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BDD48" w14:textId="7C0C9B68" w:rsidR="00F15891" w:rsidDel="00C674CC" w:rsidRDefault="00A30129" w:rsidP="00933346">
      <w:pPr>
        <w:jc w:val="both"/>
      </w:pPr>
      <w:bookmarkStart w:id="0" w:name="_Toc75269434"/>
      <w:r>
        <w:rPr>
          <w:noProof/>
          <w:color w:val="2B579A"/>
          <w:shd w:val="clear" w:color="auto" w:fill="E6E6E6"/>
        </w:rPr>
        <mc:AlternateContent>
          <mc:Choice Requires="wps">
            <w:drawing>
              <wp:anchor distT="0" distB="0" distL="114300" distR="114300" simplePos="0" relativeHeight="251658242" behindDoc="1" locked="0" layoutInCell="1" allowOverlap="1" wp14:anchorId="39795AF3" wp14:editId="4DC8F27B">
                <wp:simplePos x="0" y="0"/>
                <wp:positionH relativeFrom="page">
                  <wp:align>left</wp:align>
                </wp:positionH>
                <wp:positionV relativeFrom="paragraph">
                  <wp:posOffset>-918210</wp:posOffset>
                </wp:positionV>
                <wp:extent cx="7700010" cy="11107420"/>
                <wp:effectExtent l="0" t="0" r="0" b="0"/>
                <wp:wrapNone/>
                <wp:docPr id="32" name="Rectangle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00010" cy="11107420"/>
                        </a:xfrm>
                        <a:prstGeom prst="rect">
                          <a:avLst/>
                        </a:prstGeom>
                        <a:blipFill dpi="0" rotWithShape="1">
                          <a:blip r:embed="rId1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0606CE" w14:textId="77777777" w:rsidR="00D57FE1" w:rsidRDefault="00000000" w:rsidP="002E6581">
                            <w:pPr>
                              <w:pStyle w:val="NoSpacing"/>
                              <w:spacing w:before="120"/>
                              <w:jc w:val="center"/>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D57FE1">
                                  <w:rPr>
                                    <w:caps/>
                                  </w:rPr>
                                  <w:t xml:space="preserve">     </w:t>
                                </w:r>
                              </w:sdtContent>
                            </w:sdt>
                            <w:r w:rsidR="00D57FE1">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D57FE1">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a:graphicData>
                </a:graphic>
              </wp:anchor>
            </w:drawing>
          </mc:Choice>
          <mc:Fallback>
            <w:pict>
              <v:rect w14:anchorId="39795AF3" id="Rectangle 32" o:spid="_x0000_s1026" alt="&quot;&quot;" style="position:absolute;left:0;text-align:left;margin-left:0;margin-top:-72.3pt;width:606.3pt;height:874.6pt;z-index:-251658238;visibility:visible;mso-wrap-style:square;mso-wrap-distance-left:9pt;mso-wrap-distance-top:0;mso-wrap-distance-right:9pt;mso-wrap-distance-bottom:0;mso-position-horizontal:left;mso-position-horizontal-relative:page;mso-position-vertical:absolute;mso-position-vertical-relative:text;v-text-anchor:bottom"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" stroked="f" strokeweight="1pt">
                <v:fill r:id="rId12" o:title="" recolor="t" rotate="t" type="frame"/>
                <v:textbox inset="36pt,57.6pt,36pt,36pt">
                  <w:txbxContent>
                    <w:p w14:paraId="2D0606CE" w14:textId="77777777" w:rsidR="00D57FE1" w:rsidRDefault="00000000" w:rsidP="002E6581">
                      <w:pPr>
                        <w:pStyle w:val="NoSpacing"/>
                        <w:spacing w:before="120"/>
                        <w:jc w:val="center"/>
                      </w:pPr>
                      <w:sdt>
                        <w:sdtPr>
                          <w:rPr>
                            <w:caps/>
                          </w:rPr>
                          <w:alias w:val="Company"/>
                          <w:tag w:val=""/>
                          <w:id w:val="-2023073158"/>
                          <w:showingPlcHdr/>
                          <w:dataBinding w:prefixMappings="xmlns:ns0='http://schemas.openxmlformats.org/officeDocument/2006/extended-properties' " w:xpath="/ns0:Properties[1]/ns0:Company[1]" w:storeItemID="{6668398D-A668-4E3E-A5EB-62B293D839F1}"/>
                          <w:text/>
                        </w:sdtPr>
                        <w:sdtContent>
                          <w:r w:rsidR="00D57FE1">
                            <w:rPr>
                              <w:caps/>
                            </w:rPr>
                            <w:t xml:space="preserve">     </w:t>
                          </w:r>
                        </w:sdtContent>
                      </w:sdt>
                      <w:r w:rsidR="00D57FE1">
                        <w:t>  </w:t>
                      </w:r>
                      <w:sdt>
                        <w:sdtPr>
                          <w:rPr>
                            <w:color w:val="2B579A"/>
                            <w:shd w:val="clear" w:color="auto" w:fill="E6E6E6"/>
                          </w:rPr>
                          <w:alias w:val="Address"/>
                          <w:tag w:val=""/>
                          <w:id w:val="1654951746"/>
                          <w:showingPlcHdr/>
                          <w:dataBinding w:prefixMappings="xmlns:ns0='http://schemas.microsoft.com/office/2006/coverPageProps' " w:xpath="/ns0:CoverPageProperties[1]/ns0:CompanyAddress[1]" w:storeItemID="{55AF091B-3C7A-41E3-B477-F2FDAA23CFDA}"/>
                          <w:text/>
                        </w:sdtPr>
                        <w:sdtEndPr>
                          <w:rPr>
                            <w:color w:val="auto"/>
                            <w:shd w:val="clear" w:color="auto" w:fill="auto"/>
                          </w:rPr>
                        </w:sdtEndPr>
                        <w:sdtContent>
                          <w:r w:rsidR="00D57FE1">
                            <w:t xml:space="preserve">     </w:t>
                          </w:r>
                        </w:sdtContent>
                      </w:sdt>
                    </w:p>
                  </w:txbxContent>
                </v:textbox>
                <w10:wrap anchorx="page"/>
              </v:rect>
            </w:pict>
          </mc:Fallback>
        </mc:AlternateContent>
      </w:r>
      <w:bookmarkStart w:id="1" w:name="_Ref95736965"/>
      <w:bookmarkEnd w:id="0"/>
      <w:bookmarkEnd w:id="1"/>
    </w:p>
    <w:p w14:paraId="48AF85DA" w14:textId="7A90EF0C" w:rsidR="00CF3453" w:rsidRDefault="001E4525" w:rsidP="00933346">
      <w:pPr>
        <w:jc w:val="both"/>
        <w:rPr>
          <w:rFonts w:ascii="Source Sans Pro" w:hAnsi="Source Sans Pro" w:cs="Open Sans SemiBold"/>
          <w:b/>
          <w:bCs/>
          <w:color w:val="146568"/>
          <w:sz w:val="44"/>
          <w:szCs w:val="32"/>
        </w:rPr>
      </w:pPr>
      <w:r w:rsidRPr="00CE58A1">
        <w:rPr>
          <w:noProof/>
          <w:color w:val="2B579A"/>
          <w:shd w:val="clear" w:color="auto" w:fill="E6E6E6"/>
        </w:rPr>
        <mc:AlternateContent>
          <mc:Choice Requires="wps">
            <w:drawing>
              <wp:anchor distT="0" distB="0" distL="114300" distR="114300" simplePos="0" relativeHeight="251658243" behindDoc="1" locked="0" layoutInCell="1" allowOverlap="1" wp14:anchorId="3F516B03" wp14:editId="7AC3528F">
                <wp:simplePos x="0" y="0"/>
                <wp:positionH relativeFrom="column">
                  <wp:posOffset>-997614</wp:posOffset>
                </wp:positionH>
                <wp:positionV relativeFrom="paragraph">
                  <wp:posOffset>1226185</wp:posOffset>
                </wp:positionV>
                <wp:extent cx="7830185" cy="4374515"/>
                <wp:effectExtent l="0" t="0" r="5715" b="0"/>
                <wp:wrapNone/>
                <wp:docPr id="99" name="Rectangle 9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30185" cy="4374515"/>
                        </a:xfrm>
                        <a:prstGeom prst="rect">
                          <a:avLst/>
                        </a:prstGeom>
                        <a:solidFill>
                          <a:srgbClr val="FFFFFF">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34C737" id="Rectangle 99" o:spid="_x0000_s1026" alt="&quot;&quot;" style="position:absolute;margin-left:-78.55pt;margin-top:96.55pt;width:616.55pt;height:344.45pt;z-index:-2516582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" stroked="f" strokeweight="1pt">
                <v:fill opacity="32896f"/>
              </v:rect>
            </w:pict>
          </mc:Fallback>
        </mc:AlternateContent>
      </w:r>
      <w:r w:rsidR="001607BA">
        <w:rPr>
          <w:noProof/>
          <w:color w:val="2B579A"/>
          <w:shd w:val="clear" w:color="auto" w:fill="E6E6E6"/>
        </w:rPr>
        <w:drawing>
          <wp:anchor distT="0" distB="0" distL="114300" distR="114300" simplePos="0" relativeHeight="251658245" behindDoc="0" locked="0" layoutInCell="1" allowOverlap="1" wp14:anchorId="46D31240" wp14:editId="4986A847">
            <wp:simplePos x="0" y="0"/>
            <wp:positionH relativeFrom="column">
              <wp:posOffset>0</wp:posOffset>
            </wp:positionH>
            <wp:positionV relativeFrom="paragraph">
              <wp:posOffset>4516017</wp:posOffset>
            </wp:positionV>
            <wp:extent cx="827948" cy="368520"/>
            <wp:effectExtent l="0" t="0" r="0" b="0"/>
            <wp:wrapNone/>
            <wp:docPr id="58" name="Picture 5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58" name="Picture 58">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7948" cy="368520"/>
                    </a:xfrm>
                    <a:prstGeom prst="rect">
                      <a:avLst/>
                    </a:prstGeom>
                  </pic:spPr>
                </pic:pic>
              </a:graphicData>
            </a:graphic>
            <wp14:sizeRelH relativeFrom="margin">
              <wp14:pctWidth>0</wp14:pctWidth>
            </wp14:sizeRelH>
            <wp14:sizeRelV relativeFrom="margin">
              <wp14:pctHeight>0</wp14:pctHeight>
            </wp14:sizeRelV>
          </wp:anchor>
        </w:drawing>
      </w:r>
      <w:r w:rsidR="00CE58A1" w:rsidRPr="00CE58A1">
        <w:rPr>
          <w:noProof/>
          <w:color w:val="2B579A"/>
          <w:shd w:val="clear" w:color="auto" w:fill="E6E6E6"/>
        </w:rPr>
        <mc:AlternateContent>
          <mc:Choice Requires="wps">
            <w:drawing>
              <wp:anchor distT="0" distB="0" distL="114300" distR="114300" simplePos="0" relativeHeight="251658244" behindDoc="1" locked="0" layoutInCell="1" allowOverlap="1" wp14:anchorId="1010DCF2" wp14:editId="13C5B3B5">
                <wp:simplePos x="0" y="0"/>
                <wp:positionH relativeFrom="column">
                  <wp:posOffset>-1000292</wp:posOffset>
                </wp:positionH>
                <wp:positionV relativeFrom="paragraph">
                  <wp:posOffset>1500271</wp:posOffset>
                </wp:positionV>
                <wp:extent cx="7700210" cy="3850106"/>
                <wp:effectExtent l="0" t="0" r="4445" b="0"/>
                <wp:wrapNone/>
                <wp:docPr id="18" name="Text Box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7700210" cy="3850106"/>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D43A76" w14:textId="77777777" w:rsidR="00D57FE1" w:rsidRPr="008477D3" w:rsidRDefault="00D57FE1" w:rsidP="00CE58A1">
                            <w:pPr>
                              <w:rPr>
                                <w:rFonts w:ascii="Open Sans Light" w:hAnsi="Open Sans Light" w:cs="Open Sans Light"/>
                                <w:sz w:val="18"/>
                                <w:szCs w:val="18"/>
                              </w:rPr>
                            </w:pPr>
                          </w:p>
                          <w:p w14:paraId="3AD3CABC" w14:textId="61D74D22" w:rsidR="00D57FE1" w:rsidRPr="00893C7C" w:rsidRDefault="00D57FE1" w:rsidP="00CE58A1">
                            <w:pPr>
                              <w:jc w:val="center"/>
                              <w:rPr>
                                <w:rFonts w:ascii="Source Sans Pro Light" w:hAnsi="Source Sans Pro Light" w:cs="Open Sans Light"/>
                                <w:color w:val="2E3148"/>
                                <w:sz w:val="44"/>
                                <w:szCs w:val="32"/>
                              </w:rPr>
                            </w:pPr>
                          </w:p>
                          <w:p w14:paraId="4D0989FD" w14:textId="7D7891CB" w:rsidR="00D57FE1" w:rsidRPr="001E1314" w:rsidRDefault="00D57FE1" w:rsidP="00FD3F22">
                            <w:pPr>
                              <w:tabs>
                                <w:tab w:val="left" w:pos="709"/>
                              </w:tabs>
                              <w:ind w:left="709" w:right="615"/>
                              <w:rPr>
                                <w:rFonts w:ascii="Source Sans Pro" w:hAnsi="Source Sans Pro" w:cs="Open Sans SemiBold"/>
                                <w:b/>
                                <w:color w:val="146568"/>
                                <w:sz w:val="44"/>
                                <w:szCs w:val="32"/>
                                <w:u w:val="single"/>
                              </w:rPr>
                            </w:pPr>
                            <w:r w:rsidRPr="005F11A0">
                              <w:rPr>
                                <w:rFonts w:ascii="Source Sans Pro" w:hAnsi="Source Sans Pro" w:cs="Open Sans SemiBold"/>
                                <w:b/>
                                <w:color w:val="146568"/>
                                <w:sz w:val="44"/>
                                <w:szCs w:val="32"/>
                              </w:rPr>
                              <w:t>P</w:t>
                            </w:r>
                            <w:r w:rsidR="00347488">
                              <w:rPr>
                                <w:rFonts w:ascii="Source Sans Pro" w:hAnsi="Source Sans Pro" w:cs="Open Sans SemiBold"/>
                                <w:b/>
                                <w:color w:val="146568"/>
                                <w:sz w:val="44"/>
                                <w:szCs w:val="32"/>
                              </w:rPr>
                              <w:t>hase</w:t>
                            </w:r>
                            <w:r w:rsidRPr="005F11A0">
                              <w:rPr>
                                <w:rFonts w:ascii="Source Sans Pro" w:hAnsi="Source Sans Pro" w:cs="Open Sans SemiBold"/>
                                <w:b/>
                                <w:color w:val="146568"/>
                                <w:sz w:val="44"/>
                                <w:szCs w:val="32"/>
                              </w:rPr>
                              <w:t xml:space="preserve"> 1 P</w:t>
                            </w:r>
                            <w:r w:rsidR="00347488">
                              <w:rPr>
                                <w:rFonts w:ascii="Source Sans Pro" w:hAnsi="Source Sans Pro" w:cs="Open Sans SemiBold"/>
                                <w:b/>
                                <w:color w:val="146568"/>
                                <w:sz w:val="44"/>
                                <w:szCs w:val="32"/>
                              </w:rPr>
                              <w:t>ilot</w:t>
                            </w:r>
                            <w:r w:rsidRPr="005F11A0">
                              <w:rPr>
                                <w:rFonts w:ascii="Source Sans Pro" w:hAnsi="Source Sans Pro" w:cs="Open Sans SemiBold"/>
                                <w:b/>
                                <w:color w:val="146568"/>
                                <w:sz w:val="44"/>
                                <w:szCs w:val="32"/>
                              </w:rPr>
                              <w:t xml:space="preserve"> S</w:t>
                            </w:r>
                            <w:r w:rsidR="00347488">
                              <w:rPr>
                                <w:rFonts w:ascii="Source Sans Pro" w:hAnsi="Source Sans Pro" w:cs="Open Sans SemiBold"/>
                                <w:b/>
                                <w:color w:val="146568"/>
                                <w:sz w:val="44"/>
                                <w:szCs w:val="32"/>
                              </w:rPr>
                              <w:t>tudy</w:t>
                            </w:r>
                            <w:r w:rsidRPr="005F11A0">
                              <w:rPr>
                                <w:rFonts w:ascii="Source Sans Pro" w:hAnsi="Source Sans Pro" w:cs="Open Sans SemiBold"/>
                                <w:b/>
                                <w:color w:val="146568"/>
                                <w:sz w:val="44"/>
                                <w:szCs w:val="32"/>
                              </w:rPr>
                              <w:t xml:space="preserve"> F</w:t>
                            </w:r>
                            <w:r w:rsidR="00347488">
                              <w:rPr>
                                <w:rFonts w:ascii="Source Sans Pro" w:hAnsi="Source Sans Pro" w:cs="Open Sans SemiBold"/>
                                <w:b/>
                                <w:color w:val="146568"/>
                                <w:sz w:val="44"/>
                                <w:szCs w:val="32"/>
                              </w:rPr>
                              <w:t>indings</w:t>
                            </w:r>
                            <w:r w:rsidRPr="005F11A0">
                              <w:rPr>
                                <w:rFonts w:ascii="Source Sans Pro" w:hAnsi="Source Sans Pro" w:cs="Open Sans SemiBold"/>
                                <w:b/>
                                <w:color w:val="146568"/>
                                <w:sz w:val="44"/>
                                <w:szCs w:val="32"/>
                              </w:rPr>
                              <w:t xml:space="preserve"> &amp; P</w:t>
                            </w:r>
                            <w:r w:rsidR="00347488">
                              <w:rPr>
                                <w:rFonts w:ascii="Source Sans Pro" w:hAnsi="Source Sans Pro" w:cs="Open Sans SemiBold"/>
                                <w:b/>
                                <w:color w:val="146568"/>
                                <w:sz w:val="44"/>
                                <w:szCs w:val="32"/>
                              </w:rPr>
                              <w:t>hase</w:t>
                            </w:r>
                            <w:r w:rsidRPr="005F11A0">
                              <w:rPr>
                                <w:rFonts w:ascii="Source Sans Pro" w:hAnsi="Source Sans Pro" w:cs="Open Sans SemiBold"/>
                                <w:b/>
                                <w:color w:val="146568"/>
                                <w:sz w:val="44"/>
                                <w:szCs w:val="32"/>
                              </w:rPr>
                              <w:t xml:space="preserve"> 2 S</w:t>
                            </w:r>
                            <w:r w:rsidR="00347488">
                              <w:rPr>
                                <w:rFonts w:ascii="Source Sans Pro" w:hAnsi="Source Sans Pro" w:cs="Open Sans SemiBold"/>
                                <w:b/>
                                <w:color w:val="146568"/>
                                <w:sz w:val="44"/>
                                <w:szCs w:val="32"/>
                              </w:rPr>
                              <w:t>ampling</w:t>
                            </w:r>
                            <w:r w:rsidRPr="005F11A0">
                              <w:rPr>
                                <w:rFonts w:ascii="Source Sans Pro" w:hAnsi="Source Sans Pro" w:cs="Open Sans SemiBold"/>
                                <w:b/>
                                <w:color w:val="146568"/>
                                <w:sz w:val="44"/>
                                <w:szCs w:val="32"/>
                              </w:rPr>
                              <w:t xml:space="preserve"> P</w:t>
                            </w:r>
                            <w:r w:rsidR="00347488">
                              <w:rPr>
                                <w:rFonts w:ascii="Source Sans Pro" w:hAnsi="Source Sans Pro" w:cs="Open Sans SemiBold"/>
                                <w:b/>
                                <w:color w:val="146568"/>
                                <w:sz w:val="44"/>
                                <w:szCs w:val="32"/>
                              </w:rPr>
                              <w:t>lan</w:t>
                            </w:r>
                            <w:r w:rsidRPr="005F11A0">
                              <w:rPr>
                                <w:rFonts w:ascii="Source Sans Pro" w:hAnsi="Source Sans Pro" w:cs="Open Sans SemiBold"/>
                                <w:b/>
                                <w:color w:val="146568"/>
                                <w:sz w:val="44"/>
                                <w:szCs w:val="32"/>
                              </w:rPr>
                              <w:t xml:space="preserve"> -</w:t>
                            </w:r>
                            <w:r w:rsidR="001E4525">
                              <w:rPr>
                                <w:rFonts w:ascii="Source Sans Pro" w:hAnsi="Source Sans Pro" w:cs="Open Sans SemiBold"/>
                                <w:b/>
                                <w:color w:val="146568"/>
                                <w:sz w:val="44"/>
                                <w:szCs w:val="32"/>
                              </w:rPr>
                              <w:t xml:space="preserve"> </w:t>
                            </w:r>
                            <w:r w:rsidRPr="0075286E">
                              <w:rPr>
                                <w:rFonts w:ascii="Source Sans Pro" w:hAnsi="Source Sans Pro" w:cs="Open Sans SemiBold"/>
                                <w:b/>
                                <w:bCs/>
                                <w:color w:val="146568"/>
                                <w:sz w:val="44"/>
                                <w:szCs w:val="32"/>
                              </w:rPr>
                              <w:t>D</w:t>
                            </w:r>
                            <w:r w:rsidR="00347488">
                              <w:rPr>
                                <w:rFonts w:ascii="Source Sans Pro" w:hAnsi="Source Sans Pro" w:cs="Open Sans SemiBold"/>
                                <w:b/>
                                <w:bCs/>
                                <w:color w:val="146568"/>
                                <w:sz w:val="44"/>
                                <w:szCs w:val="32"/>
                              </w:rPr>
                              <w:t>eveloping</w:t>
                            </w:r>
                            <w:r w:rsidRPr="0075286E">
                              <w:rPr>
                                <w:rFonts w:ascii="Source Sans Pro" w:hAnsi="Source Sans Pro" w:cs="Open Sans SemiBold"/>
                                <w:b/>
                                <w:bCs/>
                                <w:color w:val="146568"/>
                                <w:sz w:val="44"/>
                                <w:szCs w:val="32"/>
                              </w:rPr>
                              <w:t xml:space="preserve"> H</w:t>
                            </w:r>
                            <w:r w:rsidR="00347488">
                              <w:rPr>
                                <w:rFonts w:ascii="Source Sans Pro" w:hAnsi="Source Sans Pro" w:cs="Open Sans SemiBold"/>
                                <w:b/>
                                <w:bCs/>
                                <w:color w:val="146568"/>
                                <w:sz w:val="44"/>
                                <w:szCs w:val="32"/>
                              </w:rPr>
                              <w:t>abitat</w:t>
                            </w:r>
                            <w:r w:rsidRPr="0075286E">
                              <w:rPr>
                                <w:rFonts w:ascii="Source Sans Pro" w:hAnsi="Source Sans Pro" w:cs="Open Sans SemiBold"/>
                                <w:b/>
                                <w:bCs/>
                                <w:color w:val="146568"/>
                                <w:sz w:val="44"/>
                                <w:szCs w:val="32"/>
                              </w:rPr>
                              <w:t xml:space="preserve"> S</w:t>
                            </w:r>
                            <w:r w:rsidR="00347488">
                              <w:rPr>
                                <w:rFonts w:ascii="Source Sans Pro" w:hAnsi="Source Sans Pro" w:cs="Open Sans SemiBold"/>
                                <w:b/>
                                <w:bCs/>
                                <w:color w:val="146568"/>
                                <w:sz w:val="44"/>
                                <w:szCs w:val="32"/>
                              </w:rPr>
                              <w:t>cale</w:t>
                            </w:r>
                            <w:r w:rsidRPr="0075286E">
                              <w:rPr>
                                <w:rFonts w:ascii="Source Sans Pro" w:hAnsi="Source Sans Pro" w:cs="Open Sans SemiBold"/>
                                <w:b/>
                                <w:bCs/>
                                <w:color w:val="146568"/>
                                <w:sz w:val="44"/>
                                <w:szCs w:val="32"/>
                              </w:rPr>
                              <w:t xml:space="preserve"> DNA M</w:t>
                            </w:r>
                            <w:r w:rsidR="00347488">
                              <w:rPr>
                                <w:rFonts w:ascii="Source Sans Pro" w:hAnsi="Source Sans Pro" w:cs="Open Sans SemiBold"/>
                                <w:b/>
                                <w:bCs/>
                                <w:color w:val="146568"/>
                                <w:sz w:val="44"/>
                                <w:szCs w:val="32"/>
                              </w:rPr>
                              <w:t>onitoring</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in</w:t>
                            </w:r>
                            <w:r w:rsidRPr="0075286E">
                              <w:rPr>
                                <w:rFonts w:ascii="Source Sans Pro" w:hAnsi="Source Sans Pro" w:cs="Open Sans SemiBold"/>
                                <w:b/>
                                <w:bCs/>
                                <w:color w:val="146568"/>
                                <w:sz w:val="44"/>
                                <w:szCs w:val="32"/>
                              </w:rPr>
                              <w:t xml:space="preserve"> S</w:t>
                            </w:r>
                            <w:r w:rsidR="00347488">
                              <w:rPr>
                                <w:rFonts w:ascii="Source Sans Pro" w:hAnsi="Source Sans Pro" w:cs="Open Sans SemiBold"/>
                                <w:b/>
                                <w:bCs/>
                                <w:color w:val="146568"/>
                                <w:sz w:val="44"/>
                                <w:szCs w:val="32"/>
                              </w:rPr>
                              <w:t>upport</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of</w:t>
                            </w:r>
                            <w:r w:rsidRPr="0075286E">
                              <w:rPr>
                                <w:rFonts w:ascii="Source Sans Pro" w:hAnsi="Source Sans Pro" w:cs="Open Sans SemiBold"/>
                                <w:b/>
                                <w:bCs/>
                                <w:color w:val="146568"/>
                                <w:sz w:val="44"/>
                                <w:szCs w:val="32"/>
                              </w:rPr>
                              <w:t xml:space="preserve"> P</w:t>
                            </w:r>
                            <w:r w:rsidR="00347488">
                              <w:rPr>
                                <w:rFonts w:ascii="Source Sans Pro" w:hAnsi="Source Sans Pro" w:cs="Open Sans SemiBold"/>
                                <w:b/>
                                <w:bCs/>
                                <w:color w:val="146568"/>
                                <w:sz w:val="44"/>
                                <w:szCs w:val="32"/>
                              </w:rPr>
                              <w:t>ost</w:t>
                            </w:r>
                            <w:r w:rsidRPr="0075286E">
                              <w:rPr>
                                <w:rFonts w:ascii="Source Sans Pro" w:hAnsi="Source Sans Pro" w:cs="Open Sans SemiBold"/>
                                <w:b/>
                                <w:bCs/>
                                <w:color w:val="146568"/>
                                <w:sz w:val="44"/>
                                <w:szCs w:val="32"/>
                              </w:rPr>
                              <w:t xml:space="preserve"> 2020 B</w:t>
                            </w:r>
                            <w:r w:rsidR="00347488">
                              <w:rPr>
                                <w:rFonts w:ascii="Source Sans Pro" w:hAnsi="Source Sans Pro" w:cs="Open Sans SemiBold"/>
                                <w:b/>
                                <w:bCs/>
                                <w:color w:val="146568"/>
                                <w:sz w:val="44"/>
                                <w:szCs w:val="32"/>
                              </w:rPr>
                              <w:t>iodiversity</w:t>
                            </w:r>
                            <w:r w:rsidRPr="0075286E">
                              <w:rPr>
                                <w:rFonts w:ascii="Source Sans Pro" w:hAnsi="Source Sans Pro" w:cs="Open Sans SemiBold"/>
                                <w:b/>
                                <w:bCs/>
                                <w:color w:val="146568"/>
                                <w:sz w:val="44"/>
                                <w:szCs w:val="32"/>
                              </w:rPr>
                              <w:t xml:space="preserve"> R</w:t>
                            </w:r>
                            <w:r w:rsidR="00347488">
                              <w:rPr>
                                <w:rFonts w:ascii="Source Sans Pro" w:hAnsi="Source Sans Pro" w:cs="Open Sans SemiBold"/>
                                <w:b/>
                                <w:bCs/>
                                <w:color w:val="146568"/>
                                <w:sz w:val="44"/>
                                <w:szCs w:val="32"/>
                              </w:rPr>
                              <w:t>eporting</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Requirements</w:t>
                            </w:r>
                          </w:p>
                          <w:p w14:paraId="538AC9E7" w14:textId="65B19A02" w:rsidR="00D57FE1" w:rsidRPr="00893C7C" w:rsidRDefault="00D57FE1" w:rsidP="00CE58A1">
                            <w:pPr>
                              <w:jc w:val="center"/>
                              <w:rPr>
                                <w:rFonts w:ascii="Source Sans Pro Light" w:hAnsi="Source Sans Pro Light" w:cs="Open Sans Light"/>
                                <w:color w:val="2E3148"/>
                                <w:sz w:val="28"/>
                                <w:szCs w:val="21"/>
                              </w:rPr>
                            </w:pPr>
                          </w:p>
                          <w:p w14:paraId="16838F47" w14:textId="4F3005B8" w:rsidR="00D57FE1" w:rsidRDefault="00D57FE1" w:rsidP="00AE062D">
                            <w:pPr>
                              <w:tabs>
                                <w:tab w:val="left" w:pos="851"/>
                              </w:tabs>
                              <w:ind w:left="851" w:hanging="142"/>
                              <w:rPr>
                                <w:rFonts w:ascii="Source Sans Pro Light" w:hAnsi="Source Sans Pro Light" w:cs="Open Sans Light"/>
                                <w:color w:val="2E3148"/>
                                <w:sz w:val="28"/>
                                <w:szCs w:val="21"/>
                              </w:rPr>
                            </w:pPr>
                            <w:r w:rsidRPr="00B135DA">
                              <w:rPr>
                                <w:rFonts w:ascii="Source Sans Pro Light" w:hAnsi="Source Sans Pro Light" w:cs="Open Sans Light"/>
                                <w:color w:val="2E3148"/>
                                <w:sz w:val="28"/>
                                <w:szCs w:val="21"/>
                              </w:rPr>
                              <w:t>NatureMetrics</w:t>
                            </w:r>
                          </w:p>
                          <w:p w14:paraId="005846D4" w14:textId="120DBBF3" w:rsidR="00D57FE1" w:rsidRDefault="00B135DA" w:rsidP="00AE062D">
                            <w:pPr>
                              <w:tabs>
                                <w:tab w:val="left" w:pos="851"/>
                              </w:tabs>
                              <w:ind w:left="851" w:hanging="142"/>
                              <w:rPr>
                                <w:rFonts w:ascii="Source Sans Pro Light" w:hAnsi="Source Sans Pro Light" w:cs="Open Sans Light"/>
                                <w:color w:val="2E3148"/>
                                <w:sz w:val="28"/>
                                <w:szCs w:val="21"/>
                              </w:rPr>
                            </w:pPr>
                            <w:r>
                              <w:rPr>
                                <w:rFonts w:ascii="Source Sans Pro Light" w:hAnsi="Source Sans Pro Light" w:cs="Open Sans Light"/>
                                <w:color w:val="2E3148"/>
                                <w:sz w:val="28"/>
                                <w:szCs w:val="21"/>
                              </w:rPr>
                              <w:t>January 2023</w:t>
                            </w:r>
                          </w:p>
                          <w:p w14:paraId="0C2FB2FF" w14:textId="77777777" w:rsidR="00D57FE1" w:rsidRPr="00F62206" w:rsidRDefault="00D57FE1" w:rsidP="00CE58A1">
                            <w:pPr>
                              <w:rPr>
                                <w:rFonts w:ascii="Source Sans Pro Light" w:hAnsi="Source Sans Pro Light" w:cs="Open Sans Light"/>
                                <w:color w:val="2E3148"/>
                                <w:sz w:val="28"/>
                                <w:szCs w:val="21"/>
                              </w:rPr>
                            </w:pPr>
                          </w:p>
                          <w:p w14:paraId="1CF2A19A" w14:textId="77777777" w:rsidR="00D57FE1" w:rsidRPr="000F52EA" w:rsidRDefault="00D57FE1" w:rsidP="00CE58A1">
                            <w:pPr>
                              <w:jc w:val="center"/>
                              <w:rPr>
                                <w:rFonts w:ascii="Open Sans Light" w:eastAsiaTheme="majorEastAsia" w:hAnsi="Open Sans Light" w:cs="Open Sans Light"/>
                                <w:caps/>
                                <w:color w:val="4472C4" w:themeColor="accent1"/>
                                <w:sz w:val="44"/>
                                <w:szCs w:val="44"/>
                              </w:rPr>
                            </w:pP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0DCF2" id="_x0000_t202" coordsize="21600,21600" o:spt="202" path="m,l,21600r21600,l21600,xe">
                <v:stroke joinstyle="miter"/>
                <v:path gradientshapeok="t" o:connecttype="rect"/>
              </v:shapetype>
              <v:shape id="Text Box 18" o:spid="_x0000_s1027" type="#_x0000_t202" alt="&quot;&quot;" style="position:absolute;left:0;text-align:left;margin-left:-78.75pt;margin-top:118.15pt;width:606.3pt;height:303.15pt;z-index:-2516582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" fillcolor="white [3212]" stroked="f" strokeweight=".5pt">
                <v:textbox inset="36pt,7.2pt,36pt,7.2pt">
                  <w:txbxContent>
                    <w:p w14:paraId="7AD43A76" w14:textId="77777777" w:rsidR="00D57FE1" w:rsidRPr="008477D3" w:rsidRDefault="00D57FE1" w:rsidP="00CE58A1">
                      <w:pPr>
                        <w:rPr>
                          <w:rFonts w:ascii="Open Sans Light" w:hAnsi="Open Sans Light" w:cs="Open Sans Light"/>
                          <w:sz w:val="18"/>
                          <w:szCs w:val="18"/>
                        </w:rPr>
                      </w:pPr>
                    </w:p>
                    <w:p w14:paraId="3AD3CABC" w14:textId="61D74D22" w:rsidR="00D57FE1" w:rsidRPr="00893C7C" w:rsidRDefault="00D57FE1" w:rsidP="00CE58A1">
                      <w:pPr>
                        <w:jc w:val="center"/>
                        <w:rPr>
                          <w:rFonts w:ascii="Source Sans Pro Light" w:hAnsi="Source Sans Pro Light" w:cs="Open Sans Light"/>
                          <w:color w:val="2E3148"/>
                          <w:sz w:val="44"/>
                          <w:szCs w:val="32"/>
                        </w:rPr>
                      </w:pPr>
                    </w:p>
                    <w:p w14:paraId="4D0989FD" w14:textId="7D7891CB" w:rsidR="00D57FE1" w:rsidRPr="001E1314" w:rsidRDefault="00D57FE1" w:rsidP="00FD3F22">
                      <w:pPr>
                        <w:tabs>
                          <w:tab w:val="left" w:pos="709"/>
                        </w:tabs>
                        <w:ind w:left="709" w:right="615"/>
                        <w:rPr>
                          <w:rFonts w:ascii="Source Sans Pro" w:hAnsi="Source Sans Pro" w:cs="Open Sans SemiBold"/>
                          <w:b/>
                          <w:color w:val="146568"/>
                          <w:sz w:val="44"/>
                          <w:szCs w:val="32"/>
                          <w:u w:val="single"/>
                        </w:rPr>
                      </w:pPr>
                      <w:r w:rsidRPr="005F11A0">
                        <w:rPr>
                          <w:rFonts w:ascii="Source Sans Pro" w:hAnsi="Source Sans Pro" w:cs="Open Sans SemiBold"/>
                          <w:b/>
                          <w:color w:val="146568"/>
                          <w:sz w:val="44"/>
                          <w:szCs w:val="32"/>
                        </w:rPr>
                        <w:t>P</w:t>
                      </w:r>
                      <w:r w:rsidR="00347488">
                        <w:rPr>
                          <w:rFonts w:ascii="Source Sans Pro" w:hAnsi="Source Sans Pro" w:cs="Open Sans SemiBold"/>
                          <w:b/>
                          <w:color w:val="146568"/>
                          <w:sz w:val="44"/>
                          <w:szCs w:val="32"/>
                        </w:rPr>
                        <w:t>hase</w:t>
                      </w:r>
                      <w:r w:rsidRPr="005F11A0">
                        <w:rPr>
                          <w:rFonts w:ascii="Source Sans Pro" w:hAnsi="Source Sans Pro" w:cs="Open Sans SemiBold"/>
                          <w:b/>
                          <w:color w:val="146568"/>
                          <w:sz w:val="44"/>
                          <w:szCs w:val="32"/>
                        </w:rPr>
                        <w:t xml:space="preserve"> 1 P</w:t>
                      </w:r>
                      <w:r w:rsidR="00347488">
                        <w:rPr>
                          <w:rFonts w:ascii="Source Sans Pro" w:hAnsi="Source Sans Pro" w:cs="Open Sans SemiBold"/>
                          <w:b/>
                          <w:color w:val="146568"/>
                          <w:sz w:val="44"/>
                          <w:szCs w:val="32"/>
                        </w:rPr>
                        <w:t>ilot</w:t>
                      </w:r>
                      <w:r w:rsidRPr="005F11A0">
                        <w:rPr>
                          <w:rFonts w:ascii="Source Sans Pro" w:hAnsi="Source Sans Pro" w:cs="Open Sans SemiBold"/>
                          <w:b/>
                          <w:color w:val="146568"/>
                          <w:sz w:val="44"/>
                          <w:szCs w:val="32"/>
                        </w:rPr>
                        <w:t xml:space="preserve"> S</w:t>
                      </w:r>
                      <w:r w:rsidR="00347488">
                        <w:rPr>
                          <w:rFonts w:ascii="Source Sans Pro" w:hAnsi="Source Sans Pro" w:cs="Open Sans SemiBold"/>
                          <w:b/>
                          <w:color w:val="146568"/>
                          <w:sz w:val="44"/>
                          <w:szCs w:val="32"/>
                        </w:rPr>
                        <w:t>tudy</w:t>
                      </w:r>
                      <w:r w:rsidRPr="005F11A0">
                        <w:rPr>
                          <w:rFonts w:ascii="Source Sans Pro" w:hAnsi="Source Sans Pro" w:cs="Open Sans SemiBold"/>
                          <w:b/>
                          <w:color w:val="146568"/>
                          <w:sz w:val="44"/>
                          <w:szCs w:val="32"/>
                        </w:rPr>
                        <w:t xml:space="preserve"> F</w:t>
                      </w:r>
                      <w:r w:rsidR="00347488">
                        <w:rPr>
                          <w:rFonts w:ascii="Source Sans Pro" w:hAnsi="Source Sans Pro" w:cs="Open Sans SemiBold"/>
                          <w:b/>
                          <w:color w:val="146568"/>
                          <w:sz w:val="44"/>
                          <w:szCs w:val="32"/>
                        </w:rPr>
                        <w:t>indings</w:t>
                      </w:r>
                      <w:r w:rsidRPr="005F11A0">
                        <w:rPr>
                          <w:rFonts w:ascii="Source Sans Pro" w:hAnsi="Source Sans Pro" w:cs="Open Sans SemiBold"/>
                          <w:b/>
                          <w:color w:val="146568"/>
                          <w:sz w:val="44"/>
                          <w:szCs w:val="32"/>
                        </w:rPr>
                        <w:t xml:space="preserve"> &amp; P</w:t>
                      </w:r>
                      <w:r w:rsidR="00347488">
                        <w:rPr>
                          <w:rFonts w:ascii="Source Sans Pro" w:hAnsi="Source Sans Pro" w:cs="Open Sans SemiBold"/>
                          <w:b/>
                          <w:color w:val="146568"/>
                          <w:sz w:val="44"/>
                          <w:szCs w:val="32"/>
                        </w:rPr>
                        <w:t>hase</w:t>
                      </w:r>
                      <w:r w:rsidRPr="005F11A0">
                        <w:rPr>
                          <w:rFonts w:ascii="Source Sans Pro" w:hAnsi="Source Sans Pro" w:cs="Open Sans SemiBold"/>
                          <w:b/>
                          <w:color w:val="146568"/>
                          <w:sz w:val="44"/>
                          <w:szCs w:val="32"/>
                        </w:rPr>
                        <w:t xml:space="preserve"> 2 S</w:t>
                      </w:r>
                      <w:r w:rsidR="00347488">
                        <w:rPr>
                          <w:rFonts w:ascii="Source Sans Pro" w:hAnsi="Source Sans Pro" w:cs="Open Sans SemiBold"/>
                          <w:b/>
                          <w:color w:val="146568"/>
                          <w:sz w:val="44"/>
                          <w:szCs w:val="32"/>
                        </w:rPr>
                        <w:t>ampling</w:t>
                      </w:r>
                      <w:r w:rsidRPr="005F11A0">
                        <w:rPr>
                          <w:rFonts w:ascii="Source Sans Pro" w:hAnsi="Source Sans Pro" w:cs="Open Sans SemiBold"/>
                          <w:b/>
                          <w:color w:val="146568"/>
                          <w:sz w:val="44"/>
                          <w:szCs w:val="32"/>
                        </w:rPr>
                        <w:t xml:space="preserve"> P</w:t>
                      </w:r>
                      <w:r w:rsidR="00347488">
                        <w:rPr>
                          <w:rFonts w:ascii="Source Sans Pro" w:hAnsi="Source Sans Pro" w:cs="Open Sans SemiBold"/>
                          <w:b/>
                          <w:color w:val="146568"/>
                          <w:sz w:val="44"/>
                          <w:szCs w:val="32"/>
                        </w:rPr>
                        <w:t>lan</w:t>
                      </w:r>
                      <w:r w:rsidRPr="005F11A0">
                        <w:rPr>
                          <w:rFonts w:ascii="Source Sans Pro" w:hAnsi="Source Sans Pro" w:cs="Open Sans SemiBold"/>
                          <w:b/>
                          <w:color w:val="146568"/>
                          <w:sz w:val="44"/>
                          <w:szCs w:val="32"/>
                        </w:rPr>
                        <w:t xml:space="preserve"> -</w:t>
                      </w:r>
                      <w:r w:rsidR="001E4525">
                        <w:rPr>
                          <w:rFonts w:ascii="Source Sans Pro" w:hAnsi="Source Sans Pro" w:cs="Open Sans SemiBold"/>
                          <w:b/>
                          <w:color w:val="146568"/>
                          <w:sz w:val="44"/>
                          <w:szCs w:val="32"/>
                        </w:rPr>
                        <w:t xml:space="preserve"> </w:t>
                      </w:r>
                      <w:r w:rsidRPr="0075286E">
                        <w:rPr>
                          <w:rFonts w:ascii="Source Sans Pro" w:hAnsi="Source Sans Pro" w:cs="Open Sans SemiBold"/>
                          <w:b/>
                          <w:bCs/>
                          <w:color w:val="146568"/>
                          <w:sz w:val="44"/>
                          <w:szCs w:val="32"/>
                        </w:rPr>
                        <w:t>D</w:t>
                      </w:r>
                      <w:r w:rsidR="00347488">
                        <w:rPr>
                          <w:rFonts w:ascii="Source Sans Pro" w:hAnsi="Source Sans Pro" w:cs="Open Sans SemiBold"/>
                          <w:b/>
                          <w:bCs/>
                          <w:color w:val="146568"/>
                          <w:sz w:val="44"/>
                          <w:szCs w:val="32"/>
                        </w:rPr>
                        <w:t>eveloping</w:t>
                      </w:r>
                      <w:r w:rsidRPr="0075286E">
                        <w:rPr>
                          <w:rFonts w:ascii="Source Sans Pro" w:hAnsi="Source Sans Pro" w:cs="Open Sans SemiBold"/>
                          <w:b/>
                          <w:bCs/>
                          <w:color w:val="146568"/>
                          <w:sz w:val="44"/>
                          <w:szCs w:val="32"/>
                        </w:rPr>
                        <w:t xml:space="preserve"> H</w:t>
                      </w:r>
                      <w:r w:rsidR="00347488">
                        <w:rPr>
                          <w:rFonts w:ascii="Source Sans Pro" w:hAnsi="Source Sans Pro" w:cs="Open Sans SemiBold"/>
                          <w:b/>
                          <w:bCs/>
                          <w:color w:val="146568"/>
                          <w:sz w:val="44"/>
                          <w:szCs w:val="32"/>
                        </w:rPr>
                        <w:t>abitat</w:t>
                      </w:r>
                      <w:r w:rsidRPr="0075286E">
                        <w:rPr>
                          <w:rFonts w:ascii="Source Sans Pro" w:hAnsi="Source Sans Pro" w:cs="Open Sans SemiBold"/>
                          <w:b/>
                          <w:bCs/>
                          <w:color w:val="146568"/>
                          <w:sz w:val="44"/>
                          <w:szCs w:val="32"/>
                        </w:rPr>
                        <w:t xml:space="preserve"> S</w:t>
                      </w:r>
                      <w:r w:rsidR="00347488">
                        <w:rPr>
                          <w:rFonts w:ascii="Source Sans Pro" w:hAnsi="Source Sans Pro" w:cs="Open Sans SemiBold"/>
                          <w:b/>
                          <w:bCs/>
                          <w:color w:val="146568"/>
                          <w:sz w:val="44"/>
                          <w:szCs w:val="32"/>
                        </w:rPr>
                        <w:t>cale</w:t>
                      </w:r>
                      <w:r w:rsidRPr="0075286E">
                        <w:rPr>
                          <w:rFonts w:ascii="Source Sans Pro" w:hAnsi="Source Sans Pro" w:cs="Open Sans SemiBold"/>
                          <w:b/>
                          <w:bCs/>
                          <w:color w:val="146568"/>
                          <w:sz w:val="44"/>
                          <w:szCs w:val="32"/>
                        </w:rPr>
                        <w:t xml:space="preserve"> DNA M</w:t>
                      </w:r>
                      <w:r w:rsidR="00347488">
                        <w:rPr>
                          <w:rFonts w:ascii="Source Sans Pro" w:hAnsi="Source Sans Pro" w:cs="Open Sans SemiBold"/>
                          <w:b/>
                          <w:bCs/>
                          <w:color w:val="146568"/>
                          <w:sz w:val="44"/>
                          <w:szCs w:val="32"/>
                        </w:rPr>
                        <w:t>onitoring</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in</w:t>
                      </w:r>
                      <w:r w:rsidRPr="0075286E">
                        <w:rPr>
                          <w:rFonts w:ascii="Source Sans Pro" w:hAnsi="Source Sans Pro" w:cs="Open Sans SemiBold"/>
                          <w:b/>
                          <w:bCs/>
                          <w:color w:val="146568"/>
                          <w:sz w:val="44"/>
                          <w:szCs w:val="32"/>
                        </w:rPr>
                        <w:t xml:space="preserve"> S</w:t>
                      </w:r>
                      <w:r w:rsidR="00347488">
                        <w:rPr>
                          <w:rFonts w:ascii="Source Sans Pro" w:hAnsi="Source Sans Pro" w:cs="Open Sans SemiBold"/>
                          <w:b/>
                          <w:bCs/>
                          <w:color w:val="146568"/>
                          <w:sz w:val="44"/>
                          <w:szCs w:val="32"/>
                        </w:rPr>
                        <w:t>upport</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of</w:t>
                      </w:r>
                      <w:r w:rsidRPr="0075286E">
                        <w:rPr>
                          <w:rFonts w:ascii="Source Sans Pro" w:hAnsi="Source Sans Pro" w:cs="Open Sans SemiBold"/>
                          <w:b/>
                          <w:bCs/>
                          <w:color w:val="146568"/>
                          <w:sz w:val="44"/>
                          <w:szCs w:val="32"/>
                        </w:rPr>
                        <w:t xml:space="preserve"> P</w:t>
                      </w:r>
                      <w:r w:rsidR="00347488">
                        <w:rPr>
                          <w:rFonts w:ascii="Source Sans Pro" w:hAnsi="Source Sans Pro" w:cs="Open Sans SemiBold"/>
                          <w:b/>
                          <w:bCs/>
                          <w:color w:val="146568"/>
                          <w:sz w:val="44"/>
                          <w:szCs w:val="32"/>
                        </w:rPr>
                        <w:t>ost</w:t>
                      </w:r>
                      <w:r w:rsidRPr="0075286E">
                        <w:rPr>
                          <w:rFonts w:ascii="Source Sans Pro" w:hAnsi="Source Sans Pro" w:cs="Open Sans SemiBold"/>
                          <w:b/>
                          <w:bCs/>
                          <w:color w:val="146568"/>
                          <w:sz w:val="44"/>
                          <w:szCs w:val="32"/>
                        </w:rPr>
                        <w:t xml:space="preserve"> 2020 B</w:t>
                      </w:r>
                      <w:r w:rsidR="00347488">
                        <w:rPr>
                          <w:rFonts w:ascii="Source Sans Pro" w:hAnsi="Source Sans Pro" w:cs="Open Sans SemiBold"/>
                          <w:b/>
                          <w:bCs/>
                          <w:color w:val="146568"/>
                          <w:sz w:val="44"/>
                          <w:szCs w:val="32"/>
                        </w:rPr>
                        <w:t>iodiversity</w:t>
                      </w:r>
                      <w:r w:rsidRPr="0075286E">
                        <w:rPr>
                          <w:rFonts w:ascii="Source Sans Pro" w:hAnsi="Source Sans Pro" w:cs="Open Sans SemiBold"/>
                          <w:b/>
                          <w:bCs/>
                          <w:color w:val="146568"/>
                          <w:sz w:val="44"/>
                          <w:szCs w:val="32"/>
                        </w:rPr>
                        <w:t xml:space="preserve"> R</w:t>
                      </w:r>
                      <w:r w:rsidR="00347488">
                        <w:rPr>
                          <w:rFonts w:ascii="Source Sans Pro" w:hAnsi="Source Sans Pro" w:cs="Open Sans SemiBold"/>
                          <w:b/>
                          <w:bCs/>
                          <w:color w:val="146568"/>
                          <w:sz w:val="44"/>
                          <w:szCs w:val="32"/>
                        </w:rPr>
                        <w:t>eporting</w:t>
                      </w:r>
                      <w:r w:rsidRPr="0075286E">
                        <w:rPr>
                          <w:rFonts w:ascii="Source Sans Pro" w:hAnsi="Source Sans Pro" w:cs="Open Sans SemiBold"/>
                          <w:b/>
                          <w:bCs/>
                          <w:color w:val="146568"/>
                          <w:sz w:val="44"/>
                          <w:szCs w:val="32"/>
                        </w:rPr>
                        <w:t xml:space="preserve"> </w:t>
                      </w:r>
                      <w:r w:rsidR="00347488">
                        <w:rPr>
                          <w:rFonts w:ascii="Source Sans Pro" w:hAnsi="Source Sans Pro" w:cs="Open Sans SemiBold"/>
                          <w:b/>
                          <w:bCs/>
                          <w:color w:val="146568"/>
                          <w:sz w:val="44"/>
                          <w:szCs w:val="32"/>
                        </w:rPr>
                        <w:t>Requirements</w:t>
                      </w:r>
                    </w:p>
                    <w:p w14:paraId="538AC9E7" w14:textId="65B19A02" w:rsidR="00D57FE1" w:rsidRPr="00893C7C" w:rsidRDefault="00D57FE1" w:rsidP="00CE58A1">
                      <w:pPr>
                        <w:jc w:val="center"/>
                        <w:rPr>
                          <w:rFonts w:ascii="Source Sans Pro Light" w:hAnsi="Source Sans Pro Light" w:cs="Open Sans Light"/>
                          <w:color w:val="2E3148"/>
                          <w:sz w:val="28"/>
                          <w:szCs w:val="21"/>
                        </w:rPr>
                      </w:pPr>
                    </w:p>
                    <w:p w14:paraId="16838F47" w14:textId="4F3005B8" w:rsidR="00D57FE1" w:rsidRDefault="00D57FE1" w:rsidP="00AE062D">
                      <w:pPr>
                        <w:tabs>
                          <w:tab w:val="left" w:pos="851"/>
                        </w:tabs>
                        <w:ind w:left="851" w:hanging="142"/>
                        <w:rPr>
                          <w:rFonts w:ascii="Source Sans Pro Light" w:hAnsi="Source Sans Pro Light" w:cs="Open Sans Light"/>
                          <w:color w:val="2E3148"/>
                          <w:sz w:val="28"/>
                          <w:szCs w:val="21"/>
                        </w:rPr>
                      </w:pPr>
                      <w:r w:rsidRPr="00B135DA">
                        <w:rPr>
                          <w:rFonts w:ascii="Source Sans Pro Light" w:hAnsi="Source Sans Pro Light" w:cs="Open Sans Light"/>
                          <w:color w:val="2E3148"/>
                          <w:sz w:val="28"/>
                          <w:szCs w:val="21"/>
                        </w:rPr>
                        <w:t>NatureMetrics</w:t>
                      </w:r>
                    </w:p>
                    <w:p w14:paraId="005846D4" w14:textId="120DBBF3" w:rsidR="00D57FE1" w:rsidRDefault="00B135DA" w:rsidP="00AE062D">
                      <w:pPr>
                        <w:tabs>
                          <w:tab w:val="left" w:pos="851"/>
                        </w:tabs>
                        <w:ind w:left="851" w:hanging="142"/>
                        <w:rPr>
                          <w:rFonts w:ascii="Source Sans Pro Light" w:hAnsi="Source Sans Pro Light" w:cs="Open Sans Light"/>
                          <w:color w:val="2E3148"/>
                          <w:sz w:val="28"/>
                          <w:szCs w:val="21"/>
                        </w:rPr>
                      </w:pPr>
                      <w:r>
                        <w:rPr>
                          <w:rFonts w:ascii="Source Sans Pro Light" w:hAnsi="Source Sans Pro Light" w:cs="Open Sans Light"/>
                          <w:color w:val="2E3148"/>
                          <w:sz w:val="28"/>
                          <w:szCs w:val="21"/>
                        </w:rPr>
                        <w:t>January 2023</w:t>
                      </w:r>
                    </w:p>
                    <w:p w14:paraId="0C2FB2FF" w14:textId="77777777" w:rsidR="00D57FE1" w:rsidRPr="00F62206" w:rsidRDefault="00D57FE1" w:rsidP="00CE58A1">
                      <w:pPr>
                        <w:rPr>
                          <w:rFonts w:ascii="Source Sans Pro Light" w:hAnsi="Source Sans Pro Light" w:cs="Open Sans Light"/>
                          <w:color w:val="2E3148"/>
                          <w:sz w:val="28"/>
                          <w:szCs w:val="21"/>
                        </w:rPr>
                      </w:pPr>
                    </w:p>
                    <w:p w14:paraId="1CF2A19A" w14:textId="77777777" w:rsidR="00D57FE1" w:rsidRPr="000F52EA" w:rsidRDefault="00D57FE1" w:rsidP="00CE58A1">
                      <w:pPr>
                        <w:jc w:val="center"/>
                        <w:rPr>
                          <w:rFonts w:ascii="Open Sans Light" w:eastAsiaTheme="majorEastAsia" w:hAnsi="Open Sans Light" w:cs="Open Sans Light"/>
                          <w:caps/>
                          <w:color w:val="4472C4" w:themeColor="accent1"/>
                          <w:sz w:val="44"/>
                          <w:szCs w:val="44"/>
                        </w:rPr>
                      </w:pPr>
                    </w:p>
                  </w:txbxContent>
                </v:textbox>
              </v:shape>
            </w:pict>
          </mc:Fallback>
        </mc:AlternateContent>
      </w:r>
      <w:r w:rsidR="00CF24DB">
        <w:t xml:space="preserve"> </w:t>
      </w:r>
      <w:r w:rsidR="00CF3453">
        <w:br w:type="page"/>
      </w:r>
    </w:p>
    <w:p w14:paraId="42265BFD" w14:textId="04999573" w:rsidR="00081626" w:rsidRPr="003F5640" w:rsidRDefault="00CB1C5A" w:rsidP="00CB1C5A">
      <w:pPr>
        <w:pStyle w:val="Heading2"/>
        <w:numPr>
          <w:ilvl w:val="0"/>
          <w:numId w:val="0"/>
        </w:numPr>
        <w:ind w:left="576" w:hanging="576"/>
      </w:pPr>
      <w:r>
        <w:lastRenderedPageBreak/>
        <w:t>P</w:t>
      </w:r>
      <w:r w:rsidR="00347488">
        <w:t>roject</w:t>
      </w:r>
      <w:r w:rsidR="00081626">
        <w:t xml:space="preserve"> F</w:t>
      </w:r>
      <w:r>
        <w:t>acilitation</w:t>
      </w:r>
    </w:p>
    <w:p w14:paraId="36AC548F" w14:textId="77777777" w:rsidR="002A4BFB" w:rsidRPr="002F6B8A" w:rsidRDefault="002A4BFB" w:rsidP="002F6B8A">
      <w:pPr>
        <w:pStyle w:val="NMhighlight"/>
        <w:spacing w:line="360" w:lineRule="auto"/>
        <w:jc w:val="left"/>
        <w:rPr>
          <w:b w:val="0"/>
          <w:bCs w:val="0"/>
          <w:color w:val="auto"/>
          <w:sz w:val="24"/>
          <w:szCs w:val="24"/>
        </w:rPr>
      </w:pPr>
      <w:r w:rsidRPr="002F6B8A">
        <w:rPr>
          <w:b w:val="0"/>
          <w:bCs w:val="0"/>
          <w:color w:val="auto"/>
          <w:sz w:val="24"/>
          <w:szCs w:val="24"/>
        </w:rPr>
        <w:t>Authors</w:t>
      </w:r>
    </w:p>
    <w:p w14:paraId="5A64F013" w14:textId="403AAB13" w:rsidR="002A4BFB" w:rsidRPr="002F6B8A" w:rsidRDefault="65C843BE" w:rsidP="002F6B8A">
      <w:pPr>
        <w:spacing w:line="360" w:lineRule="auto"/>
        <w:rPr>
          <w:rFonts w:ascii="Source Sans Pro Light" w:eastAsia="Source Sans Pro Light" w:hAnsi="Source Sans Pro Light" w:cs="Source Sans Pro Light"/>
          <w:vertAlign w:val="superscript"/>
        </w:rPr>
      </w:pPr>
      <w:r w:rsidRPr="002F6B8A">
        <w:rPr>
          <w:rFonts w:ascii="Source Sans Pro Light" w:eastAsia="Source Sans Pro Light" w:hAnsi="Source Sans Pro Light" w:cs="Source Sans Pro Light"/>
        </w:rPr>
        <w:t>Bastian Egeter</w:t>
      </w:r>
      <w:r w:rsidR="2C55537F" w:rsidRPr="002F6B8A">
        <w:rPr>
          <w:rFonts w:ascii="Source Sans Pro Light" w:eastAsia="Source Sans Pro Light" w:hAnsi="Source Sans Pro Light" w:cs="Source Sans Pro Light"/>
          <w:vertAlign w:val="superscript"/>
        </w:rPr>
        <w:t>1</w:t>
      </w:r>
    </w:p>
    <w:p w14:paraId="2FF4B9E0" w14:textId="66033273" w:rsidR="002A4BFB" w:rsidRPr="002F6B8A" w:rsidRDefault="002A4BFB" w:rsidP="002F6B8A">
      <w:pPr>
        <w:spacing w:line="360" w:lineRule="auto"/>
        <w:rPr>
          <w:rFonts w:ascii="Source Sans Pro Light" w:eastAsia="Source Sans Pro Light" w:hAnsi="Source Sans Pro Light" w:cs="Source Sans Pro Light"/>
          <w:vertAlign w:val="superscript"/>
        </w:rPr>
      </w:pPr>
      <w:r w:rsidRPr="002F6B8A">
        <w:rPr>
          <w:rFonts w:ascii="Source Sans Pro Light" w:eastAsia="Source Sans Pro Light" w:hAnsi="Source Sans Pro Light" w:cs="Source Sans Pro Light"/>
        </w:rPr>
        <w:t xml:space="preserve">Hayley </w:t>
      </w:r>
      <w:r w:rsidR="006D67D2" w:rsidRPr="002F6B8A">
        <w:rPr>
          <w:rFonts w:ascii="Source Sans Pro Light" w:eastAsia="Source Sans Pro Light" w:hAnsi="Source Sans Pro Light" w:cs="Source Sans Pro Light"/>
        </w:rPr>
        <w:t>Craig</w:t>
      </w:r>
      <w:r w:rsidR="00327837" w:rsidRPr="002F6B8A">
        <w:rPr>
          <w:rFonts w:ascii="Source Sans Pro Light" w:eastAsia="Source Sans Pro Light" w:hAnsi="Source Sans Pro Light" w:cs="Source Sans Pro Light"/>
          <w:vertAlign w:val="superscript"/>
        </w:rPr>
        <w:t>1</w:t>
      </w:r>
    </w:p>
    <w:p w14:paraId="052BA135" w14:textId="62D8EA54" w:rsidR="006D67D2" w:rsidRPr="002F6B8A" w:rsidRDefault="4E3B32B8" w:rsidP="002F6B8A">
      <w:pPr>
        <w:spacing w:line="360" w:lineRule="auto"/>
        <w:rPr>
          <w:rFonts w:ascii="Source Sans Pro Light" w:eastAsia="Source Sans Pro Light" w:hAnsi="Source Sans Pro Light" w:cs="Source Sans Pro Light"/>
        </w:rPr>
      </w:pPr>
      <w:r w:rsidRPr="002F6B8A">
        <w:rPr>
          <w:rFonts w:ascii="Source Sans Pro Light" w:eastAsia="Source Sans Pro Light" w:hAnsi="Source Sans Pro Light" w:cs="Source Sans Pro Light"/>
        </w:rPr>
        <w:t xml:space="preserve">Lynsey </w:t>
      </w:r>
      <w:r w:rsidR="00B52D60" w:rsidRPr="002F6B8A">
        <w:rPr>
          <w:rFonts w:ascii="Source Sans Pro Light" w:eastAsia="Source Sans Pro Light" w:hAnsi="Source Sans Pro Light" w:cs="Source Sans Pro Light"/>
        </w:rPr>
        <w:t xml:space="preserve">R. </w:t>
      </w:r>
      <w:r w:rsidRPr="002F6B8A">
        <w:rPr>
          <w:rFonts w:ascii="Source Sans Pro Light" w:eastAsia="Source Sans Pro Light" w:hAnsi="Source Sans Pro Light" w:cs="Source Sans Pro Light"/>
        </w:rPr>
        <w:t>Harper</w:t>
      </w:r>
      <w:r w:rsidR="2C55537F" w:rsidRPr="002F6B8A">
        <w:rPr>
          <w:rFonts w:ascii="Source Sans Pro Light" w:eastAsia="Source Sans Pro Light" w:hAnsi="Source Sans Pro Light" w:cs="Source Sans Pro Light"/>
          <w:vertAlign w:val="superscript"/>
        </w:rPr>
        <w:t>1</w:t>
      </w:r>
      <w:r w:rsidRPr="002F6B8A">
        <w:rPr>
          <w:rFonts w:ascii="Source Sans Pro Light" w:eastAsia="Source Sans Pro Light" w:hAnsi="Source Sans Pro Light" w:cs="Source Sans Pro Light"/>
        </w:rPr>
        <w:t xml:space="preserve"> </w:t>
      </w:r>
    </w:p>
    <w:p w14:paraId="754E036F" w14:textId="36D31728" w:rsidR="2E5B8CC2" w:rsidRPr="002F6B8A" w:rsidRDefault="3DDF4899" w:rsidP="002F6B8A">
      <w:pPr>
        <w:spacing w:line="360" w:lineRule="auto"/>
        <w:rPr>
          <w:rFonts w:ascii="Source Sans Pro Light" w:eastAsia="Source Sans Pro Light" w:hAnsi="Source Sans Pro Light" w:cs="Source Sans Pro Light"/>
          <w:vertAlign w:val="superscript"/>
        </w:rPr>
      </w:pPr>
      <w:r w:rsidRPr="002F6B8A">
        <w:rPr>
          <w:rFonts w:ascii="Source Sans Pro Light" w:eastAsia="Source Sans Pro Light" w:hAnsi="Source Sans Pro Light" w:cs="Source Sans Pro Light"/>
        </w:rPr>
        <w:t>Edward Wort</w:t>
      </w:r>
      <w:r w:rsidRPr="002F6B8A">
        <w:rPr>
          <w:rFonts w:ascii="Source Sans Pro Light" w:eastAsia="Source Sans Pro Light" w:hAnsi="Source Sans Pro Light" w:cs="Source Sans Pro Light"/>
          <w:vertAlign w:val="superscript"/>
        </w:rPr>
        <w:t>1</w:t>
      </w:r>
    </w:p>
    <w:p w14:paraId="69C5FB87" w14:textId="42EB166C" w:rsidR="00327837" w:rsidRPr="002F6B8A" w:rsidRDefault="006D67D2" w:rsidP="002F6B8A">
      <w:pPr>
        <w:spacing w:line="360" w:lineRule="auto"/>
        <w:rPr>
          <w:rFonts w:ascii="Source Sans Pro Light" w:eastAsia="Source Sans Pro Light" w:hAnsi="Source Sans Pro Light" w:cs="Source Sans Pro Light"/>
        </w:rPr>
      </w:pPr>
      <w:r w:rsidRPr="002F6B8A">
        <w:rPr>
          <w:rFonts w:ascii="Source Sans Pro Light" w:eastAsia="Source Sans Pro Light" w:hAnsi="Source Sans Pro Light" w:cs="Source Sans Pro Light"/>
        </w:rPr>
        <w:t>Judith Bakker</w:t>
      </w:r>
      <w:r w:rsidR="00327837" w:rsidRPr="002F6B8A">
        <w:rPr>
          <w:rFonts w:ascii="Source Sans Pro Light" w:eastAsia="Source Sans Pro Light" w:hAnsi="Source Sans Pro Light" w:cs="Source Sans Pro Light"/>
          <w:vertAlign w:val="superscript"/>
        </w:rPr>
        <w:t>1</w:t>
      </w:r>
      <w:r w:rsidRPr="002F6B8A">
        <w:rPr>
          <w:rFonts w:ascii="Source Sans Pro Light" w:eastAsia="Source Sans Pro Light" w:hAnsi="Source Sans Pro Light" w:cs="Source Sans Pro Light"/>
        </w:rPr>
        <w:t xml:space="preserve"> </w:t>
      </w:r>
    </w:p>
    <w:p w14:paraId="4A61F771" w14:textId="77777777" w:rsidR="00154806" w:rsidRPr="002F6B8A" w:rsidRDefault="00154806" w:rsidP="002F6B8A">
      <w:pPr>
        <w:spacing w:line="360" w:lineRule="auto"/>
        <w:rPr>
          <w:rFonts w:ascii="Source Sans Pro Light" w:eastAsia="Source Sans Pro Light" w:hAnsi="Source Sans Pro Light" w:cs="Source Sans Pro Light"/>
        </w:rPr>
      </w:pPr>
    </w:p>
    <w:p w14:paraId="7B4CD52C" w14:textId="0F7F167D" w:rsidR="3C51F64D" w:rsidRPr="002F6B8A" w:rsidRDefault="7183846E"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vertAlign w:val="superscript"/>
          <w:lang w:eastAsia="en-US"/>
        </w:rPr>
        <w:t xml:space="preserve">1 </w:t>
      </w:r>
      <w:r w:rsidRPr="002F6B8A">
        <w:rPr>
          <w:rFonts w:ascii="Source Sans Pro Light" w:eastAsiaTheme="minorEastAsia" w:hAnsi="Source Sans Pro Light" w:cs="Open Sans Light"/>
          <w:lang w:eastAsia="en-US"/>
        </w:rPr>
        <w:t>NatureMetrics, 1 Occam Court, Surrey Research Park, Guildford, GU2 7HJ, United Kingdom</w:t>
      </w:r>
    </w:p>
    <w:p w14:paraId="25B95ACC" w14:textId="77777777" w:rsidR="00154806" w:rsidRPr="002F6B8A" w:rsidRDefault="00154806" w:rsidP="002F6B8A">
      <w:pPr>
        <w:spacing w:line="360" w:lineRule="auto"/>
        <w:rPr>
          <w:rFonts w:ascii="Source Sans Pro Light" w:eastAsiaTheme="minorEastAsia" w:hAnsi="Source Sans Pro Light" w:cs="Open Sans Light"/>
          <w:lang w:eastAsia="en-US"/>
        </w:rPr>
      </w:pPr>
    </w:p>
    <w:p w14:paraId="542B5B1D" w14:textId="79BEBF2F" w:rsidR="00931B15" w:rsidRPr="002F6B8A" w:rsidRDefault="0C8F0340" w:rsidP="002F6B8A">
      <w:pPr>
        <w:spacing w:line="360" w:lineRule="auto"/>
        <w:rPr>
          <w:rFonts w:ascii="Source Sans Pro Light" w:eastAsiaTheme="minorEastAsia" w:hAnsi="Source Sans Pro Light" w:cs="Open Sans Light"/>
          <w:lang w:eastAsia="en-US"/>
        </w:rPr>
      </w:pPr>
      <w:proofErr w:type="spellStart"/>
      <w:r w:rsidRPr="002F6B8A">
        <w:rPr>
          <w:rFonts w:ascii="Source Sans Pro Light" w:eastAsiaTheme="minorEastAsia" w:hAnsi="Source Sans Pro Light" w:cs="Open Sans Light"/>
          <w:lang w:eastAsia="en-US"/>
        </w:rPr>
        <w:t>NatureMetrics</w:t>
      </w:r>
      <w:proofErr w:type="spellEnd"/>
      <w:r w:rsidRPr="002F6B8A">
        <w:rPr>
          <w:rFonts w:ascii="Source Sans Pro Light" w:eastAsiaTheme="minorEastAsia" w:hAnsi="Source Sans Pro Light" w:cs="Open Sans Light"/>
          <w:lang w:eastAsia="en-US"/>
        </w:rPr>
        <w:t xml:space="preserve"> Project Management:</w:t>
      </w:r>
    </w:p>
    <w:p w14:paraId="1E5359A7" w14:textId="77777777"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 xml:space="preserve">Bastian </w:t>
      </w:r>
      <w:proofErr w:type="spellStart"/>
      <w:r w:rsidRPr="002F6B8A">
        <w:rPr>
          <w:rFonts w:ascii="Source Sans Pro Light" w:eastAsiaTheme="minorEastAsia" w:hAnsi="Source Sans Pro Light" w:cs="Open Sans Light"/>
          <w:lang w:eastAsia="en-US"/>
        </w:rPr>
        <w:t>Egeter</w:t>
      </w:r>
      <w:proofErr w:type="spellEnd"/>
      <w:r w:rsidRPr="002F6B8A">
        <w:rPr>
          <w:rFonts w:ascii="Source Sans Pro Light" w:eastAsiaTheme="minorEastAsia" w:hAnsi="Source Sans Pro Light" w:cs="Open Sans Light"/>
          <w:lang w:eastAsia="en-US"/>
        </w:rPr>
        <w:t xml:space="preserve"> (2021-2023)</w:t>
      </w:r>
    </w:p>
    <w:p w14:paraId="7EA327A4" w14:textId="77777777"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Cath Tayleur (2021-2022)</w:t>
      </w:r>
    </w:p>
    <w:p w14:paraId="5434C5D3" w14:textId="77777777"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Sam Lacey (2022)</w:t>
      </w:r>
    </w:p>
    <w:p w14:paraId="054EE1EC" w14:textId="034A5974" w:rsidR="00154806"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Judith Bakker (2022-2023)</w:t>
      </w:r>
    </w:p>
    <w:p w14:paraId="4B6A8AE7" w14:textId="77777777" w:rsidR="002F6B8A" w:rsidRPr="002F6B8A" w:rsidRDefault="002F6B8A" w:rsidP="002F6B8A">
      <w:pPr>
        <w:spacing w:line="360" w:lineRule="auto"/>
        <w:rPr>
          <w:rFonts w:ascii="Source Sans Pro Light" w:eastAsiaTheme="minorEastAsia" w:hAnsi="Source Sans Pro Light" w:cs="Open Sans Light"/>
          <w:lang w:eastAsia="en-US"/>
        </w:rPr>
      </w:pPr>
    </w:p>
    <w:p w14:paraId="73651274" w14:textId="52DD0D2A"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SG &amp; SEPA Project Management:</w:t>
      </w:r>
    </w:p>
    <w:p w14:paraId="0781ECDF" w14:textId="77777777"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Willie Duncan (2021-2022)</w:t>
      </w:r>
    </w:p>
    <w:p w14:paraId="37EEBAF2" w14:textId="572F6E7B"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Pauline Lang (2022-2023)</w:t>
      </w:r>
    </w:p>
    <w:p w14:paraId="2ABE97EE" w14:textId="77777777" w:rsidR="00154806" w:rsidRPr="002F6B8A" w:rsidRDefault="00154806" w:rsidP="002F6B8A">
      <w:pPr>
        <w:spacing w:line="360" w:lineRule="auto"/>
        <w:rPr>
          <w:rFonts w:ascii="Source Sans Pro Light" w:eastAsiaTheme="minorEastAsia" w:hAnsi="Source Sans Pro Light" w:cs="Open Sans Light"/>
          <w:lang w:eastAsia="en-US"/>
        </w:rPr>
      </w:pPr>
    </w:p>
    <w:p w14:paraId="5C869E85" w14:textId="4D4BA3F2"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Please reference this report as follows:  Egeter B., Craig H., Harper L</w:t>
      </w:r>
      <w:r w:rsidR="00EF77FF" w:rsidRPr="002F6B8A">
        <w:rPr>
          <w:rFonts w:ascii="Source Sans Pro Light" w:eastAsiaTheme="minorEastAsia" w:hAnsi="Source Sans Pro Light" w:cs="Open Sans Light"/>
          <w:lang w:eastAsia="en-US"/>
        </w:rPr>
        <w:t>.</w:t>
      </w:r>
      <w:r w:rsidR="00B52D60" w:rsidRPr="002F6B8A">
        <w:rPr>
          <w:rFonts w:ascii="Source Sans Pro Light" w:eastAsiaTheme="minorEastAsia" w:hAnsi="Source Sans Pro Light" w:cs="Open Sans Light"/>
          <w:lang w:eastAsia="en-US"/>
        </w:rPr>
        <w:t xml:space="preserve"> R.</w:t>
      </w:r>
      <w:r w:rsidRPr="002F6B8A">
        <w:rPr>
          <w:rFonts w:ascii="Source Sans Pro Light" w:eastAsiaTheme="minorEastAsia" w:hAnsi="Source Sans Pro Light" w:cs="Open Sans Light"/>
          <w:lang w:eastAsia="en-US"/>
        </w:rPr>
        <w:t xml:space="preserve">., </w:t>
      </w:r>
      <w:r w:rsidR="5C4AC8D5" w:rsidRPr="002F6B8A">
        <w:rPr>
          <w:rFonts w:ascii="Source Sans Pro Light" w:eastAsiaTheme="minorEastAsia" w:hAnsi="Source Sans Pro Light" w:cs="Open Sans Light"/>
          <w:lang w:eastAsia="en-US"/>
        </w:rPr>
        <w:t xml:space="preserve">Wort E., </w:t>
      </w:r>
      <w:r w:rsidRPr="002F6B8A">
        <w:rPr>
          <w:rFonts w:ascii="Source Sans Pro Light" w:eastAsiaTheme="minorEastAsia" w:hAnsi="Source Sans Pro Light" w:cs="Open Sans Light"/>
          <w:lang w:eastAsia="en-US"/>
        </w:rPr>
        <w:t>Bakker, J. (202</w:t>
      </w:r>
      <w:r w:rsidR="001010FE" w:rsidRPr="002F6B8A">
        <w:rPr>
          <w:rFonts w:ascii="Source Sans Pro Light" w:eastAsiaTheme="minorEastAsia" w:hAnsi="Source Sans Pro Light" w:cs="Open Sans Light"/>
          <w:lang w:eastAsia="en-US"/>
        </w:rPr>
        <w:t>3</w:t>
      </w:r>
      <w:r w:rsidR="149DAFC0" w:rsidRPr="002F6B8A">
        <w:rPr>
          <w:rFonts w:ascii="Source Sans Pro Light" w:eastAsiaTheme="minorEastAsia" w:hAnsi="Source Sans Pro Light" w:cs="Open Sans Light"/>
          <w:lang w:eastAsia="en-US"/>
        </w:rPr>
        <w:t>) Phase 1 Pilot Study Findings &amp; Phase 2 Sampling</w:t>
      </w:r>
      <w:r w:rsidR="6506A52A" w:rsidRPr="002F6B8A">
        <w:rPr>
          <w:rFonts w:ascii="Source Sans Pro Light" w:eastAsiaTheme="minorEastAsia" w:hAnsi="Source Sans Pro Light" w:cs="Open Sans Light"/>
          <w:lang w:eastAsia="en-US"/>
        </w:rPr>
        <w:t xml:space="preserve"> Plan</w:t>
      </w:r>
      <w:r w:rsidRPr="002F6B8A">
        <w:rPr>
          <w:rFonts w:ascii="Source Sans Pro Light" w:eastAsiaTheme="minorEastAsia" w:hAnsi="Source Sans Pro Light" w:cs="Open Sans Light"/>
          <w:lang w:eastAsia="en-US"/>
        </w:rPr>
        <w:t xml:space="preserve"> - Developing Habitat Scale DNA Monitoring in Support of Post 2020 Biodiversity Reporting Requirements. NMP/001/20. NatureMetrics</w:t>
      </w:r>
    </w:p>
    <w:p w14:paraId="337C2E88" w14:textId="77777777" w:rsidR="00931B15" w:rsidRPr="002F6B8A" w:rsidRDefault="00931B15" w:rsidP="002F6B8A">
      <w:pPr>
        <w:spacing w:line="360" w:lineRule="auto"/>
        <w:rPr>
          <w:rFonts w:ascii="Source Sans Pro Light" w:eastAsiaTheme="minorEastAsia" w:hAnsi="Source Sans Pro Light" w:cs="Open Sans Light"/>
          <w:lang w:eastAsia="en-US"/>
        </w:rPr>
      </w:pPr>
    </w:p>
    <w:p w14:paraId="3E11E58F" w14:textId="77777777" w:rsidR="00931B15" w:rsidRPr="002F6B8A" w:rsidRDefault="3DF4A148" w:rsidP="002F6B8A">
      <w:pPr>
        <w:spacing w:line="360" w:lineRule="auto"/>
        <w:rPr>
          <w:rFonts w:ascii="Source Sans Pro Light" w:eastAsiaTheme="minorEastAsia" w:hAnsi="Source Sans Pro Light" w:cs="Open Sans Light"/>
          <w:lang w:eastAsia="en-US"/>
        </w:rPr>
      </w:pPr>
      <w:r w:rsidRPr="002F6B8A">
        <w:rPr>
          <w:rFonts w:ascii="Source Sans Pro Light" w:eastAsiaTheme="minorEastAsia" w:hAnsi="Source Sans Pro Light" w:cs="Open Sans Light"/>
          <w:lang w:eastAsia="en-US"/>
        </w:rPr>
        <w:t>Dissemination status:  Unrestricted</w:t>
      </w:r>
    </w:p>
    <w:p w14:paraId="4FA063BC" w14:textId="77777777" w:rsidR="00931B15" w:rsidRPr="002F6B8A" w:rsidRDefault="00931B15" w:rsidP="002F6B8A">
      <w:pPr>
        <w:spacing w:line="360" w:lineRule="auto"/>
        <w:rPr>
          <w:rFonts w:ascii="Source Sans Pro Light" w:eastAsiaTheme="minorEastAsia" w:hAnsi="Source Sans Pro Light" w:cs="Open Sans Light"/>
          <w:lang w:eastAsia="en-US"/>
        </w:rPr>
      </w:pPr>
    </w:p>
    <w:p w14:paraId="2A5247AD" w14:textId="74557D4E" w:rsidR="00890888" w:rsidRPr="002F6B8A" w:rsidRDefault="3DF4A148" w:rsidP="002F6B8A">
      <w:pPr>
        <w:spacing w:line="360" w:lineRule="auto"/>
        <w:rPr>
          <w:rFonts w:eastAsia="Source Sans Pro SemiBold" w:cs="Segoe UI"/>
        </w:rPr>
      </w:pPr>
      <w:r w:rsidRPr="002F6B8A">
        <w:rPr>
          <w:rFonts w:ascii="Source Sans Pro Light" w:eastAsiaTheme="minorEastAsia" w:hAnsi="Source Sans Pro Light" w:cs="Open Sans Light"/>
          <w:lang w:eastAsia="en-US"/>
        </w:rPr>
        <w:t>Acknowledgements: Funding for this work is provided by SG-RESAS, the Scottish Government’s Rural and Environment Science and Analytical Services. The authors would like to thank the Phase 1 Project Management Steering Group: Willie Duncan (Scottish Environment Protection Agency, SEPA), Colin Bean (</w:t>
      </w:r>
      <w:proofErr w:type="spellStart"/>
      <w:r w:rsidRPr="002F6B8A">
        <w:rPr>
          <w:rFonts w:ascii="Source Sans Pro Light" w:eastAsiaTheme="minorEastAsia" w:hAnsi="Source Sans Pro Light" w:cs="Open Sans Light"/>
          <w:lang w:eastAsia="en-US"/>
        </w:rPr>
        <w:t>NatureScot</w:t>
      </w:r>
      <w:proofErr w:type="spellEnd"/>
      <w:r w:rsidRPr="002F6B8A">
        <w:rPr>
          <w:rFonts w:ascii="Source Sans Pro Light" w:eastAsiaTheme="minorEastAsia" w:hAnsi="Source Sans Pro Light" w:cs="Open Sans Light"/>
          <w:lang w:eastAsia="en-US"/>
        </w:rPr>
        <w:t xml:space="preserve">), Iveta </w:t>
      </w:r>
      <w:proofErr w:type="spellStart"/>
      <w:r w:rsidRPr="002F6B8A">
        <w:rPr>
          <w:rFonts w:ascii="Source Sans Pro Light" w:eastAsiaTheme="minorEastAsia" w:hAnsi="Source Sans Pro Light" w:cs="Open Sans Light"/>
          <w:lang w:eastAsia="en-US"/>
        </w:rPr>
        <w:t>Matejusova</w:t>
      </w:r>
      <w:proofErr w:type="spellEnd"/>
      <w:r w:rsidR="15E85125" w:rsidRPr="002F6B8A">
        <w:rPr>
          <w:rFonts w:ascii="Source Sans Pro Light" w:eastAsiaTheme="minorEastAsia" w:hAnsi="Source Sans Pro Light" w:cs="Open Sans Light"/>
          <w:lang w:eastAsia="en-US"/>
        </w:rPr>
        <w:t>,</w:t>
      </w:r>
      <w:r w:rsidRPr="002F6B8A">
        <w:rPr>
          <w:rFonts w:ascii="Source Sans Pro Light" w:eastAsiaTheme="minorEastAsia" w:hAnsi="Source Sans Pro Light" w:cs="Open Sans Light"/>
          <w:lang w:eastAsia="en-US"/>
        </w:rPr>
        <w:t xml:space="preserve"> and Philip </w:t>
      </w:r>
      <w:proofErr w:type="spellStart"/>
      <w:r w:rsidRPr="002F6B8A">
        <w:rPr>
          <w:rFonts w:ascii="Source Sans Pro Light" w:eastAsiaTheme="minorEastAsia" w:hAnsi="Source Sans Pro Light" w:cs="Open Sans Light"/>
          <w:lang w:eastAsia="en-US"/>
        </w:rPr>
        <w:lastRenderedPageBreak/>
        <w:t>Boulcott</w:t>
      </w:r>
      <w:proofErr w:type="spellEnd"/>
      <w:r w:rsidRPr="002F6B8A">
        <w:rPr>
          <w:rFonts w:ascii="Source Sans Pro Light" w:eastAsiaTheme="minorEastAsia" w:hAnsi="Source Sans Pro Light" w:cs="Open Sans Light"/>
          <w:lang w:eastAsia="en-US"/>
        </w:rPr>
        <w:t xml:space="preserve"> (Marine Scotland Science, MSS), and Helen Jones (the Scottish Government’s Rural and Environment Science and Analytical Services division, SG-RESAS) for their substantial support and advice throughout the project. We also thank </w:t>
      </w:r>
      <w:r w:rsidR="0000549A" w:rsidRPr="002F6B8A">
        <w:rPr>
          <w:rFonts w:ascii="Source Sans Pro Light" w:eastAsiaTheme="minorEastAsia" w:hAnsi="Source Sans Pro Light" w:cs="Open Sans Light"/>
          <w:lang w:eastAsia="en-US"/>
        </w:rPr>
        <w:t>Colin Bean (</w:t>
      </w:r>
      <w:proofErr w:type="spellStart"/>
      <w:r w:rsidR="0000549A" w:rsidRPr="002F6B8A">
        <w:rPr>
          <w:rFonts w:ascii="Source Sans Pro Light" w:eastAsiaTheme="minorEastAsia" w:hAnsi="Source Sans Pro Light" w:cs="Open Sans Light"/>
          <w:lang w:eastAsia="en-US"/>
        </w:rPr>
        <w:t>NatureScot</w:t>
      </w:r>
      <w:proofErr w:type="spellEnd"/>
      <w:r w:rsidR="0000549A" w:rsidRPr="002F6B8A">
        <w:rPr>
          <w:rFonts w:ascii="Source Sans Pro Light" w:eastAsiaTheme="minorEastAsia" w:hAnsi="Source Sans Pro Light" w:cs="Open Sans Light"/>
          <w:lang w:eastAsia="en-US"/>
        </w:rPr>
        <w:t xml:space="preserve">), </w:t>
      </w:r>
      <w:r w:rsidR="00413E36" w:rsidRPr="002F6B8A">
        <w:rPr>
          <w:rFonts w:ascii="Source Sans Pro Light" w:eastAsiaTheme="minorEastAsia" w:hAnsi="Source Sans Pro Light" w:cs="Open Sans Light"/>
          <w:lang w:eastAsia="en-US"/>
        </w:rPr>
        <w:t xml:space="preserve">Iveta </w:t>
      </w:r>
      <w:proofErr w:type="spellStart"/>
      <w:r w:rsidR="00413E36" w:rsidRPr="002F6B8A">
        <w:rPr>
          <w:rFonts w:ascii="Source Sans Pro Light" w:eastAsiaTheme="minorEastAsia" w:hAnsi="Source Sans Pro Light" w:cs="Open Sans Light"/>
          <w:lang w:eastAsia="en-US"/>
        </w:rPr>
        <w:t>Matejusova</w:t>
      </w:r>
      <w:proofErr w:type="spellEnd"/>
      <w:r w:rsidR="001010FE" w:rsidRPr="002F6B8A">
        <w:rPr>
          <w:rFonts w:ascii="Source Sans Pro Light" w:eastAsiaTheme="minorEastAsia" w:hAnsi="Source Sans Pro Light" w:cs="Open Sans Light"/>
          <w:lang w:eastAsia="en-US"/>
        </w:rPr>
        <w:t xml:space="preserve"> </w:t>
      </w:r>
      <w:r w:rsidR="009F0E0B" w:rsidRPr="002F6B8A">
        <w:rPr>
          <w:rFonts w:ascii="Source Sans Pro Light" w:eastAsiaTheme="minorEastAsia" w:hAnsi="Source Sans Pro Light" w:cs="Open Sans Light"/>
          <w:lang w:eastAsia="en-US"/>
        </w:rPr>
        <w:t>(Marine Scotland Science, MSS)</w:t>
      </w:r>
      <w:r w:rsidR="00D67B9D" w:rsidRPr="002F6B8A">
        <w:rPr>
          <w:rFonts w:ascii="Source Sans Pro Light" w:eastAsiaTheme="minorEastAsia" w:hAnsi="Source Sans Pro Light" w:cs="Open Sans Light"/>
          <w:lang w:eastAsia="en-US"/>
        </w:rPr>
        <w:t xml:space="preserve">, </w:t>
      </w:r>
      <w:r w:rsidRPr="002F6B8A">
        <w:rPr>
          <w:rFonts w:ascii="Source Sans Pro Light" w:eastAsiaTheme="minorEastAsia" w:hAnsi="Source Sans Pro Light" w:cs="Open Sans Light"/>
          <w:lang w:eastAsia="en-US"/>
        </w:rPr>
        <w:t>Willie Duncan,</w:t>
      </w:r>
      <w:r w:rsidR="00413E36" w:rsidRPr="002F6B8A">
        <w:rPr>
          <w:rFonts w:ascii="Source Sans Pro Light" w:eastAsiaTheme="minorEastAsia" w:hAnsi="Source Sans Pro Light" w:cs="Open Sans Light"/>
          <w:lang w:eastAsia="en-US"/>
        </w:rPr>
        <w:t xml:space="preserve"> </w:t>
      </w:r>
      <w:r w:rsidRPr="002F6B8A">
        <w:rPr>
          <w:rFonts w:ascii="Source Sans Pro Light" w:eastAsiaTheme="minorEastAsia" w:hAnsi="Source Sans Pro Light" w:cs="Open Sans Light"/>
          <w:lang w:eastAsia="en-US"/>
        </w:rPr>
        <w:t>Pauline Lang</w:t>
      </w:r>
      <w:r w:rsidR="009F0E0B" w:rsidRPr="002F6B8A">
        <w:rPr>
          <w:rFonts w:ascii="Source Sans Pro Light" w:eastAsiaTheme="minorEastAsia" w:hAnsi="Source Sans Pro Light" w:cs="Open Sans Light"/>
          <w:lang w:eastAsia="en-US"/>
        </w:rPr>
        <w:t>, and Alistair Duguid</w:t>
      </w:r>
      <w:r w:rsidRPr="002F6B8A">
        <w:rPr>
          <w:rFonts w:ascii="Source Sans Pro Light" w:eastAsiaTheme="minorEastAsia" w:hAnsi="Source Sans Pro Light" w:cs="Open Sans Light"/>
          <w:lang w:eastAsia="en-US"/>
        </w:rPr>
        <w:t xml:space="preserve"> (Scottish Environment Protection Agency, SEPA), as well as</w:t>
      </w:r>
      <w:r w:rsidR="0B615367" w:rsidRPr="002F6B8A">
        <w:rPr>
          <w:rFonts w:ascii="Source Sans Pro Light" w:eastAsiaTheme="minorEastAsia" w:hAnsi="Source Sans Pro Light" w:cs="Open Sans Light"/>
          <w:lang w:eastAsia="en-US"/>
        </w:rPr>
        <w:t xml:space="preserve"> Na</w:t>
      </w:r>
      <w:r w:rsidR="06187EF4" w:rsidRPr="002F6B8A">
        <w:rPr>
          <w:rFonts w:ascii="Source Sans Pro Light" w:eastAsiaTheme="minorEastAsia" w:hAnsi="Source Sans Pro Light" w:cs="Open Sans Light"/>
          <w:lang w:eastAsia="en-US"/>
        </w:rPr>
        <w:t>d</w:t>
      </w:r>
      <w:r w:rsidR="0B615367" w:rsidRPr="002F6B8A">
        <w:rPr>
          <w:rFonts w:ascii="Source Sans Pro Light" w:eastAsiaTheme="minorEastAsia" w:hAnsi="Source Sans Pro Light" w:cs="Open Sans Light"/>
          <w:lang w:eastAsia="en-US"/>
        </w:rPr>
        <w:t>ia Barsoum</w:t>
      </w:r>
      <w:r w:rsidR="1E03E940" w:rsidRPr="002F6B8A">
        <w:rPr>
          <w:rFonts w:ascii="Source Sans Pro Light" w:eastAsiaTheme="minorEastAsia" w:hAnsi="Source Sans Pro Light" w:cs="Open Sans Light"/>
          <w:vertAlign w:val="superscript"/>
          <w:lang w:eastAsia="en-US"/>
        </w:rPr>
        <w:t>§</w:t>
      </w:r>
      <w:r w:rsidR="1E03E940" w:rsidRPr="002F6B8A">
        <w:rPr>
          <w:rFonts w:ascii="Source Sans Pro Light" w:eastAsia="Source Sans Pro Light" w:hAnsi="Source Sans Pro Light" w:cs="Source Sans Pro Light"/>
          <w:color w:val="000000" w:themeColor="text1"/>
          <w:vertAlign w:val="superscript"/>
        </w:rPr>
        <w:t xml:space="preserve"> </w:t>
      </w:r>
      <w:r w:rsidR="0B615367" w:rsidRPr="002F6B8A">
        <w:rPr>
          <w:rFonts w:ascii="Source Sans Pro Light" w:eastAsiaTheme="minorEastAsia" w:hAnsi="Source Sans Pro Light" w:cs="Open Sans Light"/>
          <w:lang w:eastAsia="en-US"/>
        </w:rPr>
        <w:t>(Forest Research)</w:t>
      </w:r>
      <w:r w:rsidR="001C08B7" w:rsidRPr="002F6B8A">
        <w:rPr>
          <w:rFonts w:ascii="Source Sans Pro Light" w:eastAsiaTheme="minorEastAsia" w:hAnsi="Source Sans Pro Light" w:cs="Open Sans Light"/>
          <w:lang w:eastAsia="en-US"/>
        </w:rPr>
        <w:t>,</w:t>
      </w:r>
      <w:r w:rsidRPr="002F6B8A">
        <w:rPr>
          <w:rFonts w:ascii="Source Sans Pro Light" w:eastAsiaTheme="minorEastAsia" w:hAnsi="Source Sans Pro Light" w:cs="Open Sans Light"/>
          <w:lang w:eastAsia="en-US"/>
        </w:rPr>
        <w:t xml:space="preserve"> Malcolm Starkey</w:t>
      </w:r>
      <w:r w:rsidR="68EA98B9" w:rsidRPr="002F6B8A">
        <w:rPr>
          <w:rFonts w:ascii="Source Sans Pro Light" w:eastAsiaTheme="minorEastAsia" w:hAnsi="Source Sans Pro Light" w:cs="Open Sans Light"/>
          <w:vertAlign w:val="superscript"/>
          <w:lang w:eastAsia="en-US"/>
        </w:rPr>
        <w:t>§</w:t>
      </w:r>
      <w:r w:rsidRPr="002F6B8A">
        <w:rPr>
          <w:rFonts w:ascii="Source Sans Pro Light" w:eastAsiaTheme="minorEastAsia" w:hAnsi="Source Sans Pro Light" w:cs="Open Sans Light"/>
          <w:lang w:eastAsia="en-US"/>
        </w:rPr>
        <w:t xml:space="preserve"> (The Biodiversity Consultancy)</w:t>
      </w:r>
      <w:r w:rsidR="238B4313" w:rsidRPr="002F6B8A">
        <w:rPr>
          <w:rFonts w:ascii="Source Sans Pro Light" w:eastAsiaTheme="minorEastAsia" w:hAnsi="Source Sans Pro Light" w:cs="Open Sans Light"/>
          <w:lang w:eastAsia="en-US"/>
        </w:rPr>
        <w:t>,</w:t>
      </w:r>
      <w:r w:rsidRPr="002F6B8A">
        <w:rPr>
          <w:rFonts w:ascii="Source Sans Pro Light" w:eastAsiaTheme="minorEastAsia" w:hAnsi="Source Sans Pro Light" w:cs="Open Sans Light"/>
          <w:lang w:eastAsia="en-US"/>
        </w:rPr>
        <w:t xml:space="preserve"> and Tom Butterworth</w:t>
      </w:r>
      <w:r w:rsidR="0FED759D" w:rsidRPr="002F6B8A">
        <w:rPr>
          <w:rFonts w:ascii="Source Sans Pro Light" w:eastAsiaTheme="minorEastAsia" w:hAnsi="Source Sans Pro Light" w:cs="Open Sans Light"/>
          <w:vertAlign w:val="superscript"/>
          <w:lang w:eastAsia="en-US"/>
        </w:rPr>
        <w:t>§</w:t>
      </w:r>
      <w:r w:rsidRPr="002F6B8A">
        <w:rPr>
          <w:rFonts w:ascii="Source Sans Pro Light" w:eastAsiaTheme="minorEastAsia" w:hAnsi="Source Sans Pro Light" w:cs="Open Sans Light"/>
          <w:lang w:eastAsia="en-US"/>
        </w:rPr>
        <w:t xml:space="preserve"> (WSP) for providing project guidance, technical advice and peer reviewing this work. We also thank a broad range of project stakeholders including key representatives from the Phase 1 Project Technical Steering Group; </w:t>
      </w:r>
      <w:r w:rsidR="00992ABE" w:rsidRPr="002F6B8A">
        <w:rPr>
          <w:rFonts w:ascii="Source Sans Pro Light" w:eastAsiaTheme="minorEastAsia" w:hAnsi="Source Sans Pro Light" w:cs="Open Sans Light"/>
          <w:lang w:eastAsia="en-US"/>
        </w:rPr>
        <w:t xml:space="preserve">the Project Advisory Board; </w:t>
      </w:r>
      <w:r w:rsidRPr="002F6B8A">
        <w:rPr>
          <w:rFonts w:ascii="Source Sans Pro Light" w:eastAsiaTheme="minorEastAsia" w:hAnsi="Source Sans Pro Light" w:cs="Open Sans Light"/>
          <w:lang w:eastAsia="en-US"/>
        </w:rPr>
        <w:t xml:space="preserve">the Scottish DNA Hub; Loch Lomond and the Trossachs National Park (LLTNP); and other </w:t>
      </w:r>
      <w:r w:rsidR="00992ABE" w:rsidRPr="002F6B8A">
        <w:rPr>
          <w:rFonts w:ascii="Source Sans Pro Light" w:eastAsiaTheme="minorEastAsia" w:hAnsi="Source Sans Pro Light" w:cs="Open Sans Light"/>
          <w:lang w:eastAsia="en-US"/>
        </w:rPr>
        <w:t>organisations</w:t>
      </w:r>
      <w:r w:rsidRPr="002F6B8A">
        <w:rPr>
          <w:rFonts w:ascii="Source Sans Pro Light" w:eastAsiaTheme="minorEastAsia" w:hAnsi="Source Sans Pro Light" w:cs="Open Sans Light"/>
          <w:lang w:eastAsia="en-US"/>
        </w:rPr>
        <w:t xml:space="preserve"> for their expertise and support during project development and production of this deliverable output. </w:t>
      </w:r>
      <w:r w:rsidR="52582678" w:rsidRPr="002F6B8A">
        <w:rPr>
          <w:rFonts w:ascii="Source Sans Pro Light" w:eastAsia="Source Sans Pro Light" w:hAnsi="Source Sans Pro Light" w:cs="Source Sans Pro Light"/>
        </w:rPr>
        <w:t xml:space="preserve">We </w:t>
      </w:r>
      <w:r w:rsidR="0059786B" w:rsidRPr="002F6B8A">
        <w:rPr>
          <w:rFonts w:ascii="Source Sans Pro Light" w:eastAsia="Source Sans Pro Light" w:hAnsi="Source Sans Pro Light" w:cs="Source Sans Pro Light"/>
        </w:rPr>
        <w:t>specifically</w:t>
      </w:r>
      <w:r w:rsidR="52582678" w:rsidRPr="002F6B8A">
        <w:rPr>
          <w:rFonts w:ascii="Source Sans Pro Light" w:eastAsia="Source Sans Pro Light" w:hAnsi="Source Sans Pro Light" w:cs="Source Sans Pro Light"/>
        </w:rPr>
        <w:t xml:space="preserve"> thank Nadia Barsoum</w:t>
      </w:r>
      <w:r w:rsidR="5C32D569" w:rsidRPr="002F6B8A">
        <w:rPr>
          <w:rFonts w:ascii="Source Sans Pro Light" w:eastAsiaTheme="minorEastAsia" w:hAnsi="Source Sans Pro Light" w:cs="Open Sans Light"/>
          <w:vertAlign w:val="superscript"/>
          <w:lang w:eastAsia="en-US"/>
        </w:rPr>
        <w:t>§</w:t>
      </w:r>
      <w:r w:rsidR="52582678" w:rsidRPr="002F6B8A">
        <w:rPr>
          <w:rFonts w:ascii="Source Sans Pro Light" w:eastAsia="Source Sans Pro Light" w:hAnsi="Source Sans Pro Light" w:cs="Source Sans Pro Light"/>
        </w:rPr>
        <w:t xml:space="preserve"> (Forest Research); Kenny Kortland (Forestry and Land Scotland); Alan Bell (LLTNP); Tom Butterworth</w:t>
      </w:r>
      <w:r w:rsidR="5DA2D1F9" w:rsidRPr="002F6B8A">
        <w:rPr>
          <w:rFonts w:ascii="Source Sans Pro Light" w:eastAsiaTheme="minorEastAsia" w:hAnsi="Source Sans Pro Light" w:cs="Open Sans Light"/>
          <w:vertAlign w:val="superscript"/>
          <w:lang w:eastAsia="en-US"/>
        </w:rPr>
        <w:t>§</w:t>
      </w:r>
      <w:r w:rsidR="52582678" w:rsidRPr="002F6B8A">
        <w:rPr>
          <w:rFonts w:ascii="Source Sans Pro Light" w:eastAsia="Source Sans Pro Light" w:hAnsi="Source Sans Pro Light" w:cs="Source Sans Pro Light"/>
        </w:rPr>
        <w:t xml:space="preserve"> (WSP); Simon Franks (LLTNP Trees and Woodland advisor); </w:t>
      </w:r>
      <w:r w:rsidR="00153E41" w:rsidRPr="002F6B8A">
        <w:rPr>
          <w:rFonts w:ascii="Source Sans Pro Light" w:eastAsia="Source Sans Pro Light" w:hAnsi="Source Sans Pro Light" w:cs="Source Sans Pro Light"/>
        </w:rPr>
        <w:t>Doug Yu</w:t>
      </w:r>
      <w:r w:rsidR="5C9414DF" w:rsidRPr="002F6B8A">
        <w:rPr>
          <w:rFonts w:ascii="Source Sans Pro Light" w:eastAsiaTheme="minorEastAsia" w:hAnsi="Source Sans Pro Light" w:cs="Open Sans Light"/>
          <w:vertAlign w:val="superscript"/>
          <w:lang w:eastAsia="en-US"/>
        </w:rPr>
        <w:t>§</w:t>
      </w:r>
      <w:r w:rsidR="00FF6079" w:rsidRPr="002F6B8A">
        <w:rPr>
          <w:rFonts w:ascii="Source Sans Pro Light" w:eastAsia="Source Sans Pro Light" w:hAnsi="Source Sans Pro Light" w:cs="Source Sans Pro Light"/>
        </w:rPr>
        <w:t xml:space="preserve"> (University of East Anglia, NatureMetrics)</w:t>
      </w:r>
      <w:r w:rsidR="0000549A" w:rsidRPr="002F6B8A">
        <w:rPr>
          <w:rFonts w:ascii="Source Sans Pro Light" w:eastAsia="Source Sans Pro Light" w:hAnsi="Source Sans Pro Light" w:cs="Source Sans Pro Light"/>
        </w:rPr>
        <w:t xml:space="preserve"> for </w:t>
      </w:r>
      <w:r w:rsidR="00E76030" w:rsidRPr="002F6B8A">
        <w:rPr>
          <w:rFonts w:ascii="Source Sans Pro Light" w:eastAsia="Source Sans Pro Light" w:hAnsi="Source Sans Pro Light" w:cs="Source Sans Pro Light"/>
        </w:rPr>
        <w:t xml:space="preserve">providing </w:t>
      </w:r>
      <w:r w:rsidR="0000549A" w:rsidRPr="002F6B8A">
        <w:rPr>
          <w:rFonts w:ascii="Source Sans Pro Light" w:eastAsia="Source Sans Pro Light" w:hAnsi="Source Sans Pro Light" w:cs="Source Sans Pro Light"/>
        </w:rPr>
        <w:t>their</w:t>
      </w:r>
      <w:r w:rsidR="00E76030" w:rsidRPr="002F6B8A">
        <w:rPr>
          <w:rFonts w:ascii="Source Sans Pro Light" w:eastAsia="Source Sans Pro Light" w:hAnsi="Source Sans Pro Light" w:cs="Source Sans Pro Light"/>
        </w:rPr>
        <w:t xml:space="preserve"> specialist</w:t>
      </w:r>
      <w:r w:rsidR="0000549A" w:rsidRPr="002F6B8A">
        <w:rPr>
          <w:rFonts w:ascii="Source Sans Pro Light" w:eastAsia="Source Sans Pro Light" w:hAnsi="Source Sans Pro Light" w:cs="Source Sans Pro Light"/>
        </w:rPr>
        <w:t xml:space="preserve"> expertise</w:t>
      </w:r>
      <w:r w:rsidR="00E76030" w:rsidRPr="002F6B8A">
        <w:rPr>
          <w:rFonts w:ascii="Source Sans Pro Light" w:eastAsia="Source Sans Pro Light" w:hAnsi="Source Sans Pro Light" w:cs="Source Sans Pro Light"/>
        </w:rPr>
        <w:t xml:space="preserve">, and feeding </w:t>
      </w:r>
      <w:r w:rsidR="0000549A" w:rsidRPr="002F6B8A">
        <w:rPr>
          <w:rFonts w:ascii="Source Sans Pro Light" w:eastAsia="Source Sans Pro Light" w:hAnsi="Source Sans Pro Light" w:cs="Source Sans Pro Light"/>
        </w:rPr>
        <w:t>ideas</w:t>
      </w:r>
      <w:r w:rsidR="00E76030" w:rsidRPr="002F6B8A">
        <w:rPr>
          <w:rFonts w:ascii="Source Sans Pro Light" w:eastAsia="Source Sans Pro Light" w:hAnsi="Source Sans Pro Light" w:cs="Source Sans Pro Light"/>
        </w:rPr>
        <w:t xml:space="preserve"> or</w:t>
      </w:r>
      <w:r w:rsidR="0000549A" w:rsidRPr="002F6B8A">
        <w:rPr>
          <w:rFonts w:ascii="Source Sans Pro Light" w:eastAsia="Source Sans Pro Light" w:hAnsi="Source Sans Pro Light" w:cs="Source Sans Pro Light"/>
        </w:rPr>
        <w:t xml:space="preserve"> suggestions into project</w:t>
      </w:r>
      <w:r w:rsidR="00E76030" w:rsidRPr="002F6B8A">
        <w:rPr>
          <w:rFonts w:ascii="Source Sans Pro Light" w:eastAsia="Source Sans Pro Light" w:hAnsi="Source Sans Pro Light" w:cs="Source Sans Pro Light"/>
        </w:rPr>
        <w:t xml:space="preserve"> development</w:t>
      </w:r>
      <w:r w:rsidR="52582678" w:rsidRPr="002F6B8A">
        <w:rPr>
          <w:rFonts w:ascii="Source Sans Pro Light" w:eastAsia="Source Sans Pro Light" w:hAnsi="Source Sans Pro Light" w:cs="Source Sans Pro Light"/>
        </w:rPr>
        <w:t>.</w:t>
      </w:r>
      <w:r w:rsidRPr="002F6B8A">
        <w:rPr>
          <w:rFonts w:ascii="Source Sans Pro Light" w:eastAsiaTheme="minorEastAsia" w:hAnsi="Source Sans Pro Light" w:cs="Open Sans Light"/>
          <w:lang w:eastAsia="en-US"/>
        </w:rPr>
        <w:t xml:space="preserve"> </w:t>
      </w:r>
      <w:r w:rsidR="67A9F274" w:rsidRPr="002F6B8A">
        <w:rPr>
          <w:rFonts w:ascii="Source Sans Pro Light" w:eastAsiaTheme="minorEastAsia" w:hAnsi="Source Sans Pro Light" w:cs="Open Sans Light"/>
          <w:lang w:eastAsia="en-US"/>
        </w:rPr>
        <w:t xml:space="preserve">We </w:t>
      </w:r>
      <w:r w:rsidR="52DCC582" w:rsidRPr="002F6B8A">
        <w:rPr>
          <w:rFonts w:ascii="Source Sans Pro Light" w:eastAsiaTheme="minorEastAsia" w:hAnsi="Source Sans Pro Light" w:cs="Open Sans Light"/>
          <w:lang w:eastAsia="en-US"/>
        </w:rPr>
        <w:t>are extremely grateful to Marine Scotland Science</w:t>
      </w:r>
      <w:r w:rsidR="365AE4D5" w:rsidRPr="002F6B8A">
        <w:rPr>
          <w:rFonts w:ascii="Source Sans Pro Light" w:eastAsiaTheme="minorEastAsia" w:hAnsi="Source Sans Pro Light" w:cs="Open Sans Light"/>
          <w:lang w:eastAsia="en-US"/>
        </w:rPr>
        <w:t>,</w:t>
      </w:r>
      <w:r w:rsidR="52DCC582" w:rsidRPr="002F6B8A">
        <w:rPr>
          <w:rFonts w:ascii="Source Sans Pro Light" w:eastAsiaTheme="minorEastAsia" w:hAnsi="Source Sans Pro Light" w:cs="Open Sans Light"/>
          <w:lang w:eastAsia="en-US"/>
        </w:rPr>
        <w:t xml:space="preserve"> </w:t>
      </w:r>
      <w:r w:rsidR="000A745D" w:rsidRPr="002F6B8A">
        <w:rPr>
          <w:rFonts w:ascii="Source Sans Pro Light" w:eastAsiaTheme="minorEastAsia" w:hAnsi="Source Sans Pro Light" w:cs="Open Sans Light"/>
          <w:lang w:eastAsia="en-US"/>
        </w:rPr>
        <w:t xml:space="preserve">SEPA, </w:t>
      </w:r>
      <w:r w:rsidR="52DCC582" w:rsidRPr="002F6B8A">
        <w:rPr>
          <w:rFonts w:ascii="Source Sans Pro Light" w:eastAsiaTheme="minorEastAsia" w:hAnsi="Source Sans Pro Light" w:cs="Open Sans Light"/>
          <w:lang w:eastAsia="en-US"/>
        </w:rPr>
        <w:t xml:space="preserve">and </w:t>
      </w:r>
      <w:proofErr w:type="spellStart"/>
      <w:r w:rsidR="52DCC582" w:rsidRPr="002F6B8A">
        <w:rPr>
          <w:rFonts w:ascii="Source Sans Pro Light" w:eastAsiaTheme="minorEastAsia" w:hAnsi="Source Sans Pro Light" w:cs="Open Sans Light"/>
          <w:lang w:eastAsia="en-US"/>
        </w:rPr>
        <w:t>NatureScot</w:t>
      </w:r>
      <w:proofErr w:type="spellEnd"/>
      <w:r w:rsidR="52DCC582" w:rsidRPr="002F6B8A">
        <w:rPr>
          <w:rFonts w:ascii="Source Sans Pro Light" w:eastAsiaTheme="minorEastAsia" w:hAnsi="Source Sans Pro Light" w:cs="Open Sans Light"/>
          <w:lang w:eastAsia="en-US"/>
        </w:rPr>
        <w:t xml:space="preserve"> for provisioning extensive in-kind support</w:t>
      </w:r>
      <w:r w:rsidR="365AE4D5" w:rsidRPr="002F6B8A">
        <w:rPr>
          <w:rFonts w:ascii="Source Sans Pro Light" w:eastAsiaTheme="minorEastAsia" w:hAnsi="Source Sans Pro Light" w:cs="Open Sans Light"/>
          <w:lang w:eastAsia="en-US"/>
        </w:rPr>
        <w:t xml:space="preserve"> to </w:t>
      </w:r>
      <w:r w:rsidR="77DF5E1C" w:rsidRPr="002F6B8A">
        <w:rPr>
          <w:rFonts w:ascii="Source Sans Pro Light" w:eastAsiaTheme="minorEastAsia" w:hAnsi="Source Sans Pro Light" w:cs="Open Sans Light"/>
          <w:lang w:eastAsia="en-US"/>
        </w:rPr>
        <w:t xml:space="preserve">both the Phase 1 pilot </w:t>
      </w:r>
      <w:r w:rsidR="00FB1BBC" w:rsidRPr="002F6B8A">
        <w:rPr>
          <w:rFonts w:ascii="Source Sans Pro Light" w:eastAsiaTheme="minorEastAsia" w:hAnsi="Source Sans Pro Light" w:cs="Open Sans Light"/>
          <w:lang w:eastAsia="en-US"/>
        </w:rPr>
        <w:t xml:space="preserve">study </w:t>
      </w:r>
      <w:r w:rsidR="77DF5E1C" w:rsidRPr="002F6B8A">
        <w:rPr>
          <w:rFonts w:ascii="Source Sans Pro Light" w:eastAsiaTheme="minorEastAsia" w:hAnsi="Source Sans Pro Light" w:cs="Open Sans Light"/>
          <w:lang w:eastAsia="en-US"/>
        </w:rPr>
        <w:t xml:space="preserve">and </w:t>
      </w:r>
      <w:r w:rsidR="7BC0CC61" w:rsidRPr="002F6B8A">
        <w:rPr>
          <w:rFonts w:ascii="Source Sans Pro Light" w:eastAsiaTheme="minorEastAsia" w:hAnsi="Source Sans Pro Light" w:cs="Open Sans Light"/>
          <w:lang w:eastAsia="en-US"/>
        </w:rPr>
        <w:t xml:space="preserve">the </w:t>
      </w:r>
      <w:r w:rsidR="365AE4D5" w:rsidRPr="002F6B8A">
        <w:rPr>
          <w:rFonts w:ascii="Source Sans Pro Light" w:eastAsiaTheme="minorEastAsia" w:hAnsi="Source Sans Pro Light" w:cs="Open Sans Light"/>
          <w:lang w:eastAsia="en-US"/>
        </w:rPr>
        <w:t xml:space="preserve">Phase 2 </w:t>
      </w:r>
      <w:r w:rsidR="34D0BB58" w:rsidRPr="002F6B8A">
        <w:rPr>
          <w:rFonts w:ascii="Source Sans Pro Light" w:eastAsiaTheme="minorEastAsia" w:hAnsi="Source Sans Pro Light" w:cs="Open Sans Light"/>
          <w:lang w:eastAsia="en-US"/>
        </w:rPr>
        <w:t xml:space="preserve">main </w:t>
      </w:r>
      <w:r w:rsidR="365AE4D5" w:rsidRPr="002F6B8A">
        <w:rPr>
          <w:rFonts w:ascii="Source Sans Pro Light" w:eastAsiaTheme="minorEastAsia" w:hAnsi="Source Sans Pro Light" w:cs="Open Sans Light"/>
          <w:lang w:eastAsia="en-US"/>
        </w:rPr>
        <w:t xml:space="preserve">sampling </w:t>
      </w:r>
      <w:r w:rsidR="51F0962A" w:rsidRPr="002F6B8A">
        <w:rPr>
          <w:rFonts w:ascii="Source Sans Pro Light" w:eastAsiaTheme="minorEastAsia" w:hAnsi="Source Sans Pro Light" w:cs="Open Sans Light"/>
          <w:lang w:eastAsia="en-US"/>
        </w:rPr>
        <w:t>campaign</w:t>
      </w:r>
      <w:r w:rsidR="365AE4D5" w:rsidRPr="002F6B8A">
        <w:rPr>
          <w:rFonts w:ascii="Source Sans Pro Light" w:eastAsiaTheme="minorEastAsia" w:hAnsi="Source Sans Pro Light" w:cs="Open Sans Light"/>
          <w:lang w:eastAsia="en-US"/>
        </w:rPr>
        <w:t>, which includ</w:t>
      </w:r>
      <w:r w:rsidR="7BC0CC61" w:rsidRPr="002F6B8A">
        <w:rPr>
          <w:rFonts w:ascii="Source Sans Pro Light" w:eastAsiaTheme="minorEastAsia" w:hAnsi="Source Sans Pro Light" w:cs="Open Sans Light"/>
          <w:lang w:eastAsia="en-US"/>
        </w:rPr>
        <w:t>ed</w:t>
      </w:r>
      <w:r w:rsidR="52DCC582" w:rsidRPr="002F6B8A">
        <w:rPr>
          <w:rFonts w:ascii="Source Sans Pro Light" w:eastAsiaTheme="minorEastAsia" w:hAnsi="Source Sans Pro Light" w:cs="Open Sans Light"/>
          <w:lang w:eastAsia="en-US"/>
        </w:rPr>
        <w:t xml:space="preserve"> </w:t>
      </w:r>
      <w:r w:rsidR="365AE4D5" w:rsidRPr="002F6B8A">
        <w:rPr>
          <w:rFonts w:ascii="Source Sans Pro Light" w:eastAsiaTheme="minorEastAsia" w:hAnsi="Source Sans Pro Light" w:cs="Open Sans Light"/>
          <w:lang w:eastAsia="en-US"/>
        </w:rPr>
        <w:t xml:space="preserve">facilitating </w:t>
      </w:r>
      <w:r w:rsidR="52DCC582" w:rsidRPr="002F6B8A">
        <w:rPr>
          <w:rFonts w:ascii="Source Sans Pro Light" w:eastAsiaTheme="minorEastAsia" w:hAnsi="Source Sans Pro Light" w:cs="Open Sans Light"/>
          <w:lang w:eastAsia="en-US"/>
        </w:rPr>
        <w:t>staff</w:t>
      </w:r>
      <w:r w:rsidR="365AE4D5" w:rsidRPr="002F6B8A">
        <w:rPr>
          <w:rFonts w:ascii="Source Sans Pro Light" w:eastAsiaTheme="minorEastAsia" w:hAnsi="Source Sans Pro Light" w:cs="Open Sans Light"/>
          <w:lang w:eastAsia="en-US"/>
        </w:rPr>
        <w:t xml:space="preserve"> time, </w:t>
      </w:r>
      <w:r w:rsidR="79CD6FB6" w:rsidRPr="002F6B8A">
        <w:rPr>
          <w:rFonts w:ascii="Source Sans Pro Light" w:eastAsiaTheme="minorEastAsia" w:hAnsi="Source Sans Pro Light" w:cs="Open Sans Light"/>
          <w:lang w:eastAsia="en-US"/>
        </w:rPr>
        <w:t xml:space="preserve">their </w:t>
      </w:r>
      <w:r w:rsidR="365AE4D5" w:rsidRPr="002F6B8A">
        <w:rPr>
          <w:rFonts w:ascii="Source Sans Pro Light" w:eastAsiaTheme="minorEastAsia" w:hAnsi="Source Sans Pro Light" w:cs="Open Sans Light"/>
          <w:lang w:eastAsia="en-US"/>
        </w:rPr>
        <w:t>expertise</w:t>
      </w:r>
      <w:r w:rsidR="79CD6FB6" w:rsidRPr="002F6B8A">
        <w:rPr>
          <w:rFonts w:ascii="Source Sans Pro Light" w:eastAsiaTheme="minorEastAsia" w:hAnsi="Source Sans Pro Light" w:cs="Open Sans Light"/>
          <w:lang w:eastAsia="en-US"/>
        </w:rPr>
        <w:t>,</w:t>
      </w:r>
      <w:r w:rsidR="52DCC582" w:rsidRPr="002F6B8A">
        <w:rPr>
          <w:rFonts w:ascii="Source Sans Pro Light" w:eastAsiaTheme="minorEastAsia" w:hAnsi="Source Sans Pro Light" w:cs="Open Sans Light"/>
          <w:lang w:eastAsia="en-US"/>
        </w:rPr>
        <w:t xml:space="preserve"> and </w:t>
      </w:r>
      <w:r w:rsidR="365AE4D5" w:rsidRPr="002F6B8A">
        <w:rPr>
          <w:rFonts w:ascii="Source Sans Pro Light" w:eastAsiaTheme="minorEastAsia" w:hAnsi="Source Sans Pro Light" w:cs="Open Sans Light"/>
          <w:lang w:eastAsia="en-US"/>
        </w:rPr>
        <w:t xml:space="preserve">operational </w:t>
      </w:r>
      <w:r w:rsidR="52DCC582" w:rsidRPr="002F6B8A">
        <w:rPr>
          <w:rFonts w:ascii="Source Sans Pro Light" w:eastAsiaTheme="minorEastAsia" w:hAnsi="Source Sans Pro Light" w:cs="Open Sans Light"/>
          <w:lang w:eastAsia="en-US"/>
        </w:rPr>
        <w:t>resources</w:t>
      </w:r>
      <w:r w:rsidR="365AE4D5" w:rsidRPr="002F6B8A">
        <w:rPr>
          <w:rFonts w:ascii="Source Sans Pro Light" w:eastAsiaTheme="minorEastAsia" w:hAnsi="Source Sans Pro Light" w:cs="Open Sans Light"/>
          <w:lang w:eastAsia="en-US"/>
        </w:rPr>
        <w:t xml:space="preserve"> needed </w:t>
      </w:r>
      <w:r w:rsidR="52DCC582" w:rsidRPr="002F6B8A">
        <w:rPr>
          <w:rFonts w:ascii="Source Sans Pro Light" w:eastAsiaTheme="minorEastAsia" w:hAnsi="Source Sans Pro Light" w:cs="Open Sans Light"/>
          <w:lang w:eastAsia="en-US"/>
        </w:rPr>
        <w:t xml:space="preserve">to enable </w:t>
      </w:r>
      <w:r w:rsidR="79CD6FB6" w:rsidRPr="002F6B8A">
        <w:rPr>
          <w:rFonts w:ascii="Source Sans Pro Light" w:eastAsiaTheme="minorEastAsia" w:hAnsi="Source Sans Pro Light" w:cs="Open Sans Light"/>
          <w:lang w:eastAsia="en-US"/>
        </w:rPr>
        <w:t xml:space="preserve">site </w:t>
      </w:r>
      <w:r w:rsidR="365AE4D5" w:rsidRPr="002F6B8A">
        <w:rPr>
          <w:rFonts w:ascii="Source Sans Pro Light" w:eastAsiaTheme="minorEastAsia" w:hAnsi="Source Sans Pro Light" w:cs="Open Sans Light"/>
          <w:lang w:eastAsia="en-US"/>
        </w:rPr>
        <w:t>access a</w:t>
      </w:r>
      <w:r w:rsidR="79CD6FB6" w:rsidRPr="002F6B8A">
        <w:rPr>
          <w:rFonts w:ascii="Source Sans Pro Light" w:eastAsiaTheme="minorEastAsia" w:hAnsi="Source Sans Pro Light" w:cs="Open Sans Light"/>
          <w:lang w:eastAsia="en-US"/>
        </w:rPr>
        <w:t xml:space="preserve">nd </w:t>
      </w:r>
      <w:r w:rsidR="0E8C91B7" w:rsidRPr="002F6B8A">
        <w:rPr>
          <w:rFonts w:ascii="Source Sans Pro Light" w:eastAsiaTheme="minorEastAsia" w:hAnsi="Source Sans Pro Light" w:cs="Open Sans Light"/>
          <w:lang w:eastAsia="en-US"/>
        </w:rPr>
        <w:t xml:space="preserve">field </w:t>
      </w:r>
      <w:r w:rsidR="79CD6FB6" w:rsidRPr="002F6B8A">
        <w:rPr>
          <w:rFonts w:ascii="Source Sans Pro Light" w:eastAsiaTheme="minorEastAsia" w:hAnsi="Source Sans Pro Light" w:cs="Open Sans Light"/>
          <w:lang w:eastAsia="en-US"/>
        </w:rPr>
        <w:t>monitoring</w:t>
      </w:r>
      <w:r w:rsidR="5E3B4997" w:rsidRPr="002F6B8A">
        <w:rPr>
          <w:rFonts w:ascii="Source Sans Pro Light" w:eastAsiaTheme="minorEastAsia" w:hAnsi="Source Sans Pro Light" w:cs="Open Sans Light"/>
          <w:lang w:eastAsia="en-US"/>
        </w:rPr>
        <w:t xml:space="preserve"> and/or laboratory analysis</w:t>
      </w:r>
      <w:r w:rsidR="00DD6965" w:rsidRPr="002F6B8A">
        <w:rPr>
          <w:rFonts w:ascii="Source Sans Pro Light" w:eastAsiaTheme="minorEastAsia" w:hAnsi="Source Sans Pro Light" w:cs="Open Sans Light"/>
          <w:lang w:eastAsia="en-US"/>
        </w:rPr>
        <w:t xml:space="preserve"> for the project to be mobilised</w:t>
      </w:r>
      <w:r w:rsidR="79CD6FB6" w:rsidRPr="002F6B8A">
        <w:rPr>
          <w:rFonts w:ascii="Source Sans Pro Light" w:eastAsiaTheme="minorEastAsia" w:hAnsi="Source Sans Pro Light" w:cs="Open Sans Light"/>
          <w:lang w:eastAsia="en-US"/>
        </w:rPr>
        <w:t xml:space="preserve"> </w:t>
      </w:r>
      <w:r w:rsidR="4313BF67" w:rsidRPr="002F6B8A">
        <w:rPr>
          <w:rFonts w:ascii="Source Sans Pro Light" w:eastAsiaTheme="minorEastAsia" w:hAnsi="Source Sans Pro Light" w:cs="Open Sans Light"/>
          <w:lang w:eastAsia="en-US"/>
        </w:rPr>
        <w:t xml:space="preserve">across the four </w:t>
      </w:r>
      <w:r w:rsidR="1519E772" w:rsidRPr="002F6B8A">
        <w:rPr>
          <w:rFonts w:ascii="Source Sans Pro Light" w:eastAsiaTheme="minorEastAsia" w:hAnsi="Source Sans Pro Light" w:cs="Open Sans Light"/>
          <w:lang w:eastAsia="en-US"/>
        </w:rPr>
        <w:t xml:space="preserve">different </w:t>
      </w:r>
      <w:r w:rsidR="4313BF67" w:rsidRPr="002F6B8A">
        <w:rPr>
          <w:rFonts w:ascii="Source Sans Pro Light" w:eastAsiaTheme="minorEastAsia" w:hAnsi="Source Sans Pro Light" w:cs="Open Sans Light"/>
          <w:lang w:eastAsia="en-US"/>
        </w:rPr>
        <w:t>habitat types</w:t>
      </w:r>
      <w:r w:rsidR="00B9631B" w:rsidRPr="002F6B8A">
        <w:rPr>
          <w:rFonts w:ascii="Source Sans Pro Light" w:eastAsiaTheme="minorEastAsia" w:hAnsi="Source Sans Pro Light" w:cs="Open Sans Light"/>
          <w:lang w:eastAsia="en-US"/>
        </w:rPr>
        <w:t>, especially the following people and organisations:</w:t>
      </w:r>
      <w:r w:rsidR="160CA576" w:rsidRPr="002F6B8A">
        <w:rPr>
          <w:rFonts w:ascii="Source Sans Pro Light" w:eastAsiaTheme="minorEastAsia" w:hAnsi="Source Sans Pro Light" w:cs="Open Sans Light"/>
          <w:lang w:eastAsia="en-US"/>
        </w:rPr>
        <w:t xml:space="preserve"> </w:t>
      </w:r>
      <w:r w:rsidR="40F4BC87" w:rsidRPr="002F6B8A">
        <w:rPr>
          <w:rFonts w:ascii="Source Sans Pro Light" w:eastAsiaTheme="minorEastAsia" w:hAnsi="Source Sans Pro Light" w:cs="Open Sans Light"/>
          <w:lang w:eastAsia="en-US"/>
        </w:rPr>
        <w:t>Iveta Matejusova (Marine</w:t>
      </w:r>
      <w:r w:rsidR="00C8774E" w:rsidRPr="002F6B8A">
        <w:rPr>
          <w:rFonts w:ascii="Source Sans Pro Light" w:eastAsiaTheme="minorEastAsia" w:hAnsi="Source Sans Pro Light" w:cs="Open Sans Light"/>
          <w:lang w:eastAsia="en-US"/>
        </w:rPr>
        <w:t xml:space="preserve"> habitat</w:t>
      </w:r>
      <w:r w:rsidR="40F4BC87" w:rsidRPr="002F6B8A">
        <w:rPr>
          <w:rFonts w:ascii="Source Sans Pro Light" w:eastAsiaTheme="minorEastAsia" w:hAnsi="Source Sans Pro Light" w:cs="Open Sans Light"/>
          <w:lang w:eastAsia="en-US"/>
        </w:rPr>
        <w:t>)</w:t>
      </w:r>
      <w:r w:rsidR="000D4DE5" w:rsidRPr="002F6B8A">
        <w:rPr>
          <w:rFonts w:ascii="Source Sans Pro Light" w:eastAsiaTheme="minorEastAsia" w:hAnsi="Source Sans Pro Light" w:cs="Open Sans Light"/>
          <w:lang w:eastAsia="en-US"/>
        </w:rPr>
        <w:t xml:space="preserve"> from Marine Scotland Science</w:t>
      </w:r>
      <w:r w:rsidR="40F4BC87" w:rsidRPr="002F6B8A">
        <w:rPr>
          <w:rFonts w:ascii="Source Sans Pro Light" w:eastAsiaTheme="minorEastAsia" w:hAnsi="Source Sans Pro Light" w:cs="Open Sans Light"/>
          <w:lang w:eastAsia="en-US"/>
        </w:rPr>
        <w:t xml:space="preserve">; </w:t>
      </w:r>
      <w:r w:rsidR="009628E5" w:rsidRPr="002F6B8A">
        <w:rPr>
          <w:rFonts w:ascii="Source Sans Pro Light" w:eastAsiaTheme="minorEastAsia" w:hAnsi="Source Sans Pro Light" w:cs="Open Sans Light"/>
          <w:lang w:eastAsia="en-US"/>
        </w:rPr>
        <w:t xml:space="preserve"> </w:t>
      </w:r>
      <w:r w:rsidR="000A745D" w:rsidRPr="002F6B8A">
        <w:rPr>
          <w:rFonts w:ascii="Source Sans Pro Light" w:eastAsiaTheme="minorEastAsia" w:hAnsi="Source Sans Pro Light" w:cs="Open Sans Light"/>
          <w:lang w:eastAsia="en-US"/>
        </w:rPr>
        <w:t xml:space="preserve">Peter Pollard, </w:t>
      </w:r>
      <w:r w:rsidR="00CC2CA7" w:rsidRPr="002F6B8A">
        <w:rPr>
          <w:rFonts w:ascii="Source Sans Pro Light" w:eastAsiaTheme="minorEastAsia" w:hAnsi="Source Sans Pro Light" w:cs="Open Sans Light"/>
          <w:lang w:eastAsia="en-US"/>
        </w:rPr>
        <w:t xml:space="preserve">Kirsten Davidson, </w:t>
      </w:r>
      <w:r w:rsidR="000A745D" w:rsidRPr="002F6B8A">
        <w:rPr>
          <w:rFonts w:ascii="Source Sans Pro Light" w:eastAsiaTheme="minorEastAsia" w:hAnsi="Source Sans Pro Light" w:cs="Open Sans Light"/>
          <w:lang w:eastAsia="en-US"/>
        </w:rPr>
        <w:t xml:space="preserve">Lorraine Quinn, </w:t>
      </w:r>
      <w:r w:rsidR="00BF0D27" w:rsidRPr="002F6B8A">
        <w:rPr>
          <w:rFonts w:ascii="Source Sans Pro Light" w:eastAsia="Source Sans Pro Light" w:hAnsi="Source Sans Pro Light" w:cs="Source Sans Pro Light"/>
        </w:rPr>
        <w:t>Ian Lorimer,</w:t>
      </w:r>
      <w:r w:rsidR="00CF4148" w:rsidRPr="002F6B8A">
        <w:rPr>
          <w:rFonts w:ascii="Source Sans Pro Light" w:eastAsia="Source Sans Pro Light" w:hAnsi="Source Sans Pro Light" w:cs="Source Sans Pro Light"/>
        </w:rPr>
        <w:t xml:space="preserve"> Annette Ross,</w:t>
      </w:r>
      <w:r w:rsidR="00BF0D27" w:rsidRPr="002F6B8A">
        <w:rPr>
          <w:rFonts w:ascii="Source Sans Pro Light" w:eastAsia="Source Sans Pro Light" w:hAnsi="Source Sans Pro Light" w:cs="Source Sans Pro Light"/>
        </w:rPr>
        <w:t xml:space="preserve"> </w:t>
      </w:r>
      <w:r w:rsidR="40F4BC87" w:rsidRPr="002F6B8A">
        <w:rPr>
          <w:rFonts w:ascii="Source Sans Pro Light" w:eastAsiaTheme="minorEastAsia" w:hAnsi="Source Sans Pro Light" w:cs="Open Sans Light"/>
          <w:lang w:eastAsia="en-US"/>
        </w:rPr>
        <w:t>Ian Milne</w:t>
      </w:r>
      <w:r w:rsidR="009628E5" w:rsidRPr="002F6B8A">
        <w:rPr>
          <w:rFonts w:ascii="Source Sans Pro Light" w:eastAsiaTheme="minorEastAsia" w:hAnsi="Source Sans Pro Light" w:cs="Open Sans Light"/>
          <w:lang w:eastAsia="en-US"/>
        </w:rPr>
        <w:t>,</w:t>
      </w:r>
      <w:r w:rsidR="40F4BC87" w:rsidRPr="002F6B8A">
        <w:rPr>
          <w:rFonts w:ascii="Source Sans Pro Light" w:eastAsiaTheme="minorEastAsia" w:hAnsi="Source Sans Pro Light" w:cs="Open Sans Light"/>
          <w:lang w:eastAsia="en-US"/>
        </w:rPr>
        <w:t xml:space="preserve"> and Pauline Lang</w:t>
      </w:r>
      <w:r w:rsidR="6EFE3DB4" w:rsidRPr="002F6B8A">
        <w:rPr>
          <w:rFonts w:ascii="Source Sans Pro Light" w:eastAsiaTheme="minorEastAsia" w:hAnsi="Source Sans Pro Light" w:cs="Open Sans Light"/>
          <w:lang w:eastAsia="en-US"/>
        </w:rPr>
        <w:t xml:space="preserve"> (</w:t>
      </w:r>
      <w:r w:rsidR="00451283" w:rsidRPr="002F6B8A">
        <w:rPr>
          <w:rFonts w:ascii="Source Sans Pro Light" w:eastAsiaTheme="minorEastAsia" w:hAnsi="Source Sans Pro Light" w:cs="Open Sans Light"/>
          <w:lang w:eastAsia="en-US"/>
        </w:rPr>
        <w:t xml:space="preserve">Marine, </w:t>
      </w:r>
      <w:r w:rsidR="6EFE3DB4" w:rsidRPr="002F6B8A">
        <w:rPr>
          <w:rFonts w:ascii="Source Sans Pro Light" w:eastAsiaTheme="minorEastAsia" w:hAnsi="Source Sans Pro Light" w:cs="Open Sans Light"/>
          <w:lang w:eastAsia="en-US"/>
        </w:rPr>
        <w:t>Freshwater</w:t>
      </w:r>
      <w:r w:rsidR="00CC69F1" w:rsidRPr="002F6B8A">
        <w:rPr>
          <w:rFonts w:ascii="Source Sans Pro Light" w:eastAsiaTheme="minorEastAsia" w:hAnsi="Source Sans Pro Light" w:cs="Open Sans Light"/>
          <w:lang w:eastAsia="en-US"/>
        </w:rPr>
        <w:t xml:space="preserve">, </w:t>
      </w:r>
      <w:r w:rsidR="00106AB5" w:rsidRPr="002F6B8A">
        <w:rPr>
          <w:rFonts w:ascii="Source Sans Pro Light" w:eastAsiaTheme="minorEastAsia" w:hAnsi="Source Sans Pro Light" w:cs="Open Sans Light"/>
          <w:lang w:eastAsia="en-US"/>
        </w:rPr>
        <w:t xml:space="preserve">Peatland, and </w:t>
      </w:r>
      <w:r w:rsidR="00CC69F1" w:rsidRPr="002F6B8A">
        <w:rPr>
          <w:rFonts w:ascii="Source Sans Pro Light" w:eastAsiaTheme="minorEastAsia" w:hAnsi="Source Sans Pro Light" w:cs="Open Sans Light"/>
          <w:lang w:eastAsia="en-US"/>
        </w:rPr>
        <w:t>Woodland</w:t>
      </w:r>
      <w:r w:rsidR="00C8774E" w:rsidRPr="002F6B8A">
        <w:rPr>
          <w:rFonts w:ascii="Source Sans Pro Light" w:eastAsiaTheme="minorEastAsia" w:hAnsi="Source Sans Pro Light" w:cs="Open Sans Light"/>
          <w:lang w:eastAsia="en-US"/>
        </w:rPr>
        <w:t xml:space="preserve"> habitats</w:t>
      </w:r>
      <w:r w:rsidR="40F4BC87" w:rsidRPr="002F6B8A">
        <w:rPr>
          <w:rFonts w:ascii="Source Sans Pro Light" w:eastAsiaTheme="minorEastAsia" w:hAnsi="Source Sans Pro Light" w:cs="Open Sans Light"/>
          <w:lang w:eastAsia="en-US"/>
        </w:rPr>
        <w:t>)</w:t>
      </w:r>
      <w:r w:rsidR="000D4DE5" w:rsidRPr="002F6B8A">
        <w:rPr>
          <w:rFonts w:ascii="Source Sans Pro Light" w:eastAsiaTheme="minorEastAsia" w:hAnsi="Source Sans Pro Light" w:cs="Open Sans Light"/>
          <w:lang w:eastAsia="en-US"/>
        </w:rPr>
        <w:t xml:space="preserve"> from SEPA</w:t>
      </w:r>
      <w:r w:rsidR="004E123B" w:rsidRPr="002F6B8A">
        <w:rPr>
          <w:rFonts w:ascii="Source Sans Pro Light" w:eastAsiaTheme="minorEastAsia" w:hAnsi="Source Sans Pro Light" w:cs="Open Sans Light"/>
          <w:lang w:eastAsia="en-US"/>
        </w:rPr>
        <w:t>;</w:t>
      </w:r>
      <w:r w:rsidR="009628E5" w:rsidRPr="002F6B8A">
        <w:rPr>
          <w:rFonts w:ascii="Source Sans Pro Light" w:eastAsiaTheme="minorEastAsia" w:hAnsi="Source Sans Pro Light" w:cs="Open Sans Light"/>
          <w:lang w:eastAsia="en-US"/>
        </w:rPr>
        <w:t xml:space="preserve"> Colin Bean</w:t>
      </w:r>
      <w:r w:rsidR="00062DAE" w:rsidRPr="002F6B8A">
        <w:rPr>
          <w:rFonts w:ascii="Source Sans Pro Light" w:eastAsiaTheme="minorEastAsia" w:hAnsi="Source Sans Pro Light" w:cs="Open Sans Light"/>
          <w:lang w:eastAsia="en-US"/>
        </w:rPr>
        <w:t xml:space="preserve"> (Freshwater and Woodland</w:t>
      </w:r>
      <w:r w:rsidR="00C8774E" w:rsidRPr="002F6B8A">
        <w:rPr>
          <w:rFonts w:ascii="Source Sans Pro Light" w:eastAsiaTheme="minorEastAsia" w:hAnsi="Source Sans Pro Light" w:cs="Open Sans Light"/>
          <w:lang w:eastAsia="en-US"/>
        </w:rPr>
        <w:t xml:space="preserve"> habitats</w:t>
      </w:r>
      <w:r w:rsidR="00062DAE" w:rsidRPr="002F6B8A">
        <w:rPr>
          <w:rFonts w:ascii="Source Sans Pro Light" w:eastAsiaTheme="minorEastAsia" w:hAnsi="Source Sans Pro Light" w:cs="Open Sans Light"/>
          <w:lang w:eastAsia="en-US"/>
        </w:rPr>
        <w:t>)</w:t>
      </w:r>
      <w:r w:rsidR="000D4DE5" w:rsidRPr="002F6B8A">
        <w:rPr>
          <w:rFonts w:ascii="Source Sans Pro Light" w:eastAsiaTheme="minorEastAsia" w:hAnsi="Source Sans Pro Light" w:cs="Open Sans Light"/>
          <w:lang w:eastAsia="en-US"/>
        </w:rPr>
        <w:t xml:space="preserve"> from </w:t>
      </w:r>
      <w:proofErr w:type="spellStart"/>
      <w:r w:rsidR="000D4DE5" w:rsidRPr="002F6B8A">
        <w:rPr>
          <w:rFonts w:ascii="Source Sans Pro Light" w:eastAsiaTheme="minorEastAsia" w:hAnsi="Source Sans Pro Light" w:cs="Open Sans Light"/>
          <w:lang w:eastAsia="en-US"/>
        </w:rPr>
        <w:t>NatureScot</w:t>
      </w:r>
      <w:proofErr w:type="spellEnd"/>
      <w:r w:rsidR="54F30A7C" w:rsidRPr="002F6B8A">
        <w:rPr>
          <w:rFonts w:ascii="Source Sans Pro Light" w:eastAsiaTheme="minorEastAsia" w:hAnsi="Source Sans Pro Light" w:cs="Open Sans Light"/>
          <w:lang w:eastAsia="en-US"/>
        </w:rPr>
        <w:t>.</w:t>
      </w:r>
      <w:r w:rsidR="40F4BC87" w:rsidRPr="002F6B8A">
        <w:rPr>
          <w:rFonts w:ascii="Source Sans Pro Light" w:eastAsiaTheme="minorEastAsia" w:hAnsi="Source Sans Pro Light" w:cs="Open Sans Light"/>
          <w:lang w:eastAsia="en-US"/>
        </w:rPr>
        <w:t xml:space="preserve"> </w:t>
      </w:r>
      <w:r w:rsidR="000766F0" w:rsidRPr="002F6B8A">
        <w:rPr>
          <w:rFonts w:ascii="Source Sans Pro Light" w:eastAsiaTheme="minorEastAsia" w:hAnsi="Source Sans Pro Light" w:cs="Open Sans Light"/>
          <w:lang w:eastAsia="en-US"/>
        </w:rPr>
        <w:t xml:space="preserve">For the freshwater </w:t>
      </w:r>
      <w:r w:rsidR="004B72F4" w:rsidRPr="002F6B8A">
        <w:rPr>
          <w:rFonts w:ascii="Source Sans Pro Light" w:eastAsiaTheme="minorEastAsia" w:hAnsi="Source Sans Pro Light" w:cs="Open Sans Light"/>
          <w:lang w:eastAsia="en-US"/>
        </w:rPr>
        <w:t>field</w:t>
      </w:r>
      <w:r w:rsidR="000766F0" w:rsidRPr="002F6B8A">
        <w:rPr>
          <w:rFonts w:ascii="Source Sans Pro Light" w:eastAsiaTheme="minorEastAsia" w:hAnsi="Source Sans Pro Light" w:cs="Open Sans Light"/>
          <w:lang w:eastAsia="en-US"/>
        </w:rPr>
        <w:t xml:space="preserve">work, we thank </w:t>
      </w:r>
      <w:r w:rsidR="00854E38" w:rsidRPr="002F6B8A">
        <w:rPr>
          <w:rFonts w:ascii="Source Sans Pro Light" w:eastAsiaTheme="minorEastAsia" w:hAnsi="Source Sans Pro Light" w:cs="Open Sans Light"/>
          <w:lang w:eastAsia="en-US"/>
        </w:rPr>
        <w:t xml:space="preserve">Hannele Honkanen (Scottish Centre for </w:t>
      </w:r>
      <w:r w:rsidR="00FE2EA8" w:rsidRPr="002F6B8A">
        <w:rPr>
          <w:rFonts w:ascii="Source Sans Pro Light" w:eastAsiaTheme="minorEastAsia" w:hAnsi="Source Sans Pro Light" w:cs="Open Sans Light"/>
          <w:lang w:eastAsia="en-US"/>
        </w:rPr>
        <w:t>Ecology and the Natural Environment</w:t>
      </w:r>
      <w:r w:rsidR="004B72F4" w:rsidRPr="002F6B8A">
        <w:rPr>
          <w:rFonts w:ascii="Source Sans Pro Light" w:eastAsiaTheme="minorEastAsia" w:hAnsi="Source Sans Pro Light" w:cs="Open Sans Light"/>
          <w:lang w:eastAsia="en-US"/>
        </w:rPr>
        <w:t>, University of Glasgow</w:t>
      </w:r>
      <w:r w:rsidR="00FE2EA8" w:rsidRPr="002F6B8A">
        <w:rPr>
          <w:rFonts w:ascii="Source Sans Pro Light" w:eastAsiaTheme="minorEastAsia" w:hAnsi="Source Sans Pro Light" w:cs="Open Sans Light"/>
          <w:lang w:eastAsia="en-US"/>
        </w:rPr>
        <w:t>)</w:t>
      </w:r>
      <w:r w:rsidR="00854E38" w:rsidRPr="002F6B8A">
        <w:rPr>
          <w:rFonts w:ascii="Source Sans Pro Light" w:eastAsiaTheme="minorEastAsia" w:hAnsi="Source Sans Pro Light" w:cs="Open Sans Light"/>
          <w:lang w:eastAsia="en-US"/>
        </w:rPr>
        <w:t xml:space="preserve"> </w:t>
      </w:r>
      <w:r w:rsidR="00FE2EA8" w:rsidRPr="002F6B8A">
        <w:rPr>
          <w:rFonts w:ascii="Source Sans Pro Light" w:eastAsiaTheme="minorEastAsia" w:hAnsi="Source Sans Pro Light" w:cs="Open Sans Light"/>
          <w:lang w:eastAsia="en-US"/>
        </w:rPr>
        <w:t xml:space="preserve">and </w:t>
      </w:r>
      <w:r w:rsidR="002F501E" w:rsidRPr="002F6B8A">
        <w:rPr>
          <w:rFonts w:ascii="Source Sans Pro Light" w:eastAsiaTheme="minorEastAsia" w:hAnsi="Source Sans Pro Light" w:cs="Open Sans Light"/>
          <w:lang w:eastAsia="en-US"/>
        </w:rPr>
        <w:t>David Scott-Park (</w:t>
      </w:r>
      <w:proofErr w:type="spellStart"/>
      <w:r w:rsidR="002F501E" w:rsidRPr="002F6B8A">
        <w:rPr>
          <w:rFonts w:ascii="Source Sans Pro Light" w:eastAsiaTheme="minorEastAsia" w:hAnsi="Source Sans Pro Light" w:cs="Open Sans Light"/>
          <w:lang w:eastAsia="en-US"/>
        </w:rPr>
        <w:t>Portnellan</w:t>
      </w:r>
      <w:proofErr w:type="spellEnd"/>
      <w:r w:rsidR="002F501E" w:rsidRPr="002F6B8A">
        <w:rPr>
          <w:rFonts w:ascii="Source Sans Pro Light" w:eastAsiaTheme="minorEastAsia" w:hAnsi="Source Sans Pro Light" w:cs="Open Sans Light"/>
          <w:lang w:eastAsia="en-US"/>
        </w:rPr>
        <w:t xml:space="preserve"> Farm) </w:t>
      </w:r>
      <w:r w:rsidR="00854E38" w:rsidRPr="002F6B8A">
        <w:rPr>
          <w:rFonts w:ascii="Source Sans Pro Light" w:eastAsiaTheme="minorEastAsia" w:hAnsi="Source Sans Pro Light" w:cs="Open Sans Light"/>
          <w:lang w:eastAsia="en-US"/>
        </w:rPr>
        <w:t>for permitting sampling at</w:t>
      </w:r>
      <w:r w:rsidR="00FE2EA8" w:rsidRPr="002F6B8A">
        <w:rPr>
          <w:rFonts w:ascii="Source Sans Pro Light" w:eastAsiaTheme="minorEastAsia" w:hAnsi="Source Sans Pro Light" w:cs="Open Sans Light"/>
          <w:lang w:eastAsia="en-US"/>
        </w:rPr>
        <w:t xml:space="preserve"> </w:t>
      </w:r>
      <w:r w:rsidR="00BC7D6D" w:rsidRPr="002F6B8A">
        <w:rPr>
          <w:rFonts w:ascii="Source Sans Pro Light" w:eastAsiaTheme="minorEastAsia" w:hAnsi="Source Sans Pro Light" w:cs="Open Sans Light"/>
          <w:lang w:eastAsia="en-US"/>
        </w:rPr>
        <w:t xml:space="preserve">Loch Lomond shoreline </w:t>
      </w:r>
      <w:r w:rsidR="00FE2EA8" w:rsidRPr="002F6B8A">
        <w:rPr>
          <w:rFonts w:ascii="Source Sans Pro Light" w:eastAsiaTheme="minorEastAsia" w:hAnsi="Source Sans Pro Light" w:cs="Open Sans Light"/>
          <w:lang w:eastAsia="en-US"/>
        </w:rPr>
        <w:t>site</w:t>
      </w:r>
      <w:r w:rsidR="002F501E" w:rsidRPr="002F6B8A">
        <w:rPr>
          <w:rFonts w:ascii="Source Sans Pro Light" w:eastAsiaTheme="minorEastAsia" w:hAnsi="Source Sans Pro Light" w:cs="Open Sans Light"/>
          <w:lang w:eastAsia="en-US"/>
        </w:rPr>
        <w:t>s</w:t>
      </w:r>
      <w:r w:rsidR="00FE2EA8" w:rsidRPr="002F6B8A">
        <w:rPr>
          <w:rFonts w:ascii="Source Sans Pro Light" w:eastAsiaTheme="minorEastAsia" w:hAnsi="Source Sans Pro Light" w:cs="Open Sans Light"/>
          <w:lang w:eastAsia="en-US"/>
        </w:rPr>
        <w:t>.</w:t>
      </w:r>
      <w:r w:rsidR="40F4BC87" w:rsidRPr="002F6B8A">
        <w:rPr>
          <w:rFonts w:ascii="Source Sans Pro Light" w:eastAsiaTheme="minorEastAsia" w:hAnsi="Source Sans Pro Light" w:cs="Open Sans Light"/>
          <w:lang w:eastAsia="en-US"/>
        </w:rPr>
        <w:t xml:space="preserve"> </w:t>
      </w:r>
      <w:r w:rsidR="77845E67" w:rsidRPr="002F6B8A">
        <w:rPr>
          <w:rFonts w:ascii="Source Sans Pro Light" w:eastAsia="Source Sans Pro Light" w:hAnsi="Source Sans Pro Light" w:cs="Source Sans Pro Light"/>
        </w:rPr>
        <w:t xml:space="preserve">For the peatland </w:t>
      </w:r>
      <w:r w:rsidR="00BC7D6D" w:rsidRPr="002F6B8A">
        <w:rPr>
          <w:rFonts w:ascii="Source Sans Pro Light" w:eastAsia="Source Sans Pro Light" w:hAnsi="Source Sans Pro Light" w:cs="Source Sans Pro Light"/>
        </w:rPr>
        <w:t>field</w:t>
      </w:r>
      <w:r w:rsidR="77845E67" w:rsidRPr="002F6B8A">
        <w:rPr>
          <w:rFonts w:ascii="Source Sans Pro Light" w:eastAsia="Source Sans Pro Light" w:hAnsi="Source Sans Pro Light" w:cs="Source Sans Pro Light"/>
        </w:rPr>
        <w:t>work we thank Richard Cooper (LLTNP Peatland ACTION) for help with identifying all the peatland sites and meeting us on site in 2021; Hamish Thomson (Woodlands Trust Glen Finglas), site contact and for providing transport for sampling in 2021, and Emily Gray for sampling permission; Emma Paterson, Nicola Colquhoun, and Ian Dingwall (</w:t>
      </w:r>
      <w:proofErr w:type="spellStart"/>
      <w:r w:rsidR="77845E67" w:rsidRPr="002F6B8A">
        <w:rPr>
          <w:rFonts w:ascii="Source Sans Pro Light" w:eastAsia="Source Sans Pro Light" w:hAnsi="Source Sans Pro Light" w:cs="Source Sans Pro Light"/>
        </w:rPr>
        <w:t>Auchlyne</w:t>
      </w:r>
      <w:proofErr w:type="spellEnd"/>
      <w:r w:rsidR="77845E67" w:rsidRPr="002F6B8A">
        <w:rPr>
          <w:rFonts w:ascii="Source Sans Pro Light" w:eastAsia="Source Sans Pro Light" w:hAnsi="Source Sans Pro Light" w:cs="Source Sans Pro Light"/>
        </w:rPr>
        <w:t xml:space="preserve"> Estate) for permitting sampling at the site and </w:t>
      </w:r>
      <w:r w:rsidR="77845E67" w:rsidRPr="002F6B8A">
        <w:rPr>
          <w:rFonts w:ascii="Source Sans Pro Light" w:eastAsia="Source Sans Pro Light" w:hAnsi="Source Sans Pro Light" w:cs="Source Sans Pro Light"/>
        </w:rPr>
        <w:lastRenderedPageBreak/>
        <w:t xml:space="preserve">facilitating site access; Royal Scottish Forestry Society (owners of Cashel site) and Peter Phillips (Cashel site contact); Jane Lindsay and Claire Campbell (SEPA) </w:t>
      </w:r>
      <w:r w:rsidR="008D637D" w:rsidRPr="002F6B8A">
        <w:rPr>
          <w:rFonts w:ascii="Source Sans Pro Light" w:eastAsia="Source Sans Pro Light" w:hAnsi="Source Sans Pro Light" w:cs="Source Sans Pro Light"/>
        </w:rPr>
        <w:t xml:space="preserve">for providing transport and expertise which enabled site access and the peatland condition assessments to be undertaken at </w:t>
      </w:r>
      <w:proofErr w:type="spellStart"/>
      <w:r w:rsidR="008D637D" w:rsidRPr="002F6B8A">
        <w:rPr>
          <w:rFonts w:ascii="Source Sans Pro Light" w:eastAsia="Source Sans Pro Light" w:hAnsi="Source Sans Pro Light" w:cs="Source Sans Pro Light"/>
        </w:rPr>
        <w:t>Auchlyne</w:t>
      </w:r>
      <w:proofErr w:type="spellEnd"/>
      <w:r w:rsidR="008D637D" w:rsidRPr="002F6B8A">
        <w:rPr>
          <w:rFonts w:ascii="Source Sans Pro Light" w:eastAsia="Source Sans Pro Light" w:hAnsi="Source Sans Pro Light" w:cs="Source Sans Pro Light"/>
        </w:rPr>
        <w:t xml:space="preserve"> and Glen Finglas in 2022; Alan Bell, Richard Cooper, Guy Cole, and Natasha Craven (LLTNP) providing transport and expertise which enabled site access and the peatland condition assessments to be undertaken at Cashel in 2022</w:t>
      </w:r>
      <w:r w:rsidR="003851A9" w:rsidRPr="002F6B8A">
        <w:rPr>
          <w:rFonts w:ascii="Source Sans Pro Light" w:eastAsia="Source Sans Pro Light" w:hAnsi="Source Sans Pro Light" w:cs="Source Sans Pro Light"/>
        </w:rPr>
        <w:t>.</w:t>
      </w:r>
      <w:r w:rsidR="6407CFC5" w:rsidRPr="002F6B8A">
        <w:rPr>
          <w:rFonts w:ascii="Source Sans Pro Light" w:eastAsia="Source Sans Pro Light" w:hAnsi="Source Sans Pro Light" w:cs="Source Sans Pro Light"/>
        </w:rPr>
        <w:t xml:space="preserve"> For the woodland </w:t>
      </w:r>
      <w:r w:rsidR="00BC7D6D" w:rsidRPr="002F6B8A">
        <w:rPr>
          <w:rFonts w:ascii="Source Sans Pro Light" w:eastAsia="Source Sans Pro Light" w:hAnsi="Source Sans Pro Light" w:cs="Source Sans Pro Light"/>
        </w:rPr>
        <w:t>field</w:t>
      </w:r>
      <w:r w:rsidR="6407CFC5" w:rsidRPr="002F6B8A">
        <w:rPr>
          <w:rFonts w:ascii="Source Sans Pro Light" w:eastAsia="Source Sans Pro Light" w:hAnsi="Source Sans Pro Light" w:cs="Source Sans Pro Light"/>
        </w:rPr>
        <w:t xml:space="preserve">work we thank site contact Fraser Lamont (RSPB </w:t>
      </w:r>
      <w:proofErr w:type="spellStart"/>
      <w:r w:rsidR="6407CFC5" w:rsidRPr="002F6B8A">
        <w:rPr>
          <w:rFonts w:ascii="Source Sans Pro Light" w:eastAsia="Source Sans Pro Light" w:hAnsi="Source Sans Pro Light" w:cs="Source Sans Pro Light"/>
        </w:rPr>
        <w:t>Inversnaid</w:t>
      </w:r>
      <w:proofErr w:type="spellEnd"/>
      <w:r w:rsidR="6407CFC5" w:rsidRPr="002F6B8A">
        <w:rPr>
          <w:rFonts w:ascii="Source Sans Pro Light" w:eastAsia="Source Sans Pro Light" w:hAnsi="Source Sans Pro Light" w:cs="Source Sans Pro Light"/>
        </w:rPr>
        <w:t>) for meeting us on site to show the experimental plots for woodland sampling in 2021; Colin Leslie, Juli Titherington, Emyr Algieri, Brian Duff (Forestry and Land Scotland) for assisting with site information, site permissions, and/or identifying potential sampling locations; Alan McDonnell</w:t>
      </w:r>
      <w:r w:rsidR="79669677" w:rsidRPr="002F6B8A">
        <w:rPr>
          <w:rFonts w:ascii="Source Sans Pro Light" w:eastAsia="Source Sans Pro Light" w:hAnsi="Source Sans Pro Light" w:cs="Source Sans Pro Light"/>
        </w:rPr>
        <w:t>,</w:t>
      </w:r>
      <w:r w:rsidR="6407CFC5" w:rsidRPr="002F6B8A">
        <w:rPr>
          <w:rFonts w:ascii="Source Sans Pro Light" w:eastAsia="Source Sans Pro Light" w:hAnsi="Source Sans Pro Light" w:cs="Source Sans Pro Light"/>
        </w:rPr>
        <w:t xml:space="preserve"> and Marian Bruce (Trees for Life) for providing site information for the 2022 forest sites in Glen Affric and Glen Moriston; Piers Voysey and Peter Ferguson (</w:t>
      </w:r>
      <w:proofErr w:type="spellStart"/>
      <w:r w:rsidR="000E0139" w:rsidRPr="002F6B8A">
        <w:rPr>
          <w:rFonts w:ascii="Source Sans Pro Light" w:eastAsia="Source Sans Pro Light" w:hAnsi="Source Sans Pro Light" w:cs="Source Sans Pro Light"/>
        </w:rPr>
        <w:t>Rothiemurchus</w:t>
      </w:r>
      <w:proofErr w:type="spellEnd"/>
      <w:r w:rsidR="6407CFC5" w:rsidRPr="002F6B8A">
        <w:rPr>
          <w:rFonts w:ascii="Source Sans Pro Light" w:eastAsia="Source Sans Pro Light" w:hAnsi="Source Sans Pro Light" w:cs="Source Sans Pro Light"/>
        </w:rPr>
        <w:t xml:space="preserve"> Estate); Richard Lewis (Collie Coire </w:t>
      </w:r>
      <w:proofErr w:type="spellStart"/>
      <w:r w:rsidR="6407CFC5" w:rsidRPr="002F6B8A">
        <w:rPr>
          <w:rFonts w:ascii="Source Sans Pro Light" w:eastAsia="Source Sans Pro Light" w:hAnsi="Source Sans Pro Light" w:cs="Source Sans Pro Light"/>
        </w:rPr>
        <w:t>Chulic</w:t>
      </w:r>
      <w:proofErr w:type="spellEnd"/>
      <w:r w:rsidR="6407CFC5" w:rsidRPr="002F6B8A">
        <w:rPr>
          <w:rFonts w:ascii="Source Sans Pro Light" w:eastAsia="Source Sans Pro Light" w:hAnsi="Source Sans Pro Light" w:cs="Source Sans Pro Light"/>
        </w:rPr>
        <w:t xml:space="preserve"> site contact/owner); Alex </w:t>
      </w:r>
      <w:proofErr w:type="spellStart"/>
      <w:r w:rsidR="6407CFC5" w:rsidRPr="002F6B8A">
        <w:rPr>
          <w:rFonts w:ascii="Source Sans Pro Light" w:eastAsia="Source Sans Pro Light" w:hAnsi="Source Sans Pro Light" w:cs="Source Sans Pro Light"/>
        </w:rPr>
        <w:t>Caraffi</w:t>
      </w:r>
      <w:proofErr w:type="spellEnd"/>
      <w:r w:rsidR="6407CFC5" w:rsidRPr="002F6B8A">
        <w:rPr>
          <w:rFonts w:ascii="Source Sans Pro Light" w:eastAsia="Source Sans Pro Light" w:hAnsi="Source Sans Pro Light" w:cs="Source Sans Pro Light"/>
        </w:rPr>
        <w:t xml:space="preserve"> (Glen Falloch site contact); Emily Warner for providing advice and site info on Glen Affric and Glen Moriston sites; Kirsty North, Stan Phillips (Nature Scot) for advice on SSSI consent requirements</w:t>
      </w:r>
      <w:r w:rsidR="6407CFC5" w:rsidRPr="002F6B8A">
        <w:rPr>
          <w:rFonts w:ascii="Source Sans Pro Light" w:eastAsia="Source Sans Pro Light" w:hAnsi="Source Sans Pro Light" w:cs="Source Sans Pro Light"/>
          <w:color w:val="000000" w:themeColor="text1"/>
        </w:rPr>
        <w:t xml:space="preserve">; and </w:t>
      </w:r>
      <w:r w:rsidR="6407CFC5" w:rsidRPr="002F6B8A">
        <w:rPr>
          <w:rFonts w:ascii="Source Sans Pro Light" w:eastAsiaTheme="minorEastAsia" w:hAnsi="Source Sans Pro Light" w:cs="Open Sans Light"/>
          <w:lang w:eastAsia="en-US"/>
        </w:rPr>
        <w:t xml:space="preserve">Brodie Thomas </w:t>
      </w:r>
      <w:r w:rsidR="5B303A8D" w:rsidRPr="002F6B8A">
        <w:rPr>
          <w:rFonts w:ascii="Source Sans Pro Light" w:eastAsiaTheme="minorEastAsia" w:hAnsi="Source Sans Pro Light" w:cs="Open Sans Light"/>
          <w:lang w:eastAsia="en-US"/>
        </w:rPr>
        <w:t>(</w:t>
      </w:r>
      <w:proofErr w:type="spellStart"/>
      <w:r w:rsidR="6407CFC5" w:rsidRPr="002F6B8A">
        <w:rPr>
          <w:rFonts w:ascii="Source Sans Pro Light" w:eastAsiaTheme="minorEastAsia" w:hAnsi="Source Sans Pro Light" w:cs="Open Sans Light"/>
          <w:lang w:eastAsia="en-US"/>
        </w:rPr>
        <w:t>NatureScot</w:t>
      </w:r>
      <w:proofErr w:type="spellEnd"/>
      <w:r w:rsidR="4EF9C4F3" w:rsidRPr="002F6B8A">
        <w:rPr>
          <w:rFonts w:ascii="Source Sans Pro Light" w:eastAsiaTheme="minorEastAsia" w:hAnsi="Source Sans Pro Light" w:cs="Open Sans Light"/>
          <w:lang w:eastAsia="en-US"/>
        </w:rPr>
        <w:t>)</w:t>
      </w:r>
      <w:r w:rsidR="6407CFC5" w:rsidRPr="002F6B8A">
        <w:rPr>
          <w:rFonts w:ascii="Source Sans Pro Light" w:eastAsiaTheme="minorEastAsia" w:hAnsi="Source Sans Pro Light" w:cs="Open Sans Light"/>
          <w:lang w:eastAsia="en-US"/>
        </w:rPr>
        <w:t xml:space="preserve"> for </w:t>
      </w:r>
      <w:r w:rsidR="4C89D98C" w:rsidRPr="002F6B8A">
        <w:rPr>
          <w:rFonts w:ascii="Source Sans Pro Light" w:eastAsiaTheme="minorEastAsia" w:hAnsi="Source Sans Pro Light" w:cs="Open Sans Light"/>
          <w:lang w:eastAsia="en-US"/>
        </w:rPr>
        <w:t>field assistance during the woodland sampling</w:t>
      </w:r>
      <w:r w:rsidR="00957224" w:rsidRPr="002F6B8A">
        <w:rPr>
          <w:rFonts w:ascii="Source Sans Pro Light" w:eastAsiaTheme="minorEastAsia" w:hAnsi="Source Sans Pro Light" w:cs="Open Sans Light"/>
          <w:lang w:eastAsia="en-US"/>
        </w:rPr>
        <w:t xml:space="preserve"> in 2022</w:t>
      </w:r>
      <w:r w:rsidR="4C89D98C" w:rsidRPr="002F6B8A">
        <w:rPr>
          <w:rFonts w:ascii="Source Sans Pro Light" w:eastAsiaTheme="minorEastAsia" w:hAnsi="Source Sans Pro Light" w:cs="Open Sans Light"/>
          <w:lang w:eastAsia="en-US"/>
        </w:rPr>
        <w:t>.</w:t>
      </w:r>
      <w:r w:rsidR="6407CFC5" w:rsidRPr="002F6B8A">
        <w:rPr>
          <w:rFonts w:ascii="Source Sans Pro Light" w:eastAsiaTheme="minorEastAsia" w:hAnsi="Source Sans Pro Light" w:cs="Open Sans Light"/>
          <w:lang w:eastAsia="en-US"/>
        </w:rPr>
        <w:t xml:space="preserve"> </w:t>
      </w:r>
      <w:r w:rsidR="00F97E29" w:rsidRPr="002F6B8A">
        <w:rPr>
          <w:rFonts w:ascii="Source Sans Pro Light" w:eastAsiaTheme="minorEastAsia" w:hAnsi="Source Sans Pro Light" w:cs="Open Sans Light"/>
          <w:lang w:eastAsia="en-US"/>
        </w:rPr>
        <w:t>Finally</w:t>
      </w:r>
      <w:r w:rsidR="0086237C" w:rsidRPr="002F6B8A">
        <w:rPr>
          <w:rFonts w:ascii="Source Sans Pro Light" w:eastAsiaTheme="minorEastAsia" w:hAnsi="Source Sans Pro Light" w:cs="Open Sans Light"/>
          <w:lang w:eastAsia="en-US"/>
        </w:rPr>
        <w:t>, we thank the Scottish Government project funder (SG-RESAS Contract Research Fund) and the Co-ordinated Agenda for Marine, Environment and Rural Affairs Science (CAMERAS) Board, in collaboration with the Scottish DNA Hub, for commissioning this project and their ongoing support.</w:t>
      </w:r>
    </w:p>
    <w:p w14:paraId="1D16F5A1" w14:textId="238AFD9A" w:rsidR="00890888" w:rsidRPr="002F6B8A" w:rsidRDefault="00890888" w:rsidP="002F6B8A">
      <w:pPr>
        <w:spacing w:line="360" w:lineRule="auto"/>
        <w:rPr>
          <w:rFonts w:ascii="Source Sans Pro Light" w:eastAsiaTheme="minorEastAsia" w:hAnsi="Source Sans Pro Light" w:cs="Open Sans Light"/>
          <w:lang w:eastAsia="en-US"/>
        </w:rPr>
      </w:pPr>
    </w:p>
    <w:p w14:paraId="15FAF5E8" w14:textId="4D14C518" w:rsidR="00890888" w:rsidRPr="002F6B8A" w:rsidRDefault="696ECADB" w:rsidP="002F6B8A">
      <w:pPr>
        <w:spacing w:after="160" w:line="360" w:lineRule="auto"/>
        <w:rPr>
          <w:rFonts w:ascii="Source Sans Pro Light" w:eastAsia="Source Sans Pro Light" w:hAnsi="Source Sans Pro Light" w:cs="Source Sans Pro Light"/>
          <w:color w:val="000000" w:themeColor="text1"/>
        </w:rPr>
      </w:pPr>
      <w:r w:rsidRPr="002F6B8A">
        <w:rPr>
          <w:rFonts w:ascii="Source Sans Pro Light" w:eastAsia="Source Sans Pro Light" w:hAnsi="Source Sans Pro Light" w:cs="Source Sans Pro Light"/>
          <w:color w:val="000000" w:themeColor="text1"/>
          <w:vertAlign w:val="superscript"/>
        </w:rPr>
        <w:t>§</w:t>
      </w:r>
      <w:r w:rsidR="18DAD83E" w:rsidRPr="002F6B8A">
        <w:rPr>
          <w:rFonts w:ascii="Source Sans Pro Light" w:eastAsia="Source Sans Pro Light" w:hAnsi="Source Sans Pro Light" w:cs="Source Sans Pro Light"/>
          <w:color w:val="000000" w:themeColor="text1"/>
        </w:rPr>
        <w:t>Project Advisory Board Member</w:t>
      </w:r>
    </w:p>
    <w:p w14:paraId="40D2465B" w14:textId="4C0CF566" w:rsidR="00890888" w:rsidRPr="00931B15" w:rsidRDefault="00890888" w:rsidP="0814F47A">
      <w:pPr>
        <w:spacing w:line="259" w:lineRule="auto"/>
        <w:jc w:val="both"/>
        <w:rPr>
          <w:rFonts w:ascii="Source Sans Pro Light" w:eastAsiaTheme="minorEastAsia" w:hAnsi="Source Sans Pro Light" w:cs="Open Sans Light"/>
          <w:sz w:val="22"/>
          <w:szCs w:val="22"/>
          <w:lang w:eastAsia="en-US"/>
        </w:rPr>
      </w:pPr>
    </w:p>
    <w:p w14:paraId="5F3C4F56" w14:textId="3832D9E7" w:rsidR="00890888" w:rsidRPr="003F5640" w:rsidRDefault="149DAFC0" w:rsidP="063030F4">
      <w:pPr>
        <w:spacing w:line="259" w:lineRule="auto"/>
        <w:jc w:val="both"/>
        <w:rPr>
          <w:rFonts w:ascii="Source Sans Pro Light" w:eastAsiaTheme="minorEastAsia" w:hAnsi="Source Sans Pro Light" w:cs="Open Sans Light"/>
          <w:sz w:val="22"/>
          <w:szCs w:val="22"/>
          <w:lang w:eastAsia="en-US"/>
        </w:rPr>
      </w:pPr>
      <w:r w:rsidRPr="063030F4">
        <w:rPr>
          <w:rFonts w:ascii="Source Sans Pro Light" w:eastAsiaTheme="minorEastAsia" w:hAnsi="Source Sans Pro Light" w:cs="Open Sans Light"/>
          <w:sz w:val="22"/>
          <w:szCs w:val="22"/>
          <w:lang w:eastAsia="en-US"/>
        </w:rPr>
        <w:t xml:space="preserve"> </w:t>
      </w:r>
      <w:r w:rsidR="00931B15" w:rsidRPr="063030F4">
        <w:rPr>
          <w:rFonts w:eastAsia="Source Sans Pro SemiBold" w:cs="Segoe UI"/>
          <w:sz w:val="52"/>
          <w:szCs w:val="52"/>
        </w:rPr>
        <w:br w:type="page"/>
      </w:r>
    </w:p>
    <w:p w14:paraId="4BDB6CB9" w14:textId="58866505" w:rsidR="00432098" w:rsidRPr="00BB60B0" w:rsidRDefault="00432098" w:rsidP="008B3362">
      <w:pPr>
        <w:spacing w:after="160" w:line="259" w:lineRule="auto"/>
        <w:jc w:val="both"/>
        <w:rPr>
          <w:rFonts w:ascii="Source Sans Pro SemiBold" w:eastAsia="Source Sans Pro SemiBold" w:hAnsi="Source Sans Pro SemiBold" w:cs="Segoe UI"/>
          <w:color w:val="146568"/>
          <w:sz w:val="52"/>
          <w:szCs w:val="52"/>
        </w:rPr>
      </w:pPr>
      <w:r w:rsidRPr="3E50F034">
        <w:rPr>
          <w:rFonts w:ascii="Source Sans Pro SemiBold" w:eastAsia="Source Sans Pro SemiBold" w:hAnsi="Source Sans Pro SemiBold" w:cs="Segoe UI"/>
          <w:color w:val="146568"/>
          <w:sz w:val="52"/>
          <w:szCs w:val="52"/>
        </w:rPr>
        <w:lastRenderedPageBreak/>
        <w:t>Table</w:t>
      </w:r>
      <w:r w:rsidR="00393D8B" w:rsidRPr="3E50F034">
        <w:rPr>
          <w:rFonts w:ascii="Source Sans Pro SemiBold" w:eastAsia="Source Sans Pro SemiBold" w:hAnsi="Source Sans Pro SemiBold" w:cs="Segoe UI"/>
          <w:color w:val="146568"/>
          <w:sz w:val="52"/>
          <w:szCs w:val="52"/>
        </w:rPr>
        <w:t xml:space="preserve"> </w:t>
      </w:r>
      <w:r w:rsidRPr="3E50F034">
        <w:rPr>
          <w:rFonts w:ascii="Source Sans Pro SemiBold" w:eastAsia="Source Sans Pro SemiBold" w:hAnsi="Source Sans Pro SemiBold" w:cs="Segoe UI"/>
          <w:color w:val="146568"/>
          <w:sz w:val="52"/>
          <w:szCs w:val="52"/>
        </w:rPr>
        <w:t>of</w:t>
      </w:r>
      <w:r w:rsidR="00393D8B" w:rsidRPr="3E50F034">
        <w:rPr>
          <w:rFonts w:ascii="Source Sans Pro SemiBold" w:eastAsia="Source Sans Pro SemiBold" w:hAnsi="Source Sans Pro SemiBold" w:cs="Segoe UI"/>
          <w:color w:val="146568"/>
          <w:sz w:val="52"/>
          <w:szCs w:val="52"/>
        </w:rPr>
        <w:t xml:space="preserve"> </w:t>
      </w:r>
      <w:r w:rsidRPr="3E50F034">
        <w:rPr>
          <w:rFonts w:ascii="Source Sans Pro SemiBold" w:eastAsia="Source Sans Pro SemiBold" w:hAnsi="Source Sans Pro SemiBold" w:cs="Segoe UI"/>
          <w:color w:val="146568"/>
          <w:sz w:val="52"/>
          <w:szCs w:val="52"/>
        </w:rPr>
        <w:t>Contents</w:t>
      </w:r>
    </w:p>
    <w:sdt>
      <w:sdtPr>
        <w:id w:val="1683883101"/>
        <w:docPartObj>
          <w:docPartGallery w:val="Table of Contents"/>
          <w:docPartUnique/>
        </w:docPartObj>
      </w:sdtPr>
      <w:sdtContent>
        <w:p w14:paraId="314060C4" w14:textId="1B7CF57D" w:rsidR="006139AF" w:rsidRPr="00F6470F" w:rsidRDefault="00A00D73" w:rsidP="00F6470F">
          <w:pPr>
            <w:pStyle w:val="TOC1"/>
            <w:spacing w:line="360" w:lineRule="auto"/>
            <w:rPr>
              <w:rStyle w:val="Hyperlink"/>
              <w:noProof/>
              <w:sz w:val="24"/>
            </w:rPr>
          </w:pPr>
          <w:r w:rsidRPr="00F6470F">
            <w:rPr>
              <w:sz w:val="24"/>
            </w:rPr>
            <w:fldChar w:fldCharType="begin"/>
          </w:r>
          <w:r w:rsidR="00975EB4" w:rsidRPr="00F6470F">
            <w:rPr>
              <w:sz w:val="24"/>
            </w:rPr>
            <w:instrText>TOC \o "1-2" \h \z \u</w:instrText>
          </w:r>
          <w:r w:rsidRPr="00F6470F">
            <w:rPr>
              <w:sz w:val="24"/>
            </w:rPr>
            <w:fldChar w:fldCharType="separate"/>
          </w:r>
          <w:hyperlink w:anchor="_Toc786624309">
            <w:r w:rsidR="33DE2D1A" w:rsidRPr="00F6470F">
              <w:rPr>
                <w:rStyle w:val="Hyperlink"/>
                <w:noProof/>
                <w:sz w:val="24"/>
              </w:rPr>
              <w:t>1</w:t>
            </w:r>
            <w:r w:rsidR="00975EB4" w:rsidRPr="00F6470F">
              <w:rPr>
                <w:noProof/>
                <w:sz w:val="24"/>
              </w:rPr>
              <w:tab/>
            </w:r>
            <w:r w:rsidR="33DE2D1A" w:rsidRPr="00F6470F">
              <w:rPr>
                <w:rStyle w:val="Hyperlink"/>
                <w:noProof/>
                <w:sz w:val="24"/>
              </w:rPr>
              <w:t>Introduction</w:t>
            </w:r>
            <w:r w:rsidR="00975EB4" w:rsidRPr="00F6470F">
              <w:rPr>
                <w:noProof/>
                <w:sz w:val="24"/>
              </w:rPr>
              <w:tab/>
            </w:r>
            <w:r w:rsidR="00975EB4" w:rsidRPr="00F6470F">
              <w:rPr>
                <w:noProof/>
                <w:sz w:val="24"/>
              </w:rPr>
              <w:fldChar w:fldCharType="begin"/>
            </w:r>
            <w:r w:rsidR="00975EB4" w:rsidRPr="00F6470F">
              <w:rPr>
                <w:noProof/>
                <w:sz w:val="24"/>
              </w:rPr>
              <w:instrText>PAGEREF _Toc786624309 \h</w:instrText>
            </w:r>
            <w:r w:rsidR="00975EB4" w:rsidRPr="00F6470F">
              <w:rPr>
                <w:noProof/>
                <w:sz w:val="24"/>
              </w:rPr>
            </w:r>
            <w:r w:rsidR="00975EB4" w:rsidRPr="00F6470F">
              <w:rPr>
                <w:noProof/>
                <w:sz w:val="24"/>
              </w:rPr>
              <w:fldChar w:fldCharType="separate"/>
            </w:r>
            <w:r w:rsidR="00F6470F">
              <w:rPr>
                <w:noProof/>
                <w:sz w:val="24"/>
              </w:rPr>
              <w:t>1</w:t>
            </w:r>
            <w:r w:rsidR="00975EB4" w:rsidRPr="00F6470F">
              <w:rPr>
                <w:noProof/>
                <w:sz w:val="24"/>
              </w:rPr>
              <w:fldChar w:fldCharType="end"/>
            </w:r>
          </w:hyperlink>
        </w:p>
        <w:p w14:paraId="0DCD00FE" w14:textId="4557B62F"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703224999">
            <w:r w:rsidR="33DE2D1A" w:rsidRPr="00F6470F">
              <w:rPr>
                <w:rStyle w:val="Hyperlink"/>
                <w:rFonts w:ascii="Source Sans Pro Light" w:hAnsi="Source Sans Pro Light"/>
                <w:noProof/>
              </w:rPr>
              <w:t>1.1</w:t>
            </w:r>
            <w:r w:rsidR="00A00D73" w:rsidRPr="00F6470F">
              <w:rPr>
                <w:rFonts w:ascii="Source Sans Pro Light" w:hAnsi="Source Sans Pro Light"/>
                <w:noProof/>
              </w:rPr>
              <w:tab/>
            </w:r>
            <w:r w:rsidR="33DE2D1A" w:rsidRPr="00F6470F">
              <w:rPr>
                <w:rStyle w:val="Hyperlink"/>
                <w:rFonts w:ascii="Source Sans Pro Light" w:hAnsi="Source Sans Pro Light"/>
                <w:noProof/>
              </w:rPr>
              <w:t>The biodiversity monitoring challenge</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703224999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w:t>
            </w:r>
            <w:r w:rsidR="00A00D73" w:rsidRPr="00F6470F">
              <w:rPr>
                <w:rFonts w:ascii="Source Sans Pro Light" w:hAnsi="Source Sans Pro Light"/>
                <w:noProof/>
              </w:rPr>
              <w:fldChar w:fldCharType="end"/>
            </w:r>
          </w:hyperlink>
        </w:p>
        <w:p w14:paraId="0CABD62F" w14:textId="608F32EC"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190785648">
            <w:r w:rsidR="33DE2D1A" w:rsidRPr="00F6470F">
              <w:rPr>
                <w:rStyle w:val="Hyperlink"/>
                <w:rFonts w:ascii="Source Sans Pro Light" w:hAnsi="Source Sans Pro Light"/>
                <w:noProof/>
              </w:rPr>
              <w:t>1.2</w:t>
            </w:r>
            <w:r w:rsidR="00A00D73" w:rsidRPr="00F6470F">
              <w:rPr>
                <w:rFonts w:ascii="Source Sans Pro Light" w:hAnsi="Source Sans Pro Light"/>
                <w:noProof/>
              </w:rPr>
              <w:tab/>
            </w:r>
            <w:r w:rsidR="33DE2D1A" w:rsidRPr="00F6470F">
              <w:rPr>
                <w:rStyle w:val="Hyperlink"/>
                <w:rFonts w:ascii="Source Sans Pro Light" w:hAnsi="Source Sans Pro Light"/>
                <w:noProof/>
              </w:rPr>
              <w:t>Aim &amp; Key Objectives</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190785648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3</w:t>
            </w:r>
            <w:r w:rsidR="00A00D73" w:rsidRPr="00F6470F">
              <w:rPr>
                <w:rFonts w:ascii="Source Sans Pro Light" w:hAnsi="Source Sans Pro Light"/>
                <w:noProof/>
              </w:rPr>
              <w:fldChar w:fldCharType="end"/>
            </w:r>
          </w:hyperlink>
        </w:p>
        <w:p w14:paraId="37448E9C" w14:textId="7CD5374B"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103595723">
            <w:r w:rsidR="33DE2D1A" w:rsidRPr="00F6470F">
              <w:rPr>
                <w:rStyle w:val="Hyperlink"/>
                <w:rFonts w:ascii="Source Sans Pro Light" w:hAnsi="Source Sans Pro Light"/>
                <w:noProof/>
              </w:rPr>
              <w:t>1.3</w:t>
            </w:r>
            <w:r w:rsidR="00A00D73" w:rsidRPr="00F6470F">
              <w:rPr>
                <w:rFonts w:ascii="Source Sans Pro Light" w:hAnsi="Source Sans Pro Light"/>
                <w:noProof/>
              </w:rPr>
              <w:tab/>
            </w:r>
            <w:r w:rsidR="33DE2D1A" w:rsidRPr="00F6470F">
              <w:rPr>
                <w:rStyle w:val="Hyperlink"/>
                <w:rFonts w:ascii="Source Sans Pro Light" w:hAnsi="Source Sans Pro Light"/>
                <w:noProof/>
              </w:rPr>
              <w:t>Scope for DNA-based Sampling &amp; Analysis</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103595723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4</w:t>
            </w:r>
            <w:r w:rsidR="00A00D73" w:rsidRPr="00F6470F">
              <w:rPr>
                <w:rFonts w:ascii="Source Sans Pro Light" w:hAnsi="Source Sans Pro Light"/>
                <w:noProof/>
              </w:rPr>
              <w:fldChar w:fldCharType="end"/>
            </w:r>
          </w:hyperlink>
        </w:p>
        <w:p w14:paraId="5C1FBFBA" w14:textId="7EAA8BCD"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499312288">
            <w:r w:rsidR="33DE2D1A" w:rsidRPr="00F6470F">
              <w:rPr>
                <w:rStyle w:val="Hyperlink"/>
                <w:rFonts w:ascii="Source Sans Pro Light" w:hAnsi="Source Sans Pro Light"/>
                <w:noProof/>
              </w:rPr>
              <w:t>1.4</w:t>
            </w:r>
            <w:r w:rsidR="00A00D73" w:rsidRPr="00F6470F">
              <w:rPr>
                <w:rFonts w:ascii="Source Sans Pro Light" w:hAnsi="Source Sans Pro Light"/>
                <w:noProof/>
              </w:rPr>
              <w:tab/>
            </w:r>
            <w:r w:rsidR="33DE2D1A" w:rsidRPr="00F6470F">
              <w:rPr>
                <w:rStyle w:val="Hyperlink"/>
                <w:rFonts w:ascii="Source Sans Pro Light" w:hAnsi="Source Sans Pro Light"/>
                <w:noProof/>
              </w:rPr>
              <w:t>Focal Study Area</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499312288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5</w:t>
            </w:r>
            <w:r w:rsidR="00A00D73" w:rsidRPr="00F6470F">
              <w:rPr>
                <w:rFonts w:ascii="Source Sans Pro Light" w:hAnsi="Source Sans Pro Light"/>
                <w:noProof/>
              </w:rPr>
              <w:fldChar w:fldCharType="end"/>
            </w:r>
          </w:hyperlink>
        </w:p>
        <w:p w14:paraId="490B203B" w14:textId="08ADDBDF"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42488263">
            <w:r w:rsidR="33DE2D1A" w:rsidRPr="00F6470F">
              <w:rPr>
                <w:rStyle w:val="Hyperlink"/>
                <w:rFonts w:ascii="Source Sans Pro Light" w:hAnsi="Source Sans Pro Light"/>
                <w:noProof/>
              </w:rPr>
              <w:t>1.5</w:t>
            </w:r>
            <w:r w:rsidR="00A00D73" w:rsidRPr="00F6470F">
              <w:rPr>
                <w:rFonts w:ascii="Source Sans Pro Light" w:hAnsi="Source Sans Pro Light"/>
                <w:noProof/>
              </w:rPr>
              <w:tab/>
            </w:r>
            <w:r w:rsidR="33DE2D1A" w:rsidRPr="00F6470F">
              <w:rPr>
                <w:rStyle w:val="Hyperlink"/>
                <w:rFonts w:ascii="Source Sans Pro Light" w:hAnsi="Source Sans Pro Light"/>
                <w:noProof/>
              </w:rPr>
              <w:t>Key Elements of the Phase 2 eDNA survey</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42488263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6</w:t>
            </w:r>
            <w:r w:rsidR="00A00D73" w:rsidRPr="00F6470F">
              <w:rPr>
                <w:rFonts w:ascii="Source Sans Pro Light" w:hAnsi="Source Sans Pro Light"/>
                <w:noProof/>
              </w:rPr>
              <w:fldChar w:fldCharType="end"/>
            </w:r>
          </w:hyperlink>
        </w:p>
        <w:p w14:paraId="4AE05338" w14:textId="648CDA2F" w:rsidR="006139AF" w:rsidRPr="00F6470F" w:rsidRDefault="00000000" w:rsidP="00F6470F">
          <w:pPr>
            <w:pStyle w:val="TOC1"/>
            <w:spacing w:line="360" w:lineRule="auto"/>
            <w:rPr>
              <w:rStyle w:val="Hyperlink"/>
              <w:noProof/>
              <w:sz w:val="24"/>
            </w:rPr>
          </w:pPr>
          <w:hyperlink w:anchor="_Toc2125418974">
            <w:r w:rsidR="33DE2D1A" w:rsidRPr="00F6470F">
              <w:rPr>
                <w:rStyle w:val="Hyperlink"/>
                <w:noProof/>
                <w:sz w:val="24"/>
              </w:rPr>
              <w:t>2</w:t>
            </w:r>
            <w:r w:rsidR="00A00D73" w:rsidRPr="00F6470F">
              <w:rPr>
                <w:noProof/>
                <w:sz w:val="24"/>
              </w:rPr>
              <w:tab/>
            </w:r>
            <w:r w:rsidR="33DE2D1A" w:rsidRPr="00F6470F">
              <w:rPr>
                <w:rStyle w:val="Hyperlink"/>
                <w:noProof/>
                <w:sz w:val="24"/>
              </w:rPr>
              <w:t>Pilot study key outcomes</w:t>
            </w:r>
            <w:r w:rsidR="00A00D73" w:rsidRPr="00F6470F">
              <w:rPr>
                <w:noProof/>
                <w:sz w:val="24"/>
              </w:rPr>
              <w:tab/>
            </w:r>
            <w:r w:rsidR="00A00D73" w:rsidRPr="00F6470F">
              <w:rPr>
                <w:noProof/>
                <w:sz w:val="24"/>
              </w:rPr>
              <w:fldChar w:fldCharType="begin"/>
            </w:r>
            <w:r w:rsidR="00A00D73" w:rsidRPr="00F6470F">
              <w:rPr>
                <w:noProof/>
                <w:sz w:val="24"/>
              </w:rPr>
              <w:instrText>PAGEREF _Toc2125418974 \h</w:instrText>
            </w:r>
            <w:r w:rsidR="00A00D73" w:rsidRPr="00F6470F">
              <w:rPr>
                <w:noProof/>
                <w:sz w:val="24"/>
              </w:rPr>
            </w:r>
            <w:r w:rsidR="00A00D73" w:rsidRPr="00F6470F">
              <w:rPr>
                <w:noProof/>
                <w:sz w:val="24"/>
              </w:rPr>
              <w:fldChar w:fldCharType="separate"/>
            </w:r>
            <w:r w:rsidR="00F6470F">
              <w:rPr>
                <w:noProof/>
                <w:sz w:val="24"/>
              </w:rPr>
              <w:t>8</w:t>
            </w:r>
            <w:r w:rsidR="00A00D73" w:rsidRPr="00F6470F">
              <w:rPr>
                <w:noProof/>
                <w:sz w:val="24"/>
              </w:rPr>
              <w:fldChar w:fldCharType="end"/>
            </w:r>
          </w:hyperlink>
        </w:p>
        <w:p w14:paraId="1AE578BE" w14:textId="7B6619B1"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941891205">
            <w:r w:rsidR="33DE2D1A" w:rsidRPr="00F6470F">
              <w:rPr>
                <w:rStyle w:val="Hyperlink"/>
                <w:rFonts w:ascii="Source Sans Pro Light" w:hAnsi="Source Sans Pro Light"/>
                <w:noProof/>
              </w:rPr>
              <w:t>2.1</w:t>
            </w:r>
            <w:r w:rsidR="00A00D73" w:rsidRPr="00F6470F">
              <w:rPr>
                <w:rFonts w:ascii="Source Sans Pro Light" w:hAnsi="Source Sans Pro Light"/>
                <w:noProof/>
              </w:rPr>
              <w:tab/>
            </w:r>
            <w:r w:rsidR="33DE2D1A" w:rsidRPr="00F6470F">
              <w:rPr>
                <w:rStyle w:val="Hyperlink"/>
                <w:rFonts w:ascii="Source Sans Pro Light" w:hAnsi="Source Sans Pro Light"/>
                <w:noProof/>
              </w:rPr>
              <w:t>Marine</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941891205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8</w:t>
            </w:r>
            <w:r w:rsidR="00A00D73" w:rsidRPr="00F6470F">
              <w:rPr>
                <w:rFonts w:ascii="Source Sans Pro Light" w:hAnsi="Source Sans Pro Light"/>
                <w:noProof/>
              </w:rPr>
              <w:fldChar w:fldCharType="end"/>
            </w:r>
          </w:hyperlink>
        </w:p>
        <w:p w14:paraId="7055CBFD" w14:textId="42126932"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099784833">
            <w:r w:rsidR="33DE2D1A" w:rsidRPr="00F6470F">
              <w:rPr>
                <w:rStyle w:val="Hyperlink"/>
                <w:rFonts w:ascii="Source Sans Pro Light" w:hAnsi="Source Sans Pro Light"/>
                <w:noProof/>
              </w:rPr>
              <w:t>2.2</w:t>
            </w:r>
            <w:r w:rsidR="00A00D73" w:rsidRPr="00F6470F">
              <w:rPr>
                <w:rFonts w:ascii="Source Sans Pro Light" w:hAnsi="Source Sans Pro Light"/>
                <w:noProof/>
              </w:rPr>
              <w:tab/>
            </w:r>
            <w:r w:rsidR="33DE2D1A" w:rsidRPr="00F6470F">
              <w:rPr>
                <w:rStyle w:val="Hyperlink"/>
                <w:rFonts w:ascii="Source Sans Pro Light" w:hAnsi="Source Sans Pro Light"/>
                <w:noProof/>
              </w:rPr>
              <w:t>Freshwater</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099784833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2</w:t>
            </w:r>
            <w:r w:rsidR="00A00D73" w:rsidRPr="00F6470F">
              <w:rPr>
                <w:rFonts w:ascii="Source Sans Pro Light" w:hAnsi="Source Sans Pro Light"/>
                <w:noProof/>
              </w:rPr>
              <w:fldChar w:fldCharType="end"/>
            </w:r>
          </w:hyperlink>
        </w:p>
        <w:p w14:paraId="267FA73E" w14:textId="44A88A7A"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050204661">
            <w:r w:rsidR="33DE2D1A" w:rsidRPr="00F6470F">
              <w:rPr>
                <w:rStyle w:val="Hyperlink"/>
                <w:rFonts w:ascii="Source Sans Pro Light" w:hAnsi="Source Sans Pro Light"/>
                <w:noProof/>
              </w:rPr>
              <w:t>2.3</w:t>
            </w:r>
            <w:r w:rsidR="00A00D73" w:rsidRPr="00F6470F">
              <w:rPr>
                <w:rFonts w:ascii="Source Sans Pro Light" w:hAnsi="Source Sans Pro Light"/>
                <w:noProof/>
              </w:rPr>
              <w:tab/>
            </w:r>
            <w:r w:rsidR="33DE2D1A" w:rsidRPr="00F6470F">
              <w:rPr>
                <w:rStyle w:val="Hyperlink"/>
                <w:rFonts w:ascii="Source Sans Pro Light" w:hAnsi="Source Sans Pro Light"/>
                <w:noProof/>
              </w:rPr>
              <w:t>Wood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050204661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4</w:t>
            </w:r>
            <w:r w:rsidR="00A00D73" w:rsidRPr="00F6470F">
              <w:rPr>
                <w:rFonts w:ascii="Source Sans Pro Light" w:hAnsi="Source Sans Pro Light"/>
                <w:noProof/>
              </w:rPr>
              <w:fldChar w:fldCharType="end"/>
            </w:r>
          </w:hyperlink>
        </w:p>
        <w:p w14:paraId="0A3FB298" w14:textId="5FAA95D1"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638263911">
            <w:r w:rsidR="33DE2D1A" w:rsidRPr="00F6470F">
              <w:rPr>
                <w:rStyle w:val="Hyperlink"/>
                <w:rFonts w:ascii="Source Sans Pro Light" w:hAnsi="Source Sans Pro Light"/>
                <w:noProof/>
              </w:rPr>
              <w:t>2.4</w:t>
            </w:r>
            <w:r w:rsidR="00A00D73" w:rsidRPr="00F6470F">
              <w:rPr>
                <w:rFonts w:ascii="Source Sans Pro Light" w:hAnsi="Source Sans Pro Light"/>
                <w:noProof/>
              </w:rPr>
              <w:tab/>
            </w:r>
            <w:r w:rsidR="33DE2D1A" w:rsidRPr="00F6470F">
              <w:rPr>
                <w:rStyle w:val="Hyperlink"/>
                <w:rFonts w:ascii="Source Sans Pro Light" w:hAnsi="Source Sans Pro Light"/>
                <w:noProof/>
              </w:rPr>
              <w:t>Peat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638263911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6</w:t>
            </w:r>
            <w:r w:rsidR="00A00D73" w:rsidRPr="00F6470F">
              <w:rPr>
                <w:rFonts w:ascii="Source Sans Pro Light" w:hAnsi="Source Sans Pro Light"/>
                <w:noProof/>
              </w:rPr>
              <w:fldChar w:fldCharType="end"/>
            </w:r>
          </w:hyperlink>
        </w:p>
        <w:p w14:paraId="48B3261E" w14:textId="427356C3" w:rsidR="006139AF" w:rsidRPr="00F6470F" w:rsidRDefault="00000000" w:rsidP="00F6470F">
          <w:pPr>
            <w:pStyle w:val="TOC1"/>
            <w:spacing w:line="360" w:lineRule="auto"/>
            <w:rPr>
              <w:rStyle w:val="Hyperlink"/>
              <w:noProof/>
              <w:sz w:val="24"/>
            </w:rPr>
          </w:pPr>
          <w:hyperlink w:anchor="_Toc1424193405">
            <w:r w:rsidR="33DE2D1A" w:rsidRPr="00F6470F">
              <w:rPr>
                <w:rStyle w:val="Hyperlink"/>
                <w:noProof/>
                <w:sz w:val="24"/>
              </w:rPr>
              <w:t>3</w:t>
            </w:r>
            <w:r w:rsidR="00A00D73" w:rsidRPr="00F6470F">
              <w:rPr>
                <w:noProof/>
                <w:sz w:val="24"/>
              </w:rPr>
              <w:tab/>
            </w:r>
            <w:r w:rsidR="33DE2D1A" w:rsidRPr="00F6470F">
              <w:rPr>
                <w:rStyle w:val="Hyperlink"/>
                <w:noProof/>
                <w:sz w:val="24"/>
              </w:rPr>
              <w:t>Sampling plan for Phase 2</w:t>
            </w:r>
            <w:r w:rsidR="00A00D73" w:rsidRPr="00F6470F">
              <w:rPr>
                <w:noProof/>
                <w:sz w:val="24"/>
              </w:rPr>
              <w:tab/>
            </w:r>
            <w:r w:rsidR="00A00D73" w:rsidRPr="00F6470F">
              <w:rPr>
                <w:noProof/>
                <w:sz w:val="24"/>
              </w:rPr>
              <w:fldChar w:fldCharType="begin"/>
            </w:r>
            <w:r w:rsidR="00A00D73" w:rsidRPr="00F6470F">
              <w:rPr>
                <w:noProof/>
                <w:sz w:val="24"/>
              </w:rPr>
              <w:instrText>PAGEREF _Toc1424193405 \h</w:instrText>
            </w:r>
            <w:r w:rsidR="00A00D73" w:rsidRPr="00F6470F">
              <w:rPr>
                <w:noProof/>
                <w:sz w:val="24"/>
              </w:rPr>
            </w:r>
            <w:r w:rsidR="00A00D73" w:rsidRPr="00F6470F">
              <w:rPr>
                <w:noProof/>
                <w:sz w:val="24"/>
              </w:rPr>
              <w:fldChar w:fldCharType="separate"/>
            </w:r>
            <w:r w:rsidR="00F6470F">
              <w:rPr>
                <w:noProof/>
                <w:sz w:val="24"/>
              </w:rPr>
              <w:t>23</w:t>
            </w:r>
            <w:r w:rsidR="00A00D73" w:rsidRPr="00F6470F">
              <w:rPr>
                <w:noProof/>
                <w:sz w:val="24"/>
              </w:rPr>
              <w:fldChar w:fldCharType="end"/>
            </w:r>
          </w:hyperlink>
        </w:p>
        <w:p w14:paraId="1BCA2FE2" w14:textId="32F76E1A"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599350277">
            <w:r w:rsidR="33DE2D1A" w:rsidRPr="00F6470F">
              <w:rPr>
                <w:rStyle w:val="Hyperlink"/>
                <w:rFonts w:ascii="Source Sans Pro Light" w:hAnsi="Source Sans Pro Light"/>
                <w:noProof/>
              </w:rPr>
              <w:t>3.1</w:t>
            </w:r>
            <w:r w:rsidR="00A00D73" w:rsidRPr="00F6470F">
              <w:rPr>
                <w:rFonts w:ascii="Source Sans Pro Light" w:hAnsi="Source Sans Pro Light"/>
                <w:noProof/>
              </w:rPr>
              <w:tab/>
            </w:r>
            <w:r w:rsidR="33DE2D1A" w:rsidRPr="00F6470F">
              <w:rPr>
                <w:rStyle w:val="Hyperlink"/>
                <w:rFonts w:ascii="Source Sans Pro Light" w:hAnsi="Source Sans Pro Light"/>
                <w:noProof/>
              </w:rPr>
              <w:t>Marine</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599350277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24</w:t>
            </w:r>
            <w:r w:rsidR="00A00D73" w:rsidRPr="00F6470F">
              <w:rPr>
                <w:rFonts w:ascii="Source Sans Pro Light" w:hAnsi="Source Sans Pro Light"/>
                <w:noProof/>
              </w:rPr>
              <w:fldChar w:fldCharType="end"/>
            </w:r>
          </w:hyperlink>
        </w:p>
        <w:p w14:paraId="369BA28E" w14:textId="2EA3A776"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317514782">
            <w:r w:rsidR="33DE2D1A" w:rsidRPr="00F6470F">
              <w:rPr>
                <w:rStyle w:val="Hyperlink"/>
                <w:rFonts w:ascii="Source Sans Pro Light" w:hAnsi="Source Sans Pro Light"/>
                <w:noProof/>
              </w:rPr>
              <w:t>3.2</w:t>
            </w:r>
            <w:r w:rsidR="00A00D73" w:rsidRPr="00F6470F">
              <w:rPr>
                <w:rFonts w:ascii="Source Sans Pro Light" w:hAnsi="Source Sans Pro Light"/>
                <w:noProof/>
              </w:rPr>
              <w:tab/>
            </w:r>
            <w:r w:rsidR="33DE2D1A" w:rsidRPr="00F6470F">
              <w:rPr>
                <w:rStyle w:val="Hyperlink"/>
                <w:rFonts w:ascii="Source Sans Pro Light" w:hAnsi="Source Sans Pro Light"/>
                <w:noProof/>
              </w:rPr>
              <w:t>Freshwater</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317514782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28</w:t>
            </w:r>
            <w:r w:rsidR="00A00D73" w:rsidRPr="00F6470F">
              <w:rPr>
                <w:rFonts w:ascii="Source Sans Pro Light" w:hAnsi="Source Sans Pro Light"/>
                <w:noProof/>
              </w:rPr>
              <w:fldChar w:fldCharType="end"/>
            </w:r>
          </w:hyperlink>
        </w:p>
        <w:p w14:paraId="0BB7F6EF" w14:textId="04897757"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647191361">
            <w:r w:rsidR="33DE2D1A" w:rsidRPr="00F6470F">
              <w:rPr>
                <w:rStyle w:val="Hyperlink"/>
                <w:rFonts w:ascii="Source Sans Pro Light" w:hAnsi="Source Sans Pro Light"/>
                <w:noProof/>
              </w:rPr>
              <w:t>3.3</w:t>
            </w:r>
            <w:r w:rsidR="00A00D73" w:rsidRPr="00F6470F">
              <w:rPr>
                <w:rFonts w:ascii="Source Sans Pro Light" w:hAnsi="Source Sans Pro Light"/>
                <w:noProof/>
              </w:rPr>
              <w:tab/>
            </w:r>
            <w:r w:rsidR="33DE2D1A" w:rsidRPr="00F6470F">
              <w:rPr>
                <w:rStyle w:val="Hyperlink"/>
                <w:rFonts w:ascii="Source Sans Pro Light" w:hAnsi="Source Sans Pro Light"/>
                <w:noProof/>
              </w:rPr>
              <w:t>Wood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647191361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39</w:t>
            </w:r>
            <w:r w:rsidR="00A00D73" w:rsidRPr="00F6470F">
              <w:rPr>
                <w:rFonts w:ascii="Source Sans Pro Light" w:hAnsi="Source Sans Pro Light"/>
                <w:noProof/>
              </w:rPr>
              <w:fldChar w:fldCharType="end"/>
            </w:r>
          </w:hyperlink>
        </w:p>
        <w:p w14:paraId="2B88DE08" w14:textId="194FC5AD"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151091800">
            <w:r w:rsidR="33DE2D1A" w:rsidRPr="00F6470F">
              <w:rPr>
                <w:rStyle w:val="Hyperlink"/>
                <w:rFonts w:ascii="Source Sans Pro Light" w:hAnsi="Source Sans Pro Light"/>
                <w:noProof/>
              </w:rPr>
              <w:t>3.4</w:t>
            </w:r>
            <w:r w:rsidR="00A00D73" w:rsidRPr="00F6470F">
              <w:rPr>
                <w:rFonts w:ascii="Source Sans Pro Light" w:hAnsi="Source Sans Pro Light"/>
                <w:noProof/>
              </w:rPr>
              <w:tab/>
            </w:r>
            <w:r w:rsidR="33DE2D1A" w:rsidRPr="00F6470F">
              <w:rPr>
                <w:rStyle w:val="Hyperlink"/>
                <w:rFonts w:ascii="Source Sans Pro Light" w:hAnsi="Source Sans Pro Light"/>
                <w:noProof/>
              </w:rPr>
              <w:t>Peat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151091800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44</w:t>
            </w:r>
            <w:r w:rsidR="00A00D73" w:rsidRPr="00F6470F">
              <w:rPr>
                <w:rFonts w:ascii="Source Sans Pro Light" w:hAnsi="Source Sans Pro Light"/>
                <w:noProof/>
              </w:rPr>
              <w:fldChar w:fldCharType="end"/>
            </w:r>
          </w:hyperlink>
        </w:p>
        <w:p w14:paraId="3CBA9D04" w14:textId="763E48EE" w:rsidR="006139AF" w:rsidRPr="00F6470F" w:rsidRDefault="00000000" w:rsidP="00F6470F">
          <w:pPr>
            <w:pStyle w:val="TOC1"/>
            <w:spacing w:line="360" w:lineRule="auto"/>
            <w:rPr>
              <w:rStyle w:val="Hyperlink"/>
              <w:noProof/>
              <w:sz w:val="24"/>
            </w:rPr>
          </w:pPr>
          <w:hyperlink w:anchor="_Toc753379471">
            <w:r w:rsidR="33DE2D1A" w:rsidRPr="00F6470F">
              <w:rPr>
                <w:rStyle w:val="Hyperlink"/>
                <w:noProof/>
                <w:sz w:val="24"/>
              </w:rPr>
              <w:t>4</w:t>
            </w:r>
            <w:r w:rsidR="00A00D73" w:rsidRPr="00F6470F">
              <w:rPr>
                <w:noProof/>
                <w:sz w:val="24"/>
              </w:rPr>
              <w:tab/>
            </w:r>
            <w:r w:rsidR="33DE2D1A" w:rsidRPr="00F6470F">
              <w:rPr>
                <w:rStyle w:val="Hyperlink"/>
                <w:noProof/>
                <w:sz w:val="24"/>
              </w:rPr>
              <w:t>Appendices</w:t>
            </w:r>
            <w:r w:rsidR="00A00D73" w:rsidRPr="00F6470F">
              <w:rPr>
                <w:noProof/>
                <w:sz w:val="24"/>
              </w:rPr>
              <w:tab/>
            </w:r>
            <w:r w:rsidR="00A00D73" w:rsidRPr="00F6470F">
              <w:rPr>
                <w:noProof/>
                <w:sz w:val="24"/>
              </w:rPr>
              <w:fldChar w:fldCharType="begin"/>
            </w:r>
            <w:r w:rsidR="00A00D73" w:rsidRPr="00F6470F">
              <w:rPr>
                <w:noProof/>
                <w:sz w:val="24"/>
              </w:rPr>
              <w:instrText>PAGEREF _Toc753379471 \h</w:instrText>
            </w:r>
            <w:r w:rsidR="00A00D73" w:rsidRPr="00F6470F">
              <w:rPr>
                <w:noProof/>
                <w:sz w:val="24"/>
              </w:rPr>
            </w:r>
            <w:r w:rsidR="00A00D73" w:rsidRPr="00F6470F">
              <w:rPr>
                <w:noProof/>
                <w:sz w:val="24"/>
              </w:rPr>
              <w:fldChar w:fldCharType="separate"/>
            </w:r>
            <w:r w:rsidR="00F6470F">
              <w:rPr>
                <w:noProof/>
                <w:sz w:val="24"/>
              </w:rPr>
              <w:t>50</w:t>
            </w:r>
            <w:r w:rsidR="00A00D73" w:rsidRPr="00F6470F">
              <w:rPr>
                <w:noProof/>
                <w:sz w:val="24"/>
              </w:rPr>
              <w:fldChar w:fldCharType="end"/>
            </w:r>
          </w:hyperlink>
        </w:p>
        <w:p w14:paraId="5E268090" w14:textId="3C52D5C8"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579144980">
            <w:r w:rsidR="33DE2D1A" w:rsidRPr="00F6470F">
              <w:rPr>
                <w:rStyle w:val="Hyperlink"/>
                <w:rFonts w:ascii="Source Sans Pro Light" w:hAnsi="Source Sans Pro Light"/>
                <w:noProof/>
              </w:rPr>
              <w:t>4.1</w:t>
            </w:r>
            <w:r w:rsidR="00A00D73" w:rsidRPr="00F6470F">
              <w:rPr>
                <w:rFonts w:ascii="Source Sans Pro Light" w:hAnsi="Source Sans Pro Light"/>
                <w:noProof/>
              </w:rPr>
              <w:tab/>
            </w:r>
            <w:r w:rsidR="33DE2D1A" w:rsidRPr="00F6470F">
              <w:rPr>
                <w:rStyle w:val="Hyperlink"/>
                <w:rFonts w:ascii="Source Sans Pro Light" w:hAnsi="Source Sans Pro Light"/>
                <w:noProof/>
              </w:rPr>
              <w:t>Pilot results marine</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579144980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50</w:t>
            </w:r>
            <w:r w:rsidR="00A00D73" w:rsidRPr="00F6470F">
              <w:rPr>
                <w:rFonts w:ascii="Source Sans Pro Light" w:hAnsi="Source Sans Pro Light"/>
                <w:noProof/>
              </w:rPr>
              <w:fldChar w:fldCharType="end"/>
            </w:r>
          </w:hyperlink>
        </w:p>
        <w:p w14:paraId="061EF38D" w14:textId="44B6FA37"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024360855">
            <w:r w:rsidR="33DE2D1A" w:rsidRPr="00F6470F">
              <w:rPr>
                <w:rStyle w:val="Hyperlink"/>
                <w:rFonts w:ascii="Source Sans Pro Light" w:hAnsi="Source Sans Pro Light"/>
                <w:noProof/>
              </w:rPr>
              <w:t>4.2</w:t>
            </w:r>
            <w:r w:rsidR="00A00D73" w:rsidRPr="00F6470F">
              <w:rPr>
                <w:rFonts w:ascii="Source Sans Pro Light" w:hAnsi="Source Sans Pro Light"/>
                <w:noProof/>
              </w:rPr>
              <w:tab/>
            </w:r>
            <w:r w:rsidR="33DE2D1A" w:rsidRPr="00F6470F">
              <w:rPr>
                <w:rStyle w:val="Hyperlink"/>
                <w:rFonts w:ascii="Source Sans Pro Light" w:hAnsi="Source Sans Pro Light"/>
                <w:noProof/>
              </w:rPr>
              <w:t>Pilot results freshwater</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024360855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70</w:t>
            </w:r>
            <w:r w:rsidR="00A00D73" w:rsidRPr="00F6470F">
              <w:rPr>
                <w:rFonts w:ascii="Source Sans Pro Light" w:hAnsi="Source Sans Pro Light"/>
                <w:noProof/>
              </w:rPr>
              <w:fldChar w:fldCharType="end"/>
            </w:r>
          </w:hyperlink>
        </w:p>
        <w:p w14:paraId="6C721687" w14:textId="20AA6F6D"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647269668">
            <w:r w:rsidR="33DE2D1A" w:rsidRPr="00F6470F">
              <w:rPr>
                <w:rStyle w:val="Hyperlink"/>
                <w:rFonts w:ascii="Source Sans Pro Light" w:hAnsi="Source Sans Pro Light"/>
                <w:noProof/>
              </w:rPr>
              <w:t>4.3</w:t>
            </w:r>
            <w:r w:rsidR="00A00D73" w:rsidRPr="00F6470F">
              <w:rPr>
                <w:rFonts w:ascii="Source Sans Pro Light" w:hAnsi="Source Sans Pro Light"/>
                <w:noProof/>
              </w:rPr>
              <w:tab/>
            </w:r>
            <w:r w:rsidR="33DE2D1A" w:rsidRPr="00F6470F">
              <w:rPr>
                <w:rStyle w:val="Hyperlink"/>
                <w:rFonts w:ascii="Source Sans Pro Light" w:hAnsi="Source Sans Pro Light"/>
                <w:noProof/>
              </w:rPr>
              <w:t>Pilot results wood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647269668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98</w:t>
            </w:r>
            <w:r w:rsidR="00A00D73" w:rsidRPr="00F6470F">
              <w:rPr>
                <w:rFonts w:ascii="Source Sans Pro Light" w:hAnsi="Source Sans Pro Light"/>
                <w:noProof/>
              </w:rPr>
              <w:fldChar w:fldCharType="end"/>
            </w:r>
          </w:hyperlink>
        </w:p>
        <w:p w14:paraId="6FD71C9F" w14:textId="0E6E39D0"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831191963">
            <w:r w:rsidR="33DE2D1A" w:rsidRPr="00F6470F">
              <w:rPr>
                <w:rStyle w:val="Hyperlink"/>
                <w:rFonts w:ascii="Source Sans Pro Light" w:hAnsi="Source Sans Pro Light"/>
                <w:noProof/>
              </w:rPr>
              <w:t>4.4</w:t>
            </w:r>
            <w:r w:rsidR="00A00D73" w:rsidRPr="00F6470F">
              <w:rPr>
                <w:rFonts w:ascii="Source Sans Pro Light" w:hAnsi="Source Sans Pro Light"/>
                <w:noProof/>
              </w:rPr>
              <w:tab/>
            </w:r>
            <w:r w:rsidR="33DE2D1A" w:rsidRPr="00F6470F">
              <w:rPr>
                <w:rStyle w:val="Hyperlink"/>
                <w:rFonts w:ascii="Source Sans Pro Light" w:hAnsi="Source Sans Pro Light"/>
                <w:noProof/>
              </w:rPr>
              <w:t>Pilot results peatland</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831191963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11</w:t>
            </w:r>
            <w:r w:rsidR="00A00D73" w:rsidRPr="00F6470F">
              <w:rPr>
                <w:rFonts w:ascii="Source Sans Pro Light" w:hAnsi="Source Sans Pro Light"/>
                <w:noProof/>
              </w:rPr>
              <w:fldChar w:fldCharType="end"/>
            </w:r>
          </w:hyperlink>
        </w:p>
        <w:p w14:paraId="2A71E90A" w14:textId="36D80AE7" w:rsidR="006139AF" w:rsidRPr="00F6470F" w:rsidRDefault="00000000" w:rsidP="00F6470F">
          <w:pPr>
            <w:pStyle w:val="TOC2"/>
            <w:tabs>
              <w:tab w:val="clear" w:pos="9016"/>
              <w:tab w:val="left" w:pos="720"/>
              <w:tab w:val="right" w:leader="dot" w:pos="9015"/>
            </w:tabs>
            <w:spacing w:line="360" w:lineRule="auto"/>
            <w:rPr>
              <w:rStyle w:val="Hyperlink"/>
              <w:rFonts w:ascii="Source Sans Pro Light" w:hAnsi="Source Sans Pro Light"/>
              <w:noProof/>
            </w:rPr>
          </w:pPr>
          <w:hyperlink w:anchor="_Toc1564483564">
            <w:r w:rsidR="33DE2D1A" w:rsidRPr="00F6470F">
              <w:rPr>
                <w:rStyle w:val="Hyperlink"/>
                <w:rFonts w:ascii="Source Sans Pro Light" w:hAnsi="Source Sans Pro Light"/>
                <w:noProof/>
              </w:rPr>
              <w:t>4.5</w:t>
            </w:r>
            <w:r w:rsidR="00A00D73" w:rsidRPr="00F6470F">
              <w:rPr>
                <w:rFonts w:ascii="Source Sans Pro Light" w:hAnsi="Source Sans Pro Light"/>
                <w:noProof/>
              </w:rPr>
              <w:tab/>
            </w:r>
            <w:r w:rsidR="33DE2D1A" w:rsidRPr="00F6470F">
              <w:rPr>
                <w:rStyle w:val="Hyperlink"/>
                <w:rFonts w:ascii="Source Sans Pro Light" w:hAnsi="Source Sans Pro Light"/>
                <w:noProof/>
              </w:rPr>
              <w:t>Sample analysis costs and kit components</w:t>
            </w:r>
            <w:r w:rsidR="00A00D73" w:rsidRPr="00F6470F">
              <w:rPr>
                <w:rFonts w:ascii="Source Sans Pro Light" w:hAnsi="Source Sans Pro Light"/>
                <w:noProof/>
              </w:rPr>
              <w:tab/>
            </w:r>
            <w:r w:rsidR="00A00D73" w:rsidRPr="00F6470F">
              <w:rPr>
                <w:rFonts w:ascii="Source Sans Pro Light" w:hAnsi="Source Sans Pro Light"/>
                <w:noProof/>
              </w:rPr>
              <w:fldChar w:fldCharType="begin"/>
            </w:r>
            <w:r w:rsidR="00A00D73" w:rsidRPr="00F6470F">
              <w:rPr>
                <w:rFonts w:ascii="Source Sans Pro Light" w:hAnsi="Source Sans Pro Light"/>
                <w:noProof/>
              </w:rPr>
              <w:instrText>PAGEREF _Toc1564483564 \h</w:instrText>
            </w:r>
            <w:r w:rsidR="00A00D73" w:rsidRPr="00F6470F">
              <w:rPr>
                <w:rFonts w:ascii="Source Sans Pro Light" w:hAnsi="Source Sans Pro Light"/>
                <w:noProof/>
              </w:rPr>
            </w:r>
            <w:r w:rsidR="00A00D73" w:rsidRPr="00F6470F">
              <w:rPr>
                <w:rFonts w:ascii="Source Sans Pro Light" w:hAnsi="Source Sans Pro Light"/>
                <w:noProof/>
              </w:rPr>
              <w:fldChar w:fldCharType="separate"/>
            </w:r>
            <w:r w:rsidR="00F6470F">
              <w:rPr>
                <w:rFonts w:ascii="Source Sans Pro Light" w:hAnsi="Source Sans Pro Light"/>
                <w:noProof/>
              </w:rPr>
              <w:t>120</w:t>
            </w:r>
            <w:r w:rsidR="00A00D73" w:rsidRPr="00F6470F">
              <w:rPr>
                <w:rFonts w:ascii="Source Sans Pro Light" w:hAnsi="Source Sans Pro Light"/>
                <w:noProof/>
              </w:rPr>
              <w:fldChar w:fldCharType="end"/>
            </w:r>
          </w:hyperlink>
        </w:p>
        <w:p w14:paraId="6F05E00C" w14:textId="0BA99DF0" w:rsidR="006139AF" w:rsidRPr="00F6470F" w:rsidRDefault="00000000" w:rsidP="00F6470F">
          <w:pPr>
            <w:pStyle w:val="TOC1"/>
            <w:spacing w:line="360" w:lineRule="auto"/>
            <w:rPr>
              <w:rStyle w:val="Hyperlink"/>
              <w:noProof/>
              <w:sz w:val="24"/>
            </w:rPr>
          </w:pPr>
          <w:hyperlink w:anchor="_Toc1080977871">
            <w:r w:rsidR="33DE2D1A" w:rsidRPr="00F6470F">
              <w:rPr>
                <w:rStyle w:val="Hyperlink"/>
                <w:noProof/>
                <w:sz w:val="24"/>
              </w:rPr>
              <w:t>5</w:t>
            </w:r>
            <w:r w:rsidR="00A00D73" w:rsidRPr="00F6470F">
              <w:rPr>
                <w:noProof/>
                <w:sz w:val="24"/>
              </w:rPr>
              <w:tab/>
            </w:r>
            <w:r w:rsidR="33DE2D1A" w:rsidRPr="00F6470F">
              <w:rPr>
                <w:rStyle w:val="Hyperlink"/>
                <w:noProof/>
                <w:sz w:val="24"/>
              </w:rPr>
              <w:t>Glossary</w:t>
            </w:r>
            <w:r w:rsidR="00A00D73" w:rsidRPr="00F6470F">
              <w:rPr>
                <w:noProof/>
                <w:sz w:val="24"/>
              </w:rPr>
              <w:tab/>
            </w:r>
            <w:r w:rsidR="00A00D73" w:rsidRPr="00F6470F">
              <w:rPr>
                <w:noProof/>
                <w:sz w:val="24"/>
              </w:rPr>
              <w:fldChar w:fldCharType="begin"/>
            </w:r>
            <w:r w:rsidR="00A00D73" w:rsidRPr="00F6470F">
              <w:rPr>
                <w:noProof/>
                <w:sz w:val="24"/>
              </w:rPr>
              <w:instrText>PAGEREF _Toc1080977871 \h</w:instrText>
            </w:r>
            <w:r w:rsidR="00A00D73" w:rsidRPr="00F6470F">
              <w:rPr>
                <w:noProof/>
                <w:sz w:val="24"/>
              </w:rPr>
            </w:r>
            <w:r w:rsidR="00A00D73" w:rsidRPr="00F6470F">
              <w:rPr>
                <w:noProof/>
                <w:sz w:val="24"/>
              </w:rPr>
              <w:fldChar w:fldCharType="separate"/>
            </w:r>
            <w:r w:rsidR="00F6470F">
              <w:rPr>
                <w:noProof/>
                <w:sz w:val="24"/>
              </w:rPr>
              <w:t>124</w:t>
            </w:r>
            <w:r w:rsidR="00A00D73" w:rsidRPr="00F6470F">
              <w:rPr>
                <w:noProof/>
                <w:sz w:val="24"/>
              </w:rPr>
              <w:fldChar w:fldCharType="end"/>
            </w:r>
          </w:hyperlink>
        </w:p>
        <w:p w14:paraId="5362F352" w14:textId="38EEB4E3" w:rsidR="008E1035" w:rsidRPr="00F6470F" w:rsidRDefault="00000000" w:rsidP="00F6470F">
          <w:pPr>
            <w:pStyle w:val="TOC1"/>
            <w:spacing w:line="360" w:lineRule="auto"/>
            <w:rPr>
              <w:rStyle w:val="Hyperlink"/>
              <w:noProof/>
            </w:rPr>
          </w:pPr>
          <w:hyperlink w:anchor="_Toc667247132">
            <w:r w:rsidR="33DE2D1A" w:rsidRPr="00F6470F">
              <w:rPr>
                <w:rStyle w:val="Hyperlink"/>
                <w:noProof/>
                <w:sz w:val="24"/>
              </w:rPr>
              <w:t>6</w:t>
            </w:r>
            <w:r w:rsidR="00A00D73" w:rsidRPr="00F6470F">
              <w:rPr>
                <w:noProof/>
                <w:sz w:val="24"/>
              </w:rPr>
              <w:tab/>
            </w:r>
            <w:r w:rsidR="33DE2D1A" w:rsidRPr="00F6470F">
              <w:rPr>
                <w:rStyle w:val="Hyperlink"/>
                <w:noProof/>
                <w:sz w:val="24"/>
              </w:rPr>
              <w:t>Bibliography</w:t>
            </w:r>
            <w:r w:rsidR="00A00D73" w:rsidRPr="00F6470F">
              <w:rPr>
                <w:noProof/>
                <w:sz w:val="24"/>
              </w:rPr>
              <w:tab/>
            </w:r>
            <w:r w:rsidR="00A00D73" w:rsidRPr="00F6470F">
              <w:rPr>
                <w:noProof/>
                <w:sz w:val="24"/>
              </w:rPr>
              <w:fldChar w:fldCharType="begin"/>
            </w:r>
            <w:r w:rsidR="00A00D73" w:rsidRPr="00F6470F">
              <w:rPr>
                <w:noProof/>
                <w:sz w:val="24"/>
              </w:rPr>
              <w:instrText>PAGEREF _Toc667247132 \h</w:instrText>
            </w:r>
            <w:r w:rsidR="00A00D73" w:rsidRPr="00F6470F">
              <w:rPr>
                <w:noProof/>
                <w:sz w:val="24"/>
              </w:rPr>
            </w:r>
            <w:r w:rsidR="00A00D73" w:rsidRPr="00F6470F">
              <w:rPr>
                <w:noProof/>
                <w:sz w:val="24"/>
              </w:rPr>
              <w:fldChar w:fldCharType="separate"/>
            </w:r>
            <w:r w:rsidR="00F6470F">
              <w:rPr>
                <w:noProof/>
                <w:sz w:val="24"/>
              </w:rPr>
              <w:t>129</w:t>
            </w:r>
            <w:r w:rsidR="00A00D73" w:rsidRPr="00F6470F">
              <w:rPr>
                <w:noProof/>
                <w:sz w:val="24"/>
              </w:rPr>
              <w:fldChar w:fldCharType="end"/>
            </w:r>
          </w:hyperlink>
          <w:r w:rsidR="00A00D73" w:rsidRPr="00F6470F">
            <w:rPr>
              <w:sz w:val="24"/>
            </w:rPr>
            <w:fldChar w:fldCharType="end"/>
          </w:r>
        </w:p>
      </w:sdtContent>
    </w:sdt>
    <w:p w14:paraId="2E0BBE04" w14:textId="77777777" w:rsidR="003E4A0A" w:rsidRDefault="003E4A0A" w:rsidP="008B3362">
      <w:pPr>
        <w:spacing w:after="160" w:line="259" w:lineRule="auto"/>
        <w:jc w:val="both"/>
        <w:sectPr w:rsidR="003E4A0A" w:rsidSect="000F708B">
          <w:headerReference w:type="default" r:id="rId14"/>
          <w:footerReference w:type="default" r:id="rId15"/>
          <w:pgSz w:w="11906" w:h="16838"/>
          <w:pgMar w:top="1440" w:right="1440" w:bottom="1440" w:left="1440" w:header="720" w:footer="720" w:gutter="0"/>
          <w:cols w:space="720"/>
          <w:docGrid w:linePitch="360"/>
        </w:sectPr>
      </w:pPr>
    </w:p>
    <w:p w14:paraId="2FF748A3" w14:textId="2725603D" w:rsidR="00C56697" w:rsidRPr="00904331" w:rsidRDefault="00CF46DA" w:rsidP="00A978DF">
      <w:pPr>
        <w:pStyle w:val="Heading1"/>
        <w:spacing w:line="360" w:lineRule="auto"/>
        <w:jc w:val="both"/>
      </w:pPr>
      <w:bookmarkStart w:id="2" w:name="_Toc1063111155"/>
      <w:bookmarkStart w:id="3" w:name="_Toc786624309"/>
      <w:r>
        <w:lastRenderedPageBreak/>
        <w:t>Introduction</w:t>
      </w:r>
      <w:bookmarkEnd w:id="2"/>
      <w:bookmarkEnd w:id="3"/>
    </w:p>
    <w:p w14:paraId="3CAA6EAE" w14:textId="77777777" w:rsidR="00C56697" w:rsidRPr="000674E3" w:rsidRDefault="00C56697" w:rsidP="00A978DF">
      <w:pPr>
        <w:spacing w:line="360" w:lineRule="auto"/>
        <w:jc w:val="both"/>
        <w:rPr>
          <w:rFonts w:ascii="Source Sans Pro" w:hAnsi="Source Sans Pro"/>
          <w:lang w:eastAsia="en-US"/>
        </w:rPr>
      </w:pPr>
      <w:r w:rsidRPr="00091174">
        <w:rPr>
          <w:noProof/>
          <w:color w:val="2B579A"/>
          <w:shd w:val="clear" w:color="auto" w:fill="E6E6E6"/>
        </w:rPr>
        <mc:AlternateContent>
          <mc:Choice Requires="wps">
            <w:drawing>
              <wp:anchor distT="0" distB="0" distL="114300" distR="114300" simplePos="0" relativeHeight="251658240" behindDoc="0" locked="0" layoutInCell="1" allowOverlap="1" wp14:anchorId="3444648D" wp14:editId="6CD74286">
                <wp:simplePos x="0" y="0"/>
                <wp:positionH relativeFrom="column">
                  <wp:posOffset>0</wp:posOffset>
                </wp:positionH>
                <wp:positionV relativeFrom="paragraph">
                  <wp:posOffset>-635</wp:posOffset>
                </wp:positionV>
                <wp:extent cx="5644243" cy="45719"/>
                <wp:effectExtent l="0" t="0" r="0" b="5715"/>
                <wp:wrapNone/>
                <wp:docPr id="27" name="Rect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94D485" id="Rectangle 27" o:spid="_x0000_s1026" alt="&quot;&quot;" style="position:absolute;margin-left:0;margin-top:-.05pt;width:444.4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39CB01D6" w14:textId="68E944B3" w:rsidR="00A01246" w:rsidRDefault="00732FEF" w:rsidP="00A978DF">
      <w:pPr>
        <w:pStyle w:val="Heading2"/>
      </w:pPr>
      <w:bookmarkStart w:id="4" w:name="_Toc121349041"/>
      <w:bookmarkStart w:id="5" w:name="_Toc703224999"/>
      <w:bookmarkEnd w:id="4"/>
      <w:r>
        <w:t>The biodiversity monitoring challenge</w:t>
      </w:r>
      <w:bookmarkEnd w:id="5"/>
    </w:p>
    <w:p w14:paraId="2F5FF771" w14:textId="77777777" w:rsidR="00A978DF" w:rsidRPr="00A978DF" w:rsidRDefault="00A978DF" w:rsidP="00A978DF"/>
    <w:p w14:paraId="037C7F19" w14:textId="12A14DB9" w:rsidR="002B3094" w:rsidRDefault="5A399DDC" w:rsidP="00C42782">
      <w:pPr>
        <w:pStyle w:val="NMtext"/>
        <w:spacing w:line="360" w:lineRule="auto"/>
      </w:pPr>
      <w:r>
        <w:t>Biodiversity loss is widely recognised as one of the most urgent global challenges to be addressed in the next decade. One elemen</w:t>
      </w:r>
      <w:r w:rsidR="0C9027FC">
        <w:t>t</w:t>
      </w:r>
      <w:r w:rsidR="5D6D1740">
        <w:t xml:space="preserve"> of the Global Biodiversity Framework</w:t>
      </w:r>
      <w:r w:rsidR="0EDA44B4">
        <w:t xml:space="preserve"> </w:t>
      </w:r>
      <w:r w:rsidR="67D66252">
        <w:t xml:space="preserve">is the 30x30 target, which aims to protect 30% of the planet for nature by 2030. </w:t>
      </w:r>
      <w:r w:rsidR="6B5FECC4">
        <w:t>Committed countries are expected to contribute to this global goal through domestic action to increase coverage of effectively managed protected areas.</w:t>
      </w:r>
      <w:r w:rsidR="180FEA90">
        <w:t xml:space="preserve"> </w:t>
      </w:r>
      <w:r w:rsidR="002B3094" w:rsidRPr="002B3094">
        <w:t>The Scottish Government 2020 Statement of Intent on Biodiversity outlined the commitment to the 30x30 target. Additionally, the 2021 Programme for Government committed to the deployment of Nature Networks. These two programmes are key components in increasing ecological connectivity and restoration of nature more widely, helping to deliver the Scottish Biodiversity Strategy</w:t>
      </w:r>
      <w:r w:rsidR="0021042C">
        <w:t xml:space="preserve">. These two programmes are key components in increasing ecological connectivity and restoration of nature more widely, helping to deliver ambitions of the </w:t>
      </w:r>
      <w:hyperlink r:id="rId16" w:history="1">
        <w:r w:rsidR="0021042C" w:rsidRPr="00C42782">
          <w:rPr>
            <w:rStyle w:val="Hyperlink"/>
          </w:rPr>
          <w:t>Scottish Biodiversity Strategy</w:t>
        </w:r>
      </w:hyperlink>
      <w:r w:rsidR="0021042C">
        <w:t xml:space="preserve"> which was published in 2022. </w:t>
      </w:r>
    </w:p>
    <w:p w14:paraId="2C2CB3B8" w14:textId="6FF0C9D9" w:rsidR="00AB1413" w:rsidRDefault="180FEA90" w:rsidP="00C42782">
      <w:pPr>
        <w:pStyle w:val="NMtext"/>
        <w:spacing w:line="360" w:lineRule="auto"/>
      </w:pPr>
      <w:r>
        <w:t xml:space="preserve">However, the vast complexity of nature makes it almost impossible </w:t>
      </w:r>
      <w:r w:rsidR="51980B61">
        <w:t>to capture</w:t>
      </w:r>
      <w:r w:rsidR="2304B71A">
        <w:t xml:space="preserve"> the full scope of biodiversity</w:t>
      </w:r>
      <w:r w:rsidR="5E12F318">
        <w:t>, and despite decades of monitoring efforts, large gaps remain</w:t>
      </w:r>
      <w:r w:rsidR="6AFF89C9">
        <w:t xml:space="preserve"> in our knowledge of biodiversity and how it responds to different pressures. Critical to solving the global biodiversity crisis is improving the speed, scope, and scale of data collection to better monitor progress relative to actions and interventions to better inform future responses</w:t>
      </w:r>
      <w:r w:rsidR="4B4133CC">
        <w:t>.</w:t>
      </w:r>
      <w:r w:rsidR="0383A422">
        <w:t xml:space="preserve"> DNA-based monitoring </w:t>
      </w:r>
      <w:r w:rsidR="4EF41E16">
        <w:t>uses high-throughput DNA sequencing to rapidly characterise the species diversity present in mixed-species and environ</w:t>
      </w:r>
      <w:r w:rsidR="3BC838BB">
        <w:t>mental samples and</w:t>
      </w:r>
      <w:r w:rsidR="0383A422">
        <w:t xml:space="preserve"> has the potential to be truly transformative in this regard</w:t>
      </w:r>
      <w:r w:rsidR="131665D3">
        <w:t>, enabling biodiversity to be measured and monitored at large geographic scales</w:t>
      </w:r>
      <w:r w:rsidR="3CA30527">
        <w:t xml:space="preserve">. </w:t>
      </w:r>
      <w:r w:rsidR="004A4565">
        <w:t>It</w:t>
      </w:r>
      <w:r w:rsidR="00A5343E">
        <w:t xml:space="preserve"> generates sufficient data for the application of ecological statistics and </w:t>
      </w:r>
      <w:r w:rsidR="00AB1413">
        <w:t>holds the potential for</w:t>
      </w:r>
      <w:r w:rsidR="00A5343E">
        <w:t xml:space="preserve"> development of new biotic indicators for a wide range of habitats and geographies.</w:t>
      </w:r>
      <w:r w:rsidR="00CA5050">
        <w:t xml:space="preserve"> </w:t>
      </w:r>
      <w:r w:rsidR="0070110C">
        <w:t xml:space="preserve">However, </w:t>
      </w:r>
      <w:r w:rsidR="00F65AEC">
        <w:t xml:space="preserve">uncertainties </w:t>
      </w:r>
      <w:r w:rsidR="00564542">
        <w:t xml:space="preserve">remain </w:t>
      </w:r>
      <w:r w:rsidR="00101C5B">
        <w:t xml:space="preserve">around how to best utilise </w:t>
      </w:r>
      <w:r w:rsidR="6E8D5C51">
        <w:t xml:space="preserve">DNA-based monitoring </w:t>
      </w:r>
      <w:r w:rsidR="00246622">
        <w:t xml:space="preserve">approaches </w:t>
      </w:r>
      <w:r w:rsidR="00B56985">
        <w:t xml:space="preserve">considering </w:t>
      </w:r>
      <w:r w:rsidR="00414479">
        <w:t>scientific</w:t>
      </w:r>
      <w:r w:rsidR="001F37E2">
        <w:t xml:space="preserve">, </w:t>
      </w:r>
      <w:r w:rsidR="00E97F5B">
        <w:t>operational,</w:t>
      </w:r>
      <w:r w:rsidR="001F37E2">
        <w:t xml:space="preserve"> and </w:t>
      </w:r>
      <w:r w:rsidR="00B56985">
        <w:t xml:space="preserve">fiscal </w:t>
      </w:r>
      <w:r w:rsidR="00532B24">
        <w:t xml:space="preserve">perspectives. </w:t>
      </w:r>
    </w:p>
    <w:p w14:paraId="6F80FD68" w14:textId="172B4764" w:rsidR="00711602" w:rsidRPr="009E35E2" w:rsidRDefault="7AA33BDE" w:rsidP="00C42782">
      <w:pPr>
        <w:pStyle w:val="NMtext"/>
        <w:spacing w:line="360" w:lineRule="auto"/>
      </w:pPr>
      <w:r>
        <w:lastRenderedPageBreak/>
        <w:t>This report represents the second output of the project ‘Developing habitat scale DNA monitoring in support of post 2020 biodiversity reporting requirements’ funded by</w:t>
      </w:r>
      <w:r w:rsidR="080CA1CE">
        <w:t xml:space="preserve"> the</w:t>
      </w:r>
      <w:r>
        <w:t xml:space="preserve"> Scottish Government (Reference: NMP/001/20). Its </w:t>
      </w:r>
      <w:r w:rsidR="323B8C19">
        <w:t xml:space="preserve">main </w:t>
      </w:r>
      <w:r>
        <w:t xml:space="preserve">purpose is to </w:t>
      </w:r>
      <w:r w:rsidR="0C6C3C69">
        <w:t>outline</w:t>
      </w:r>
      <w:r w:rsidR="64C4FD74">
        <w:t xml:space="preserve"> the</w:t>
      </w:r>
      <w:r w:rsidR="0C6C3C69">
        <w:t xml:space="preserve"> </w:t>
      </w:r>
      <w:r w:rsidR="0C6C3C69" w:rsidRPr="00BD27DC">
        <w:t>(</w:t>
      </w:r>
      <w:proofErr w:type="spellStart"/>
      <w:r w:rsidR="0C6C3C69" w:rsidRPr="00BD27DC">
        <w:t>i</w:t>
      </w:r>
      <w:proofErr w:type="spellEnd"/>
      <w:r w:rsidR="0C6C3C69" w:rsidRPr="00BD27DC">
        <w:t>)</w:t>
      </w:r>
      <w:r w:rsidR="0C6C3C69">
        <w:t xml:space="preserve"> </w:t>
      </w:r>
      <w:r w:rsidR="100C3B3E">
        <w:t xml:space="preserve">initial </w:t>
      </w:r>
      <w:r w:rsidR="1BADFAEF">
        <w:t xml:space="preserve">project </w:t>
      </w:r>
      <w:r w:rsidR="0C6C3C69">
        <w:t>findings</w:t>
      </w:r>
      <w:r w:rsidR="0D4F7F17">
        <w:t>,</w:t>
      </w:r>
      <w:r w:rsidR="0E81319B">
        <w:t xml:space="preserve"> including</w:t>
      </w:r>
      <w:r w:rsidR="0D4F7F17">
        <w:t xml:space="preserve"> key</w:t>
      </w:r>
      <w:r w:rsidR="0E81319B">
        <w:t xml:space="preserve"> learning</w:t>
      </w:r>
      <w:r w:rsidR="0D4F7F17">
        <w:t xml:space="preserve"> opportunitie</w:t>
      </w:r>
      <w:r w:rsidR="0E81319B">
        <w:t>s</w:t>
      </w:r>
      <w:r w:rsidR="0D4F7F17">
        <w:t>,</w:t>
      </w:r>
      <w:r w:rsidR="0C6C3C69">
        <w:t xml:space="preserve"> from the </w:t>
      </w:r>
      <w:r w:rsidR="100C3B3E">
        <w:t xml:space="preserve">Phase 1 </w:t>
      </w:r>
      <w:r w:rsidR="0C6C3C69">
        <w:t xml:space="preserve">pilot study </w:t>
      </w:r>
      <w:r w:rsidR="4EC8C38B">
        <w:t xml:space="preserve">sampling and analysis </w:t>
      </w:r>
      <w:r w:rsidR="0C6C3C69">
        <w:t>carried out during 2021</w:t>
      </w:r>
      <w:r w:rsidR="00EF7F19">
        <w:t xml:space="preserve">, </w:t>
      </w:r>
      <w:r w:rsidR="0C6C3C69">
        <w:t xml:space="preserve">and </w:t>
      </w:r>
      <w:r w:rsidR="0C6C3C69" w:rsidRPr="00BD27DC">
        <w:t>(ii)</w:t>
      </w:r>
      <w:r w:rsidR="0C6C3C69">
        <w:t xml:space="preserve"> sampling plan design and rationale for Phase 2 of this project</w:t>
      </w:r>
      <w:r>
        <w:t>.</w:t>
      </w:r>
    </w:p>
    <w:p w14:paraId="76BC25E6" w14:textId="0A3E2BDD" w:rsidR="66121C63" w:rsidRDefault="66121C63" w:rsidP="66121C63">
      <w:pPr>
        <w:pStyle w:val="NMtext"/>
        <w:jc w:val="both"/>
      </w:pPr>
    </w:p>
    <w:p w14:paraId="0E25653A" w14:textId="4BA90E6D" w:rsidR="00EF64CC" w:rsidRDefault="00EF64CC" w:rsidP="66121C63">
      <w:pPr>
        <w:pStyle w:val="NMtext"/>
        <w:jc w:val="both"/>
      </w:pPr>
    </w:p>
    <w:p w14:paraId="2F9B59D2" w14:textId="77777777" w:rsidR="00EF64CC" w:rsidRDefault="00EF64CC" w:rsidP="66121C63">
      <w:pPr>
        <w:pStyle w:val="NMtext"/>
        <w:jc w:val="both"/>
      </w:pPr>
    </w:p>
    <w:p w14:paraId="73048566" w14:textId="77777777" w:rsidR="00C42782" w:rsidRDefault="00C42782" w:rsidP="66121C63">
      <w:pPr>
        <w:pStyle w:val="NMtext"/>
        <w:jc w:val="both"/>
      </w:pPr>
    </w:p>
    <w:p w14:paraId="0746E3D9" w14:textId="77777777" w:rsidR="00C42782" w:rsidRDefault="00C42782" w:rsidP="66121C63">
      <w:pPr>
        <w:pStyle w:val="NMtext"/>
        <w:jc w:val="both"/>
      </w:pPr>
    </w:p>
    <w:p w14:paraId="7DA4803A" w14:textId="77777777" w:rsidR="00C42782" w:rsidRDefault="00C42782" w:rsidP="66121C63">
      <w:pPr>
        <w:pStyle w:val="NMtext"/>
        <w:jc w:val="both"/>
      </w:pPr>
    </w:p>
    <w:p w14:paraId="52F0959E" w14:textId="77777777" w:rsidR="00C42782" w:rsidRDefault="00C42782" w:rsidP="66121C63">
      <w:pPr>
        <w:pStyle w:val="NMtext"/>
        <w:jc w:val="both"/>
      </w:pPr>
    </w:p>
    <w:p w14:paraId="2A2D2FAA" w14:textId="77777777" w:rsidR="00C42782" w:rsidRDefault="00C42782" w:rsidP="66121C63">
      <w:pPr>
        <w:pStyle w:val="NMtext"/>
        <w:jc w:val="both"/>
      </w:pPr>
    </w:p>
    <w:p w14:paraId="6AE7EDF4" w14:textId="77777777" w:rsidR="00C42782" w:rsidRDefault="00C42782" w:rsidP="66121C63">
      <w:pPr>
        <w:pStyle w:val="NMtext"/>
        <w:jc w:val="both"/>
      </w:pPr>
    </w:p>
    <w:p w14:paraId="4EEF1C5F" w14:textId="77777777" w:rsidR="00C42782" w:rsidRDefault="00C42782" w:rsidP="66121C63">
      <w:pPr>
        <w:pStyle w:val="NMtext"/>
        <w:jc w:val="both"/>
      </w:pPr>
    </w:p>
    <w:p w14:paraId="482D838E" w14:textId="77777777" w:rsidR="00C42782" w:rsidRDefault="00C42782" w:rsidP="66121C63">
      <w:pPr>
        <w:pStyle w:val="NMtext"/>
        <w:jc w:val="both"/>
      </w:pPr>
    </w:p>
    <w:p w14:paraId="07CE2423" w14:textId="77777777" w:rsidR="00C42782" w:rsidRDefault="00C42782" w:rsidP="66121C63">
      <w:pPr>
        <w:pStyle w:val="NMtext"/>
        <w:jc w:val="both"/>
      </w:pPr>
    </w:p>
    <w:p w14:paraId="14750AFD" w14:textId="77777777" w:rsidR="00C42782" w:rsidRDefault="00C42782" w:rsidP="66121C63">
      <w:pPr>
        <w:pStyle w:val="NMtext"/>
        <w:jc w:val="both"/>
      </w:pPr>
    </w:p>
    <w:p w14:paraId="1C9FB6B0" w14:textId="77777777" w:rsidR="00C42782" w:rsidRDefault="00C42782" w:rsidP="66121C63">
      <w:pPr>
        <w:pStyle w:val="NMtext"/>
        <w:jc w:val="both"/>
      </w:pPr>
    </w:p>
    <w:p w14:paraId="460A4149" w14:textId="77777777" w:rsidR="00C42782" w:rsidRDefault="00C42782" w:rsidP="66121C63">
      <w:pPr>
        <w:pStyle w:val="NMtext"/>
        <w:jc w:val="both"/>
      </w:pPr>
    </w:p>
    <w:p w14:paraId="5603DE2D" w14:textId="77777777" w:rsidR="00C42782" w:rsidRDefault="00C42782" w:rsidP="66121C63">
      <w:pPr>
        <w:pStyle w:val="NMtext"/>
        <w:jc w:val="both"/>
      </w:pPr>
    </w:p>
    <w:p w14:paraId="4D6EFFDD" w14:textId="77777777" w:rsidR="00C42782" w:rsidRDefault="00C42782" w:rsidP="66121C63">
      <w:pPr>
        <w:pStyle w:val="NMtext"/>
        <w:jc w:val="both"/>
      </w:pPr>
    </w:p>
    <w:p w14:paraId="718BA433" w14:textId="77777777" w:rsidR="00C42782" w:rsidRDefault="00C42782" w:rsidP="66121C63">
      <w:pPr>
        <w:pStyle w:val="NMtext"/>
        <w:jc w:val="both"/>
      </w:pPr>
    </w:p>
    <w:p w14:paraId="6CFCD1D8" w14:textId="77777777" w:rsidR="00C42782" w:rsidRDefault="00C42782" w:rsidP="66121C63">
      <w:pPr>
        <w:pStyle w:val="NMtext"/>
        <w:jc w:val="both"/>
      </w:pPr>
    </w:p>
    <w:p w14:paraId="3BF3FC09" w14:textId="77777777" w:rsidR="00C42782" w:rsidRDefault="00C42782" w:rsidP="66121C63">
      <w:pPr>
        <w:pStyle w:val="NMtext"/>
        <w:jc w:val="both"/>
      </w:pPr>
    </w:p>
    <w:p w14:paraId="5987A447" w14:textId="77777777" w:rsidR="00C42782" w:rsidRDefault="00C42782" w:rsidP="66121C63">
      <w:pPr>
        <w:pStyle w:val="NMtext"/>
        <w:jc w:val="both"/>
      </w:pPr>
    </w:p>
    <w:p w14:paraId="1C7943AB" w14:textId="77777777" w:rsidR="00C42782" w:rsidRDefault="00C42782" w:rsidP="66121C63">
      <w:pPr>
        <w:pStyle w:val="NMtext"/>
        <w:jc w:val="both"/>
      </w:pPr>
    </w:p>
    <w:p w14:paraId="6CBCA261" w14:textId="77777777" w:rsidR="00C42782" w:rsidRDefault="00C42782" w:rsidP="66121C63">
      <w:pPr>
        <w:pStyle w:val="NMtext"/>
        <w:jc w:val="both"/>
      </w:pPr>
    </w:p>
    <w:p w14:paraId="24401201" w14:textId="27A2D89A" w:rsidR="002379AF" w:rsidRDefault="74D7C3B8" w:rsidP="002379AF">
      <w:pPr>
        <w:pStyle w:val="Heading2"/>
        <w:jc w:val="both"/>
      </w:pPr>
      <w:bookmarkStart w:id="6" w:name="_Toc121348828"/>
      <w:bookmarkStart w:id="7" w:name="_Toc121348963"/>
      <w:bookmarkStart w:id="8" w:name="_Toc121349043"/>
      <w:bookmarkStart w:id="9" w:name="_Toc1190785648"/>
      <w:bookmarkEnd w:id="6"/>
      <w:bookmarkEnd w:id="7"/>
      <w:bookmarkEnd w:id="8"/>
      <w:r>
        <w:lastRenderedPageBreak/>
        <w:t xml:space="preserve">Aim &amp; </w:t>
      </w:r>
      <w:r w:rsidR="21B9715A">
        <w:t xml:space="preserve">Key </w:t>
      </w:r>
      <w:r>
        <w:t>Objectives</w:t>
      </w:r>
      <w:bookmarkEnd w:id="9"/>
    </w:p>
    <w:p w14:paraId="7A5C0FCF" w14:textId="25FD020C" w:rsidR="004027AF" w:rsidRPr="00521E77" w:rsidRDefault="004027AF" w:rsidP="008B3362">
      <w:pPr>
        <w:pStyle w:val="NMtext"/>
        <w:jc w:val="both"/>
      </w:pPr>
    </w:p>
    <w:p w14:paraId="508E414E" w14:textId="12FA510C" w:rsidR="001C4FDE" w:rsidRDefault="2FED879B" w:rsidP="00C42782">
      <w:pPr>
        <w:pStyle w:val="NMtext"/>
        <w:spacing w:line="360" w:lineRule="auto"/>
      </w:pPr>
      <w:r>
        <w:t xml:space="preserve">The overall project aim is to investigate and test the applicability of DNA-based monitoring approaches for biodiversity assessment and reporting purposes across a broad range of habitat types in Scotland, including a mix of aquatic and terrestrial ecosystems, specifically those situated in and around Loch Lomond and the Trossachs National Park (LLTNP). </w:t>
      </w:r>
      <w:r w:rsidR="079E2117">
        <w:t>The project facilitat</w:t>
      </w:r>
      <w:r w:rsidR="76D6B3E0">
        <w:t>es</w:t>
      </w:r>
      <w:r w:rsidR="079E2117">
        <w:t xml:space="preserve"> scientific evidence and practical experience to inform </w:t>
      </w:r>
      <w:r w:rsidR="7A675B59">
        <w:t>next</w:t>
      </w:r>
      <w:r w:rsidR="079E2117">
        <w:t xml:space="preserve"> conceivable </w:t>
      </w:r>
      <w:r w:rsidR="2BE323E3">
        <w:t xml:space="preserve">actions in DNA-based method development and implementation </w:t>
      </w:r>
      <w:r w:rsidR="5730675F">
        <w:t>that may be taken forward by the Scottish Government and its collective organisations. This will help end-</w:t>
      </w:r>
      <w:r w:rsidR="58A16025">
        <w:t>users to further develop the potential utility of DNA-based monitoring to set goals for protecting and restoring nature</w:t>
      </w:r>
      <w:r w:rsidR="78C559DE">
        <w:t>. This is needed for tackling the twin climate and ecological crises in both innovative and cost-effective ways.</w:t>
      </w:r>
    </w:p>
    <w:p w14:paraId="6F915CD9" w14:textId="156B7086" w:rsidR="003170C0" w:rsidRDefault="003170C0" w:rsidP="00C42782">
      <w:pPr>
        <w:pStyle w:val="NMtext"/>
        <w:spacing w:after="0" w:line="360" w:lineRule="auto"/>
      </w:pPr>
      <w:r>
        <w:t xml:space="preserve">The </w:t>
      </w:r>
      <w:r w:rsidR="005E0545">
        <w:t>key</w:t>
      </w:r>
      <w:r>
        <w:t xml:space="preserve"> objectives of this project </w:t>
      </w:r>
      <w:r w:rsidR="00A12553">
        <w:t>are</w:t>
      </w:r>
      <w:r>
        <w:t>:</w:t>
      </w:r>
    </w:p>
    <w:p w14:paraId="74E98BF7" w14:textId="77777777" w:rsidR="003912A3" w:rsidRDefault="003912A3" w:rsidP="00C42782">
      <w:pPr>
        <w:pStyle w:val="NMtext"/>
        <w:spacing w:after="0" w:line="360" w:lineRule="auto"/>
      </w:pPr>
      <w:r>
        <w:t>Phase 1</w:t>
      </w:r>
    </w:p>
    <w:p w14:paraId="5F926D9F" w14:textId="0917CCCA" w:rsidR="00A454F3" w:rsidRDefault="00C574BF" w:rsidP="00C42782">
      <w:pPr>
        <w:pStyle w:val="NMtext"/>
        <w:spacing w:line="360" w:lineRule="auto"/>
        <w:ind w:left="1440" w:hanging="1080"/>
      </w:pPr>
      <w:r w:rsidRPr="00C574BF">
        <w:t>1.</w:t>
      </w:r>
      <w:r>
        <w:t>1</w:t>
      </w:r>
      <w:r>
        <w:tab/>
      </w:r>
      <w:r w:rsidR="00B553FA">
        <w:t>T</w:t>
      </w:r>
      <w:r w:rsidR="00254AF5">
        <w:t>o</w:t>
      </w:r>
      <w:r w:rsidR="52D43C7D">
        <w:t xml:space="preserve"> </w:t>
      </w:r>
      <w:r w:rsidR="00687A80" w:rsidRPr="00687A80">
        <w:t>document the current scien</w:t>
      </w:r>
      <w:r w:rsidR="00AE3BA6">
        <w:t xml:space="preserve">tific </w:t>
      </w:r>
      <w:r w:rsidR="00687A80" w:rsidRPr="00687A80">
        <w:t>overview of using DNA-based monitoring technology to understand how these methods can contribute to biodiversity reporting, against global goals and targets, in the context of national and international biodiversity reporting frameworks</w:t>
      </w:r>
      <w:r w:rsidR="00A454F3">
        <w:t>.</w:t>
      </w:r>
    </w:p>
    <w:p w14:paraId="5F1185C8" w14:textId="501BB989" w:rsidR="00A454F3" w:rsidRDefault="79D1E597" w:rsidP="00C42782">
      <w:pPr>
        <w:pStyle w:val="NMtext"/>
        <w:spacing w:line="360" w:lineRule="auto"/>
        <w:ind w:left="1440" w:hanging="1080"/>
      </w:pPr>
      <w:r>
        <w:t>1.2</w:t>
      </w:r>
      <w:r w:rsidR="00C574BF">
        <w:tab/>
      </w:r>
      <w:r>
        <w:t xml:space="preserve">To codesign and deliver a DNA-based sampling plan for use in Phase 2, in a form that outlines the </w:t>
      </w:r>
      <w:r w:rsidR="0612E008">
        <w:t xml:space="preserve">sampling strategy </w:t>
      </w:r>
      <w:r>
        <w:t>and rationale for a</w:t>
      </w:r>
      <w:r w:rsidR="16835BE2">
        <w:t xml:space="preserve"> Phase 2</w:t>
      </w:r>
      <w:r>
        <w:t xml:space="preserve"> eDNA survey</w:t>
      </w:r>
      <w:r w:rsidR="75948DF8">
        <w:t>,</w:t>
      </w:r>
      <w:r>
        <w:t xml:space="preserve"> undertaken in and around LLTNP during summer 2022, to inform future </w:t>
      </w:r>
      <w:r w:rsidR="42F3786C">
        <w:t>h</w:t>
      </w:r>
      <w:r>
        <w:t xml:space="preserve">abitat </w:t>
      </w:r>
      <w:r w:rsidR="42F3786C">
        <w:t>m</w:t>
      </w:r>
      <w:r>
        <w:t xml:space="preserve">onitoring </w:t>
      </w:r>
      <w:r w:rsidR="42F3786C">
        <w:t>p</w:t>
      </w:r>
      <w:r>
        <w:t>rogramme</w:t>
      </w:r>
      <w:r w:rsidR="42F3786C">
        <w:t xml:space="preserve">s. </w:t>
      </w:r>
    </w:p>
    <w:p w14:paraId="5B914AF5" w14:textId="182C4BC2" w:rsidR="005908D9" w:rsidRDefault="009D6069" w:rsidP="00C42782">
      <w:pPr>
        <w:pStyle w:val="NMtext"/>
        <w:spacing w:line="360" w:lineRule="auto"/>
      </w:pPr>
      <w:r>
        <w:t>Phase 2</w:t>
      </w:r>
    </w:p>
    <w:p w14:paraId="3D113626" w14:textId="531B7C6B" w:rsidR="00184C19" w:rsidRDefault="0271AFD5" w:rsidP="00C42782">
      <w:pPr>
        <w:pStyle w:val="ListParagraph"/>
        <w:spacing w:after="160" w:line="360" w:lineRule="auto"/>
        <w:ind w:left="1440" w:hanging="1156"/>
        <w:rPr>
          <w:rFonts w:ascii="Source Sans Pro Light" w:eastAsiaTheme="minorEastAsia" w:hAnsi="Source Sans Pro Light" w:cs="Open Sans Light"/>
          <w:lang w:eastAsia="en-US"/>
        </w:rPr>
      </w:pPr>
      <w:r w:rsidRPr="7B667D58">
        <w:rPr>
          <w:rFonts w:ascii="Source Sans Pro Light" w:eastAsiaTheme="minorEastAsia" w:hAnsi="Source Sans Pro Light" w:cs="Open Sans Light"/>
          <w:lang w:eastAsia="en-US"/>
        </w:rPr>
        <w:t>2.</w:t>
      </w:r>
      <w:r w:rsidR="18C6F1E5" w:rsidRPr="7B667D58">
        <w:rPr>
          <w:rFonts w:ascii="Source Sans Pro Light" w:eastAsiaTheme="minorEastAsia" w:hAnsi="Source Sans Pro Light" w:cs="Open Sans Light"/>
          <w:lang w:eastAsia="en-US"/>
        </w:rPr>
        <w:t>1</w:t>
      </w:r>
      <w:r w:rsidR="00C62C48">
        <w:tab/>
      </w:r>
      <w:r w:rsidR="1B3B179A" w:rsidRPr="7B667D58">
        <w:rPr>
          <w:rFonts w:ascii="Source Sans Pro Light" w:eastAsiaTheme="minorEastAsia" w:hAnsi="Source Sans Pro Light" w:cs="Open Sans Light"/>
          <w:lang w:eastAsia="en-US"/>
        </w:rPr>
        <w:t xml:space="preserve">To refine and deliver </w:t>
      </w:r>
      <w:r w:rsidR="74CBCA34" w:rsidRPr="7B667D58">
        <w:rPr>
          <w:rFonts w:ascii="Source Sans Pro Light" w:eastAsiaTheme="minorEastAsia" w:hAnsi="Source Sans Pro Light" w:cs="Open Sans Light"/>
          <w:lang w:eastAsia="en-US"/>
        </w:rPr>
        <w:t>a</w:t>
      </w:r>
      <w:r w:rsidR="195B3AAE" w:rsidRPr="7B667D58">
        <w:rPr>
          <w:rFonts w:ascii="Source Sans Pro Light" w:eastAsiaTheme="minorEastAsia" w:hAnsi="Source Sans Pro Light" w:cs="Open Sans Light"/>
          <w:lang w:eastAsia="en-US"/>
        </w:rPr>
        <w:t xml:space="preserve"> Phase 2</w:t>
      </w:r>
      <w:r w:rsidR="74CBCA34" w:rsidRPr="7B667D58">
        <w:rPr>
          <w:rFonts w:ascii="Source Sans Pro Light" w:eastAsiaTheme="minorEastAsia" w:hAnsi="Source Sans Pro Light" w:cs="Open Sans Light"/>
          <w:lang w:eastAsia="en-US"/>
        </w:rPr>
        <w:t xml:space="preserve"> eDNA survey</w:t>
      </w:r>
      <w:r w:rsidR="1B3B179A" w:rsidRPr="7B667D58">
        <w:rPr>
          <w:rFonts w:ascii="Source Sans Pro Light" w:eastAsiaTheme="minorEastAsia" w:hAnsi="Source Sans Pro Light" w:cs="Open Sans Light"/>
          <w:lang w:eastAsia="en-US"/>
        </w:rPr>
        <w:t>, which aim</w:t>
      </w:r>
      <w:r w:rsidR="695A755B" w:rsidRPr="7B667D58">
        <w:rPr>
          <w:rFonts w:ascii="Source Sans Pro Light" w:eastAsiaTheme="minorEastAsia" w:hAnsi="Source Sans Pro Light" w:cs="Open Sans Light"/>
          <w:lang w:eastAsia="en-US"/>
        </w:rPr>
        <w:t>ed</w:t>
      </w:r>
      <w:r w:rsidR="1B3B179A" w:rsidRPr="7B667D58">
        <w:rPr>
          <w:rFonts w:ascii="Source Sans Pro Light" w:eastAsiaTheme="minorEastAsia" w:hAnsi="Source Sans Pro Light" w:cs="Open Sans Light"/>
          <w:lang w:eastAsia="en-US"/>
        </w:rPr>
        <w:t xml:space="preserve"> to test DNA-based metabarcoding approaches and </w:t>
      </w:r>
      <w:r w:rsidR="42F3786C" w:rsidRPr="7B667D58">
        <w:rPr>
          <w:rFonts w:ascii="Source Sans Pro Light" w:eastAsiaTheme="minorEastAsia" w:hAnsi="Source Sans Pro Light" w:cs="Open Sans Light"/>
          <w:lang w:eastAsia="en-US"/>
        </w:rPr>
        <w:t xml:space="preserve">statistical </w:t>
      </w:r>
      <w:r w:rsidR="1B3B179A" w:rsidRPr="7B667D58">
        <w:rPr>
          <w:rFonts w:ascii="Source Sans Pro Light" w:eastAsiaTheme="minorEastAsia" w:hAnsi="Source Sans Pro Light" w:cs="Open Sans Light"/>
          <w:lang w:eastAsia="en-US"/>
        </w:rPr>
        <w:t>analysis across four key Scottish habitat types from aquatic (marine lochs, freshwater lochs) and terrestrial (woodland, peatland) sampling locations</w:t>
      </w:r>
      <w:r w:rsidR="013A4FE1" w:rsidRPr="7B667D58">
        <w:rPr>
          <w:rFonts w:ascii="Source Sans Pro Light" w:eastAsiaTheme="minorEastAsia" w:hAnsi="Source Sans Pro Light" w:cs="Open Sans Light"/>
          <w:lang w:eastAsia="en-US"/>
        </w:rPr>
        <w:t xml:space="preserve"> in and around LLTNP</w:t>
      </w:r>
      <w:r w:rsidR="1B3B179A" w:rsidRPr="7B667D58">
        <w:rPr>
          <w:rFonts w:ascii="Source Sans Pro Light" w:eastAsiaTheme="minorEastAsia" w:hAnsi="Source Sans Pro Light" w:cs="Open Sans Light"/>
          <w:lang w:eastAsia="en-US"/>
        </w:rPr>
        <w:t>.</w:t>
      </w:r>
    </w:p>
    <w:p w14:paraId="4C7F4DCA" w14:textId="7324D84D" w:rsidR="00A601D2" w:rsidRPr="00A601D2" w:rsidRDefault="00184C19" w:rsidP="00C42782">
      <w:pPr>
        <w:pStyle w:val="ListParagraph"/>
        <w:spacing w:after="160" w:line="360" w:lineRule="auto"/>
        <w:ind w:left="1441" w:hanging="1157"/>
        <w:rPr>
          <w:rFonts w:ascii="Source Sans Pro Light" w:eastAsiaTheme="minorEastAsia" w:hAnsi="Source Sans Pro Light" w:cs="Open Sans Light"/>
          <w:lang w:eastAsia="en-US"/>
        </w:rPr>
      </w:pPr>
      <w:r w:rsidRPr="10DE11ED">
        <w:rPr>
          <w:rFonts w:ascii="Source Sans Pro Light" w:eastAsiaTheme="minorEastAsia" w:hAnsi="Source Sans Pro Light" w:cs="Open Sans Light"/>
          <w:lang w:eastAsia="en-US"/>
        </w:rPr>
        <w:t>2.2</w:t>
      </w:r>
      <w:r>
        <w:rPr>
          <w:rFonts w:eastAsiaTheme="minorHAnsi"/>
        </w:rPr>
        <w:tab/>
      </w:r>
      <w:r w:rsidR="00A601D2" w:rsidRPr="00A601D2">
        <w:rPr>
          <w:rFonts w:ascii="Source Sans Pro Light" w:eastAsiaTheme="minorEastAsia" w:hAnsi="Source Sans Pro Light" w:cs="Open Sans Light"/>
          <w:lang w:eastAsia="en-US"/>
        </w:rPr>
        <w:t xml:space="preserve">To create reasonable opportunities for enhancing knowledge-exchanges (KE) between the contractors, the key stakeholders, and lead requesters to (a) </w:t>
      </w:r>
      <w:r w:rsidR="00A601D2" w:rsidRPr="00A601D2">
        <w:rPr>
          <w:rFonts w:ascii="Source Sans Pro Light" w:eastAsiaTheme="minorEastAsia" w:hAnsi="Source Sans Pro Light" w:cs="Open Sans Light"/>
          <w:lang w:eastAsia="en-US"/>
        </w:rPr>
        <w:lastRenderedPageBreak/>
        <w:t xml:space="preserve">ensure that a range of end-users are engaged in learning-feedback loops and able to interpret and implement the outcomes of the </w:t>
      </w:r>
      <w:r w:rsidR="006B64E3">
        <w:rPr>
          <w:rFonts w:ascii="Source Sans Pro Light" w:eastAsiaTheme="minorEastAsia" w:hAnsi="Source Sans Pro Light" w:cs="Open Sans Light"/>
          <w:lang w:eastAsia="en-US"/>
        </w:rPr>
        <w:t xml:space="preserve">Phase 2 </w:t>
      </w:r>
      <w:r w:rsidR="00917443" w:rsidRPr="10DE11ED">
        <w:rPr>
          <w:rFonts w:ascii="Source Sans Pro Light" w:eastAsiaTheme="minorEastAsia" w:hAnsi="Source Sans Pro Light" w:cs="Open Sans Light"/>
          <w:lang w:eastAsia="en-US"/>
        </w:rPr>
        <w:t xml:space="preserve">eDNA survey </w:t>
      </w:r>
      <w:r w:rsidR="00A601D2" w:rsidRPr="00A601D2">
        <w:rPr>
          <w:rFonts w:ascii="Source Sans Pro Light" w:eastAsiaTheme="minorEastAsia" w:hAnsi="Source Sans Pro Light" w:cs="Open Sans Light"/>
          <w:lang w:eastAsia="en-US"/>
        </w:rPr>
        <w:t>and inform</w:t>
      </w:r>
      <w:r w:rsidR="000273C5">
        <w:rPr>
          <w:rFonts w:ascii="Source Sans Pro Light" w:eastAsiaTheme="minorEastAsia" w:hAnsi="Source Sans Pro Light" w:cs="Open Sans Light"/>
          <w:lang w:eastAsia="en-US"/>
        </w:rPr>
        <w:t xml:space="preserve"> </w:t>
      </w:r>
      <w:r w:rsidR="000273C5" w:rsidRPr="000273C5">
        <w:rPr>
          <w:rFonts w:ascii="Source Sans Pro Light" w:eastAsiaTheme="minorEastAsia" w:hAnsi="Source Sans Pro Light" w:cs="Open Sans Light"/>
          <w:lang w:eastAsia="en-US"/>
        </w:rPr>
        <w:t>future habitat monitoring programmes</w:t>
      </w:r>
      <w:r w:rsidR="00A601D2" w:rsidRPr="00A601D2">
        <w:rPr>
          <w:rFonts w:ascii="Source Sans Pro Light" w:eastAsiaTheme="minorEastAsia" w:hAnsi="Source Sans Pro Light" w:cs="Open Sans Light"/>
          <w:lang w:eastAsia="en-US"/>
        </w:rPr>
        <w:t xml:space="preserve"> going forward; and (b) inform the production and use of project </w:t>
      </w:r>
      <w:r w:rsidR="004D4091" w:rsidRPr="10DE11ED">
        <w:rPr>
          <w:rFonts w:ascii="Source Sans Pro Light" w:eastAsiaTheme="minorEastAsia" w:hAnsi="Source Sans Pro Light" w:cs="Open Sans Light"/>
          <w:lang w:eastAsia="en-US"/>
        </w:rPr>
        <w:t>outputs.</w:t>
      </w:r>
    </w:p>
    <w:p w14:paraId="3D00B533" w14:textId="387E273E" w:rsidR="00CB7725" w:rsidRPr="005B5CA6" w:rsidRDefault="006C0192" w:rsidP="00C42782">
      <w:pPr>
        <w:pStyle w:val="NMtext"/>
        <w:spacing w:line="360" w:lineRule="auto"/>
      </w:pPr>
      <w:r>
        <w:t>As part of Objective 1.2, a</w:t>
      </w:r>
      <w:r w:rsidR="00CB7725">
        <w:t>n initial small-scale pilot sampling campaign was conducted between August – October 2021.</w:t>
      </w:r>
      <w:r w:rsidR="00012B53">
        <w:t xml:space="preserve"> </w:t>
      </w:r>
      <w:r w:rsidR="002105BA">
        <w:t xml:space="preserve">The aim of the pilot studies was to generate preliminary </w:t>
      </w:r>
      <w:r w:rsidR="00D563F1" w:rsidRPr="00E97F5B">
        <w:t>eDNA</w:t>
      </w:r>
      <w:r w:rsidR="00767255">
        <w:t xml:space="preserve"> field</w:t>
      </w:r>
      <w:r w:rsidR="00D563F1">
        <w:t xml:space="preserve"> </w:t>
      </w:r>
      <w:r w:rsidR="008A1F53">
        <w:t xml:space="preserve">data </w:t>
      </w:r>
      <w:r w:rsidR="00D563F1">
        <w:t xml:space="preserve">to </w:t>
      </w:r>
      <w:r w:rsidR="00012C1C">
        <w:t xml:space="preserve">guide </w:t>
      </w:r>
      <w:r w:rsidR="5C49CB73">
        <w:t>the methodological</w:t>
      </w:r>
      <w:r w:rsidR="001D4BED">
        <w:t xml:space="preserve"> </w:t>
      </w:r>
      <w:r w:rsidR="002105BA">
        <w:t xml:space="preserve">and analytical </w:t>
      </w:r>
      <w:r w:rsidR="001D4BED">
        <w:t xml:space="preserve">approaches </w:t>
      </w:r>
      <w:r w:rsidR="004C1B70">
        <w:t xml:space="preserve">to be employed in </w:t>
      </w:r>
      <w:r w:rsidR="002105BA">
        <w:t xml:space="preserve">Phase 2 of the project. </w:t>
      </w:r>
      <w:r w:rsidR="00882079">
        <w:t xml:space="preserve"> </w:t>
      </w:r>
    </w:p>
    <w:p w14:paraId="57780A40" w14:textId="69FD83B3" w:rsidR="008B3752" w:rsidRDefault="26483D9A" w:rsidP="00C42782">
      <w:pPr>
        <w:pStyle w:val="NMtext"/>
        <w:spacing w:line="360" w:lineRule="auto"/>
      </w:pPr>
      <w:r>
        <w:t>Th</w:t>
      </w:r>
      <w:r w:rsidR="14F8602A">
        <w:t>is</w:t>
      </w:r>
      <w:r>
        <w:t xml:space="preserve"> report provides the </w:t>
      </w:r>
      <w:r w:rsidR="42F3786C">
        <w:t xml:space="preserve">summary </w:t>
      </w:r>
      <w:r w:rsidR="196F1EA7">
        <w:t xml:space="preserve">outcomes of the </w:t>
      </w:r>
      <w:r w:rsidR="42F3786C">
        <w:t xml:space="preserve">four </w:t>
      </w:r>
      <w:r w:rsidR="6243468D">
        <w:t xml:space="preserve">pilot </w:t>
      </w:r>
      <w:r w:rsidR="1D3D2EC4">
        <w:t>stud</w:t>
      </w:r>
      <w:r w:rsidR="42F3786C">
        <w:t>ies</w:t>
      </w:r>
      <w:r w:rsidR="6243468D">
        <w:t xml:space="preserve"> </w:t>
      </w:r>
      <w:r w:rsidR="7845ADB2">
        <w:t>(</w:t>
      </w:r>
      <w:r w:rsidR="42F3786C">
        <w:t xml:space="preserve">with further details </w:t>
      </w:r>
      <w:r w:rsidR="7845ADB2">
        <w:t>included as appendices)</w:t>
      </w:r>
      <w:r w:rsidR="6F41C178">
        <w:t>,</w:t>
      </w:r>
      <w:r w:rsidR="5991652F">
        <w:t xml:space="preserve"> </w:t>
      </w:r>
      <w:r w:rsidR="6F41C178">
        <w:t>a</w:t>
      </w:r>
      <w:r w:rsidR="7153BB25">
        <w:t>nd, u</w:t>
      </w:r>
      <w:r w:rsidR="5991652F">
        <w:t>tilizing</w:t>
      </w:r>
      <w:r w:rsidR="378A15C4">
        <w:t xml:space="preserve"> </w:t>
      </w:r>
      <w:r w:rsidR="5C9A7AD5">
        <w:t xml:space="preserve">this </w:t>
      </w:r>
      <w:r w:rsidR="378A15C4">
        <w:t>information</w:t>
      </w:r>
      <w:r w:rsidR="59B5A446">
        <w:t>, as well as information gather</w:t>
      </w:r>
      <w:r w:rsidR="73B2996A">
        <w:t>ed</w:t>
      </w:r>
      <w:r w:rsidR="59B5A446">
        <w:t xml:space="preserve"> during consultation with </w:t>
      </w:r>
      <w:r w:rsidR="0479F153">
        <w:t>relevant stakeholders</w:t>
      </w:r>
      <w:r w:rsidR="73B2996A">
        <w:t xml:space="preserve">, practitioners and </w:t>
      </w:r>
      <w:r w:rsidR="1FAEDA60">
        <w:t xml:space="preserve">subject matter </w:t>
      </w:r>
      <w:r w:rsidR="73B2996A">
        <w:t>experts</w:t>
      </w:r>
      <w:r w:rsidR="1FAEDA60">
        <w:t>,</w:t>
      </w:r>
      <w:r w:rsidR="3E4B0E09">
        <w:t xml:space="preserve"> </w:t>
      </w:r>
      <w:r w:rsidR="42F3786C">
        <w:t xml:space="preserve">the report also </w:t>
      </w:r>
      <w:r w:rsidR="5EFAACF1">
        <w:t xml:space="preserve">details the </w:t>
      </w:r>
      <w:r>
        <w:t xml:space="preserve">sampling strategy </w:t>
      </w:r>
      <w:r w:rsidR="56B21913">
        <w:t xml:space="preserve">and rationale </w:t>
      </w:r>
      <w:r>
        <w:t xml:space="preserve">for </w:t>
      </w:r>
      <w:r w:rsidR="195B3AAE">
        <w:t>the Phase 2</w:t>
      </w:r>
      <w:r w:rsidR="14F8602A">
        <w:t xml:space="preserve"> eDNA survey</w:t>
      </w:r>
      <w:r w:rsidR="3F3266FE">
        <w:t xml:space="preserve"> that was conducted during summer 2022</w:t>
      </w:r>
      <w:r w:rsidR="14F8602A">
        <w:t xml:space="preserve"> (Objective 1.2)</w:t>
      </w:r>
      <w:r w:rsidR="77685829">
        <w:t>.</w:t>
      </w:r>
      <w:r w:rsidR="2A0ED5FC">
        <w:t xml:space="preserve"> </w:t>
      </w:r>
      <w:r w:rsidR="0BAC21AE">
        <w:t xml:space="preserve">The sampling strategy </w:t>
      </w:r>
      <w:r w:rsidR="7147E826">
        <w:t>was</w:t>
      </w:r>
      <w:r w:rsidR="44C5A49A">
        <w:t xml:space="preserve"> </w:t>
      </w:r>
      <w:r w:rsidR="7147E826">
        <w:t>designed</w:t>
      </w:r>
      <w:r w:rsidR="341D18D6">
        <w:t xml:space="preserve"> to</w:t>
      </w:r>
      <w:r w:rsidR="57794B67">
        <w:t xml:space="preserve"> align</w:t>
      </w:r>
      <w:r w:rsidR="7147E826">
        <w:t xml:space="preserve"> as </w:t>
      </w:r>
      <w:r w:rsidR="57794B67">
        <w:t>closely</w:t>
      </w:r>
      <w:r w:rsidR="2D84F836">
        <w:t xml:space="preserve"> as possible</w:t>
      </w:r>
      <w:r w:rsidR="44C5A49A">
        <w:t>, w</w:t>
      </w:r>
      <w:r w:rsidR="33D36FA4">
        <w:t>here practically feasible,</w:t>
      </w:r>
      <w:r w:rsidR="58DA250C">
        <w:t xml:space="preserve"> </w:t>
      </w:r>
      <w:r w:rsidR="1A049CF1">
        <w:t xml:space="preserve">to respond to the overall project ask </w:t>
      </w:r>
      <w:r w:rsidR="44C5A49A">
        <w:t>and scope</w:t>
      </w:r>
      <w:r w:rsidR="1DFA5CF5">
        <w:t>.</w:t>
      </w:r>
      <w:r w:rsidR="2FA4CCA6">
        <w:t xml:space="preserve"> </w:t>
      </w:r>
      <w:r w:rsidR="7147E826">
        <w:t xml:space="preserve"> </w:t>
      </w:r>
    </w:p>
    <w:p w14:paraId="1B08A8DB" w14:textId="3985D46F" w:rsidR="00604607" w:rsidRDefault="207A4E24" w:rsidP="008B3362">
      <w:pPr>
        <w:pStyle w:val="Heading2"/>
        <w:jc w:val="both"/>
      </w:pPr>
      <w:bookmarkStart w:id="10" w:name="_Toc118099502"/>
      <w:bookmarkStart w:id="11" w:name="_Toc118099601"/>
      <w:bookmarkStart w:id="12" w:name="_Toc118099503"/>
      <w:bookmarkStart w:id="13" w:name="_Toc118099602"/>
      <w:bookmarkStart w:id="14" w:name="_Toc118099504"/>
      <w:bookmarkStart w:id="15" w:name="_Toc118099603"/>
      <w:bookmarkStart w:id="16" w:name="_Toc118099505"/>
      <w:bookmarkStart w:id="17" w:name="_Toc118099604"/>
      <w:bookmarkStart w:id="18" w:name="_Toc118099506"/>
      <w:bookmarkStart w:id="19" w:name="_Toc118099605"/>
      <w:bookmarkStart w:id="20" w:name="_Toc118099507"/>
      <w:bookmarkStart w:id="21" w:name="_Toc118099606"/>
      <w:bookmarkStart w:id="22" w:name="_Toc118099508"/>
      <w:bookmarkStart w:id="23" w:name="_Toc118099607"/>
      <w:bookmarkStart w:id="24" w:name="_Toc118099509"/>
      <w:bookmarkStart w:id="25" w:name="_Toc118099608"/>
      <w:bookmarkStart w:id="26" w:name="_Toc118099510"/>
      <w:bookmarkStart w:id="27" w:name="_Toc118099609"/>
      <w:bookmarkStart w:id="28" w:name="_Toc118099511"/>
      <w:bookmarkStart w:id="29" w:name="_Toc118099610"/>
      <w:bookmarkStart w:id="30" w:name="_Toc118099512"/>
      <w:bookmarkStart w:id="31" w:name="_Toc118099611"/>
      <w:bookmarkStart w:id="32" w:name="_Toc118099513"/>
      <w:bookmarkStart w:id="33" w:name="_Toc118099612"/>
      <w:bookmarkStart w:id="34" w:name="_Toc118099514"/>
      <w:bookmarkStart w:id="35" w:name="_Toc118099613"/>
      <w:bookmarkStart w:id="36" w:name="_Toc118099515"/>
      <w:bookmarkStart w:id="37" w:name="_Toc118099614"/>
      <w:bookmarkStart w:id="38" w:name="_Toc118099516"/>
      <w:bookmarkStart w:id="39" w:name="_Toc118099615"/>
      <w:bookmarkStart w:id="40" w:name="_Toc118099517"/>
      <w:bookmarkStart w:id="41" w:name="_Toc118099616"/>
      <w:bookmarkStart w:id="42" w:name="_Toc118099518"/>
      <w:bookmarkStart w:id="43" w:name="_Toc118099617"/>
      <w:bookmarkStart w:id="44" w:name="_Toc1408875331"/>
      <w:bookmarkStart w:id="45" w:name="_Toc1103595723"/>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t>Scope</w:t>
      </w:r>
      <w:bookmarkEnd w:id="44"/>
      <w:r w:rsidR="01841715">
        <w:t xml:space="preserve"> for DNA-based Sampling &amp; Analysis</w:t>
      </w:r>
      <w:bookmarkEnd w:id="45"/>
    </w:p>
    <w:p w14:paraId="338BB5E5" w14:textId="77777777" w:rsidR="005901BE" w:rsidRDefault="005901BE" w:rsidP="008B3362">
      <w:pPr>
        <w:jc w:val="both"/>
        <w:rPr>
          <w:rFonts w:ascii="Source Sans Pro Light" w:hAnsi="Source Sans Pro Light"/>
        </w:rPr>
      </w:pPr>
    </w:p>
    <w:p w14:paraId="4AF42A32" w14:textId="06B32BA1" w:rsidR="00EE795A" w:rsidRPr="002D3E9D" w:rsidRDefault="4779FD23" w:rsidP="002412C6">
      <w:pPr>
        <w:spacing w:after="160" w:line="360" w:lineRule="auto"/>
        <w:rPr>
          <w:rFonts w:ascii="Source Sans Pro Light" w:hAnsi="Source Sans Pro Light"/>
        </w:rPr>
      </w:pPr>
      <w:r w:rsidRPr="7B667D58">
        <w:rPr>
          <w:rFonts w:ascii="Source Sans Pro Light" w:hAnsi="Source Sans Pro Light"/>
        </w:rPr>
        <w:t>The</w:t>
      </w:r>
      <w:r w:rsidR="52D7A174" w:rsidRPr="7B667D58">
        <w:rPr>
          <w:rFonts w:ascii="Source Sans Pro Light" w:hAnsi="Source Sans Pro Light"/>
        </w:rPr>
        <w:t>re are numerous potential approaches that could</w:t>
      </w:r>
      <w:r w:rsidR="3C08ED06" w:rsidRPr="7B667D58">
        <w:rPr>
          <w:rFonts w:ascii="Source Sans Pro Light" w:hAnsi="Source Sans Pro Light"/>
        </w:rPr>
        <w:t xml:space="preserve"> have</w:t>
      </w:r>
      <w:r w:rsidR="52D7A174" w:rsidRPr="7B667D58">
        <w:rPr>
          <w:rFonts w:ascii="Source Sans Pro Light" w:hAnsi="Source Sans Pro Light"/>
        </w:rPr>
        <w:t xml:space="preserve"> be</w:t>
      </w:r>
      <w:r w:rsidR="607829DF" w:rsidRPr="7B667D58">
        <w:rPr>
          <w:rFonts w:ascii="Source Sans Pro Light" w:hAnsi="Source Sans Pro Light"/>
        </w:rPr>
        <w:t>en</w:t>
      </w:r>
      <w:r w:rsidR="52D7A174" w:rsidRPr="7B667D58">
        <w:rPr>
          <w:rFonts w:ascii="Source Sans Pro Light" w:hAnsi="Source Sans Pro Light"/>
        </w:rPr>
        <w:t xml:space="preserve"> taken</w:t>
      </w:r>
      <w:r w:rsidR="0AE5B53A" w:rsidRPr="7B667D58">
        <w:rPr>
          <w:rFonts w:ascii="Source Sans Pro Light" w:hAnsi="Source Sans Pro Light"/>
        </w:rPr>
        <w:t xml:space="preserve"> </w:t>
      </w:r>
      <w:r w:rsidR="7D6F4397" w:rsidRPr="7B667D58">
        <w:rPr>
          <w:rFonts w:ascii="Source Sans Pro Light" w:hAnsi="Source Sans Pro Light"/>
        </w:rPr>
        <w:t xml:space="preserve">to </w:t>
      </w:r>
      <w:r w:rsidR="51D0F587" w:rsidRPr="7B667D58">
        <w:rPr>
          <w:rFonts w:ascii="Source Sans Pro Light" w:hAnsi="Source Sans Pro Light"/>
        </w:rPr>
        <w:t xml:space="preserve">trial the use of DNA-based monitoring </w:t>
      </w:r>
      <w:r w:rsidR="496C2F63" w:rsidRPr="7B667D58">
        <w:rPr>
          <w:rFonts w:ascii="Source Sans Pro Light" w:hAnsi="Source Sans Pro Light"/>
        </w:rPr>
        <w:t xml:space="preserve">in the context of this </w:t>
      </w:r>
      <w:r w:rsidR="59569114" w:rsidRPr="7B667D58">
        <w:rPr>
          <w:rFonts w:ascii="Source Sans Pro Light" w:hAnsi="Source Sans Pro Light"/>
        </w:rPr>
        <w:t>project</w:t>
      </w:r>
      <w:r w:rsidR="52D7A174" w:rsidRPr="7B667D58">
        <w:rPr>
          <w:rFonts w:ascii="Source Sans Pro Light" w:hAnsi="Source Sans Pro Light"/>
        </w:rPr>
        <w:t>, each of which has merits</w:t>
      </w:r>
      <w:r w:rsidR="0AE5B53A" w:rsidRPr="7B667D58">
        <w:rPr>
          <w:rFonts w:ascii="Source Sans Pro Light" w:hAnsi="Source Sans Pro Light"/>
        </w:rPr>
        <w:t>.</w:t>
      </w:r>
      <w:r w:rsidR="1ED8F44C" w:rsidRPr="7B667D58">
        <w:rPr>
          <w:rFonts w:ascii="Source Sans Pro Light" w:hAnsi="Source Sans Pro Light"/>
        </w:rPr>
        <w:t xml:space="preserve"> </w:t>
      </w:r>
      <w:r w:rsidR="0EE1A811" w:rsidRPr="7B667D58">
        <w:rPr>
          <w:rFonts w:ascii="Source Sans Pro Light" w:hAnsi="Source Sans Pro Light"/>
        </w:rPr>
        <w:t xml:space="preserve">In consultation with key project stakeholders, </w:t>
      </w:r>
      <w:r w:rsidR="378688F8" w:rsidRPr="7B667D58">
        <w:rPr>
          <w:rFonts w:ascii="Source Sans Pro Light" w:hAnsi="Source Sans Pro Light"/>
        </w:rPr>
        <w:t xml:space="preserve">and to the best of current knowledge from relevant published work, </w:t>
      </w:r>
      <w:r w:rsidR="0EE1A811" w:rsidRPr="7B667D58">
        <w:rPr>
          <w:rFonts w:ascii="Source Sans Pro Light" w:hAnsi="Source Sans Pro Light"/>
        </w:rPr>
        <w:t>w</w:t>
      </w:r>
      <w:r w:rsidR="1ED8F44C" w:rsidRPr="7B667D58">
        <w:rPr>
          <w:rFonts w:ascii="Source Sans Pro Light" w:hAnsi="Source Sans Pro Light"/>
        </w:rPr>
        <w:t xml:space="preserve">e </w:t>
      </w:r>
      <w:r w:rsidR="2B567817" w:rsidRPr="7B667D58">
        <w:rPr>
          <w:rFonts w:ascii="Source Sans Pro Light" w:hAnsi="Source Sans Pro Light"/>
        </w:rPr>
        <w:t>identified and chose a</w:t>
      </w:r>
      <w:r w:rsidR="67DB101C" w:rsidRPr="7B667D58">
        <w:rPr>
          <w:rFonts w:ascii="Source Sans Pro Light" w:hAnsi="Source Sans Pro Light"/>
        </w:rPr>
        <w:t xml:space="preserve"> set of </w:t>
      </w:r>
      <w:r w:rsidR="5E8918C9" w:rsidRPr="7B667D58">
        <w:rPr>
          <w:rFonts w:ascii="Source Sans Pro Light" w:hAnsi="Source Sans Pro Light"/>
        </w:rPr>
        <w:t xml:space="preserve">sampling strategies that </w:t>
      </w:r>
      <w:r w:rsidR="2EF4EF12" w:rsidRPr="7B667D58">
        <w:rPr>
          <w:rFonts w:ascii="Source Sans Pro Light" w:hAnsi="Source Sans Pro Light"/>
        </w:rPr>
        <w:t>we</w:t>
      </w:r>
      <w:r w:rsidR="53DBF0FA" w:rsidRPr="7B667D58">
        <w:rPr>
          <w:rFonts w:ascii="Source Sans Pro Light" w:hAnsi="Source Sans Pro Light"/>
        </w:rPr>
        <w:t>re</w:t>
      </w:r>
      <w:r w:rsidR="64C73828" w:rsidRPr="7B667D58">
        <w:rPr>
          <w:rFonts w:ascii="Source Sans Pro Light" w:hAnsi="Source Sans Pro Light"/>
        </w:rPr>
        <w:t xml:space="preserve">, </w:t>
      </w:r>
      <w:r w:rsidR="2EF4EF12" w:rsidRPr="7B667D58">
        <w:rPr>
          <w:rFonts w:ascii="Source Sans Pro Light" w:hAnsi="Source Sans Pro Light"/>
        </w:rPr>
        <w:t>consider</w:t>
      </w:r>
      <w:r w:rsidR="53DBF0FA" w:rsidRPr="7B667D58">
        <w:rPr>
          <w:rFonts w:ascii="Source Sans Pro Light" w:hAnsi="Source Sans Pro Light"/>
        </w:rPr>
        <w:t>ed</w:t>
      </w:r>
      <w:r w:rsidR="2EF4EF12" w:rsidRPr="7B667D58">
        <w:rPr>
          <w:rFonts w:ascii="Source Sans Pro Light" w:hAnsi="Source Sans Pro Light"/>
        </w:rPr>
        <w:t xml:space="preserve"> to be </w:t>
      </w:r>
      <w:r w:rsidR="25C64D5F" w:rsidRPr="7B667D58">
        <w:rPr>
          <w:rFonts w:ascii="Source Sans Pro Light" w:hAnsi="Source Sans Pro Light"/>
        </w:rPr>
        <w:t xml:space="preserve">the most relevant </w:t>
      </w:r>
      <w:r w:rsidR="311863C0" w:rsidRPr="7B667D58">
        <w:rPr>
          <w:rFonts w:ascii="Source Sans Pro Light" w:hAnsi="Source Sans Pro Light"/>
        </w:rPr>
        <w:t xml:space="preserve">with regards to </w:t>
      </w:r>
      <w:r w:rsidR="2B8DE5A4" w:rsidRPr="7B667D58">
        <w:rPr>
          <w:rFonts w:ascii="Source Sans Pro Light" w:hAnsi="Source Sans Pro Light"/>
        </w:rPr>
        <w:t xml:space="preserve">enhancing </w:t>
      </w:r>
      <w:r w:rsidR="527810D3" w:rsidRPr="7B667D58">
        <w:rPr>
          <w:rFonts w:ascii="Source Sans Pro Light" w:hAnsi="Source Sans Pro Light"/>
        </w:rPr>
        <w:t xml:space="preserve">existing </w:t>
      </w:r>
      <w:r w:rsidR="5B0ED049" w:rsidRPr="7B667D58">
        <w:rPr>
          <w:rFonts w:ascii="Source Sans Pro Light" w:hAnsi="Source Sans Pro Light"/>
        </w:rPr>
        <w:t xml:space="preserve">biodiversity </w:t>
      </w:r>
      <w:r w:rsidR="527810D3" w:rsidRPr="7B667D58">
        <w:rPr>
          <w:rFonts w:ascii="Source Sans Pro Light" w:hAnsi="Source Sans Pro Light"/>
        </w:rPr>
        <w:t xml:space="preserve">monitoring approaches, whilst </w:t>
      </w:r>
      <w:r w:rsidR="4BB4FB67" w:rsidRPr="7B667D58">
        <w:rPr>
          <w:rFonts w:ascii="Source Sans Pro Light" w:hAnsi="Source Sans Pro Light"/>
        </w:rPr>
        <w:t xml:space="preserve">also </w:t>
      </w:r>
      <w:r w:rsidR="1A7FDB52" w:rsidRPr="7B667D58">
        <w:rPr>
          <w:rFonts w:ascii="Source Sans Pro Light" w:hAnsi="Source Sans Pro Light"/>
        </w:rPr>
        <w:t>applying</w:t>
      </w:r>
      <w:r w:rsidR="0EF198C8" w:rsidRPr="7B667D58">
        <w:rPr>
          <w:rFonts w:ascii="Source Sans Pro Light" w:hAnsi="Source Sans Pro Light"/>
        </w:rPr>
        <w:t xml:space="preserve"> novel approaches</w:t>
      </w:r>
      <w:r w:rsidR="64C73828" w:rsidRPr="7B667D58">
        <w:rPr>
          <w:rFonts w:ascii="Source Sans Pro Light" w:hAnsi="Source Sans Pro Light"/>
        </w:rPr>
        <w:t xml:space="preserve"> for addressing the project</w:t>
      </w:r>
      <w:r w:rsidR="51C12528" w:rsidRPr="7B667D58">
        <w:rPr>
          <w:rFonts w:ascii="Source Sans Pro Light" w:hAnsi="Source Sans Pro Light"/>
        </w:rPr>
        <w:t>’s overarching aim and</w:t>
      </w:r>
      <w:r w:rsidR="42FBDD47" w:rsidRPr="7B667D58">
        <w:rPr>
          <w:rFonts w:ascii="Source Sans Pro Light" w:hAnsi="Source Sans Pro Light"/>
        </w:rPr>
        <w:t xml:space="preserve"> objectives</w:t>
      </w:r>
      <w:r w:rsidR="0EF198C8" w:rsidRPr="7B667D58">
        <w:rPr>
          <w:rFonts w:ascii="Source Sans Pro Light" w:hAnsi="Source Sans Pro Light"/>
        </w:rPr>
        <w:t>.</w:t>
      </w:r>
      <w:r w:rsidR="2B896C97" w:rsidRPr="7B667D58">
        <w:rPr>
          <w:rFonts w:ascii="Source Sans Pro Light" w:hAnsi="Source Sans Pro Light"/>
        </w:rPr>
        <w:t xml:space="preserve"> </w:t>
      </w:r>
    </w:p>
    <w:p w14:paraId="46A8ED69" w14:textId="598A9AEA" w:rsidR="28D82CF6" w:rsidRDefault="00295A84" w:rsidP="002412C6">
      <w:pPr>
        <w:spacing w:after="160" w:line="360" w:lineRule="auto"/>
        <w:rPr>
          <w:rFonts w:ascii="Source Sans Pro Light" w:hAnsi="Source Sans Pro Light"/>
        </w:rPr>
      </w:pPr>
      <w:r w:rsidRPr="688AE269">
        <w:rPr>
          <w:rFonts w:ascii="Source Sans Pro Light" w:hAnsi="Source Sans Pro Light"/>
        </w:rPr>
        <w:t>The project ha</w:t>
      </w:r>
      <w:r w:rsidR="00510CAC" w:rsidRPr="688AE269">
        <w:rPr>
          <w:rFonts w:ascii="Source Sans Pro Light" w:hAnsi="Source Sans Pro Light"/>
        </w:rPr>
        <w:t>d</w:t>
      </w:r>
      <w:r w:rsidRPr="688AE269">
        <w:rPr>
          <w:rFonts w:ascii="Source Sans Pro Light" w:hAnsi="Source Sans Pro Light"/>
        </w:rPr>
        <w:t xml:space="preserve"> the resources to process</w:t>
      </w:r>
      <w:r w:rsidR="007A3D52" w:rsidRPr="688AE269">
        <w:rPr>
          <w:rFonts w:ascii="Source Sans Pro Light" w:hAnsi="Source Sans Pro Light"/>
        </w:rPr>
        <w:t xml:space="preserve"> </w:t>
      </w:r>
      <w:r w:rsidR="008B3752" w:rsidRPr="688AE269">
        <w:rPr>
          <w:rFonts w:ascii="Source Sans Pro Light" w:hAnsi="Source Sans Pro Light"/>
        </w:rPr>
        <w:t xml:space="preserve">300-500 samples across </w:t>
      </w:r>
      <w:r w:rsidR="00C103D8" w:rsidRPr="688AE269">
        <w:rPr>
          <w:rFonts w:ascii="Source Sans Pro Light" w:hAnsi="Source Sans Pro Light"/>
        </w:rPr>
        <w:t xml:space="preserve">four </w:t>
      </w:r>
      <w:r w:rsidR="00E97F5B" w:rsidRPr="688AE269">
        <w:rPr>
          <w:rFonts w:ascii="Source Sans Pro Light" w:hAnsi="Source Sans Pro Light"/>
        </w:rPr>
        <w:t>habitats and</w:t>
      </w:r>
      <w:r w:rsidR="008B3752" w:rsidRPr="688AE269">
        <w:rPr>
          <w:rFonts w:ascii="Source Sans Pro Light" w:hAnsi="Source Sans Pro Light"/>
        </w:rPr>
        <w:t xml:space="preserve"> carry out </w:t>
      </w:r>
      <w:r w:rsidR="006873CE" w:rsidRPr="688AE269">
        <w:rPr>
          <w:rFonts w:ascii="Source Sans Pro Light" w:hAnsi="Source Sans Pro Light"/>
        </w:rPr>
        <w:t>~</w:t>
      </w:r>
      <w:r w:rsidRPr="688AE269">
        <w:rPr>
          <w:rFonts w:ascii="Source Sans Pro Light" w:hAnsi="Source Sans Pro Light"/>
        </w:rPr>
        <w:t xml:space="preserve">900-1000 analyses </w:t>
      </w:r>
      <w:r w:rsidR="008B3752" w:rsidRPr="688AE269">
        <w:rPr>
          <w:rFonts w:ascii="Source Sans Pro Light" w:hAnsi="Source Sans Pro Light"/>
        </w:rPr>
        <w:t>(</w:t>
      </w:r>
      <w:r w:rsidR="0049616F" w:rsidRPr="688AE269">
        <w:rPr>
          <w:rFonts w:ascii="Source Sans Pro Light" w:hAnsi="Source Sans Pro Light"/>
        </w:rPr>
        <w:t xml:space="preserve">200 </w:t>
      </w:r>
      <w:r w:rsidR="001A6B23" w:rsidRPr="688AE269">
        <w:rPr>
          <w:rFonts w:ascii="Source Sans Pro Light" w:hAnsi="Source Sans Pro Light"/>
        </w:rPr>
        <w:t>–</w:t>
      </w:r>
      <w:r w:rsidR="0049616F" w:rsidRPr="688AE269">
        <w:rPr>
          <w:rFonts w:ascii="Source Sans Pro Light" w:hAnsi="Source Sans Pro Light"/>
        </w:rPr>
        <w:t xml:space="preserve"> </w:t>
      </w:r>
      <w:r w:rsidR="001A6B23" w:rsidRPr="688AE269">
        <w:rPr>
          <w:rFonts w:ascii="Source Sans Pro Light" w:hAnsi="Source Sans Pro Light"/>
        </w:rPr>
        <w:t xml:space="preserve">400 analyses per </w:t>
      </w:r>
      <w:r w:rsidR="008B3752" w:rsidRPr="688AE269">
        <w:rPr>
          <w:rFonts w:ascii="Source Sans Pro Light" w:hAnsi="Source Sans Pro Light"/>
        </w:rPr>
        <w:t>habitat</w:t>
      </w:r>
      <w:r w:rsidR="00EF7F19">
        <w:rPr>
          <w:rFonts w:ascii="Source Sans Pro Light" w:hAnsi="Source Sans Pro Light"/>
        </w:rPr>
        <w:t xml:space="preserve"> type</w:t>
      </w:r>
      <w:r w:rsidR="008B3752" w:rsidRPr="688AE269">
        <w:rPr>
          <w:rFonts w:ascii="Source Sans Pro Light" w:hAnsi="Source Sans Pro Light"/>
        </w:rPr>
        <w:t xml:space="preserve">). </w:t>
      </w:r>
      <w:r w:rsidR="6D28EC04" w:rsidRPr="688AE269">
        <w:rPr>
          <w:rFonts w:ascii="Source Sans Pro Light" w:hAnsi="Source Sans Pro Light"/>
        </w:rPr>
        <w:t>It</w:t>
      </w:r>
      <w:r w:rsidR="5FA06179" w:rsidRPr="688AE269">
        <w:rPr>
          <w:rFonts w:ascii="Source Sans Pro Light" w:hAnsi="Source Sans Pro Light"/>
        </w:rPr>
        <w:t xml:space="preserve"> </w:t>
      </w:r>
      <w:r w:rsidR="030F2D4A" w:rsidRPr="688AE269">
        <w:rPr>
          <w:rFonts w:ascii="Source Sans Pro Light" w:hAnsi="Source Sans Pro Light"/>
        </w:rPr>
        <w:t>wa</w:t>
      </w:r>
      <w:r w:rsidR="4B42220F" w:rsidRPr="688AE269">
        <w:rPr>
          <w:rFonts w:ascii="Source Sans Pro Light" w:hAnsi="Source Sans Pro Light"/>
        </w:rPr>
        <w:t xml:space="preserve">s not </w:t>
      </w:r>
      <w:r w:rsidR="007E4F93" w:rsidRPr="688AE269">
        <w:rPr>
          <w:rFonts w:ascii="Source Sans Pro Light" w:hAnsi="Source Sans Pro Light"/>
        </w:rPr>
        <w:t xml:space="preserve">considered </w:t>
      </w:r>
      <w:r w:rsidR="4B42220F" w:rsidRPr="688AE269">
        <w:rPr>
          <w:rFonts w:ascii="Source Sans Pro Light" w:hAnsi="Source Sans Pro Light"/>
        </w:rPr>
        <w:t xml:space="preserve">within the scope of the project to develop </w:t>
      </w:r>
      <w:r w:rsidR="00A955C7" w:rsidRPr="688AE269">
        <w:rPr>
          <w:rFonts w:ascii="Source Sans Pro Light" w:hAnsi="Source Sans Pro Light"/>
        </w:rPr>
        <w:t>new products, bioinformatics pipelines, or analytical services</w:t>
      </w:r>
      <w:r w:rsidR="41D84257" w:rsidRPr="688AE269">
        <w:rPr>
          <w:rFonts w:ascii="Source Sans Pro Light" w:hAnsi="Source Sans Pro Light"/>
        </w:rPr>
        <w:t>.</w:t>
      </w:r>
      <w:r w:rsidR="29EF1BAF" w:rsidRPr="688AE269">
        <w:rPr>
          <w:rFonts w:ascii="Source Sans Pro Light" w:hAnsi="Source Sans Pro Light"/>
        </w:rPr>
        <w:t xml:space="preserve"> </w:t>
      </w:r>
      <w:r w:rsidR="0ED4C7DE" w:rsidRPr="688AE269">
        <w:rPr>
          <w:rFonts w:ascii="Source Sans Pro Light" w:hAnsi="Source Sans Pro Light"/>
        </w:rPr>
        <w:t>N</w:t>
      </w:r>
      <w:r w:rsidR="3655E27C" w:rsidRPr="688AE269">
        <w:rPr>
          <w:rFonts w:ascii="Source Sans Pro Light" w:hAnsi="Source Sans Pro Light"/>
        </w:rPr>
        <w:t xml:space="preserve">or </w:t>
      </w:r>
      <w:r w:rsidR="030F2D4A" w:rsidRPr="688AE269">
        <w:rPr>
          <w:rFonts w:ascii="Source Sans Pro Light" w:hAnsi="Source Sans Pro Light"/>
        </w:rPr>
        <w:t>wa</w:t>
      </w:r>
      <w:r w:rsidR="3655E27C" w:rsidRPr="688AE269">
        <w:rPr>
          <w:rFonts w:ascii="Source Sans Pro Light" w:hAnsi="Source Sans Pro Light"/>
        </w:rPr>
        <w:t>s it within scope to modify</w:t>
      </w:r>
      <w:r w:rsidR="6451FDBC" w:rsidRPr="688AE269">
        <w:rPr>
          <w:rFonts w:ascii="Source Sans Pro Light" w:hAnsi="Source Sans Pro Light"/>
        </w:rPr>
        <w:t xml:space="preserve"> existing bioinformatics pipelines.</w:t>
      </w:r>
      <w:r w:rsidR="46EB2C6E" w:rsidRPr="688AE269">
        <w:rPr>
          <w:rFonts w:ascii="Source Sans Pro Light" w:hAnsi="Source Sans Pro Light"/>
        </w:rPr>
        <w:t xml:space="preserve"> </w:t>
      </w:r>
      <w:r w:rsidR="1A4E9385" w:rsidRPr="688AE269">
        <w:rPr>
          <w:rFonts w:ascii="Source Sans Pro Light" w:hAnsi="Source Sans Pro Light"/>
        </w:rPr>
        <w:t>Additionally, a</w:t>
      </w:r>
      <w:r w:rsidR="332A9175" w:rsidRPr="688AE269">
        <w:rPr>
          <w:rFonts w:ascii="Source Sans Pro Light" w:hAnsi="Source Sans Pro Light"/>
        </w:rPr>
        <w:t xml:space="preserve">s the project has wide-ranging goals across multiple taxonomic groups, the scope </w:t>
      </w:r>
      <w:r w:rsidR="00ED5647" w:rsidRPr="688AE269">
        <w:rPr>
          <w:rFonts w:ascii="Source Sans Pro Light" w:hAnsi="Source Sans Pro Light"/>
        </w:rPr>
        <w:t>was</w:t>
      </w:r>
      <w:r w:rsidR="332A9175" w:rsidRPr="688AE269">
        <w:rPr>
          <w:rFonts w:ascii="Source Sans Pro Light" w:hAnsi="Source Sans Pro Light"/>
        </w:rPr>
        <w:t xml:space="preserve"> re</w:t>
      </w:r>
      <w:r w:rsidR="18CD0633" w:rsidRPr="688AE269">
        <w:rPr>
          <w:rFonts w:ascii="Source Sans Pro Light" w:hAnsi="Source Sans Pro Light"/>
        </w:rPr>
        <w:t>stricted</w:t>
      </w:r>
      <w:r w:rsidR="332A9175" w:rsidRPr="688AE269">
        <w:rPr>
          <w:rFonts w:ascii="Source Sans Pro Light" w:hAnsi="Source Sans Pro Light"/>
        </w:rPr>
        <w:t xml:space="preserve"> to multi-species metabarcoding only</w:t>
      </w:r>
      <w:r w:rsidR="007E30FB" w:rsidRPr="688AE269">
        <w:rPr>
          <w:rFonts w:ascii="Source Sans Pro Light" w:hAnsi="Source Sans Pro Light"/>
        </w:rPr>
        <w:t xml:space="preserve">. </w:t>
      </w:r>
    </w:p>
    <w:p w14:paraId="67B21745" w14:textId="3BA1CB39" w:rsidR="0050486F" w:rsidRDefault="691A8556" w:rsidP="002412C6">
      <w:pPr>
        <w:spacing w:after="160" w:line="360" w:lineRule="auto"/>
        <w:rPr>
          <w:rFonts w:ascii="Source Sans Pro Light" w:hAnsi="Source Sans Pro Light"/>
        </w:rPr>
      </w:pPr>
      <w:r w:rsidRPr="7B667D58">
        <w:rPr>
          <w:rFonts w:ascii="Source Sans Pro Light" w:hAnsi="Source Sans Pro Light"/>
        </w:rPr>
        <w:lastRenderedPageBreak/>
        <w:t xml:space="preserve">As the project focuses primarily on eDNA, the development </w:t>
      </w:r>
      <w:r w:rsidR="5D41CA3A" w:rsidRPr="7B667D58">
        <w:rPr>
          <w:rFonts w:ascii="Source Sans Pro Light" w:hAnsi="Source Sans Pro Light"/>
        </w:rPr>
        <w:t xml:space="preserve">of </w:t>
      </w:r>
      <w:r w:rsidR="19AC28EF" w:rsidRPr="7B667D58">
        <w:rPr>
          <w:rFonts w:ascii="Source Sans Pro Light" w:hAnsi="Source Sans Pro Light"/>
        </w:rPr>
        <w:t>long</w:t>
      </w:r>
      <w:r w:rsidR="05B63B11" w:rsidRPr="7B667D58">
        <w:rPr>
          <w:rFonts w:ascii="Source Sans Pro Light" w:hAnsi="Source Sans Pro Light"/>
        </w:rPr>
        <w:t>-</w:t>
      </w:r>
      <w:r w:rsidR="19AC28EF" w:rsidRPr="7B667D58">
        <w:rPr>
          <w:rFonts w:ascii="Source Sans Pro Light" w:hAnsi="Source Sans Pro Light"/>
        </w:rPr>
        <w:t xml:space="preserve">term </w:t>
      </w:r>
      <w:r w:rsidR="5D41CA3A" w:rsidRPr="7B667D58">
        <w:rPr>
          <w:rFonts w:ascii="Source Sans Pro Light" w:hAnsi="Source Sans Pro Light"/>
        </w:rPr>
        <w:t xml:space="preserve">monitoring approaches reliant on </w:t>
      </w:r>
      <w:r w:rsidR="1E6DDB76" w:rsidRPr="7B667D58">
        <w:rPr>
          <w:rFonts w:ascii="Source Sans Pro Light" w:hAnsi="Source Sans Pro Light"/>
        </w:rPr>
        <w:t xml:space="preserve">direct sampling of </w:t>
      </w:r>
      <w:r w:rsidR="34D066C6" w:rsidRPr="7B667D58">
        <w:rPr>
          <w:rFonts w:ascii="Source Sans Pro Light" w:hAnsi="Source Sans Pro Light"/>
        </w:rPr>
        <w:t>DNA f</w:t>
      </w:r>
      <w:r w:rsidR="2FDB02A3" w:rsidRPr="7B667D58">
        <w:rPr>
          <w:rFonts w:ascii="Source Sans Pro Light" w:hAnsi="Source Sans Pro Light"/>
        </w:rPr>
        <w:t>rom</w:t>
      </w:r>
      <w:r w:rsidR="34D066C6" w:rsidRPr="7B667D58">
        <w:rPr>
          <w:rFonts w:ascii="Source Sans Pro Light" w:hAnsi="Source Sans Pro Light"/>
        </w:rPr>
        <w:t xml:space="preserve"> </w:t>
      </w:r>
      <w:r w:rsidR="1E6DDB76" w:rsidRPr="7B667D58">
        <w:rPr>
          <w:rFonts w:ascii="Source Sans Pro Light" w:hAnsi="Source Sans Pro Light"/>
        </w:rPr>
        <w:t>flora or fauna (e.g</w:t>
      </w:r>
      <w:r w:rsidR="53BC37D0" w:rsidRPr="7B667D58">
        <w:rPr>
          <w:rFonts w:ascii="Source Sans Pro Light" w:hAnsi="Source Sans Pro Light"/>
        </w:rPr>
        <w:t>.,</w:t>
      </w:r>
      <w:r w:rsidR="1E6DDB76" w:rsidRPr="7B667D58">
        <w:rPr>
          <w:rFonts w:ascii="Source Sans Pro Light" w:hAnsi="Source Sans Pro Light"/>
        </w:rPr>
        <w:t xml:space="preserve"> biofilms</w:t>
      </w:r>
      <w:r w:rsidR="1ACF5664" w:rsidRPr="7B667D58">
        <w:rPr>
          <w:rFonts w:ascii="Source Sans Pro Light" w:hAnsi="Source Sans Pro Light"/>
        </w:rPr>
        <w:t xml:space="preserve">, </w:t>
      </w:r>
      <w:r w:rsidR="27CCC7E8" w:rsidRPr="7B667D58">
        <w:rPr>
          <w:rFonts w:ascii="Source Sans Pro Light" w:hAnsi="Source Sans Pro Light"/>
        </w:rPr>
        <w:t xml:space="preserve">benthic </w:t>
      </w:r>
      <w:r w:rsidR="4E7D20B5" w:rsidRPr="7B667D58">
        <w:rPr>
          <w:rFonts w:ascii="Source Sans Pro Light" w:hAnsi="Source Sans Pro Light"/>
        </w:rPr>
        <w:t>diatoms</w:t>
      </w:r>
      <w:r w:rsidR="27CCC7E8" w:rsidRPr="7B667D58">
        <w:rPr>
          <w:rFonts w:ascii="Source Sans Pro Light" w:hAnsi="Source Sans Pro Light"/>
        </w:rPr>
        <w:t>, phytoplankton</w:t>
      </w:r>
      <w:r w:rsidR="4E7D20B5" w:rsidRPr="7B667D58">
        <w:rPr>
          <w:rFonts w:ascii="Source Sans Pro Light" w:hAnsi="Source Sans Pro Light"/>
        </w:rPr>
        <w:t xml:space="preserve"> </w:t>
      </w:r>
      <w:r w:rsidR="27CCC7E8" w:rsidRPr="7B667D58">
        <w:rPr>
          <w:rFonts w:ascii="Source Sans Pro Light" w:hAnsi="Source Sans Pro Light"/>
        </w:rPr>
        <w:t xml:space="preserve">or </w:t>
      </w:r>
      <w:r w:rsidR="081B2CC4" w:rsidRPr="7B667D58">
        <w:rPr>
          <w:rFonts w:ascii="Source Sans Pro Light" w:hAnsi="Source Sans Pro Light"/>
        </w:rPr>
        <w:t xml:space="preserve">aquatic </w:t>
      </w:r>
      <w:r w:rsidR="616413C9" w:rsidRPr="7B667D58">
        <w:rPr>
          <w:rFonts w:ascii="Source Sans Pro Light" w:hAnsi="Source Sans Pro Light"/>
        </w:rPr>
        <w:t>plant communities,</w:t>
      </w:r>
      <w:r w:rsidR="75C09050" w:rsidRPr="7B667D58">
        <w:rPr>
          <w:rFonts w:ascii="Source Sans Pro Light" w:hAnsi="Source Sans Pro Light"/>
        </w:rPr>
        <w:t xml:space="preserve"> and</w:t>
      </w:r>
      <w:r w:rsidR="60CC86CB" w:rsidRPr="7B667D58">
        <w:rPr>
          <w:rFonts w:ascii="Source Sans Pro Light" w:hAnsi="Source Sans Pro Light"/>
        </w:rPr>
        <w:t xml:space="preserve"> </w:t>
      </w:r>
      <w:r w:rsidR="1E6DDB76" w:rsidRPr="7B667D58">
        <w:rPr>
          <w:rFonts w:ascii="Source Sans Pro Light" w:hAnsi="Source Sans Pro Light"/>
        </w:rPr>
        <w:t xml:space="preserve">bulk invertebrate sampling) </w:t>
      </w:r>
      <w:r w:rsidR="6AF263E4" w:rsidRPr="7B667D58">
        <w:rPr>
          <w:rFonts w:ascii="Source Sans Pro Light" w:hAnsi="Source Sans Pro Light"/>
        </w:rPr>
        <w:t>wa</w:t>
      </w:r>
      <w:r w:rsidR="1E6DDB76" w:rsidRPr="7B667D58">
        <w:rPr>
          <w:rFonts w:ascii="Source Sans Pro Light" w:hAnsi="Source Sans Pro Light"/>
        </w:rPr>
        <w:t>s considered out of scope</w:t>
      </w:r>
      <w:r w:rsidR="19AC28EF" w:rsidRPr="7B667D58">
        <w:rPr>
          <w:rFonts w:ascii="Source Sans Pro Light" w:hAnsi="Source Sans Pro Light"/>
        </w:rPr>
        <w:t xml:space="preserve">, </w:t>
      </w:r>
      <w:r w:rsidR="1ACF5664" w:rsidRPr="7B667D58">
        <w:rPr>
          <w:rFonts w:ascii="Source Sans Pro Light" w:hAnsi="Source Sans Pro Light"/>
        </w:rPr>
        <w:t>except for</w:t>
      </w:r>
      <w:r w:rsidR="19AC28EF" w:rsidRPr="7B667D58">
        <w:rPr>
          <w:rFonts w:ascii="Source Sans Pro Light" w:hAnsi="Source Sans Pro Light"/>
        </w:rPr>
        <w:t xml:space="preserve"> conducting validation steps where </w:t>
      </w:r>
      <w:r w:rsidR="5590A074" w:rsidRPr="7B667D58">
        <w:rPr>
          <w:rFonts w:ascii="Source Sans Pro Light" w:hAnsi="Source Sans Pro Light"/>
        </w:rPr>
        <w:t xml:space="preserve">needed </w:t>
      </w:r>
      <w:r w:rsidR="291D5FDB" w:rsidRPr="7B667D58">
        <w:rPr>
          <w:rFonts w:ascii="Source Sans Pro Light" w:hAnsi="Source Sans Pro Light"/>
        </w:rPr>
        <w:t xml:space="preserve">such as </w:t>
      </w:r>
      <w:r w:rsidR="52136CB2" w:rsidRPr="7B667D58">
        <w:rPr>
          <w:rFonts w:ascii="Source Sans Pro Light" w:hAnsi="Source Sans Pro Light"/>
        </w:rPr>
        <w:t>taxonomic/</w:t>
      </w:r>
      <w:r w:rsidR="0B7A3ECE" w:rsidRPr="7B667D58">
        <w:rPr>
          <w:rFonts w:ascii="Source Sans Pro Light" w:hAnsi="Source Sans Pro Light"/>
        </w:rPr>
        <w:t xml:space="preserve">morphological </w:t>
      </w:r>
      <w:r w:rsidR="291D5FDB" w:rsidRPr="7B667D58">
        <w:rPr>
          <w:rFonts w:ascii="Source Sans Pro Light" w:hAnsi="Source Sans Pro Light"/>
        </w:rPr>
        <w:t xml:space="preserve">bulk invertebrate and </w:t>
      </w:r>
      <w:r w:rsidR="74997BBE" w:rsidRPr="7B667D58">
        <w:rPr>
          <w:rFonts w:ascii="Source Sans Pro Light" w:hAnsi="Source Sans Pro Light"/>
        </w:rPr>
        <w:t>particles size analyses (</w:t>
      </w:r>
      <w:r w:rsidR="291D5FDB" w:rsidRPr="7B667D58">
        <w:rPr>
          <w:rFonts w:ascii="Source Sans Pro Light" w:hAnsi="Source Sans Pro Light"/>
        </w:rPr>
        <w:t>PSA</w:t>
      </w:r>
      <w:r w:rsidR="57981061" w:rsidRPr="7B667D58">
        <w:rPr>
          <w:rFonts w:ascii="Source Sans Pro Light" w:hAnsi="Source Sans Pro Light"/>
        </w:rPr>
        <w:t>)</w:t>
      </w:r>
      <w:r w:rsidR="291D5FDB" w:rsidRPr="7B667D58">
        <w:rPr>
          <w:rFonts w:ascii="Source Sans Pro Light" w:hAnsi="Source Sans Pro Light"/>
        </w:rPr>
        <w:t xml:space="preserve"> in the marine habitat</w:t>
      </w:r>
      <w:r w:rsidR="6090C96A" w:rsidRPr="7B667D58">
        <w:rPr>
          <w:rFonts w:ascii="Source Sans Pro Light" w:hAnsi="Source Sans Pro Light"/>
        </w:rPr>
        <w:t>,</w:t>
      </w:r>
      <w:r w:rsidR="46386B2D" w:rsidRPr="7B667D58">
        <w:rPr>
          <w:rFonts w:ascii="Source Sans Pro Light" w:hAnsi="Source Sans Pro Light"/>
        </w:rPr>
        <w:t xml:space="preserve"> </w:t>
      </w:r>
      <w:r w:rsidR="6090C96A" w:rsidRPr="7B667D58">
        <w:rPr>
          <w:rFonts w:ascii="Source Sans Pro Light" w:hAnsi="Source Sans Pro Light"/>
        </w:rPr>
        <w:t xml:space="preserve">with </w:t>
      </w:r>
      <w:r w:rsidR="3477939E" w:rsidRPr="7B667D58">
        <w:rPr>
          <w:rFonts w:ascii="Source Sans Pro Light" w:hAnsi="Source Sans Pro Light"/>
        </w:rPr>
        <w:t xml:space="preserve">extensive </w:t>
      </w:r>
      <w:r w:rsidR="52136CB2" w:rsidRPr="7B667D58">
        <w:rPr>
          <w:rFonts w:ascii="Source Sans Pro Light" w:hAnsi="Source Sans Pro Light"/>
        </w:rPr>
        <w:t xml:space="preserve">in-kind project </w:t>
      </w:r>
      <w:r w:rsidR="7099C679" w:rsidRPr="7B667D58">
        <w:rPr>
          <w:rFonts w:ascii="Source Sans Pro Light" w:hAnsi="Source Sans Pro Light"/>
        </w:rPr>
        <w:t xml:space="preserve">sampling and </w:t>
      </w:r>
      <w:r w:rsidR="6090C96A" w:rsidRPr="7B667D58">
        <w:rPr>
          <w:rFonts w:ascii="Source Sans Pro Light" w:hAnsi="Source Sans Pro Light"/>
        </w:rPr>
        <w:t>analysis carried out</w:t>
      </w:r>
      <w:r w:rsidR="46386B2D" w:rsidRPr="7B667D58">
        <w:rPr>
          <w:rFonts w:ascii="Source Sans Pro Light" w:hAnsi="Source Sans Pro Light"/>
        </w:rPr>
        <w:t xml:space="preserve"> by </w:t>
      </w:r>
      <w:r w:rsidR="2B30E76B" w:rsidRPr="7B667D58">
        <w:rPr>
          <w:rFonts w:ascii="Source Sans Pro Light" w:hAnsi="Source Sans Pro Light"/>
        </w:rPr>
        <w:t xml:space="preserve">Marine Science Scotland and </w:t>
      </w:r>
      <w:r w:rsidR="46386B2D" w:rsidRPr="7B667D58">
        <w:rPr>
          <w:rFonts w:ascii="Source Sans Pro Light" w:hAnsi="Source Sans Pro Light"/>
        </w:rPr>
        <w:t>SEPA</w:t>
      </w:r>
      <w:r w:rsidR="3477939E" w:rsidRPr="7B667D58">
        <w:rPr>
          <w:rFonts w:ascii="Source Sans Pro Light" w:hAnsi="Source Sans Pro Light"/>
        </w:rPr>
        <w:t xml:space="preserve"> Marine Ecology</w:t>
      </w:r>
      <w:r w:rsidR="7099C679" w:rsidRPr="7B667D58">
        <w:rPr>
          <w:rFonts w:ascii="Source Sans Pro Light" w:hAnsi="Source Sans Pro Light"/>
        </w:rPr>
        <w:t xml:space="preserve"> respectively</w:t>
      </w:r>
      <w:r w:rsidR="291D5FDB" w:rsidRPr="7B667D58">
        <w:rPr>
          <w:rFonts w:ascii="Source Sans Pro Light" w:hAnsi="Source Sans Pro Light"/>
        </w:rPr>
        <w:t xml:space="preserve">, </w:t>
      </w:r>
      <w:r w:rsidR="5590A074" w:rsidRPr="7B667D58">
        <w:rPr>
          <w:rFonts w:ascii="Source Sans Pro Light" w:hAnsi="Source Sans Pro Light"/>
        </w:rPr>
        <w:t>required</w:t>
      </w:r>
      <w:r w:rsidR="46386B2D" w:rsidRPr="7B667D58">
        <w:rPr>
          <w:rFonts w:ascii="Source Sans Pro Light" w:hAnsi="Source Sans Pro Light"/>
        </w:rPr>
        <w:t xml:space="preserve"> </w:t>
      </w:r>
      <w:r w:rsidR="291D5FDB" w:rsidRPr="7B667D58">
        <w:rPr>
          <w:rFonts w:ascii="Source Sans Pro Light" w:hAnsi="Source Sans Pro Light"/>
        </w:rPr>
        <w:t xml:space="preserve">for </w:t>
      </w:r>
      <w:r w:rsidR="081B2CC4" w:rsidRPr="7B667D58">
        <w:rPr>
          <w:rFonts w:ascii="Source Sans Pro Light" w:hAnsi="Source Sans Pro Light"/>
        </w:rPr>
        <w:t xml:space="preserve">producing a comparative </w:t>
      </w:r>
      <w:r w:rsidR="291D5FDB" w:rsidRPr="7B667D58">
        <w:rPr>
          <w:rFonts w:ascii="Source Sans Pro Light" w:hAnsi="Source Sans Pro Light"/>
        </w:rPr>
        <w:t>biotope classification</w:t>
      </w:r>
      <w:r w:rsidR="52136CB2" w:rsidRPr="7B667D58">
        <w:rPr>
          <w:rFonts w:ascii="Source Sans Pro Light" w:hAnsi="Source Sans Pro Light"/>
        </w:rPr>
        <w:t xml:space="preserve"> (</w:t>
      </w:r>
      <w:r w:rsidR="081B2CC4" w:rsidRPr="7B667D58">
        <w:rPr>
          <w:rFonts w:ascii="Source Sans Pro Light" w:hAnsi="Source Sans Pro Light"/>
        </w:rPr>
        <w:t xml:space="preserve">as a </w:t>
      </w:r>
      <w:r w:rsidR="52136CB2" w:rsidRPr="7B667D58">
        <w:rPr>
          <w:rFonts w:ascii="Source Sans Pro Light" w:hAnsi="Source Sans Pro Light"/>
        </w:rPr>
        <w:t>proxy for marine habitat condition)</w:t>
      </w:r>
      <w:r w:rsidR="291D5FDB" w:rsidRPr="7B667D58">
        <w:rPr>
          <w:rFonts w:ascii="Source Sans Pro Light" w:hAnsi="Source Sans Pro Light"/>
        </w:rPr>
        <w:t>.</w:t>
      </w:r>
    </w:p>
    <w:p w14:paraId="38444CC1" w14:textId="5399466F" w:rsidR="00FB6315" w:rsidRDefault="3B72BE5D" w:rsidP="00FB6315">
      <w:pPr>
        <w:pStyle w:val="Heading2"/>
        <w:jc w:val="both"/>
      </w:pPr>
      <w:bookmarkStart w:id="46" w:name="_Toc1499312288"/>
      <w:r>
        <w:t xml:space="preserve">Focal Study Area </w:t>
      </w:r>
      <w:bookmarkEnd w:id="46"/>
    </w:p>
    <w:p w14:paraId="1D2C7235" w14:textId="77777777" w:rsidR="005865EC" w:rsidRDefault="005865EC" w:rsidP="008B3362">
      <w:pPr>
        <w:jc w:val="both"/>
        <w:rPr>
          <w:rFonts w:ascii="Source Sans Pro Light" w:hAnsi="Source Sans Pro Light"/>
        </w:rPr>
      </w:pPr>
    </w:p>
    <w:p w14:paraId="7E8BD855" w14:textId="16A97E90" w:rsidR="00074F6C" w:rsidRDefault="0050486F" w:rsidP="008A1656">
      <w:pPr>
        <w:spacing w:line="360" w:lineRule="auto"/>
        <w:rPr>
          <w:rFonts w:ascii="Source Sans Pro Light" w:hAnsi="Source Sans Pro Light"/>
        </w:rPr>
      </w:pPr>
      <w:r w:rsidRPr="1DF36116">
        <w:rPr>
          <w:rFonts w:ascii="Source Sans Pro Light" w:hAnsi="Source Sans Pro Light"/>
        </w:rPr>
        <w:t xml:space="preserve">The </w:t>
      </w:r>
      <w:r w:rsidR="00B47A56" w:rsidRPr="1DF36116">
        <w:rPr>
          <w:rFonts w:ascii="Source Sans Pro Light" w:hAnsi="Source Sans Pro Light"/>
        </w:rPr>
        <w:t xml:space="preserve">project </w:t>
      </w:r>
      <w:r w:rsidRPr="1DF36116">
        <w:rPr>
          <w:rFonts w:ascii="Source Sans Pro Light" w:hAnsi="Source Sans Pro Light"/>
        </w:rPr>
        <w:t xml:space="preserve">study area </w:t>
      </w:r>
      <w:r w:rsidR="00632E3A" w:rsidRPr="1DF36116">
        <w:rPr>
          <w:rFonts w:ascii="Source Sans Pro Light" w:hAnsi="Source Sans Pro Light"/>
        </w:rPr>
        <w:t>wa</w:t>
      </w:r>
      <w:r w:rsidRPr="1DF36116">
        <w:rPr>
          <w:rFonts w:ascii="Source Sans Pro Light" w:hAnsi="Source Sans Pro Light"/>
        </w:rPr>
        <w:t xml:space="preserve">s </w:t>
      </w:r>
      <w:r w:rsidR="00B47A56" w:rsidRPr="1DF36116">
        <w:rPr>
          <w:rFonts w:ascii="Source Sans Pro Light" w:hAnsi="Source Sans Pro Light"/>
        </w:rPr>
        <w:t xml:space="preserve">mostly </w:t>
      </w:r>
      <w:r w:rsidR="00074F6C" w:rsidRPr="1DF36116">
        <w:rPr>
          <w:rFonts w:ascii="Source Sans Pro Light" w:hAnsi="Source Sans Pro Light"/>
        </w:rPr>
        <w:t>focussed on</w:t>
      </w:r>
      <w:r w:rsidR="004D3466" w:rsidRPr="1DF36116">
        <w:rPr>
          <w:rFonts w:ascii="Source Sans Pro Light" w:hAnsi="Source Sans Pro Light"/>
        </w:rPr>
        <w:t xml:space="preserve"> </w:t>
      </w:r>
      <w:hyperlink r:id="rId17" w:history="1">
        <w:r w:rsidR="004D3466" w:rsidRPr="002412C6">
          <w:rPr>
            <w:rStyle w:val="Hyperlink"/>
            <w:rFonts w:ascii="Source Sans Pro Light" w:hAnsi="Source Sans Pro Light"/>
          </w:rPr>
          <w:t>the</w:t>
        </w:r>
        <w:r w:rsidRPr="002412C6">
          <w:rPr>
            <w:rStyle w:val="Hyperlink"/>
            <w:rFonts w:ascii="Source Sans Pro Light" w:hAnsi="Source Sans Pro Light"/>
          </w:rPr>
          <w:t xml:space="preserve"> </w:t>
        </w:r>
        <w:r w:rsidR="00074F6C" w:rsidRPr="002412C6">
          <w:rPr>
            <w:rStyle w:val="Hyperlink"/>
            <w:rFonts w:ascii="Source Sans Pro Light" w:hAnsi="Source Sans Pro Light"/>
          </w:rPr>
          <w:t>Loch Lomond and Trossachs National Park (</w:t>
        </w:r>
        <w:r w:rsidR="004242BF" w:rsidRPr="002412C6">
          <w:rPr>
            <w:rStyle w:val="Hyperlink"/>
            <w:rFonts w:ascii="Source Sans Pro Light" w:hAnsi="Source Sans Pro Light"/>
          </w:rPr>
          <w:t>LLTNP</w:t>
        </w:r>
        <w:r w:rsidR="00074F6C" w:rsidRPr="002412C6">
          <w:rPr>
            <w:rStyle w:val="Hyperlink"/>
            <w:rFonts w:ascii="Source Sans Pro Light" w:hAnsi="Source Sans Pro Light"/>
          </w:rPr>
          <w:t>)</w:t>
        </w:r>
      </w:hyperlink>
      <w:r w:rsidRPr="1DF36116">
        <w:rPr>
          <w:rFonts w:ascii="Source Sans Pro Light" w:hAnsi="Source Sans Pro Light"/>
        </w:rPr>
        <w:t xml:space="preserve"> </w:t>
      </w:r>
      <w:r w:rsidR="00F725A8" w:rsidRPr="1DF36116">
        <w:rPr>
          <w:rFonts w:ascii="Source Sans Pro Light" w:hAnsi="Source Sans Pro Light"/>
        </w:rPr>
        <w:t xml:space="preserve">and </w:t>
      </w:r>
      <w:r w:rsidR="00B47A56" w:rsidRPr="1DF36116">
        <w:rPr>
          <w:rFonts w:ascii="Source Sans Pro Light" w:hAnsi="Source Sans Pro Light"/>
        </w:rPr>
        <w:t xml:space="preserve">its </w:t>
      </w:r>
      <w:r w:rsidR="00F725A8" w:rsidRPr="1DF36116">
        <w:rPr>
          <w:rFonts w:ascii="Source Sans Pro Light" w:hAnsi="Source Sans Pro Light"/>
        </w:rPr>
        <w:t xml:space="preserve">adjacent </w:t>
      </w:r>
      <w:r w:rsidR="4F4920EC" w:rsidRPr="1DF36116">
        <w:rPr>
          <w:rFonts w:ascii="Source Sans Pro Light" w:hAnsi="Source Sans Pro Light"/>
        </w:rPr>
        <w:t>area</w:t>
      </w:r>
      <w:r w:rsidR="5349E829" w:rsidRPr="1DF36116">
        <w:rPr>
          <w:rFonts w:ascii="Source Sans Pro Light" w:hAnsi="Source Sans Pro Light"/>
        </w:rPr>
        <w:t>s</w:t>
      </w:r>
      <w:r w:rsidR="4F4920EC" w:rsidRPr="1DF36116">
        <w:rPr>
          <w:rFonts w:ascii="Source Sans Pro Light" w:hAnsi="Source Sans Pro Light"/>
        </w:rPr>
        <w:t>.</w:t>
      </w:r>
      <w:r w:rsidR="00E1689B" w:rsidRPr="1DF36116">
        <w:rPr>
          <w:rFonts w:ascii="Source Sans Pro Light" w:hAnsi="Source Sans Pro Light"/>
        </w:rPr>
        <w:t xml:space="preserve"> </w:t>
      </w:r>
      <w:r w:rsidR="00074F6C" w:rsidRPr="1DF36116">
        <w:rPr>
          <w:rFonts w:ascii="Source Sans Pro Light" w:hAnsi="Source Sans Pro Light"/>
        </w:rPr>
        <w:t xml:space="preserve">The </w:t>
      </w:r>
      <w:r w:rsidR="00DA61D4" w:rsidRPr="1DF36116">
        <w:rPr>
          <w:rFonts w:ascii="Source Sans Pro Light" w:hAnsi="Source Sans Pro Light"/>
        </w:rPr>
        <w:t xml:space="preserve">LLTNP </w:t>
      </w:r>
      <w:r w:rsidR="009B71D8" w:rsidRPr="1DF36116">
        <w:rPr>
          <w:rFonts w:ascii="Source Sans Pro Light" w:hAnsi="Source Sans Pro Light"/>
        </w:rPr>
        <w:t>was chosen</w:t>
      </w:r>
      <w:r w:rsidR="00B36EEC" w:rsidRPr="1DF36116">
        <w:rPr>
          <w:rFonts w:ascii="Source Sans Pro Light" w:hAnsi="Source Sans Pro Light"/>
        </w:rPr>
        <w:t xml:space="preserve"> specifically </w:t>
      </w:r>
      <w:r w:rsidR="00A62CB1" w:rsidRPr="1DF36116">
        <w:rPr>
          <w:rFonts w:ascii="Source Sans Pro Light" w:hAnsi="Source Sans Pro Light"/>
        </w:rPr>
        <w:t xml:space="preserve">to investigate and test the applicability of DNA-based monitoring approaches for biodiversity assessment and reporting purposes </w:t>
      </w:r>
      <w:r w:rsidR="009B71D8" w:rsidRPr="1DF36116">
        <w:rPr>
          <w:rFonts w:ascii="Source Sans Pro Light" w:hAnsi="Source Sans Pro Light"/>
        </w:rPr>
        <w:t xml:space="preserve">because it </w:t>
      </w:r>
      <w:r w:rsidR="00DA61D4" w:rsidRPr="1DF36116">
        <w:rPr>
          <w:rFonts w:ascii="Source Sans Pro Light" w:hAnsi="Source Sans Pro Light"/>
        </w:rPr>
        <w:t xml:space="preserve">contains a </w:t>
      </w:r>
      <w:r w:rsidR="003E35D0">
        <w:rPr>
          <w:rFonts w:ascii="Source Sans Pro Light" w:hAnsi="Source Sans Pro Light"/>
        </w:rPr>
        <w:t xml:space="preserve">mosaic of different </w:t>
      </w:r>
      <w:r w:rsidR="005932C1" w:rsidRPr="1DF36116">
        <w:rPr>
          <w:rFonts w:ascii="Source Sans Pro Light" w:hAnsi="Source Sans Pro Light"/>
        </w:rPr>
        <w:t xml:space="preserve">habitat types </w:t>
      </w:r>
      <w:r w:rsidR="00F33956" w:rsidRPr="1DF36116">
        <w:rPr>
          <w:rFonts w:ascii="Source Sans Pro Light" w:hAnsi="Source Sans Pro Light"/>
        </w:rPr>
        <w:t xml:space="preserve">occurring </w:t>
      </w:r>
      <w:r w:rsidR="005932C1" w:rsidRPr="1DF36116">
        <w:rPr>
          <w:rFonts w:ascii="Source Sans Pro Light" w:hAnsi="Source Sans Pro Light"/>
        </w:rPr>
        <w:t>in Scotland, including a mix of aquatic and terrestrial ecosystems</w:t>
      </w:r>
      <w:r w:rsidR="00CF6160" w:rsidRPr="1DF36116">
        <w:rPr>
          <w:rFonts w:ascii="Source Sans Pro Light" w:hAnsi="Source Sans Pro Light"/>
        </w:rPr>
        <w:t>. F</w:t>
      </w:r>
      <w:r w:rsidR="00F33956" w:rsidRPr="1DF36116">
        <w:rPr>
          <w:rFonts w:ascii="Source Sans Pro Light" w:hAnsi="Source Sans Pro Light"/>
        </w:rPr>
        <w:t xml:space="preserve">urthermore, a broad range of </w:t>
      </w:r>
      <w:r w:rsidR="00117417" w:rsidRPr="1DF36116">
        <w:rPr>
          <w:rFonts w:ascii="Source Sans Pro Light" w:hAnsi="Source Sans Pro Light"/>
        </w:rPr>
        <w:t xml:space="preserve">areas </w:t>
      </w:r>
      <w:r w:rsidR="00B36EEC" w:rsidRPr="1DF36116">
        <w:rPr>
          <w:rFonts w:ascii="Source Sans Pro Light" w:hAnsi="Source Sans Pro Light"/>
        </w:rPr>
        <w:t>of conservation importance</w:t>
      </w:r>
      <w:r w:rsidR="00550028" w:rsidRPr="1DF36116">
        <w:rPr>
          <w:rFonts w:ascii="Source Sans Pro Light" w:hAnsi="Source Sans Pro Light"/>
        </w:rPr>
        <w:t xml:space="preserve"> and protected status</w:t>
      </w:r>
      <w:r w:rsidR="00C7682F">
        <w:rPr>
          <w:rFonts w:ascii="Source Sans Pro Light" w:hAnsi="Source Sans Pro Light"/>
        </w:rPr>
        <w:t>,</w:t>
      </w:r>
      <w:r w:rsidR="00101E1D">
        <w:rPr>
          <w:rFonts w:ascii="Source Sans Pro Light" w:hAnsi="Source Sans Pro Light"/>
        </w:rPr>
        <w:t xml:space="preserve"> </w:t>
      </w:r>
      <w:r w:rsidR="00101E1D" w:rsidRPr="1DF36116">
        <w:rPr>
          <w:rFonts w:ascii="Source Sans Pro Light" w:hAnsi="Source Sans Pro Light"/>
        </w:rPr>
        <w:t xml:space="preserve">as a part of </w:t>
      </w:r>
      <w:hyperlink r:id="rId18" w:history="1">
        <w:r w:rsidR="00101E1D" w:rsidRPr="008A1656">
          <w:rPr>
            <w:rStyle w:val="Hyperlink"/>
            <w:rFonts w:ascii="Source Sans Pro Light" w:hAnsi="Source Sans Pro Light"/>
          </w:rPr>
          <w:t>Scotland’s designated site network</w:t>
        </w:r>
      </w:hyperlink>
      <w:r w:rsidR="00101E1D" w:rsidRPr="1DF36116">
        <w:rPr>
          <w:rFonts w:ascii="Source Sans Pro Light" w:hAnsi="Source Sans Pro Light"/>
        </w:rPr>
        <w:t xml:space="preserve"> (e.g., Marine Protected Areas, MPAs; Special Protection Areas, SPAs; Special Areas of Conservation, SACs; Sites of Special Scientific Interest, SSSIs), exist within the LLTNP which makes this area a desirable candidate location to test the</w:t>
      </w:r>
      <w:r w:rsidR="00C7682F">
        <w:rPr>
          <w:rFonts w:ascii="Source Sans Pro Light" w:hAnsi="Source Sans Pro Light"/>
        </w:rPr>
        <w:t xml:space="preserve"> DNA-based</w:t>
      </w:r>
      <w:r w:rsidR="00101E1D" w:rsidRPr="1DF36116">
        <w:rPr>
          <w:rFonts w:ascii="Source Sans Pro Light" w:hAnsi="Source Sans Pro Light"/>
        </w:rPr>
        <w:t xml:space="preserve"> approach</w:t>
      </w:r>
      <w:r w:rsidR="00C7682F">
        <w:rPr>
          <w:rFonts w:ascii="Source Sans Pro Light" w:hAnsi="Source Sans Pro Light"/>
        </w:rPr>
        <w:t xml:space="preserve"> at habitat scale</w:t>
      </w:r>
      <w:r w:rsidR="00B36EEC" w:rsidRPr="1DF36116">
        <w:rPr>
          <w:rFonts w:ascii="Source Sans Pro Light" w:hAnsi="Source Sans Pro Light"/>
        </w:rPr>
        <w:t>.</w:t>
      </w:r>
    </w:p>
    <w:p w14:paraId="3AC43F2C" w14:textId="77777777" w:rsidR="00CF6160" w:rsidRDefault="00CF6160" w:rsidP="008A1656">
      <w:pPr>
        <w:spacing w:line="360" w:lineRule="auto"/>
        <w:rPr>
          <w:rFonts w:ascii="Source Sans Pro Light" w:hAnsi="Source Sans Pro Light"/>
        </w:rPr>
      </w:pPr>
    </w:p>
    <w:p w14:paraId="762E6B0C" w14:textId="2C980F9C" w:rsidR="0050486F" w:rsidRDefault="7BD80ABE" w:rsidP="008A1656">
      <w:pPr>
        <w:spacing w:afterLines="160" w:after="384" w:line="360" w:lineRule="auto"/>
        <w:rPr>
          <w:rFonts w:ascii="Source Sans Pro Light" w:hAnsi="Source Sans Pro Light"/>
        </w:rPr>
      </w:pPr>
      <w:r w:rsidRPr="7B667D58">
        <w:rPr>
          <w:rFonts w:ascii="Source Sans Pro Light" w:hAnsi="Source Sans Pro Light"/>
        </w:rPr>
        <w:t>However, a</w:t>
      </w:r>
      <w:r w:rsidR="19D4A60C" w:rsidRPr="7B667D58">
        <w:rPr>
          <w:rFonts w:ascii="Source Sans Pro Light" w:hAnsi="Source Sans Pro Light"/>
        </w:rPr>
        <w:t>s the project developed</w:t>
      </w:r>
      <w:r w:rsidR="0D55CE57" w:rsidRPr="7B667D58">
        <w:rPr>
          <w:rFonts w:ascii="Source Sans Pro Light" w:hAnsi="Source Sans Pro Light"/>
        </w:rPr>
        <w:t xml:space="preserve"> during Phase </w:t>
      </w:r>
      <w:r w:rsidR="4C4F0EA8" w:rsidRPr="7B667D58">
        <w:rPr>
          <w:rFonts w:ascii="Source Sans Pro Light" w:hAnsi="Source Sans Pro Light"/>
        </w:rPr>
        <w:t>1</w:t>
      </w:r>
      <w:r w:rsidR="19D4A60C" w:rsidRPr="7B667D58">
        <w:rPr>
          <w:rFonts w:ascii="Source Sans Pro Light" w:hAnsi="Source Sans Pro Light"/>
        </w:rPr>
        <w:t xml:space="preserve">, </w:t>
      </w:r>
      <w:r w:rsidR="2A3360E6" w:rsidRPr="7B667D58">
        <w:rPr>
          <w:rFonts w:ascii="Source Sans Pro Light" w:hAnsi="Source Sans Pro Light"/>
        </w:rPr>
        <w:t>the</w:t>
      </w:r>
      <w:r w:rsidR="19D4A60C" w:rsidRPr="7B667D58">
        <w:rPr>
          <w:rFonts w:ascii="Source Sans Pro Light" w:hAnsi="Source Sans Pro Light"/>
        </w:rPr>
        <w:t xml:space="preserve"> geographic radius for </w:t>
      </w:r>
      <w:r w:rsidR="45AA8C46" w:rsidRPr="7B667D58">
        <w:rPr>
          <w:rFonts w:ascii="Source Sans Pro Light" w:hAnsi="Source Sans Pro Light"/>
        </w:rPr>
        <w:t>undertaking</w:t>
      </w:r>
      <w:r w:rsidR="7B6AEE15" w:rsidRPr="7B667D58">
        <w:rPr>
          <w:rFonts w:ascii="Source Sans Pro Light" w:hAnsi="Source Sans Pro Light"/>
        </w:rPr>
        <w:t xml:space="preserve"> DNA-based</w:t>
      </w:r>
      <w:r w:rsidR="45AA8C46" w:rsidRPr="7B667D58">
        <w:rPr>
          <w:rFonts w:ascii="Source Sans Pro Light" w:hAnsi="Source Sans Pro Light"/>
        </w:rPr>
        <w:t xml:space="preserve"> </w:t>
      </w:r>
      <w:r w:rsidR="19D4A60C" w:rsidRPr="7B667D58">
        <w:rPr>
          <w:rFonts w:ascii="Source Sans Pro Light" w:hAnsi="Source Sans Pro Light"/>
        </w:rPr>
        <w:t xml:space="preserve">sampling </w:t>
      </w:r>
      <w:r w:rsidR="1A5C2271" w:rsidRPr="7B667D58">
        <w:rPr>
          <w:rFonts w:ascii="Source Sans Pro Light" w:hAnsi="Source Sans Pro Light"/>
        </w:rPr>
        <w:t xml:space="preserve">and analysis </w:t>
      </w:r>
      <w:r w:rsidR="1DF4F53E" w:rsidRPr="7B667D58">
        <w:rPr>
          <w:rFonts w:ascii="Source Sans Pro Light" w:hAnsi="Source Sans Pro Light"/>
        </w:rPr>
        <w:t xml:space="preserve">was </w:t>
      </w:r>
      <w:r w:rsidR="34BFE430" w:rsidRPr="7B667D58">
        <w:rPr>
          <w:rFonts w:ascii="Source Sans Pro Light" w:hAnsi="Source Sans Pro Light"/>
        </w:rPr>
        <w:t xml:space="preserve">relaxed and </w:t>
      </w:r>
      <w:r w:rsidR="2A3360E6" w:rsidRPr="7B667D58">
        <w:rPr>
          <w:rFonts w:ascii="Source Sans Pro Light" w:hAnsi="Source Sans Pro Light"/>
        </w:rPr>
        <w:t xml:space="preserve">expanded beyond LLTNP </w:t>
      </w:r>
      <w:r w:rsidR="19D4A60C" w:rsidRPr="7B667D58">
        <w:rPr>
          <w:rFonts w:ascii="Source Sans Pro Light" w:hAnsi="Source Sans Pro Light"/>
        </w:rPr>
        <w:t>boundaries</w:t>
      </w:r>
      <w:r w:rsidR="4C4F0EA8" w:rsidRPr="7B667D58">
        <w:rPr>
          <w:rFonts w:ascii="Source Sans Pro Light" w:hAnsi="Source Sans Pro Light"/>
        </w:rPr>
        <w:t xml:space="preserve"> </w:t>
      </w:r>
      <w:r w:rsidR="66729E34" w:rsidRPr="7B667D58">
        <w:rPr>
          <w:rFonts w:ascii="Source Sans Pro Light" w:hAnsi="Source Sans Pro Light"/>
        </w:rPr>
        <w:t xml:space="preserve">in </w:t>
      </w:r>
      <w:r w:rsidR="4C4F0EA8" w:rsidRPr="7B667D58">
        <w:rPr>
          <w:rFonts w:ascii="Source Sans Pro Light" w:hAnsi="Source Sans Pro Light"/>
        </w:rPr>
        <w:t>Phase 2</w:t>
      </w:r>
      <w:r w:rsidR="30CF391A" w:rsidRPr="7B667D58">
        <w:rPr>
          <w:rFonts w:ascii="Source Sans Pro Light" w:hAnsi="Source Sans Pro Light"/>
        </w:rPr>
        <w:t xml:space="preserve">. The </w:t>
      </w:r>
      <w:r w:rsidR="04BCD3CA" w:rsidRPr="7B667D58">
        <w:rPr>
          <w:rFonts w:ascii="Source Sans Pro Light" w:hAnsi="Source Sans Pro Light"/>
        </w:rPr>
        <w:t xml:space="preserve">purpose of this </w:t>
      </w:r>
      <w:r w:rsidR="30CF391A" w:rsidRPr="7B667D58">
        <w:rPr>
          <w:rFonts w:ascii="Source Sans Pro Light" w:hAnsi="Source Sans Pro Light"/>
        </w:rPr>
        <w:t>was</w:t>
      </w:r>
      <w:r w:rsidR="2A3360E6" w:rsidRPr="7B667D58">
        <w:rPr>
          <w:rFonts w:ascii="Source Sans Pro Light" w:hAnsi="Source Sans Pro Light"/>
        </w:rPr>
        <w:t xml:space="preserve"> </w:t>
      </w:r>
      <w:r w:rsidR="6D286A4F" w:rsidRPr="7B667D58">
        <w:rPr>
          <w:rFonts w:ascii="Source Sans Pro Light" w:hAnsi="Source Sans Pro Light"/>
        </w:rPr>
        <w:t xml:space="preserve">to </w:t>
      </w:r>
      <w:r w:rsidR="2A3360E6" w:rsidRPr="7B667D58">
        <w:rPr>
          <w:rFonts w:ascii="Source Sans Pro Light" w:hAnsi="Source Sans Pro Light"/>
        </w:rPr>
        <w:t>enable</w:t>
      </w:r>
      <w:r w:rsidR="05FBFBB8" w:rsidRPr="7B667D58">
        <w:rPr>
          <w:rFonts w:ascii="Source Sans Pro Light" w:hAnsi="Source Sans Pro Light"/>
        </w:rPr>
        <w:t xml:space="preserve"> adequate study design</w:t>
      </w:r>
      <w:r w:rsidR="1A5C2271" w:rsidRPr="7B667D58">
        <w:rPr>
          <w:rFonts w:ascii="Source Sans Pro Light" w:hAnsi="Source Sans Pro Light"/>
        </w:rPr>
        <w:t xml:space="preserve"> </w:t>
      </w:r>
      <w:r w:rsidR="71683F65" w:rsidRPr="7B667D58">
        <w:rPr>
          <w:rFonts w:ascii="Source Sans Pro Light" w:hAnsi="Source Sans Pro Light"/>
        </w:rPr>
        <w:t xml:space="preserve">and </w:t>
      </w:r>
      <w:r w:rsidR="21C11E68" w:rsidRPr="7B667D58">
        <w:rPr>
          <w:rFonts w:ascii="Source Sans Pro Light" w:hAnsi="Source Sans Pro Light"/>
        </w:rPr>
        <w:t>establish</w:t>
      </w:r>
      <w:r w:rsidR="34BFE430" w:rsidRPr="7B667D58">
        <w:rPr>
          <w:rFonts w:ascii="Source Sans Pro Light" w:hAnsi="Source Sans Pro Light"/>
        </w:rPr>
        <w:t xml:space="preserve"> more </w:t>
      </w:r>
      <w:r w:rsidR="70FCEB4E" w:rsidRPr="7B667D58">
        <w:rPr>
          <w:rFonts w:ascii="Source Sans Pro Light" w:hAnsi="Source Sans Pro Light"/>
        </w:rPr>
        <w:t xml:space="preserve">habitat condition </w:t>
      </w:r>
      <w:r w:rsidR="34BFE430" w:rsidRPr="7B667D58">
        <w:rPr>
          <w:rFonts w:ascii="Source Sans Pro Light" w:hAnsi="Source Sans Pro Light"/>
        </w:rPr>
        <w:t>replicate</w:t>
      </w:r>
      <w:r w:rsidR="70FCEB4E" w:rsidRPr="7B667D58">
        <w:rPr>
          <w:rFonts w:ascii="Source Sans Pro Light" w:hAnsi="Source Sans Pro Light"/>
        </w:rPr>
        <w:t xml:space="preserve"> sites</w:t>
      </w:r>
      <w:r w:rsidR="34BFE430" w:rsidRPr="7B667D58">
        <w:rPr>
          <w:rFonts w:ascii="Source Sans Pro Light" w:hAnsi="Source Sans Pro Light"/>
        </w:rPr>
        <w:t xml:space="preserve"> </w:t>
      </w:r>
      <w:r w:rsidR="30CF391A" w:rsidRPr="7B667D58">
        <w:rPr>
          <w:rFonts w:ascii="Source Sans Pro Light" w:hAnsi="Source Sans Pro Light"/>
        </w:rPr>
        <w:t>where needed</w:t>
      </w:r>
      <w:r w:rsidR="033FC684" w:rsidRPr="7B667D58">
        <w:rPr>
          <w:rFonts w:ascii="Source Sans Pro Light" w:hAnsi="Source Sans Pro Light"/>
        </w:rPr>
        <w:t xml:space="preserve"> for the freshwater, woodland, and peatland habitat</w:t>
      </w:r>
      <w:r w:rsidR="1F146B24" w:rsidRPr="7B667D58">
        <w:rPr>
          <w:rFonts w:ascii="Source Sans Pro Light" w:hAnsi="Source Sans Pro Light"/>
        </w:rPr>
        <w:t>s</w:t>
      </w:r>
      <w:r w:rsidR="05FBFBB8" w:rsidRPr="7B667D58">
        <w:rPr>
          <w:rFonts w:ascii="Source Sans Pro Light" w:hAnsi="Source Sans Pro Light"/>
        </w:rPr>
        <w:t xml:space="preserve">. </w:t>
      </w:r>
      <w:r w:rsidR="146B78CC" w:rsidRPr="7B667D58">
        <w:rPr>
          <w:rFonts w:ascii="Source Sans Pro Light" w:hAnsi="Source Sans Pro Light"/>
        </w:rPr>
        <w:t xml:space="preserve">For example, additional woodland habitat sampling was undertaken at some locations </w:t>
      </w:r>
      <w:r w:rsidR="106D55B7" w:rsidRPr="7B667D58">
        <w:rPr>
          <w:rFonts w:ascii="Source Sans Pro Light" w:hAnsi="Source Sans Pro Light"/>
        </w:rPr>
        <w:t xml:space="preserve">within </w:t>
      </w:r>
      <w:hyperlink r:id="rId19" w:history="1">
        <w:r w:rsidR="106D55B7" w:rsidRPr="008A1656">
          <w:rPr>
            <w:rStyle w:val="Hyperlink"/>
            <w:rFonts w:ascii="Source Sans Pro Light" w:hAnsi="Source Sans Pro Light"/>
          </w:rPr>
          <w:t>the</w:t>
        </w:r>
        <w:r w:rsidR="146B78CC" w:rsidRPr="008A1656">
          <w:rPr>
            <w:rStyle w:val="Hyperlink"/>
            <w:rFonts w:ascii="Source Sans Pro Light" w:hAnsi="Source Sans Pro Light"/>
          </w:rPr>
          <w:t xml:space="preserve"> Cairngorms National Park</w:t>
        </w:r>
      </w:hyperlink>
      <w:r w:rsidR="146B78CC" w:rsidRPr="7B667D58">
        <w:rPr>
          <w:rFonts w:ascii="Source Sans Pro Light" w:hAnsi="Source Sans Pro Light"/>
        </w:rPr>
        <w:t xml:space="preserve"> , capturing another area of conservation importance in Scotland. </w:t>
      </w:r>
      <w:r w:rsidR="5318FD62" w:rsidRPr="7B667D58">
        <w:rPr>
          <w:rFonts w:ascii="Source Sans Pro Light" w:hAnsi="Source Sans Pro Light"/>
        </w:rPr>
        <w:t xml:space="preserve">On the other hand, for </w:t>
      </w:r>
      <w:r w:rsidR="19739E85" w:rsidRPr="7B667D58">
        <w:rPr>
          <w:rFonts w:ascii="Source Sans Pro Light" w:hAnsi="Source Sans Pro Light"/>
        </w:rPr>
        <w:t xml:space="preserve">the </w:t>
      </w:r>
      <w:r w:rsidR="5318FD62" w:rsidRPr="7B667D58">
        <w:rPr>
          <w:rFonts w:ascii="Source Sans Pro Light" w:hAnsi="Source Sans Pro Light"/>
        </w:rPr>
        <w:t xml:space="preserve">marine habitat, a relatively small geographic area of Loch Goil and Loch Long </w:t>
      </w:r>
      <w:r w:rsidR="21C11E68" w:rsidRPr="7B667D58">
        <w:rPr>
          <w:rFonts w:ascii="Source Sans Pro Light" w:hAnsi="Source Sans Pro Light"/>
        </w:rPr>
        <w:t>was</w:t>
      </w:r>
      <w:r w:rsidR="5318FD62" w:rsidRPr="7B667D58">
        <w:rPr>
          <w:rFonts w:ascii="Source Sans Pro Light" w:hAnsi="Source Sans Pro Light"/>
        </w:rPr>
        <w:t xml:space="preserve"> selected to </w:t>
      </w:r>
      <w:r w:rsidR="5D2D9FDE" w:rsidRPr="7B667D58">
        <w:rPr>
          <w:rFonts w:ascii="Source Sans Pro Light" w:hAnsi="Source Sans Pro Light"/>
        </w:rPr>
        <w:t>ensur</w:t>
      </w:r>
      <w:r w:rsidR="5318FD62" w:rsidRPr="7B667D58">
        <w:rPr>
          <w:rFonts w:ascii="Source Sans Pro Light" w:hAnsi="Source Sans Pro Light"/>
        </w:rPr>
        <w:t>e research questions c</w:t>
      </w:r>
      <w:r w:rsidR="74BE6DC0" w:rsidRPr="7B667D58">
        <w:rPr>
          <w:rFonts w:ascii="Source Sans Pro Light" w:hAnsi="Source Sans Pro Light"/>
        </w:rPr>
        <w:t>ould</w:t>
      </w:r>
      <w:r w:rsidR="5318FD62" w:rsidRPr="7B667D58">
        <w:rPr>
          <w:rFonts w:ascii="Source Sans Pro Light" w:hAnsi="Source Sans Pro Light"/>
        </w:rPr>
        <w:t xml:space="preserve"> be answered, taking </w:t>
      </w:r>
      <w:r w:rsidR="7D7A8894" w:rsidRPr="7B667D58">
        <w:rPr>
          <w:rFonts w:ascii="Source Sans Pro Light" w:hAnsi="Source Sans Pro Light"/>
        </w:rPr>
        <w:t>o</w:t>
      </w:r>
      <w:r w:rsidR="5318FD62" w:rsidRPr="7B667D58">
        <w:rPr>
          <w:rFonts w:ascii="Source Sans Pro Light" w:hAnsi="Source Sans Pro Light"/>
        </w:rPr>
        <w:t xml:space="preserve">n board both </w:t>
      </w:r>
      <w:r w:rsidR="42931FAE" w:rsidRPr="7B667D58">
        <w:rPr>
          <w:rFonts w:ascii="Source Sans Pro Light" w:hAnsi="Source Sans Pro Light"/>
        </w:rPr>
        <w:t xml:space="preserve">budgetary </w:t>
      </w:r>
      <w:r w:rsidR="47E89E24" w:rsidRPr="7B667D58">
        <w:rPr>
          <w:rFonts w:ascii="Source Sans Pro Light" w:hAnsi="Source Sans Pro Light"/>
        </w:rPr>
        <w:t>constraints</w:t>
      </w:r>
      <w:r w:rsidR="5318FD62" w:rsidRPr="7B667D58">
        <w:rPr>
          <w:rFonts w:ascii="Source Sans Pro Light" w:hAnsi="Source Sans Pro Light"/>
        </w:rPr>
        <w:t xml:space="preserve">, </w:t>
      </w:r>
      <w:r w:rsidR="167B0220" w:rsidRPr="7B667D58">
        <w:rPr>
          <w:rFonts w:ascii="Source Sans Pro Light" w:hAnsi="Source Sans Pro Light"/>
        </w:rPr>
        <w:t>extent of</w:t>
      </w:r>
      <w:r w:rsidR="42931FAE" w:rsidRPr="7B667D58">
        <w:rPr>
          <w:rFonts w:ascii="Source Sans Pro Light" w:hAnsi="Source Sans Pro Light"/>
        </w:rPr>
        <w:t xml:space="preserve"> in-kind SG resources </w:t>
      </w:r>
      <w:r w:rsidR="167B0220" w:rsidRPr="7B667D58">
        <w:rPr>
          <w:rFonts w:ascii="Source Sans Pro Light" w:hAnsi="Source Sans Pro Light"/>
        </w:rPr>
        <w:t>needed</w:t>
      </w:r>
      <w:r w:rsidR="694AE297" w:rsidRPr="7B667D58">
        <w:rPr>
          <w:rFonts w:ascii="Source Sans Pro Light" w:hAnsi="Source Sans Pro Light"/>
        </w:rPr>
        <w:t xml:space="preserve"> </w:t>
      </w:r>
      <w:r w:rsidR="167B0220" w:rsidRPr="7B667D58">
        <w:rPr>
          <w:rFonts w:ascii="Source Sans Pro Light" w:hAnsi="Source Sans Pro Light"/>
        </w:rPr>
        <w:t xml:space="preserve">to support </w:t>
      </w:r>
      <w:r w:rsidR="03A81721" w:rsidRPr="7B667D58">
        <w:rPr>
          <w:rFonts w:ascii="Source Sans Pro Light" w:hAnsi="Source Sans Pro Light"/>
        </w:rPr>
        <w:t xml:space="preserve">the </w:t>
      </w:r>
      <w:r w:rsidR="167B0220" w:rsidRPr="7B667D58">
        <w:rPr>
          <w:rFonts w:ascii="Source Sans Pro Light" w:hAnsi="Source Sans Pro Light"/>
        </w:rPr>
        <w:t>sampling and analysis</w:t>
      </w:r>
      <w:r w:rsidR="694AE297" w:rsidRPr="7B667D58">
        <w:rPr>
          <w:rFonts w:ascii="Source Sans Pro Light" w:hAnsi="Source Sans Pro Light"/>
        </w:rPr>
        <w:t xml:space="preserve"> (from MSS and SEPA respectively)</w:t>
      </w:r>
      <w:r w:rsidR="5318FD62" w:rsidRPr="7B667D58">
        <w:rPr>
          <w:rFonts w:ascii="Source Sans Pro Light" w:hAnsi="Source Sans Pro Light"/>
        </w:rPr>
        <w:t xml:space="preserve">, </w:t>
      </w:r>
      <w:r w:rsidR="42931FAE" w:rsidRPr="7B667D58">
        <w:rPr>
          <w:rFonts w:ascii="Source Sans Pro Light" w:hAnsi="Source Sans Pro Light"/>
        </w:rPr>
        <w:t>as well</w:t>
      </w:r>
      <w:r w:rsidR="47E89E24" w:rsidRPr="7B667D58">
        <w:rPr>
          <w:rFonts w:ascii="Source Sans Pro Light" w:hAnsi="Source Sans Pro Light"/>
        </w:rPr>
        <w:t xml:space="preserve"> </w:t>
      </w:r>
      <w:r w:rsidR="42931FAE" w:rsidRPr="7B667D58">
        <w:rPr>
          <w:rFonts w:ascii="Source Sans Pro Light" w:hAnsi="Source Sans Pro Light"/>
        </w:rPr>
        <w:t>drawing on</w:t>
      </w:r>
      <w:r w:rsidR="694AE297" w:rsidRPr="7B667D58">
        <w:rPr>
          <w:rFonts w:ascii="Source Sans Pro Light" w:hAnsi="Source Sans Pro Light"/>
        </w:rPr>
        <w:t xml:space="preserve"> </w:t>
      </w:r>
      <w:r w:rsidR="694AE297" w:rsidRPr="7B667D58">
        <w:rPr>
          <w:rFonts w:ascii="Source Sans Pro Light" w:hAnsi="Source Sans Pro Light"/>
        </w:rPr>
        <w:lastRenderedPageBreak/>
        <w:t>relevant</w:t>
      </w:r>
      <w:r w:rsidR="226C996F" w:rsidRPr="7B667D58">
        <w:rPr>
          <w:rFonts w:ascii="Source Sans Pro Light" w:hAnsi="Source Sans Pro Light"/>
        </w:rPr>
        <w:t xml:space="preserve"> </w:t>
      </w:r>
      <w:r w:rsidR="47E89E24" w:rsidRPr="7B667D58">
        <w:rPr>
          <w:rFonts w:ascii="Source Sans Pro Light" w:hAnsi="Source Sans Pro Light"/>
        </w:rPr>
        <w:t xml:space="preserve">stakeholder knowledge </w:t>
      </w:r>
      <w:r w:rsidR="42931FAE" w:rsidRPr="7B667D58">
        <w:rPr>
          <w:rFonts w:ascii="Source Sans Pro Light" w:hAnsi="Source Sans Pro Light"/>
        </w:rPr>
        <w:t xml:space="preserve">to </w:t>
      </w:r>
      <w:r w:rsidR="350A73E1" w:rsidRPr="7B667D58">
        <w:rPr>
          <w:rFonts w:ascii="Source Sans Pro Light" w:hAnsi="Source Sans Pro Light"/>
        </w:rPr>
        <w:t xml:space="preserve">strategically </w:t>
      </w:r>
      <w:r w:rsidR="42931FAE" w:rsidRPr="7B667D58">
        <w:rPr>
          <w:rFonts w:ascii="Source Sans Pro Light" w:hAnsi="Source Sans Pro Light"/>
        </w:rPr>
        <w:t>avoid duplicati</w:t>
      </w:r>
      <w:r w:rsidR="24F2CD92" w:rsidRPr="7B667D58">
        <w:rPr>
          <w:rFonts w:ascii="Source Sans Pro Light" w:hAnsi="Source Sans Pro Light"/>
        </w:rPr>
        <w:t>on of</w:t>
      </w:r>
      <w:r w:rsidR="42931FAE" w:rsidRPr="7B667D58">
        <w:rPr>
          <w:rFonts w:ascii="Source Sans Pro Light" w:hAnsi="Source Sans Pro Light"/>
        </w:rPr>
        <w:t xml:space="preserve"> </w:t>
      </w:r>
      <w:r w:rsidR="350A73E1" w:rsidRPr="7B667D58">
        <w:rPr>
          <w:rFonts w:ascii="Source Sans Pro Light" w:hAnsi="Source Sans Pro Light"/>
        </w:rPr>
        <w:t xml:space="preserve">research </w:t>
      </w:r>
      <w:r w:rsidR="42931FAE" w:rsidRPr="7B667D58">
        <w:rPr>
          <w:rFonts w:ascii="Source Sans Pro Light" w:hAnsi="Source Sans Pro Light"/>
        </w:rPr>
        <w:t>effort</w:t>
      </w:r>
      <w:r w:rsidR="350A73E1" w:rsidRPr="7B667D58">
        <w:rPr>
          <w:rFonts w:ascii="Source Sans Pro Light" w:hAnsi="Source Sans Pro Light"/>
        </w:rPr>
        <w:t>s</w:t>
      </w:r>
      <w:r w:rsidR="42931FAE" w:rsidRPr="7B667D58">
        <w:rPr>
          <w:rFonts w:ascii="Source Sans Pro Light" w:hAnsi="Source Sans Pro Light"/>
        </w:rPr>
        <w:t xml:space="preserve"> </w:t>
      </w:r>
      <w:r w:rsidR="24F2CD92" w:rsidRPr="7B667D58">
        <w:rPr>
          <w:rFonts w:ascii="Source Sans Pro Light" w:hAnsi="Source Sans Pro Light"/>
        </w:rPr>
        <w:t xml:space="preserve">due to </w:t>
      </w:r>
      <w:r w:rsidR="226C996F" w:rsidRPr="7B667D58">
        <w:rPr>
          <w:rFonts w:ascii="Source Sans Pro Light" w:hAnsi="Source Sans Pro Light"/>
        </w:rPr>
        <w:t>parallel</w:t>
      </w:r>
      <w:r w:rsidR="47E89E24" w:rsidRPr="7B667D58">
        <w:rPr>
          <w:rFonts w:ascii="Source Sans Pro Light" w:hAnsi="Source Sans Pro Light"/>
        </w:rPr>
        <w:t xml:space="preserve"> R&amp;D </w:t>
      </w:r>
      <w:r w:rsidR="34BFE430" w:rsidRPr="7B667D58">
        <w:rPr>
          <w:rFonts w:ascii="Source Sans Pro Light" w:hAnsi="Source Sans Pro Light"/>
        </w:rPr>
        <w:t>work</w:t>
      </w:r>
      <w:r w:rsidR="47E89E24" w:rsidRPr="7B667D58">
        <w:rPr>
          <w:rFonts w:ascii="Source Sans Pro Light" w:hAnsi="Source Sans Pro Light"/>
        </w:rPr>
        <w:t xml:space="preserve"> </w:t>
      </w:r>
      <w:r w:rsidR="350A73E1" w:rsidRPr="7B667D58">
        <w:rPr>
          <w:rFonts w:ascii="Source Sans Pro Light" w:hAnsi="Source Sans Pro Light"/>
        </w:rPr>
        <w:t>elsewhere</w:t>
      </w:r>
      <w:r w:rsidR="226C996F" w:rsidRPr="7B667D58">
        <w:rPr>
          <w:rFonts w:ascii="Source Sans Pro Light" w:hAnsi="Source Sans Pro Light"/>
        </w:rPr>
        <w:t xml:space="preserve"> in Scotland</w:t>
      </w:r>
      <w:r w:rsidR="21C11E68" w:rsidRPr="7B667D58">
        <w:rPr>
          <w:rFonts w:ascii="Source Sans Pro Light" w:hAnsi="Source Sans Pro Light"/>
        </w:rPr>
        <w:t>.</w:t>
      </w:r>
    </w:p>
    <w:p w14:paraId="2782A114" w14:textId="044E9631" w:rsidR="00AE749F" w:rsidRDefault="00BB3624" w:rsidP="00F1195C">
      <w:pPr>
        <w:pStyle w:val="Heading2"/>
      </w:pPr>
      <w:bookmarkStart w:id="47" w:name="_Toc42488263"/>
      <w:r>
        <w:t xml:space="preserve">Key Elements of the </w:t>
      </w:r>
      <w:r w:rsidR="00BF14BA">
        <w:t xml:space="preserve">Phase 2 </w:t>
      </w:r>
      <w:r>
        <w:t xml:space="preserve">eDNA survey </w:t>
      </w:r>
      <w:bookmarkEnd w:id="47"/>
    </w:p>
    <w:p w14:paraId="06A4B9E6" w14:textId="77777777" w:rsidR="0023544E" w:rsidRDefault="0023544E" w:rsidP="00975EB4">
      <w:pPr>
        <w:spacing w:line="259" w:lineRule="auto"/>
        <w:jc w:val="both"/>
        <w:rPr>
          <w:rFonts w:ascii="Source Sans Pro Light" w:hAnsi="Source Sans Pro Light"/>
        </w:rPr>
      </w:pPr>
    </w:p>
    <w:p w14:paraId="1EE422B3" w14:textId="1C5241C1" w:rsidR="00E52040" w:rsidRDefault="1B2B050E" w:rsidP="008A1656">
      <w:pPr>
        <w:spacing w:line="360" w:lineRule="auto"/>
        <w:rPr>
          <w:rFonts w:ascii="Source Sans Pro Light" w:hAnsi="Source Sans Pro Light"/>
        </w:rPr>
      </w:pPr>
      <w:r w:rsidRPr="7B667D58">
        <w:rPr>
          <w:rFonts w:ascii="Source Sans Pro Light" w:hAnsi="Source Sans Pro Light"/>
        </w:rPr>
        <w:t xml:space="preserve">To meet the </w:t>
      </w:r>
      <w:bookmarkStart w:id="48" w:name="_Int_OCfTiQra"/>
      <w:r w:rsidRPr="7B667D58">
        <w:rPr>
          <w:rFonts w:ascii="Source Sans Pro Light" w:hAnsi="Source Sans Pro Light"/>
        </w:rPr>
        <w:t>project</w:t>
      </w:r>
      <w:bookmarkEnd w:id="48"/>
      <w:r w:rsidRPr="7B667D58">
        <w:rPr>
          <w:rFonts w:ascii="Source Sans Pro Light" w:hAnsi="Source Sans Pro Light"/>
        </w:rPr>
        <w:t xml:space="preserve"> aim and </w:t>
      </w:r>
      <w:r w:rsidR="2FFFAEE2" w:rsidRPr="7B667D58">
        <w:rPr>
          <w:rFonts w:ascii="Source Sans Pro Light" w:hAnsi="Source Sans Pro Light"/>
        </w:rPr>
        <w:t>key objectives, t</w:t>
      </w:r>
      <w:r w:rsidR="08B83463" w:rsidRPr="7B667D58">
        <w:rPr>
          <w:rFonts w:ascii="Source Sans Pro Light" w:hAnsi="Source Sans Pro Light"/>
        </w:rPr>
        <w:t xml:space="preserve">he </w:t>
      </w:r>
      <w:r w:rsidR="081223F4" w:rsidRPr="7B667D58">
        <w:rPr>
          <w:rFonts w:ascii="Source Sans Pro Light" w:hAnsi="Source Sans Pro Light"/>
        </w:rPr>
        <w:t xml:space="preserve">fundamental </w:t>
      </w:r>
      <w:r w:rsidR="1C245F51" w:rsidRPr="7B667D58">
        <w:rPr>
          <w:rFonts w:ascii="Source Sans Pro Light" w:hAnsi="Source Sans Pro Light"/>
        </w:rPr>
        <w:t>element</w:t>
      </w:r>
      <w:r w:rsidR="5CD1F336" w:rsidRPr="7B667D58">
        <w:rPr>
          <w:rFonts w:ascii="Source Sans Pro Light" w:hAnsi="Source Sans Pro Light"/>
        </w:rPr>
        <w:t>s</w:t>
      </w:r>
      <w:r w:rsidR="759FFD65" w:rsidRPr="7B667D58">
        <w:rPr>
          <w:rFonts w:ascii="Source Sans Pro Light" w:hAnsi="Source Sans Pro Light"/>
        </w:rPr>
        <w:t xml:space="preserve"> of the</w:t>
      </w:r>
      <w:r w:rsidR="08B83463" w:rsidRPr="7B667D58">
        <w:rPr>
          <w:rFonts w:ascii="Source Sans Pro Light" w:hAnsi="Source Sans Pro Light"/>
        </w:rPr>
        <w:t xml:space="preserve"> </w:t>
      </w:r>
      <w:r w:rsidR="19B7AFAD" w:rsidRPr="7B667D58">
        <w:rPr>
          <w:rFonts w:ascii="Source Sans Pro Light" w:hAnsi="Source Sans Pro Light"/>
        </w:rPr>
        <w:t xml:space="preserve">Phase 2 </w:t>
      </w:r>
      <w:r w:rsidR="491995DC" w:rsidRPr="7B667D58">
        <w:rPr>
          <w:rFonts w:ascii="Source Sans Pro Light" w:hAnsi="Source Sans Pro Light"/>
        </w:rPr>
        <w:t xml:space="preserve">eDNA survey </w:t>
      </w:r>
      <w:proofErr w:type="gramStart"/>
      <w:r w:rsidR="5220C40F" w:rsidRPr="7B667D58">
        <w:rPr>
          <w:rFonts w:ascii="Source Sans Pro Light" w:hAnsi="Source Sans Pro Light"/>
        </w:rPr>
        <w:t>w</w:t>
      </w:r>
      <w:r w:rsidR="5CD1F336" w:rsidRPr="7B667D58">
        <w:rPr>
          <w:rFonts w:ascii="Source Sans Pro Light" w:hAnsi="Source Sans Pro Light"/>
        </w:rPr>
        <w:t>ere</w:t>
      </w:r>
      <w:r w:rsidR="29E78A36" w:rsidRPr="7B667D58">
        <w:rPr>
          <w:rFonts w:ascii="Source Sans Pro Light" w:hAnsi="Source Sans Pro Light"/>
        </w:rPr>
        <w:t>;</w:t>
      </w:r>
      <w:proofErr w:type="gramEnd"/>
      <w:r w:rsidR="5220C40F" w:rsidRPr="7B667D58">
        <w:rPr>
          <w:rFonts w:ascii="Source Sans Pro Light" w:hAnsi="Source Sans Pro Light"/>
        </w:rPr>
        <w:t xml:space="preserve"> </w:t>
      </w:r>
    </w:p>
    <w:p w14:paraId="7D37333E" w14:textId="4536C0F9" w:rsidR="00E52040" w:rsidRDefault="00E97F5B" w:rsidP="008A1656">
      <w:pPr>
        <w:pStyle w:val="ListParagraph"/>
        <w:numPr>
          <w:ilvl w:val="0"/>
          <w:numId w:val="78"/>
        </w:numPr>
        <w:spacing w:after="160" w:line="360" w:lineRule="auto"/>
        <w:rPr>
          <w:rFonts w:ascii="Source Sans Pro Light" w:hAnsi="Source Sans Pro Light"/>
        </w:rPr>
      </w:pPr>
      <w:r>
        <w:rPr>
          <w:rFonts w:ascii="Source Sans Pro Light" w:hAnsi="Source Sans Pro Light"/>
        </w:rPr>
        <w:t>T</w:t>
      </w:r>
      <w:r w:rsidR="000C4A49" w:rsidRPr="1DF36116">
        <w:rPr>
          <w:rFonts w:ascii="Source Sans Pro Light" w:hAnsi="Source Sans Pro Light"/>
        </w:rPr>
        <w:t xml:space="preserve">o </w:t>
      </w:r>
      <w:r w:rsidR="00342566" w:rsidRPr="1DF36116">
        <w:rPr>
          <w:rFonts w:ascii="Source Sans Pro Light" w:hAnsi="Source Sans Pro Light"/>
        </w:rPr>
        <w:t>include</w:t>
      </w:r>
      <w:r w:rsidR="005643BC" w:rsidRPr="1DF36116">
        <w:rPr>
          <w:rFonts w:ascii="Source Sans Pro Light" w:hAnsi="Source Sans Pro Light"/>
        </w:rPr>
        <w:t xml:space="preserve"> </w:t>
      </w:r>
      <w:r w:rsidR="00EF5A9C" w:rsidRPr="1DF36116">
        <w:rPr>
          <w:rFonts w:ascii="Source Sans Pro Light" w:hAnsi="Source Sans Pro Light"/>
        </w:rPr>
        <w:t xml:space="preserve">sites that </w:t>
      </w:r>
      <w:r w:rsidR="005643BC" w:rsidRPr="1DF36116">
        <w:rPr>
          <w:rFonts w:ascii="Source Sans Pro Light" w:hAnsi="Source Sans Pro Light"/>
        </w:rPr>
        <w:t xml:space="preserve">were geographically disparate (within the scope </w:t>
      </w:r>
      <w:r w:rsidR="003F6C49" w:rsidRPr="1DF36116">
        <w:rPr>
          <w:rFonts w:ascii="Source Sans Pro Light" w:hAnsi="Source Sans Pro Light"/>
        </w:rPr>
        <w:t xml:space="preserve">and operational confines </w:t>
      </w:r>
      <w:r w:rsidR="005643BC" w:rsidRPr="1DF36116">
        <w:rPr>
          <w:rFonts w:ascii="Source Sans Pro Light" w:hAnsi="Source Sans Pro Light"/>
        </w:rPr>
        <w:t>of the project)</w:t>
      </w:r>
      <w:r w:rsidR="00E50978" w:rsidRPr="1DF36116">
        <w:rPr>
          <w:rFonts w:ascii="Source Sans Pro Light" w:hAnsi="Source Sans Pro Light"/>
        </w:rPr>
        <w:t xml:space="preserve"> but could be pre-categorised according to </w:t>
      </w:r>
      <w:r w:rsidR="004B4798" w:rsidRPr="1DF36116">
        <w:rPr>
          <w:rFonts w:ascii="Source Sans Pro Light" w:hAnsi="Source Sans Pro Light"/>
        </w:rPr>
        <w:t>habitat condition and/or habitat classification</w:t>
      </w:r>
      <w:r w:rsidR="16869A70" w:rsidRPr="1DF36116">
        <w:rPr>
          <w:rFonts w:ascii="Source Sans Pro Light" w:hAnsi="Source Sans Pro Light"/>
        </w:rPr>
        <w:t>.</w:t>
      </w:r>
    </w:p>
    <w:p w14:paraId="159A6B26" w14:textId="740D82F9" w:rsidR="00C679E0" w:rsidRDefault="31A84F15" w:rsidP="008A1656">
      <w:pPr>
        <w:pStyle w:val="ListParagraph"/>
        <w:numPr>
          <w:ilvl w:val="0"/>
          <w:numId w:val="78"/>
        </w:numPr>
        <w:spacing w:after="160" w:line="360" w:lineRule="auto"/>
        <w:rPr>
          <w:rFonts w:ascii="Source Sans Pro Light" w:hAnsi="Source Sans Pro Light"/>
        </w:rPr>
      </w:pPr>
      <w:bookmarkStart w:id="49" w:name="_Int_otFPgAbW"/>
      <w:proofErr w:type="gramStart"/>
      <w:r w:rsidRPr="7B667D58">
        <w:rPr>
          <w:rFonts w:ascii="Source Sans Pro Light" w:hAnsi="Source Sans Pro Light"/>
        </w:rPr>
        <w:t>T</w:t>
      </w:r>
      <w:r w:rsidR="5585F5CE" w:rsidRPr="7B667D58">
        <w:rPr>
          <w:rFonts w:ascii="Source Sans Pro Light" w:hAnsi="Source Sans Pro Light"/>
        </w:rPr>
        <w:t xml:space="preserve">hat </w:t>
      </w:r>
      <w:r w:rsidR="6BE1564A" w:rsidRPr="7B667D58">
        <w:rPr>
          <w:rFonts w:ascii="Source Sans Pro Light" w:hAnsi="Source Sans Pro Light"/>
        </w:rPr>
        <w:t>sites</w:t>
      </w:r>
      <w:bookmarkEnd w:id="49"/>
      <w:proofErr w:type="gramEnd"/>
      <w:r w:rsidR="6BE1564A" w:rsidRPr="7B667D58">
        <w:rPr>
          <w:rFonts w:ascii="Source Sans Pro Light" w:hAnsi="Source Sans Pro Light"/>
        </w:rPr>
        <w:t xml:space="preserve"> falling within a </w:t>
      </w:r>
      <w:r w:rsidR="2284AC83" w:rsidRPr="7B667D58">
        <w:rPr>
          <w:rFonts w:ascii="Source Sans Pro Light" w:hAnsi="Source Sans Pro Light"/>
        </w:rPr>
        <w:t xml:space="preserve">single </w:t>
      </w:r>
      <w:r w:rsidR="6BE1564A" w:rsidRPr="7B667D58">
        <w:rPr>
          <w:rFonts w:ascii="Source Sans Pro Light" w:hAnsi="Source Sans Pro Light"/>
        </w:rPr>
        <w:t xml:space="preserve">habitat condition and/or habitat classification category </w:t>
      </w:r>
      <w:r w:rsidR="2284AC83" w:rsidRPr="7B667D58">
        <w:rPr>
          <w:rFonts w:ascii="Source Sans Pro Light" w:hAnsi="Source Sans Pro Light"/>
        </w:rPr>
        <w:t>were not geographically clustered</w:t>
      </w:r>
      <w:r w:rsidR="27FC5677" w:rsidRPr="7B667D58">
        <w:rPr>
          <w:rFonts w:ascii="Source Sans Pro Light" w:hAnsi="Source Sans Pro Light"/>
        </w:rPr>
        <w:t>.</w:t>
      </w:r>
    </w:p>
    <w:p w14:paraId="4EA9EA05" w14:textId="3F4D71F4" w:rsidR="0019126B" w:rsidRPr="008A1656" w:rsidRDefault="00E97F5B" w:rsidP="008A1656">
      <w:pPr>
        <w:pStyle w:val="ListParagraph"/>
        <w:numPr>
          <w:ilvl w:val="0"/>
          <w:numId w:val="78"/>
        </w:numPr>
        <w:spacing w:line="360" w:lineRule="auto"/>
        <w:rPr>
          <w:rFonts w:ascii="Source Sans Pro Light" w:hAnsi="Source Sans Pro Light"/>
        </w:rPr>
      </w:pPr>
      <w:r>
        <w:rPr>
          <w:rFonts w:ascii="Source Sans Pro Light" w:hAnsi="Source Sans Pro Light"/>
        </w:rPr>
        <w:t>T</w:t>
      </w:r>
      <w:r w:rsidR="000C4A49" w:rsidRPr="1DF36116">
        <w:rPr>
          <w:rFonts w:ascii="Source Sans Pro Light" w:hAnsi="Source Sans Pro Light"/>
        </w:rPr>
        <w:t>o collect replicate samples for each site</w:t>
      </w:r>
      <w:r w:rsidR="00960177" w:rsidRPr="1DF36116">
        <w:rPr>
          <w:rFonts w:ascii="Source Sans Pro Light" w:hAnsi="Source Sans Pro Light"/>
        </w:rPr>
        <w:t xml:space="preserve"> over and above what would be expected in </w:t>
      </w:r>
      <w:r w:rsidR="000273C5" w:rsidRPr="1DF36116">
        <w:rPr>
          <w:rFonts w:ascii="Source Sans Pro Light" w:hAnsi="Source Sans Pro Light"/>
        </w:rPr>
        <w:t>future habitat monitoring programmes</w:t>
      </w:r>
      <w:r w:rsidR="063A00C2" w:rsidRPr="1DF36116">
        <w:rPr>
          <w:rFonts w:ascii="Source Sans Pro Light" w:hAnsi="Source Sans Pro Light"/>
        </w:rPr>
        <w:t xml:space="preserve">, </w:t>
      </w:r>
      <w:proofErr w:type="gramStart"/>
      <w:r w:rsidR="063A00C2" w:rsidRPr="1DF36116">
        <w:rPr>
          <w:rFonts w:ascii="Source Sans Pro Light" w:hAnsi="Source Sans Pro Light"/>
        </w:rPr>
        <w:t>in order to</w:t>
      </w:r>
      <w:proofErr w:type="gramEnd"/>
      <w:r w:rsidR="063A00C2" w:rsidRPr="1DF36116">
        <w:rPr>
          <w:rFonts w:ascii="Source Sans Pro Light" w:hAnsi="Source Sans Pro Light"/>
        </w:rPr>
        <w:t xml:space="preserve"> determine to minimal number of samples needed for future monitoring</w:t>
      </w:r>
      <w:r w:rsidR="463E69C0" w:rsidRPr="1DF36116">
        <w:rPr>
          <w:rFonts w:ascii="Source Sans Pro Light" w:hAnsi="Source Sans Pro Light"/>
        </w:rPr>
        <w:t>.</w:t>
      </w:r>
    </w:p>
    <w:p w14:paraId="51CB5B23" w14:textId="015BC5B4" w:rsidR="00CC411F" w:rsidRDefault="5FB24E81" w:rsidP="008A1656">
      <w:pPr>
        <w:spacing w:line="360" w:lineRule="auto"/>
        <w:rPr>
          <w:rFonts w:ascii="Source Sans Pro Light" w:hAnsi="Source Sans Pro Light"/>
        </w:rPr>
      </w:pPr>
      <w:r w:rsidRPr="7B667D58">
        <w:rPr>
          <w:rFonts w:ascii="Source Sans Pro Light" w:hAnsi="Source Sans Pro Light"/>
        </w:rPr>
        <w:t>D</w:t>
      </w:r>
      <w:r w:rsidR="5F9F2B8B" w:rsidRPr="7B667D58">
        <w:rPr>
          <w:rFonts w:ascii="Source Sans Pro Light" w:hAnsi="Source Sans Pro Light"/>
        </w:rPr>
        <w:t xml:space="preserve">esigning the </w:t>
      </w:r>
      <w:r w:rsidR="6898C903" w:rsidRPr="7B667D58">
        <w:rPr>
          <w:rFonts w:ascii="Source Sans Pro Light" w:hAnsi="Source Sans Pro Light"/>
        </w:rPr>
        <w:t xml:space="preserve">sampling strategy </w:t>
      </w:r>
      <w:r w:rsidRPr="7B667D58">
        <w:rPr>
          <w:rFonts w:ascii="Source Sans Pro Light" w:hAnsi="Source Sans Pro Light"/>
        </w:rPr>
        <w:t>with these fundamental elements allow</w:t>
      </w:r>
      <w:r w:rsidR="5B325901" w:rsidRPr="7B667D58">
        <w:rPr>
          <w:rFonts w:ascii="Source Sans Pro Light" w:hAnsi="Source Sans Pro Light"/>
        </w:rPr>
        <w:t>ed</w:t>
      </w:r>
      <w:r w:rsidRPr="7B667D58">
        <w:rPr>
          <w:rFonts w:ascii="Source Sans Pro Light" w:hAnsi="Source Sans Pro Light"/>
        </w:rPr>
        <w:t xml:space="preserve"> the project </w:t>
      </w:r>
      <w:proofErr w:type="gramStart"/>
      <w:r w:rsidRPr="7B667D58">
        <w:rPr>
          <w:rFonts w:ascii="Source Sans Pro Light" w:hAnsi="Source Sans Pro Light"/>
        </w:rPr>
        <w:t>to</w:t>
      </w:r>
      <w:r w:rsidR="1A481055" w:rsidRPr="7B667D58">
        <w:rPr>
          <w:rFonts w:ascii="Source Sans Pro Light" w:hAnsi="Source Sans Pro Light"/>
        </w:rPr>
        <w:t>;</w:t>
      </w:r>
      <w:proofErr w:type="gramEnd"/>
      <w:r w:rsidR="6898C903" w:rsidRPr="7B667D58">
        <w:rPr>
          <w:rFonts w:ascii="Source Sans Pro Light" w:hAnsi="Source Sans Pro Light"/>
        </w:rPr>
        <w:t xml:space="preserve"> </w:t>
      </w:r>
    </w:p>
    <w:p w14:paraId="6E460C14" w14:textId="66D72551" w:rsidR="00BA2CDA" w:rsidRDefault="534D97BB" w:rsidP="008A1656">
      <w:pPr>
        <w:pStyle w:val="ListParagraph"/>
        <w:numPr>
          <w:ilvl w:val="0"/>
          <w:numId w:val="79"/>
        </w:numPr>
        <w:spacing w:line="360" w:lineRule="auto"/>
        <w:rPr>
          <w:rFonts w:ascii="Source Sans Pro Light" w:hAnsi="Source Sans Pro Light"/>
        </w:rPr>
      </w:pPr>
      <w:r w:rsidRPr="669BC3CF">
        <w:rPr>
          <w:rFonts w:ascii="Source Sans Pro Light" w:hAnsi="Source Sans Pro Light"/>
        </w:rPr>
        <w:t>H</w:t>
      </w:r>
      <w:r w:rsidR="0000363F" w:rsidRPr="669BC3CF">
        <w:rPr>
          <w:rFonts w:ascii="Source Sans Pro Light" w:hAnsi="Source Sans Pro Light"/>
        </w:rPr>
        <w:t xml:space="preserve">ave expected </w:t>
      </w:r>
      <w:r w:rsidR="00602E85" w:rsidRPr="669BC3CF">
        <w:rPr>
          <w:rFonts w:ascii="Source Sans Pro Light" w:hAnsi="Source Sans Pro Light"/>
        </w:rPr>
        <w:t>hypotheses</w:t>
      </w:r>
      <w:r w:rsidR="000904A7" w:rsidRPr="669BC3CF">
        <w:rPr>
          <w:rFonts w:ascii="Source Sans Pro Light" w:hAnsi="Source Sans Pro Light"/>
        </w:rPr>
        <w:t xml:space="preserve">, </w:t>
      </w:r>
      <w:r w:rsidR="004B13FA" w:rsidRPr="669BC3CF">
        <w:rPr>
          <w:rFonts w:ascii="Source Sans Pro Light" w:hAnsi="Source Sans Pro Light"/>
        </w:rPr>
        <w:t xml:space="preserve">e.g. </w:t>
      </w:r>
      <w:r w:rsidR="0039012C" w:rsidRPr="669BC3CF">
        <w:rPr>
          <w:rFonts w:ascii="Source Sans Pro Light" w:hAnsi="Source Sans Pro Light"/>
        </w:rPr>
        <w:t xml:space="preserve">ecological </w:t>
      </w:r>
      <w:r w:rsidR="000904A7" w:rsidRPr="669BC3CF">
        <w:rPr>
          <w:rFonts w:ascii="Source Sans Pro Light" w:hAnsi="Source Sans Pro Light"/>
        </w:rPr>
        <w:t xml:space="preserve">communities will be </w:t>
      </w:r>
      <w:r w:rsidR="003C318F" w:rsidRPr="669BC3CF">
        <w:rPr>
          <w:rFonts w:ascii="Source Sans Pro Light" w:hAnsi="Source Sans Pro Light"/>
        </w:rPr>
        <w:t xml:space="preserve">significantly </w:t>
      </w:r>
      <w:r w:rsidR="000904A7" w:rsidRPr="669BC3CF">
        <w:rPr>
          <w:rFonts w:ascii="Source Sans Pro Light" w:hAnsi="Source Sans Pro Light"/>
        </w:rPr>
        <w:t xml:space="preserve">different </w:t>
      </w:r>
      <w:r w:rsidR="003C318F" w:rsidRPr="669BC3CF">
        <w:rPr>
          <w:rFonts w:ascii="Source Sans Pro Light" w:hAnsi="Source Sans Pro Light"/>
        </w:rPr>
        <w:t xml:space="preserve">in composition </w:t>
      </w:r>
      <w:r w:rsidR="00A52F74" w:rsidRPr="669BC3CF">
        <w:rPr>
          <w:rFonts w:ascii="Source Sans Pro Light" w:hAnsi="Source Sans Pro Light"/>
        </w:rPr>
        <w:t xml:space="preserve">(and other derived metrics such as </w:t>
      </w:r>
      <w:r w:rsidR="006E15F8" w:rsidRPr="669BC3CF">
        <w:rPr>
          <w:rFonts w:ascii="Source Sans Pro Light" w:hAnsi="Source Sans Pro Light"/>
        </w:rPr>
        <w:t>species richness</w:t>
      </w:r>
      <w:r w:rsidR="00A52F74" w:rsidRPr="669BC3CF">
        <w:rPr>
          <w:rFonts w:ascii="Source Sans Pro Light" w:hAnsi="Source Sans Pro Light"/>
        </w:rPr>
        <w:t xml:space="preserve">) </w:t>
      </w:r>
      <w:r w:rsidR="005773E6" w:rsidRPr="669BC3CF">
        <w:rPr>
          <w:rFonts w:ascii="Source Sans Pro Light" w:hAnsi="Source Sans Pro Light"/>
        </w:rPr>
        <w:t xml:space="preserve">among </w:t>
      </w:r>
      <w:r w:rsidR="00F45C25">
        <w:rPr>
          <w:rFonts w:ascii="Source Sans Pro Light" w:hAnsi="Source Sans Pro Light"/>
        </w:rPr>
        <w:t>highly or mostly, intermediately, and least disturbed</w:t>
      </w:r>
      <w:r w:rsidR="1CCFBC34" w:rsidRPr="669BC3CF">
        <w:rPr>
          <w:rFonts w:ascii="Source Sans Pro Light" w:hAnsi="Source Sans Pro Light"/>
        </w:rPr>
        <w:t xml:space="preserve"> habitat</w:t>
      </w:r>
      <w:r w:rsidR="00DB3D18" w:rsidRPr="669BC3CF">
        <w:rPr>
          <w:rFonts w:ascii="Source Sans Pro Light" w:hAnsi="Source Sans Pro Light"/>
        </w:rPr>
        <w:t xml:space="preserve"> condition</w:t>
      </w:r>
      <w:r w:rsidR="004428B1" w:rsidRPr="669BC3CF">
        <w:rPr>
          <w:rFonts w:ascii="Source Sans Pro Light" w:hAnsi="Source Sans Pro Light"/>
        </w:rPr>
        <w:t>s</w:t>
      </w:r>
      <w:r w:rsidR="3AD10BE7" w:rsidRPr="669BC3CF">
        <w:rPr>
          <w:rFonts w:ascii="Source Sans Pro Light" w:hAnsi="Source Sans Pro Light"/>
        </w:rPr>
        <w:t>.</w:t>
      </w:r>
    </w:p>
    <w:p w14:paraId="165DAE93" w14:textId="7E99F69E" w:rsidR="000815FA" w:rsidRDefault="4DFE0361" w:rsidP="008A1656">
      <w:pPr>
        <w:pStyle w:val="ListParagraph"/>
        <w:numPr>
          <w:ilvl w:val="0"/>
          <w:numId w:val="79"/>
        </w:numPr>
        <w:spacing w:after="160" w:line="360" w:lineRule="auto"/>
        <w:rPr>
          <w:rFonts w:ascii="Source Sans Pro Light" w:hAnsi="Source Sans Pro Light"/>
        </w:rPr>
      </w:pPr>
      <w:r w:rsidRPr="669BC3CF">
        <w:rPr>
          <w:rFonts w:ascii="Source Sans Pro Light" w:hAnsi="Source Sans Pro Light"/>
        </w:rPr>
        <w:t>M</w:t>
      </w:r>
      <w:r w:rsidR="00AD47E5" w:rsidRPr="669BC3CF">
        <w:rPr>
          <w:rFonts w:ascii="Source Sans Pro Light" w:hAnsi="Source Sans Pro Light"/>
        </w:rPr>
        <w:t xml:space="preserve">inimise the possibility </w:t>
      </w:r>
      <w:r w:rsidR="00EA466E" w:rsidRPr="669BC3CF">
        <w:rPr>
          <w:rFonts w:ascii="Source Sans Pro Light" w:hAnsi="Source Sans Pro Light"/>
        </w:rPr>
        <w:t xml:space="preserve">that any </w:t>
      </w:r>
      <w:r w:rsidR="00E45AD8" w:rsidRPr="669BC3CF">
        <w:rPr>
          <w:rFonts w:ascii="Source Sans Pro Light" w:hAnsi="Source Sans Pro Light"/>
        </w:rPr>
        <w:t xml:space="preserve">observed statistical differences across </w:t>
      </w:r>
      <w:r w:rsidR="00BA239F" w:rsidRPr="669BC3CF">
        <w:rPr>
          <w:rFonts w:ascii="Source Sans Pro Light" w:hAnsi="Source Sans Pro Light"/>
        </w:rPr>
        <w:t>habitat conditions</w:t>
      </w:r>
      <w:r w:rsidR="002F0BED" w:rsidRPr="669BC3CF">
        <w:rPr>
          <w:rFonts w:ascii="Source Sans Pro Light" w:hAnsi="Source Sans Pro Light"/>
        </w:rPr>
        <w:t>/classifications</w:t>
      </w:r>
      <w:r w:rsidR="00E45AD8" w:rsidRPr="669BC3CF">
        <w:rPr>
          <w:rFonts w:ascii="Source Sans Pro Light" w:hAnsi="Source Sans Pro Light"/>
        </w:rPr>
        <w:t xml:space="preserve"> were not </w:t>
      </w:r>
      <w:r w:rsidR="009B6637" w:rsidRPr="669BC3CF">
        <w:rPr>
          <w:rFonts w:ascii="Source Sans Pro Light" w:hAnsi="Source Sans Pro Light"/>
        </w:rPr>
        <w:t xml:space="preserve">purely </w:t>
      </w:r>
      <w:r w:rsidR="00E01E5F" w:rsidRPr="669BC3CF">
        <w:rPr>
          <w:rFonts w:ascii="Source Sans Pro Light" w:hAnsi="Source Sans Pro Light"/>
        </w:rPr>
        <w:t xml:space="preserve">an artefact </w:t>
      </w:r>
      <w:r w:rsidR="009B6637" w:rsidRPr="669BC3CF">
        <w:rPr>
          <w:rFonts w:ascii="Source Sans Pro Light" w:hAnsi="Source Sans Pro Light"/>
        </w:rPr>
        <w:t>of being</w:t>
      </w:r>
      <w:r w:rsidR="00E45AD8" w:rsidRPr="669BC3CF">
        <w:rPr>
          <w:rFonts w:ascii="Source Sans Pro Light" w:hAnsi="Source Sans Pro Light"/>
        </w:rPr>
        <w:t xml:space="preserve"> </w:t>
      </w:r>
      <w:r w:rsidR="00CC411F" w:rsidRPr="669BC3CF">
        <w:rPr>
          <w:rFonts w:ascii="Source Sans Pro Light" w:hAnsi="Source Sans Pro Light"/>
        </w:rPr>
        <w:t>geographic</w:t>
      </w:r>
      <w:r w:rsidR="00AA6E75" w:rsidRPr="669BC3CF">
        <w:rPr>
          <w:rFonts w:ascii="Source Sans Pro Light" w:hAnsi="Source Sans Pro Light"/>
        </w:rPr>
        <w:t>ally</w:t>
      </w:r>
      <w:r w:rsidR="00CC411F" w:rsidRPr="669BC3CF">
        <w:rPr>
          <w:rFonts w:ascii="Source Sans Pro Light" w:hAnsi="Source Sans Pro Light"/>
        </w:rPr>
        <w:t xml:space="preserve"> separat</w:t>
      </w:r>
      <w:r w:rsidR="00AA6E75" w:rsidRPr="669BC3CF">
        <w:rPr>
          <w:rFonts w:ascii="Source Sans Pro Light" w:hAnsi="Source Sans Pro Light"/>
        </w:rPr>
        <w:t>ed.</w:t>
      </w:r>
      <w:r w:rsidR="00EA466E" w:rsidRPr="669BC3CF">
        <w:rPr>
          <w:rFonts w:ascii="Source Sans Pro Light" w:hAnsi="Source Sans Pro Light"/>
        </w:rPr>
        <w:t xml:space="preserve"> </w:t>
      </w:r>
      <w:r w:rsidR="005F0DE9" w:rsidRPr="669BC3CF">
        <w:rPr>
          <w:rFonts w:ascii="Source Sans Pro Light" w:hAnsi="Source Sans Pro Light"/>
        </w:rPr>
        <w:t xml:space="preserve">In other words, </w:t>
      </w:r>
      <w:r w:rsidR="00177936" w:rsidRPr="669BC3CF">
        <w:rPr>
          <w:rFonts w:ascii="Source Sans Pro Light" w:hAnsi="Source Sans Pro Light"/>
        </w:rPr>
        <w:t xml:space="preserve">if there are strong </w:t>
      </w:r>
      <w:r w:rsidR="009A0395" w:rsidRPr="669BC3CF">
        <w:rPr>
          <w:rFonts w:ascii="Source Sans Pro Light" w:hAnsi="Source Sans Pro Light"/>
        </w:rPr>
        <w:t xml:space="preserve">observed differences </w:t>
      </w:r>
      <w:r w:rsidR="0097520B" w:rsidRPr="669BC3CF">
        <w:rPr>
          <w:rFonts w:ascii="Source Sans Pro Light" w:hAnsi="Source Sans Pro Light"/>
        </w:rPr>
        <w:t xml:space="preserve">in composition or derived metrics </w:t>
      </w:r>
      <w:r w:rsidR="008C2307" w:rsidRPr="669BC3CF">
        <w:rPr>
          <w:rFonts w:ascii="Source Sans Pro Light" w:hAnsi="Source Sans Pro Light"/>
        </w:rPr>
        <w:t>among habitat conditions/classifications</w:t>
      </w:r>
      <w:r w:rsidR="00061795" w:rsidRPr="669BC3CF">
        <w:rPr>
          <w:rFonts w:ascii="Source Sans Pro Light" w:hAnsi="Source Sans Pro Light"/>
        </w:rPr>
        <w:t xml:space="preserve">, this is not </w:t>
      </w:r>
      <w:r w:rsidR="00977958" w:rsidRPr="669BC3CF">
        <w:rPr>
          <w:rFonts w:ascii="Source Sans Pro Light" w:hAnsi="Source Sans Pro Light"/>
        </w:rPr>
        <w:t xml:space="preserve">just because we chose </w:t>
      </w:r>
      <w:r w:rsidR="009B168C">
        <w:rPr>
          <w:rFonts w:ascii="Source Sans Pro Light" w:hAnsi="Source Sans Pro Light"/>
        </w:rPr>
        <w:t>highly or mostly disturbed</w:t>
      </w:r>
      <w:r w:rsidR="61532275" w:rsidRPr="669BC3CF">
        <w:rPr>
          <w:rFonts w:ascii="Source Sans Pro Light" w:hAnsi="Source Sans Pro Light"/>
        </w:rPr>
        <w:t xml:space="preserve"> condition</w:t>
      </w:r>
      <w:r w:rsidR="007E277F" w:rsidRPr="669BC3CF">
        <w:rPr>
          <w:rFonts w:ascii="Source Sans Pro Light" w:hAnsi="Source Sans Pro Light"/>
        </w:rPr>
        <w:t xml:space="preserve"> </w:t>
      </w:r>
      <w:r w:rsidR="00977958" w:rsidRPr="669BC3CF">
        <w:rPr>
          <w:rFonts w:ascii="Source Sans Pro Light" w:hAnsi="Source Sans Pro Light"/>
        </w:rPr>
        <w:t xml:space="preserve">sites </w:t>
      </w:r>
      <w:r w:rsidR="007E277F" w:rsidRPr="669BC3CF">
        <w:rPr>
          <w:rFonts w:ascii="Source Sans Pro Light" w:hAnsi="Source Sans Pro Light"/>
        </w:rPr>
        <w:t xml:space="preserve">in one </w:t>
      </w:r>
      <w:r w:rsidR="00D35004" w:rsidRPr="669BC3CF">
        <w:rPr>
          <w:rFonts w:ascii="Source Sans Pro Light" w:hAnsi="Source Sans Pro Light"/>
        </w:rPr>
        <w:t xml:space="preserve">location and </w:t>
      </w:r>
      <w:r w:rsidR="009B168C">
        <w:rPr>
          <w:rFonts w:ascii="Source Sans Pro Light" w:hAnsi="Source Sans Pro Light"/>
        </w:rPr>
        <w:t>least disturbed</w:t>
      </w:r>
      <w:r w:rsidR="49A7103B" w:rsidRPr="669BC3CF">
        <w:rPr>
          <w:rFonts w:ascii="Source Sans Pro Light" w:hAnsi="Source Sans Pro Light"/>
        </w:rPr>
        <w:t xml:space="preserve"> condition</w:t>
      </w:r>
      <w:r w:rsidR="00D35004" w:rsidRPr="669BC3CF">
        <w:rPr>
          <w:rFonts w:ascii="Source Sans Pro Light" w:hAnsi="Source Sans Pro Light"/>
        </w:rPr>
        <w:t xml:space="preserve"> sites in a different location</w:t>
      </w:r>
      <w:r w:rsidR="00826F04" w:rsidRPr="669BC3CF">
        <w:rPr>
          <w:rFonts w:ascii="Source Sans Pro Light" w:hAnsi="Source Sans Pro Light"/>
        </w:rPr>
        <w:t xml:space="preserve">. </w:t>
      </w:r>
      <w:r w:rsidR="00B87AD7" w:rsidRPr="669BC3CF">
        <w:rPr>
          <w:rFonts w:ascii="Source Sans Pro Light" w:hAnsi="Source Sans Pro Light"/>
        </w:rPr>
        <w:t>I</w:t>
      </w:r>
      <w:r w:rsidR="009A0395" w:rsidRPr="669BC3CF">
        <w:rPr>
          <w:rFonts w:ascii="Source Sans Pro Light" w:hAnsi="Source Sans Pro Light"/>
        </w:rPr>
        <w:t xml:space="preserve">n </w:t>
      </w:r>
      <w:r w:rsidR="00B87AD7" w:rsidRPr="669BC3CF">
        <w:rPr>
          <w:rFonts w:ascii="Source Sans Pro Light" w:hAnsi="Source Sans Pro Light"/>
        </w:rPr>
        <w:t xml:space="preserve">fact, if </w:t>
      </w:r>
      <w:r w:rsidR="00586DA3" w:rsidRPr="669BC3CF">
        <w:rPr>
          <w:rFonts w:ascii="Source Sans Pro Light" w:hAnsi="Source Sans Pro Light"/>
        </w:rPr>
        <w:t xml:space="preserve">a strong difference or trend is observed </w:t>
      </w:r>
      <w:r w:rsidR="00653559" w:rsidRPr="669BC3CF">
        <w:rPr>
          <w:rFonts w:ascii="Source Sans Pro Light" w:hAnsi="Source Sans Pro Light"/>
        </w:rPr>
        <w:t>across habitat conditions/classifications</w:t>
      </w:r>
      <w:r w:rsidR="000D7556" w:rsidRPr="669BC3CF">
        <w:rPr>
          <w:rFonts w:ascii="Source Sans Pro Light" w:hAnsi="Source Sans Pro Light"/>
        </w:rPr>
        <w:t xml:space="preserve">, then this </w:t>
      </w:r>
      <w:r w:rsidR="00A54AC9" w:rsidRPr="669BC3CF">
        <w:rPr>
          <w:rFonts w:ascii="Source Sans Pro Light" w:hAnsi="Source Sans Pro Light"/>
        </w:rPr>
        <w:t xml:space="preserve">would be </w:t>
      </w:r>
      <w:r w:rsidR="00920E5C" w:rsidRPr="669BC3CF">
        <w:rPr>
          <w:rFonts w:ascii="Source Sans Pro Light" w:hAnsi="Source Sans Pro Light"/>
          <w:i/>
          <w:iCs/>
        </w:rPr>
        <w:t>despite</w:t>
      </w:r>
      <w:r w:rsidR="00586DA3" w:rsidRPr="669BC3CF">
        <w:rPr>
          <w:rFonts w:ascii="Source Sans Pro Light" w:hAnsi="Source Sans Pro Light"/>
        </w:rPr>
        <w:t xml:space="preserve"> </w:t>
      </w:r>
      <w:r w:rsidR="00A54AC9" w:rsidRPr="669BC3CF">
        <w:rPr>
          <w:rFonts w:ascii="Source Sans Pro Light" w:hAnsi="Source Sans Pro Light"/>
        </w:rPr>
        <w:t>geographic separation</w:t>
      </w:r>
      <w:r w:rsidR="004E06AD" w:rsidRPr="669BC3CF">
        <w:rPr>
          <w:rFonts w:ascii="Source Sans Pro Light" w:hAnsi="Source Sans Pro Light"/>
        </w:rPr>
        <w:t>,</w:t>
      </w:r>
      <w:r w:rsidR="00A54AC9" w:rsidRPr="669BC3CF">
        <w:rPr>
          <w:rFonts w:ascii="Source Sans Pro Light" w:hAnsi="Source Sans Pro Light"/>
        </w:rPr>
        <w:t xml:space="preserve"> </w:t>
      </w:r>
      <w:r w:rsidR="007A1A7D" w:rsidRPr="669BC3CF">
        <w:rPr>
          <w:rFonts w:ascii="Source Sans Pro Light" w:hAnsi="Source Sans Pro Light"/>
        </w:rPr>
        <w:t xml:space="preserve">so any such </w:t>
      </w:r>
      <w:r w:rsidR="009F2A8D" w:rsidRPr="669BC3CF">
        <w:rPr>
          <w:rFonts w:ascii="Source Sans Pro Light" w:hAnsi="Source Sans Pro Light"/>
        </w:rPr>
        <w:t>observations would</w:t>
      </w:r>
      <w:r w:rsidR="00064EF5" w:rsidRPr="669BC3CF">
        <w:rPr>
          <w:rFonts w:ascii="Source Sans Pro Light" w:hAnsi="Source Sans Pro Light"/>
        </w:rPr>
        <w:t xml:space="preserve"> provide strong evidence </w:t>
      </w:r>
      <w:r w:rsidR="00917C94" w:rsidRPr="669BC3CF">
        <w:rPr>
          <w:rFonts w:ascii="Source Sans Pro Light" w:hAnsi="Source Sans Pro Light"/>
        </w:rPr>
        <w:t xml:space="preserve">that </w:t>
      </w:r>
      <w:r w:rsidR="001A4AFB" w:rsidRPr="669BC3CF">
        <w:rPr>
          <w:rFonts w:ascii="Source Sans Pro Light" w:hAnsi="Source Sans Pro Light"/>
        </w:rPr>
        <w:t xml:space="preserve">the metrics are </w:t>
      </w:r>
      <w:r w:rsidR="00CA2D68" w:rsidRPr="669BC3CF">
        <w:rPr>
          <w:rFonts w:ascii="Source Sans Pro Light" w:hAnsi="Source Sans Pro Light"/>
        </w:rPr>
        <w:t xml:space="preserve">a </w:t>
      </w:r>
      <w:r w:rsidR="001A4AFB" w:rsidRPr="669BC3CF">
        <w:rPr>
          <w:rFonts w:ascii="Source Sans Pro Light" w:hAnsi="Source Sans Pro Light"/>
        </w:rPr>
        <w:t xml:space="preserve">reliable </w:t>
      </w:r>
      <w:r w:rsidR="00CA2D68" w:rsidRPr="669BC3CF">
        <w:rPr>
          <w:rFonts w:ascii="Source Sans Pro Light" w:hAnsi="Source Sans Pro Light"/>
        </w:rPr>
        <w:t xml:space="preserve">indicator of habitat condition </w:t>
      </w:r>
      <w:r w:rsidR="00717DA0" w:rsidRPr="669BC3CF">
        <w:rPr>
          <w:rFonts w:ascii="Source Sans Pro Light" w:hAnsi="Source Sans Pro Light"/>
        </w:rPr>
        <w:t>across regional and likely broader scales</w:t>
      </w:r>
      <w:r w:rsidR="00630AD6" w:rsidRPr="669BC3CF">
        <w:rPr>
          <w:rFonts w:ascii="Source Sans Pro Light" w:hAnsi="Source Sans Pro Light"/>
        </w:rPr>
        <w:t xml:space="preserve"> and could be taken forward for </w:t>
      </w:r>
      <w:r w:rsidR="000273C5" w:rsidRPr="669BC3CF">
        <w:rPr>
          <w:rFonts w:ascii="Source Sans Pro Light" w:hAnsi="Source Sans Pro Light"/>
        </w:rPr>
        <w:t>future habitat monitoring programmes</w:t>
      </w:r>
      <w:r w:rsidR="00717DA0" w:rsidRPr="669BC3CF">
        <w:rPr>
          <w:rFonts w:ascii="Source Sans Pro Light" w:hAnsi="Source Sans Pro Light"/>
        </w:rPr>
        <w:t xml:space="preserve">. </w:t>
      </w:r>
    </w:p>
    <w:p w14:paraId="577AE163" w14:textId="24D965C9" w:rsidR="007F5892" w:rsidRPr="00F1195C" w:rsidRDefault="006565C2" w:rsidP="008A1656">
      <w:pPr>
        <w:pStyle w:val="ListParagraph"/>
        <w:numPr>
          <w:ilvl w:val="0"/>
          <w:numId w:val="79"/>
        </w:numPr>
        <w:spacing w:after="160" w:line="360" w:lineRule="auto"/>
        <w:rPr>
          <w:rFonts w:ascii="Source Sans Pro Light" w:hAnsi="Source Sans Pro Light"/>
        </w:rPr>
      </w:pPr>
      <w:r w:rsidRPr="669BC3CF">
        <w:rPr>
          <w:rFonts w:ascii="Source Sans Pro Light" w:hAnsi="Source Sans Pro Light"/>
        </w:rPr>
        <w:t xml:space="preserve">Make recommendations </w:t>
      </w:r>
      <w:r w:rsidR="009729B0" w:rsidRPr="669BC3CF">
        <w:rPr>
          <w:rFonts w:ascii="Source Sans Pro Light" w:hAnsi="Source Sans Pro Light"/>
        </w:rPr>
        <w:t xml:space="preserve">on the minimum </w:t>
      </w:r>
      <w:r w:rsidR="006B7B5D" w:rsidRPr="669BC3CF">
        <w:rPr>
          <w:rFonts w:ascii="Source Sans Pro Light" w:hAnsi="Source Sans Pro Light"/>
        </w:rPr>
        <w:t>sampling effort</w:t>
      </w:r>
      <w:r w:rsidR="00536C67" w:rsidRPr="669BC3CF">
        <w:rPr>
          <w:rFonts w:ascii="Source Sans Pro Light" w:hAnsi="Source Sans Pro Light"/>
        </w:rPr>
        <w:t xml:space="preserve"> required </w:t>
      </w:r>
      <w:r w:rsidR="00BC3D73" w:rsidRPr="669BC3CF">
        <w:rPr>
          <w:rFonts w:ascii="Source Sans Pro Light" w:hAnsi="Source Sans Pro Light"/>
        </w:rPr>
        <w:t xml:space="preserve">to take forward </w:t>
      </w:r>
      <w:r w:rsidR="6249B021" w:rsidRPr="669BC3CF">
        <w:rPr>
          <w:rFonts w:ascii="Source Sans Pro Light" w:hAnsi="Source Sans Pro Light"/>
        </w:rPr>
        <w:t>to future</w:t>
      </w:r>
      <w:r w:rsidR="000273C5" w:rsidRPr="669BC3CF">
        <w:rPr>
          <w:rFonts w:ascii="Source Sans Pro Light" w:hAnsi="Source Sans Pro Light"/>
        </w:rPr>
        <w:t xml:space="preserve"> habitat monitoring programmes </w:t>
      </w:r>
      <w:r w:rsidR="00FF3F0D" w:rsidRPr="669BC3CF">
        <w:rPr>
          <w:rFonts w:ascii="Source Sans Pro Light" w:hAnsi="Source Sans Pro Light"/>
        </w:rPr>
        <w:t xml:space="preserve">- as such programmes </w:t>
      </w:r>
      <w:r w:rsidR="6DADD2AB" w:rsidRPr="669BC3CF">
        <w:rPr>
          <w:rFonts w:ascii="Source Sans Pro Light" w:hAnsi="Source Sans Pro Light"/>
        </w:rPr>
        <w:t xml:space="preserve">may </w:t>
      </w:r>
      <w:r w:rsidR="44CABD0B" w:rsidRPr="669BC3CF">
        <w:rPr>
          <w:rFonts w:ascii="Source Sans Pro Light" w:hAnsi="Source Sans Pro Light"/>
        </w:rPr>
        <w:t>be operationally</w:t>
      </w:r>
      <w:r w:rsidR="00FF3F0D" w:rsidRPr="669BC3CF">
        <w:rPr>
          <w:rFonts w:ascii="Source Sans Pro Light" w:hAnsi="Source Sans Pro Light"/>
        </w:rPr>
        <w:t xml:space="preserve"> </w:t>
      </w:r>
      <w:r w:rsidR="00FF3F0D" w:rsidRPr="669BC3CF">
        <w:rPr>
          <w:rFonts w:ascii="Source Sans Pro Light" w:hAnsi="Source Sans Pro Light"/>
        </w:rPr>
        <w:lastRenderedPageBreak/>
        <w:t xml:space="preserve">constrained in terms of </w:t>
      </w:r>
      <w:r w:rsidR="6DF115A2" w:rsidRPr="669BC3CF">
        <w:rPr>
          <w:rFonts w:ascii="Source Sans Pro Light" w:hAnsi="Source Sans Pro Light"/>
        </w:rPr>
        <w:t xml:space="preserve">resources available to undertake </w:t>
      </w:r>
      <w:r w:rsidR="37A8B7B7" w:rsidRPr="669BC3CF">
        <w:rPr>
          <w:rFonts w:ascii="Source Sans Pro Light" w:hAnsi="Source Sans Pro Light"/>
        </w:rPr>
        <w:t xml:space="preserve">field </w:t>
      </w:r>
      <w:r w:rsidR="56FB84F5" w:rsidRPr="669BC3CF">
        <w:rPr>
          <w:rFonts w:ascii="Source Sans Pro Light" w:hAnsi="Source Sans Pro Light"/>
        </w:rPr>
        <w:t>sampling per</w:t>
      </w:r>
      <w:r w:rsidR="00FF3F0D" w:rsidRPr="669BC3CF">
        <w:rPr>
          <w:rFonts w:ascii="Source Sans Pro Light" w:hAnsi="Source Sans Pro Light"/>
        </w:rPr>
        <w:t xml:space="preserve"> site</w:t>
      </w:r>
      <w:r w:rsidR="4C0D4A78" w:rsidRPr="669BC3CF">
        <w:rPr>
          <w:rFonts w:ascii="Source Sans Pro Light" w:hAnsi="Source Sans Pro Light"/>
        </w:rPr>
        <w:t xml:space="preserve"> and any subsequent laboratory analyses of samples collected</w:t>
      </w:r>
      <w:r w:rsidR="00C0155B" w:rsidRPr="669BC3CF">
        <w:rPr>
          <w:rFonts w:ascii="Source Sans Pro Light" w:hAnsi="Source Sans Pro Light"/>
        </w:rPr>
        <w:t>.</w:t>
      </w:r>
      <w:r w:rsidR="00E82AB4" w:rsidRPr="669BC3CF">
        <w:rPr>
          <w:rFonts w:ascii="Source Sans Pro Light" w:hAnsi="Source Sans Pro Light"/>
        </w:rPr>
        <w:t xml:space="preserve"> </w:t>
      </w:r>
    </w:p>
    <w:p w14:paraId="33B19ED6" w14:textId="0F8E5CC9" w:rsidR="00975EB4" w:rsidRPr="00975EB4" w:rsidRDefault="715381F8" w:rsidP="008A1656">
      <w:pPr>
        <w:spacing w:after="160" w:line="360" w:lineRule="auto"/>
        <w:rPr>
          <w:rFonts w:ascii="Source Sans Pro Light" w:hAnsi="Source Sans Pro Light"/>
        </w:rPr>
        <w:sectPr w:rsidR="00975EB4" w:rsidRPr="00975EB4" w:rsidSect="000F708B">
          <w:footerReference w:type="default" r:id="rId20"/>
          <w:pgSz w:w="11906" w:h="16838"/>
          <w:pgMar w:top="1440" w:right="1440" w:bottom="1440" w:left="1440" w:header="720" w:footer="720" w:gutter="0"/>
          <w:pgNumType w:start="1"/>
          <w:cols w:space="720"/>
          <w:docGrid w:linePitch="360"/>
        </w:sectPr>
      </w:pPr>
      <w:r w:rsidRPr="7B667D58">
        <w:rPr>
          <w:rFonts w:ascii="Source Sans Pro Light" w:hAnsi="Source Sans Pro Light"/>
        </w:rPr>
        <w:t xml:space="preserve">It should be noted that </w:t>
      </w:r>
      <w:r w:rsidR="373126B9" w:rsidRPr="7B667D58">
        <w:rPr>
          <w:rFonts w:ascii="Source Sans Pro Light" w:hAnsi="Source Sans Pro Light"/>
        </w:rPr>
        <w:t>t</w:t>
      </w:r>
      <w:r w:rsidR="74872EA3" w:rsidRPr="7B667D58">
        <w:rPr>
          <w:rFonts w:ascii="Source Sans Pro Light" w:hAnsi="Source Sans Pro Light"/>
        </w:rPr>
        <w:t xml:space="preserve">he </w:t>
      </w:r>
      <w:r w:rsidR="373126B9" w:rsidRPr="7B667D58">
        <w:rPr>
          <w:rFonts w:ascii="Source Sans Pro Light" w:hAnsi="Source Sans Pro Light"/>
        </w:rPr>
        <w:t xml:space="preserve">project </w:t>
      </w:r>
      <w:r w:rsidR="7211F58D" w:rsidRPr="7B667D58">
        <w:rPr>
          <w:rFonts w:ascii="Source Sans Pro Light" w:hAnsi="Source Sans Pro Light"/>
        </w:rPr>
        <w:t xml:space="preserve">applied </w:t>
      </w:r>
      <w:r w:rsidR="3FA3E266" w:rsidRPr="7B667D58">
        <w:rPr>
          <w:rFonts w:ascii="Source Sans Pro Light" w:hAnsi="Source Sans Pro Light"/>
        </w:rPr>
        <w:t xml:space="preserve">numerous statistical </w:t>
      </w:r>
      <w:r w:rsidR="74872EA3" w:rsidRPr="7B667D58">
        <w:rPr>
          <w:rFonts w:ascii="Source Sans Pro Light" w:hAnsi="Source Sans Pro Light"/>
        </w:rPr>
        <w:t xml:space="preserve">analyses </w:t>
      </w:r>
      <w:r w:rsidR="3FA3E266" w:rsidRPr="7B667D58">
        <w:rPr>
          <w:rFonts w:ascii="Source Sans Pro Light" w:hAnsi="Source Sans Pro Light"/>
        </w:rPr>
        <w:t>to the data</w:t>
      </w:r>
      <w:r w:rsidR="356D8D21" w:rsidRPr="7B667D58">
        <w:rPr>
          <w:rFonts w:ascii="Source Sans Pro Light" w:hAnsi="Source Sans Pro Light"/>
        </w:rPr>
        <w:t xml:space="preserve"> to investigate </w:t>
      </w:r>
      <w:r w:rsidR="5633D226" w:rsidRPr="7B667D58">
        <w:rPr>
          <w:rFonts w:ascii="Source Sans Pro Light" w:hAnsi="Source Sans Pro Light"/>
        </w:rPr>
        <w:t xml:space="preserve">which </w:t>
      </w:r>
      <w:r w:rsidR="3A474F77" w:rsidRPr="7B667D58">
        <w:rPr>
          <w:rFonts w:ascii="Source Sans Pro Light" w:hAnsi="Source Sans Pro Light"/>
        </w:rPr>
        <w:t xml:space="preserve">approaches </w:t>
      </w:r>
      <w:r w:rsidR="01F17BC6" w:rsidRPr="7B667D58">
        <w:rPr>
          <w:rFonts w:ascii="Source Sans Pro Light" w:hAnsi="Source Sans Pro Light"/>
        </w:rPr>
        <w:t xml:space="preserve">reveal </w:t>
      </w:r>
      <w:r w:rsidR="3CFF0705" w:rsidRPr="7B667D58">
        <w:rPr>
          <w:rFonts w:ascii="Source Sans Pro Light" w:hAnsi="Source Sans Pro Light"/>
        </w:rPr>
        <w:t xml:space="preserve">the most </w:t>
      </w:r>
      <w:r w:rsidR="65E54DA3" w:rsidRPr="7B667D58">
        <w:rPr>
          <w:rFonts w:ascii="Source Sans Pro Light" w:hAnsi="Source Sans Pro Light"/>
        </w:rPr>
        <w:t>robust,</w:t>
      </w:r>
      <w:r w:rsidR="3CFF0705" w:rsidRPr="7B667D58">
        <w:rPr>
          <w:rFonts w:ascii="Source Sans Pro Light" w:hAnsi="Source Sans Pro Light"/>
        </w:rPr>
        <w:t xml:space="preserve"> and insightful</w:t>
      </w:r>
      <w:r w:rsidR="65E54DA3" w:rsidRPr="7B667D58">
        <w:rPr>
          <w:rFonts w:ascii="Source Sans Pro Light" w:hAnsi="Source Sans Pro Light"/>
        </w:rPr>
        <w:t xml:space="preserve">, </w:t>
      </w:r>
      <w:r w:rsidR="28836F1E" w:rsidRPr="7B667D58">
        <w:rPr>
          <w:rFonts w:ascii="Source Sans Pro Light" w:hAnsi="Source Sans Pro Light"/>
        </w:rPr>
        <w:t>outputs</w:t>
      </w:r>
      <w:r w:rsidR="7A9F32DA" w:rsidRPr="7B667D58">
        <w:rPr>
          <w:rFonts w:ascii="Source Sans Pro Light" w:hAnsi="Source Sans Pro Light"/>
        </w:rPr>
        <w:t xml:space="preserve">. </w:t>
      </w:r>
      <w:r w:rsidR="122380C3" w:rsidRPr="7B667D58">
        <w:rPr>
          <w:rFonts w:ascii="Source Sans Pro Light" w:hAnsi="Source Sans Pro Light"/>
        </w:rPr>
        <w:t>The</w:t>
      </w:r>
      <w:r w:rsidR="20C84682" w:rsidRPr="7B667D58">
        <w:rPr>
          <w:rFonts w:ascii="Source Sans Pro Light" w:hAnsi="Source Sans Pro Light"/>
        </w:rPr>
        <w:t xml:space="preserve">se </w:t>
      </w:r>
      <w:r w:rsidR="55C484D9" w:rsidRPr="7B667D58">
        <w:rPr>
          <w:rFonts w:ascii="Source Sans Pro Light" w:hAnsi="Source Sans Pro Light"/>
        </w:rPr>
        <w:t xml:space="preserve">analyses are not detailed in this </w:t>
      </w:r>
      <w:r w:rsidR="5907B10C" w:rsidRPr="7B667D58">
        <w:rPr>
          <w:rFonts w:ascii="Source Sans Pro Light" w:hAnsi="Source Sans Pro Light"/>
        </w:rPr>
        <w:t xml:space="preserve">document </w:t>
      </w:r>
      <w:r w:rsidR="0347977E" w:rsidRPr="7B667D58">
        <w:rPr>
          <w:rFonts w:ascii="Source Sans Pro Light" w:hAnsi="Source Sans Pro Light"/>
        </w:rPr>
        <w:t>but</w:t>
      </w:r>
      <w:r w:rsidR="2E751732" w:rsidRPr="7B667D58">
        <w:rPr>
          <w:rFonts w:ascii="Source Sans Pro Light" w:hAnsi="Source Sans Pro Light"/>
        </w:rPr>
        <w:t xml:space="preserve"> </w:t>
      </w:r>
      <w:r w:rsidR="0347977E" w:rsidRPr="7B667D58">
        <w:rPr>
          <w:rFonts w:ascii="Source Sans Pro Light" w:hAnsi="Source Sans Pro Light"/>
        </w:rPr>
        <w:t xml:space="preserve">include </w:t>
      </w:r>
      <w:r w:rsidR="1461C803" w:rsidRPr="7B667D58">
        <w:rPr>
          <w:rFonts w:ascii="Source Sans Pro Light" w:hAnsi="Source Sans Pro Light"/>
        </w:rPr>
        <w:t>comparison</w:t>
      </w:r>
      <w:r w:rsidR="13A45CB9" w:rsidRPr="7B667D58">
        <w:rPr>
          <w:rFonts w:ascii="Source Sans Pro Light" w:hAnsi="Source Sans Pro Light"/>
        </w:rPr>
        <w:t>s of</w:t>
      </w:r>
      <w:r w:rsidR="1461C803" w:rsidRPr="7B667D58">
        <w:rPr>
          <w:rFonts w:ascii="Source Sans Pro Light" w:hAnsi="Source Sans Pro Light"/>
        </w:rPr>
        <w:t xml:space="preserve"> </w:t>
      </w:r>
      <w:r w:rsidR="0B817531" w:rsidRPr="7B667D58">
        <w:rPr>
          <w:rFonts w:ascii="Source Sans Pro Light" w:hAnsi="Source Sans Pro Light"/>
        </w:rPr>
        <w:t xml:space="preserve">both community composition </w:t>
      </w:r>
      <w:r w:rsidR="13A45CB9" w:rsidRPr="7B667D58">
        <w:rPr>
          <w:rFonts w:ascii="Source Sans Pro Light" w:hAnsi="Source Sans Pro Light"/>
        </w:rPr>
        <w:t>and</w:t>
      </w:r>
      <w:r w:rsidR="5EF75910" w:rsidRPr="7B667D58">
        <w:rPr>
          <w:rFonts w:ascii="Source Sans Pro Light" w:hAnsi="Source Sans Pro Light"/>
        </w:rPr>
        <w:t xml:space="preserve"> </w:t>
      </w:r>
      <w:r w:rsidR="00B6AE52" w:rsidRPr="7B667D58">
        <w:rPr>
          <w:rFonts w:ascii="Source Sans Pro Light" w:hAnsi="Source Sans Pro Light"/>
        </w:rPr>
        <w:t xml:space="preserve">derived metrics </w:t>
      </w:r>
      <w:r w:rsidR="4143BC92" w:rsidRPr="7B667D58">
        <w:rPr>
          <w:rFonts w:ascii="Source Sans Pro Light" w:hAnsi="Source Sans Pro Light"/>
        </w:rPr>
        <w:t xml:space="preserve">such as </w:t>
      </w:r>
      <w:r w:rsidR="2D44A058" w:rsidRPr="7B667D58">
        <w:rPr>
          <w:rFonts w:ascii="Source Sans Pro Light" w:hAnsi="Source Sans Pro Light"/>
        </w:rPr>
        <w:t>functional diversity</w:t>
      </w:r>
      <w:r w:rsidR="3AA3BB8A" w:rsidRPr="7B667D58">
        <w:rPr>
          <w:rFonts w:ascii="Source Sans Pro Light" w:hAnsi="Source Sans Pro Light"/>
        </w:rPr>
        <w:t>,</w:t>
      </w:r>
      <w:r w:rsidR="2E751732" w:rsidRPr="7B667D58">
        <w:rPr>
          <w:rFonts w:ascii="Source Sans Pro Light" w:hAnsi="Source Sans Pro Light"/>
        </w:rPr>
        <w:t xml:space="preserve"> phylogenetic diversity</w:t>
      </w:r>
      <w:r w:rsidR="20BEE91D" w:rsidRPr="7B667D58">
        <w:rPr>
          <w:rFonts w:ascii="Source Sans Pro Light" w:hAnsi="Source Sans Pro Light"/>
        </w:rPr>
        <w:t>,</w:t>
      </w:r>
      <w:r w:rsidR="3AA3BB8A" w:rsidRPr="7B667D58">
        <w:rPr>
          <w:rFonts w:ascii="Source Sans Pro Light" w:hAnsi="Source Sans Pro Light"/>
        </w:rPr>
        <w:t xml:space="preserve"> and health indic</w:t>
      </w:r>
      <w:r w:rsidR="239EFF33" w:rsidRPr="7B667D58">
        <w:rPr>
          <w:rFonts w:ascii="Source Sans Pro Light" w:hAnsi="Source Sans Pro Light"/>
        </w:rPr>
        <w:t>es</w:t>
      </w:r>
      <w:r w:rsidR="7BE794BE" w:rsidRPr="7B667D58">
        <w:rPr>
          <w:rFonts w:ascii="Source Sans Pro Light" w:hAnsi="Source Sans Pro Light"/>
        </w:rPr>
        <w:t xml:space="preserve">. Such metrics must be </w:t>
      </w:r>
      <w:r w:rsidR="3EBBDE2A" w:rsidRPr="7B667D58">
        <w:rPr>
          <w:rFonts w:ascii="Source Sans Pro Light" w:hAnsi="Source Sans Pro Light"/>
        </w:rPr>
        <w:t xml:space="preserve">robust but </w:t>
      </w:r>
      <w:r w:rsidR="32DBDCCB" w:rsidRPr="7B667D58">
        <w:rPr>
          <w:rFonts w:ascii="Source Sans Pro Light" w:hAnsi="Source Sans Pro Light"/>
        </w:rPr>
        <w:t xml:space="preserve">relatively </w:t>
      </w:r>
      <w:r w:rsidR="3EBBDE2A" w:rsidRPr="7B667D58">
        <w:rPr>
          <w:rFonts w:ascii="Source Sans Pro Light" w:hAnsi="Source Sans Pro Light"/>
        </w:rPr>
        <w:t>simple</w:t>
      </w:r>
      <w:r w:rsidR="44A705BF" w:rsidRPr="7B667D58">
        <w:rPr>
          <w:rFonts w:ascii="Source Sans Pro Light" w:hAnsi="Source Sans Pro Light"/>
        </w:rPr>
        <w:t xml:space="preserve"> to </w:t>
      </w:r>
      <w:r w:rsidR="32DBDCCB" w:rsidRPr="7B667D58">
        <w:rPr>
          <w:rFonts w:ascii="Source Sans Pro Light" w:hAnsi="Source Sans Pro Light"/>
        </w:rPr>
        <w:t xml:space="preserve">implement and </w:t>
      </w:r>
      <w:r w:rsidR="44A705BF" w:rsidRPr="7B667D58">
        <w:rPr>
          <w:rFonts w:ascii="Source Sans Pro Light" w:hAnsi="Source Sans Pro Light"/>
        </w:rPr>
        <w:t xml:space="preserve">understand if they are to be </w:t>
      </w:r>
      <w:r w:rsidR="6DD955DF" w:rsidRPr="7B667D58">
        <w:rPr>
          <w:rFonts w:ascii="Source Sans Pro Light" w:hAnsi="Source Sans Pro Light"/>
        </w:rPr>
        <w:t xml:space="preserve">accepted </w:t>
      </w:r>
      <w:r w:rsidR="6B4AA451" w:rsidRPr="7B667D58">
        <w:rPr>
          <w:rFonts w:ascii="Source Sans Pro Light" w:hAnsi="Source Sans Pro Light"/>
        </w:rPr>
        <w:t>broadly</w:t>
      </w:r>
      <w:r w:rsidR="7615A200" w:rsidRPr="7B667D58">
        <w:rPr>
          <w:rFonts w:ascii="Source Sans Pro Light" w:hAnsi="Source Sans Pro Light"/>
        </w:rPr>
        <w:t xml:space="preserve"> by </w:t>
      </w:r>
      <w:r w:rsidR="638F43D3" w:rsidRPr="7B667D58">
        <w:rPr>
          <w:rFonts w:ascii="Source Sans Pro Light" w:hAnsi="Source Sans Pro Light"/>
        </w:rPr>
        <w:t>relevant</w:t>
      </w:r>
      <w:r w:rsidR="7615A200" w:rsidRPr="7B667D58">
        <w:rPr>
          <w:rFonts w:ascii="Source Sans Pro Light" w:hAnsi="Source Sans Pro Light"/>
        </w:rPr>
        <w:t xml:space="preserve"> agencies.</w:t>
      </w:r>
      <w:r w:rsidR="48E9CFF8" w:rsidRPr="7B667D58">
        <w:rPr>
          <w:rFonts w:ascii="Source Sans Pro Light" w:hAnsi="Source Sans Pro Light"/>
        </w:rPr>
        <w:t xml:space="preserve">                </w:t>
      </w:r>
    </w:p>
    <w:p w14:paraId="76139DB8" w14:textId="3787BDC5" w:rsidR="00B36431" w:rsidRDefault="00E27287" w:rsidP="008B3362">
      <w:pPr>
        <w:pStyle w:val="Heading1"/>
        <w:jc w:val="both"/>
      </w:pPr>
      <w:bookmarkStart w:id="50" w:name="_Toc1081623897"/>
      <w:bookmarkStart w:id="51" w:name="_Toc2125418974"/>
      <w:r>
        <w:lastRenderedPageBreak/>
        <w:t>P</w:t>
      </w:r>
      <w:r w:rsidR="00B36431">
        <w:t xml:space="preserve">ilot study </w:t>
      </w:r>
      <w:r w:rsidR="00DD7B51">
        <w:t xml:space="preserve">key </w:t>
      </w:r>
      <w:r w:rsidR="00063F2C">
        <w:t>outcomes</w:t>
      </w:r>
      <w:bookmarkEnd w:id="50"/>
      <w:bookmarkEnd w:id="51"/>
    </w:p>
    <w:p w14:paraId="737478F0" w14:textId="23E2E684" w:rsidR="64D6BB30" w:rsidRDefault="64D6BB30" w:rsidP="3B37DB4E">
      <w:pPr>
        <w:pStyle w:val="NMtext"/>
        <w:jc w:val="both"/>
        <w:rPr>
          <w:rFonts w:ascii="Source Sans Pro" w:hAnsi="Source Sans Pro"/>
        </w:rPr>
      </w:pPr>
      <w:r>
        <w:rPr>
          <w:noProof/>
          <w:color w:val="2B579A"/>
          <w:shd w:val="clear" w:color="auto" w:fill="E6E6E6"/>
          <w:lang w:eastAsia="en-GB"/>
        </w:rPr>
        <mc:AlternateContent>
          <mc:Choice Requires="wps">
            <w:drawing>
              <wp:inline distT="0" distB="0" distL="114300" distR="114300" wp14:anchorId="0172391B" wp14:editId="1919632D">
                <wp:extent cx="5644243" cy="45719"/>
                <wp:effectExtent l="0" t="0" r="0" b="5715"/>
                <wp:docPr id="1370245496"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706DCAB" id="Rectangle 6" o:spid="_x0000_s1026" alt="&quot;&quot;" style="width:444.4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" fillcolor="#27d8ce" stroked="f" strokeweight="1pt">
                <w10:anchorlock/>
              </v:rect>
            </w:pict>
          </mc:Fallback>
        </mc:AlternateContent>
      </w:r>
    </w:p>
    <w:p w14:paraId="34C0C2A0" w14:textId="422E082A" w:rsidR="00323BCE" w:rsidRDefault="00B36431" w:rsidP="00537DC1">
      <w:pPr>
        <w:pStyle w:val="NMtext"/>
        <w:spacing w:line="360" w:lineRule="auto"/>
      </w:pPr>
      <w:r>
        <w:t xml:space="preserve">This section presents </w:t>
      </w:r>
      <w:proofErr w:type="gramStart"/>
      <w:r>
        <w:t xml:space="preserve">a </w:t>
      </w:r>
      <w:r w:rsidR="00B116D2">
        <w:t xml:space="preserve">brief </w:t>
      </w:r>
      <w:r>
        <w:t>summary</w:t>
      </w:r>
      <w:proofErr w:type="gramEnd"/>
      <w:r>
        <w:t xml:space="preserve"> of the </w:t>
      </w:r>
      <w:r w:rsidR="00BA2757">
        <w:t xml:space="preserve">key </w:t>
      </w:r>
      <w:r>
        <w:t>findings</w:t>
      </w:r>
      <w:r w:rsidR="001C30FD">
        <w:t xml:space="preserve"> and </w:t>
      </w:r>
      <w:r w:rsidR="00653498">
        <w:t>learning opportunities</w:t>
      </w:r>
      <w:r>
        <w:t xml:space="preserve"> </w:t>
      </w:r>
      <w:r w:rsidR="001C30FD">
        <w:t xml:space="preserve">from </w:t>
      </w:r>
      <w:r>
        <w:t xml:space="preserve">the </w:t>
      </w:r>
      <w:r w:rsidR="00F3512B">
        <w:t xml:space="preserve">pilot </w:t>
      </w:r>
      <w:r w:rsidR="00E1598E">
        <w:t>stud</w:t>
      </w:r>
      <w:r w:rsidR="00EE4E8A">
        <w:t>ies</w:t>
      </w:r>
      <w:r w:rsidR="00F3512B">
        <w:t xml:space="preserve"> </w:t>
      </w:r>
      <w:r w:rsidR="001C30FD">
        <w:t>during Phase 1</w:t>
      </w:r>
      <w:r>
        <w:t>. For detailed methods</w:t>
      </w:r>
      <w:r w:rsidR="000247B4">
        <w:t xml:space="preserve"> and</w:t>
      </w:r>
      <w:r>
        <w:t xml:space="preserve"> results for each habitat</w:t>
      </w:r>
      <w:r w:rsidR="00565997">
        <w:t>,</w:t>
      </w:r>
      <w:r>
        <w:t xml:space="preserve"> see</w:t>
      </w:r>
      <w:r w:rsidR="520AA542">
        <w:t xml:space="preserve"> the</w:t>
      </w:r>
      <w:r>
        <w:t xml:space="preserve"> append</w:t>
      </w:r>
      <w:r w:rsidR="003426E0">
        <w:t>ices</w:t>
      </w:r>
      <w:r w:rsidR="002F5D20">
        <w:t xml:space="preserve"> </w:t>
      </w:r>
      <w:r w:rsidR="321E6B26">
        <w:t xml:space="preserve">supplemented to this document </w:t>
      </w:r>
      <w:r>
        <w:t>and supplementary files</w:t>
      </w:r>
      <w:r w:rsidR="00326CF9">
        <w:t xml:space="preserve"> (NM-DLY727 - </w:t>
      </w:r>
      <w:proofErr w:type="spellStart"/>
      <w:r w:rsidR="00326CF9">
        <w:t>ScotGov</w:t>
      </w:r>
      <w:proofErr w:type="spellEnd"/>
      <w:r w:rsidR="00326CF9">
        <w:t xml:space="preserve"> - Peatland pilot report appendices.xlsx, </w:t>
      </w:r>
      <w:r w:rsidR="00043A76">
        <w:t xml:space="preserve">NM-MEA989 - </w:t>
      </w:r>
      <w:proofErr w:type="spellStart"/>
      <w:r w:rsidR="00043A76">
        <w:t>ScotGov</w:t>
      </w:r>
      <w:proofErr w:type="spellEnd"/>
      <w:r w:rsidR="00043A76">
        <w:t xml:space="preserve"> - Freshwater pilot report appendices.xlsx, NM-PPP825 - </w:t>
      </w:r>
      <w:proofErr w:type="spellStart"/>
      <w:r w:rsidR="00043A76">
        <w:t>ScotGov</w:t>
      </w:r>
      <w:proofErr w:type="spellEnd"/>
      <w:r w:rsidR="00043A76">
        <w:t xml:space="preserve"> - Marine pilot report appendices.xlsx, NM-RUZ072 - </w:t>
      </w:r>
      <w:proofErr w:type="spellStart"/>
      <w:r w:rsidR="00043A76">
        <w:t>ScotGov</w:t>
      </w:r>
      <w:proofErr w:type="spellEnd"/>
      <w:r w:rsidR="00043A76">
        <w:t xml:space="preserve"> - Woodland pilot report appendices.xlsx)</w:t>
      </w:r>
      <w:r>
        <w:t>.</w:t>
      </w:r>
      <w:r w:rsidR="00FC775B">
        <w:t xml:space="preserve"> </w:t>
      </w:r>
      <w:r w:rsidR="17CFF9E3" w:rsidRPr="00C7682F">
        <w:rPr>
          <w:rFonts w:eastAsia="Source Sans Pro Light" w:cs="Source Sans Pro Light"/>
        </w:rPr>
        <w:t>The coordinates of each of the sampling sites for all four habitats have also been recorded in the supplementary file appendices.</w:t>
      </w:r>
      <w:r w:rsidR="17CFF9E3" w:rsidRPr="00C7682F">
        <w:t xml:space="preserve"> </w:t>
      </w:r>
      <w:r w:rsidR="00FC775B">
        <w:t xml:space="preserve">See also Table 1 in this section for an </w:t>
      </w:r>
      <w:r w:rsidR="008816F5">
        <w:t>overview of the</w:t>
      </w:r>
      <w:r w:rsidR="008C0178">
        <w:t xml:space="preserve"> initial</w:t>
      </w:r>
      <w:r w:rsidR="008816F5">
        <w:t xml:space="preserve"> pilot </w:t>
      </w:r>
      <w:r w:rsidR="0028325A">
        <w:t>study</w:t>
      </w:r>
      <w:r w:rsidR="00EB74B9">
        <w:t xml:space="preserve"> design</w:t>
      </w:r>
      <w:r w:rsidR="00EA04CF">
        <w:t xml:space="preserve">, </w:t>
      </w:r>
      <w:r w:rsidR="00EB74B9">
        <w:t>habitats sampled</w:t>
      </w:r>
      <w:r w:rsidR="00EA04CF">
        <w:t xml:space="preserve">, and </w:t>
      </w:r>
      <w:r w:rsidR="002B543E">
        <w:t>metabarcoding</w:t>
      </w:r>
      <w:r w:rsidR="00EA04CF">
        <w:t xml:space="preserve"> samples collected for analysis</w:t>
      </w:r>
      <w:r w:rsidR="00E22E0B">
        <w:t xml:space="preserve"> across </w:t>
      </w:r>
      <w:r w:rsidR="000662F8">
        <w:t xml:space="preserve">the various </w:t>
      </w:r>
      <w:r w:rsidR="008C0178">
        <w:t>aquatic (marine and freshwater) and terrestrial (woodland and peatland) ecosy</w:t>
      </w:r>
      <w:r w:rsidR="00033E72">
        <w:t>s</w:t>
      </w:r>
      <w:r w:rsidR="008C0178">
        <w:t>tems</w:t>
      </w:r>
      <w:r w:rsidR="000662F8">
        <w:t xml:space="preserve"> located within the LLTNP focal study area</w:t>
      </w:r>
      <w:r w:rsidR="0028325A">
        <w:t>.</w:t>
      </w:r>
    </w:p>
    <w:p w14:paraId="30738324" w14:textId="6B15F1D7" w:rsidR="004A36D7" w:rsidRDefault="52185267" w:rsidP="00537DC1">
      <w:pPr>
        <w:pStyle w:val="NMtext"/>
        <w:spacing w:line="360" w:lineRule="auto"/>
      </w:pPr>
      <w:r>
        <w:t>Th</w:t>
      </w:r>
      <w:r w:rsidR="76025E54">
        <w:t xml:space="preserve">e pilot </w:t>
      </w:r>
      <w:r w:rsidR="729B91D1">
        <w:t>study was</w:t>
      </w:r>
      <w:r w:rsidR="000C4720">
        <w:t xml:space="preserve"> conducted to gather eDNA field data to guide the choices for methodological approaches to be employed in</w:t>
      </w:r>
      <w:r w:rsidR="00004A27">
        <w:t xml:space="preserve"> Phase 2</w:t>
      </w:r>
      <w:r w:rsidR="000C4720">
        <w:t>.</w:t>
      </w:r>
      <w:r w:rsidR="00CE5580">
        <w:t xml:space="preserve"> </w:t>
      </w:r>
      <w:r w:rsidR="00372388">
        <w:t xml:space="preserve">Cross-cutting </w:t>
      </w:r>
      <w:r w:rsidR="00D66C1F">
        <w:t xml:space="preserve">questions </w:t>
      </w:r>
      <w:r w:rsidR="0042224A">
        <w:t xml:space="preserve">being asked of the pilot </w:t>
      </w:r>
      <w:r w:rsidR="00E1598E">
        <w:t>study</w:t>
      </w:r>
      <w:r w:rsidR="009C59D6">
        <w:t xml:space="preserve"> were</w:t>
      </w:r>
      <w:r w:rsidR="004A36D7">
        <w:t>:</w:t>
      </w:r>
    </w:p>
    <w:p w14:paraId="0944DB92" w14:textId="5A910D52" w:rsidR="000C4720" w:rsidRPr="004F6AB3" w:rsidRDefault="00325D18" w:rsidP="00537DC1">
      <w:pPr>
        <w:pStyle w:val="NMtext"/>
        <w:numPr>
          <w:ilvl w:val="0"/>
          <w:numId w:val="81"/>
        </w:numPr>
        <w:spacing w:line="360" w:lineRule="auto"/>
      </w:pPr>
      <w:r w:rsidRPr="004F6AB3">
        <w:t>D</w:t>
      </w:r>
      <w:r w:rsidR="005C12C2" w:rsidRPr="004F6AB3">
        <w:t xml:space="preserve">o the </w:t>
      </w:r>
      <w:r w:rsidR="00F83B44" w:rsidRPr="004F6AB3">
        <w:t xml:space="preserve">eDNA </w:t>
      </w:r>
      <w:r w:rsidR="00733B73" w:rsidRPr="004F6AB3">
        <w:t>primers</w:t>
      </w:r>
      <w:r w:rsidR="004F0FEE" w:rsidRPr="004F6AB3">
        <w:t xml:space="preserve"> </w:t>
      </w:r>
      <w:r w:rsidR="002742FF" w:rsidRPr="004F6AB3">
        <w:t xml:space="preserve">initially </w:t>
      </w:r>
      <w:r w:rsidR="00CD3004" w:rsidRPr="004F6AB3">
        <w:t xml:space="preserve">being </w:t>
      </w:r>
      <w:r w:rsidR="004F0FEE" w:rsidRPr="004F6AB3">
        <w:t xml:space="preserve">trialled provide </w:t>
      </w:r>
      <w:r w:rsidR="00EF55E2" w:rsidRPr="004F6AB3">
        <w:t xml:space="preserve">useful </w:t>
      </w:r>
      <w:r w:rsidR="00C87F06" w:rsidRPr="004F6AB3">
        <w:t xml:space="preserve">taxonomic information in the context of </w:t>
      </w:r>
      <w:r w:rsidR="00A16D87" w:rsidRPr="004F6AB3">
        <w:t>long</w:t>
      </w:r>
      <w:r w:rsidR="006B3737" w:rsidRPr="004F6AB3">
        <w:t>-</w:t>
      </w:r>
      <w:r w:rsidR="00A16D87" w:rsidRPr="004F6AB3">
        <w:t xml:space="preserve">term monitoring in </w:t>
      </w:r>
      <w:r w:rsidR="00C87F06" w:rsidRPr="004F6AB3">
        <w:t xml:space="preserve">each habitat? </w:t>
      </w:r>
    </w:p>
    <w:p w14:paraId="13EC379F" w14:textId="43AF7522" w:rsidR="000C4720" w:rsidRDefault="00FE76F9" w:rsidP="00537DC1">
      <w:pPr>
        <w:pStyle w:val="NMtext"/>
        <w:numPr>
          <w:ilvl w:val="0"/>
          <w:numId w:val="81"/>
        </w:numPr>
        <w:spacing w:line="360" w:lineRule="auto"/>
      </w:pPr>
      <w:r w:rsidRPr="004F6AB3">
        <w:t xml:space="preserve">Do the resultant </w:t>
      </w:r>
      <w:r w:rsidR="007E5C93" w:rsidRPr="004F6AB3">
        <w:t xml:space="preserve">ecological communities </w:t>
      </w:r>
      <w:r w:rsidR="000B0486" w:rsidRPr="004F6AB3">
        <w:t xml:space="preserve">provide </w:t>
      </w:r>
      <w:r w:rsidR="00B042A8" w:rsidRPr="004F6AB3">
        <w:t xml:space="preserve">an </w:t>
      </w:r>
      <w:r w:rsidR="00B042A8" w:rsidRPr="004F6AB3">
        <w:rPr>
          <w:i/>
        </w:rPr>
        <w:t>indication</w:t>
      </w:r>
      <w:r w:rsidR="00B042A8" w:rsidRPr="004F6AB3">
        <w:t xml:space="preserve"> that </w:t>
      </w:r>
      <w:r w:rsidR="00E876F5" w:rsidRPr="004F6AB3">
        <w:t xml:space="preserve">they </w:t>
      </w:r>
      <w:r w:rsidR="009A2222" w:rsidRPr="004F6AB3">
        <w:t>are likely to be different across habitat conditions/</w:t>
      </w:r>
      <w:r w:rsidR="00376FE0" w:rsidRPr="004F6AB3">
        <w:t>classifications?</w:t>
      </w:r>
      <w:r w:rsidR="00692647" w:rsidRPr="004F6AB3">
        <w:t xml:space="preserve"> </w:t>
      </w:r>
    </w:p>
    <w:p w14:paraId="33B92468" w14:textId="54E93B6B" w:rsidR="00DD535F" w:rsidRDefault="00B36431" w:rsidP="07C7CBCB">
      <w:pPr>
        <w:pStyle w:val="Heading2"/>
      </w:pPr>
      <w:bookmarkStart w:id="52" w:name="_Toc46179939"/>
      <w:bookmarkStart w:id="53" w:name="_Toc1941891205"/>
      <w:r>
        <w:t>Marine</w:t>
      </w:r>
      <w:bookmarkEnd w:id="52"/>
      <w:bookmarkEnd w:id="53"/>
    </w:p>
    <w:p w14:paraId="6A2D745C" w14:textId="77777777" w:rsidR="009015F8" w:rsidRPr="007D7435" w:rsidRDefault="009015F8" w:rsidP="00E97F5B">
      <w:pPr>
        <w:spacing w:after="160" w:line="22" w:lineRule="atLeast"/>
        <w:jc w:val="both"/>
        <w:rPr>
          <w:rFonts w:ascii="Source Sans Pro Light" w:hAnsi="Source Sans Pro Light"/>
        </w:rPr>
      </w:pPr>
    </w:p>
    <w:p w14:paraId="6A679282" w14:textId="75EBED86" w:rsidR="00EE4E8A" w:rsidRDefault="002C7DB2" w:rsidP="00537DC1">
      <w:pPr>
        <w:pStyle w:val="NMtext"/>
        <w:spacing w:line="360" w:lineRule="auto"/>
      </w:pPr>
      <w:r>
        <w:t>Loch Long</w:t>
      </w:r>
      <w:r w:rsidR="00F31B1E">
        <w:t xml:space="preserve">, </w:t>
      </w:r>
      <w:r w:rsidR="001570CA">
        <w:t>including</w:t>
      </w:r>
      <w:r w:rsidR="00F31B1E">
        <w:t xml:space="preserve"> its arm </w:t>
      </w:r>
      <w:r w:rsidR="00041AB1">
        <w:t xml:space="preserve">of Loch Goil </w:t>
      </w:r>
      <w:r w:rsidR="004D541A">
        <w:t>on the western side</w:t>
      </w:r>
      <w:r w:rsidR="00F31B1E">
        <w:t>,</w:t>
      </w:r>
      <w:r>
        <w:t xml:space="preserve"> </w:t>
      </w:r>
      <w:r w:rsidR="000666E0">
        <w:t xml:space="preserve">is a </w:t>
      </w:r>
      <w:r w:rsidR="001570CA">
        <w:t>sea loch</w:t>
      </w:r>
      <w:r w:rsidR="003E7BB5">
        <w:t xml:space="preserve"> situated within the LLTNP</w:t>
      </w:r>
      <w:r w:rsidR="00840A58">
        <w:t xml:space="preserve">. </w:t>
      </w:r>
      <w:r w:rsidR="0D003150">
        <w:t xml:space="preserve">The marine pilot study aimed to detect Priority Marine Feature (PMF) species using eDNA </w:t>
      </w:r>
      <w:r w:rsidR="00FC7254">
        <w:t>to</w:t>
      </w:r>
      <w:r w:rsidR="0D003150">
        <w:t xml:space="preserve"> enhance species inventories and detections, and to assess whether communities showed discernible </w:t>
      </w:r>
      <w:r w:rsidR="00FC7254">
        <w:t xml:space="preserve">biodiversity </w:t>
      </w:r>
      <w:r w:rsidR="0D003150">
        <w:t>differences across different biotopes</w:t>
      </w:r>
      <w:r w:rsidR="00FC7254">
        <w:t xml:space="preserve"> (as a proxy for habitat condition)</w:t>
      </w:r>
      <w:r w:rsidR="522319DD">
        <w:t xml:space="preserve">. </w:t>
      </w:r>
      <w:r w:rsidR="6F911CD2">
        <w:t>A</w:t>
      </w:r>
      <w:r w:rsidR="02A03F4C">
        <w:t>ccordingly</w:t>
      </w:r>
      <w:r w:rsidR="6F911CD2">
        <w:t xml:space="preserve">, we specifically wanted to verify whether the </w:t>
      </w:r>
      <w:r w:rsidR="006F2512">
        <w:t xml:space="preserve">invertebrate </w:t>
      </w:r>
      <w:r w:rsidR="002B4AE9">
        <w:t xml:space="preserve">and fish </w:t>
      </w:r>
      <w:r w:rsidR="6F911CD2">
        <w:t>assay</w:t>
      </w:r>
      <w:r w:rsidR="002B4AE9">
        <w:t>s were</w:t>
      </w:r>
      <w:r w:rsidR="6F911CD2">
        <w:t xml:space="preserve"> </w:t>
      </w:r>
      <w:r w:rsidR="00261678">
        <w:t>appropriate for the detection of (as m</w:t>
      </w:r>
      <w:r w:rsidR="532F8E6A">
        <w:t>any as possible)</w:t>
      </w:r>
      <w:r w:rsidR="00261678">
        <w:t xml:space="preserve"> PMF species.</w:t>
      </w:r>
      <w:r w:rsidR="00B16F59">
        <w:t xml:space="preserve"> Additionally, to assess whether multiple samples </w:t>
      </w:r>
      <w:r w:rsidR="00F667A1">
        <w:t>we</w:t>
      </w:r>
      <w:r w:rsidR="00B16F59">
        <w:t xml:space="preserve">re required within a station to 1) maximize the number </w:t>
      </w:r>
      <w:r w:rsidR="00B16F59">
        <w:lastRenderedPageBreak/>
        <w:t xml:space="preserve">of species detected and 2) compare communities across </w:t>
      </w:r>
      <w:r w:rsidR="001F31AE">
        <w:t>biotopes</w:t>
      </w:r>
      <w:r w:rsidR="00B16F59">
        <w:t>, we aimed to investigate the variability between and among stations.</w:t>
      </w:r>
      <w:r w:rsidR="00180EBC">
        <w:t xml:space="preserve"> </w:t>
      </w:r>
    </w:p>
    <w:p w14:paraId="3A60BC26" w14:textId="79624211" w:rsidR="007C2C00" w:rsidRDefault="00180EBC" w:rsidP="00537DC1">
      <w:pPr>
        <w:pStyle w:val="NMtext"/>
        <w:spacing w:line="360" w:lineRule="auto"/>
        <w:rPr>
          <w:rStyle w:val="eop"/>
          <w:rFonts w:ascii="Times New Roman" w:hAnsi="Times New Roman" w:cs="Times New Roman"/>
          <w:lang w:eastAsia="en-GB"/>
        </w:rPr>
      </w:pPr>
      <w:r>
        <w:t xml:space="preserve">Loch </w:t>
      </w:r>
      <w:r w:rsidR="003F7EDD">
        <w:t>Goil</w:t>
      </w:r>
      <w:r>
        <w:t xml:space="preserve"> </w:t>
      </w:r>
      <w:r w:rsidR="0080494D">
        <w:t>has</w:t>
      </w:r>
      <w:r>
        <w:t xml:space="preserve"> previously </w:t>
      </w:r>
      <w:r w:rsidR="00D75E5C">
        <w:t>been</w:t>
      </w:r>
      <w:r>
        <w:t xml:space="preserve"> surveyed for fish and macroinvertebrates using</w:t>
      </w:r>
      <w:r w:rsidR="00EE4E8A">
        <w:t xml:space="preserve"> traditional monitoring approaches, by</w:t>
      </w:r>
      <w:r>
        <w:t xml:space="preserve"> underwater camera footage and </w:t>
      </w:r>
      <w:r w:rsidR="00EE4E8A">
        <w:t xml:space="preserve">morphological identification of macroinvertebrates in </w:t>
      </w:r>
      <w:r>
        <w:t>benthic grab</w:t>
      </w:r>
      <w:r w:rsidR="00EE4E8A">
        <w:t>s</w:t>
      </w:r>
      <w:r>
        <w:t xml:space="preserve"> samples</w:t>
      </w:r>
      <w:r w:rsidR="00CC74FD">
        <w:t xml:space="preserve"> </w:t>
      </w:r>
      <w:r w:rsidR="002C79A3">
        <w:fldChar w:fldCharType="begin"/>
      </w:r>
      <w:r w:rsidR="00CC74FD">
        <w:instrText xml:space="preserve"> ADDIN ZOTERO_ITEM CSL_CITATION {"citationID":"CdXiYnJ3","properties":{"formattedCitation":"(Allen, C., Axelsson, M., Dewey, S. &amp; Clark, 2013; Moore, 2013)","plainCitation":"(Allen, C., Axelsson, M., Dewey, S. &amp; Clark, 2013; Moore, 2013)","noteIndex":0},"citationItems":[{"id":2478,"uris":["http://zotero.org/users/10679637/items/BWQKWUDC"],"itemData":{"id":2478,"type":"article-journal","container-title":"Scottish Natural Heritage Commissioned Report No.437.","issue":"437","page":"1-240","title":"Marine biological survey to establish the distribution of Priority Marine Features within the Clyde Sea area","author":[{"family":"Allen, C., Axelsson, M., Dewey, S. &amp; Clark","given":"L."}],"issued":{"date-parts":[["2013"]]}}},{"id":2437,"uris":["http://zotero.org/users/10679637/items/VHX6M8KK"],"itemData":{"id":2437,"type":"report","title":"NatureScot Commissioned Report 631: 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002C79A3">
        <w:fldChar w:fldCharType="separate"/>
      </w:r>
      <w:r w:rsidR="00CC74FD">
        <w:rPr>
          <w:noProof/>
        </w:rPr>
        <w:t>(Allen, C., Axelsson, M., Dewey, S. &amp; Clark, 2013; Moore, 2013)</w:t>
      </w:r>
      <w:r w:rsidR="002C79A3">
        <w:fldChar w:fldCharType="end"/>
      </w:r>
      <w:r w:rsidR="00EE4E8A">
        <w:t xml:space="preserve">. </w:t>
      </w:r>
      <w:r w:rsidR="0094098B">
        <w:t xml:space="preserve">Samples were collected </w:t>
      </w:r>
      <w:r w:rsidR="00EE4E8A" w:rsidRPr="69100EAB">
        <w:rPr>
          <w:rStyle w:val="eop"/>
        </w:rPr>
        <w:t xml:space="preserve">at </w:t>
      </w:r>
      <w:r w:rsidR="00DC3D21" w:rsidRPr="69100EAB">
        <w:rPr>
          <w:rStyle w:val="eop"/>
        </w:rPr>
        <w:t>three</w:t>
      </w:r>
      <w:r w:rsidR="0094098B" w:rsidRPr="69100EAB">
        <w:rPr>
          <w:rStyle w:val="eop"/>
        </w:rPr>
        <w:t xml:space="preserve"> stations</w:t>
      </w:r>
      <w:r w:rsidR="00DC3D21" w:rsidRPr="69100EAB">
        <w:rPr>
          <w:rStyle w:val="eop"/>
        </w:rPr>
        <w:t xml:space="preserve"> (two in Loch Goil and one in Loch Long</w:t>
      </w:r>
      <w:r w:rsidR="0013319C" w:rsidRPr="69100EAB">
        <w:rPr>
          <w:rStyle w:val="eop"/>
        </w:rPr>
        <w:t>)</w:t>
      </w:r>
      <w:r w:rsidR="00EE4E8A" w:rsidRPr="69100EAB">
        <w:rPr>
          <w:rStyle w:val="eop"/>
        </w:rPr>
        <w:t xml:space="preserve">, sites previously covered by these surveys. </w:t>
      </w:r>
      <w:r w:rsidR="00ED10F5" w:rsidRPr="69100EAB">
        <w:rPr>
          <w:rStyle w:val="eop"/>
        </w:rPr>
        <w:t xml:space="preserve">We focussed on </w:t>
      </w:r>
      <w:r w:rsidR="0047018E" w:rsidRPr="69100EAB">
        <w:rPr>
          <w:rStyle w:val="eop"/>
        </w:rPr>
        <w:t xml:space="preserve">benthic sampling </w:t>
      </w:r>
      <w:r w:rsidR="00BE365C" w:rsidRPr="69100EAB">
        <w:rPr>
          <w:rStyle w:val="eop"/>
        </w:rPr>
        <w:t xml:space="preserve">as benthic and nektonic </w:t>
      </w:r>
      <w:r w:rsidR="00C10F99" w:rsidRPr="69100EAB">
        <w:rPr>
          <w:rStyle w:val="eop"/>
        </w:rPr>
        <w:t xml:space="preserve">species are </w:t>
      </w:r>
      <w:proofErr w:type="gramStart"/>
      <w:r w:rsidR="00C10F99" w:rsidRPr="69100EAB">
        <w:rPr>
          <w:rStyle w:val="eop"/>
        </w:rPr>
        <w:t xml:space="preserve">most commonly </w:t>
      </w:r>
      <w:r w:rsidR="00514358" w:rsidRPr="69100EAB">
        <w:rPr>
          <w:rStyle w:val="eop"/>
        </w:rPr>
        <w:t>targeted</w:t>
      </w:r>
      <w:proofErr w:type="gramEnd"/>
      <w:r w:rsidR="00C10F99" w:rsidRPr="69100EAB">
        <w:rPr>
          <w:rStyle w:val="eop"/>
        </w:rPr>
        <w:t xml:space="preserve"> for PMF</w:t>
      </w:r>
      <w:r w:rsidR="00514358" w:rsidRPr="69100EAB">
        <w:rPr>
          <w:rStyle w:val="eop"/>
        </w:rPr>
        <w:t xml:space="preserve"> surveys</w:t>
      </w:r>
      <w:r w:rsidR="00A15D2D">
        <w:rPr>
          <w:rStyle w:val="eop"/>
        </w:rPr>
        <w:t>.</w:t>
      </w:r>
      <w:r w:rsidR="005E6FE3" w:rsidRPr="69100EAB">
        <w:rPr>
          <w:rStyle w:val="eop"/>
        </w:rPr>
        <w:t xml:space="preserve"> </w:t>
      </w:r>
      <w:r w:rsidR="001D5746" w:rsidRPr="69100EAB">
        <w:rPr>
          <w:rStyle w:val="eop"/>
        </w:rPr>
        <w:t>W</w:t>
      </w:r>
      <w:r w:rsidR="008210B5" w:rsidRPr="69100EAB">
        <w:rPr>
          <w:rStyle w:val="eop"/>
        </w:rPr>
        <w:t>ater sampling was carried out as close to the substrate as possible</w:t>
      </w:r>
      <w:r w:rsidR="60402C60" w:rsidRPr="69100EAB">
        <w:rPr>
          <w:rStyle w:val="eop"/>
        </w:rPr>
        <w:t xml:space="preserve"> (this was adapted during the main sampling campaign as only the fish assay was used on the water samples)</w:t>
      </w:r>
      <w:r w:rsidR="008210B5" w:rsidRPr="69100EAB">
        <w:rPr>
          <w:rStyle w:val="eop"/>
        </w:rPr>
        <w:t>, without disturbing the substrate</w:t>
      </w:r>
      <w:r w:rsidR="00933E49" w:rsidRPr="69100EAB">
        <w:rPr>
          <w:rStyle w:val="eop"/>
        </w:rPr>
        <w:t xml:space="preserve"> (three replicates per station)</w:t>
      </w:r>
      <w:r w:rsidR="00D969F0" w:rsidRPr="69100EAB">
        <w:rPr>
          <w:rStyle w:val="eop"/>
        </w:rPr>
        <w:t xml:space="preserve"> and samples </w:t>
      </w:r>
      <w:r w:rsidR="6988C896" w:rsidRPr="69100EAB">
        <w:rPr>
          <w:rStyle w:val="eop"/>
        </w:rPr>
        <w:t xml:space="preserve">were </w:t>
      </w:r>
      <w:r w:rsidR="0078053D" w:rsidRPr="69100EAB">
        <w:rPr>
          <w:rStyle w:val="eop"/>
        </w:rPr>
        <w:t>collected</w:t>
      </w:r>
      <w:r w:rsidR="00D969F0" w:rsidRPr="69100EAB">
        <w:rPr>
          <w:rStyle w:val="eop"/>
        </w:rPr>
        <w:t xml:space="preserve"> </w:t>
      </w:r>
      <w:r w:rsidR="00EE4E8A" w:rsidRPr="69100EAB">
        <w:rPr>
          <w:rStyle w:val="eop"/>
        </w:rPr>
        <w:t xml:space="preserve">with </w:t>
      </w:r>
      <w:proofErr w:type="spellStart"/>
      <w:r w:rsidR="00EE4E8A" w:rsidRPr="69100EAB">
        <w:rPr>
          <w:rStyle w:val="eop"/>
        </w:rPr>
        <w:t>Niskin</w:t>
      </w:r>
      <w:proofErr w:type="spellEnd"/>
      <w:r w:rsidR="00EE4E8A" w:rsidRPr="69100EAB">
        <w:rPr>
          <w:rStyle w:val="eop"/>
        </w:rPr>
        <w:t xml:space="preserve"> bottle and processed </w:t>
      </w:r>
      <w:r w:rsidR="00D969F0" w:rsidRPr="69100EAB">
        <w:rPr>
          <w:rStyle w:val="eop"/>
        </w:rPr>
        <w:t>according to NatureMetrics protocols</w:t>
      </w:r>
      <w:r w:rsidR="008210B5" w:rsidRPr="69100EAB">
        <w:rPr>
          <w:rStyle w:val="eop"/>
        </w:rPr>
        <w:t>.</w:t>
      </w:r>
      <w:r w:rsidR="003A2F50" w:rsidRPr="69100EAB">
        <w:rPr>
          <w:rStyle w:val="eop"/>
        </w:rPr>
        <w:t xml:space="preserve"> Sediment was collected from the same three stations, using a mini Van Veen grab (0.1 m</w:t>
      </w:r>
      <w:r w:rsidR="003A2F50" w:rsidRPr="69100EAB">
        <w:rPr>
          <w:rStyle w:val="eop"/>
          <w:vertAlign w:val="superscript"/>
        </w:rPr>
        <w:t>2</w:t>
      </w:r>
      <w:r w:rsidR="003A2F50" w:rsidRPr="69100EAB">
        <w:rPr>
          <w:rStyle w:val="eop"/>
        </w:rPr>
        <w:t>). T</w:t>
      </w:r>
      <w:r w:rsidR="00776AD8" w:rsidRPr="69100EAB">
        <w:rPr>
          <w:rStyle w:val="eop"/>
        </w:rPr>
        <w:t xml:space="preserve">wo </w:t>
      </w:r>
      <w:r w:rsidR="003A2F50" w:rsidRPr="69100EAB">
        <w:rPr>
          <w:rStyle w:val="eop"/>
        </w:rPr>
        <w:t xml:space="preserve">grabs were </w:t>
      </w:r>
      <w:r w:rsidR="00776AD8" w:rsidRPr="69100EAB">
        <w:rPr>
          <w:rStyle w:val="eop"/>
        </w:rPr>
        <w:t>collected per station</w:t>
      </w:r>
      <w:r w:rsidR="005D2D1F" w:rsidRPr="69100EAB">
        <w:rPr>
          <w:rStyle w:val="eop"/>
        </w:rPr>
        <w:t xml:space="preserve"> and samples </w:t>
      </w:r>
      <w:r w:rsidR="00EE4E8A" w:rsidRPr="69100EAB">
        <w:rPr>
          <w:rStyle w:val="eop"/>
        </w:rPr>
        <w:t xml:space="preserve">were </w:t>
      </w:r>
      <w:r w:rsidR="0078053D" w:rsidRPr="69100EAB">
        <w:rPr>
          <w:rStyle w:val="eop"/>
        </w:rPr>
        <w:t>collected</w:t>
      </w:r>
      <w:r w:rsidR="00EE4E8A" w:rsidRPr="69100EAB">
        <w:rPr>
          <w:rStyle w:val="eop"/>
        </w:rPr>
        <w:t xml:space="preserve"> and processed</w:t>
      </w:r>
      <w:r w:rsidR="005D2D1F" w:rsidRPr="69100EAB">
        <w:rPr>
          <w:rStyle w:val="eop"/>
        </w:rPr>
        <w:t xml:space="preserve"> according </w:t>
      </w:r>
      <w:r w:rsidR="00191939" w:rsidRPr="69100EAB">
        <w:rPr>
          <w:rStyle w:val="eop"/>
        </w:rPr>
        <w:t>to NatureMetrics protocols.</w:t>
      </w:r>
      <w:r w:rsidR="007C2C00" w:rsidRPr="69100EAB">
        <w:rPr>
          <w:rStyle w:val="eop"/>
        </w:rPr>
        <w:t xml:space="preserve"> </w:t>
      </w:r>
      <w:r w:rsidR="005871EE" w:rsidRPr="69100EAB">
        <w:rPr>
          <w:rStyle w:val="eop"/>
        </w:rPr>
        <w:t>The remainder of the grab content was brought to shore</w:t>
      </w:r>
      <w:r w:rsidR="00EE4E8A" w:rsidRPr="69100EAB">
        <w:rPr>
          <w:rStyle w:val="eop"/>
        </w:rPr>
        <w:t>,</w:t>
      </w:r>
      <w:r w:rsidR="005871EE" w:rsidRPr="69100EAB">
        <w:rPr>
          <w:rStyle w:val="eop"/>
        </w:rPr>
        <w:t xml:space="preserve"> to be sieved through a 1 mm mesh and </w:t>
      </w:r>
      <w:r w:rsidR="00EE4E8A" w:rsidRPr="69100EAB">
        <w:rPr>
          <w:rStyle w:val="eop"/>
        </w:rPr>
        <w:t xml:space="preserve">bulk macroinvertebrate samples were </w:t>
      </w:r>
      <w:r w:rsidR="005871EE" w:rsidRPr="69100EAB">
        <w:rPr>
          <w:rStyle w:val="eop"/>
        </w:rPr>
        <w:t xml:space="preserve">stored in a Ziplock bag </w:t>
      </w:r>
      <w:r w:rsidR="00EE4E8A" w:rsidRPr="69100EAB">
        <w:rPr>
          <w:rStyle w:val="eop"/>
        </w:rPr>
        <w:t xml:space="preserve">fixed with 100% </w:t>
      </w:r>
      <w:r w:rsidR="00BE7996" w:rsidRPr="69100EAB">
        <w:rPr>
          <w:rStyle w:val="eop"/>
        </w:rPr>
        <w:t xml:space="preserve">using </w:t>
      </w:r>
      <w:r w:rsidR="005871EE" w:rsidRPr="69100EAB">
        <w:rPr>
          <w:rStyle w:val="eop"/>
        </w:rPr>
        <w:t xml:space="preserve">with a 70% ethanol </w:t>
      </w:r>
      <w:r w:rsidR="00EE4E8A" w:rsidRPr="69100EAB">
        <w:rPr>
          <w:rStyle w:val="eop"/>
        </w:rPr>
        <w:t>in 1L bottles.</w:t>
      </w:r>
      <w:r w:rsidR="005871EE" w:rsidRPr="69100EAB">
        <w:rPr>
          <w:rStyle w:val="eop"/>
        </w:rPr>
        <w:t xml:space="preserve"> </w:t>
      </w:r>
      <w:r w:rsidR="007C2C00" w:rsidRPr="69100EAB">
        <w:rPr>
          <w:rStyle w:val="eop"/>
        </w:rPr>
        <w:t xml:space="preserve">This was transported to the NatureMetrics laboratory, and </w:t>
      </w:r>
      <w:r w:rsidR="00350309" w:rsidRPr="69100EAB">
        <w:rPr>
          <w:rStyle w:val="eop"/>
        </w:rPr>
        <w:t>subse</w:t>
      </w:r>
      <w:r w:rsidR="00FD6211" w:rsidRPr="69100EAB">
        <w:rPr>
          <w:rStyle w:val="eop"/>
        </w:rPr>
        <w:t xml:space="preserve">quently </w:t>
      </w:r>
      <w:r w:rsidR="007C2C00" w:rsidRPr="69100EAB">
        <w:rPr>
          <w:rStyle w:val="eop"/>
        </w:rPr>
        <w:t>sent to</w:t>
      </w:r>
      <w:r w:rsidR="00096D25" w:rsidRPr="69100EAB">
        <w:rPr>
          <w:rStyle w:val="eop"/>
        </w:rPr>
        <w:t xml:space="preserve"> a specialist </w:t>
      </w:r>
      <w:r w:rsidR="3B2CFE0D" w:rsidRPr="69100EAB">
        <w:rPr>
          <w:rStyle w:val="eop"/>
        </w:rPr>
        <w:t>contractor for</w:t>
      </w:r>
      <w:r w:rsidR="007C2C00" w:rsidRPr="69100EAB">
        <w:rPr>
          <w:rStyle w:val="eop"/>
        </w:rPr>
        <w:t xml:space="preserve"> </w:t>
      </w:r>
      <w:r w:rsidR="00C202BA" w:rsidRPr="69100EAB">
        <w:rPr>
          <w:rStyle w:val="eop"/>
        </w:rPr>
        <w:t>taxonomic/</w:t>
      </w:r>
      <w:r w:rsidR="007C2C00" w:rsidRPr="69100EAB">
        <w:rPr>
          <w:rStyle w:val="eop"/>
        </w:rPr>
        <w:t xml:space="preserve">morphological </w:t>
      </w:r>
      <w:r w:rsidR="00CC7EC9" w:rsidRPr="69100EAB">
        <w:rPr>
          <w:rStyle w:val="eop"/>
        </w:rPr>
        <w:t>analysis</w:t>
      </w:r>
      <w:r w:rsidR="007C2C00" w:rsidRPr="69100EAB">
        <w:rPr>
          <w:rStyle w:val="eop"/>
        </w:rPr>
        <w:t>.</w:t>
      </w:r>
    </w:p>
    <w:p w14:paraId="5A4CE174" w14:textId="7396FA5D" w:rsidR="00C16461" w:rsidRPr="00180EBC" w:rsidRDefault="00D33372" w:rsidP="00537DC1">
      <w:pPr>
        <w:pStyle w:val="NMtext"/>
        <w:spacing w:line="360" w:lineRule="auto"/>
      </w:pPr>
      <w:r>
        <w:rPr>
          <w:rStyle w:val="eop"/>
        </w:rPr>
        <w:t>B</w:t>
      </w:r>
      <w:r w:rsidR="00B71039" w:rsidRPr="1E17BD3C">
        <w:rPr>
          <w:rStyle w:val="eop"/>
        </w:rPr>
        <w:t>acteria</w:t>
      </w:r>
      <w:r w:rsidR="00876EDF">
        <w:rPr>
          <w:rStyle w:val="eop"/>
        </w:rPr>
        <w:t xml:space="preserve"> </w:t>
      </w:r>
      <w:r w:rsidR="00CC74FD">
        <w:fldChar w:fldCharType="begin"/>
      </w:r>
      <w:r w:rsidR="00876EDF">
        <w:instrText xml:space="preserve"> ADDIN ZOTERO_ITEM CSL_CITATION {"citationID":"KhUypkbO","properties":{"formattedCitation":"(Caporaso et al., 2010)","plainCitation":"(Caporaso et al., 2010)","noteIndex":0},"citationItems":[{"id":3839,"uris":["http://zotero.org/groups/4440035/items/7DPGJVMX"],"itemData":{"id":3839,"type":"article-journal","container-title":"Nature Methods","DOI":"10.1038/nmeth.f.303","ISSN":"1548-7091, 1548-7105","issue":"5","journalAbbreviation":"Nat Methods","language":"en","page":"335-336","source":"DOI.org (Crossref)","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CC74FD">
        <w:fldChar w:fldCharType="separate"/>
      </w:r>
      <w:r w:rsidR="00876EDF">
        <w:rPr>
          <w:noProof/>
        </w:rPr>
        <w:t>(Caporaso et al., 2010)</w:t>
      </w:r>
      <w:r w:rsidR="00CC74FD">
        <w:fldChar w:fldCharType="end"/>
      </w:r>
      <w:r w:rsidR="00B71039" w:rsidRPr="1E17BD3C">
        <w:rPr>
          <w:rStyle w:val="eop"/>
        </w:rPr>
        <w:t xml:space="preserve">, </w:t>
      </w:r>
      <w:r w:rsidR="0078053D" w:rsidRPr="1E17BD3C">
        <w:rPr>
          <w:rStyle w:val="eop"/>
        </w:rPr>
        <w:t>i</w:t>
      </w:r>
      <w:r w:rsidR="004220AC" w:rsidRPr="1E17BD3C">
        <w:rPr>
          <w:rStyle w:val="eop"/>
        </w:rPr>
        <w:t>nvertebrate</w:t>
      </w:r>
      <w:r w:rsidR="003B0B11">
        <w:rPr>
          <w:rStyle w:val="eop"/>
        </w:rPr>
        <w:t xml:space="preserve"> </w:t>
      </w:r>
      <w:r w:rsidR="00876EDF">
        <w:rPr>
          <w:rStyle w:val="eop"/>
        </w:rPr>
        <w:fldChar w:fldCharType="begin"/>
      </w:r>
      <w:r w:rsidR="00876EDF">
        <w:rPr>
          <w:rStyle w:val="eop"/>
        </w:rPr>
        <w:instrText xml:space="preserve"> ADDIN ZOTERO_ITEM CSL_CITATION {"citationID":"TjoBxpIi","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876EDF">
        <w:rPr>
          <w:rStyle w:val="eop"/>
        </w:rPr>
        <w:fldChar w:fldCharType="separate"/>
      </w:r>
      <w:r w:rsidR="00876EDF">
        <w:rPr>
          <w:rStyle w:val="eop"/>
          <w:noProof/>
        </w:rPr>
        <w:t>(Capra et al., 2016)</w:t>
      </w:r>
      <w:r w:rsidR="00876EDF">
        <w:rPr>
          <w:rStyle w:val="eop"/>
        </w:rPr>
        <w:fldChar w:fldCharType="end"/>
      </w:r>
      <w:r w:rsidR="0078053D" w:rsidRPr="1E17BD3C">
        <w:rPr>
          <w:rStyle w:val="eop"/>
        </w:rPr>
        <w:t>,</w:t>
      </w:r>
      <w:r w:rsidR="00B71039" w:rsidRPr="1E17BD3C">
        <w:rPr>
          <w:rStyle w:val="eop"/>
        </w:rPr>
        <w:t xml:space="preserve"> and </w:t>
      </w:r>
      <w:r w:rsidR="0078053D" w:rsidRPr="1E17BD3C">
        <w:rPr>
          <w:rStyle w:val="eop"/>
        </w:rPr>
        <w:t>f</w:t>
      </w:r>
      <w:r w:rsidR="00B71039" w:rsidRPr="1E17BD3C">
        <w:rPr>
          <w:rStyle w:val="eop"/>
        </w:rPr>
        <w:t xml:space="preserve">ish </w:t>
      </w:r>
      <w:r w:rsidR="00876EDF">
        <w:rPr>
          <w:rStyle w:val="eop"/>
        </w:rPr>
        <w:fldChar w:fldCharType="begin"/>
      </w:r>
      <w:r w:rsidR="00876EDF">
        <w:rPr>
          <w:rStyle w:val="eop"/>
        </w:rPr>
        <w:instrText xml:space="preserve"> ADDIN ZOTERO_ITEM CSL_CITATION {"citationID":"FnUfzruf","properties":{"formattedCitation":"(Miya et al., 2020)","plainCitation":"(Miya et al., 2020)","noteIndex":0},"citationItems":[{"id":1990,"uris":["http://zotero.org/users/10679637/items/UDFNC9BW"],"itemData":{"id":1990,"type":"article-journal","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container-title":"Fisheries Science","DOI":"10.1007/s12562-020-01461-x","ISSN":"0919-9268","issue":"0123456789","note":"publisher: Springer Japan\nISBN: 1256202001461","title":"MiFish metabarcoding: a high-throughput approach for simultaneous detection of multiple fish species from environmental DNA and other samples","URL":"https://doi.org/10.1007/s12562-020-01461-x","author":[{"family":"Miya","given":"Masaki"},{"family":"Gotoh","given":"Ryo O"},{"family":"Sado","given":"Tetsuya"}],"issued":{"date-parts":[["2020",9,15]]}}}],"schema":"https://github.com/citation-style-language/schema/raw/master/csl-citation.json"} </w:instrText>
      </w:r>
      <w:r w:rsidR="00876EDF">
        <w:rPr>
          <w:rStyle w:val="eop"/>
        </w:rPr>
        <w:fldChar w:fldCharType="separate"/>
      </w:r>
      <w:r w:rsidR="00876EDF">
        <w:rPr>
          <w:rStyle w:val="eop"/>
          <w:noProof/>
        </w:rPr>
        <w:t>(Miya et al., 2020)</w:t>
      </w:r>
      <w:r w:rsidR="00876EDF">
        <w:rPr>
          <w:rStyle w:val="eop"/>
        </w:rPr>
        <w:fldChar w:fldCharType="end"/>
      </w:r>
      <w:r w:rsidR="00876EDF">
        <w:rPr>
          <w:rStyle w:val="eop"/>
        </w:rPr>
        <w:t xml:space="preserve"> </w:t>
      </w:r>
      <w:r w:rsidR="00B71039" w:rsidRPr="1E17BD3C">
        <w:rPr>
          <w:rStyle w:val="eop"/>
        </w:rPr>
        <w:t xml:space="preserve">assays were </w:t>
      </w:r>
      <w:r w:rsidR="39B03AB7" w:rsidRPr="1E17BD3C">
        <w:rPr>
          <w:rStyle w:val="eop"/>
        </w:rPr>
        <w:t>used for</w:t>
      </w:r>
      <w:r w:rsidR="00B71039" w:rsidRPr="1E17BD3C">
        <w:rPr>
          <w:rStyle w:val="eop"/>
        </w:rPr>
        <w:t xml:space="preserve"> the water samples</w:t>
      </w:r>
      <w:r w:rsidR="00361303">
        <w:rPr>
          <w:rStyle w:val="eop"/>
        </w:rPr>
        <w:t>. B</w:t>
      </w:r>
      <w:r w:rsidR="004220AC" w:rsidRPr="1E17BD3C">
        <w:rPr>
          <w:rStyle w:val="eop"/>
        </w:rPr>
        <w:t xml:space="preserve">acteria and </w:t>
      </w:r>
      <w:r w:rsidR="00412821" w:rsidRPr="1E17BD3C">
        <w:rPr>
          <w:rStyle w:val="eop"/>
        </w:rPr>
        <w:t>i</w:t>
      </w:r>
      <w:r w:rsidR="004220AC" w:rsidRPr="1E17BD3C">
        <w:rPr>
          <w:rStyle w:val="eop"/>
        </w:rPr>
        <w:t xml:space="preserve">nvertebrate analyses were </w:t>
      </w:r>
      <w:r w:rsidR="16C97977" w:rsidRPr="1E17BD3C">
        <w:rPr>
          <w:rStyle w:val="eop"/>
        </w:rPr>
        <w:t>used for</w:t>
      </w:r>
      <w:r w:rsidR="004220AC" w:rsidRPr="1E17BD3C">
        <w:rPr>
          <w:rStyle w:val="eop"/>
        </w:rPr>
        <w:t xml:space="preserve"> the sediment samples. </w:t>
      </w:r>
    </w:p>
    <w:p w14:paraId="3DB786E8" w14:textId="203B8C73" w:rsidR="00EE4E8A" w:rsidRDefault="00B36431" w:rsidP="00537DC1">
      <w:pPr>
        <w:pStyle w:val="NMtext"/>
        <w:spacing w:line="360" w:lineRule="auto"/>
      </w:pPr>
      <w:r>
        <w:t xml:space="preserve">Ten PMF fish species and two </w:t>
      </w:r>
      <w:r w:rsidR="00014BDF">
        <w:t xml:space="preserve">PMF </w:t>
      </w:r>
      <w:r w:rsidR="00B60D3D">
        <w:t xml:space="preserve">marine </w:t>
      </w:r>
      <w:r>
        <w:t xml:space="preserve">mammal species were detected with the </w:t>
      </w:r>
      <w:r w:rsidR="00EE7117">
        <w:t>fish</w:t>
      </w:r>
      <w:r>
        <w:t xml:space="preserve"> assay in the water samples</w:t>
      </w:r>
      <w:r w:rsidR="00F70106">
        <w:t>. N</w:t>
      </w:r>
      <w:r>
        <w:t xml:space="preserve">o PMF species were detected with the invertebrate assay in </w:t>
      </w:r>
      <w:r w:rsidR="00014BDF">
        <w:t>either</w:t>
      </w:r>
      <w:r>
        <w:t xml:space="preserve"> the water </w:t>
      </w:r>
      <w:r w:rsidR="00C05A69">
        <w:t>or</w:t>
      </w:r>
      <w:r>
        <w:t xml:space="preserve"> sediment samples</w:t>
      </w:r>
      <w:r w:rsidR="00411F9A">
        <w:t xml:space="preserve">. </w:t>
      </w:r>
      <w:proofErr w:type="gramStart"/>
      <w:r w:rsidR="00EE4E8A">
        <w:t>However</w:t>
      </w:r>
      <w:proofErr w:type="gramEnd"/>
      <w:r w:rsidR="00EE4E8A">
        <w:t xml:space="preserve"> the second statement had to take into consideration the fact that </w:t>
      </w:r>
      <w:r w:rsidR="00F22B56">
        <w:t>th</w:t>
      </w:r>
      <w:r w:rsidR="00EE4E8A">
        <w:t xml:space="preserve">e invertebrate </w:t>
      </w:r>
      <w:r w:rsidR="00F22B56">
        <w:t>assay d</w:t>
      </w:r>
      <w:r w:rsidR="00033C9C">
        <w:t>id</w:t>
      </w:r>
      <w:r w:rsidR="00B62972">
        <w:t xml:space="preserve"> not provide species-level resolution for </w:t>
      </w:r>
      <w:r w:rsidR="0014179D">
        <w:t>most</w:t>
      </w:r>
      <w:r w:rsidR="00B62972">
        <w:t xml:space="preserve"> taxa</w:t>
      </w:r>
      <w:r>
        <w:t>.</w:t>
      </w:r>
      <w:r w:rsidR="5B50C2EA">
        <w:t xml:space="preserve"> </w:t>
      </w:r>
      <w:r w:rsidR="00914876">
        <w:t xml:space="preserve">No </w:t>
      </w:r>
      <w:r w:rsidR="00D97D07">
        <w:t xml:space="preserve">species or </w:t>
      </w:r>
      <w:r w:rsidR="00914876">
        <w:t>genera were shared between the</w:t>
      </w:r>
      <w:r w:rsidR="00EE4E8A">
        <w:t xml:space="preserve"> bulk sample, identified by </w:t>
      </w:r>
      <w:r w:rsidR="00914876">
        <w:t>morpholog</w:t>
      </w:r>
      <w:r w:rsidR="00EE4E8A">
        <w:t xml:space="preserve">y, and </w:t>
      </w:r>
      <w:r w:rsidR="00914876">
        <w:t>metabarcod</w:t>
      </w:r>
      <w:r w:rsidR="00BF7ADF">
        <w:t>ing</w:t>
      </w:r>
      <w:r w:rsidR="00A660CD">
        <w:t>-</w:t>
      </w:r>
      <w:r w:rsidR="003D62DC">
        <w:t xml:space="preserve">identified </w:t>
      </w:r>
      <w:r w:rsidR="00914876">
        <w:t xml:space="preserve">taxa, </w:t>
      </w:r>
      <w:r w:rsidR="00EF7246">
        <w:t xml:space="preserve">while </w:t>
      </w:r>
      <w:r w:rsidR="00914876">
        <w:t xml:space="preserve">44% of families </w:t>
      </w:r>
      <w:r w:rsidR="005928BE">
        <w:t>were common to both methods</w:t>
      </w:r>
      <w:r w:rsidR="00914876">
        <w:t xml:space="preserve">. </w:t>
      </w:r>
    </w:p>
    <w:p w14:paraId="06BB0896" w14:textId="27179660" w:rsidR="00773FAD" w:rsidRDefault="00CD1B27" w:rsidP="00537DC1">
      <w:pPr>
        <w:pStyle w:val="NMtext"/>
        <w:spacing w:line="360" w:lineRule="auto"/>
      </w:pPr>
      <w:r>
        <w:t xml:space="preserve">Freshwater fish </w:t>
      </w:r>
      <w:r w:rsidRPr="00213A6D">
        <w:t>were detected in the sampling site closest to the head of Loch Goil</w:t>
      </w:r>
      <w:r w:rsidR="00EE4E8A" w:rsidRPr="00213A6D">
        <w:t xml:space="preserve"> (</w:t>
      </w:r>
      <w:r w:rsidR="00747A41" w:rsidRPr="00E44639">
        <w:t>S</w:t>
      </w:r>
      <w:r w:rsidR="00EE4E8A" w:rsidRPr="00213A6D">
        <w:t xml:space="preserve">tation </w:t>
      </w:r>
      <w:r w:rsidR="00747A41" w:rsidRPr="00E44639">
        <w:t>3</w:t>
      </w:r>
      <w:r w:rsidR="00EE4E8A" w:rsidRPr="00213A6D">
        <w:t>)</w:t>
      </w:r>
      <w:r w:rsidRPr="00213A6D">
        <w:t xml:space="preserve">, </w:t>
      </w:r>
      <w:r w:rsidR="112F28CB" w:rsidRPr="00213A6D">
        <w:t>while in</w:t>
      </w:r>
      <w:r w:rsidRPr="00213A6D">
        <w:t xml:space="preserve"> Loch Long only marine fish species were detected</w:t>
      </w:r>
      <w:r w:rsidR="00EE4E8A" w:rsidRPr="00213A6D">
        <w:t xml:space="preserve"> (</w:t>
      </w:r>
      <w:r w:rsidR="00747A41" w:rsidRPr="00E44639">
        <w:t xml:space="preserve">Station </w:t>
      </w:r>
      <w:r w:rsidR="00213A6D" w:rsidRPr="00E44639">
        <w:t>1</w:t>
      </w:r>
      <w:r w:rsidR="00EE4E8A" w:rsidRPr="00213A6D">
        <w:t>)</w:t>
      </w:r>
      <w:r w:rsidRPr="00213A6D">
        <w:t xml:space="preserve">. </w:t>
      </w:r>
      <w:r w:rsidR="00AC5489" w:rsidRPr="00213A6D">
        <w:t>Invertebrate</w:t>
      </w:r>
      <w:r w:rsidR="00AC5489">
        <w:t xml:space="preserve"> and </w:t>
      </w:r>
      <w:r w:rsidR="00AC5489">
        <w:lastRenderedPageBreak/>
        <w:t>b</w:t>
      </w:r>
      <w:r w:rsidR="00AC0A21">
        <w:t>acterial</w:t>
      </w:r>
      <w:r w:rsidR="00405249">
        <w:t xml:space="preserve"> communities </w:t>
      </w:r>
      <w:r w:rsidR="00AC0A21">
        <w:t>were discernible</w:t>
      </w:r>
      <w:r w:rsidR="006F2C45">
        <w:t xml:space="preserve"> </w:t>
      </w:r>
      <w:r w:rsidR="57EFA617">
        <w:t>between</w:t>
      </w:r>
      <w:r w:rsidR="006F2C45">
        <w:t xml:space="preserve"> </w:t>
      </w:r>
      <w:r w:rsidR="005759CB">
        <w:t>s</w:t>
      </w:r>
      <w:r w:rsidR="000D481C">
        <w:t>tations</w:t>
      </w:r>
      <w:r w:rsidR="00281120">
        <w:t xml:space="preserve">, and this </w:t>
      </w:r>
      <w:r w:rsidR="00FE0F8E">
        <w:t xml:space="preserve">difference was </w:t>
      </w:r>
      <w:r w:rsidR="00764877">
        <w:t xml:space="preserve">more evident </w:t>
      </w:r>
      <w:r w:rsidR="005759CB">
        <w:t xml:space="preserve">using sediment rather than </w:t>
      </w:r>
      <w:r w:rsidR="000B6ACB">
        <w:t xml:space="preserve">water samples. </w:t>
      </w:r>
      <w:r w:rsidR="00EE4E8A">
        <w:t>In term</w:t>
      </w:r>
      <w:r w:rsidR="005E0F45">
        <w:t>s</w:t>
      </w:r>
      <w:r w:rsidR="00EE4E8A">
        <w:t xml:space="preserve"> of variability within station</w:t>
      </w:r>
      <w:r w:rsidR="005E0F45">
        <w:t>s</w:t>
      </w:r>
      <w:r w:rsidR="00EE4E8A">
        <w:t>, a</w:t>
      </w:r>
      <w:r w:rsidR="005B3A54">
        <w:t xml:space="preserve">lthough community patterns were similar among replicates, presence of rarer taxa varied </w:t>
      </w:r>
      <w:r w:rsidR="005B3A54" w:rsidRPr="00331684">
        <w:t>between replicate</w:t>
      </w:r>
      <w:r w:rsidR="00EE4E8A" w:rsidRPr="00331684">
        <w:t xml:space="preserve"> </w:t>
      </w:r>
      <w:r w:rsidR="000D45E0">
        <w:t xml:space="preserve">water </w:t>
      </w:r>
      <w:r w:rsidR="00EE4E8A" w:rsidRPr="00331684">
        <w:t>samples collected at</w:t>
      </w:r>
      <w:r w:rsidR="00EE4E8A">
        <w:t xml:space="preserve"> the same stations</w:t>
      </w:r>
      <w:r w:rsidR="005B3A54">
        <w:t>.</w:t>
      </w:r>
      <w:r w:rsidR="005B3A54" w:rsidDel="002072C5">
        <w:t xml:space="preserve"> </w:t>
      </w:r>
      <w:proofErr w:type="gramStart"/>
      <w:r w:rsidR="00EE4E8A">
        <w:t>In particular, composition</w:t>
      </w:r>
      <w:proofErr w:type="gramEnd"/>
      <w:r w:rsidR="00EE4E8A">
        <w:t xml:space="preserve"> of b</w:t>
      </w:r>
      <w:r w:rsidR="005B3A54">
        <w:t xml:space="preserve">acteria </w:t>
      </w:r>
      <w:r w:rsidR="00EE4E8A">
        <w:t xml:space="preserve">in </w:t>
      </w:r>
      <w:r w:rsidR="005B3A54">
        <w:t>water samples showed a high degree of variation between replicates</w:t>
      </w:r>
      <w:r w:rsidR="00EE4E8A">
        <w:t xml:space="preserve"> collected at the same station</w:t>
      </w:r>
      <w:r w:rsidR="005B3A54">
        <w:t xml:space="preserve">. </w:t>
      </w:r>
    </w:p>
    <w:p w14:paraId="2E3DBA2F" w14:textId="65FC2F73" w:rsidR="005B3A54" w:rsidRDefault="00C45985" w:rsidP="000C1BFB">
      <w:pPr>
        <w:pStyle w:val="NMtext"/>
        <w:spacing w:line="360" w:lineRule="auto"/>
      </w:pPr>
      <w:r>
        <w:t>The pilot study relied on previous classifications of biotopes</w:t>
      </w:r>
      <w:r w:rsidR="000514D4">
        <w:t xml:space="preserve"> for sampling location selection</w:t>
      </w:r>
      <w:r w:rsidR="00FF6143">
        <w:t xml:space="preserve"> and there were two complications with this: 1) </w:t>
      </w:r>
      <w:r w:rsidR="000122C9">
        <w:t>S</w:t>
      </w:r>
      <w:r w:rsidR="00235C3A">
        <w:t xml:space="preserve">tation 1 was classified differently according to </w:t>
      </w:r>
      <w:r w:rsidR="000514D4">
        <w:t xml:space="preserve">two </w:t>
      </w:r>
      <w:r w:rsidR="00235C3A">
        <w:t xml:space="preserve">separate sources </w:t>
      </w:r>
      <w:r w:rsidR="00876EDF">
        <w:fldChar w:fldCharType="begin"/>
      </w:r>
      <w:r w:rsidR="00EE1592">
        <w:instrText xml:space="preserve"> ADDIN ZOTERO_ITEM CSL_CITATION {"citationID":"xzaXlT9a","properties":{"formattedCitation":"(Allen, C., Axelsson, M., Dewey, S. &amp; Clark, 2013; Moore, 2013)","plainCitation":"(Allen, C., Axelsson, M., Dewey, S. &amp; Clark, 2013; Moore, 2013)","noteIndex":0},"citationItems":[{"id":2478,"uris":["http://zotero.org/users/10679637/items/BWQKWUDC"],"itemData":{"id":2478,"type":"article-journal","container-title":"Scottish Natural Heritage Commissioned Report No.437.","issue":"437","page":"1-240","title":"Marine biological survey to establish the distribution of Priority Marine Features within the Clyde Sea area","author":[{"family":"Allen, C., Axelsson, M., Dewey, S. &amp; Clark","given":"L."}],"issued":{"date-parts":[["2013"]]}}},{"id":2437,"uris":["http://zotero.org/users/10679637/items/VHX6M8KK"],"itemData":{"id":2437,"type":"report","title":"NatureScot Commissioned Report 631: 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00876EDF">
        <w:fldChar w:fldCharType="separate"/>
      </w:r>
      <w:r w:rsidR="00EE1592">
        <w:rPr>
          <w:noProof/>
        </w:rPr>
        <w:t>(Allen, C., Axelsson, M., Dewey, S. &amp; Clark, 2013; Moore, 2013)</w:t>
      </w:r>
      <w:r w:rsidR="00876EDF">
        <w:fldChar w:fldCharType="end"/>
      </w:r>
      <w:r w:rsidR="00E312EF">
        <w:t xml:space="preserve"> </w:t>
      </w:r>
      <w:r w:rsidR="00235C3A">
        <w:t xml:space="preserve">and; 2) </w:t>
      </w:r>
      <w:r w:rsidR="001461CF">
        <w:t xml:space="preserve">the actual sampling location for </w:t>
      </w:r>
      <w:r w:rsidR="000122C9">
        <w:t>S</w:t>
      </w:r>
      <w:r w:rsidR="00235C3A">
        <w:t>tation 2</w:t>
      </w:r>
      <w:r w:rsidR="001461CF">
        <w:t xml:space="preserve"> was closer to a station originally classified </w:t>
      </w:r>
      <w:r w:rsidR="00773FAD">
        <w:t>as a biotope other than that intended.</w:t>
      </w:r>
    </w:p>
    <w:p w14:paraId="6445FC86" w14:textId="6F733DE1" w:rsidR="00636FE5" w:rsidRPr="000C1BFB" w:rsidRDefault="00636FE5" w:rsidP="000C1BFB">
      <w:pPr>
        <w:pStyle w:val="Heading3"/>
        <w:spacing w:line="360" w:lineRule="auto"/>
        <w:rPr>
          <w:color w:val="146568"/>
        </w:rPr>
      </w:pPr>
      <w:r w:rsidRPr="000C1BFB">
        <w:rPr>
          <w:color w:val="146568"/>
        </w:rPr>
        <w:t>Key outcomes</w:t>
      </w:r>
    </w:p>
    <w:p w14:paraId="6ED8AB44" w14:textId="77777777" w:rsidR="00897425" w:rsidRPr="008F57DF" w:rsidRDefault="00897425" w:rsidP="000C1BFB">
      <w:pPr>
        <w:pStyle w:val="NMtext"/>
        <w:spacing w:line="360" w:lineRule="auto"/>
        <w:rPr>
          <w:iCs/>
        </w:rPr>
      </w:pPr>
      <w:r w:rsidRPr="008F57DF">
        <w:rPr>
          <w:iCs/>
        </w:rPr>
        <w:t xml:space="preserve">Do the eDNA primers initially being trialled provide useful taxonomic information in the context of long-term monitoring in each habitat? </w:t>
      </w:r>
    </w:p>
    <w:p w14:paraId="22D1392D" w14:textId="0B8E6DC0" w:rsidR="3E9BA9E0" w:rsidRDefault="3E9BA9E0" w:rsidP="00537DC1">
      <w:pPr>
        <w:pStyle w:val="NMtext"/>
        <w:spacing w:line="360" w:lineRule="auto"/>
      </w:pPr>
      <w:r>
        <w:t>The fish assay</w:t>
      </w:r>
      <w:r w:rsidR="3FBBA253">
        <w:t xml:space="preserve"> used </w:t>
      </w:r>
      <w:r w:rsidR="7ECF502E">
        <w:t>is currently</w:t>
      </w:r>
      <w:r w:rsidR="3FBBA253">
        <w:t xml:space="preserve"> established as one of the best </w:t>
      </w:r>
      <w:r w:rsidR="00AA1D67">
        <w:t>available</w:t>
      </w:r>
      <w:r w:rsidR="00345B9B">
        <w:t xml:space="preserve">, </w:t>
      </w:r>
      <w:r w:rsidR="0028108D">
        <w:t>as it results in</w:t>
      </w:r>
      <w:r w:rsidR="00A732E4" w:rsidDel="0028108D">
        <w:t xml:space="preserve"> </w:t>
      </w:r>
      <w:r w:rsidR="0028108D">
        <w:t xml:space="preserve">relatively low amounts of </w:t>
      </w:r>
      <w:r w:rsidR="00A732E4">
        <w:t xml:space="preserve">cross amplification </w:t>
      </w:r>
      <w:r w:rsidR="007345BD">
        <w:t>of other vertebrates and</w:t>
      </w:r>
      <w:r w:rsidR="00AA1D67">
        <w:t xml:space="preserve"> </w:t>
      </w:r>
      <w:r w:rsidR="3FBBA253">
        <w:t>captur</w:t>
      </w:r>
      <w:r w:rsidR="0028108D">
        <w:t>es</w:t>
      </w:r>
      <w:r w:rsidR="3FBBA253">
        <w:t xml:space="preserve"> high species</w:t>
      </w:r>
      <w:r w:rsidR="00AA1D67">
        <w:t xml:space="preserve"> </w:t>
      </w:r>
      <w:r w:rsidR="3FBBA253">
        <w:t>diversity</w:t>
      </w:r>
      <w:r w:rsidR="007345BD">
        <w:t xml:space="preserve"> </w:t>
      </w:r>
      <w:r w:rsidR="00EE1592">
        <w:fldChar w:fldCharType="begin"/>
      </w:r>
      <w:r w:rsidR="00EE1592">
        <w:instrText xml:space="preserve"> ADDIN ZOTERO_ITEM CSL_CITATION {"citationID":"FCl8tSBZ","properties":{"formattedCitation":"(Collins et al., 2019; Miya et al., 2020)","plainCitation":"(Collins et al., 2019; Miya et al., 2020)","noteIndex":0},"citationItems":[{"id":2161,"uris":["http://zotero.org/users/10679637/items/LAN65YSX"],"itemData":{"id":2161,"type":"article-journal","container-title":"Methods in Ecology and Evolution","DOI":"10.1111/2041-210X.13276","ISSN":"2041-210X","issue":"11","page":"1985-2001","title":"Non</w:instrText>
      </w:r>
      <w:r w:rsidR="00EE1592">
        <w:rPr>
          <w:rFonts w:ascii="Cambria Math" w:hAnsi="Cambria Math" w:cs="Cambria Math"/>
        </w:rPr>
        <w:instrText>‐</w:instrText>
      </w:r>
      <w:r w:rsidR="00EE1592">
        <w:instrText xml:space="preserve">specific amplification compromises environmental DNA metabarcoding with COI","volume":"10","author":[{"family":"Collins","given":"Rupert A."},{"family":"Bakker","given":"Judith"},{"family":"Wangensteen","given":"Owen S."},{"family":"Soto","given":"Ana Z."},{"family":"Corrigan","given":"Laura"},{"family":"Sims","given":"David W."},{"family":"Genner","given":"Martin J."},{"family":"Mariani","given":"Stefano"}],"editor":[{"family":"Yu","given":"Douglas"}],"issued":{"date-parts":[["2019",11,25]]}}},{"id":1990,"uris":["http://zotero.org/users/10679637/items/UDFNC9BW"],"itemData":{"id":1990,"type":"article-journal","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container-title":"Fisheries Science","DOI":"10.1007/s12562-020-01461-x","ISSN":"0919-9268","issue":"0123456789","note":"publisher: Springer Japan\nISBN: 1256202001461","title":"MiFish metabarcoding: a high-throughput approach for simultaneous detection of multiple fish species from environmental DNA and other samples","URL":"https://doi.org/10.1007/s12562-020-01461-x","author":[{"family":"Miya","given":"Masaki"},{"family":"Gotoh","given":"Ryo O"},{"family":"Sado","given":"Tetsuya"}],"issued":{"date-parts":[["2020",9,15]]}}}],"schema":"https://github.com/citation-style-language/schema/raw/master/csl-citation.json"} </w:instrText>
      </w:r>
      <w:r w:rsidR="00EE1592">
        <w:fldChar w:fldCharType="separate"/>
      </w:r>
      <w:r w:rsidR="00EE1592">
        <w:rPr>
          <w:noProof/>
        </w:rPr>
        <w:t>(Collins et al., 2019; Miya et al., 2020)</w:t>
      </w:r>
      <w:r w:rsidR="00EE1592">
        <w:fldChar w:fldCharType="end"/>
      </w:r>
      <w:r w:rsidR="00FB156A">
        <w:t>.</w:t>
      </w:r>
      <w:r>
        <w:t xml:space="preserve"> </w:t>
      </w:r>
      <w:r w:rsidR="665596F1">
        <w:t xml:space="preserve">Based on the results from the pilot study, it was determined to be sufficiently </w:t>
      </w:r>
      <w:r>
        <w:t xml:space="preserve">useful to monitor </w:t>
      </w:r>
      <w:r w:rsidR="00EE4E8A">
        <w:t xml:space="preserve">fish </w:t>
      </w:r>
      <w:r>
        <w:t xml:space="preserve">PMF species and it was decided to </w:t>
      </w:r>
      <w:r w:rsidR="2607C22C">
        <w:t>also use</w:t>
      </w:r>
      <w:r>
        <w:t xml:space="preserve"> this assay for the </w:t>
      </w:r>
      <w:r w:rsidR="00BF14BA">
        <w:t xml:space="preserve">Phase 2 </w:t>
      </w:r>
      <w:r w:rsidR="00E1598E" w:rsidRPr="00385E58">
        <w:t>eDNA survey</w:t>
      </w:r>
      <w:r>
        <w:t xml:space="preserve">. </w:t>
      </w:r>
      <w:r w:rsidR="7C8408C6">
        <w:t xml:space="preserve">The invertebrate assay </w:t>
      </w:r>
      <w:r w:rsidR="00EE1592">
        <w:fldChar w:fldCharType="begin"/>
      </w:r>
      <w:r w:rsidR="00EE1592">
        <w:instrText xml:space="preserve"> ADDIN ZOTERO_ITEM CSL_CITATION {"citationID":"kEOEA0cV","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EE1592">
        <w:fldChar w:fldCharType="separate"/>
      </w:r>
      <w:r w:rsidR="00EE1592">
        <w:rPr>
          <w:noProof/>
        </w:rPr>
        <w:t>(Capra et al., 2016)</w:t>
      </w:r>
      <w:r w:rsidR="00EE1592">
        <w:fldChar w:fldCharType="end"/>
      </w:r>
      <w:r w:rsidR="00462A41">
        <w:t xml:space="preserve"> </w:t>
      </w:r>
      <w:r w:rsidR="7C8408C6">
        <w:t xml:space="preserve">that was </w:t>
      </w:r>
      <w:r w:rsidR="005119FC">
        <w:t>trialled</w:t>
      </w:r>
      <w:r w:rsidR="7C8408C6">
        <w:t xml:space="preserve"> did not detect any of the PMF species</w:t>
      </w:r>
      <w:r w:rsidR="5408D011">
        <w:t>, nor did it identify many sequences to species level</w:t>
      </w:r>
      <w:r w:rsidR="000B4CCE">
        <w:t>.</w:t>
      </w:r>
      <w:r w:rsidR="0696B690">
        <w:t xml:space="preserve"> </w:t>
      </w:r>
      <w:r w:rsidR="00F57B9A">
        <w:t xml:space="preserve">Detection of PMF invertebrate species </w:t>
      </w:r>
      <w:r w:rsidR="00EE4E8A">
        <w:t xml:space="preserve">is one of important aspects of </w:t>
      </w:r>
      <w:r w:rsidR="00F57B9A">
        <w:t>marine monitoring</w:t>
      </w:r>
      <w:r w:rsidR="00EE4E8A">
        <w:t xml:space="preserve"> and designation of marine protected areas</w:t>
      </w:r>
      <w:r w:rsidR="00C124C5">
        <w:t xml:space="preserve"> and it was decided that alternative primers would be used for the P</w:t>
      </w:r>
      <w:r w:rsidR="0091565D">
        <w:t>hase 2</w:t>
      </w:r>
      <w:r w:rsidR="00C124C5">
        <w:t xml:space="preserve"> </w:t>
      </w:r>
      <w:r w:rsidR="00B37746" w:rsidRPr="00385E58">
        <w:t>eDNA survey</w:t>
      </w:r>
      <w:r w:rsidR="00C124C5">
        <w:t xml:space="preserve">. </w:t>
      </w:r>
      <w:r w:rsidR="1522960C">
        <w:t>Additionally, it was decided to only use the fish assay on the water samples and re</w:t>
      </w:r>
      <w:r w:rsidR="00907315">
        <w:t>al</w:t>
      </w:r>
      <w:r w:rsidR="1522960C">
        <w:t>locate effort</w:t>
      </w:r>
      <w:r w:rsidR="7D126A33">
        <w:t xml:space="preserve"> to the sediment samples </w:t>
      </w:r>
      <w:r w:rsidR="001723E0">
        <w:t>to</w:t>
      </w:r>
      <w:r w:rsidR="7D126A33">
        <w:t xml:space="preserve"> </w:t>
      </w:r>
      <w:r w:rsidR="001F4892">
        <w:t xml:space="preserve">capture as much </w:t>
      </w:r>
      <w:r w:rsidR="2C225FD8">
        <w:t xml:space="preserve">invertebrate diversity </w:t>
      </w:r>
      <w:r w:rsidR="00E65DF6">
        <w:t xml:space="preserve">as possible </w:t>
      </w:r>
      <w:r w:rsidR="2C225FD8">
        <w:t>from the sediment samples (as most invertebrate PMF species are benthic</w:t>
      </w:r>
      <w:r w:rsidR="00EE4E8A">
        <w:t xml:space="preserve"> in the study area</w:t>
      </w:r>
      <w:r w:rsidR="2C225FD8">
        <w:t xml:space="preserve">). </w:t>
      </w:r>
      <w:r>
        <w:t xml:space="preserve"> </w:t>
      </w:r>
    </w:p>
    <w:p w14:paraId="785B092C" w14:textId="77777777" w:rsidR="00713461" w:rsidRPr="008F57DF" w:rsidRDefault="00713461" w:rsidP="00537DC1">
      <w:pPr>
        <w:pStyle w:val="NMtext"/>
        <w:spacing w:line="360" w:lineRule="auto"/>
        <w:rPr>
          <w:iCs/>
        </w:rPr>
      </w:pPr>
      <w:r w:rsidRPr="008F57DF">
        <w:rPr>
          <w:iCs/>
        </w:rPr>
        <w:t xml:space="preserve">Do the resultant ecological communities provide an indication that they are likely to be different across habitat conditions/classifications? </w:t>
      </w:r>
    </w:p>
    <w:p w14:paraId="3C7EB5D7" w14:textId="4AE24DF6" w:rsidR="00713461" w:rsidRDefault="00713461" w:rsidP="00537DC1">
      <w:pPr>
        <w:pStyle w:val="NMtext"/>
        <w:spacing w:line="360" w:lineRule="auto"/>
      </w:pPr>
      <w:r>
        <w:lastRenderedPageBreak/>
        <w:t>Using the bacteria assay it was possible to discern sampling station, and potentially biotopes, from either water or sediment.</w:t>
      </w:r>
      <w:r w:rsidR="00460E37">
        <w:t xml:space="preserve"> However,</w:t>
      </w:r>
      <w:r>
        <w:t xml:space="preserve"> </w:t>
      </w:r>
      <w:r w:rsidR="00460E37">
        <w:rPr>
          <w:rFonts w:eastAsia="Source Sans Pro Light" w:cs="Source Sans Pro Light"/>
        </w:rPr>
        <w:t>e</w:t>
      </w:r>
      <w:r w:rsidR="00460E37" w:rsidRPr="57D5DD20">
        <w:rPr>
          <w:rFonts w:eastAsia="Source Sans Pro Light" w:cs="Source Sans Pro Light"/>
        </w:rPr>
        <w:t>ven though only a small number of samples w</w:t>
      </w:r>
      <w:r w:rsidR="009B168C">
        <w:rPr>
          <w:rFonts w:eastAsia="Source Sans Pro Light" w:cs="Source Sans Pro Light"/>
        </w:rPr>
        <w:t>ere</w:t>
      </w:r>
      <w:r w:rsidR="00460E37" w:rsidRPr="57D5DD20">
        <w:rPr>
          <w:rFonts w:eastAsia="Source Sans Pro Light" w:cs="Source Sans Pro Light"/>
        </w:rPr>
        <w:t xml:space="preserve"> collected, the results suggest that there is a high degree of variation between replicate </w:t>
      </w:r>
      <w:r w:rsidR="00460E37">
        <w:rPr>
          <w:rFonts w:eastAsia="Source Sans Pro Light" w:cs="Source Sans Pro Light"/>
        </w:rPr>
        <w:t xml:space="preserve">water </w:t>
      </w:r>
      <w:r w:rsidR="00460E37" w:rsidRPr="57D5DD20">
        <w:rPr>
          <w:rFonts w:eastAsia="Source Sans Pro Light" w:cs="Source Sans Pro Light"/>
        </w:rPr>
        <w:t>samples within a station</w:t>
      </w:r>
      <w:r w:rsidR="00CC02A2">
        <w:rPr>
          <w:rFonts w:eastAsia="Source Sans Pro Light" w:cs="Source Sans Pro Light"/>
        </w:rPr>
        <w:t xml:space="preserve"> for bacteria</w:t>
      </w:r>
      <w:r w:rsidR="00460E37" w:rsidRPr="57D5DD20">
        <w:rPr>
          <w:rFonts w:eastAsia="Source Sans Pro Light" w:cs="Source Sans Pro Light"/>
        </w:rPr>
        <w:t>.</w:t>
      </w:r>
      <w:r w:rsidR="00460E37">
        <w:rPr>
          <w:rFonts w:eastAsia="Source Sans Pro Light" w:cs="Source Sans Pro Light"/>
        </w:rPr>
        <w:t xml:space="preserve"> </w:t>
      </w:r>
      <w:r w:rsidR="00CC02A2">
        <w:rPr>
          <w:rFonts w:eastAsia="Source Sans Pro Light" w:cs="Source Sans Pro Light"/>
        </w:rPr>
        <w:t>Additionally,</w:t>
      </w:r>
      <w:r>
        <w:t xml:space="preserve"> collecting water samples for bacterial analysis requires a specialized filter, with a smaller pore size, and therefore increases cost and sampling effort. It was decided that the bacterial assay would only be applied to the sediment samples in Phase 2. </w:t>
      </w:r>
    </w:p>
    <w:p w14:paraId="04513FEC" w14:textId="011593AE" w:rsidR="00713461" w:rsidRDefault="00897425" w:rsidP="00537DC1">
      <w:pPr>
        <w:pStyle w:val="NMtext"/>
        <w:spacing w:line="360" w:lineRule="auto"/>
      </w:pPr>
      <w:r>
        <w:t>Due to</w:t>
      </w:r>
      <w:r w:rsidR="00DE0958">
        <w:t xml:space="preserve"> the complications </w:t>
      </w:r>
      <w:r w:rsidR="00713461">
        <w:t>arising from relying on previous classifications of biotopes</w:t>
      </w:r>
      <w:r w:rsidR="00384A06">
        <w:t>, and the limited number of sites in the pilot study,</w:t>
      </w:r>
      <w:r w:rsidR="00B31AC8">
        <w:t xml:space="preserve"> it was not possible to answer definitively whether the ecological communities were </w:t>
      </w:r>
      <w:r w:rsidR="00384A06">
        <w:t xml:space="preserve">different </w:t>
      </w:r>
      <w:r w:rsidR="009425FF">
        <w:t>enough between biotopes and similar enough within biotopes to enable long-term monitoring.</w:t>
      </w:r>
      <w:r w:rsidR="003B07BB">
        <w:t xml:space="preserve"> It was also not possible to determine the minimum number of replicates needed per station. </w:t>
      </w:r>
      <w:r w:rsidR="0045268D">
        <w:t xml:space="preserve">Furthermore, the variability in detection of rare species was high </w:t>
      </w:r>
      <w:r w:rsidR="005C39AA">
        <w:t>within stations, and detection of such rare species is important for Marine Protected Area management.</w:t>
      </w:r>
      <w:r w:rsidR="0045268D">
        <w:t xml:space="preserve"> </w:t>
      </w:r>
      <w:r w:rsidR="00361C63">
        <w:t xml:space="preserve">As a result, it was decided that 3 replicate samples would be used for the </w:t>
      </w:r>
      <w:r w:rsidR="00BF14BA">
        <w:t xml:space="preserve">Phase 2 </w:t>
      </w:r>
      <w:r w:rsidR="00B37746" w:rsidRPr="00385E58">
        <w:t xml:space="preserve">eDNA survey </w:t>
      </w:r>
      <w:r w:rsidR="00361C63">
        <w:t xml:space="preserve">for both sediment and water samples </w:t>
      </w:r>
      <w:r w:rsidR="005065D9">
        <w:t xml:space="preserve">to answer this question fully. Additionally, </w:t>
      </w:r>
      <w:r w:rsidR="00CF62A9">
        <w:t xml:space="preserve">analysis of </w:t>
      </w:r>
      <w:r w:rsidR="006C1C2E">
        <w:t xml:space="preserve">morphological </w:t>
      </w:r>
      <w:r w:rsidR="005065D9">
        <w:t>invertebrate</w:t>
      </w:r>
      <w:r w:rsidR="006C1C2E">
        <w:t xml:space="preserve"> samples and Particle Size Analysis would be conducted </w:t>
      </w:r>
      <w:r w:rsidR="00767726">
        <w:t xml:space="preserve">on sediment samples </w:t>
      </w:r>
      <w:r w:rsidR="006C1C2E">
        <w:t xml:space="preserve">to </w:t>
      </w:r>
      <w:r w:rsidR="00C65B29">
        <w:t xml:space="preserve">allow </w:t>
      </w:r>
      <w:r w:rsidR="003041D8">
        <w:t xml:space="preserve">for </w:t>
      </w:r>
      <w:r w:rsidR="00C65B29">
        <w:t xml:space="preserve">more precise </w:t>
      </w:r>
      <w:r w:rsidR="00767726">
        <w:t xml:space="preserve">classification of </w:t>
      </w:r>
      <w:r w:rsidR="00C65B29">
        <w:t>biotope</w:t>
      </w:r>
      <w:r w:rsidR="00767726">
        <w:t>s</w:t>
      </w:r>
      <w:r w:rsidR="005065D9">
        <w:t xml:space="preserve">. </w:t>
      </w:r>
      <w:r w:rsidR="00C65B29">
        <w:t xml:space="preserve"> </w:t>
      </w:r>
      <w:r w:rsidR="006C1C2E">
        <w:t xml:space="preserve"> </w:t>
      </w:r>
    </w:p>
    <w:p w14:paraId="247BAB94" w14:textId="24F127E1" w:rsidR="002F2D2A" w:rsidRDefault="11AC4422" w:rsidP="00537DC1">
      <w:pPr>
        <w:pStyle w:val="NMtext"/>
        <w:spacing w:line="360" w:lineRule="auto"/>
      </w:pPr>
      <w:r>
        <w:t xml:space="preserve">Additionally, </w:t>
      </w:r>
      <w:r w:rsidR="4A69DDFF">
        <w:t>t</w:t>
      </w:r>
      <w:r w:rsidR="01A6A35B">
        <w:t xml:space="preserve">o </w:t>
      </w:r>
      <w:r w:rsidR="01A6A35B" w:rsidRPr="00C4747B">
        <w:t>remove the potentially confounding effects of freshwater influences on fish community composition</w:t>
      </w:r>
      <w:r w:rsidR="001A447F" w:rsidRPr="00C4747B">
        <w:t xml:space="preserve"> (observed </w:t>
      </w:r>
      <w:r w:rsidR="003041D8" w:rsidRPr="00C4747B">
        <w:t xml:space="preserve">at </w:t>
      </w:r>
      <w:r w:rsidR="00B9314B" w:rsidRPr="00C15D4A">
        <w:t>S</w:t>
      </w:r>
      <w:r w:rsidR="003041D8" w:rsidRPr="00C4747B">
        <w:t xml:space="preserve">tation </w:t>
      </w:r>
      <w:r w:rsidR="00B9314B" w:rsidRPr="00C15D4A">
        <w:t>3</w:t>
      </w:r>
      <w:r w:rsidR="001A447F" w:rsidRPr="00C4747B">
        <w:t>)</w:t>
      </w:r>
      <w:r w:rsidR="01A6A35B" w:rsidRPr="00C4747B">
        <w:t xml:space="preserve">, it was decided that sampling would be conducted </w:t>
      </w:r>
      <w:r w:rsidR="00AC0188" w:rsidRPr="00C4747B">
        <w:t xml:space="preserve">predominantly </w:t>
      </w:r>
      <w:r w:rsidR="01A6A35B" w:rsidRPr="00C4747B">
        <w:t>in Loch Long</w:t>
      </w:r>
      <w:r w:rsidR="00AC0188" w:rsidRPr="00C4747B">
        <w:t xml:space="preserve"> to limit the </w:t>
      </w:r>
      <w:r w:rsidR="003041D8" w:rsidRPr="00C4747B">
        <w:t>impact of DNA originat</w:t>
      </w:r>
      <w:r w:rsidR="00C4747B" w:rsidRPr="00C15D4A">
        <w:t>ing</w:t>
      </w:r>
      <w:r w:rsidR="003041D8" w:rsidRPr="00C4747B">
        <w:t xml:space="preserve"> from </w:t>
      </w:r>
      <w:r w:rsidR="00AC0188" w:rsidRPr="00C4747B">
        <w:t>freshwater</w:t>
      </w:r>
      <w:r w:rsidR="003041D8" w:rsidRPr="00C4747B">
        <w:t xml:space="preserve"> input into the loch. </w:t>
      </w:r>
      <w:r w:rsidR="6D36E9FD" w:rsidRPr="00C4747B">
        <w:t>Moreover, as</w:t>
      </w:r>
      <w:r w:rsidR="327AB241">
        <w:t xml:space="preserve"> collecting water samples close to the seabed can potentially stir up the sediment that may contam</w:t>
      </w:r>
      <w:r w:rsidR="4D92B02C">
        <w:t>inate the water samples and clog the water filters, and because</w:t>
      </w:r>
      <w:r w:rsidR="6D36E9FD">
        <w:t xml:space="preserve"> </w:t>
      </w:r>
      <w:r w:rsidR="0E66DBFD">
        <w:t>only the fish assay would be applied to the water samples</w:t>
      </w:r>
      <w:r w:rsidR="003041D8">
        <w:t xml:space="preserve"> in Phase 2</w:t>
      </w:r>
      <w:r w:rsidR="0E66DBFD">
        <w:t xml:space="preserve">, </w:t>
      </w:r>
      <w:r w:rsidR="4A8A12C0">
        <w:t>it was decided to collect the water samples from ~25 meters depth</w:t>
      </w:r>
      <w:r w:rsidR="7D57EA65">
        <w:t xml:space="preserve"> using </w:t>
      </w:r>
      <w:r w:rsidR="227936D6">
        <w:t>a</w:t>
      </w:r>
      <w:r w:rsidR="7D57EA65">
        <w:t xml:space="preserve"> vertical </w:t>
      </w:r>
      <w:proofErr w:type="spellStart"/>
      <w:r w:rsidR="7D57EA65">
        <w:t>Niskin</w:t>
      </w:r>
      <w:proofErr w:type="spellEnd"/>
      <w:r w:rsidR="7D57EA65">
        <w:t xml:space="preserve"> bottle.</w:t>
      </w:r>
      <w:r w:rsidR="59E35683">
        <w:t xml:space="preserve"> </w:t>
      </w:r>
      <w:r w:rsidR="13DBBEEB">
        <w:t xml:space="preserve">As within the project it was only possible to collect water samples from a single depth, </w:t>
      </w:r>
      <w:r w:rsidR="52606C77">
        <w:t xml:space="preserve">we had to decide on a sampling depth that would not be complicated and time consuming to </w:t>
      </w:r>
      <w:r w:rsidR="2153726A">
        <w:t>reach, and that would be achievable at every sampling site.</w:t>
      </w:r>
      <w:r w:rsidR="13DBBEEB">
        <w:t xml:space="preserve"> </w:t>
      </w:r>
    </w:p>
    <w:p w14:paraId="4FCD4906" w14:textId="73BCA9C5" w:rsidR="005D124D" w:rsidRDefault="142D6361" w:rsidP="00537DC1">
      <w:pPr>
        <w:pStyle w:val="NMtext"/>
        <w:spacing w:line="360" w:lineRule="auto"/>
      </w:pPr>
      <w:r>
        <w:t>The full marine pilot study report can be found in Appendix 4.1</w:t>
      </w:r>
      <w:r w:rsidR="00537DC1">
        <w:t>.</w:t>
      </w:r>
    </w:p>
    <w:p w14:paraId="7884F572" w14:textId="66A156F9" w:rsidR="00B36431" w:rsidRDefault="00B36431" w:rsidP="00221F0D">
      <w:pPr>
        <w:pStyle w:val="Heading2"/>
        <w:rPr>
          <w:rStyle w:val="Heading1Char"/>
          <w:b w:val="0"/>
          <w:bCs w:val="0"/>
          <w:sz w:val="36"/>
          <w:szCs w:val="36"/>
        </w:rPr>
      </w:pPr>
      <w:bookmarkStart w:id="54" w:name="_Toc345851559"/>
      <w:bookmarkStart w:id="55" w:name="_Toc1099784833"/>
      <w:r>
        <w:lastRenderedPageBreak/>
        <w:t>Freshwater</w:t>
      </w:r>
      <w:bookmarkEnd w:id="54"/>
      <w:bookmarkEnd w:id="55"/>
    </w:p>
    <w:p w14:paraId="569E7575" w14:textId="77777777" w:rsidR="008B44D6" w:rsidRDefault="008B44D6" w:rsidP="008B3362">
      <w:pPr>
        <w:pStyle w:val="NMtext"/>
        <w:spacing w:after="0"/>
        <w:jc w:val="both"/>
        <w:rPr>
          <w:b/>
        </w:rPr>
      </w:pPr>
    </w:p>
    <w:p w14:paraId="5B99B28D" w14:textId="7A89BD40" w:rsidR="008B44D6" w:rsidRDefault="008B44D6" w:rsidP="00537DC1">
      <w:pPr>
        <w:pStyle w:val="NMtext"/>
        <w:spacing w:line="360" w:lineRule="auto"/>
      </w:pPr>
      <w:r>
        <w:t>Loch Lomond</w:t>
      </w:r>
      <w:r w:rsidR="00047044">
        <w:t xml:space="preserve"> </w:t>
      </w:r>
      <w:r w:rsidR="00B3310B">
        <w:t xml:space="preserve">is </w:t>
      </w:r>
      <w:r w:rsidR="00C10948">
        <w:t>a major freshwater loch</w:t>
      </w:r>
      <w:r w:rsidR="00047044">
        <w:t>,</w:t>
      </w:r>
      <w:r w:rsidR="00C10948">
        <w:t xml:space="preserve"> </w:t>
      </w:r>
      <w:r w:rsidR="00B737B5">
        <w:t>including one of</w:t>
      </w:r>
      <w:r w:rsidR="00840A58">
        <w:t xml:space="preserve"> its</w:t>
      </w:r>
      <w:r w:rsidR="00B3310B">
        <w:t xml:space="preserve"> </w:t>
      </w:r>
      <w:r w:rsidR="00840A58">
        <w:t>tributar</w:t>
      </w:r>
      <w:r w:rsidR="00B737B5">
        <w:t>ies</w:t>
      </w:r>
      <w:r w:rsidR="00840A58">
        <w:t xml:space="preserve"> the Endrick Water,</w:t>
      </w:r>
      <w:r w:rsidR="00B3310B">
        <w:t xml:space="preserve"> </w:t>
      </w:r>
      <w:r w:rsidR="00C10948">
        <w:t>situated in LLTNP</w:t>
      </w:r>
      <w:r w:rsidR="00F20EF8">
        <w:t>, and</w:t>
      </w:r>
      <w:r w:rsidR="00840A58">
        <w:t xml:space="preserve"> </w:t>
      </w:r>
      <w:r w:rsidR="2E42A865">
        <w:t xml:space="preserve">it </w:t>
      </w:r>
      <w:r w:rsidR="00047044">
        <w:t xml:space="preserve">is </w:t>
      </w:r>
      <w:r w:rsidR="00840A58">
        <w:t>also</w:t>
      </w:r>
      <w:r w:rsidR="00F20EF8">
        <w:t xml:space="preserve"> the largest </w:t>
      </w:r>
      <w:r w:rsidR="00840A58">
        <w:t xml:space="preserve">loch </w:t>
      </w:r>
      <w:r w:rsidR="00F20EF8">
        <w:t xml:space="preserve">in </w:t>
      </w:r>
      <w:r w:rsidR="00601C6C">
        <w:t>the UK by surface area</w:t>
      </w:r>
      <w:r w:rsidR="00FE3AFF">
        <w:t>.</w:t>
      </w:r>
      <w:r w:rsidR="00C10948">
        <w:t xml:space="preserve"> </w:t>
      </w:r>
      <w:r w:rsidR="00840A58">
        <w:t>Both</w:t>
      </w:r>
      <w:r w:rsidR="00562795">
        <w:t xml:space="preserve"> </w:t>
      </w:r>
      <w:r w:rsidR="00840A58">
        <w:t>locations</w:t>
      </w:r>
      <w:r w:rsidR="00AD4FBD">
        <w:t xml:space="preserve"> </w:t>
      </w:r>
      <w:r w:rsidR="00D24619">
        <w:t xml:space="preserve">were selected </w:t>
      </w:r>
      <w:r w:rsidR="0025154D">
        <w:t xml:space="preserve">as focus sites for the </w:t>
      </w:r>
      <w:r w:rsidR="00D24619">
        <w:t>pilot study</w:t>
      </w:r>
      <w:r w:rsidR="00713F31">
        <w:t xml:space="preserve">, as </w:t>
      </w:r>
      <w:r w:rsidR="00FC17F6">
        <w:t>during the initial phase of the project there was an open question on whether to focus on lakes or rivers</w:t>
      </w:r>
      <w:r w:rsidR="004516EE">
        <w:t xml:space="preserve">, and there </w:t>
      </w:r>
      <w:r w:rsidR="1F4FF695">
        <w:t>were</w:t>
      </w:r>
      <w:r w:rsidR="004516EE">
        <w:t xml:space="preserve"> not the resources to include both</w:t>
      </w:r>
      <w:r w:rsidR="0025154D">
        <w:t>.</w:t>
      </w:r>
      <w:r w:rsidR="00D24619">
        <w:t xml:space="preserve"> </w:t>
      </w:r>
      <w:r>
        <w:t xml:space="preserve">Loch Lomond has distinct ecological zones as well as contrasting </w:t>
      </w:r>
      <w:r w:rsidR="00BD13E0">
        <w:t xml:space="preserve">geology, </w:t>
      </w:r>
      <w:r>
        <w:t>bathymetry</w:t>
      </w:r>
      <w:r w:rsidR="00BD13E0">
        <w:t>,</w:t>
      </w:r>
      <w:r>
        <w:t xml:space="preserve"> and land use between its </w:t>
      </w:r>
      <w:r w:rsidR="38DDCD17">
        <w:t>n</w:t>
      </w:r>
      <w:r>
        <w:t>orth</w:t>
      </w:r>
      <w:r w:rsidR="00F155A1">
        <w:t xml:space="preserve"> </w:t>
      </w:r>
      <w:r>
        <w:t xml:space="preserve">and </w:t>
      </w:r>
      <w:r w:rsidR="69ACBF62">
        <w:t>s</w:t>
      </w:r>
      <w:r>
        <w:t xml:space="preserve">outh </w:t>
      </w:r>
      <w:r w:rsidR="00D57FE1">
        <w:t>b</w:t>
      </w:r>
      <w:r>
        <w:t>asins.</w:t>
      </w:r>
      <w:r w:rsidR="00DA0838">
        <w:t xml:space="preserve"> </w:t>
      </w:r>
      <w:r w:rsidR="00562795">
        <w:t>The loch</w:t>
      </w:r>
      <w:r w:rsidR="00DA0838">
        <w:t xml:space="preserve"> </w:t>
      </w:r>
      <w:r w:rsidR="005274CE">
        <w:t xml:space="preserve">spans </w:t>
      </w:r>
      <w:r w:rsidR="00DA0838">
        <w:t xml:space="preserve">a </w:t>
      </w:r>
      <w:r w:rsidR="00840A58">
        <w:t xml:space="preserve">habitat </w:t>
      </w:r>
      <w:r w:rsidR="00C909CE">
        <w:t>pressure</w:t>
      </w:r>
      <w:r w:rsidR="00DA0838">
        <w:t xml:space="preserve"> gradient</w:t>
      </w:r>
      <w:r w:rsidR="00B34585">
        <w:t xml:space="preserve"> </w:t>
      </w:r>
      <w:r w:rsidR="003E6F19">
        <w:t>with disturbance from eutrophication</w:t>
      </w:r>
      <w:r w:rsidR="00504C5C">
        <w:t xml:space="preserve"> (</w:t>
      </w:r>
      <w:r w:rsidR="00B34585">
        <w:t xml:space="preserve">for example </w:t>
      </w:r>
      <w:r w:rsidR="00504C5C">
        <w:t>water quality impacts due to nutrient inputs</w:t>
      </w:r>
      <w:r w:rsidR="005274CE">
        <w:t xml:space="preserve"> from diffuse pollution</w:t>
      </w:r>
      <w:r w:rsidR="00504C5C">
        <w:t>)</w:t>
      </w:r>
      <w:r w:rsidR="004518D0">
        <w:t>,</w:t>
      </w:r>
      <w:r w:rsidR="00C909CE">
        <w:t xml:space="preserve"> </w:t>
      </w:r>
      <w:r w:rsidR="00504C5C">
        <w:t xml:space="preserve">generally </w:t>
      </w:r>
      <w:r w:rsidR="00DA0838">
        <w:t>increas</w:t>
      </w:r>
      <w:r w:rsidR="003E6F19">
        <w:t>ing</w:t>
      </w:r>
      <w:r w:rsidR="004518D0">
        <w:t xml:space="preserve"> </w:t>
      </w:r>
      <w:r w:rsidR="00504C5C">
        <w:t xml:space="preserve">from the </w:t>
      </w:r>
      <w:r w:rsidR="00840A58">
        <w:t>rurally populated</w:t>
      </w:r>
      <w:r w:rsidR="002C09C3">
        <w:t xml:space="preserve"> </w:t>
      </w:r>
      <w:r w:rsidR="00504C5C">
        <w:t xml:space="preserve">north </w:t>
      </w:r>
      <w:r w:rsidR="00DA0838">
        <w:t xml:space="preserve">towards the </w:t>
      </w:r>
      <w:r w:rsidR="00D0719C">
        <w:t xml:space="preserve">more </w:t>
      </w:r>
      <w:r w:rsidR="005274CE">
        <w:t>densely</w:t>
      </w:r>
      <w:r w:rsidR="00840A58">
        <w:t xml:space="preserve"> </w:t>
      </w:r>
      <w:r w:rsidR="005274CE">
        <w:t xml:space="preserve">populated </w:t>
      </w:r>
      <w:r w:rsidR="00DA0838">
        <w:t>south</w:t>
      </w:r>
      <w:r w:rsidR="003E6F19">
        <w:t xml:space="preserve"> basin</w:t>
      </w:r>
      <w:r w:rsidR="004518D0">
        <w:t xml:space="preserve"> </w:t>
      </w:r>
      <w:r w:rsidR="0046672B">
        <w:fldChar w:fldCharType="begin"/>
      </w:r>
      <w:r w:rsidR="00671248">
        <w:instrText xml:space="preserve"> ADDIN ZOTERO_ITEM CSL_CITATION {"citationID":"zKe4YspI","properties":{"formattedCitation":"(Murphy et al., 1994)","plainCitation":"(Murphy et al., 1994)","noteIndex":0},"citationItems":[{"id":6664,"uris":["http://zotero.org/users/10679637/items/EX7TPWCH"],"itemData":{"id":6664,"type":"book","ISBN":"978940110758","number-of-pages":"185","publisher":"Springer","title":"The Ecology of Loch Lomond (Developments in Hydrobiology, 101","author":[{"family":"Murphy","given":"Kevin J"},{"family":"Beveridge","given":"MCM"},{"family":"Tippett","given":"R"}],"issued":{"date-parts":[["1994"]]}}}],"schema":"https://github.com/citation-style-language/schema/raw/master/csl-citation.json"} </w:instrText>
      </w:r>
      <w:r w:rsidR="0046672B">
        <w:fldChar w:fldCharType="separate"/>
      </w:r>
      <w:r w:rsidR="00671248">
        <w:rPr>
          <w:noProof/>
        </w:rPr>
        <w:t>(Murphy et al., 1994)</w:t>
      </w:r>
      <w:r w:rsidR="0046672B">
        <w:fldChar w:fldCharType="end"/>
      </w:r>
      <w:r w:rsidR="00DA0838">
        <w:t>.</w:t>
      </w:r>
      <w:r>
        <w:t xml:space="preserve"> </w:t>
      </w:r>
      <w:r w:rsidR="00D57FE1">
        <w:t xml:space="preserve">The </w:t>
      </w:r>
      <w:r w:rsidRPr="1E17BD3C">
        <w:rPr>
          <w:rStyle w:val="eop"/>
        </w:rPr>
        <w:t xml:space="preserve">Endrick Water </w:t>
      </w:r>
      <w:r w:rsidR="0002032A" w:rsidRPr="1E17BD3C">
        <w:rPr>
          <w:rStyle w:val="eop"/>
        </w:rPr>
        <w:t xml:space="preserve">is a river </w:t>
      </w:r>
      <w:r w:rsidRPr="1E17BD3C">
        <w:rPr>
          <w:rStyle w:val="eop"/>
        </w:rPr>
        <w:t>flow</w:t>
      </w:r>
      <w:r w:rsidR="0002032A" w:rsidRPr="1E17BD3C">
        <w:rPr>
          <w:rStyle w:val="eop"/>
        </w:rPr>
        <w:t>ing</w:t>
      </w:r>
      <w:r w:rsidRPr="1E17BD3C">
        <w:rPr>
          <w:rStyle w:val="eop"/>
        </w:rPr>
        <w:t xml:space="preserve"> into</w:t>
      </w:r>
      <w:r w:rsidR="00482EE4" w:rsidRPr="1E17BD3C">
        <w:rPr>
          <w:rStyle w:val="eop"/>
        </w:rPr>
        <w:t xml:space="preserve"> the eastern end of</w:t>
      </w:r>
      <w:r w:rsidRPr="1E17BD3C">
        <w:rPr>
          <w:rStyle w:val="eop"/>
        </w:rPr>
        <w:t xml:space="preserve"> Loch Lomond and </w:t>
      </w:r>
      <w:r w:rsidR="00906992" w:rsidRPr="1E17BD3C">
        <w:rPr>
          <w:rStyle w:val="eop"/>
        </w:rPr>
        <w:t>experiences water quality</w:t>
      </w:r>
      <w:r>
        <w:t xml:space="preserve"> impacts from</w:t>
      </w:r>
      <w:r w:rsidR="00906992">
        <w:t>, for example,</w:t>
      </w:r>
      <w:r>
        <w:t xml:space="preserve"> </w:t>
      </w:r>
      <w:r w:rsidRPr="00AA5B55">
        <w:t xml:space="preserve">sewage treatment works and broad-scale land-use changes. </w:t>
      </w:r>
      <w:r w:rsidR="00BD6EBD" w:rsidRPr="00AA5B55">
        <w:t xml:space="preserve">eDNA sampling strategies for UK lakes are </w:t>
      </w:r>
      <w:r w:rsidR="003B5D2B" w:rsidRPr="00AA5B55">
        <w:t xml:space="preserve">relatively </w:t>
      </w:r>
      <w:r w:rsidR="00BD6EBD" w:rsidRPr="00AA5B55">
        <w:t xml:space="preserve">well-established but </w:t>
      </w:r>
      <w:r w:rsidR="00010682" w:rsidRPr="00AA5B55">
        <w:t>vary widely</w:t>
      </w:r>
      <w:r w:rsidR="00C71331" w:rsidRPr="00AA5B55">
        <w:t xml:space="preserve"> in lotic systems</w:t>
      </w:r>
      <w:r w:rsidR="00890366" w:rsidRPr="00AA5B55">
        <w:t xml:space="preserve"> in terms of number of sampling locations, number of replicate samples, </w:t>
      </w:r>
      <w:r w:rsidR="00F01753" w:rsidRPr="00AA5B55">
        <w:t xml:space="preserve">volume of samples, and where samples </w:t>
      </w:r>
      <w:r w:rsidR="001C61E0" w:rsidRPr="00AA5B55">
        <w:t>are collected</w:t>
      </w:r>
      <w:r w:rsidR="00F01753" w:rsidRPr="00AA5B55">
        <w:t xml:space="preserve"> at each sampling </w:t>
      </w:r>
      <w:r w:rsidR="00671248">
        <w:t xml:space="preserve">location </w:t>
      </w:r>
      <w:r w:rsidR="00325DD6">
        <w:fldChar w:fldCharType="begin"/>
      </w:r>
      <w:r w:rsidR="00325DD6">
        <w:instrText xml:space="preserve"> ADDIN ZOTERO_ITEM CSL_CITATION {"citationID":"5EFdOwK6","properties":{"formattedCitation":"(Bruce et al., 2021; H\\uc0\\u228{}nfling et al., 2016)","plainCitation":"(Bruce et al., 2021; Hänfling et al., 2016)","noteIndex":0},"citationItems":[{"id":2863,"uris":["http://zotero.org/users/10679637/items/B6RJTYXT"],"itemData":{"id":2863,"type":"book","ISBN":"978-619-248-053-0","license":"All rights reserved","note":"DOI: 10.3897/ab.e68634","publisher":"Pensoft Publishers","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issued":{"date-parts":[["2021",12,2]]}}},{"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schema":"https://github.com/citation-style-language/schema/raw/master/csl-citation.json"} </w:instrText>
      </w:r>
      <w:r w:rsidR="00325DD6">
        <w:fldChar w:fldCharType="separate"/>
      </w:r>
      <w:r w:rsidR="00325DD6" w:rsidRPr="00325DD6">
        <w:rPr>
          <w:rFonts w:cs="Times New Roman"/>
        </w:rPr>
        <w:t>(Bruce et al., 2021; Hänfling et al., 2016)</w:t>
      </w:r>
      <w:r w:rsidR="00325DD6">
        <w:fldChar w:fldCharType="end"/>
      </w:r>
      <w:r w:rsidR="00C71331" w:rsidRPr="00AA5B55">
        <w:t>.</w:t>
      </w:r>
      <w:r w:rsidR="00C37F20" w:rsidRPr="00AA5B55">
        <w:t xml:space="preserve"> The freshwater</w:t>
      </w:r>
      <w:r w:rsidR="002607B4" w:rsidRPr="00AA5B55">
        <w:t xml:space="preserve"> </w:t>
      </w:r>
      <w:r w:rsidR="00DF661D" w:rsidRPr="00AA5B55">
        <w:t>eDNA</w:t>
      </w:r>
      <w:r w:rsidR="00DF661D">
        <w:t xml:space="preserve"> </w:t>
      </w:r>
      <w:r w:rsidR="002607B4">
        <w:t>pilot</w:t>
      </w:r>
      <w:r w:rsidR="00DF661D">
        <w:t xml:space="preserve"> study</w:t>
      </w:r>
      <w:r w:rsidR="002607B4">
        <w:t xml:space="preserve"> aimed to compare</w:t>
      </w:r>
      <w:r w:rsidR="003F7AE3">
        <w:t xml:space="preserve"> </w:t>
      </w:r>
      <w:r w:rsidR="00401C68">
        <w:t xml:space="preserve">the </w:t>
      </w:r>
      <w:r w:rsidR="7C1FA036">
        <w:t>n</w:t>
      </w:r>
      <w:r w:rsidR="00401C68">
        <w:t xml:space="preserve">orth </w:t>
      </w:r>
      <w:r w:rsidR="00F155A1">
        <w:t xml:space="preserve">and </w:t>
      </w:r>
      <w:r w:rsidR="00BFD8D2">
        <w:t>s</w:t>
      </w:r>
      <w:r w:rsidR="00401C68">
        <w:t xml:space="preserve">outh </w:t>
      </w:r>
      <w:r w:rsidR="0B7A37D4">
        <w:t>b</w:t>
      </w:r>
      <w:r w:rsidR="00401C68">
        <w:t xml:space="preserve">asins of Loch Lomond </w:t>
      </w:r>
      <w:r w:rsidR="00F55509">
        <w:t xml:space="preserve">(five samples from each basin) </w:t>
      </w:r>
      <w:r w:rsidR="00401C68">
        <w:t xml:space="preserve">and </w:t>
      </w:r>
      <w:r w:rsidR="00523ED0">
        <w:t xml:space="preserve">from </w:t>
      </w:r>
      <w:r w:rsidR="00F155A1">
        <w:t xml:space="preserve">the </w:t>
      </w:r>
      <w:r w:rsidR="00523ED0">
        <w:t xml:space="preserve">upstream to downstream reaches of </w:t>
      </w:r>
      <w:r w:rsidR="00D57FE1">
        <w:t xml:space="preserve">the </w:t>
      </w:r>
      <w:r w:rsidR="00523ED0">
        <w:t>Endrick Water</w:t>
      </w:r>
      <w:r w:rsidR="00F155A1">
        <w:t>. The pilot study also aimed to compare</w:t>
      </w:r>
      <w:r w:rsidR="00523ED0">
        <w:t xml:space="preserve"> </w:t>
      </w:r>
      <w:r w:rsidR="007B42FA">
        <w:t xml:space="preserve">detection rates in individual replicate samples versus a single composite sample at each </w:t>
      </w:r>
      <w:r w:rsidR="00EA0987">
        <w:t xml:space="preserve">of three </w:t>
      </w:r>
      <w:r w:rsidR="007B42FA">
        <w:t>sampling location</w:t>
      </w:r>
      <w:r w:rsidR="00EA0987">
        <w:t>s</w:t>
      </w:r>
      <w:r w:rsidR="007B42FA">
        <w:t xml:space="preserve"> along Endrick Water</w:t>
      </w:r>
      <w:r w:rsidR="00C610A6">
        <w:t xml:space="preserve">, to </w:t>
      </w:r>
      <w:r w:rsidR="0008409F">
        <w:t xml:space="preserve">assess whether the </w:t>
      </w:r>
      <w:r w:rsidR="00AF3F73">
        <w:t>more cost-effective</w:t>
      </w:r>
      <w:r w:rsidR="0008409F">
        <w:t xml:space="preserve"> route of composite sampling would yield similar results to replicate sampling</w:t>
      </w:r>
      <w:r w:rsidR="007B42FA">
        <w:t>.</w:t>
      </w:r>
      <w:r w:rsidR="00F72292">
        <w:t xml:space="preserve"> </w:t>
      </w:r>
      <w:r w:rsidR="00623785">
        <w:t xml:space="preserve">Samples were processed using </w:t>
      </w:r>
      <w:r w:rsidR="323A24A3">
        <w:t>vertebrate</w:t>
      </w:r>
      <w:r w:rsidR="00325DD6">
        <w:t xml:space="preserve"> </w:t>
      </w:r>
      <w:r w:rsidR="00325DD6">
        <w:fldChar w:fldCharType="begin"/>
      </w:r>
      <w:r w:rsidR="00325DD6">
        <w:instrText xml:space="preserve"> ADDIN ZOTERO_ITEM CSL_CITATION {"citationID":"ptpPWYRZ","properties":{"formattedCitation":"(Kelly et al., 2014; Riaz et al., 2011)","plainCitation":"(Kelly et al., 2014; Riaz et al., 2011)","noteIndex":0},"citationItems":[{"id":56,"uris":["http://zotero.org/users/10679637/items/K7RPTANP"],"itemData":{"id":56,"type":"article-journal","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container-title":"Science","DOI":"10.1126/science.1251156","ISSN":"0036-8075","issue":"6191","note":"PMID: 24970068","page":"1455-1456","title":"Harnessing DNA to improve environmental management","volume":"344","author":[{"family":"Kelly","given":"Ryan P."},{"family":"Port","given":"Jesse","dropping-particle":"a."},{"family":"Yamahara","given":"Kevan M."},{"family":"Martone","given":"Rebecca G."},{"family":"Lowell","given":"Natalie"},{"family":"Thomsen","given":"Philip Francis"},{"family":"Mach","given":"Megan E."},{"family":"Bennett","given":"Meredith"},{"family":"Prahler","given":"Erin"},{"family":"Caldwell","given":"Margaret R."},{"family":"Crowder","given":"Larry B."}],"issued":{"date-parts":[["2014"]]}}},{"id":911,"uris":["http://zotero.org/users/10679637/items/IAQC5ZCX"],"itemData":{"id":911,"type":"article-journal","abstract":"Using non-conventional markers, DNA metabarcoding allows biodiversity assessment from complex substrates. In this article, we present ecoPrimers, a software for identifying new barcode markers and their associated PCR primers. ecoPrimers scans whole genomes to find such markers without a priori knowledge. ecoPrimers optimizes two quality indices measuring taxonomical range and discrimination to select the most efficient markers from a set of reference sequences, according to specific experimental constraints such as marker length or specifically targeted taxa. The key step of the algorithm is the identification of conserved regions among reference sequences for anchoring primers. We propose an efficient algorithm based on data mining, that allows the analysis of huge sets of sequences. We evaluate the efficiency of ecoPrimers by running it on three different sequence sets: mitochondrial, chloroplast and bacterial genomes. Identified barcode markers correspond either to barcode regions already in use for plants or animals, or to new potential barcodes. Results from empirical experiments carried out on a promising new barcode for analyzing vertebrate diversity fully agree with expectations based on bioinformatics analysis. These tests demonstrate the efficiency of ecoPrimers for inferring new barcodes fitting with diverse experimental contexts. ecoPrimers is available as an open source project at: http://www.grenoble.prabi.fr/trac/ecoPrimers.","container-title":"Nucleic Acids Research","DOI":"10.1093/nar/gkr732","ISSN":"03051048","issue":"21","note":"PMID: 21930509\nISBN: 1362-4962 (Electronic)\\r0305-1048 (Linking)","page":"1-11","title":"EcoPrimers: Inference of new DNA barcode markers from whole genome sequence analysis","volume":"39","author":[{"family":"Riaz","given":"Tiayyba"},{"family":"Shehzad","given":"Wasim"},{"family":"Viari","given":"Alain"},{"family":"Pompanon","given":"Franois"},{"family":"Taberlet","given":"Pierre"},{"family":"Coissac","given":"Eric"}],"issued":{"date-parts":[["2011"]]}}}],"schema":"https://github.com/citation-style-language/schema/raw/master/csl-citation.json"} </w:instrText>
      </w:r>
      <w:r w:rsidR="00325DD6">
        <w:fldChar w:fldCharType="separate"/>
      </w:r>
      <w:r w:rsidR="00325DD6">
        <w:rPr>
          <w:noProof/>
        </w:rPr>
        <w:t>(Kelly et al., 2014; Riaz et al., 2011)</w:t>
      </w:r>
      <w:r w:rsidR="00325DD6">
        <w:fldChar w:fldCharType="end"/>
      </w:r>
      <w:r w:rsidR="00494BF8">
        <w:t xml:space="preserve">, </w:t>
      </w:r>
      <w:r w:rsidR="3226A0BA">
        <w:t>f</w:t>
      </w:r>
      <w:r w:rsidR="00494BF8">
        <w:t xml:space="preserve">reshwater </w:t>
      </w:r>
      <w:r w:rsidR="6CE65859">
        <w:t>i</w:t>
      </w:r>
      <w:r w:rsidR="00494BF8">
        <w:t>nvertebrate</w:t>
      </w:r>
      <w:r w:rsidR="00325DD6">
        <w:t xml:space="preserve"> </w:t>
      </w:r>
      <w:r w:rsidR="00325DD6">
        <w:fldChar w:fldCharType="begin"/>
      </w:r>
      <w:r w:rsidR="002C7865">
        <w:instrText xml:space="preserve"> ADDIN ZOTERO_ITEM CSL_CITATION {"citationID":"3rnSq9Ki","properties":{"formattedCitation":"(Leese et al., 2021)","plainCitation":"(Leese et al., 2021)","noteIndex":0},"citationItems":[{"id":2585,"uris":["http://zotero.org/users/10679637/items/7BRNZLU3"],"itemData":{"id":2585,"type":"article-journal","abstract":"DNA metabarcoding of freshwater communities typically relies on PCR amplification of a fragment of the mitochondrial cytochrome c oxidase I (COI) gene with degenerate primers. The advantage of COI is its taxonomic resolution and the availability of an extensive reference database. However, when universal primers are used on environmental DNA (eDNA) isolated from water, benthic invertebrate read and OTU numbers are typically “watered down,” that is, under represented, compared to whole specimen “bulk samples” due to greater co-amplification of abundant nontarget taxa (e.g., fungi, algae, and bacteria). Because benthic stream invertebrate taxa are of prime importance for regulatory biomonitoring, more effective ways to capture their diversity via eDNA isolated from water are important. In this study, we aimed to improve benthic invertebrate assessment from eDNA by minimizing nontarget amplification. Therefore, we generated eDNA data using universal primers BF2/BR2 on samples collected throughout 15 months from a German Long-Term Ecological Research site (Rhine-Main-Observatory, Kinzig River) to identify most abundant nontarget taxa. Based on these data, we designed a new reverse primer (EPTDr2n) with 3’-specificity toward benthic invertebrate taxa and validated its specificity in silico together with universal forward primer fwhF2 using available data from GenBank and BOLD. We then performed in situ tests using 20 Kinzig River eDNA samples. We found that the percentage of target reads was much higher for the new primer combination compared to two universal benthic invertebrate primer pairs, BF2/BR2 and fwhF2/fwhR2n (99.6% versus 25.89% and 39.04%, respectively). Likewise, the number of detected benthic invertebrate species was substantially higher (305 versus 113 and 185) and exceeded the number of 153 species identified by expert taxonomists at nearby sites across two decades of sampling. While few taxa, such as flatworms, were not detected, we show that the optimized primer avoids the nontarget amplification bias and thus significantly improves benthic invertebrate detection from eDNA.","container-title":"Environmental DNA","DOI":"10.1002/edn3.177","ISSN":"26374943","issue":"1","page":"261-276","title":"Improved freshwater macroinvertebrate detection from environmental DNA through minimized nontarget amplification","volume":"3","author":[{"family":"Leese","given":"Florian"},{"family":"Sander","given":"Mandy"},{"family":"Buchner","given":"Dominik"},{"family":"Elbrecht","given":"Vasco"},{"family":"Haase","given":"Peter"},{"family":"Zizka","given":"Vera M.A."}],"issued":{"date-parts":[["2021"]]}}}],"schema":"https://github.com/citation-style-language/schema/raw/master/csl-citation.json"} </w:instrText>
      </w:r>
      <w:r w:rsidR="00325DD6">
        <w:fldChar w:fldCharType="separate"/>
      </w:r>
      <w:r w:rsidR="002C7865">
        <w:rPr>
          <w:noProof/>
        </w:rPr>
        <w:t>(Leese et al., 2021)</w:t>
      </w:r>
      <w:r w:rsidR="00325DD6">
        <w:fldChar w:fldCharType="end"/>
      </w:r>
      <w:r w:rsidR="26E8C3B0">
        <w:t>,</w:t>
      </w:r>
      <w:r w:rsidR="00494BF8">
        <w:t xml:space="preserve"> </w:t>
      </w:r>
      <w:r w:rsidR="00975F68">
        <w:t xml:space="preserve">and </w:t>
      </w:r>
      <w:r w:rsidR="01BCCB3F">
        <w:t>b</w:t>
      </w:r>
      <w:r w:rsidR="00975F68">
        <w:t xml:space="preserve">acteria </w:t>
      </w:r>
      <w:r w:rsidR="002C7865">
        <w:fldChar w:fldCharType="begin"/>
      </w:r>
      <w:r w:rsidR="002C7865">
        <w:instrText xml:space="preserve"> ADDIN ZOTERO_ITEM CSL_CITATION {"citationID":"bPIrPNjr","properties":{"formattedCitation":"(Caporaso et al., 2010)","plainCitation":"(Caporaso et al., 2010)","noteIndex":0},"citationItems":[{"id":3839,"uris":["http://zotero.org/groups/4440035/items/7DPGJVMX"],"itemData":{"id":3839,"type":"article-journal","container-title":"Nature Methods","DOI":"10.1038/nmeth.f.303","ISSN":"1548-7091, 1548-7105","issue":"5","journalAbbreviation":"Nat Methods","language":"en","page":"335-336","source":"DOI.org (Crossref)","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C7865">
        <w:fldChar w:fldCharType="separate"/>
      </w:r>
      <w:r w:rsidR="002C7865">
        <w:rPr>
          <w:noProof/>
        </w:rPr>
        <w:t>(Caporaso et al., 2010)</w:t>
      </w:r>
      <w:r w:rsidR="002C7865">
        <w:fldChar w:fldCharType="end"/>
      </w:r>
      <w:r w:rsidR="003B0B11">
        <w:t xml:space="preserve"> </w:t>
      </w:r>
      <w:r w:rsidR="00975F68">
        <w:t>assay</w:t>
      </w:r>
      <w:r w:rsidR="00494BF8">
        <w:t>s</w:t>
      </w:r>
      <w:r w:rsidR="00975F68">
        <w:t xml:space="preserve">. </w:t>
      </w:r>
    </w:p>
    <w:p w14:paraId="3EB7E03D" w14:textId="191E1AF6" w:rsidR="00A222A7" w:rsidRPr="00537DC1" w:rsidRDefault="00B36431" w:rsidP="00537DC1">
      <w:pPr>
        <w:pStyle w:val="NMtext"/>
        <w:spacing w:line="360" w:lineRule="auto"/>
      </w:pPr>
      <w:r>
        <w:t>Five</w:t>
      </w:r>
      <w:r w:rsidR="00335829">
        <w:t xml:space="preserve"> vertebrate</w:t>
      </w:r>
      <w:r>
        <w:t xml:space="preserve"> species of national interest </w:t>
      </w:r>
      <w:r w:rsidR="0061255D">
        <w:t>(</w:t>
      </w:r>
      <w:r w:rsidR="0052662C">
        <w:t>European eel [</w:t>
      </w:r>
      <w:r w:rsidR="00185A17" w:rsidRPr="57D5DD20">
        <w:rPr>
          <w:rFonts w:eastAsia="Source Sans Pro Light" w:cs="Source Sans Pro Light"/>
          <w:i/>
          <w:iCs/>
        </w:rPr>
        <w:t xml:space="preserve">Anguilla </w:t>
      </w:r>
      <w:r w:rsidR="0052662C">
        <w:rPr>
          <w:rFonts w:eastAsia="Source Sans Pro Light" w:cs="Source Sans Pro Light"/>
          <w:i/>
          <w:iCs/>
        </w:rPr>
        <w:t>Anguilla</w:t>
      </w:r>
      <w:r w:rsidR="0052662C">
        <w:rPr>
          <w:rFonts w:eastAsia="Source Sans Pro Light" w:cs="Source Sans Pro Light"/>
        </w:rPr>
        <w:t>]</w:t>
      </w:r>
      <w:r w:rsidR="00185A17" w:rsidRPr="57D5DD20">
        <w:rPr>
          <w:rFonts w:eastAsia="Source Sans Pro Light" w:cs="Source Sans Pro Light"/>
        </w:rPr>
        <w:t xml:space="preserve">, </w:t>
      </w:r>
      <w:r w:rsidR="0052662C">
        <w:rPr>
          <w:rFonts w:eastAsia="Source Sans Pro Light" w:cs="Source Sans Pro Light"/>
        </w:rPr>
        <w:t xml:space="preserve">Atlantic </w:t>
      </w:r>
      <w:r w:rsidR="00DA0068">
        <w:rPr>
          <w:rFonts w:eastAsia="Source Sans Pro Light" w:cs="Source Sans Pro Light"/>
        </w:rPr>
        <w:t>s</w:t>
      </w:r>
      <w:r w:rsidR="0052662C">
        <w:rPr>
          <w:rFonts w:eastAsia="Source Sans Pro Light" w:cs="Source Sans Pro Light"/>
        </w:rPr>
        <w:t>almon [</w:t>
      </w:r>
      <w:r w:rsidR="00185A17" w:rsidRPr="57D5DD20">
        <w:rPr>
          <w:rFonts w:eastAsia="Source Sans Pro Light" w:cs="Source Sans Pro Light"/>
          <w:i/>
          <w:iCs/>
        </w:rPr>
        <w:t xml:space="preserve">Salmo </w:t>
      </w:r>
      <w:proofErr w:type="spellStart"/>
      <w:r w:rsidR="00185A17" w:rsidRPr="57D5DD20">
        <w:rPr>
          <w:rFonts w:eastAsia="Source Sans Pro Light" w:cs="Source Sans Pro Light"/>
          <w:i/>
          <w:iCs/>
        </w:rPr>
        <w:t>salar</w:t>
      </w:r>
      <w:proofErr w:type="spellEnd"/>
      <w:r w:rsidR="00DA0068">
        <w:rPr>
          <w:rFonts w:eastAsia="Source Sans Pro Light" w:cs="Source Sans Pro Light"/>
        </w:rPr>
        <w:t>]</w:t>
      </w:r>
      <w:r w:rsidR="00185A17" w:rsidRPr="57D5DD20">
        <w:rPr>
          <w:rFonts w:eastAsia="Source Sans Pro Light" w:cs="Source Sans Pro Light"/>
        </w:rPr>
        <w:t xml:space="preserve">, </w:t>
      </w:r>
      <w:r w:rsidR="00DA0068">
        <w:rPr>
          <w:rFonts w:eastAsia="Source Sans Pro Light" w:cs="Source Sans Pro Light"/>
        </w:rPr>
        <w:t>common toad [</w:t>
      </w:r>
      <w:r w:rsidR="00185A17" w:rsidRPr="57D5DD20">
        <w:rPr>
          <w:rFonts w:eastAsia="Source Sans Pro Light" w:cs="Source Sans Pro Light"/>
          <w:i/>
          <w:iCs/>
        </w:rPr>
        <w:t>Bufo bufo</w:t>
      </w:r>
      <w:r w:rsidR="00DA0068">
        <w:rPr>
          <w:rFonts w:eastAsia="Source Sans Pro Light" w:cs="Source Sans Pro Light"/>
        </w:rPr>
        <w:t>]</w:t>
      </w:r>
      <w:r w:rsidR="00185A17" w:rsidRPr="57D5DD20">
        <w:rPr>
          <w:rFonts w:eastAsia="Source Sans Pro Light" w:cs="Source Sans Pro Light"/>
        </w:rPr>
        <w:t>,</w:t>
      </w:r>
      <w:r w:rsidR="00CE7A4A">
        <w:rPr>
          <w:rFonts w:eastAsia="Source Sans Pro Light" w:cs="Source Sans Pro Light"/>
        </w:rPr>
        <w:t xml:space="preserve"> </w:t>
      </w:r>
      <w:proofErr w:type="spellStart"/>
      <w:r w:rsidR="00CE7A4A">
        <w:rPr>
          <w:rFonts w:eastAsia="Source Sans Pro Light" w:cs="Source Sans Pro Light"/>
        </w:rPr>
        <w:t>Euraisian</w:t>
      </w:r>
      <w:proofErr w:type="spellEnd"/>
      <w:r w:rsidR="00CE7A4A">
        <w:rPr>
          <w:rFonts w:eastAsia="Source Sans Pro Light" w:cs="Source Sans Pro Light"/>
        </w:rPr>
        <w:t xml:space="preserve"> otter</w:t>
      </w:r>
      <w:r w:rsidR="00185A17" w:rsidRPr="57D5DD20">
        <w:rPr>
          <w:rFonts w:eastAsia="Source Sans Pro Light" w:cs="Source Sans Pro Light"/>
        </w:rPr>
        <w:t xml:space="preserve"> </w:t>
      </w:r>
      <w:r w:rsidR="00CE7A4A">
        <w:rPr>
          <w:rFonts w:eastAsia="Source Sans Pro Light" w:cs="Source Sans Pro Light"/>
        </w:rPr>
        <w:t>[</w:t>
      </w:r>
      <w:proofErr w:type="spellStart"/>
      <w:r w:rsidR="00185A17" w:rsidRPr="57D5DD20">
        <w:rPr>
          <w:rFonts w:eastAsia="Source Sans Pro Light" w:cs="Source Sans Pro Light"/>
          <w:i/>
          <w:iCs/>
        </w:rPr>
        <w:t>Lutra</w:t>
      </w:r>
      <w:proofErr w:type="spellEnd"/>
      <w:r w:rsidR="00185A17" w:rsidRPr="57D5DD20">
        <w:rPr>
          <w:rFonts w:eastAsia="Source Sans Pro Light" w:cs="Source Sans Pro Light"/>
          <w:i/>
          <w:iCs/>
        </w:rPr>
        <w:t xml:space="preserve"> </w:t>
      </w:r>
      <w:proofErr w:type="spellStart"/>
      <w:r w:rsidR="00185A17" w:rsidRPr="57D5DD20">
        <w:rPr>
          <w:rFonts w:eastAsia="Source Sans Pro Light" w:cs="Source Sans Pro Light"/>
          <w:i/>
          <w:iCs/>
        </w:rPr>
        <w:t>lutra</w:t>
      </w:r>
      <w:proofErr w:type="spellEnd"/>
      <w:r w:rsidR="00CE7A4A">
        <w:rPr>
          <w:rFonts w:eastAsia="Source Sans Pro Light" w:cs="Source Sans Pro Light"/>
        </w:rPr>
        <w:t>]</w:t>
      </w:r>
      <w:r w:rsidR="00185A17" w:rsidRPr="57D5DD20">
        <w:rPr>
          <w:rFonts w:eastAsia="Source Sans Pro Light" w:cs="Source Sans Pro Light"/>
        </w:rPr>
        <w:t xml:space="preserve">, </w:t>
      </w:r>
      <w:r w:rsidR="00CE7A4A">
        <w:rPr>
          <w:rFonts w:eastAsia="Source Sans Pro Light" w:cs="Source Sans Pro Light"/>
        </w:rPr>
        <w:t>red squirrel [</w:t>
      </w:r>
      <w:r w:rsidR="00185A17" w:rsidRPr="57D5DD20">
        <w:rPr>
          <w:rFonts w:eastAsia="Source Sans Pro Light" w:cs="Source Sans Pro Light"/>
          <w:i/>
          <w:iCs/>
        </w:rPr>
        <w:t>Sciurus vulgaris</w:t>
      </w:r>
      <w:r w:rsidR="00CE7A4A">
        <w:rPr>
          <w:rFonts w:eastAsia="Source Sans Pro Light" w:cs="Source Sans Pro Light"/>
        </w:rPr>
        <w:t>]</w:t>
      </w:r>
      <w:r w:rsidR="00185A17" w:rsidRPr="57D5DD20">
        <w:rPr>
          <w:rFonts w:eastAsia="Source Sans Pro Light" w:cs="Source Sans Pro Light"/>
        </w:rPr>
        <w:t>)</w:t>
      </w:r>
      <w:r w:rsidR="0061255D" w:rsidDel="00185A17">
        <w:t xml:space="preserve"> </w:t>
      </w:r>
      <w:r>
        <w:t xml:space="preserve">and one </w:t>
      </w:r>
      <w:r w:rsidR="00335829">
        <w:t xml:space="preserve">vertebrate </w:t>
      </w:r>
      <w:r w:rsidR="00B061AF">
        <w:t>species of</w:t>
      </w:r>
      <w:r>
        <w:t xml:space="preserve"> international </w:t>
      </w:r>
      <w:r w:rsidR="00B061AF">
        <w:t xml:space="preserve">interest </w:t>
      </w:r>
      <w:r>
        <w:t xml:space="preserve">(European </w:t>
      </w:r>
      <w:r w:rsidR="004E06A0">
        <w:t>e</w:t>
      </w:r>
      <w:r>
        <w:t>el)</w:t>
      </w:r>
      <w:r w:rsidR="00B061AF">
        <w:t xml:space="preserve"> were detected</w:t>
      </w:r>
      <w:r>
        <w:t>.</w:t>
      </w:r>
      <w:r w:rsidR="00B061AF">
        <w:t xml:space="preserve"> </w:t>
      </w:r>
      <w:r w:rsidR="007236D9">
        <w:t xml:space="preserve">It was estimated that 5-10 shoreline samples </w:t>
      </w:r>
      <w:r w:rsidR="008F1176">
        <w:t xml:space="preserve">should </w:t>
      </w:r>
      <w:r w:rsidR="007236D9">
        <w:t xml:space="preserve">be sufficient to capture </w:t>
      </w:r>
      <w:r w:rsidR="008F1176">
        <w:t xml:space="preserve">the majority of </w:t>
      </w:r>
      <w:r w:rsidR="007236D9">
        <w:t>fish diversity present in Loch Lomond</w:t>
      </w:r>
      <w:r w:rsidR="008F1176">
        <w:t>.</w:t>
      </w:r>
      <w:r w:rsidR="003E7972">
        <w:t xml:space="preserve"> This is generally in accordance with previous UK lake eDNA studies</w:t>
      </w:r>
      <w:r w:rsidR="00C52CF7">
        <w:t xml:space="preserve"> which </w:t>
      </w:r>
      <w:r w:rsidR="00CA0969">
        <w:t>indicate that 10 samples will detect c. 90% of fish species present in the majority of UK lakes</w:t>
      </w:r>
      <w:r w:rsidR="002C7865">
        <w:t xml:space="preserve"> </w:t>
      </w:r>
      <w:r w:rsidR="002C7865">
        <w:fldChar w:fldCharType="begin"/>
      </w:r>
      <w:r w:rsidR="002C7865">
        <w:instrText xml:space="preserve"> ADDIN ZOTERO_ITEM CSL_CITATION {"citationID":"OY987WMU","properties":{"formattedCitation":"(H\\uc0\\u228{}nfling et al., 2016)","plainCitation":"(Hänfling et al., 2016)","noteIndex":0},"citationItems":[{"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schema":"https://github.com/citation-style-language/schema/raw/master/csl-citation.json"} </w:instrText>
      </w:r>
      <w:r w:rsidR="002C7865">
        <w:fldChar w:fldCharType="separate"/>
      </w:r>
      <w:r w:rsidR="002C7865" w:rsidRPr="002C7865">
        <w:rPr>
          <w:rFonts w:cs="Times New Roman"/>
        </w:rPr>
        <w:t>(Hänfling et al., 2016)</w:t>
      </w:r>
      <w:r w:rsidR="002C7865">
        <w:fldChar w:fldCharType="end"/>
      </w:r>
      <w:r w:rsidR="002C7865">
        <w:rPr>
          <w:rStyle w:val="CommentReference"/>
          <w:rFonts w:ascii="Times New Roman" w:eastAsia="Times New Roman" w:hAnsi="Times New Roman" w:cs="Times New Roman"/>
          <w:lang w:eastAsia="en-GB"/>
        </w:rPr>
        <w:t>.</w:t>
      </w:r>
      <w:r w:rsidR="007236D9">
        <w:t xml:space="preserve"> </w:t>
      </w:r>
      <w:r w:rsidR="00491A16">
        <w:t xml:space="preserve">Over 400 </w:t>
      </w:r>
      <w:r w:rsidR="00335829">
        <w:t>i</w:t>
      </w:r>
      <w:r w:rsidR="009271E0">
        <w:t xml:space="preserve">nvertebrate </w:t>
      </w:r>
      <w:r w:rsidR="00A01246">
        <w:t xml:space="preserve">Operational Taxonomic </w:t>
      </w:r>
      <w:r w:rsidR="00A01246">
        <w:lastRenderedPageBreak/>
        <w:t>Units (</w:t>
      </w:r>
      <w:r w:rsidR="009271E0">
        <w:t>OTUs</w:t>
      </w:r>
      <w:r w:rsidR="00A01246">
        <w:t>)</w:t>
      </w:r>
      <w:r w:rsidR="009271E0">
        <w:t xml:space="preserve"> were detected in the </w:t>
      </w:r>
      <w:r w:rsidR="0061255D">
        <w:t xml:space="preserve">water </w:t>
      </w:r>
      <w:r w:rsidR="009271E0">
        <w:t>samples</w:t>
      </w:r>
      <w:r w:rsidR="0061255D">
        <w:t xml:space="preserve"> collected from Loch Lomond</w:t>
      </w:r>
      <w:r w:rsidR="009271E0">
        <w:t xml:space="preserve">. Many of these belonged to </w:t>
      </w:r>
      <w:r w:rsidR="0039274F">
        <w:t xml:space="preserve">taxonomic </w:t>
      </w:r>
      <w:r w:rsidR="009271E0">
        <w:t>groups that</w:t>
      </w:r>
      <w:r w:rsidR="0039274F">
        <w:t xml:space="preserve"> are </w:t>
      </w:r>
      <w:r w:rsidR="00441117">
        <w:t>targeted</w:t>
      </w:r>
      <w:r w:rsidR="0039274F">
        <w:t xml:space="preserve"> as part of </w:t>
      </w:r>
      <w:r w:rsidR="00540ADC">
        <w:t xml:space="preserve">ongoing </w:t>
      </w:r>
      <w:r w:rsidR="0039274F">
        <w:t xml:space="preserve">monitoring programs, such as chironomids, </w:t>
      </w:r>
      <w:r w:rsidR="00E04C55">
        <w:t>caddisflies, stoneflies</w:t>
      </w:r>
      <w:r w:rsidR="34E22126">
        <w:t>,</w:t>
      </w:r>
      <w:r w:rsidR="00441117">
        <w:t xml:space="preserve"> and mayflies.</w:t>
      </w:r>
      <w:r w:rsidR="009271E0">
        <w:t xml:space="preserve"> </w:t>
      </w:r>
      <w:r>
        <w:t xml:space="preserve">The </w:t>
      </w:r>
      <w:r w:rsidR="5B2BE006">
        <w:t>n</w:t>
      </w:r>
      <w:r>
        <w:t xml:space="preserve">orth </w:t>
      </w:r>
      <w:r w:rsidR="1AD18B9A">
        <w:t>b</w:t>
      </w:r>
      <w:r>
        <w:t xml:space="preserve">asin of Loch Lomond showed higher invertebrate richness than the </w:t>
      </w:r>
      <w:r w:rsidR="625CDB55">
        <w:t>s</w:t>
      </w:r>
      <w:r>
        <w:t xml:space="preserve">outh </w:t>
      </w:r>
      <w:r w:rsidR="6EA0B907">
        <w:t>b</w:t>
      </w:r>
      <w:r>
        <w:t xml:space="preserve">asin. </w:t>
      </w:r>
      <w:r w:rsidR="00AC6A71">
        <w:t>Community composition did not significantly differ</w:t>
      </w:r>
      <w:r>
        <w:t xml:space="preserve"> between the </w:t>
      </w:r>
      <w:r w:rsidR="0C5C634D">
        <w:t>n</w:t>
      </w:r>
      <w:r>
        <w:t xml:space="preserve">orth and </w:t>
      </w:r>
      <w:r w:rsidR="5914E242">
        <w:t>s</w:t>
      </w:r>
      <w:r>
        <w:t xml:space="preserve">outh </w:t>
      </w:r>
      <w:r w:rsidR="4D717B54">
        <w:t>b</w:t>
      </w:r>
      <w:r>
        <w:t>asins of Loch Lomond for vertebrates or invertebrates</w:t>
      </w:r>
      <w:r w:rsidR="00A42FD5">
        <w:t xml:space="preserve">, but </w:t>
      </w:r>
      <w:r w:rsidR="007472DC">
        <w:t xml:space="preserve">there were strong differences </w:t>
      </w:r>
      <w:r w:rsidR="020934D7">
        <w:t xml:space="preserve">between </w:t>
      </w:r>
      <w:r w:rsidR="007472DC">
        <w:t>the bacterial communities</w:t>
      </w:r>
      <w:r>
        <w:t xml:space="preserve">. </w:t>
      </w:r>
      <w:r w:rsidR="00AC6A71">
        <w:t>V</w:t>
      </w:r>
      <w:r>
        <w:t>ertebrate composition differed between upstream and downstream sampling locations</w:t>
      </w:r>
      <w:r w:rsidR="00AD2000">
        <w:t xml:space="preserve"> on the Endrick Water</w:t>
      </w:r>
      <w:r>
        <w:t>, but invertebrate composition did not.</w:t>
      </w:r>
      <w:r w:rsidR="00A03798">
        <w:t xml:space="preserve"> Composite samples </w:t>
      </w:r>
      <w:r w:rsidR="086FCB3B">
        <w:t>contained</w:t>
      </w:r>
      <w:r w:rsidR="00A03798">
        <w:t xml:space="preserve"> </w:t>
      </w:r>
      <w:r w:rsidR="0003559C">
        <w:t xml:space="preserve">fewer </w:t>
      </w:r>
      <w:r w:rsidR="00A03798">
        <w:t>OTU</w:t>
      </w:r>
      <w:r w:rsidR="0003559C">
        <w:t>s</w:t>
      </w:r>
      <w:r w:rsidR="00A03798">
        <w:t xml:space="preserve"> than the three independent replicate</w:t>
      </w:r>
      <w:r w:rsidR="00762654">
        <w:t xml:space="preserve"> </w:t>
      </w:r>
      <w:r w:rsidR="00A03798">
        <w:t>s</w:t>
      </w:r>
      <w:r w:rsidR="00762654">
        <w:t>amples</w:t>
      </w:r>
      <w:r w:rsidR="00A03798">
        <w:t xml:space="preserve">. </w:t>
      </w:r>
      <w:r w:rsidR="00E24C6A">
        <w:t>In terms of community similarity, composite samples often differed from replicate samples from the same location.</w:t>
      </w:r>
    </w:p>
    <w:p w14:paraId="5E4424DE" w14:textId="3AD5FF82" w:rsidR="00B36431" w:rsidRPr="004719AF" w:rsidRDefault="00F40EA1" w:rsidP="004719AF">
      <w:pPr>
        <w:pStyle w:val="Heading3"/>
        <w:spacing w:line="360" w:lineRule="auto"/>
        <w:rPr>
          <w:color w:val="146568"/>
        </w:rPr>
      </w:pPr>
      <w:r w:rsidRPr="004719AF">
        <w:rPr>
          <w:color w:val="146568"/>
        </w:rPr>
        <w:t xml:space="preserve">Key outcomes </w:t>
      </w:r>
    </w:p>
    <w:p w14:paraId="72C49D90" w14:textId="70589781" w:rsidR="000B3626" w:rsidRDefault="000B3626" w:rsidP="004719AF">
      <w:pPr>
        <w:pStyle w:val="NMtext"/>
        <w:spacing w:line="360" w:lineRule="auto"/>
      </w:pPr>
      <w:r>
        <w:t>Given the indications that 5-10 samples were sufficient for lakes</w:t>
      </w:r>
      <w:r w:rsidR="00FD25EF">
        <w:t>, while multiple replicate samples per sampling point are possibly required for rivers</w:t>
      </w:r>
      <w:r w:rsidR="00333B8F">
        <w:t xml:space="preserve">, it was decided to focus exclusively on lakes for Phase 2 of the project. This </w:t>
      </w:r>
      <w:r w:rsidR="00060403">
        <w:t>would allow</w:t>
      </w:r>
      <w:r w:rsidR="00333B8F">
        <w:t xml:space="preserve"> for more sites</w:t>
      </w:r>
      <w:r w:rsidR="00D465F1">
        <w:t xml:space="preserve">, </w:t>
      </w:r>
      <w:r w:rsidR="00060403">
        <w:t xml:space="preserve">better </w:t>
      </w:r>
      <w:r w:rsidR="00D465F1">
        <w:t>representing a range of habitat conditions</w:t>
      </w:r>
      <w:r w:rsidR="00333B8F">
        <w:t xml:space="preserve"> </w:t>
      </w:r>
      <w:r w:rsidR="00D465F1">
        <w:t xml:space="preserve">to be included, rather than focussing efforts on a very limited number of rivers with fewer habitat conditions. </w:t>
      </w:r>
    </w:p>
    <w:p w14:paraId="70E099F3" w14:textId="11877F66" w:rsidR="002F6880" w:rsidRPr="007459D6" w:rsidRDefault="002F6880" w:rsidP="00537DC1">
      <w:pPr>
        <w:pStyle w:val="NMtext"/>
        <w:spacing w:line="360" w:lineRule="auto"/>
      </w:pPr>
      <w:r w:rsidRPr="007459D6">
        <w:t xml:space="preserve">Do the eDNA primers initially being trialled provide useful taxonomic information in the context of long-term monitoring in each habitat? </w:t>
      </w:r>
    </w:p>
    <w:p w14:paraId="4E427A56" w14:textId="2D15CEFD" w:rsidR="002F6880" w:rsidRDefault="007D084C" w:rsidP="00537DC1">
      <w:pPr>
        <w:pStyle w:val="NMtext"/>
        <w:spacing w:line="360" w:lineRule="auto"/>
      </w:pPr>
      <w:r>
        <w:t>The results from the vertebrate analysis</w:t>
      </w:r>
      <w:r w:rsidR="00262E89">
        <w:t xml:space="preserve"> from both lochs and rivers</w:t>
      </w:r>
      <w:r>
        <w:t xml:space="preserve"> were deemed relevant to supporting monitoring programs in Scotland and it was decided that this analysis should be kept for the </w:t>
      </w:r>
      <w:r w:rsidR="00BF14BA">
        <w:t xml:space="preserve">Phase 2 </w:t>
      </w:r>
      <w:r w:rsidR="0076329E" w:rsidRPr="00385E58">
        <w:t>eDNA survey</w:t>
      </w:r>
      <w:r>
        <w:t>.</w:t>
      </w:r>
      <w:r w:rsidR="005B1040">
        <w:t xml:space="preserve"> Due to the large number of invertebrate species detected, especially those from ecologically monitored groups, it was also decided to keep the invertebrate assay for the </w:t>
      </w:r>
      <w:r w:rsidR="00BF14BA">
        <w:t>Phase 2</w:t>
      </w:r>
      <w:r w:rsidR="0076329E">
        <w:t xml:space="preserve"> </w:t>
      </w:r>
      <w:r w:rsidR="0076329E" w:rsidRPr="00385E58">
        <w:t>eDNA survey</w:t>
      </w:r>
      <w:r w:rsidR="005B1040">
        <w:t>.</w:t>
      </w:r>
    </w:p>
    <w:p w14:paraId="26420678" w14:textId="77777777" w:rsidR="00F9302F" w:rsidRPr="007459D6" w:rsidRDefault="00F9302F" w:rsidP="00537DC1">
      <w:pPr>
        <w:pStyle w:val="NMtext"/>
        <w:spacing w:line="360" w:lineRule="auto"/>
      </w:pPr>
      <w:r w:rsidRPr="007459D6">
        <w:t xml:space="preserve">Do the resultant ecological communities provide an indication that they are likely to be different across habitat conditions/classifications? </w:t>
      </w:r>
    </w:p>
    <w:p w14:paraId="5BB1521E" w14:textId="40182833" w:rsidR="00150EDC" w:rsidRDefault="00F4428B" w:rsidP="00537DC1">
      <w:pPr>
        <w:pStyle w:val="NMtext"/>
        <w:spacing w:line="360" w:lineRule="auto"/>
      </w:pPr>
      <w:r>
        <w:t xml:space="preserve">As bacteria showed the most discernible communities between the </w:t>
      </w:r>
      <w:r w:rsidR="000171B9">
        <w:t xml:space="preserve">north and south </w:t>
      </w:r>
      <w:r w:rsidR="00EB672E">
        <w:t xml:space="preserve">basins of </w:t>
      </w:r>
      <w:r w:rsidR="00444D50">
        <w:t xml:space="preserve">Loch </w:t>
      </w:r>
      <w:r w:rsidR="0084152F">
        <w:t>Lomond</w:t>
      </w:r>
      <w:r w:rsidR="5D6A6EB5">
        <w:t>,</w:t>
      </w:r>
      <w:r>
        <w:t xml:space="preserve"> this assay was also de</w:t>
      </w:r>
      <w:r w:rsidR="00015B0B">
        <w:t>emed appropriate for continuation</w:t>
      </w:r>
      <w:r w:rsidR="00EB672E">
        <w:t xml:space="preserve"> in Phase 2</w:t>
      </w:r>
      <w:r w:rsidR="00A166BD">
        <w:t>, across multiple lakes,</w:t>
      </w:r>
      <w:r w:rsidR="000171B9">
        <w:t xml:space="preserve"> </w:t>
      </w:r>
      <w:r w:rsidR="00105889">
        <w:t xml:space="preserve">including </w:t>
      </w:r>
      <w:r w:rsidR="00EB672E">
        <w:t xml:space="preserve">potential </w:t>
      </w:r>
      <w:r w:rsidR="00E2553B">
        <w:t>comparison</w:t>
      </w:r>
      <w:r w:rsidR="000171B9">
        <w:t xml:space="preserve"> with </w:t>
      </w:r>
      <w:r w:rsidR="00E2553B">
        <w:t>conventional morphology-based methods</w:t>
      </w:r>
      <w:r w:rsidR="00212947">
        <w:t xml:space="preserve"> for UK lake assessment</w:t>
      </w:r>
      <w:r w:rsidR="00E2553B">
        <w:t xml:space="preserve"> (</w:t>
      </w:r>
      <w:r w:rsidR="00BB3E66">
        <w:t>e.g</w:t>
      </w:r>
      <w:r w:rsidR="00775F57">
        <w:t>., WFD-UKTAG</w:t>
      </w:r>
      <w:r w:rsidR="00A41B6F">
        <w:t>, 2014</w:t>
      </w:r>
      <w:r w:rsidR="00E2553B">
        <w:t>)</w:t>
      </w:r>
      <w:r w:rsidR="00015B0B">
        <w:t xml:space="preserve">. </w:t>
      </w:r>
      <w:r w:rsidR="009610A9">
        <w:t xml:space="preserve">Although the </w:t>
      </w:r>
      <w:r w:rsidR="00CE7008">
        <w:t xml:space="preserve">fish and freshwater </w:t>
      </w:r>
      <w:r w:rsidR="00CE7008">
        <w:lastRenderedPageBreak/>
        <w:t xml:space="preserve">invertebrate communities did not differ significantly </w:t>
      </w:r>
      <w:r w:rsidR="00DA505D">
        <w:t>across the Loch Lomo</w:t>
      </w:r>
      <w:r w:rsidR="00D45C41">
        <w:t>n</w:t>
      </w:r>
      <w:r w:rsidR="00DA505D">
        <w:t>d basins</w:t>
      </w:r>
      <w:r w:rsidR="00D45C41">
        <w:t>, the species identified are commonly used in freshwater assessments</w:t>
      </w:r>
      <w:r w:rsidR="001D7405">
        <w:t xml:space="preserve">, and fish eDNA results have been used in other studies to </w:t>
      </w:r>
      <w:r w:rsidR="00D9774F">
        <w:t xml:space="preserve">confidently </w:t>
      </w:r>
      <w:r w:rsidR="001D7405">
        <w:t>assess lake eutrophication</w:t>
      </w:r>
      <w:r w:rsidR="002C7865">
        <w:t xml:space="preserve"> </w:t>
      </w:r>
      <w:r w:rsidR="002C7865">
        <w:fldChar w:fldCharType="begin"/>
      </w:r>
      <w:r w:rsidR="002C7865">
        <w:instrText xml:space="preserve"> ADDIN ZOTERO_ITEM CSL_CITATION {"citationID":"lymLONaZ","properties":{"formattedCitation":"(H\\uc0\\u228{}nfling et al., 2016)","plainCitation":"(Hänfling et al., 2016)","noteIndex":0},"citationItems":[{"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schema":"https://github.com/citation-style-language/schema/raw/master/csl-citation.json"} </w:instrText>
      </w:r>
      <w:r w:rsidR="002C7865">
        <w:fldChar w:fldCharType="separate"/>
      </w:r>
      <w:r w:rsidR="002C7865" w:rsidRPr="002C7865">
        <w:rPr>
          <w:rFonts w:cs="Times New Roman"/>
        </w:rPr>
        <w:t>(Hänfling et al., 2016)</w:t>
      </w:r>
      <w:r w:rsidR="002C7865">
        <w:fldChar w:fldCharType="end"/>
      </w:r>
      <w:r w:rsidR="00D9774F">
        <w:t xml:space="preserve">. Furthermore, the high number of chironomid species identified </w:t>
      </w:r>
      <w:r w:rsidR="0038165C">
        <w:t>was viewed as a</w:t>
      </w:r>
      <w:r w:rsidR="00B6582C">
        <w:t xml:space="preserve"> </w:t>
      </w:r>
      <w:r w:rsidR="0038165C">
        <w:t xml:space="preserve">potential to test the use of metabarcoding data in </w:t>
      </w:r>
      <w:r w:rsidR="00401465">
        <w:t xml:space="preserve">the </w:t>
      </w:r>
      <w:r w:rsidR="00B6582C">
        <w:t>Chironomid Pupal Exuvial Technique (</w:t>
      </w:r>
      <w:r w:rsidR="00401465">
        <w:t>CPET</w:t>
      </w:r>
      <w:r w:rsidR="00B6582C">
        <w:t>)</w:t>
      </w:r>
      <w:r w:rsidR="00401465">
        <w:t xml:space="preserve"> lake scoring system. </w:t>
      </w:r>
    </w:p>
    <w:p w14:paraId="7422D6D0" w14:textId="4417AF6A" w:rsidR="00B061AF" w:rsidRPr="00CB1E65" w:rsidRDefault="461A8542" w:rsidP="00537DC1">
      <w:pPr>
        <w:pStyle w:val="NMtext"/>
        <w:spacing w:line="360" w:lineRule="auto"/>
      </w:pPr>
      <w:r>
        <w:t>The full freshwater pilot study report can be found in Appendix 4.2</w:t>
      </w:r>
      <w:r w:rsidR="00380105">
        <w:t>.</w:t>
      </w:r>
    </w:p>
    <w:p w14:paraId="2F8CA547" w14:textId="0F20D559" w:rsidR="00B36431" w:rsidRPr="00C44D21" w:rsidRDefault="00B36431" w:rsidP="07C7CBCB">
      <w:pPr>
        <w:pStyle w:val="Heading2"/>
      </w:pPr>
      <w:bookmarkStart w:id="56" w:name="_Toc851057752"/>
      <w:bookmarkStart w:id="57" w:name="_Toc1050204661"/>
      <w:r>
        <w:t>Woodland</w:t>
      </w:r>
      <w:bookmarkEnd w:id="56"/>
      <w:bookmarkEnd w:id="57"/>
    </w:p>
    <w:p w14:paraId="1C05EF94" w14:textId="77777777" w:rsidR="007D7435" w:rsidRDefault="007D7435" w:rsidP="008B3362">
      <w:pPr>
        <w:pStyle w:val="NMtext"/>
        <w:spacing w:after="0"/>
        <w:jc w:val="both"/>
      </w:pPr>
    </w:p>
    <w:p w14:paraId="5660BF91" w14:textId="1EDC3F94" w:rsidR="00107034" w:rsidRPr="00107034" w:rsidRDefault="001124E9" w:rsidP="00AA6304">
      <w:pPr>
        <w:pStyle w:val="NMtext"/>
        <w:spacing w:line="360" w:lineRule="auto"/>
      </w:pPr>
      <w:r>
        <w:t>Overgrazing by herbivores</w:t>
      </w:r>
      <w:r w:rsidR="00786EE4">
        <w:t xml:space="preserve"> </w:t>
      </w:r>
      <w:r w:rsidR="006F75C5">
        <w:t xml:space="preserve">can have </w:t>
      </w:r>
      <w:r w:rsidR="00C167AF">
        <w:t xml:space="preserve">a </w:t>
      </w:r>
      <w:r w:rsidR="006F75C5">
        <w:t>negative impact</w:t>
      </w:r>
      <w:r w:rsidR="00C167AF">
        <w:t xml:space="preserve"> on woodland condition</w:t>
      </w:r>
      <w:r w:rsidR="007239A3">
        <w:t xml:space="preserve"> and </w:t>
      </w:r>
      <w:r w:rsidR="002959C7">
        <w:t>is one of the main</w:t>
      </w:r>
      <w:r w:rsidR="00F87C51">
        <w:t xml:space="preserve"> pressures </w:t>
      </w:r>
      <w:r w:rsidR="00AB3874">
        <w:t>on woodland</w:t>
      </w:r>
      <w:r w:rsidR="007D6E1F">
        <w:t xml:space="preserve"> habitats</w:t>
      </w:r>
      <w:r w:rsidR="00AB3874">
        <w:t xml:space="preserve"> in </w:t>
      </w:r>
      <w:r w:rsidR="007D6E1F">
        <w:t>the LLTNP</w:t>
      </w:r>
      <w:r w:rsidR="002959C7">
        <w:t>.</w:t>
      </w:r>
      <w:r w:rsidR="007239A3">
        <w:t xml:space="preserve"> </w:t>
      </w:r>
      <w:r w:rsidR="002959C7">
        <w:t>T</w:t>
      </w:r>
      <w:r w:rsidR="000375C2">
        <w:t xml:space="preserve">he </w:t>
      </w:r>
      <w:r w:rsidR="0007345E">
        <w:t>ai</w:t>
      </w:r>
      <w:r w:rsidR="000375C2">
        <w:t xml:space="preserve">m of the woodland eDNA pilot study was to </w:t>
      </w:r>
      <w:r w:rsidR="000B2BC4">
        <w:t xml:space="preserve">investigate the potential for </w:t>
      </w:r>
      <w:r w:rsidR="000375C2">
        <w:t>assess</w:t>
      </w:r>
      <w:r w:rsidR="000B2BC4">
        <w:t xml:space="preserve">ing </w:t>
      </w:r>
      <w:r w:rsidR="00AE036B">
        <w:t>herbivore impacts</w:t>
      </w:r>
      <w:r w:rsidR="00E6452A">
        <w:t xml:space="preserve"> on biodiversity and community composition of soil communities.</w:t>
      </w:r>
      <w:r w:rsidR="0007345E">
        <w:t xml:space="preserve"> </w:t>
      </w:r>
      <w:r w:rsidR="00C15834">
        <w:t>The woodland pilot study was conducted at RSPB</w:t>
      </w:r>
      <w:r w:rsidR="00554E1D">
        <w:t xml:space="preserve"> </w:t>
      </w:r>
      <w:proofErr w:type="spellStart"/>
      <w:r w:rsidR="00554E1D">
        <w:t>Inversnaid</w:t>
      </w:r>
      <w:proofErr w:type="spellEnd"/>
      <w:r w:rsidR="00554E1D">
        <w:t xml:space="preserve"> Nature Reserve</w:t>
      </w:r>
      <w:r w:rsidR="00D35B40">
        <w:t xml:space="preserve"> along the eastern bank of Loch Lomond</w:t>
      </w:r>
      <w:r w:rsidR="00554E1D">
        <w:t>.</w:t>
      </w:r>
      <w:r w:rsidR="009B2CFF">
        <w:t xml:space="preserve"> </w:t>
      </w:r>
      <w:proofErr w:type="spellStart"/>
      <w:r w:rsidR="009B2CFF">
        <w:t>Inversnaid</w:t>
      </w:r>
      <w:proofErr w:type="spellEnd"/>
      <w:r w:rsidR="009B2CFF">
        <w:t xml:space="preserve"> is impacted by </w:t>
      </w:r>
      <w:r w:rsidR="00BE1031">
        <w:t>deer and goat</w:t>
      </w:r>
      <w:r w:rsidR="00460350">
        <w:t xml:space="preserve"> </w:t>
      </w:r>
      <w:r w:rsidR="0048589E">
        <w:t xml:space="preserve">grazing </w:t>
      </w:r>
      <w:r w:rsidR="00460350">
        <w:t>activity</w:t>
      </w:r>
      <w:r w:rsidR="00D41168">
        <w:t xml:space="preserve"> and the pilot </w:t>
      </w:r>
      <w:r w:rsidR="0048589E">
        <w:t>project</w:t>
      </w:r>
      <w:r w:rsidR="00D41168">
        <w:t xml:space="preserve"> made use of existing</w:t>
      </w:r>
      <w:r w:rsidR="00C20423">
        <w:t xml:space="preserve"> experimental herbivore </w:t>
      </w:r>
      <w:proofErr w:type="spellStart"/>
      <w:r w:rsidR="00C20423">
        <w:t>exclosure</w:t>
      </w:r>
      <w:proofErr w:type="spellEnd"/>
      <w:r w:rsidR="00C20423">
        <w:t xml:space="preserve"> plots that have been in place for ~20 years.</w:t>
      </w:r>
      <w:r w:rsidR="00340BA5">
        <w:t xml:space="preserve"> Sampl</w:t>
      </w:r>
      <w:r w:rsidR="231C48D8">
        <w:t xml:space="preserve">e collection </w:t>
      </w:r>
      <w:r w:rsidR="00340BA5">
        <w:t xml:space="preserve">consisted of </w:t>
      </w:r>
      <w:r w:rsidR="005C1296">
        <w:t xml:space="preserve">three </w:t>
      </w:r>
      <w:r w:rsidR="00A422FE">
        <w:t>samples</w:t>
      </w:r>
      <w:r w:rsidR="00D05FDD">
        <w:t xml:space="preserve"> collected from </w:t>
      </w:r>
      <w:r w:rsidR="005C1296">
        <w:t xml:space="preserve">each of </w:t>
      </w:r>
      <w:r w:rsidR="00991807">
        <w:t>eight</w:t>
      </w:r>
      <w:r w:rsidR="00D05FDD">
        <w:t xml:space="preserve"> 2m x 2m plots, </w:t>
      </w:r>
      <w:r w:rsidR="00991807">
        <w:t>four</w:t>
      </w:r>
      <w:r w:rsidR="00D05FDD">
        <w:t xml:space="preserve"> from within the fenced </w:t>
      </w:r>
      <w:proofErr w:type="spellStart"/>
      <w:r w:rsidR="00D05FDD">
        <w:t>exc</w:t>
      </w:r>
      <w:r w:rsidR="000F2762">
        <w:t>losure</w:t>
      </w:r>
      <w:r w:rsidR="00B4373B">
        <w:t>s</w:t>
      </w:r>
      <w:proofErr w:type="spellEnd"/>
      <w:r w:rsidR="7892D124">
        <w:t>,</w:t>
      </w:r>
      <w:r w:rsidR="000F2762">
        <w:t xml:space="preserve"> and </w:t>
      </w:r>
      <w:r w:rsidR="00B4373B">
        <w:t>four</w:t>
      </w:r>
      <w:r w:rsidR="000F2762">
        <w:t xml:space="preserve"> </w:t>
      </w:r>
      <w:r w:rsidR="007D32EC">
        <w:t>in the immediately adjacent unfenced woodland</w:t>
      </w:r>
      <w:r w:rsidR="005C1296">
        <w:t>, totalling 24 samples</w:t>
      </w:r>
      <w:r w:rsidR="007D32EC">
        <w:t xml:space="preserve">. </w:t>
      </w:r>
      <w:r w:rsidR="00323DA0">
        <w:t xml:space="preserve">Additionally, </w:t>
      </w:r>
      <w:r w:rsidR="008A1A8C">
        <w:t xml:space="preserve">a </w:t>
      </w:r>
      <w:r w:rsidR="00E23225">
        <w:t>composite</w:t>
      </w:r>
      <w:r w:rsidR="008A1A8C">
        <w:t xml:space="preserve"> sample </w:t>
      </w:r>
      <w:r w:rsidR="005C1296">
        <w:t>was</w:t>
      </w:r>
      <w:r w:rsidR="001F249D">
        <w:t xml:space="preserve"> collected</w:t>
      </w:r>
      <w:r w:rsidR="005C1296">
        <w:t xml:space="preserve"> from each </w:t>
      </w:r>
      <w:r w:rsidR="00AD0742">
        <w:t xml:space="preserve">larger 10m x 10m </w:t>
      </w:r>
      <w:r w:rsidR="005C1296">
        <w:t>plot (</w:t>
      </w:r>
      <w:r w:rsidR="00CF7012">
        <w:t xml:space="preserve">eight </w:t>
      </w:r>
      <w:r w:rsidR="000701AB">
        <w:t>samples)</w:t>
      </w:r>
      <w:r w:rsidR="006B0CD5">
        <w:t xml:space="preserve">, to assess whether the </w:t>
      </w:r>
      <w:r w:rsidR="0077236E">
        <w:t>more cost-effective</w:t>
      </w:r>
      <w:r w:rsidR="006B0CD5">
        <w:t xml:space="preserve"> route of composite sampling would yield similar results to replicate sampling</w:t>
      </w:r>
      <w:r w:rsidR="000701AB" w:rsidDel="00142E13">
        <w:t>.</w:t>
      </w:r>
      <w:r w:rsidR="00323DA0">
        <w:t xml:space="preserve"> </w:t>
      </w:r>
      <w:r w:rsidR="00C21C22">
        <w:t xml:space="preserve">Samples </w:t>
      </w:r>
      <w:r w:rsidR="00EC7A2E">
        <w:t>were</w:t>
      </w:r>
      <w:r w:rsidR="00C21C22">
        <w:t xml:space="preserve"> processed using the </w:t>
      </w:r>
      <w:r w:rsidR="00170657">
        <w:t>b</w:t>
      </w:r>
      <w:r w:rsidR="00C21C22">
        <w:t>acteria</w:t>
      </w:r>
      <w:r w:rsidR="0087763B">
        <w:t xml:space="preserve"> </w:t>
      </w:r>
      <w:r w:rsidR="002C7865">
        <w:fldChar w:fldCharType="begin"/>
      </w:r>
      <w:r w:rsidR="00D12125">
        <w:instrText xml:space="preserve"> ADDIN ZOTERO_ITEM CSL_CITATION {"citationID":"VVBE233Y","properties":{"formattedCitation":"(Caporaso et al., 2010)","plainCitation":"(Caporaso et al., 2010)","noteIndex":0},"citationItems":[{"id":3839,"uris":["http://zotero.org/groups/4440035/items/7DPGJVMX"],"itemData":{"id":3839,"type":"article-journal","container-title":"Nature Methods","DOI":"10.1038/nmeth.f.303","ISSN":"1548-7091, 1548-7105","issue":"5","journalAbbreviation":"Nat Methods","language":"en","page":"335-336","source":"DOI.org (Crossref)","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C7865">
        <w:fldChar w:fldCharType="separate"/>
      </w:r>
      <w:r w:rsidR="00D12125">
        <w:rPr>
          <w:noProof/>
        </w:rPr>
        <w:t>(Caporaso et al., 2010)</w:t>
      </w:r>
      <w:r w:rsidR="002C7865">
        <w:fldChar w:fldCharType="end"/>
      </w:r>
      <w:r w:rsidR="00C21C22">
        <w:t xml:space="preserve">, </w:t>
      </w:r>
      <w:r w:rsidR="00170657">
        <w:t>f</w:t>
      </w:r>
      <w:r w:rsidR="00C21C22">
        <w:t>ung</w:t>
      </w:r>
      <w:r w:rsidR="00D12125">
        <w:t xml:space="preserve">i </w:t>
      </w:r>
      <w:r w:rsidR="00D12125">
        <w:fldChar w:fldCharType="begin"/>
      </w:r>
      <w:r w:rsidR="00FE0C11">
        <w:instrText xml:space="preserve"> ADDIN ZOTERO_ITEM CSL_CITATION {"citationID":"QS807PvU","properties":{"formattedCitation":"(White et al., 1990)","plainCitation":"(White et al., 1990)","noteIndex":0},"citationItems":[{"id":6667,"uris":["http://zotero.org/users/10679637/items/CMVYD3IT"],"itemData":{"id":6667,"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3",1,24]]},"issued":{"date-parts":[["1990"]]}}}],"schema":"https://github.com/citation-style-language/schema/raw/master/csl-citation.json"} </w:instrText>
      </w:r>
      <w:r w:rsidR="00D12125">
        <w:fldChar w:fldCharType="separate"/>
      </w:r>
      <w:r w:rsidR="00444DB8">
        <w:rPr>
          <w:noProof/>
        </w:rPr>
        <w:t>(White et al., 1990)</w:t>
      </w:r>
      <w:r w:rsidR="00D12125">
        <w:fldChar w:fldCharType="end"/>
      </w:r>
      <w:r w:rsidR="21AC4C48">
        <w:t>,</w:t>
      </w:r>
      <w:r w:rsidR="00C21C22">
        <w:t xml:space="preserve"> and </w:t>
      </w:r>
      <w:r w:rsidR="00170657">
        <w:t>s</w:t>
      </w:r>
      <w:r w:rsidR="00C21C22">
        <w:t xml:space="preserve">oil </w:t>
      </w:r>
      <w:r w:rsidR="00170657">
        <w:t>f</w:t>
      </w:r>
      <w:r w:rsidR="00C21C22">
        <w:t>auna assays</w:t>
      </w:r>
      <w:r w:rsidR="00142E13">
        <w:t xml:space="preserve"> </w:t>
      </w:r>
      <w:r w:rsidR="00D12125">
        <w:fldChar w:fldCharType="begin"/>
      </w:r>
      <w:r w:rsidR="00D12125">
        <w:instrText xml:space="preserve"> ADDIN ZOTERO_ITEM CSL_CITATION {"citationID":"ZJWz9d60","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D12125">
        <w:fldChar w:fldCharType="separate"/>
      </w:r>
      <w:r w:rsidR="00D12125">
        <w:rPr>
          <w:noProof/>
        </w:rPr>
        <w:t>(Capra et al., 2016)</w:t>
      </w:r>
      <w:r w:rsidR="00D12125">
        <w:fldChar w:fldCharType="end"/>
      </w:r>
      <w:r w:rsidR="00C21C22">
        <w:t xml:space="preserve">. </w:t>
      </w:r>
    </w:p>
    <w:p w14:paraId="733C62DD" w14:textId="09B9F137" w:rsidR="008F6A32" w:rsidRPr="00A24159" w:rsidRDefault="00AA1031" w:rsidP="00AA6304">
      <w:pPr>
        <w:pStyle w:val="NMtext"/>
        <w:spacing w:line="360" w:lineRule="auto"/>
      </w:pPr>
      <w:r>
        <w:t xml:space="preserve">All three assays resulted in a high number of OTUs detected. </w:t>
      </w:r>
      <w:r w:rsidR="009203C7">
        <w:t>There w</w:t>
      </w:r>
      <w:r w:rsidR="00480648">
        <w:t>as</w:t>
      </w:r>
      <w:r w:rsidR="009203C7">
        <w:t xml:space="preserve"> </w:t>
      </w:r>
      <w:r w:rsidR="00480648">
        <w:t xml:space="preserve">no clear statistical evidence that communities were discernible </w:t>
      </w:r>
      <w:r w:rsidR="00EC7A2E">
        <w:t xml:space="preserve">between grazed and ungrazed plots. </w:t>
      </w:r>
      <w:r w:rsidR="004C6405">
        <w:t>Overall</w:t>
      </w:r>
      <w:r w:rsidR="006342F9">
        <w:t>,</w:t>
      </w:r>
      <w:r w:rsidR="004C6405">
        <w:t xml:space="preserve"> OTU richness captured by three replicate samples in a plot was higher than captured by the one sample composed of three replicates. In terms of community similarity, mixed samples generally coincide</w:t>
      </w:r>
      <w:r w:rsidR="00FC202E">
        <w:t>d</w:t>
      </w:r>
      <w:r w:rsidR="004C6405">
        <w:t xml:space="preserve"> with replicates in visual representations, although with a substantial level of variation between plots and assays. For some applications, where capturing the entire biodiversity richness is not required, such as landscape</w:t>
      </w:r>
      <w:r w:rsidR="002A3F52">
        <w:t xml:space="preserve"> or habitat</w:t>
      </w:r>
      <w:r w:rsidR="004C6405">
        <w:t xml:space="preserve"> model building, it appears </w:t>
      </w:r>
      <w:r w:rsidR="004C6405">
        <w:lastRenderedPageBreak/>
        <w:t>to be reasonable to use a single composite sample comprised of multiple subsamples</w:t>
      </w:r>
      <w:r w:rsidR="00923413">
        <w:t>, allowing for more replicate plots to be included in studies</w:t>
      </w:r>
      <w:r w:rsidR="7ABEBDB8">
        <w:t xml:space="preserve"> and </w:t>
      </w:r>
      <w:r w:rsidR="00923413">
        <w:t>survey designs</w:t>
      </w:r>
      <w:r w:rsidR="00827382">
        <w:t xml:space="preserve">. </w:t>
      </w:r>
    </w:p>
    <w:p w14:paraId="5AD4AA69" w14:textId="17E5A5A3" w:rsidR="008F6A32" w:rsidRPr="004719AF" w:rsidRDefault="008F6A32" w:rsidP="004719AF">
      <w:pPr>
        <w:pStyle w:val="Heading3"/>
        <w:spacing w:line="360" w:lineRule="auto"/>
        <w:jc w:val="left"/>
        <w:rPr>
          <w:color w:val="146568"/>
        </w:rPr>
      </w:pPr>
      <w:r w:rsidRPr="004719AF">
        <w:rPr>
          <w:color w:val="146568"/>
        </w:rPr>
        <w:t>Key outcomes</w:t>
      </w:r>
    </w:p>
    <w:p w14:paraId="4DDBD0D2" w14:textId="77777777" w:rsidR="009C1D6C" w:rsidRPr="00FC1DBB" w:rsidRDefault="009C1D6C" w:rsidP="004719AF">
      <w:pPr>
        <w:pStyle w:val="NMtext"/>
        <w:spacing w:line="360" w:lineRule="auto"/>
      </w:pPr>
      <w:r w:rsidRPr="00FC1DBB">
        <w:t xml:space="preserve">Do the eDNA primers initially being trialled provide useful taxonomic information in the context of long-term monitoring in each habitat? </w:t>
      </w:r>
    </w:p>
    <w:p w14:paraId="3BE13B19" w14:textId="752F5A94" w:rsidR="009C1D6C" w:rsidRDefault="3EB32AE7" w:rsidP="00AA6304">
      <w:pPr>
        <w:pStyle w:val="NMtext"/>
        <w:spacing w:line="360" w:lineRule="auto"/>
      </w:pPr>
      <w:r>
        <w:t>Invertebrate i</w:t>
      </w:r>
      <w:r w:rsidR="3E6F4B84">
        <w:t xml:space="preserve">ndicator species </w:t>
      </w:r>
      <w:r>
        <w:t xml:space="preserve">that are </w:t>
      </w:r>
      <w:r w:rsidR="39D3642D">
        <w:t xml:space="preserve">generally </w:t>
      </w:r>
      <w:r>
        <w:t xml:space="preserve">utilised </w:t>
      </w:r>
      <w:r w:rsidR="3E6F4B84">
        <w:t xml:space="preserve">in soils </w:t>
      </w:r>
      <w:r w:rsidR="39D3642D">
        <w:t>include</w:t>
      </w:r>
      <w:r w:rsidR="0419D172">
        <w:t>, among others,</w:t>
      </w:r>
      <w:r w:rsidR="0C56B3D3">
        <w:t xml:space="preserve"> earthworms, </w:t>
      </w:r>
      <w:r>
        <w:t>nematodes</w:t>
      </w:r>
      <w:r w:rsidR="0885B5C0">
        <w:t>,</w:t>
      </w:r>
      <w:r w:rsidR="39D3642D">
        <w:t xml:space="preserve"> </w:t>
      </w:r>
      <w:r w:rsidR="19D01818">
        <w:t>mites</w:t>
      </w:r>
      <w:r w:rsidR="00444DB8">
        <w:t>,</w:t>
      </w:r>
      <w:r w:rsidR="39D3642D">
        <w:t xml:space="preserve"> and springtails</w:t>
      </w:r>
      <w:r w:rsidR="00444DB8">
        <w:t xml:space="preserve"> </w:t>
      </w:r>
      <w:r w:rsidR="00444DB8">
        <w:fldChar w:fldCharType="begin"/>
      </w:r>
      <w:r w:rsidR="00282950">
        <w:instrText xml:space="preserve"> ADDIN ZOTERO_ITEM CSL_CITATION {"citationID":"Mga9gNhQ","properties":{"formattedCitation":"(Blair et al., 1996; Manu et al., 2021; Stork and Eggleton, 2009)","plainCitation":"(Blair et al., 1996; Manu et al., 2021; Stork and Eggleton, 2009)","noteIndex":0},"citationItems":[{"id":6639,"uris":["http://zotero.org/groups/4440035/items/EBS5Y493"],"itemData":{"id":6639,"type":"chapter","container-title":"SSSA Special Publications","event-place":"Madison, WI, USA","ISBN":"978-0-89118-944-2","language":"en","note":"DOI: 10.2136/sssaspecpub49.c16","page":"273-291","publisher":"Soil Science Society of America","publisher-place":"Madison, WI, USA","source":"DOI.org (Crossref)","title":"Soil Invertebrates as Indicators of Soil Quality","URL":"http://doi.wiley.com/10.2136/sssaspecpub49.c16","editor":[{"family":"Doran","given":"John W."},{"family":"Jones","given":"Alice J."}],"author":[{"family":"Blair","given":"John M."},{"family":"Bohlen","given":"Patrick J."},{"family":"Freckman","given":"Diana W."}],"accessed":{"date-parts":[["2023",1,9]]},"issued":{"date-parts":[["1996"]]}}},{"id":6638,"uris":["http://zotero.org/groups/4440035/items/TEYU5JFI"],"itemData":{"id":6638,"type":"article-journal","abstract":"Abstract\n            The aim of the present study was to establish the effect of management type and of environmental variables on the structure, abundance and species richness of soil mites (Acari: Mesostigmata) in twelve urban green areas in Bucharest-Romania. Three categories of ecosystem based upon management type were investigated: protected area, managed (metropolitan, municipal and district parks) and unmanaged urban areas. The environmental variables which were analysed were: soil and air temperature, soil moisture and atmospheric humidity, soil pH and soil penetration resistance. In June 2017, 480 soil samples were taken, using MacFadyen soil core. The same number of measures was made for quantification of environmental variables. Considering these, we observed that soil temperature, air temperature, air humidity and soil penetration resistance differed significantly between all three types of managed urban green area. All investigated environmental variables, especially soil pH, were significantly related to community assemblage. Analysing the entire Mesostigmata community, 68 species were identified, with 790 individuals and 49 immatures. In order to highlight the response of the soil mite communities to the urban conditions, Shannon, dominance, equitability and soil maturity indices were quantified. With one exception (numerical abundance), these indices recorded higher values in unmanaged green areas compared to managed ecosystems. The same trend was observed between different types of managed green areas, with metropolitan parks having a richer acarological fauna than the municipal or district parks.","container-title":"Scientific Reports","DOI":"10.1038/s41598-021-83417-4","ISSN":"2045-2322","issue":"1","journalAbbreviation":"Sci Rep","language":"en","page":"3794","source":"DOI.org (Crossref)","title":"Soil mite communities (Acari: Mesostigmata) as indicators of urban ecosystems in Bucharest, Romania","title-short":"Soil mite communities (Acari","volume":"11","author":[{"family":"Manu","given":"M."},{"family":"Băncilă","given":"R. I."},{"family":"Bîrsan","given":"C. C."},{"family":"Mountford","given":"O."},{"family":"Onete","given":"M."}],"issued":{"date-parts":[["2021",2,15]]}}},{"id":6640,"uris":["http://zotero.org/groups/4440035/items/5U5US688"],"itemData":{"id":6640,"type":"article-journal","abstract":"Invertebrates are an integral part of soils and are important in determining ecosystems. Third, we describe the most the suitability of soilsfor the sustainable production of healthy crops or trees. We discuss important invertebrate components and the importance of the soil invertebratefauna in relation to terrestrial habitats and global their role in soil processes. Fourth, we disbiodiversity as we understand it We describe the role of the main invertebrate groups in cuss problems of sampling, identification, soils, including earthwormsy termitesy springtails, andnematodes, and how they determine and geographical distribution. Fifth, we soil quality. Practical problems in dealing with the invertebrate fauna include sampling, consider how different measures of invertaxonomy and availability of biological information on species. Various measures are tebrate biodiversity (biomass and abunavailable that use invertebrates to assess soil quality, each with its advantages and dance; species richness) and ecological disadvantages. They include abundance, biomass, density, species richness, trophic/guild complexity (trophic group analysis; food structure, food web structure, keystone species and ecosystem engineers. We propose the web studies; recognition of keystone three most useful and practical of these as suitable to be combined with other biological species/ecosystem engineers) have been or (microbial) and non-biological (hydrological, physical, chemical) criteria into a single could be used to indicate management-inindex of soil quality that might be used on a regional, if not international basis.","container-title":"American Journal of Alternative Agriculture","DOI":"10.1017/S0889189300004446","ISSN":"0889-1893, 1478-5498","issue":"1-2","journalAbbreviation":"am j alt ag","language":"en","page":"38-47","source":"DOI.org (Crossref)","title":"Invertebrates as determinants and indicators of soil quality","volume":"7","author":[{"family":"Stork","given":"Nigel E."},{"family":"Eggleton","given":"Paul"}],"issued":{"date-parts":[["2009"]]}}}],"schema":"https://github.com/citation-style-language/schema/raw/master/csl-citation.json"} </w:instrText>
      </w:r>
      <w:r w:rsidR="00444DB8">
        <w:fldChar w:fldCharType="separate"/>
      </w:r>
      <w:r w:rsidR="00282950">
        <w:rPr>
          <w:noProof/>
        </w:rPr>
        <w:t>(Blair et al., 1996; Manu et al., 2021; Stork and Eggleton, 2009)</w:t>
      </w:r>
      <w:r w:rsidR="00444DB8">
        <w:fldChar w:fldCharType="end"/>
      </w:r>
      <w:r w:rsidR="2D6C386D">
        <w:t>. The invertebrate assay used for soil</w:t>
      </w:r>
      <w:r w:rsidR="0A7AD1A4">
        <w:t xml:space="preserve"> in this pilot study does detect members of these taxonomic </w:t>
      </w:r>
      <w:r w:rsidR="0AD62A09">
        <w:t>groups but</w:t>
      </w:r>
      <w:r w:rsidR="0A7AD1A4">
        <w:t xml:space="preserve"> does not identify many to species level</w:t>
      </w:r>
      <w:r w:rsidR="7E08F445">
        <w:t xml:space="preserve">. Similarly, the taxonomic resolution for the </w:t>
      </w:r>
      <w:proofErr w:type="spellStart"/>
      <w:r w:rsidR="7E08F445">
        <w:t>bacteria</w:t>
      </w:r>
      <w:proofErr w:type="spellEnd"/>
      <w:r w:rsidR="7E08F445">
        <w:t xml:space="preserve"> and fungal assays is generally at family or genus level.</w:t>
      </w:r>
      <w:r w:rsidR="56DC3EAF">
        <w:t xml:space="preserve"> T</w:t>
      </w:r>
      <w:r w:rsidR="180E162E">
        <w:t xml:space="preserve">hese assays are of limited use for identifying indicator species that are </w:t>
      </w:r>
      <w:r w:rsidR="32A123B2">
        <w:t>the focus of conventional methods.</w:t>
      </w:r>
      <w:bookmarkStart w:id="58" w:name="_Int_l9t8BkVv"/>
      <w:bookmarkEnd w:id="58"/>
    </w:p>
    <w:p w14:paraId="6E1F6677" w14:textId="77777777" w:rsidR="004845A1" w:rsidRPr="00FC1DBB" w:rsidRDefault="004845A1" w:rsidP="00AA6304">
      <w:pPr>
        <w:pStyle w:val="NMtext"/>
        <w:spacing w:line="360" w:lineRule="auto"/>
      </w:pPr>
      <w:r w:rsidRPr="00FC1DBB">
        <w:t xml:space="preserve">Do the resultant ecological communities provide an indication that they are likely to be different across habitat conditions/classifications? </w:t>
      </w:r>
    </w:p>
    <w:p w14:paraId="0BDACA9C" w14:textId="6C3057BD" w:rsidR="005109E9" w:rsidRDefault="7F5DBA9A" w:rsidP="00AA6304">
      <w:pPr>
        <w:pStyle w:val="NMtext"/>
        <w:spacing w:line="360" w:lineRule="auto"/>
      </w:pPr>
      <w:r>
        <w:t xml:space="preserve">Based on </w:t>
      </w:r>
      <w:r w:rsidR="00F153DC">
        <w:t xml:space="preserve">the </w:t>
      </w:r>
      <w:r w:rsidR="0B16E27C">
        <w:t xml:space="preserve">pilot </w:t>
      </w:r>
      <w:r w:rsidR="00F153DC">
        <w:t>results</w:t>
      </w:r>
      <w:r w:rsidR="004845A1">
        <w:t>,</w:t>
      </w:r>
      <w:r w:rsidR="00F153DC">
        <w:t xml:space="preserve"> it was </w:t>
      </w:r>
      <w:r w:rsidR="00A56530">
        <w:t>considered unlikely that continuing to focus on grazing pressures would result in clear</w:t>
      </w:r>
      <w:r w:rsidR="00E83A55">
        <w:t xml:space="preserve">ly different communities and it was </w:t>
      </w:r>
      <w:r w:rsidR="00F153DC">
        <w:t xml:space="preserve">decided not to pursue grazing pressure </w:t>
      </w:r>
      <w:r w:rsidR="00B269CB">
        <w:t xml:space="preserve">specifically </w:t>
      </w:r>
      <w:r w:rsidR="00F153DC">
        <w:t xml:space="preserve">as </w:t>
      </w:r>
      <w:r w:rsidR="00741D5D">
        <w:t xml:space="preserve">the key biodiversity pressure under investigation in the </w:t>
      </w:r>
      <w:r w:rsidR="00BF14BA">
        <w:t>Phase 2</w:t>
      </w:r>
      <w:r w:rsidR="0076329E">
        <w:t xml:space="preserve"> </w:t>
      </w:r>
      <w:r w:rsidR="0076329E" w:rsidRPr="00385E58">
        <w:t>eDNA survey</w:t>
      </w:r>
      <w:r w:rsidR="00741D5D">
        <w:t>.</w:t>
      </w:r>
      <w:r w:rsidR="00AA1031">
        <w:t xml:space="preserve"> Instead</w:t>
      </w:r>
      <w:r w:rsidR="006A232B">
        <w:t>,</w:t>
      </w:r>
      <w:r w:rsidR="00AA1031">
        <w:t xml:space="preserve"> a </w:t>
      </w:r>
      <w:r w:rsidR="00BD3320">
        <w:t>different gradient was sought – woodland restoration.</w:t>
      </w:r>
      <w:r w:rsidR="00AA1031">
        <w:t xml:space="preserve"> </w:t>
      </w:r>
      <w:r w:rsidR="00542B5E">
        <w:t>S</w:t>
      </w:r>
      <w:r w:rsidR="000704EA">
        <w:t xml:space="preserve">oil is the most popular substrate for eDNA sampling for </w:t>
      </w:r>
      <w:r w:rsidR="00542B5E">
        <w:t>ecosystem restoration studies, and soil microbial communities the</w:t>
      </w:r>
      <w:r w:rsidR="004745ED">
        <w:t xml:space="preserve"> most targeted taxa</w:t>
      </w:r>
      <w:r w:rsidR="00282950">
        <w:t xml:space="preserve"> </w:t>
      </w:r>
      <w:r w:rsidR="00282950">
        <w:fldChar w:fldCharType="begin"/>
      </w:r>
      <w:r w:rsidR="00282950">
        <w:instrText xml:space="preserve"> ADDIN ZOTERO_ITEM CSL_CITATION {"citationID":"jcy5XRzP","properties":{"formattedCitation":"(van der Heyde et al., 2022)","plainCitation":"(van der Heyde et al., 2022)","noteIndex":0},"citationItems":[{"id":4566,"uris":["http://zotero.org/groups/4440035/items/LAKKW7VH"],"itemData":{"id":4566,"type":"article-journal","abstract":"Ecological restoration of terrestrial environments is a globally important process to combat the loss of biodiversity and ecosystem services. Holistic monitoring of restored biota and active management of restoration is necessary to improve restoration processes and outcomes, and provide evidence to stakeholders that targets are being achieved. Increasingly, environmental DNA (eDNA) metabarcoding is used as a restoration monitoring tool because it is able to generate biodiversity data rapidly, accurately, non-destructively, and reliably, on a wide breadth of organisms from soil microbes to mammals. The overall objective of this review is to discuss the key factors to consider in the use of environmental DNA for monitoring of restored terrestrial ecosystems, hopefully improving monitoring, and ultimately, restoration outcomes. We identified that the majority of eDNA based studies of ecosystem restoration are currently conducted in Europe, North America, and Australia, and that almost half of total studies were published in 2021–22. Soil was the most popular sample substrate, soil microbial communities the most targeted taxa, and forests the most studied ecosystem. We suggest there is no ‘one size fits all’ approach to restoration monitoring using eDNA, and discuss survey design. Factors to consider include substrate selection, sample collection and storage, assay selection, and data interpretation, all of which require careful planning to obtain reliable, and accurate information that can be used for restoration monitoring and decision making. We explore future directions for research and argue that eDNA metabarcoding can be a useful tool in the restoration monitoring ‘toolkit’, but requires informed application and greater accessibility to data by a wide spectrum of stakeholders.","container-title":"Science of The Total Environment","DOI":"10.1016/j.scitotenv.2022.157617","ISSN":"0048-9697","journalAbbreviation":"Science of The Total Environment","language":"en","page":"157617","source":"ScienceDirect","title":"Key factors to consider in the use of environmental DNA metabarcoding to monitor terrestrial ecological restoration","volume":"848","author":[{"family":"Heyde","given":"Mieke","non-dropping-particle":"van der"},{"family":"Bunce","given":"Michael"},{"family":"Nevill","given":"Paul"}],"issued":{"date-parts":[["2022",11,20]]}}}],"schema":"https://github.com/citation-style-language/schema/raw/master/csl-citation.json"} </w:instrText>
      </w:r>
      <w:r w:rsidR="00282950">
        <w:fldChar w:fldCharType="separate"/>
      </w:r>
      <w:r w:rsidR="00282950">
        <w:rPr>
          <w:noProof/>
        </w:rPr>
        <w:t>(van der Heyde et al., 2022)</w:t>
      </w:r>
      <w:r w:rsidR="00282950">
        <w:fldChar w:fldCharType="end"/>
      </w:r>
      <w:r w:rsidR="000433CC">
        <w:t xml:space="preserve">. </w:t>
      </w:r>
      <w:r w:rsidR="00A26DAD">
        <w:t>T</w:t>
      </w:r>
      <w:r w:rsidR="00D441BE">
        <w:t xml:space="preserve">he peatland </w:t>
      </w:r>
      <w:r w:rsidR="00C4298C">
        <w:t>pilot study</w:t>
      </w:r>
      <w:r w:rsidR="00801E04">
        <w:t xml:space="preserve"> indicated that the soil fauna assay </w:t>
      </w:r>
      <w:r w:rsidR="00A26DAD">
        <w:t>did result in community</w:t>
      </w:r>
      <w:r w:rsidR="00C4298C">
        <w:t xml:space="preserve"> </w:t>
      </w:r>
      <w:r w:rsidR="00A26DAD">
        <w:t xml:space="preserve">differences </w:t>
      </w:r>
      <w:r w:rsidR="00C4298C">
        <w:t>across the gradient being investigated</w:t>
      </w:r>
      <w:r w:rsidR="00A26DAD">
        <w:t xml:space="preserve"> (see following section)</w:t>
      </w:r>
      <w:r w:rsidR="002B23E6">
        <w:t>. As a result of these considerations</w:t>
      </w:r>
      <w:r w:rsidR="00C76AC9">
        <w:t>,</w:t>
      </w:r>
      <w:r w:rsidR="002B23E6">
        <w:t xml:space="preserve"> and in the absence of pilot study data </w:t>
      </w:r>
      <w:r w:rsidR="005109E9">
        <w:t>in a woodland restoration context,</w:t>
      </w:r>
      <w:r w:rsidR="00C76AC9">
        <w:t xml:space="preserve"> i</w:t>
      </w:r>
      <w:r w:rsidR="00AA1031">
        <w:t>t was decided that all three assays be kept</w:t>
      </w:r>
      <w:r w:rsidR="00C76AC9">
        <w:t xml:space="preserve"> for the woodland restoration study</w:t>
      </w:r>
      <w:r w:rsidR="00AA1031">
        <w:t>.</w:t>
      </w:r>
      <w:r w:rsidR="002A7D54">
        <w:t xml:space="preserve"> </w:t>
      </w:r>
    </w:p>
    <w:p w14:paraId="72D1446A" w14:textId="38371E37" w:rsidR="008F6A32" w:rsidRPr="00A24159" w:rsidRDefault="035E87F6" w:rsidP="00AA6304">
      <w:pPr>
        <w:pStyle w:val="NMtext"/>
        <w:spacing w:line="360" w:lineRule="auto"/>
      </w:pPr>
      <w:r>
        <w:t>Additionally, i</w:t>
      </w:r>
      <w:r w:rsidR="002A7D54">
        <w:t>t was decided to use composite samples</w:t>
      </w:r>
      <w:r w:rsidR="00AD0742">
        <w:t>, with subsamples collected across a 10m x 10m plot</w:t>
      </w:r>
      <w:r w:rsidR="005109E9">
        <w:t>, allowing more plots to be analysed</w:t>
      </w:r>
      <w:r w:rsidR="00EF284E">
        <w:t xml:space="preserve"> across more sites</w:t>
      </w:r>
      <w:r w:rsidR="00AD0742">
        <w:t>.</w:t>
      </w:r>
      <w:r w:rsidR="00741D5D">
        <w:t xml:space="preserve"> </w:t>
      </w:r>
    </w:p>
    <w:p w14:paraId="3BA7DB9F" w14:textId="2F225EF9" w:rsidR="009616D3" w:rsidRDefault="152EBEE9" w:rsidP="00AA6304">
      <w:pPr>
        <w:pStyle w:val="NMtext"/>
        <w:spacing w:after="200" w:line="360" w:lineRule="auto"/>
      </w:pPr>
      <w:r>
        <w:t>The full woodland pilot study report can be found in Appendix 4.3</w:t>
      </w:r>
    </w:p>
    <w:p w14:paraId="4E6940A9" w14:textId="77777777" w:rsidR="00A222A7" w:rsidRPr="009F4CA1" w:rsidRDefault="00A222A7" w:rsidP="2C37D369">
      <w:pPr>
        <w:pStyle w:val="NMtext"/>
        <w:spacing w:after="200"/>
        <w:jc w:val="both"/>
      </w:pPr>
    </w:p>
    <w:p w14:paraId="03B292A9" w14:textId="7519292C" w:rsidR="00B36431" w:rsidRPr="00A426C8" w:rsidRDefault="00B36431" w:rsidP="07C7CBCB">
      <w:pPr>
        <w:pStyle w:val="Heading2"/>
        <w:rPr>
          <w:rStyle w:val="Heading1Char"/>
          <w:sz w:val="36"/>
          <w:szCs w:val="36"/>
        </w:rPr>
      </w:pPr>
      <w:bookmarkStart w:id="59" w:name="_Toc187560396"/>
      <w:bookmarkStart w:id="60" w:name="_Toc1638263911"/>
      <w:r>
        <w:lastRenderedPageBreak/>
        <w:t>Peatland</w:t>
      </w:r>
      <w:bookmarkEnd w:id="59"/>
      <w:bookmarkEnd w:id="60"/>
    </w:p>
    <w:p w14:paraId="68965206" w14:textId="77777777" w:rsidR="007D7435" w:rsidRDefault="007D7435" w:rsidP="008B3362">
      <w:pPr>
        <w:pStyle w:val="NMtext"/>
        <w:spacing w:after="0"/>
        <w:jc w:val="both"/>
      </w:pPr>
    </w:p>
    <w:p w14:paraId="30CEE6FA" w14:textId="6D5C6C97" w:rsidR="00AC08DA" w:rsidRDefault="007134CA" w:rsidP="00B13A9B">
      <w:pPr>
        <w:pStyle w:val="NMtext"/>
        <w:spacing w:after="0" w:line="360" w:lineRule="auto"/>
      </w:pPr>
      <w:r>
        <w:t>Mo</w:t>
      </w:r>
      <w:r w:rsidR="00A13951">
        <w:t>st</w:t>
      </w:r>
      <w:r>
        <w:t xml:space="preserve"> of Scotland’s peatland</w:t>
      </w:r>
      <w:r w:rsidR="00A13951">
        <w:t xml:space="preserve"> is considered degraded. This is mainly </w:t>
      </w:r>
      <w:r w:rsidR="00453D68">
        <w:t>the</w:t>
      </w:r>
      <w:r w:rsidR="00A13951">
        <w:t xml:space="preserve"> result of </w:t>
      </w:r>
      <w:r w:rsidR="0077236E">
        <w:t>artificial</w:t>
      </w:r>
      <w:r w:rsidR="005A2EC6">
        <w:t xml:space="preserve"> </w:t>
      </w:r>
      <w:r w:rsidR="00A13951">
        <w:t xml:space="preserve">drainage </w:t>
      </w:r>
      <w:r w:rsidR="005A2EC6">
        <w:t>channels</w:t>
      </w:r>
      <w:r w:rsidR="7E17C003">
        <w:t xml:space="preserve">, </w:t>
      </w:r>
      <w:r w:rsidR="0077236E">
        <w:t xml:space="preserve">land </w:t>
      </w:r>
      <w:r w:rsidR="7E17C003">
        <w:t>use conversion,</w:t>
      </w:r>
      <w:r w:rsidR="005A2EC6">
        <w:t xml:space="preserve"> and overgrazing</w:t>
      </w:r>
      <w:r w:rsidR="007952DC">
        <w:t>. The aim of the p</w:t>
      </w:r>
      <w:r w:rsidR="00FE4DD5">
        <w:t xml:space="preserve">eatland eDNA pilot study was to </w:t>
      </w:r>
      <w:r w:rsidR="00114102">
        <w:t xml:space="preserve">investigate the potential for </w:t>
      </w:r>
      <w:r w:rsidR="000A1237">
        <w:t>assess</w:t>
      </w:r>
      <w:r w:rsidR="00114102">
        <w:t>ing</w:t>
      </w:r>
      <w:r w:rsidR="000A1237">
        <w:t xml:space="preserve"> </w:t>
      </w:r>
      <w:r w:rsidR="00020D8D">
        <w:t xml:space="preserve">degraded </w:t>
      </w:r>
      <w:r w:rsidR="00114102">
        <w:t xml:space="preserve">and restored </w:t>
      </w:r>
      <w:r w:rsidR="00570808">
        <w:t>peat</w:t>
      </w:r>
      <w:r w:rsidR="00F9453E">
        <w:t>land</w:t>
      </w:r>
      <w:r w:rsidR="00570808">
        <w:t xml:space="preserve"> </w:t>
      </w:r>
      <w:r w:rsidR="00170A49">
        <w:t xml:space="preserve">at two sites </w:t>
      </w:r>
      <w:r w:rsidR="00570808">
        <w:t xml:space="preserve">where restoration works have been undertaken to raise the </w:t>
      </w:r>
      <w:r w:rsidR="00A861C6">
        <w:t>water table</w:t>
      </w:r>
      <w:r w:rsidR="00170A49">
        <w:t xml:space="preserve">: </w:t>
      </w:r>
      <w:proofErr w:type="spellStart"/>
      <w:r w:rsidR="00170A49">
        <w:t>Auchlyne</w:t>
      </w:r>
      <w:proofErr w:type="spellEnd"/>
      <w:r w:rsidR="00170A49">
        <w:t xml:space="preserve"> and Glen Finglas Estates.</w:t>
      </w:r>
      <w:r w:rsidR="00970625">
        <w:t xml:space="preserve"> In total </w:t>
      </w:r>
      <w:r w:rsidR="5B042B1D">
        <w:t xml:space="preserve">14 </w:t>
      </w:r>
      <w:r w:rsidR="00AC08DA">
        <w:t xml:space="preserve">samples </w:t>
      </w:r>
      <w:r w:rsidR="575AFAB4">
        <w:t xml:space="preserve">were </w:t>
      </w:r>
      <w:r w:rsidR="00AC08DA">
        <w:t xml:space="preserve">collected from </w:t>
      </w:r>
      <w:r w:rsidR="00E16B61">
        <w:t xml:space="preserve">two </w:t>
      </w:r>
      <w:r w:rsidR="00970625">
        <w:t xml:space="preserve">peatland </w:t>
      </w:r>
      <w:r w:rsidR="00E16B61">
        <w:t>sites</w:t>
      </w:r>
      <w:r w:rsidR="00EA4D56">
        <w:t xml:space="preserve">: </w:t>
      </w:r>
      <w:proofErr w:type="spellStart"/>
      <w:r w:rsidR="00EA4D56">
        <w:t>Auchlyne</w:t>
      </w:r>
      <w:proofErr w:type="spellEnd"/>
      <w:r w:rsidR="00EA4D56">
        <w:t xml:space="preserve"> Estate (</w:t>
      </w:r>
      <w:r w:rsidR="00C74A6C">
        <w:t xml:space="preserve">six samples) </w:t>
      </w:r>
      <w:r w:rsidR="00EA4D56">
        <w:t>and Glen Finglas</w:t>
      </w:r>
      <w:r w:rsidR="00C74A6C">
        <w:t xml:space="preserve"> (eight samples)</w:t>
      </w:r>
      <w:r w:rsidR="00C12B1A">
        <w:t>.</w:t>
      </w:r>
      <w:r w:rsidR="00C74A6C">
        <w:t xml:space="preserve"> Sampling locations at each site were divided into </w:t>
      </w:r>
      <w:r w:rsidR="00CF7012">
        <w:t>‘</w:t>
      </w:r>
      <w:r w:rsidR="00D65853">
        <w:t>d</w:t>
      </w:r>
      <w:r w:rsidR="00C74A6C">
        <w:t>egraded</w:t>
      </w:r>
      <w:r w:rsidR="00CF7012">
        <w:t>’</w:t>
      </w:r>
      <w:r w:rsidR="00C74A6C">
        <w:t xml:space="preserve"> and </w:t>
      </w:r>
      <w:r w:rsidR="00CF7012">
        <w:t>‘</w:t>
      </w:r>
      <w:r w:rsidR="00D65853">
        <w:t>r</w:t>
      </w:r>
      <w:r w:rsidR="00C74A6C">
        <w:t>estored</w:t>
      </w:r>
      <w:r w:rsidR="00CF7012">
        <w:t>’</w:t>
      </w:r>
      <w:r w:rsidR="00C74A6C">
        <w:t xml:space="preserve"> </w:t>
      </w:r>
      <w:r w:rsidR="00AB6EB7">
        <w:t>in consultation with a Peatland ACTION representative and site managers</w:t>
      </w:r>
      <w:r w:rsidR="009E68BC">
        <w:t xml:space="preserve">. </w:t>
      </w:r>
      <w:r w:rsidR="002A3F52">
        <w:t>Samples were processed using the bacteria</w:t>
      </w:r>
      <w:r w:rsidR="00282950">
        <w:t xml:space="preserve"> </w:t>
      </w:r>
      <w:r w:rsidR="00282950">
        <w:fldChar w:fldCharType="begin"/>
      </w:r>
      <w:r w:rsidR="00282950">
        <w:instrText xml:space="preserve"> ADDIN ZOTERO_ITEM CSL_CITATION {"citationID":"Exk5arGG","properties":{"formattedCitation":"(Caporaso et al., 2010)","plainCitation":"(Caporaso et al., 2010)","noteIndex":0},"citationItems":[{"id":3839,"uris":["http://zotero.org/groups/4440035/items/7DPGJVMX"],"itemData":{"id":3839,"type":"article-journal","container-title":"Nature Methods","DOI":"10.1038/nmeth.f.303","ISSN":"1548-7091, 1548-7105","issue":"5","journalAbbreviation":"Nat Methods","language":"en","page":"335-336","source":"DOI.org (Crossref)","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82950">
        <w:fldChar w:fldCharType="separate"/>
      </w:r>
      <w:r w:rsidR="00282950">
        <w:rPr>
          <w:noProof/>
        </w:rPr>
        <w:t>(Caporaso et al., 2010)</w:t>
      </w:r>
      <w:r w:rsidR="00282950">
        <w:fldChar w:fldCharType="end"/>
      </w:r>
      <w:r w:rsidR="002A3F52">
        <w:t xml:space="preserve">, fungi </w:t>
      </w:r>
      <w:r w:rsidR="00282950">
        <w:fldChar w:fldCharType="begin"/>
      </w:r>
      <w:r w:rsidR="00FE0C11">
        <w:instrText xml:space="preserve"> ADDIN ZOTERO_ITEM CSL_CITATION {"citationID":"WQxkOxIb","properties":{"formattedCitation":"(White et al., 1990)","plainCitation":"(White et al., 1990)","noteIndex":0},"citationItems":[{"id":6667,"uris":["http://zotero.org/users/10679637/items/CMVYD3IT"],"itemData":{"id":6667,"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3",1,24]]},"issued":{"date-parts":[["1990"]]}}}],"schema":"https://github.com/citation-style-language/schema/raw/master/csl-citation.json"} </w:instrText>
      </w:r>
      <w:r w:rsidR="00282950">
        <w:fldChar w:fldCharType="separate"/>
      </w:r>
      <w:r w:rsidR="00282950">
        <w:rPr>
          <w:noProof/>
        </w:rPr>
        <w:t>(White et al., 1990)</w:t>
      </w:r>
      <w:r w:rsidR="00282950">
        <w:fldChar w:fldCharType="end"/>
      </w:r>
      <w:r w:rsidR="002A3F52">
        <w:t xml:space="preserve">, and soil fauna assays </w:t>
      </w:r>
      <w:r w:rsidR="00282950">
        <w:fldChar w:fldCharType="begin"/>
      </w:r>
      <w:r w:rsidR="00282950">
        <w:instrText xml:space="preserve"> ADDIN ZOTERO_ITEM CSL_CITATION {"citationID":"BOswTTsB","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282950">
        <w:fldChar w:fldCharType="separate"/>
      </w:r>
      <w:r w:rsidR="00282950">
        <w:rPr>
          <w:noProof/>
        </w:rPr>
        <w:t>(Capra et al., 2016)</w:t>
      </w:r>
      <w:r w:rsidR="00282950">
        <w:fldChar w:fldCharType="end"/>
      </w:r>
      <w:r w:rsidR="002A3F52">
        <w:t xml:space="preserve">. </w:t>
      </w:r>
    </w:p>
    <w:p w14:paraId="0DBEDAAA" w14:textId="77777777" w:rsidR="00FA1A16" w:rsidRDefault="00FA1A16" w:rsidP="00B13A9B">
      <w:pPr>
        <w:pStyle w:val="NMtext"/>
        <w:spacing w:after="0" w:line="360" w:lineRule="auto"/>
      </w:pPr>
    </w:p>
    <w:p w14:paraId="58053E68" w14:textId="4DD3335A" w:rsidR="3A0E4CCB" w:rsidRPr="004719AF" w:rsidRDefault="00521CE1" w:rsidP="00B13A9B">
      <w:pPr>
        <w:pStyle w:val="NMtext"/>
        <w:spacing w:after="0" w:line="360" w:lineRule="auto"/>
      </w:pPr>
      <w:r>
        <w:rPr>
          <w:rFonts w:eastAsia="Times New Roman" w:cs="Segoe UI"/>
          <w:lang w:eastAsia="en-GB"/>
        </w:rPr>
        <w:t>Soil</w:t>
      </w:r>
      <w:r w:rsidRPr="00F42B1F">
        <w:rPr>
          <w:rFonts w:eastAsia="Times New Roman" w:cs="Segoe UI"/>
          <w:lang w:eastAsia="en-GB"/>
        </w:rPr>
        <w:t xml:space="preserve"> community composition significantly differed between degraded and restored areas for fauna and bacteria, but not for fungi</w:t>
      </w:r>
      <w:r w:rsidR="00244073">
        <w:rPr>
          <w:rFonts w:eastAsia="Times New Roman" w:cs="Segoe UI"/>
          <w:lang w:eastAsia="en-GB"/>
        </w:rPr>
        <w:t>.</w:t>
      </w:r>
      <w:r w:rsidRPr="00F42B1F">
        <w:rPr>
          <w:rFonts w:eastAsia="Times New Roman" w:cs="Segoe UI"/>
          <w:lang w:eastAsia="en-GB"/>
        </w:rPr>
        <w:t xml:space="preserve"> </w:t>
      </w:r>
      <w:r w:rsidR="00244073">
        <w:rPr>
          <w:rFonts w:eastAsia="Times New Roman" w:cs="Segoe UI"/>
          <w:lang w:eastAsia="en-GB"/>
        </w:rPr>
        <w:t>However,</w:t>
      </w:r>
      <w:r w:rsidRPr="00F42B1F">
        <w:rPr>
          <w:rFonts w:eastAsia="Times New Roman" w:cs="Segoe UI"/>
          <w:lang w:eastAsia="en-GB"/>
        </w:rPr>
        <w:t xml:space="preserve"> sample sizes were insufficient to include site effects </w:t>
      </w:r>
      <w:r>
        <w:rPr>
          <w:rFonts w:eastAsia="Times New Roman" w:cs="Segoe UI"/>
          <w:lang w:eastAsia="en-GB"/>
        </w:rPr>
        <w:t xml:space="preserve">or environmental characteristics </w:t>
      </w:r>
      <w:r w:rsidRPr="00F42B1F">
        <w:rPr>
          <w:rFonts w:eastAsia="Times New Roman" w:cs="Segoe UI"/>
          <w:lang w:eastAsia="en-GB"/>
        </w:rPr>
        <w:t xml:space="preserve">in </w:t>
      </w:r>
      <w:r>
        <w:rPr>
          <w:rFonts w:eastAsia="Times New Roman" w:cs="Segoe UI"/>
          <w:lang w:eastAsia="en-GB"/>
        </w:rPr>
        <w:t xml:space="preserve">the </w:t>
      </w:r>
      <w:r w:rsidRPr="00F42B1F">
        <w:rPr>
          <w:rFonts w:eastAsia="Times New Roman" w:cs="Segoe UI"/>
          <w:lang w:eastAsia="en-GB"/>
        </w:rPr>
        <w:t>analys</w:t>
      </w:r>
      <w:r w:rsidR="005B02FA">
        <w:rPr>
          <w:rFonts w:eastAsia="Times New Roman" w:cs="Segoe UI"/>
          <w:lang w:eastAsia="en-GB"/>
        </w:rPr>
        <w:t>e</w:t>
      </w:r>
      <w:r w:rsidRPr="00F42B1F">
        <w:rPr>
          <w:rFonts w:eastAsia="Times New Roman" w:cs="Segoe UI"/>
          <w:lang w:eastAsia="en-GB"/>
        </w:rPr>
        <w:t xml:space="preserve">s. </w:t>
      </w:r>
    </w:p>
    <w:p w14:paraId="22A23AFE" w14:textId="77777777" w:rsidR="000D67B2" w:rsidRPr="004719AF" w:rsidRDefault="000D67B2" w:rsidP="004719AF">
      <w:pPr>
        <w:pStyle w:val="Heading3"/>
        <w:spacing w:line="360" w:lineRule="auto"/>
        <w:jc w:val="left"/>
        <w:rPr>
          <w:color w:val="146568"/>
        </w:rPr>
      </w:pPr>
      <w:r w:rsidRPr="004719AF">
        <w:rPr>
          <w:color w:val="146568"/>
        </w:rPr>
        <w:t>Key outcomes</w:t>
      </w:r>
    </w:p>
    <w:p w14:paraId="3577C5D8" w14:textId="77777777" w:rsidR="00576693" w:rsidRPr="00174E76" w:rsidRDefault="00576693" w:rsidP="004719AF">
      <w:pPr>
        <w:pStyle w:val="NMtext"/>
        <w:spacing w:line="360" w:lineRule="auto"/>
      </w:pPr>
      <w:r w:rsidRPr="00174E76">
        <w:t xml:space="preserve">Do the eDNA primers initially being trialled provide useful taxonomic information in the context of long-term monitoring in each habitat? </w:t>
      </w:r>
    </w:p>
    <w:p w14:paraId="4EEDC8EF" w14:textId="3D76A577" w:rsidR="00576693" w:rsidRDefault="00FF32DB" w:rsidP="00B13A9B">
      <w:pPr>
        <w:pStyle w:val="NMtext"/>
        <w:spacing w:line="360" w:lineRule="auto"/>
      </w:pPr>
      <w:r>
        <w:t xml:space="preserve">As noted for the woodland pilot study, the </w:t>
      </w:r>
      <w:r w:rsidR="00576693">
        <w:t xml:space="preserve">assays </w:t>
      </w:r>
      <w:r>
        <w:t xml:space="preserve">used in this pilot study </w:t>
      </w:r>
      <w:r w:rsidR="00576693">
        <w:t>are of limited use for identifying indicator species that are the focus of conventional methods.</w:t>
      </w:r>
    </w:p>
    <w:p w14:paraId="13424E05" w14:textId="77777777" w:rsidR="00576693" w:rsidRPr="00174E76" w:rsidRDefault="00576693" w:rsidP="00B13A9B">
      <w:pPr>
        <w:pStyle w:val="NMtext"/>
        <w:spacing w:line="360" w:lineRule="auto"/>
      </w:pPr>
      <w:r w:rsidRPr="00174E76">
        <w:t xml:space="preserve">Do the resultant ecological communities provide an indication that they are likely to be different across habitat conditions/classifications? </w:t>
      </w:r>
    </w:p>
    <w:p w14:paraId="670029E2" w14:textId="4AF39EE1" w:rsidR="009B75D8" w:rsidRDefault="002C4CA1" w:rsidP="00B13A9B">
      <w:pPr>
        <w:pStyle w:val="NMtext"/>
        <w:spacing w:line="360" w:lineRule="auto"/>
        <w:rPr>
          <w:rFonts w:eastAsia="Times New Roman" w:cs="Segoe UI"/>
          <w:lang w:eastAsia="en-GB"/>
        </w:rPr>
      </w:pPr>
      <w:r>
        <w:rPr>
          <w:bCs/>
        </w:rPr>
        <w:t xml:space="preserve">The pilot study data indicated </w:t>
      </w:r>
      <w:r w:rsidR="00963D21">
        <w:rPr>
          <w:bCs/>
        </w:rPr>
        <w:t xml:space="preserve">a difference across the </w:t>
      </w:r>
      <w:r w:rsidR="00963D21" w:rsidRPr="00F42B1F">
        <w:rPr>
          <w:rFonts w:eastAsia="Times New Roman" w:cs="Segoe UI"/>
          <w:lang w:eastAsia="en-GB"/>
        </w:rPr>
        <w:t>between degraded and restored</w:t>
      </w:r>
      <w:r w:rsidR="00963D21">
        <w:rPr>
          <w:rFonts w:eastAsia="Times New Roman" w:cs="Segoe UI"/>
          <w:lang w:eastAsia="en-GB"/>
        </w:rPr>
        <w:t xml:space="preserve"> areas. </w:t>
      </w:r>
      <w:r w:rsidR="009B75D8">
        <w:rPr>
          <w:bCs/>
        </w:rPr>
        <w:t xml:space="preserve">It was decided to extend this sampling strategy to further sites and locations for the </w:t>
      </w:r>
      <w:r w:rsidR="00BF14BA">
        <w:rPr>
          <w:bCs/>
        </w:rPr>
        <w:t>Phase 2</w:t>
      </w:r>
      <w:r w:rsidR="0076329E">
        <w:t xml:space="preserve"> </w:t>
      </w:r>
      <w:r w:rsidR="0076329E" w:rsidRPr="00385E58">
        <w:t>eDNA survey</w:t>
      </w:r>
      <w:r w:rsidR="009B75D8">
        <w:rPr>
          <w:bCs/>
        </w:rPr>
        <w:t>, keeping the focus on degraded and restored locations within sites.</w:t>
      </w:r>
    </w:p>
    <w:p w14:paraId="03DAD599" w14:textId="4E8C423F" w:rsidR="00576693" w:rsidRDefault="00B42EBD" w:rsidP="00B13A9B">
      <w:pPr>
        <w:pStyle w:val="NMtext"/>
        <w:spacing w:line="360" w:lineRule="auto"/>
        <w:rPr>
          <w:bCs/>
        </w:rPr>
      </w:pPr>
      <w:r>
        <w:rPr>
          <w:rFonts w:eastAsia="Times New Roman" w:cs="Segoe UI"/>
          <w:lang w:eastAsia="en-GB"/>
        </w:rPr>
        <w:t>Although fungi communities did not appear to show such differences it was decided to keep all three assays to allow comparison with the woodland study</w:t>
      </w:r>
      <w:r w:rsidR="00B37FB0">
        <w:rPr>
          <w:rFonts w:eastAsia="Times New Roman" w:cs="Segoe UI"/>
          <w:lang w:eastAsia="en-GB"/>
        </w:rPr>
        <w:t xml:space="preserve"> and to fully assess the utility of the fungi assay in the broader </w:t>
      </w:r>
      <w:r w:rsidR="00BF14BA">
        <w:rPr>
          <w:rFonts w:eastAsia="Times New Roman" w:cs="Segoe UI"/>
          <w:lang w:eastAsia="en-GB"/>
        </w:rPr>
        <w:t>Phase 2</w:t>
      </w:r>
      <w:r w:rsidR="0076329E">
        <w:t xml:space="preserve"> </w:t>
      </w:r>
      <w:r w:rsidR="0076329E" w:rsidRPr="00385E58">
        <w:t>eDNA survey</w:t>
      </w:r>
      <w:r w:rsidR="009B75D8">
        <w:rPr>
          <w:rFonts w:eastAsia="Times New Roman" w:cs="Segoe UI"/>
          <w:lang w:eastAsia="en-GB"/>
        </w:rPr>
        <w:t>.</w:t>
      </w:r>
    </w:p>
    <w:p w14:paraId="38D424A5" w14:textId="472C47C8" w:rsidR="00521CE1" w:rsidRPr="00A13951" w:rsidRDefault="00B05298" w:rsidP="00B13A9B">
      <w:pPr>
        <w:pStyle w:val="NMtext"/>
        <w:spacing w:line="360" w:lineRule="auto"/>
      </w:pPr>
      <w:r>
        <w:rPr>
          <w:bCs/>
        </w:rPr>
        <w:lastRenderedPageBreak/>
        <w:t>To align with</w:t>
      </w:r>
      <w:r w:rsidR="002F0823">
        <w:rPr>
          <w:bCs/>
        </w:rPr>
        <w:t xml:space="preserve"> the</w:t>
      </w:r>
      <w:r>
        <w:rPr>
          <w:bCs/>
        </w:rPr>
        <w:t xml:space="preserve"> woodland sampling </w:t>
      </w:r>
      <w:r w:rsidR="002F0823">
        <w:rPr>
          <w:bCs/>
        </w:rPr>
        <w:t xml:space="preserve">strategy, </w:t>
      </w:r>
      <w:r>
        <w:rPr>
          <w:bCs/>
        </w:rPr>
        <w:t>it was decided to use composite samples, with subsamples collected across a 10m x 10m plot.</w:t>
      </w:r>
    </w:p>
    <w:p w14:paraId="11E55ACA" w14:textId="6E16A833" w:rsidR="51F59836" w:rsidRDefault="51F59836" w:rsidP="00B13A9B">
      <w:pPr>
        <w:pStyle w:val="NMtext"/>
        <w:spacing w:after="200" w:line="360" w:lineRule="auto"/>
      </w:pPr>
      <w:r>
        <w:t>The full peatland pilot study report can be found in Appendix 4.4</w:t>
      </w:r>
      <w:r w:rsidR="00B13A9B">
        <w:t>.</w:t>
      </w:r>
    </w:p>
    <w:p w14:paraId="07DB9EFC" w14:textId="77777777" w:rsidR="006F7D75" w:rsidRDefault="006F7D75" w:rsidP="008B3362">
      <w:pPr>
        <w:jc w:val="both"/>
        <w:rPr>
          <w:rFonts w:asciiTheme="majorHAnsi" w:eastAsiaTheme="majorEastAsia" w:hAnsiTheme="majorHAnsi" w:cstheme="majorBidi"/>
          <w:color w:val="2F5496" w:themeColor="accent1" w:themeShade="BF"/>
          <w:sz w:val="32"/>
          <w:szCs w:val="32"/>
        </w:rPr>
      </w:pPr>
      <w:r>
        <w:br w:type="page"/>
      </w:r>
    </w:p>
    <w:p w14:paraId="3F1BE96F" w14:textId="1E064990" w:rsidR="006D2ADB" w:rsidRDefault="006D2ADB" w:rsidP="008B3362">
      <w:pPr>
        <w:pStyle w:val="NMtext"/>
        <w:jc w:val="both"/>
        <w:rPr>
          <w:rStyle w:val="Heading1Char"/>
          <w:rFonts w:ascii="Source Sans Pro Light" w:eastAsiaTheme="minorHAnsi" w:hAnsi="Source Sans Pro Light" w:cs="Open Sans Light"/>
          <w:color w:val="auto"/>
          <w:sz w:val="24"/>
          <w:szCs w:val="24"/>
          <w:lang w:eastAsia="en-US"/>
        </w:rPr>
        <w:sectPr w:rsidR="006D2ADB" w:rsidSect="000F708B">
          <w:pgSz w:w="11906" w:h="16838"/>
          <w:pgMar w:top="1440" w:right="1440" w:bottom="1440" w:left="1440" w:header="720" w:footer="720" w:gutter="0"/>
          <w:cols w:space="720"/>
          <w:docGrid w:linePitch="360"/>
        </w:sectPr>
      </w:pPr>
    </w:p>
    <w:p w14:paraId="25D518A9" w14:textId="29A83D2C" w:rsidR="009520F4" w:rsidRPr="00174E76" w:rsidRDefault="009520F4" w:rsidP="00773B91">
      <w:pPr>
        <w:pStyle w:val="Caption"/>
        <w:keepNext/>
        <w:spacing w:line="360" w:lineRule="auto"/>
        <w:rPr>
          <w:rFonts w:ascii="Source Sans Pro Light" w:hAnsi="Source Sans Pro Light"/>
          <w:i w:val="0"/>
          <w:iCs w:val="0"/>
          <w:color w:val="000000" w:themeColor="text1"/>
          <w:sz w:val="24"/>
          <w:szCs w:val="24"/>
        </w:rPr>
      </w:pPr>
      <w:r w:rsidRPr="00174E76">
        <w:rPr>
          <w:rFonts w:ascii="Source Sans Pro Light" w:hAnsi="Source Sans Pro Light"/>
          <w:b/>
          <w:i w:val="0"/>
          <w:iCs w:val="0"/>
          <w:color w:val="000000" w:themeColor="text1"/>
          <w:sz w:val="24"/>
          <w:szCs w:val="24"/>
        </w:rPr>
        <w:lastRenderedPageBreak/>
        <w:t>Tabl</w:t>
      </w:r>
      <w:r w:rsidR="00B14066" w:rsidRPr="00174E76">
        <w:rPr>
          <w:rFonts w:ascii="Source Sans Pro Light" w:hAnsi="Source Sans Pro Light"/>
          <w:b/>
          <w:i w:val="0"/>
          <w:iCs w:val="0"/>
          <w:color w:val="000000" w:themeColor="text1"/>
          <w:sz w:val="24"/>
          <w:szCs w:val="24"/>
        </w:rPr>
        <w:t xml:space="preserve">e </w:t>
      </w:r>
      <w:r w:rsidR="000474FA" w:rsidRPr="00174E76">
        <w:rPr>
          <w:rFonts w:ascii="Source Sans Pro Light" w:hAnsi="Source Sans Pro Light"/>
          <w:b/>
          <w:i w:val="0"/>
          <w:iCs w:val="0"/>
          <w:color w:val="000000" w:themeColor="text1"/>
          <w:sz w:val="24"/>
          <w:szCs w:val="24"/>
        </w:rPr>
        <w:fldChar w:fldCharType="begin"/>
      </w:r>
      <w:r w:rsidR="000474FA" w:rsidRPr="00174E76">
        <w:rPr>
          <w:rFonts w:ascii="Source Sans Pro Light" w:hAnsi="Source Sans Pro Light"/>
          <w:b/>
          <w:i w:val="0"/>
          <w:iCs w:val="0"/>
          <w:color w:val="000000" w:themeColor="text1"/>
          <w:sz w:val="24"/>
          <w:szCs w:val="24"/>
        </w:rPr>
        <w:instrText xml:space="preserve"> SEQ Table \* ARABIC \s 1 </w:instrText>
      </w:r>
      <w:r w:rsidR="000474FA" w:rsidRPr="00174E76">
        <w:rPr>
          <w:rFonts w:ascii="Source Sans Pro Light" w:hAnsi="Source Sans Pro Light"/>
          <w:b/>
          <w:i w:val="0"/>
          <w:iCs w:val="0"/>
          <w:color w:val="000000" w:themeColor="text1"/>
          <w:sz w:val="24"/>
          <w:szCs w:val="24"/>
        </w:rPr>
        <w:fldChar w:fldCharType="separate"/>
      </w:r>
      <w:r w:rsidR="000474FA" w:rsidRPr="00174E76">
        <w:rPr>
          <w:rFonts w:ascii="Source Sans Pro Light" w:hAnsi="Source Sans Pro Light"/>
          <w:b/>
          <w:i w:val="0"/>
          <w:iCs w:val="0"/>
          <w:noProof/>
          <w:color w:val="000000" w:themeColor="text1"/>
          <w:sz w:val="24"/>
          <w:szCs w:val="24"/>
        </w:rPr>
        <w:t>1</w:t>
      </w:r>
      <w:r w:rsidR="000474FA" w:rsidRPr="00174E76">
        <w:rPr>
          <w:rFonts w:ascii="Source Sans Pro Light" w:hAnsi="Source Sans Pro Light"/>
          <w:b/>
          <w:i w:val="0"/>
          <w:iCs w:val="0"/>
          <w:color w:val="000000" w:themeColor="text1"/>
          <w:sz w:val="24"/>
          <w:szCs w:val="24"/>
        </w:rPr>
        <w:fldChar w:fldCharType="end"/>
      </w:r>
      <w:r w:rsidRPr="00174E76">
        <w:rPr>
          <w:rFonts w:ascii="Source Sans Pro Light" w:hAnsi="Source Sans Pro Light"/>
          <w:i w:val="0"/>
          <w:iCs w:val="0"/>
          <w:color w:val="000000" w:themeColor="text1"/>
          <w:sz w:val="24"/>
          <w:szCs w:val="24"/>
        </w:rPr>
        <w:t xml:space="preserve">: </w:t>
      </w:r>
      <w:r w:rsidR="006948CD" w:rsidRPr="00174E76">
        <w:rPr>
          <w:rFonts w:ascii="Source Sans Pro Light" w:hAnsi="Source Sans Pro Light"/>
          <w:i w:val="0"/>
          <w:iCs w:val="0"/>
          <w:color w:val="000000" w:themeColor="text1"/>
          <w:sz w:val="24"/>
          <w:szCs w:val="24"/>
          <w:shd w:val="clear" w:color="auto" w:fill="FFFFFF"/>
        </w:rPr>
        <w:t xml:space="preserve">Summary of the </w:t>
      </w:r>
      <w:r w:rsidR="00494FC8" w:rsidRPr="00174E76">
        <w:rPr>
          <w:rFonts w:ascii="Source Sans Pro Light" w:hAnsi="Source Sans Pro Light"/>
          <w:i w:val="0"/>
          <w:iCs w:val="0"/>
          <w:color w:val="000000" w:themeColor="text1"/>
          <w:sz w:val="24"/>
          <w:szCs w:val="24"/>
        </w:rPr>
        <w:t xml:space="preserve">Phase 1 pilot study conducted in </w:t>
      </w:r>
      <w:proofErr w:type="gramStart"/>
      <w:r w:rsidR="00494FC8" w:rsidRPr="00174E76">
        <w:rPr>
          <w:rFonts w:ascii="Source Sans Pro Light" w:hAnsi="Source Sans Pro Light"/>
          <w:i w:val="0"/>
          <w:iCs w:val="0"/>
          <w:color w:val="000000" w:themeColor="text1"/>
          <w:sz w:val="24"/>
          <w:szCs w:val="24"/>
        </w:rPr>
        <w:t>2021</w:t>
      </w:r>
      <w:proofErr w:type="gramEnd"/>
    </w:p>
    <w:tbl>
      <w:tblPr>
        <w:tblW w:w="14466" w:type="dxa"/>
        <w:tblInd w:w="-15"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Caption w:val="Summary of the Phase 1 pilot study conducted in 2021"/>
      </w:tblPr>
      <w:tblGrid>
        <w:gridCol w:w="999"/>
        <w:gridCol w:w="644"/>
        <w:gridCol w:w="1008"/>
        <w:gridCol w:w="1038"/>
        <w:gridCol w:w="991"/>
        <w:gridCol w:w="1841"/>
        <w:gridCol w:w="849"/>
        <w:gridCol w:w="7081"/>
        <w:gridCol w:w="15"/>
      </w:tblGrid>
      <w:tr w:rsidR="00821861" w:rsidRPr="00773B91" w14:paraId="4FD4E71D" w14:textId="77777777" w:rsidTr="00773B91">
        <w:trPr>
          <w:gridAfter w:val="1"/>
          <w:wAfter w:w="15" w:type="dxa"/>
          <w:cantSplit/>
          <w:tblHeader/>
        </w:trPr>
        <w:tc>
          <w:tcPr>
            <w:tcW w:w="100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40D77B6" w14:textId="15A77450" w:rsidR="009520F4" w:rsidRPr="00773B91" w:rsidRDefault="009520F4" w:rsidP="00773B91">
            <w:pPr>
              <w:spacing w:line="360" w:lineRule="auto"/>
              <w:textAlignment w:val="baseline"/>
              <w:rPr>
                <w:b/>
                <w:bCs/>
              </w:rPr>
            </w:pPr>
            <w:r w:rsidRPr="00773B91">
              <w:rPr>
                <w:rFonts w:ascii="Source Sans Pro Light" w:hAnsi="Source Sans Pro Light"/>
                <w:b/>
                <w:bCs/>
              </w:rPr>
              <w:t>Habitat</w:t>
            </w:r>
          </w:p>
        </w:tc>
        <w:tc>
          <w:tcPr>
            <w:tcW w:w="645" w:type="dxa"/>
            <w:tcBorders>
              <w:top w:val="single" w:sz="6" w:space="0" w:color="auto"/>
              <w:left w:val="nil"/>
              <w:bottom w:val="single" w:sz="6" w:space="0" w:color="auto"/>
              <w:right w:val="single" w:sz="6" w:space="0" w:color="auto"/>
            </w:tcBorders>
            <w:shd w:val="clear" w:color="auto" w:fill="auto"/>
            <w:vAlign w:val="bottom"/>
            <w:hideMark/>
          </w:tcPr>
          <w:p w14:paraId="63B64CB8" w14:textId="5425D8F5" w:rsidR="009520F4" w:rsidRPr="00773B91" w:rsidRDefault="009520F4" w:rsidP="00773B91">
            <w:pPr>
              <w:spacing w:line="360" w:lineRule="auto"/>
              <w:textAlignment w:val="baseline"/>
              <w:rPr>
                <w:b/>
                <w:bCs/>
              </w:rPr>
            </w:pPr>
            <w:r w:rsidRPr="00773B91">
              <w:rPr>
                <w:rFonts w:ascii="Source Sans Pro Light" w:hAnsi="Source Sans Pro Light"/>
                <w:b/>
                <w:bCs/>
              </w:rPr>
              <w:t>Survey period</w:t>
            </w:r>
          </w:p>
        </w:tc>
        <w:tc>
          <w:tcPr>
            <w:tcW w:w="1009" w:type="dxa"/>
            <w:tcBorders>
              <w:top w:val="single" w:sz="6" w:space="0" w:color="auto"/>
              <w:left w:val="nil"/>
              <w:bottom w:val="single" w:sz="6" w:space="0" w:color="auto"/>
              <w:right w:val="single" w:sz="6" w:space="0" w:color="auto"/>
            </w:tcBorders>
            <w:shd w:val="clear" w:color="auto" w:fill="auto"/>
            <w:vAlign w:val="bottom"/>
            <w:hideMark/>
          </w:tcPr>
          <w:p w14:paraId="63AA133F" w14:textId="4B011C2D" w:rsidR="009520F4" w:rsidRPr="00773B91" w:rsidRDefault="009520F4" w:rsidP="00773B91">
            <w:pPr>
              <w:spacing w:line="360" w:lineRule="auto"/>
              <w:textAlignment w:val="baseline"/>
              <w:rPr>
                <w:b/>
                <w:bCs/>
              </w:rPr>
            </w:pPr>
            <w:r w:rsidRPr="00773B91">
              <w:rPr>
                <w:rFonts w:ascii="Source Sans Pro Light" w:hAnsi="Source Sans Pro Light"/>
                <w:b/>
                <w:bCs/>
              </w:rPr>
              <w:t>Study area</w:t>
            </w:r>
          </w:p>
        </w:tc>
        <w:tc>
          <w:tcPr>
            <w:tcW w:w="1039" w:type="dxa"/>
            <w:tcBorders>
              <w:top w:val="single" w:sz="6" w:space="0" w:color="auto"/>
              <w:left w:val="nil"/>
              <w:bottom w:val="single" w:sz="6" w:space="0" w:color="auto"/>
              <w:right w:val="single" w:sz="6" w:space="0" w:color="auto"/>
            </w:tcBorders>
            <w:shd w:val="clear" w:color="auto" w:fill="auto"/>
            <w:vAlign w:val="bottom"/>
            <w:hideMark/>
          </w:tcPr>
          <w:p w14:paraId="0EB14104" w14:textId="04A2B6C7" w:rsidR="009520F4" w:rsidRPr="00773B91" w:rsidRDefault="009520F4" w:rsidP="00773B91">
            <w:pPr>
              <w:spacing w:line="360" w:lineRule="auto"/>
              <w:textAlignment w:val="baseline"/>
              <w:rPr>
                <w:b/>
                <w:bCs/>
              </w:rPr>
            </w:pPr>
            <w:r w:rsidRPr="00773B91">
              <w:rPr>
                <w:rFonts w:ascii="Source Sans Pro Light" w:hAnsi="Source Sans Pro Light"/>
                <w:b/>
                <w:bCs/>
              </w:rPr>
              <w:t>Number of sampling locations</w:t>
            </w:r>
          </w:p>
        </w:tc>
        <w:tc>
          <w:tcPr>
            <w:tcW w:w="992" w:type="dxa"/>
            <w:tcBorders>
              <w:top w:val="single" w:sz="6" w:space="0" w:color="auto"/>
              <w:left w:val="nil"/>
              <w:bottom w:val="single" w:sz="6" w:space="0" w:color="auto"/>
              <w:right w:val="single" w:sz="6" w:space="0" w:color="auto"/>
            </w:tcBorders>
            <w:shd w:val="clear" w:color="auto" w:fill="auto"/>
            <w:vAlign w:val="bottom"/>
            <w:hideMark/>
          </w:tcPr>
          <w:p w14:paraId="4117E3DC" w14:textId="714AAE42" w:rsidR="009520F4" w:rsidRPr="00773B91" w:rsidRDefault="009520F4" w:rsidP="00773B91">
            <w:pPr>
              <w:spacing w:line="360" w:lineRule="auto"/>
              <w:textAlignment w:val="baseline"/>
              <w:rPr>
                <w:b/>
                <w:bCs/>
              </w:rPr>
            </w:pPr>
            <w:r w:rsidRPr="00773B91">
              <w:rPr>
                <w:rFonts w:ascii="Source Sans Pro Light" w:hAnsi="Source Sans Pro Light"/>
                <w:b/>
                <w:bCs/>
              </w:rPr>
              <w:t>Samples / location</w:t>
            </w:r>
          </w:p>
        </w:tc>
        <w:tc>
          <w:tcPr>
            <w:tcW w:w="1843" w:type="dxa"/>
            <w:tcBorders>
              <w:top w:val="single" w:sz="6" w:space="0" w:color="auto"/>
              <w:left w:val="nil"/>
              <w:bottom w:val="single" w:sz="6" w:space="0" w:color="auto"/>
              <w:right w:val="single" w:sz="6" w:space="0" w:color="auto"/>
            </w:tcBorders>
            <w:shd w:val="clear" w:color="auto" w:fill="auto"/>
            <w:vAlign w:val="bottom"/>
            <w:hideMark/>
          </w:tcPr>
          <w:p w14:paraId="4C8D4B9C" w14:textId="590BFC22" w:rsidR="009520F4" w:rsidRPr="00773B91" w:rsidRDefault="009520F4" w:rsidP="00773B91">
            <w:pPr>
              <w:spacing w:line="360" w:lineRule="auto"/>
              <w:textAlignment w:val="baseline"/>
              <w:rPr>
                <w:b/>
                <w:bCs/>
              </w:rPr>
            </w:pPr>
            <w:r w:rsidRPr="00773B91">
              <w:rPr>
                <w:rFonts w:ascii="Source Sans Pro Light" w:hAnsi="Source Sans Pro Light"/>
                <w:b/>
                <w:bCs/>
              </w:rPr>
              <w:t>Taxonomic analyses</w:t>
            </w:r>
          </w:p>
        </w:tc>
        <w:tc>
          <w:tcPr>
            <w:tcW w:w="850" w:type="dxa"/>
            <w:tcBorders>
              <w:top w:val="single" w:sz="6" w:space="0" w:color="auto"/>
              <w:left w:val="nil"/>
              <w:bottom w:val="single" w:sz="6" w:space="0" w:color="auto"/>
              <w:right w:val="single" w:sz="6" w:space="0" w:color="auto"/>
            </w:tcBorders>
            <w:shd w:val="clear" w:color="auto" w:fill="auto"/>
            <w:vAlign w:val="bottom"/>
            <w:hideMark/>
          </w:tcPr>
          <w:p w14:paraId="639A6D98" w14:textId="3BD47C65" w:rsidR="009520F4" w:rsidRPr="00773B91" w:rsidRDefault="009520F4" w:rsidP="00773B91">
            <w:pPr>
              <w:spacing w:line="360" w:lineRule="auto"/>
              <w:textAlignment w:val="baseline"/>
              <w:rPr>
                <w:b/>
                <w:bCs/>
              </w:rPr>
            </w:pPr>
            <w:r w:rsidRPr="00773B91">
              <w:rPr>
                <w:rFonts w:ascii="Source Sans Pro Light" w:hAnsi="Source Sans Pro Light"/>
                <w:b/>
                <w:bCs/>
              </w:rPr>
              <w:t>Number of analyses</w:t>
            </w:r>
          </w:p>
        </w:tc>
        <w:tc>
          <w:tcPr>
            <w:tcW w:w="7088" w:type="dxa"/>
            <w:tcBorders>
              <w:top w:val="single" w:sz="6" w:space="0" w:color="auto"/>
              <w:left w:val="nil"/>
              <w:bottom w:val="single" w:sz="6" w:space="0" w:color="auto"/>
              <w:right w:val="single" w:sz="6" w:space="0" w:color="auto"/>
            </w:tcBorders>
            <w:shd w:val="clear" w:color="auto" w:fill="auto"/>
            <w:vAlign w:val="bottom"/>
            <w:hideMark/>
          </w:tcPr>
          <w:p w14:paraId="366B5CD3" w14:textId="61B4F293" w:rsidR="009520F4" w:rsidRPr="00773B91" w:rsidRDefault="009520F4" w:rsidP="00773B91">
            <w:pPr>
              <w:spacing w:line="360" w:lineRule="auto"/>
              <w:ind w:left="57"/>
              <w:textAlignment w:val="baseline"/>
              <w:rPr>
                <w:b/>
                <w:bCs/>
              </w:rPr>
            </w:pPr>
            <w:r w:rsidRPr="00773B91">
              <w:rPr>
                <w:rFonts w:ascii="Source Sans Pro Light" w:hAnsi="Source Sans Pro Light"/>
                <w:b/>
                <w:bCs/>
              </w:rPr>
              <w:t>Pilot outcomes</w:t>
            </w:r>
          </w:p>
        </w:tc>
      </w:tr>
      <w:tr w:rsidR="007A21DC" w:rsidRPr="00773B91" w14:paraId="7EBD0754" w14:textId="77777777" w:rsidTr="00773B91">
        <w:trPr>
          <w:gridAfter w:val="1"/>
          <w:wAfter w:w="15" w:type="dxa"/>
          <w:cantSplit/>
        </w:trPr>
        <w:tc>
          <w:tcPr>
            <w:tcW w:w="1000" w:type="dxa"/>
            <w:tcBorders>
              <w:top w:val="nil"/>
              <w:left w:val="single" w:sz="6" w:space="0" w:color="auto"/>
              <w:bottom w:val="single" w:sz="4" w:space="0" w:color="auto"/>
              <w:right w:val="single" w:sz="6" w:space="0" w:color="auto"/>
            </w:tcBorders>
            <w:shd w:val="clear" w:color="auto" w:fill="auto"/>
            <w:vAlign w:val="center"/>
            <w:hideMark/>
          </w:tcPr>
          <w:p w14:paraId="35B322EB" w14:textId="77777777" w:rsidR="009520F4" w:rsidRPr="00773B91" w:rsidRDefault="009520F4" w:rsidP="00773B91">
            <w:pPr>
              <w:spacing w:line="360" w:lineRule="auto"/>
              <w:textAlignment w:val="baseline"/>
              <w:rPr>
                <w:b/>
                <w:bCs/>
              </w:rPr>
            </w:pPr>
            <w:r w:rsidRPr="00773B91">
              <w:rPr>
                <w:rFonts w:ascii="Source Sans Pro Light" w:hAnsi="Source Sans Pro Light"/>
              </w:rPr>
              <w:t>Marine</w:t>
            </w:r>
            <w:r w:rsidRPr="00773B91">
              <w:rPr>
                <w:rFonts w:ascii="Source Sans Pro Light" w:hAnsi="Source Sans Pro Light"/>
                <w:b/>
                <w:bCs/>
              </w:rPr>
              <w:t> </w:t>
            </w:r>
          </w:p>
        </w:tc>
        <w:tc>
          <w:tcPr>
            <w:tcW w:w="645" w:type="dxa"/>
            <w:tcBorders>
              <w:top w:val="nil"/>
              <w:left w:val="nil"/>
              <w:bottom w:val="single" w:sz="4" w:space="0" w:color="auto"/>
              <w:right w:val="single" w:sz="6" w:space="0" w:color="auto"/>
            </w:tcBorders>
            <w:shd w:val="clear" w:color="auto" w:fill="auto"/>
            <w:vAlign w:val="center"/>
            <w:hideMark/>
          </w:tcPr>
          <w:p w14:paraId="344F73FA" w14:textId="4A188F58" w:rsidR="009520F4" w:rsidRPr="00773B91" w:rsidRDefault="00030E5B" w:rsidP="00773B91">
            <w:pPr>
              <w:spacing w:line="360" w:lineRule="auto"/>
              <w:textAlignment w:val="baseline"/>
              <w:rPr>
                <w:b/>
                <w:bCs/>
              </w:rPr>
            </w:pPr>
            <w:r w:rsidRPr="00773B91">
              <w:rPr>
                <w:rFonts w:ascii="Source Sans Pro Light" w:hAnsi="Source Sans Pro Light"/>
              </w:rPr>
              <w:t>Oct</w:t>
            </w:r>
          </w:p>
        </w:tc>
        <w:tc>
          <w:tcPr>
            <w:tcW w:w="1009" w:type="dxa"/>
            <w:tcBorders>
              <w:top w:val="nil"/>
              <w:left w:val="nil"/>
              <w:bottom w:val="single" w:sz="6" w:space="0" w:color="auto"/>
              <w:right w:val="single" w:sz="6" w:space="0" w:color="auto"/>
            </w:tcBorders>
            <w:shd w:val="clear" w:color="auto" w:fill="auto"/>
            <w:vAlign w:val="center"/>
            <w:hideMark/>
          </w:tcPr>
          <w:p w14:paraId="67211928" w14:textId="5B694A94" w:rsidR="009520F4" w:rsidRPr="00773B91" w:rsidRDefault="009520F4" w:rsidP="00773B91">
            <w:pPr>
              <w:spacing w:line="360" w:lineRule="auto"/>
              <w:textAlignment w:val="baseline"/>
              <w:rPr>
                <w:b/>
                <w:bCs/>
              </w:rPr>
            </w:pPr>
            <w:r w:rsidRPr="00773B91">
              <w:rPr>
                <w:rFonts w:ascii="Source Sans Pro Light" w:hAnsi="Source Sans Pro Light"/>
              </w:rPr>
              <w:t xml:space="preserve">Loch </w:t>
            </w:r>
            <w:r w:rsidR="00F54CA1" w:rsidRPr="00773B91">
              <w:rPr>
                <w:rFonts w:ascii="Source Sans Pro Light" w:hAnsi="Source Sans Pro Light"/>
              </w:rPr>
              <w:t xml:space="preserve">Long and Loch </w:t>
            </w:r>
            <w:r w:rsidRPr="00773B91">
              <w:rPr>
                <w:rFonts w:ascii="Source Sans Pro Light" w:hAnsi="Source Sans Pro Light"/>
              </w:rPr>
              <w:t>Goil</w:t>
            </w:r>
            <w:r w:rsidRPr="00773B91">
              <w:rPr>
                <w:rFonts w:ascii="Source Sans Pro Light" w:hAnsi="Source Sans Pro Light"/>
                <w:b/>
                <w:bCs/>
              </w:rPr>
              <w:t> </w:t>
            </w:r>
          </w:p>
        </w:tc>
        <w:tc>
          <w:tcPr>
            <w:tcW w:w="1039" w:type="dxa"/>
            <w:tcBorders>
              <w:top w:val="nil"/>
              <w:left w:val="nil"/>
              <w:bottom w:val="single" w:sz="6" w:space="0" w:color="auto"/>
              <w:right w:val="single" w:sz="6" w:space="0" w:color="auto"/>
            </w:tcBorders>
            <w:shd w:val="clear" w:color="auto" w:fill="auto"/>
            <w:vAlign w:val="center"/>
            <w:hideMark/>
          </w:tcPr>
          <w:p w14:paraId="7BCEFD7A" w14:textId="77777777" w:rsidR="009520F4" w:rsidRPr="00773B91" w:rsidRDefault="009520F4" w:rsidP="00773B91">
            <w:pPr>
              <w:spacing w:line="360" w:lineRule="auto"/>
              <w:textAlignment w:val="baseline"/>
              <w:rPr>
                <w:b/>
                <w:bCs/>
              </w:rPr>
            </w:pPr>
            <w:r w:rsidRPr="00773B91">
              <w:rPr>
                <w:rFonts w:ascii="Source Sans Pro Light" w:hAnsi="Source Sans Pro Light"/>
              </w:rPr>
              <w:t>3</w:t>
            </w:r>
            <w:r w:rsidRPr="00773B91">
              <w:rPr>
                <w:rFonts w:ascii="Source Sans Pro Light" w:hAnsi="Source Sans Pro Light"/>
                <w:b/>
                <w:bCs/>
              </w:rPr>
              <w:t> </w:t>
            </w:r>
          </w:p>
        </w:tc>
        <w:tc>
          <w:tcPr>
            <w:tcW w:w="992" w:type="dxa"/>
            <w:tcBorders>
              <w:top w:val="nil"/>
              <w:left w:val="nil"/>
              <w:bottom w:val="single" w:sz="6" w:space="0" w:color="auto"/>
              <w:right w:val="single" w:sz="6" w:space="0" w:color="auto"/>
            </w:tcBorders>
            <w:shd w:val="clear" w:color="auto" w:fill="auto"/>
            <w:vAlign w:val="center"/>
            <w:hideMark/>
          </w:tcPr>
          <w:p w14:paraId="4EDF2B61" w14:textId="77777777" w:rsidR="009520F4" w:rsidRPr="00773B91" w:rsidRDefault="009520F4" w:rsidP="00773B91">
            <w:pPr>
              <w:spacing w:line="360" w:lineRule="auto"/>
              <w:textAlignment w:val="baseline"/>
              <w:rPr>
                <w:b/>
                <w:bCs/>
              </w:rPr>
            </w:pPr>
            <w:r w:rsidRPr="00773B91">
              <w:rPr>
                <w:rFonts w:ascii="Source Sans Pro Light" w:hAnsi="Source Sans Pro Light"/>
              </w:rPr>
              <w:t>Three aquatic samples</w:t>
            </w:r>
            <w:r w:rsidRPr="00773B91">
              <w:rPr>
                <w:rFonts w:ascii="Source Sans Pro SemiBold" w:hAnsi="Source Sans Pro SemiBold"/>
              </w:rPr>
              <w:t>,</w:t>
            </w:r>
            <w:r w:rsidRPr="00773B91">
              <w:rPr>
                <w:rFonts w:ascii="Source Sans Pro Light" w:hAnsi="Source Sans Pro Light"/>
              </w:rPr>
              <w:t xml:space="preserve"> two sediment samples, and two bulk samples</w:t>
            </w:r>
            <w:r w:rsidRPr="00773B91">
              <w:rPr>
                <w:rFonts w:ascii="Source Sans Pro Light" w:hAnsi="Source Sans Pro Light"/>
                <w:b/>
                <w:bCs/>
              </w:rPr>
              <w:t> </w:t>
            </w:r>
          </w:p>
        </w:tc>
        <w:tc>
          <w:tcPr>
            <w:tcW w:w="1843" w:type="dxa"/>
            <w:tcBorders>
              <w:top w:val="nil"/>
              <w:left w:val="nil"/>
              <w:bottom w:val="single" w:sz="6" w:space="0" w:color="auto"/>
              <w:right w:val="single" w:sz="6" w:space="0" w:color="auto"/>
            </w:tcBorders>
            <w:shd w:val="clear" w:color="auto" w:fill="auto"/>
            <w:vAlign w:val="center"/>
            <w:hideMark/>
          </w:tcPr>
          <w:p w14:paraId="628FFE08" w14:textId="77777777" w:rsidR="009520F4" w:rsidRPr="00773B91" w:rsidRDefault="009520F4" w:rsidP="00773B91">
            <w:pPr>
              <w:spacing w:line="360" w:lineRule="auto"/>
              <w:textAlignment w:val="baseline"/>
              <w:rPr>
                <w:b/>
                <w:bCs/>
              </w:rPr>
            </w:pPr>
            <w:r w:rsidRPr="00773B91">
              <w:rPr>
                <w:rFonts w:ascii="Source Sans Pro Light" w:hAnsi="Source Sans Pro Light"/>
              </w:rPr>
              <w:t>Aquatic:</w:t>
            </w:r>
            <w:r w:rsidRPr="00773B91">
              <w:rPr>
                <w:rFonts w:ascii="Source Sans Pro Light" w:hAnsi="Source Sans Pro Light"/>
                <w:b/>
                <w:bCs/>
              </w:rPr>
              <w:t> </w:t>
            </w:r>
          </w:p>
          <w:p w14:paraId="38809C7B" w14:textId="08851A1D" w:rsidR="009520F4" w:rsidRPr="00773B91" w:rsidRDefault="009520F4" w:rsidP="00773B91">
            <w:pPr>
              <w:spacing w:line="360" w:lineRule="auto"/>
              <w:textAlignment w:val="baseline"/>
              <w:rPr>
                <w:b/>
                <w:bCs/>
              </w:rPr>
            </w:pPr>
            <w:r w:rsidRPr="00773B91">
              <w:rPr>
                <w:rFonts w:ascii="Source Sans Pro Light" w:hAnsi="Source Sans Pro Light"/>
              </w:rPr>
              <w:t>invertebrates, fish, bacteria</w:t>
            </w:r>
            <w:r w:rsidRPr="00773B91">
              <w:rPr>
                <w:rFonts w:ascii="Source Sans Pro Light" w:hAnsi="Source Sans Pro Light"/>
                <w:b/>
                <w:bCs/>
              </w:rPr>
              <w:t> </w:t>
            </w:r>
            <w:r w:rsidRPr="00773B91">
              <w:rPr>
                <w:rFonts w:ascii="Source Sans Pro SemiBold" w:hAnsi="Source Sans Pro SemiBold"/>
                <w:b/>
                <w:bCs/>
              </w:rPr>
              <w:t> </w:t>
            </w:r>
          </w:p>
          <w:p w14:paraId="4F4E9F19" w14:textId="2748BA3F" w:rsidR="009520F4" w:rsidRPr="00773B91" w:rsidRDefault="009520F4" w:rsidP="00773B91">
            <w:pPr>
              <w:spacing w:line="360" w:lineRule="auto"/>
              <w:textAlignment w:val="baseline"/>
              <w:rPr>
                <w:b/>
                <w:bCs/>
              </w:rPr>
            </w:pPr>
            <w:r w:rsidRPr="00773B91">
              <w:rPr>
                <w:rFonts w:ascii="Source Sans Pro Light" w:hAnsi="Source Sans Pro Light"/>
              </w:rPr>
              <w:t xml:space="preserve">Sediment: </w:t>
            </w:r>
            <w:r w:rsidRPr="00773B91">
              <w:rPr>
                <w:rFonts w:ascii="Source Sans Pro Light" w:hAnsi="Source Sans Pro Light"/>
                <w:b/>
                <w:bCs/>
              </w:rPr>
              <w:t> </w:t>
            </w:r>
            <w:r w:rsidRPr="00773B91">
              <w:rPr>
                <w:rFonts w:ascii="Source Sans Pro Light" w:hAnsi="Source Sans Pro Light"/>
                <w:b/>
                <w:bCs/>
              </w:rPr>
              <w:br/>
            </w:r>
            <w:r w:rsidRPr="00773B91">
              <w:rPr>
                <w:rFonts w:ascii="Source Sans Pro Light" w:hAnsi="Source Sans Pro Light"/>
              </w:rPr>
              <w:t>invertebrates, bacteria</w:t>
            </w:r>
            <w:r w:rsidRPr="00773B91">
              <w:rPr>
                <w:rFonts w:ascii="Source Sans Pro SemiBold" w:hAnsi="Source Sans Pro SemiBold"/>
                <w:b/>
                <w:bCs/>
              </w:rPr>
              <w:t> </w:t>
            </w:r>
          </w:p>
          <w:p w14:paraId="163A7493" w14:textId="77777777" w:rsidR="009520F4" w:rsidRPr="00773B91" w:rsidRDefault="009520F4" w:rsidP="00773B91">
            <w:pPr>
              <w:spacing w:line="360" w:lineRule="auto"/>
              <w:textAlignment w:val="baseline"/>
              <w:rPr>
                <w:b/>
                <w:bCs/>
              </w:rPr>
            </w:pPr>
            <w:r w:rsidRPr="00773B91">
              <w:rPr>
                <w:rFonts w:ascii="Source Sans Pro Light" w:hAnsi="Source Sans Pro Light"/>
              </w:rPr>
              <w:t>Bulk: invertebrates</w:t>
            </w:r>
            <w:r w:rsidRPr="00773B91">
              <w:rPr>
                <w:rFonts w:ascii="Source Sans Pro Light" w:hAnsi="Source Sans Pro Light"/>
                <w:b/>
                <w:bCs/>
              </w:rPr>
              <w:t> </w:t>
            </w:r>
          </w:p>
        </w:tc>
        <w:tc>
          <w:tcPr>
            <w:tcW w:w="850" w:type="dxa"/>
            <w:tcBorders>
              <w:top w:val="nil"/>
              <w:left w:val="nil"/>
              <w:bottom w:val="single" w:sz="6" w:space="0" w:color="auto"/>
              <w:right w:val="single" w:sz="6" w:space="0" w:color="auto"/>
            </w:tcBorders>
            <w:shd w:val="clear" w:color="auto" w:fill="auto"/>
            <w:vAlign w:val="center"/>
            <w:hideMark/>
          </w:tcPr>
          <w:p w14:paraId="5B96F3DB" w14:textId="77777777" w:rsidR="009520F4" w:rsidRPr="00773B91" w:rsidRDefault="17027272" w:rsidP="00773B91">
            <w:pPr>
              <w:spacing w:line="360" w:lineRule="auto"/>
              <w:textAlignment w:val="baseline"/>
              <w:rPr>
                <w:b/>
                <w:bCs/>
              </w:rPr>
            </w:pPr>
            <w:r w:rsidRPr="00773B91">
              <w:rPr>
                <w:rFonts w:ascii="Source Sans Pro Light" w:hAnsi="Source Sans Pro Light"/>
              </w:rPr>
              <w:t>39</w:t>
            </w:r>
            <w:r w:rsidRPr="00773B91">
              <w:rPr>
                <w:rFonts w:ascii="Source Sans Pro Light" w:hAnsi="Source Sans Pro Light"/>
                <w:b/>
                <w:bCs/>
              </w:rPr>
              <w:t> </w:t>
            </w:r>
          </w:p>
        </w:tc>
        <w:tc>
          <w:tcPr>
            <w:tcW w:w="7088" w:type="dxa"/>
            <w:tcBorders>
              <w:top w:val="nil"/>
              <w:left w:val="nil"/>
              <w:bottom w:val="single" w:sz="6" w:space="0" w:color="auto"/>
              <w:right w:val="single" w:sz="6" w:space="0" w:color="auto"/>
            </w:tcBorders>
            <w:shd w:val="clear" w:color="auto" w:fill="auto"/>
            <w:vAlign w:val="center"/>
            <w:hideMark/>
          </w:tcPr>
          <w:p w14:paraId="49160B33" w14:textId="77777777" w:rsidR="009520F4" w:rsidRPr="00773B91" w:rsidRDefault="009520F4" w:rsidP="00773B91">
            <w:pPr>
              <w:pStyle w:val="Tablebullets"/>
              <w:spacing w:line="360" w:lineRule="auto"/>
              <w:ind w:left="335" w:hanging="191"/>
              <w:rPr>
                <w:rFonts w:eastAsia="Yu Gothic Light"/>
                <w:sz w:val="24"/>
                <w:szCs w:val="24"/>
              </w:rPr>
            </w:pPr>
            <w:r w:rsidRPr="00773B91">
              <w:rPr>
                <w:rFonts w:eastAsia="Yu Gothic Light"/>
                <w:sz w:val="24"/>
                <w:szCs w:val="24"/>
              </w:rPr>
              <w:t>Ten PMF teleost taxa were detected</w:t>
            </w:r>
            <w:r w:rsidRPr="00773B91">
              <w:rPr>
                <w:sz w:val="24"/>
                <w:szCs w:val="24"/>
              </w:rPr>
              <w:t xml:space="preserve">, but not always in all 3 station </w:t>
            </w:r>
            <w:proofErr w:type="gramStart"/>
            <w:r w:rsidRPr="00773B91">
              <w:rPr>
                <w:sz w:val="24"/>
                <w:szCs w:val="24"/>
              </w:rPr>
              <w:t>replicates</w:t>
            </w:r>
            <w:proofErr w:type="gramEnd"/>
          </w:p>
          <w:p w14:paraId="6DB879EB" w14:textId="77777777" w:rsidR="009520F4" w:rsidRPr="00773B91" w:rsidRDefault="009520F4" w:rsidP="00773B91">
            <w:pPr>
              <w:pStyle w:val="Tablebullets"/>
              <w:spacing w:line="360" w:lineRule="auto"/>
              <w:ind w:left="335" w:hanging="191"/>
              <w:rPr>
                <w:rFonts w:eastAsia="Yu Gothic Light"/>
                <w:sz w:val="24"/>
                <w:szCs w:val="24"/>
              </w:rPr>
            </w:pPr>
            <w:r w:rsidRPr="00773B91">
              <w:rPr>
                <w:sz w:val="24"/>
                <w:szCs w:val="24"/>
              </w:rPr>
              <w:t xml:space="preserve">Sediment invertebrate and bacterial communities differed between stations and hence </w:t>
            </w:r>
            <w:proofErr w:type="gramStart"/>
            <w:r w:rsidRPr="00773B91">
              <w:rPr>
                <w:sz w:val="24"/>
                <w:szCs w:val="24"/>
              </w:rPr>
              <w:t>biotopes</w:t>
            </w:r>
            <w:proofErr w:type="gramEnd"/>
          </w:p>
          <w:p w14:paraId="592A16C5" w14:textId="77777777" w:rsidR="009520F4" w:rsidRPr="00773B91" w:rsidRDefault="009520F4" w:rsidP="00773B91">
            <w:pPr>
              <w:pStyle w:val="Tablebullets"/>
              <w:spacing w:line="360" w:lineRule="auto"/>
              <w:ind w:left="335" w:hanging="191"/>
              <w:rPr>
                <w:rFonts w:eastAsia="Yu Gothic Light"/>
                <w:sz w:val="24"/>
                <w:szCs w:val="24"/>
              </w:rPr>
            </w:pPr>
            <w:r w:rsidRPr="00773B91">
              <w:rPr>
                <w:sz w:val="24"/>
                <w:szCs w:val="24"/>
              </w:rPr>
              <w:t xml:space="preserve">Too few individuals and taxa were obtained from morphological analyses to observe any obvious </w:t>
            </w:r>
            <w:proofErr w:type="gramStart"/>
            <w:r w:rsidRPr="00773B91">
              <w:rPr>
                <w:sz w:val="24"/>
                <w:szCs w:val="24"/>
              </w:rPr>
              <w:t>patterns</w:t>
            </w:r>
            <w:proofErr w:type="gramEnd"/>
          </w:p>
          <w:p w14:paraId="3EB85AB5" w14:textId="51C703D1" w:rsidR="009520F4" w:rsidRPr="00773B91" w:rsidRDefault="17027272" w:rsidP="00773B91">
            <w:pPr>
              <w:pStyle w:val="Tablebullets"/>
              <w:spacing w:line="360" w:lineRule="auto"/>
              <w:ind w:left="335" w:right="201" w:hanging="191"/>
              <w:rPr>
                <w:sz w:val="24"/>
                <w:szCs w:val="24"/>
              </w:rPr>
            </w:pPr>
            <w:r w:rsidRPr="00773B91">
              <w:rPr>
                <w:sz w:val="24"/>
                <w:szCs w:val="24"/>
              </w:rPr>
              <w:t>No PMF invertebrate taxa were detected from either DNA metabarcoding or morphological analysis</w:t>
            </w:r>
            <w:r w:rsidR="21EFCA93" w:rsidRPr="00773B91">
              <w:rPr>
                <w:sz w:val="24"/>
                <w:szCs w:val="24"/>
              </w:rPr>
              <w:t>, and the assay used was determined not fit for purpose</w:t>
            </w:r>
            <w:r w:rsidR="009750F5" w:rsidRPr="00773B91">
              <w:rPr>
                <w:sz w:val="24"/>
                <w:szCs w:val="24"/>
              </w:rPr>
              <w:t xml:space="preserve"> (detecting PMF species)</w:t>
            </w:r>
          </w:p>
          <w:p w14:paraId="417CB51C" w14:textId="77777777" w:rsidR="009520F4" w:rsidRPr="00773B91" w:rsidRDefault="009520F4" w:rsidP="00773B91">
            <w:pPr>
              <w:pStyle w:val="Tablebullets"/>
              <w:spacing w:line="360" w:lineRule="auto"/>
              <w:ind w:left="335" w:hanging="191"/>
              <w:rPr>
                <w:rFonts w:ascii="Source Sans Pro SemiBold" w:hAnsi="Source Sans Pro SemiBold"/>
                <w:b/>
                <w:strike/>
                <w:sz w:val="24"/>
                <w:szCs w:val="24"/>
              </w:rPr>
            </w:pPr>
            <w:r w:rsidRPr="00773B91">
              <w:rPr>
                <w:rFonts w:eastAsia="Yu Gothic Light"/>
                <w:sz w:val="24"/>
                <w:szCs w:val="24"/>
              </w:rPr>
              <w:t xml:space="preserve">The variation in species richness of invertebrates from sediment was different between DNA analysis and morphological </w:t>
            </w:r>
            <w:proofErr w:type="gramStart"/>
            <w:r w:rsidRPr="00773B91">
              <w:rPr>
                <w:rFonts w:eastAsia="Yu Gothic Light"/>
                <w:sz w:val="24"/>
                <w:szCs w:val="24"/>
              </w:rPr>
              <w:t>analysis</w:t>
            </w:r>
            <w:proofErr w:type="gramEnd"/>
          </w:p>
          <w:p w14:paraId="683CC777" w14:textId="3018CC60" w:rsidR="009520F4" w:rsidRPr="00773B91" w:rsidRDefault="009520F4" w:rsidP="00773B91">
            <w:pPr>
              <w:pStyle w:val="Tablebullets"/>
              <w:spacing w:line="360" w:lineRule="auto"/>
              <w:ind w:left="335" w:hanging="191"/>
              <w:rPr>
                <w:rFonts w:eastAsia="Yu Gothic Light"/>
                <w:sz w:val="24"/>
                <w:szCs w:val="24"/>
              </w:rPr>
            </w:pPr>
            <w:r w:rsidRPr="00773B91">
              <w:rPr>
                <w:rFonts w:eastAsia="Yu Gothic Light"/>
                <w:sz w:val="24"/>
                <w:szCs w:val="24"/>
              </w:rPr>
              <w:t xml:space="preserve">The station closest to the head of Loch Goil had freshwater taxa detected in a replicate. </w:t>
            </w:r>
            <w:r w:rsidR="49A0D896" w:rsidRPr="00773B91">
              <w:rPr>
                <w:rFonts w:eastAsia="Yu Gothic Light"/>
                <w:sz w:val="24"/>
                <w:szCs w:val="24"/>
              </w:rPr>
              <w:t>Accordingly, marine</w:t>
            </w:r>
            <w:r w:rsidRPr="00773B91">
              <w:rPr>
                <w:rFonts w:eastAsia="Yu Gothic Light"/>
                <w:sz w:val="24"/>
                <w:szCs w:val="24"/>
              </w:rPr>
              <w:t xml:space="preserve"> samples should be collected in less upstream/enclosed environments</w:t>
            </w:r>
          </w:p>
        </w:tc>
      </w:tr>
      <w:tr w:rsidR="00F4296B" w:rsidRPr="00773B91" w14:paraId="5F59F6E8" w14:textId="77777777" w:rsidTr="00773B91">
        <w:trPr>
          <w:gridAfter w:val="1"/>
          <w:wAfter w:w="15" w:type="dxa"/>
          <w:cantSplit/>
        </w:trPr>
        <w:tc>
          <w:tcPr>
            <w:tcW w:w="1000" w:type="dxa"/>
            <w:vMerge w:val="restart"/>
            <w:tcBorders>
              <w:top w:val="single" w:sz="4" w:space="0" w:color="auto"/>
              <w:left w:val="single" w:sz="4" w:space="0" w:color="auto"/>
              <w:right w:val="single" w:sz="4" w:space="0" w:color="auto"/>
            </w:tcBorders>
            <w:shd w:val="clear" w:color="auto" w:fill="auto"/>
            <w:vAlign w:val="center"/>
            <w:hideMark/>
          </w:tcPr>
          <w:p w14:paraId="34CF1F52" w14:textId="77777777" w:rsidR="00F4296B" w:rsidRPr="00773B91" w:rsidRDefault="00F4296B" w:rsidP="00773B91">
            <w:pPr>
              <w:spacing w:line="360" w:lineRule="auto"/>
              <w:textAlignment w:val="baseline"/>
              <w:rPr>
                <w:b/>
                <w:bCs/>
              </w:rPr>
            </w:pPr>
            <w:r w:rsidRPr="00773B91">
              <w:rPr>
                <w:rFonts w:ascii="Source Sans Pro Light" w:hAnsi="Source Sans Pro Light"/>
              </w:rPr>
              <w:lastRenderedPageBreak/>
              <w:t>Freshwater</w:t>
            </w:r>
            <w:r w:rsidRPr="00773B91">
              <w:rPr>
                <w:rFonts w:ascii="Source Sans Pro Light" w:hAnsi="Source Sans Pro Light"/>
                <w:b/>
                <w:bCs/>
              </w:rPr>
              <w:t> </w:t>
            </w:r>
          </w:p>
        </w:tc>
        <w:tc>
          <w:tcPr>
            <w:tcW w:w="645" w:type="dxa"/>
            <w:vMerge w:val="restart"/>
            <w:tcBorders>
              <w:top w:val="single" w:sz="4" w:space="0" w:color="auto"/>
              <w:left w:val="single" w:sz="4" w:space="0" w:color="auto"/>
              <w:right w:val="single" w:sz="4" w:space="0" w:color="auto"/>
            </w:tcBorders>
            <w:shd w:val="clear" w:color="auto" w:fill="auto"/>
            <w:vAlign w:val="center"/>
            <w:hideMark/>
          </w:tcPr>
          <w:p w14:paraId="08F165BC" w14:textId="77777777" w:rsidR="00F4296B" w:rsidRPr="00773B91" w:rsidRDefault="00F4296B" w:rsidP="00773B91">
            <w:pPr>
              <w:spacing w:line="360" w:lineRule="auto"/>
              <w:textAlignment w:val="baseline"/>
              <w:rPr>
                <w:b/>
                <w:bCs/>
              </w:rPr>
            </w:pPr>
            <w:r w:rsidRPr="00773B91">
              <w:rPr>
                <w:rFonts w:ascii="Source Sans Pro Light" w:hAnsi="Source Sans Pro Light"/>
              </w:rPr>
              <w:t>Oct</w:t>
            </w:r>
            <w:r w:rsidRPr="00773B91">
              <w:rPr>
                <w:rFonts w:ascii="Source Sans Pro Light" w:hAnsi="Source Sans Pro Light"/>
                <w:b/>
                <w:bCs/>
              </w:rPr>
              <w:t> </w:t>
            </w:r>
          </w:p>
        </w:tc>
        <w:tc>
          <w:tcPr>
            <w:tcW w:w="1009" w:type="dxa"/>
            <w:tcBorders>
              <w:top w:val="nil"/>
              <w:left w:val="single" w:sz="4" w:space="0" w:color="auto"/>
              <w:bottom w:val="single" w:sz="6" w:space="0" w:color="auto"/>
              <w:right w:val="single" w:sz="6" w:space="0" w:color="auto"/>
            </w:tcBorders>
            <w:shd w:val="clear" w:color="auto" w:fill="auto"/>
            <w:vAlign w:val="center"/>
            <w:hideMark/>
          </w:tcPr>
          <w:p w14:paraId="2FD881B7" w14:textId="77777777" w:rsidR="00F4296B" w:rsidRPr="00773B91" w:rsidRDefault="00F4296B" w:rsidP="00773B91">
            <w:pPr>
              <w:spacing w:line="360" w:lineRule="auto"/>
              <w:textAlignment w:val="baseline"/>
              <w:rPr>
                <w:b/>
                <w:bCs/>
              </w:rPr>
            </w:pPr>
            <w:r w:rsidRPr="00773B91">
              <w:rPr>
                <w:rFonts w:ascii="Source Sans Pro Light" w:hAnsi="Source Sans Pro Light"/>
              </w:rPr>
              <w:t>Endrick Water</w:t>
            </w:r>
          </w:p>
        </w:tc>
        <w:tc>
          <w:tcPr>
            <w:tcW w:w="1039" w:type="dxa"/>
            <w:tcBorders>
              <w:top w:val="nil"/>
              <w:left w:val="nil"/>
              <w:bottom w:val="single" w:sz="6" w:space="0" w:color="auto"/>
              <w:right w:val="single" w:sz="6" w:space="0" w:color="auto"/>
            </w:tcBorders>
            <w:shd w:val="clear" w:color="auto" w:fill="auto"/>
            <w:vAlign w:val="center"/>
            <w:hideMark/>
          </w:tcPr>
          <w:p w14:paraId="1FF50799" w14:textId="77777777" w:rsidR="00F4296B" w:rsidRPr="00773B91" w:rsidRDefault="00F4296B" w:rsidP="00773B91">
            <w:pPr>
              <w:spacing w:line="360" w:lineRule="auto"/>
              <w:textAlignment w:val="baseline"/>
              <w:rPr>
                <w:rFonts w:ascii="Source Sans Pro Light" w:hAnsi="Source Sans Pro Light"/>
              </w:rPr>
            </w:pPr>
            <w:r w:rsidRPr="00773B91">
              <w:rPr>
                <w:rFonts w:ascii="Source Sans Pro Light" w:hAnsi="Source Sans Pro Light"/>
              </w:rPr>
              <w:t>3 </w:t>
            </w:r>
          </w:p>
          <w:p w14:paraId="16314250" w14:textId="77777777" w:rsidR="00F4296B" w:rsidRPr="00773B91" w:rsidRDefault="00F4296B" w:rsidP="00773B91">
            <w:pPr>
              <w:spacing w:line="360" w:lineRule="auto"/>
              <w:textAlignment w:val="baseline"/>
            </w:pPr>
            <w:r w:rsidRPr="00773B91">
              <w:rPr>
                <w:rFonts w:ascii="Source Sans Pro Light" w:hAnsi="Source Sans Pro Light"/>
              </w:rPr>
              <w:t>(and 1 blank)</w:t>
            </w:r>
          </w:p>
        </w:tc>
        <w:tc>
          <w:tcPr>
            <w:tcW w:w="992" w:type="dxa"/>
            <w:tcBorders>
              <w:top w:val="nil"/>
              <w:left w:val="nil"/>
              <w:bottom w:val="single" w:sz="6" w:space="0" w:color="auto"/>
              <w:right w:val="single" w:sz="6" w:space="0" w:color="auto"/>
            </w:tcBorders>
            <w:shd w:val="clear" w:color="auto" w:fill="auto"/>
            <w:vAlign w:val="center"/>
            <w:hideMark/>
          </w:tcPr>
          <w:p w14:paraId="7AC9C6B5" w14:textId="77777777" w:rsidR="00F4296B" w:rsidRPr="00773B91" w:rsidRDefault="00F4296B" w:rsidP="00773B91">
            <w:pPr>
              <w:spacing w:line="360" w:lineRule="auto"/>
              <w:textAlignment w:val="baseline"/>
              <w:rPr>
                <w:b/>
                <w:bCs/>
              </w:rPr>
            </w:pPr>
            <w:r w:rsidRPr="00773B91">
              <w:rPr>
                <w:rFonts w:ascii="Source Sans Pro Light" w:hAnsi="Source Sans Pro Light"/>
              </w:rPr>
              <w:t>Four aquatic samples (three separate and one composite) and one bulk sample</w:t>
            </w:r>
            <w:r w:rsidRPr="00773B91">
              <w:rPr>
                <w:rFonts w:ascii="Source Sans Pro Light" w:hAnsi="Source Sans Pro Light"/>
                <w:b/>
                <w:bCs/>
              </w:rPr>
              <w:t> </w:t>
            </w:r>
          </w:p>
        </w:tc>
        <w:tc>
          <w:tcPr>
            <w:tcW w:w="1843" w:type="dxa"/>
            <w:tcBorders>
              <w:top w:val="nil"/>
              <w:left w:val="nil"/>
              <w:bottom w:val="single" w:sz="6" w:space="0" w:color="auto"/>
              <w:right w:val="single" w:sz="6" w:space="0" w:color="auto"/>
            </w:tcBorders>
            <w:shd w:val="clear" w:color="auto" w:fill="auto"/>
            <w:vAlign w:val="center"/>
            <w:hideMark/>
          </w:tcPr>
          <w:p w14:paraId="29D9112E" w14:textId="77777777" w:rsidR="00F4296B" w:rsidRPr="00773B91" w:rsidRDefault="00F4296B" w:rsidP="00773B91">
            <w:pPr>
              <w:spacing w:line="360" w:lineRule="auto"/>
              <w:textAlignment w:val="baseline"/>
              <w:rPr>
                <w:b/>
                <w:bCs/>
              </w:rPr>
            </w:pPr>
            <w:r w:rsidRPr="00773B91">
              <w:rPr>
                <w:rFonts w:ascii="Source Sans Pro Light" w:hAnsi="Source Sans Pro Light"/>
              </w:rPr>
              <w:t>Aquatic:</w:t>
            </w:r>
            <w:r w:rsidRPr="00773B91">
              <w:rPr>
                <w:rFonts w:ascii="Source Sans Pro Light" w:hAnsi="Source Sans Pro Light"/>
                <w:b/>
                <w:bCs/>
              </w:rPr>
              <w:t> </w:t>
            </w:r>
          </w:p>
          <w:p w14:paraId="0774DC45" w14:textId="77777777" w:rsidR="00F4296B" w:rsidRPr="00773B91" w:rsidRDefault="00F4296B" w:rsidP="00773B91">
            <w:pPr>
              <w:spacing w:line="360" w:lineRule="auto"/>
              <w:textAlignment w:val="baseline"/>
              <w:rPr>
                <w:b/>
                <w:bCs/>
              </w:rPr>
            </w:pPr>
            <w:r w:rsidRPr="00773B91">
              <w:rPr>
                <w:rFonts w:ascii="Source Sans Pro Light" w:hAnsi="Source Sans Pro Light"/>
              </w:rPr>
              <w:t>vertebrates, freshwater macroinvertebrates, bacteria</w:t>
            </w:r>
            <w:r w:rsidRPr="00773B91">
              <w:rPr>
                <w:rFonts w:ascii="Source Sans Pro Light" w:hAnsi="Source Sans Pro Light"/>
                <w:b/>
                <w:bCs/>
              </w:rPr>
              <w:t> </w:t>
            </w:r>
          </w:p>
          <w:p w14:paraId="2932EC47" w14:textId="77777777" w:rsidR="00F4296B" w:rsidRPr="00773B91" w:rsidRDefault="00F4296B" w:rsidP="00773B91">
            <w:pPr>
              <w:spacing w:line="360" w:lineRule="auto"/>
              <w:textAlignment w:val="baseline"/>
              <w:rPr>
                <w:b/>
                <w:bCs/>
              </w:rPr>
            </w:pPr>
            <w:r w:rsidRPr="00773B91">
              <w:rPr>
                <w:rFonts w:ascii="Source Sans Pro Light" w:hAnsi="Source Sans Pro Light"/>
              </w:rPr>
              <w:t>Bulk: freshwater macroinvertebrates</w:t>
            </w:r>
            <w:r w:rsidRPr="00773B91">
              <w:rPr>
                <w:rFonts w:ascii="Source Sans Pro Light" w:hAnsi="Source Sans Pro Light"/>
                <w:b/>
                <w:bCs/>
              </w:rPr>
              <w:t> </w:t>
            </w:r>
          </w:p>
        </w:tc>
        <w:tc>
          <w:tcPr>
            <w:tcW w:w="850" w:type="dxa"/>
            <w:tcBorders>
              <w:top w:val="nil"/>
              <w:left w:val="nil"/>
              <w:bottom w:val="single" w:sz="6" w:space="0" w:color="auto"/>
              <w:right w:val="single" w:sz="6" w:space="0" w:color="auto"/>
            </w:tcBorders>
            <w:shd w:val="clear" w:color="auto" w:fill="auto"/>
            <w:vAlign w:val="center"/>
            <w:hideMark/>
          </w:tcPr>
          <w:p w14:paraId="219F35E3" w14:textId="77777777" w:rsidR="00F4296B" w:rsidRPr="00773B91" w:rsidRDefault="00F4296B" w:rsidP="00773B91">
            <w:pPr>
              <w:spacing w:line="360" w:lineRule="auto"/>
              <w:textAlignment w:val="baseline"/>
            </w:pPr>
            <w:r w:rsidRPr="00773B91">
              <w:rPr>
                <w:rFonts w:ascii="Source Sans Pro Light" w:hAnsi="Source Sans Pro Light"/>
              </w:rPr>
              <w:t>42 </w:t>
            </w:r>
          </w:p>
        </w:tc>
        <w:tc>
          <w:tcPr>
            <w:tcW w:w="7088" w:type="dxa"/>
            <w:tcBorders>
              <w:top w:val="nil"/>
              <w:left w:val="nil"/>
              <w:right w:val="single" w:sz="6" w:space="0" w:color="auto"/>
            </w:tcBorders>
            <w:shd w:val="clear" w:color="auto" w:fill="auto"/>
            <w:vAlign w:val="center"/>
            <w:hideMark/>
          </w:tcPr>
          <w:p w14:paraId="73E313FD" w14:textId="54BCAD23" w:rsidR="00F4296B" w:rsidRPr="00773B91" w:rsidRDefault="00F4296B" w:rsidP="00773B91">
            <w:pPr>
              <w:pStyle w:val="Tablebullets"/>
              <w:numPr>
                <w:ilvl w:val="0"/>
                <w:numId w:val="0"/>
              </w:numPr>
              <w:spacing w:line="360" w:lineRule="auto"/>
              <w:ind w:right="201"/>
              <w:rPr>
                <w:sz w:val="24"/>
                <w:szCs w:val="24"/>
              </w:rPr>
            </w:pPr>
            <w:r w:rsidRPr="00773B91">
              <w:rPr>
                <w:sz w:val="24"/>
                <w:szCs w:val="24"/>
              </w:rPr>
              <w:t xml:space="preserve">Winter shoreline sampling detected </w:t>
            </w:r>
            <w:r w:rsidR="5FBF72A7" w:rsidRPr="00773B91">
              <w:rPr>
                <w:sz w:val="24"/>
                <w:szCs w:val="24"/>
              </w:rPr>
              <w:t>most</w:t>
            </w:r>
            <w:r w:rsidRPr="00773B91">
              <w:rPr>
                <w:sz w:val="24"/>
                <w:szCs w:val="24"/>
              </w:rPr>
              <w:t xml:space="preserve"> fish species present in Loch Lomond. </w:t>
            </w:r>
          </w:p>
          <w:p w14:paraId="6982B889" w14:textId="7D9C8496" w:rsidR="00F4296B" w:rsidRPr="00773B91" w:rsidRDefault="00F4296B" w:rsidP="00773B91">
            <w:pPr>
              <w:pStyle w:val="Tablebullets"/>
              <w:numPr>
                <w:ilvl w:val="0"/>
                <w:numId w:val="14"/>
              </w:numPr>
              <w:spacing w:line="360" w:lineRule="auto"/>
              <w:ind w:left="335" w:right="201" w:hanging="218"/>
              <w:rPr>
                <w:sz w:val="24"/>
                <w:szCs w:val="24"/>
              </w:rPr>
            </w:pPr>
            <w:r w:rsidRPr="00773B91">
              <w:rPr>
                <w:sz w:val="24"/>
                <w:szCs w:val="24"/>
              </w:rPr>
              <w:t>Vertebrate OTU richness and community composition did not significantly differ between the north and south basins of Loch Lomond.</w:t>
            </w:r>
          </w:p>
          <w:p w14:paraId="56EE41B3" w14:textId="65CBE568" w:rsidR="00F4296B" w:rsidRPr="00773B91" w:rsidRDefault="00F4296B" w:rsidP="00773B91">
            <w:pPr>
              <w:pStyle w:val="Tablebullets"/>
              <w:numPr>
                <w:ilvl w:val="0"/>
                <w:numId w:val="14"/>
              </w:numPr>
              <w:spacing w:line="360" w:lineRule="auto"/>
              <w:ind w:left="335" w:right="201" w:hanging="218"/>
              <w:rPr>
                <w:sz w:val="24"/>
                <w:szCs w:val="24"/>
              </w:rPr>
            </w:pPr>
            <w:r w:rsidRPr="00773B91">
              <w:rPr>
                <w:sz w:val="24"/>
                <w:szCs w:val="24"/>
              </w:rPr>
              <w:t>Invertebrate OTU richness was higher in the north basin, but community composition did not differ between basins.</w:t>
            </w:r>
          </w:p>
          <w:p w14:paraId="0D5B5961" w14:textId="19724E8C" w:rsidR="00F4296B" w:rsidRPr="00773B91" w:rsidRDefault="00F4296B" w:rsidP="00773B91">
            <w:pPr>
              <w:pStyle w:val="Tablebullets"/>
              <w:numPr>
                <w:ilvl w:val="0"/>
                <w:numId w:val="14"/>
              </w:numPr>
              <w:spacing w:line="360" w:lineRule="auto"/>
              <w:ind w:left="335" w:right="201" w:hanging="218"/>
              <w:rPr>
                <w:rFonts w:ascii="Source Sans Pro SemiBold" w:hAnsi="Source Sans Pro SemiBold"/>
                <w:sz w:val="24"/>
                <w:szCs w:val="24"/>
              </w:rPr>
            </w:pPr>
            <w:r w:rsidRPr="00773B91">
              <w:rPr>
                <w:sz w:val="24"/>
                <w:szCs w:val="24"/>
              </w:rPr>
              <w:t>Extrapolation indicated 5-10 shoreline samples may be sufficient for the Lake Fish Classification Index for Loch Lomond.</w:t>
            </w:r>
          </w:p>
          <w:p w14:paraId="0480A08E" w14:textId="77777777" w:rsidR="00F4296B" w:rsidRPr="00773B91" w:rsidRDefault="00F4296B" w:rsidP="00773B91">
            <w:pPr>
              <w:pStyle w:val="Tablebullets"/>
              <w:numPr>
                <w:ilvl w:val="0"/>
                <w:numId w:val="14"/>
              </w:numPr>
              <w:spacing w:line="360" w:lineRule="auto"/>
              <w:ind w:left="335" w:right="201" w:hanging="218"/>
              <w:rPr>
                <w:rFonts w:ascii="Source Sans Pro SemiBold" w:hAnsi="Source Sans Pro SemiBold"/>
                <w:sz w:val="24"/>
                <w:szCs w:val="24"/>
              </w:rPr>
            </w:pPr>
            <w:r w:rsidRPr="00773B91">
              <w:rPr>
                <w:sz w:val="24"/>
                <w:szCs w:val="24"/>
              </w:rPr>
              <w:t>Replicate samples produced higher detection rates and more similar communities than composite samples from Endrick Water sampling locations.</w:t>
            </w:r>
          </w:p>
          <w:p w14:paraId="559C118B" w14:textId="77777777" w:rsidR="00F4296B" w:rsidRPr="00773B91" w:rsidRDefault="00F4296B" w:rsidP="00773B91">
            <w:pPr>
              <w:pStyle w:val="Tablebullets"/>
              <w:numPr>
                <w:ilvl w:val="0"/>
                <w:numId w:val="14"/>
              </w:numPr>
              <w:spacing w:line="360" w:lineRule="auto"/>
              <w:ind w:left="335" w:right="201" w:hanging="218"/>
              <w:rPr>
                <w:rFonts w:ascii="Source Sans Pro SemiBold" w:hAnsi="Source Sans Pro SemiBold"/>
                <w:sz w:val="24"/>
                <w:szCs w:val="24"/>
              </w:rPr>
            </w:pPr>
            <w:r w:rsidRPr="00773B91">
              <w:rPr>
                <w:bCs/>
                <w:sz w:val="24"/>
                <w:szCs w:val="24"/>
              </w:rPr>
              <w:t xml:space="preserve">Vertebrate OTU richness and community composition changed from upstream to downstream, whereas invertebrate OTU richness and community composition did not. </w:t>
            </w:r>
          </w:p>
        </w:tc>
      </w:tr>
      <w:tr w:rsidR="00F4296B" w:rsidRPr="0048104C" w14:paraId="1AF71847" w14:textId="77777777" w:rsidTr="00773B91">
        <w:trPr>
          <w:cantSplit/>
        </w:trPr>
        <w:tc>
          <w:tcPr>
            <w:tcW w:w="1000" w:type="dxa"/>
            <w:vMerge/>
            <w:vAlign w:val="center"/>
            <w:hideMark/>
          </w:tcPr>
          <w:p w14:paraId="19621453" w14:textId="77777777" w:rsidR="00F4296B" w:rsidRPr="00773B91" w:rsidRDefault="00F4296B" w:rsidP="00773B91">
            <w:pPr>
              <w:spacing w:line="360" w:lineRule="auto"/>
              <w:rPr>
                <w:b/>
                <w:bCs/>
              </w:rPr>
            </w:pPr>
          </w:p>
        </w:tc>
        <w:tc>
          <w:tcPr>
            <w:tcW w:w="645" w:type="dxa"/>
            <w:vMerge/>
            <w:vAlign w:val="center"/>
            <w:hideMark/>
          </w:tcPr>
          <w:p w14:paraId="62B27929" w14:textId="77777777" w:rsidR="00F4296B" w:rsidRPr="00773B91" w:rsidRDefault="00F4296B" w:rsidP="00773B91">
            <w:pPr>
              <w:spacing w:line="360" w:lineRule="auto"/>
              <w:rPr>
                <w:b/>
                <w:bCs/>
              </w:rPr>
            </w:pPr>
          </w:p>
        </w:tc>
        <w:tc>
          <w:tcPr>
            <w:tcW w:w="1009" w:type="dxa"/>
            <w:tcBorders>
              <w:top w:val="nil"/>
              <w:left w:val="single" w:sz="4" w:space="0" w:color="auto"/>
              <w:bottom w:val="single" w:sz="6" w:space="0" w:color="auto"/>
              <w:right w:val="single" w:sz="6" w:space="0" w:color="auto"/>
            </w:tcBorders>
            <w:shd w:val="clear" w:color="auto" w:fill="auto"/>
            <w:vAlign w:val="center"/>
            <w:hideMark/>
          </w:tcPr>
          <w:p w14:paraId="73DEFEE5" w14:textId="77777777" w:rsidR="00F4296B" w:rsidRPr="00773B91" w:rsidRDefault="00F4296B" w:rsidP="00773B91">
            <w:pPr>
              <w:spacing w:line="360" w:lineRule="auto"/>
              <w:textAlignment w:val="baseline"/>
              <w:rPr>
                <w:b/>
                <w:bCs/>
              </w:rPr>
            </w:pPr>
            <w:r w:rsidRPr="00773B91">
              <w:rPr>
                <w:rFonts w:ascii="Source Sans Pro Light" w:hAnsi="Source Sans Pro Light"/>
              </w:rPr>
              <w:t>Loch Lomond</w:t>
            </w:r>
            <w:r w:rsidRPr="00773B91">
              <w:rPr>
                <w:rFonts w:ascii="Source Sans Pro Light" w:hAnsi="Source Sans Pro Light"/>
                <w:b/>
                <w:bCs/>
              </w:rPr>
              <w:t> </w:t>
            </w:r>
          </w:p>
        </w:tc>
        <w:tc>
          <w:tcPr>
            <w:tcW w:w="1039" w:type="dxa"/>
            <w:tcBorders>
              <w:top w:val="nil"/>
              <w:left w:val="nil"/>
              <w:bottom w:val="single" w:sz="6" w:space="0" w:color="auto"/>
              <w:right w:val="single" w:sz="6" w:space="0" w:color="auto"/>
            </w:tcBorders>
            <w:shd w:val="clear" w:color="auto" w:fill="auto"/>
            <w:vAlign w:val="center"/>
            <w:hideMark/>
          </w:tcPr>
          <w:p w14:paraId="5E44DDA1" w14:textId="77777777" w:rsidR="00F4296B" w:rsidRPr="00773B91" w:rsidRDefault="00F4296B" w:rsidP="00773B91">
            <w:pPr>
              <w:spacing w:line="360" w:lineRule="auto"/>
              <w:textAlignment w:val="baseline"/>
              <w:rPr>
                <w:rFonts w:ascii="Source Sans Pro Light" w:hAnsi="Source Sans Pro Light"/>
              </w:rPr>
            </w:pPr>
            <w:r w:rsidRPr="00773B91">
              <w:rPr>
                <w:rFonts w:ascii="Source Sans Pro Light" w:hAnsi="Source Sans Pro Light"/>
              </w:rPr>
              <w:t>10 </w:t>
            </w:r>
          </w:p>
        </w:tc>
        <w:tc>
          <w:tcPr>
            <w:tcW w:w="992" w:type="dxa"/>
            <w:tcBorders>
              <w:top w:val="nil"/>
              <w:left w:val="nil"/>
              <w:bottom w:val="single" w:sz="6" w:space="0" w:color="auto"/>
              <w:right w:val="single" w:sz="6" w:space="0" w:color="auto"/>
            </w:tcBorders>
            <w:shd w:val="clear" w:color="auto" w:fill="auto"/>
            <w:vAlign w:val="center"/>
          </w:tcPr>
          <w:p w14:paraId="67546C5A" w14:textId="77777777" w:rsidR="00F4296B" w:rsidRPr="00773B91" w:rsidRDefault="00F4296B" w:rsidP="00773B91">
            <w:pPr>
              <w:spacing w:line="360" w:lineRule="auto"/>
              <w:textAlignment w:val="baseline"/>
              <w:rPr>
                <w:b/>
                <w:bCs/>
              </w:rPr>
            </w:pPr>
            <w:r w:rsidRPr="00773B91">
              <w:rPr>
                <w:rFonts w:ascii="Source Sans Pro Light" w:hAnsi="Source Sans Pro Light"/>
              </w:rPr>
              <w:t>One aquatic sample</w:t>
            </w:r>
            <w:r w:rsidRPr="00773B91">
              <w:rPr>
                <w:rFonts w:ascii="Source Sans Pro Light" w:hAnsi="Source Sans Pro Light"/>
                <w:b/>
                <w:bCs/>
              </w:rPr>
              <w:t> </w:t>
            </w:r>
          </w:p>
        </w:tc>
        <w:tc>
          <w:tcPr>
            <w:tcW w:w="1843" w:type="dxa"/>
            <w:tcBorders>
              <w:top w:val="nil"/>
              <w:left w:val="nil"/>
              <w:bottom w:val="single" w:sz="6" w:space="0" w:color="auto"/>
              <w:right w:val="single" w:sz="6" w:space="0" w:color="auto"/>
            </w:tcBorders>
            <w:shd w:val="clear" w:color="auto" w:fill="auto"/>
            <w:vAlign w:val="center"/>
            <w:hideMark/>
          </w:tcPr>
          <w:p w14:paraId="2C77EB15" w14:textId="77777777" w:rsidR="00F4296B" w:rsidRPr="00773B91" w:rsidRDefault="00F4296B" w:rsidP="00773B91">
            <w:pPr>
              <w:spacing w:line="360" w:lineRule="auto"/>
              <w:textAlignment w:val="baseline"/>
              <w:rPr>
                <w:b/>
                <w:bCs/>
              </w:rPr>
            </w:pPr>
            <w:r w:rsidRPr="00773B91">
              <w:rPr>
                <w:rFonts w:ascii="Source Sans Pro Light" w:hAnsi="Source Sans Pro Light"/>
              </w:rPr>
              <w:t>Vertebrates, freshwater macroinvertebrates, bacteria</w:t>
            </w:r>
            <w:r w:rsidRPr="00773B91">
              <w:rPr>
                <w:rFonts w:ascii="Source Sans Pro Light" w:hAnsi="Source Sans Pro Light"/>
                <w:b/>
                <w:bCs/>
              </w:rPr>
              <w:t> </w:t>
            </w:r>
          </w:p>
        </w:tc>
        <w:tc>
          <w:tcPr>
            <w:tcW w:w="850" w:type="dxa"/>
            <w:tcBorders>
              <w:top w:val="nil"/>
              <w:left w:val="nil"/>
              <w:bottom w:val="single" w:sz="6" w:space="0" w:color="auto"/>
              <w:right w:val="single" w:sz="6" w:space="0" w:color="auto"/>
            </w:tcBorders>
            <w:shd w:val="clear" w:color="auto" w:fill="auto"/>
            <w:vAlign w:val="center"/>
          </w:tcPr>
          <w:p w14:paraId="2CCDB30E" w14:textId="4272C6CE" w:rsidR="00F4296B" w:rsidRPr="00773B91" w:rsidRDefault="00F4296B" w:rsidP="00773B91">
            <w:pPr>
              <w:spacing w:line="360" w:lineRule="auto"/>
              <w:textAlignment w:val="baseline"/>
              <w:rPr>
                <w:b/>
                <w:bCs/>
              </w:rPr>
            </w:pPr>
            <w:r w:rsidRPr="00773B91">
              <w:rPr>
                <w:rFonts w:ascii="Source Sans Pro Light" w:hAnsi="Source Sans Pro Light"/>
              </w:rPr>
              <w:t>33</w:t>
            </w:r>
            <w:r w:rsidRPr="00773B91">
              <w:rPr>
                <w:rFonts w:ascii="Source Sans Pro Light" w:hAnsi="Source Sans Pro Light"/>
                <w:b/>
                <w:bCs/>
              </w:rPr>
              <w:t> </w:t>
            </w:r>
          </w:p>
        </w:tc>
        <w:tc>
          <w:tcPr>
            <w:tcW w:w="7088" w:type="dxa"/>
            <w:gridSpan w:val="2"/>
            <w:vAlign w:val="center"/>
            <w:hideMark/>
          </w:tcPr>
          <w:p w14:paraId="3D0243FD" w14:textId="77777777" w:rsidR="00F4296B" w:rsidRPr="00773B91" w:rsidRDefault="00F4296B" w:rsidP="00773B91">
            <w:pPr>
              <w:pStyle w:val="Tablebullets"/>
              <w:numPr>
                <w:ilvl w:val="0"/>
                <w:numId w:val="0"/>
              </w:numPr>
              <w:spacing w:line="360" w:lineRule="auto"/>
              <w:ind w:left="335" w:right="201" w:hanging="218"/>
              <w:rPr>
                <w:rFonts w:ascii="Source Sans Pro SemiBold" w:hAnsi="Source Sans Pro SemiBold"/>
                <w:b/>
                <w:strike/>
                <w:sz w:val="24"/>
                <w:szCs w:val="24"/>
                <w:highlight w:val="yellow"/>
              </w:rPr>
            </w:pPr>
          </w:p>
        </w:tc>
      </w:tr>
    </w:tbl>
    <w:p w14:paraId="1CAD76E4" w14:textId="77777777" w:rsidR="00CB5442" w:rsidRDefault="00CB5442">
      <w:pPr>
        <w:spacing w:after="160" w:line="259" w:lineRule="auto"/>
      </w:pPr>
      <w:r>
        <w:br w:type="page"/>
      </w:r>
    </w:p>
    <w:p w14:paraId="3C3FFE38" w14:textId="588CDD47" w:rsidR="00CB5442" w:rsidRPr="00174E76" w:rsidRDefault="00CB5442" w:rsidP="00773B91">
      <w:pPr>
        <w:pStyle w:val="Caption"/>
        <w:keepNext/>
        <w:spacing w:after="0" w:line="360" w:lineRule="auto"/>
        <w:rPr>
          <w:rFonts w:ascii="Source Sans Pro Light" w:hAnsi="Source Sans Pro Light"/>
          <w:bCs/>
          <w:i w:val="0"/>
          <w:iCs w:val="0"/>
          <w:color w:val="000000" w:themeColor="text1"/>
          <w:sz w:val="24"/>
          <w:szCs w:val="24"/>
        </w:rPr>
      </w:pPr>
      <w:r w:rsidRPr="00174E76">
        <w:rPr>
          <w:rFonts w:ascii="Source Sans Pro Light" w:hAnsi="Source Sans Pro Light"/>
          <w:b/>
          <w:i w:val="0"/>
          <w:iCs w:val="0"/>
          <w:color w:val="000000" w:themeColor="text1"/>
          <w:sz w:val="24"/>
          <w:szCs w:val="24"/>
        </w:rPr>
        <w:lastRenderedPageBreak/>
        <w:t>Table</w:t>
      </w:r>
      <w:r w:rsidR="00D01A72" w:rsidRPr="00174E76">
        <w:rPr>
          <w:rFonts w:ascii="Source Sans Pro Light" w:hAnsi="Source Sans Pro Light"/>
          <w:bCs/>
          <w:i w:val="0"/>
          <w:iCs w:val="0"/>
          <w:color w:val="000000" w:themeColor="text1"/>
          <w:sz w:val="24"/>
          <w:szCs w:val="24"/>
        </w:rPr>
        <w:t xml:space="preserve"> </w:t>
      </w:r>
      <w:r w:rsidR="055DFA6F" w:rsidRPr="00174E76">
        <w:rPr>
          <w:rFonts w:ascii="Source Sans Pro Light" w:hAnsi="Source Sans Pro Light"/>
          <w:b/>
          <w:i w:val="0"/>
          <w:iCs w:val="0"/>
          <w:color w:val="000000" w:themeColor="text1"/>
          <w:sz w:val="24"/>
          <w:szCs w:val="24"/>
        </w:rPr>
        <w:t>1</w:t>
      </w:r>
      <w:r w:rsidRPr="00174E76">
        <w:rPr>
          <w:rFonts w:ascii="Source Sans Pro Light" w:hAnsi="Source Sans Pro Light"/>
          <w:bCs/>
          <w:i w:val="0"/>
          <w:iCs w:val="0"/>
          <w:color w:val="000000" w:themeColor="text1"/>
          <w:sz w:val="24"/>
          <w:szCs w:val="24"/>
        </w:rPr>
        <w:t xml:space="preserve">: </w:t>
      </w:r>
      <w:r w:rsidRPr="00174E76">
        <w:rPr>
          <w:rFonts w:ascii="Source Sans Pro Light" w:hAnsi="Source Sans Pro Light"/>
          <w:bCs/>
          <w:i w:val="0"/>
          <w:iCs w:val="0"/>
          <w:color w:val="000000" w:themeColor="text1"/>
          <w:sz w:val="24"/>
          <w:szCs w:val="24"/>
          <w:shd w:val="clear" w:color="auto" w:fill="FFFFFF"/>
        </w:rPr>
        <w:t xml:space="preserve">Summary of the Phase 1 pilot study conducted in </w:t>
      </w:r>
      <w:proofErr w:type="gramStart"/>
      <w:r w:rsidRPr="00174E76">
        <w:rPr>
          <w:rFonts w:ascii="Source Sans Pro Light" w:hAnsi="Source Sans Pro Light"/>
          <w:bCs/>
          <w:i w:val="0"/>
          <w:iCs w:val="0"/>
          <w:color w:val="000000" w:themeColor="text1"/>
          <w:sz w:val="24"/>
          <w:szCs w:val="24"/>
          <w:shd w:val="clear" w:color="auto" w:fill="FFFFFF"/>
        </w:rPr>
        <w:t>2021</w:t>
      </w:r>
      <w:proofErr w:type="gramEnd"/>
    </w:p>
    <w:p w14:paraId="665531DD" w14:textId="77777777" w:rsidR="005F722F" w:rsidRPr="00CE7EFF" w:rsidRDefault="005F722F">
      <w:pPr>
        <w:rPr>
          <w:bCs/>
          <w:color w:val="000000" w:themeColor="text1"/>
        </w:rPr>
      </w:pPr>
    </w:p>
    <w:tbl>
      <w:tblPr>
        <w:tblW w:w="14469"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Caption w:val="Summary of the Phase 1 pilot study conducted in 2021"/>
      </w:tblPr>
      <w:tblGrid>
        <w:gridCol w:w="1035"/>
        <w:gridCol w:w="608"/>
        <w:gridCol w:w="1009"/>
        <w:gridCol w:w="1042"/>
        <w:gridCol w:w="992"/>
        <w:gridCol w:w="1843"/>
        <w:gridCol w:w="850"/>
        <w:gridCol w:w="7090"/>
      </w:tblGrid>
      <w:tr w:rsidR="00232B8C" w:rsidRPr="00483D34" w14:paraId="730921EB" w14:textId="77777777" w:rsidTr="00D31EBE">
        <w:tc>
          <w:tcPr>
            <w:tcW w:w="1036" w:type="dxa"/>
            <w:tcBorders>
              <w:top w:val="single" w:sz="4" w:space="0" w:color="auto"/>
              <w:left w:val="single" w:sz="4" w:space="0" w:color="auto"/>
              <w:bottom w:val="single" w:sz="4" w:space="0" w:color="auto"/>
              <w:right w:val="single" w:sz="4" w:space="0" w:color="auto"/>
            </w:tcBorders>
            <w:shd w:val="clear" w:color="auto" w:fill="auto"/>
            <w:vAlign w:val="bottom"/>
          </w:tcPr>
          <w:p w14:paraId="02F6DBE0" w14:textId="45CAB6FD"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Habitat</w:t>
            </w:r>
          </w:p>
        </w:tc>
        <w:tc>
          <w:tcPr>
            <w:tcW w:w="609" w:type="dxa"/>
            <w:tcBorders>
              <w:top w:val="single" w:sz="4" w:space="0" w:color="auto"/>
              <w:left w:val="single" w:sz="4" w:space="0" w:color="auto"/>
              <w:bottom w:val="single" w:sz="4" w:space="0" w:color="auto"/>
              <w:right w:val="single" w:sz="4" w:space="0" w:color="auto"/>
            </w:tcBorders>
            <w:shd w:val="clear" w:color="auto" w:fill="auto"/>
            <w:vAlign w:val="bottom"/>
          </w:tcPr>
          <w:p w14:paraId="535DCE3C" w14:textId="0CDAD5C4"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Survey period</w:t>
            </w:r>
          </w:p>
        </w:tc>
        <w:tc>
          <w:tcPr>
            <w:tcW w:w="1009" w:type="dxa"/>
            <w:tcBorders>
              <w:top w:val="single" w:sz="4" w:space="0" w:color="auto"/>
              <w:left w:val="single" w:sz="4" w:space="0" w:color="auto"/>
              <w:bottom w:val="single" w:sz="4" w:space="0" w:color="auto"/>
              <w:right w:val="single" w:sz="4" w:space="0" w:color="auto"/>
            </w:tcBorders>
            <w:shd w:val="clear" w:color="auto" w:fill="auto"/>
            <w:vAlign w:val="bottom"/>
          </w:tcPr>
          <w:p w14:paraId="50BDA490" w14:textId="4247691D"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Study area</w:t>
            </w:r>
          </w:p>
        </w:tc>
        <w:tc>
          <w:tcPr>
            <w:tcW w:w="1042" w:type="dxa"/>
            <w:tcBorders>
              <w:top w:val="single" w:sz="4" w:space="0" w:color="auto"/>
              <w:left w:val="single" w:sz="4" w:space="0" w:color="auto"/>
              <w:bottom w:val="single" w:sz="4" w:space="0" w:color="auto"/>
              <w:right w:val="single" w:sz="4" w:space="0" w:color="auto"/>
            </w:tcBorders>
            <w:shd w:val="clear" w:color="auto" w:fill="auto"/>
            <w:vAlign w:val="bottom"/>
          </w:tcPr>
          <w:p w14:paraId="165F1988" w14:textId="48985E1E"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Number of sampling loca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9633B7D" w14:textId="185F83E9"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Samples / location</w:t>
            </w:r>
          </w:p>
        </w:tc>
        <w:tc>
          <w:tcPr>
            <w:tcW w:w="1840" w:type="dxa"/>
            <w:tcBorders>
              <w:top w:val="single" w:sz="4" w:space="0" w:color="auto"/>
              <w:left w:val="single" w:sz="4" w:space="0" w:color="auto"/>
              <w:bottom w:val="single" w:sz="4" w:space="0" w:color="auto"/>
              <w:right w:val="single" w:sz="4" w:space="0" w:color="auto"/>
            </w:tcBorders>
            <w:shd w:val="clear" w:color="auto" w:fill="auto"/>
            <w:vAlign w:val="bottom"/>
          </w:tcPr>
          <w:p w14:paraId="4EEE1662" w14:textId="23544169"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Taxonomic analyse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EDD7DA1" w14:textId="725E22B9" w:rsidR="00232B8C" w:rsidRPr="00773B91" w:rsidRDefault="00232B8C" w:rsidP="00773B91">
            <w:pPr>
              <w:spacing w:line="360" w:lineRule="auto"/>
              <w:textAlignment w:val="baseline"/>
              <w:rPr>
                <w:rFonts w:ascii="Source Sans Pro Light" w:hAnsi="Source Sans Pro Light"/>
              </w:rPr>
            </w:pPr>
            <w:r w:rsidRPr="00773B91">
              <w:rPr>
                <w:rFonts w:ascii="Source Sans Pro Light" w:hAnsi="Source Sans Pro Light"/>
                <w:b/>
                <w:bCs/>
              </w:rPr>
              <w:t>Number of analyses</w:t>
            </w:r>
          </w:p>
        </w:tc>
        <w:tc>
          <w:tcPr>
            <w:tcW w:w="7091" w:type="dxa"/>
            <w:tcBorders>
              <w:top w:val="single" w:sz="4" w:space="0" w:color="auto"/>
              <w:left w:val="single" w:sz="4" w:space="0" w:color="auto"/>
              <w:bottom w:val="single" w:sz="4" w:space="0" w:color="auto"/>
              <w:right w:val="single" w:sz="4" w:space="0" w:color="auto"/>
            </w:tcBorders>
            <w:shd w:val="clear" w:color="auto" w:fill="auto"/>
            <w:vAlign w:val="bottom"/>
          </w:tcPr>
          <w:p w14:paraId="32293CAA" w14:textId="2066FB49" w:rsidR="00232B8C" w:rsidRPr="00773B91" w:rsidRDefault="00232B8C" w:rsidP="00773B91">
            <w:pPr>
              <w:pStyle w:val="Tablebullets"/>
              <w:numPr>
                <w:ilvl w:val="0"/>
                <w:numId w:val="0"/>
              </w:numPr>
              <w:spacing w:line="360" w:lineRule="auto"/>
              <w:ind w:left="379"/>
              <w:rPr>
                <w:sz w:val="24"/>
                <w:szCs w:val="24"/>
              </w:rPr>
            </w:pPr>
            <w:r w:rsidRPr="00773B91">
              <w:rPr>
                <w:b/>
                <w:bCs/>
                <w:sz w:val="24"/>
                <w:szCs w:val="24"/>
              </w:rPr>
              <w:t>Pilot outcomes</w:t>
            </w:r>
          </w:p>
        </w:tc>
      </w:tr>
      <w:tr w:rsidR="00483D34" w:rsidRPr="00483D34" w14:paraId="27AF04E8" w14:textId="77777777" w:rsidTr="00D31EBE">
        <w:tc>
          <w:tcPr>
            <w:tcW w:w="10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6B2DB1" w14:textId="77777777" w:rsidR="00232B8C" w:rsidRPr="00773B91" w:rsidRDefault="00232B8C" w:rsidP="00773B91">
            <w:pPr>
              <w:spacing w:line="360" w:lineRule="auto"/>
              <w:textAlignment w:val="baseline"/>
              <w:rPr>
                <w:b/>
                <w:bCs/>
              </w:rPr>
            </w:pPr>
            <w:r w:rsidRPr="00773B91">
              <w:rPr>
                <w:rFonts w:ascii="Source Sans Pro Light" w:hAnsi="Source Sans Pro Light"/>
              </w:rPr>
              <w:t>Woodland</w:t>
            </w:r>
            <w:r w:rsidRPr="00773B91">
              <w:rPr>
                <w:rFonts w:ascii="Source Sans Pro Light" w:hAnsi="Source Sans Pro Light"/>
                <w:b/>
                <w:bCs/>
              </w:rPr>
              <w:t> </w:t>
            </w:r>
          </w:p>
        </w:tc>
        <w:tc>
          <w:tcPr>
            <w:tcW w:w="6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C4A73B" w14:textId="77777777" w:rsidR="00232B8C" w:rsidRPr="00773B91" w:rsidRDefault="00232B8C" w:rsidP="00773B91">
            <w:pPr>
              <w:spacing w:line="360" w:lineRule="auto"/>
              <w:textAlignment w:val="baseline"/>
              <w:rPr>
                <w:b/>
                <w:bCs/>
              </w:rPr>
            </w:pPr>
            <w:r w:rsidRPr="00773B91">
              <w:rPr>
                <w:rFonts w:ascii="Source Sans Pro Light" w:hAnsi="Source Sans Pro Light"/>
              </w:rPr>
              <w:t>Oct</w:t>
            </w:r>
            <w:r w:rsidRPr="00773B91">
              <w:rPr>
                <w:rFonts w:ascii="Source Sans Pro Light" w:hAnsi="Source Sans Pro Light"/>
                <w:b/>
                <w:bCs/>
              </w:rPr>
              <w:t> </w:t>
            </w:r>
          </w:p>
        </w:tc>
        <w:tc>
          <w:tcPr>
            <w:tcW w:w="10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506AAA" w14:textId="77777777" w:rsidR="00232B8C" w:rsidRPr="00773B91" w:rsidRDefault="00232B8C" w:rsidP="00773B91">
            <w:pPr>
              <w:spacing w:line="360" w:lineRule="auto"/>
              <w:textAlignment w:val="baseline"/>
              <w:rPr>
                <w:b/>
                <w:bCs/>
              </w:rPr>
            </w:pPr>
            <w:r w:rsidRPr="00773B91">
              <w:rPr>
                <w:rFonts w:ascii="Source Sans Pro Light" w:hAnsi="Source Sans Pro Light"/>
              </w:rPr>
              <w:t xml:space="preserve">RSBP </w:t>
            </w:r>
            <w:proofErr w:type="spellStart"/>
            <w:r w:rsidRPr="00773B91">
              <w:rPr>
                <w:rFonts w:ascii="Source Sans Pro Light" w:hAnsi="Source Sans Pro Light"/>
              </w:rPr>
              <w:t>Inversnaid</w:t>
            </w:r>
            <w:proofErr w:type="spellEnd"/>
            <w:r w:rsidRPr="00773B91">
              <w:rPr>
                <w:rFonts w:ascii="Source Sans Pro Light" w:hAnsi="Source Sans Pro Light"/>
              </w:rPr>
              <w:t xml:space="preserve"> Nature Reserve</w:t>
            </w:r>
            <w:r w:rsidRPr="00773B91">
              <w:rPr>
                <w:rFonts w:ascii="Source Sans Pro Light" w:hAnsi="Source Sans Pro Light"/>
                <w:b/>
                <w:bCs/>
              </w:rPr>
              <w:t> </w:t>
            </w:r>
          </w:p>
        </w:tc>
        <w:tc>
          <w:tcPr>
            <w:tcW w:w="10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18A258" w14:textId="77777777" w:rsidR="00232B8C" w:rsidRPr="00773B91" w:rsidRDefault="00232B8C" w:rsidP="00773B91">
            <w:pPr>
              <w:spacing w:line="360" w:lineRule="auto"/>
              <w:textAlignment w:val="baseline"/>
              <w:rPr>
                <w:b/>
                <w:bCs/>
              </w:rPr>
            </w:pPr>
            <w:r w:rsidRPr="00773B91">
              <w:rPr>
                <w:rFonts w:ascii="Source Sans Pro Light" w:hAnsi="Source Sans Pro Light"/>
              </w:rPr>
              <w:t>4</w:t>
            </w:r>
            <w:r w:rsidRPr="00773B91">
              <w:rPr>
                <w:rFonts w:ascii="Source Sans Pro Light" w:hAnsi="Source Sans Pro Light"/>
                <w:b/>
                <w:bCs/>
              </w:rPr>
              <w:t>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18F8B6" w14:textId="77777777" w:rsidR="00232B8C" w:rsidRPr="00773B91" w:rsidRDefault="00232B8C" w:rsidP="00773B91">
            <w:pPr>
              <w:spacing w:line="360" w:lineRule="auto"/>
              <w:textAlignment w:val="baseline"/>
              <w:rPr>
                <w:b/>
              </w:rPr>
            </w:pPr>
            <w:r w:rsidRPr="00773B91">
              <w:rPr>
                <w:rFonts w:ascii="Source Sans Pro Light" w:hAnsi="Source Sans Pro Light"/>
              </w:rPr>
              <w:t>8 composite soil samples</w:t>
            </w:r>
            <w:r w:rsidRPr="00773B91">
              <w:rPr>
                <w:rFonts w:ascii="Source Sans Pro Light" w:hAnsi="Source Sans Pro Light"/>
                <w:b/>
                <w:bCs/>
              </w:rPr>
              <w:t> </w:t>
            </w:r>
          </w:p>
        </w:tc>
        <w:tc>
          <w:tcPr>
            <w:tcW w:w="1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0A49F1" w14:textId="77777777" w:rsidR="00232B8C" w:rsidRPr="00773B91" w:rsidRDefault="00232B8C" w:rsidP="00773B91">
            <w:pPr>
              <w:spacing w:line="360" w:lineRule="auto"/>
              <w:textAlignment w:val="baseline"/>
              <w:rPr>
                <w:b/>
                <w:bCs/>
              </w:rPr>
            </w:pPr>
            <w:r w:rsidRPr="00773B91">
              <w:rPr>
                <w:rFonts w:ascii="Source Sans Pro Light" w:hAnsi="Source Sans Pro Light"/>
              </w:rPr>
              <w:t>Bacteria</w:t>
            </w:r>
            <w:r w:rsidRPr="00773B91">
              <w:rPr>
                <w:rFonts w:ascii="Source Sans Pro Light" w:hAnsi="Source Sans Pro Light"/>
                <w:b/>
                <w:bCs/>
              </w:rPr>
              <w:t> </w:t>
            </w:r>
          </w:p>
          <w:p w14:paraId="47C364A3" w14:textId="77777777" w:rsidR="00232B8C" w:rsidRPr="00773B91" w:rsidRDefault="00232B8C" w:rsidP="00773B91">
            <w:pPr>
              <w:spacing w:line="360" w:lineRule="auto"/>
              <w:textAlignment w:val="baseline"/>
              <w:rPr>
                <w:b/>
                <w:bCs/>
              </w:rPr>
            </w:pPr>
            <w:r w:rsidRPr="00773B91">
              <w:rPr>
                <w:rFonts w:ascii="Source Sans Pro Light" w:hAnsi="Source Sans Pro Light"/>
              </w:rPr>
              <w:t>Fungi</w:t>
            </w:r>
            <w:r w:rsidRPr="00773B91">
              <w:rPr>
                <w:rFonts w:ascii="Source Sans Pro Light" w:hAnsi="Source Sans Pro Light"/>
                <w:b/>
                <w:bCs/>
              </w:rPr>
              <w:t> </w:t>
            </w:r>
          </w:p>
          <w:p w14:paraId="2DF8A2FF" w14:textId="77777777" w:rsidR="00232B8C" w:rsidRPr="00773B91" w:rsidRDefault="00232B8C" w:rsidP="00773B91">
            <w:pPr>
              <w:spacing w:line="360" w:lineRule="auto"/>
              <w:textAlignment w:val="baseline"/>
              <w:rPr>
                <w:b/>
                <w:bCs/>
              </w:rPr>
            </w:pPr>
            <w:r w:rsidRPr="00773B91">
              <w:rPr>
                <w:rFonts w:ascii="Source Sans Pro Light" w:hAnsi="Source Sans Pro Light"/>
              </w:rPr>
              <w:t>Fauna</w:t>
            </w:r>
            <w:r w:rsidRPr="00773B91">
              <w:rPr>
                <w:rFonts w:ascii="Source Sans Pro Light" w:hAnsi="Source Sans Pro Light"/>
                <w:b/>
                <w:bCs/>
              </w:rPr>
              <w:t>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91EC0D" w14:textId="77777777" w:rsidR="00232B8C" w:rsidRPr="00773B91" w:rsidRDefault="00232B8C" w:rsidP="00773B91">
            <w:pPr>
              <w:spacing w:line="360" w:lineRule="auto"/>
              <w:textAlignment w:val="baseline"/>
              <w:rPr>
                <w:b/>
                <w:bCs/>
              </w:rPr>
            </w:pPr>
            <w:r w:rsidRPr="00773B91">
              <w:rPr>
                <w:rFonts w:ascii="Source Sans Pro Light" w:hAnsi="Source Sans Pro Light"/>
              </w:rPr>
              <w:t>96</w:t>
            </w:r>
            <w:r w:rsidRPr="00773B91">
              <w:rPr>
                <w:rFonts w:ascii="Source Sans Pro Light" w:hAnsi="Source Sans Pro Light"/>
                <w:b/>
                <w:bCs/>
              </w:rPr>
              <w:t> </w:t>
            </w:r>
          </w:p>
        </w:tc>
        <w:tc>
          <w:tcPr>
            <w:tcW w:w="709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197947" w14:textId="77777777" w:rsidR="00232B8C" w:rsidRPr="00773B91" w:rsidRDefault="00232B8C" w:rsidP="00773B91">
            <w:pPr>
              <w:pStyle w:val="Tablebullets"/>
              <w:spacing w:line="360" w:lineRule="auto"/>
              <w:ind w:left="379" w:hanging="238"/>
              <w:rPr>
                <w:rFonts w:ascii="Source Sans Pro SemiBold" w:hAnsi="Source Sans Pro SemiBold"/>
                <w:b/>
                <w:bCs/>
                <w:sz w:val="24"/>
                <w:szCs w:val="24"/>
              </w:rPr>
            </w:pPr>
            <w:r w:rsidRPr="00773B91">
              <w:rPr>
                <w:sz w:val="24"/>
                <w:szCs w:val="24"/>
              </w:rPr>
              <w:t xml:space="preserve">Soil pH and moisture showed some variability between plots with pH significantly higher in plot 4 and moisture differences between all plots except 1 and 2, and 3 and </w:t>
            </w:r>
            <w:proofErr w:type="gramStart"/>
            <w:r w:rsidRPr="00773B91">
              <w:rPr>
                <w:sz w:val="24"/>
                <w:szCs w:val="24"/>
              </w:rPr>
              <w:t>4</w:t>
            </w:r>
            <w:proofErr w:type="gramEnd"/>
          </w:p>
          <w:p w14:paraId="474E685E" w14:textId="77777777" w:rsidR="00232B8C" w:rsidRPr="00773B91" w:rsidRDefault="00232B8C" w:rsidP="00773B91">
            <w:pPr>
              <w:pStyle w:val="Tablebullets"/>
              <w:spacing w:line="360" w:lineRule="auto"/>
              <w:ind w:left="379" w:hanging="238"/>
              <w:rPr>
                <w:sz w:val="24"/>
                <w:szCs w:val="24"/>
              </w:rPr>
            </w:pPr>
            <w:r w:rsidRPr="00773B91">
              <w:rPr>
                <w:sz w:val="24"/>
                <w:szCs w:val="24"/>
              </w:rPr>
              <w:t xml:space="preserve">Observed OTU richness was highest in </w:t>
            </w:r>
            <w:proofErr w:type="gramStart"/>
            <w:r w:rsidRPr="00773B91">
              <w:rPr>
                <w:sz w:val="24"/>
                <w:szCs w:val="24"/>
              </w:rPr>
              <w:t>bacteria</w:t>
            </w:r>
            <w:proofErr w:type="gramEnd"/>
          </w:p>
          <w:p w14:paraId="2606B43E" w14:textId="77777777" w:rsidR="00232B8C" w:rsidRPr="00773B91" w:rsidRDefault="00232B8C" w:rsidP="00773B91">
            <w:pPr>
              <w:pStyle w:val="Tablebullets"/>
              <w:spacing w:line="360" w:lineRule="auto"/>
              <w:ind w:left="379" w:hanging="238"/>
              <w:rPr>
                <w:rFonts w:ascii="Source Sans Pro SemiBold" w:hAnsi="Source Sans Pro SemiBold"/>
                <w:b/>
                <w:bCs/>
                <w:sz w:val="24"/>
                <w:szCs w:val="24"/>
              </w:rPr>
            </w:pPr>
            <w:r w:rsidRPr="00773B91">
              <w:rPr>
                <w:sz w:val="24"/>
                <w:szCs w:val="24"/>
              </w:rPr>
              <w:t xml:space="preserve">Estimated sample coverage was highest for both fenced and unfenced treatments for </w:t>
            </w:r>
            <w:proofErr w:type="gramStart"/>
            <w:r w:rsidRPr="00773B91">
              <w:rPr>
                <w:sz w:val="24"/>
                <w:szCs w:val="24"/>
              </w:rPr>
              <w:t>bacteria</w:t>
            </w:r>
            <w:proofErr w:type="gramEnd"/>
          </w:p>
          <w:p w14:paraId="6A3D7D0C" w14:textId="77777777" w:rsidR="00232B8C" w:rsidRPr="00773B91" w:rsidRDefault="00232B8C" w:rsidP="00773B91">
            <w:pPr>
              <w:pStyle w:val="Tablebullets"/>
              <w:spacing w:line="360" w:lineRule="auto"/>
              <w:ind w:left="379" w:hanging="238"/>
              <w:rPr>
                <w:rStyle w:val="normaltextrun"/>
                <w:rFonts w:ascii="Source Sans Pro SemiBold" w:hAnsi="Source Sans Pro SemiBold"/>
                <w:b/>
                <w:bCs/>
                <w:sz w:val="24"/>
                <w:szCs w:val="24"/>
              </w:rPr>
            </w:pPr>
            <w:r w:rsidRPr="00773B91">
              <w:rPr>
                <w:rStyle w:val="normaltextrun"/>
                <w:sz w:val="24"/>
                <w:szCs w:val="24"/>
                <w:bdr w:val="none" w:sz="0" w:space="0" w:color="auto" w:frame="1"/>
              </w:rPr>
              <w:t xml:space="preserve">OTU richness did not show a consistent trend between fenced and unfenced </w:t>
            </w:r>
            <w:proofErr w:type="gramStart"/>
            <w:r w:rsidRPr="00773B91">
              <w:rPr>
                <w:rStyle w:val="normaltextrun"/>
                <w:sz w:val="24"/>
                <w:szCs w:val="24"/>
                <w:bdr w:val="none" w:sz="0" w:space="0" w:color="auto" w:frame="1"/>
              </w:rPr>
              <w:t>treatments</w:t>
            </w:r>
            <w:proofErr w:type="gramEnd"/>
          </w:p>
          <w:p w14:paraId="53F31CFC" w14:textId="77777777" w:rsidR="00232B8C" w:rsidRPr="00773B91" w:rsidRDefault="00232B8C" w:rsidP="00773B91">
            <w:pPr>
              <w:pStyle w:val="Tablebullets"/>
              <w:spacing w:line="360" w:lineRule="auto"/>
              <w:ind w:left="379" w:hanging="238"/>
              <w:rPr>
                <w:sz w:val="24"/>
                <w:szCs w:val="24"/>
              </w:rPr>
            </w:pPr>
            <w:r w:rsidRPr="00773B91">
              <w:rPr>
                <w:sz w:val="24"/>
                <w:szCs w:val="24"/>
              </w:rPr>
              <w:t>Significant differences were observed in OTU community</w:t>
            </w:r>
            <w:r w:rsidRPr="00773B91">
              <w:rPr>
                <w:rStyle w:val="normaltextrun"/>
                <w:sz w:val="24"/>
                <w:szCs w:val="24"/>
                <w:shd w:val="clear" w:color="auto" w:fill="FFFFFF"/>
              </w:rPr>
              <w:t xml:space="preserve"> </w:t>
            </w:r>
            <w:r w:rsidRPr="00773B91">
              <w:rPr>
                <w:sz w:val="24"/>
                <w:szCs w:val="24"/>
              </w:rPr>
              <w:t xml:space="preserve">composition between locations for all taxonomic groups. Some differences in composition were observed between fenced/unfenced but these were not significant considering the limited sample </w:t>
            </w:r>
            <w:proofErr w:type="gramStart"/>
            <w:r w:rsidRPr="00773B91">
              <w:rPr>
                <w:sz w:val="24"/>
                <w:szCs w:val="24"/>
              </w:rPr>
              <w:t>size</w:t>
            </w:r>
            <w:proofErr w:type="gramEnd"/>
          </w:p>
          <w:p w14:paraId="30ABD168" w14:textId="77777777" w:rsidR="00232B8C" w:rsidRPr="00773B91" w:rsidRDefault="00232B8C" w:rsidP="00773B91">
            <w:pPr>
              <w:pStyle w:val="Tablebullets"/>
              <w:spacing w:line="360" w:lineRule="auto"/>
              <w:ind w:left="379" w:hanging="238"/>
              <w:rPr>
                <w:rFonts w:ascii="Source Sans Pro SemiBold" w:hAnsi="Source Sans Pro SemiBold"/>
                <w:sz w:val="24"/>
                <w:szCs w:val="24"/>
              </w:rPr>
            </w:pPr>
            <w:r w:rsidRPr="00773B91">
              <w:rPr>
                <w:sz w:val="24"/>
                <w:szCs w:val="24"/>
              </w:rPr>
              <w:t xml:space="preserve">Replicate samples produced higher detection rates and more similar communities than composite samples from all 3 replicate samples </w:t>
            </w:r>
            <w:r w:rsidRPr="00773B91">
              <w:rPr>
                <w:sz w:val="24"/>
                <w:szCs w:val="24"/>
              </w:rPr>
              <w:lastRenderedPageBreak/>
              <w:t xml:space="preserve">except one- soil fauna in the fenced area of plot 1 where the mixed sample showed higher </w:t>
            </w:r>
            <w:proofErr w:type="gramStart"/>
            <w:r w:rsidRPr="00773B91">
              <w:rPr>
                <w:sz w:val="24"/>
                <w:szCs w:val="24"/>
              </w:rPr>
              <w:t>richness</w:t>
            </w:r>
            <w:proofErr w:type="gramEnd"/>
          </w:p>
          <w:p w14:paraId="4A8D3ECC" w14:textId="77777777" w:rsidR="00232B8C" w:rsidRPr="00773B91" w:rsidRDefault="00232B8C" w:rsidP="00773B91">
            <w:pPr>
              <w:pStyle w:val="Tablebullets"/>
              <w:spacing w:line="360" w:lineRule="auto"/>
              <w:ind w:left="335" w:right="201" w:hanging="218"/>
              <w:rPr>
                <w:rFonts w:ascii="Source Sans Pro SemiBold" w:hAnsi="Source Sans Pro SemiBold"/>
                <w:b/>
                <w:bCs/>
                <w:sz w:val="24"/>
                <w:szCs w:val="24"/>
              </w:rPr>
            </w:pPr>
            <w:r w:rsidRPr="00773B91">
              <w:rPr>
                <w:sz w:val="24"/>
                <w:szCs w:val="24"/>
              </w:rPr>
              <w:t>Mixed samples showed broadly similar species composition to the replicate samples</w:t>
            </w:r>
          </w:p>
        </w:tc>
      </w:tr>
      <w:tr w:rsidR="00337081" w:rsidRPr="00483D34" w14:paraId="45FA03F5" w14:textId="77777777" w:rsidTr="00D31EBE">
        <w:tc>
          <w:tcPr>
            <w:tcW w:w="103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5C083C" w14:textId="4A234897" w:rsidR="00337081" w:rsidRPr="00773B91" w:rsidRDefault="00337081" w:rsidP="00773B91">
            <w:pPr>
              <w:spacing w:line="360" w:lineRule="auto"/>
              <w:textAlignment w:val="baseline"/>
              <w:rPr>
                <w:b/>
                <w:bCs/>
              </w:rPr>
            </w:pPr>
            <w:r w:rsidRPr="00773B91">
              <w:rPr>
                <w:rFonts w:ascii="Source Sans Pro Light" w:hAnsi="Source Sans Pro Light"/>
              </w:rPr>
              <w:lastRenderedPageBreak/>
              <w:t>Peatland</w:t>
            </w:r>
            <w:r w:rsidRPr="00773B91">
              <w:rPr>
                <w:rFonts w:ascii="Source Sans Pro Light" w:hAnsi="Source Sans Pro Light"/>
                <w:b/>
                <w:bCs/>
              </w:rPr>
              <w:t> </w:t>
            </w: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B49201" w14:textId="77777777" w:rsidR="00337081" w:rsidRPr="00773B91" w:rsidRDefault="00337081" w:rsidP="00773B91">
            <w:pPr>
              <w:spacing w:line="360" w:lineRule="auto"/>
              <w:textAlignment w:val="baseline"/>
              <w:rPr>
                <w:b/>
                <w:bCs/>
              </w:rPr>
            </w:pPr>
            <w:r w:rsidRPr="00773B91">
              <w:rPr>
                <w:rFonts w:ascii="Source Sans Pro Light" w:hAnsi="Source Sans Pro Light"/>
              </w:rPr>
              <w:t>Aug</w:t>
            </w:r>
            <w:r w:rsidRPr="00773B91">
              <w:rPr>
                <w:rFonts w:ascii="Source Sans Pro Light" w:hAnsi="Source Sans Pro Light"/>
                <w:b/>
                <w:bCs/>
              </w:rPr>
              <w:t> </w:t>
            </w:r>
          </w:p>
        </w:tc>
        <w:tc>
          <w:tcPr>
            <w:tcW w:w="10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5210A5" w14:textId="77777777" w:rsidR="00337081" w:rsidRPr="00773B91" w:rsidRDefault="00337081" w:rsidP="00773B91">
            <w:pPr>
              <w:spacing w:line="360" w:lineRule="auto"/>
              <w:textAlignment w:val="baseline"/>
              <w:rPr>
                <w:b/>
                <w:bCs/>
              </w:rPr>
            </w:pPr>
            <w:r w:rsidRPr="00773B91">
              <w:rPr>
                <w:rFonts w:ascii="Source Sans Pro Light" w:hAnsi="Source Sans Pro Light"/>
              </w:rPr>
              <w:t>Glen Finglas Estate</w:t>
            </w:r>
            <w:r w:rsidRPr="00773B91">
              <w:rPr>
                <w:rFonts w:ascii="Source Sans Pro Light" w:hAnsi="Source Sans Pro Light"/>
                <w:b/>
                <w:bCs/>
              </w:rPr>
              <w:t> </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5581D3" w14:textId="77777777" w:rsidR="00337081" w:rsidRPr="00773B91" w:rsidRDefault="00337081" w:rsidP="00773B91">
            <w:pPr>
              <w:spacing w:line="360" w:lineRule="auto"/>
              <w:textAlignment w:val="baseline"/>
              <w:rPr>
                <w:b/>
                <w:bCs/>
              </w:rPr>
            </w:pPr>
            <w:r w:rsidRPr="00773B91">
              <w:rPr>
                <w:rFonts w:ascii="Source Sans Pro Light" w:hAnsi="Source Sans Pro Light"/>
              </w:rPr>
              <w:t>2</w:t>
            </w:r>
            <w:r w:rsidRPr="00773B91">
              <w:rPr>
                <w:rFonts w:ascii="Source Sans Pro Light" w:hAnsi="Source Sans Pro Light"/>
                <w:b/>
                <w:bCs/>
              </w:rPr>
              <w:t> </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9626D78" w14:textId="77777777" w:rsidR="00337081" w:rsidRPr="00773B91" w:rsidRDefault="00337081" w:rsidP="00773B91">
            <w:pPr>
              <w:spacing w:line="360" w:lineRule="auto"/>
              <w:textAlignment w:val="baseline"/>
              <w:rPr>
                <w:b/>
                <w:bCs/>
              </w:rPr>
            </w:pPr>
            <w:r w:rsidRPr="00773B91">
              <w:rPr>
                <w:rFonts w:ascii="Source Sans Pro Light" w:hAnsi="Source Sans Pro Light"/>
              </w:rPr>
              <w:t>4 composite soil samples</w:t>
            </w:r>
            <w:r w:rsidRPr="00773B91">
              <w:rPr>
                <w:rFonts w:ascii="Source Sans Pro Light" w:hAnsi="Source Sans Pro Light"/>
                <w:b/>
                <w:bCs/>
              </w:rPr>
              <w:t> </w:t>
            </w:r>
          </w:p>
        </w:tc>
        <w:tc>
          <w:tcPr>
            <w:tcW w:w="18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0E6B22" w14:textId="77777777" w:rsidR="00337081" w:rsidRPr="00773B91" w:rsidRDefault="00337081" w:rsidP="00773B91">
            <w:pPr>
              <w:spacing w:line="360" w:lineRule="auto"/>
              <w:textAlignment w:val="baseline"/>
              <w:rPr>
                <w:b/>
                <w:bCs/>
              </w:rPr>
            </w:pPr>
            <w:r w:rsidRPr="00773B91">
              <w:rPr>
                <w:rFonts w:ascii="Source Sans Pro Light" w:hAnsi="Source Sans Pro Light"/>
              </w:rPr>
              <w:t>Bacteria</w:t>
            </w:r>
            <w:r w:rsidRPr="00773B91">
              <w:rPr>
                <w:rFonts w:ascii="Source Sans Pro Light" w:hAnsi="Source Sans Pro Light"/>
                <w:b/>
                <w:bCs/>
              </w:rPr>
              <w:t> </w:t>
            </w:r>
          </w:p>
          <w:p w14:paraId="2430EFB0" w14:textId="77777777" w:rsidR="00337081" w:rsidRPr="00773B91" w:rsidRDefault="00337081" w:rsidP="00773B91">
            <w:pPr>
              <w:spacing w:line="360" w:lineRule="auto"/>
              <w:textAlignment w:val="baseline"/>
              <w:rPr>
                <w:b/>
                <w:bCs/>
              </w:rPr>
            </w:pPr>
            <w:r w:rsidRPr="00773B91">
              <w:rPr>
                <w:rFonts w:ascii="Source Sans Pro Light" w:hAnsi="Source Sans Pro Light"/>
              </w:rPr>
              <w:t>Fungi</w:t>
            </w:r>
            <w:r w:rsidRPr="00773B91">
              <w:rPr>
                <w:rFonts w:ascii="Source Sans Pro Light" w:hAnsi="Source Sans Pro Light"/>
                <w:b/>
                <w:bCs/>
              </w:rPr>
              <w:t> </w:t>
            </w:r>
          </w:p>
          <w:p w14:paraId="046801D7" w14:textId="77777777" w:rsidR="00337081" w:rsidRPr="00773B91" w:rsidRDefault="00337081" w:rsidP="00773B91">
            <w:pPr>
              <w:spacing w:line="360" w:lineRule="auto"/>
              <w:textAlignment w:val="baseline"/>
              <w:rPr>
                <w:b/>
                <w:bCs/>
              </w:rPr>
            </w:pPr>
            <w:r w:rsidRPr="00773B91">
              <w:rPr>
                <w:rFonts w:ascii="Source Sans Pro Light" w:hAnsi="Source Sans Pro Light"/>
              </w:rPr>
              <w:t>Fauna</w:t>
            </w:r>
            <w:r w:rsidRPr="00773B91">
              <w:rPr>
                <w:rFonts w:ascii="Source Sans Pro Light" w:hAnsi="Source Sans Pro Light"/>
                <w:b/>
                <w:bCs/>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1B52D9" w14:textId="77777777" w:rsidR="00337081" w:rsidRPr="00773B91" w:rsidRDefault="00337081" w:rsidP="00773B91">
            <w:pPr>
              <w:spacing w:line="360" w:lineRule="auto"/>
              <w:textAlignment w:val="baseline"/>
              <w:rPr>
                <w:b/>
                <w:bCs/>
                <w:strike/>
              </w:rPr>
            </w:pPr>
            <w:r w:rsidRPr="00773B91">
              <w:rPr>
                <w:rFonts w:ascii="Source Sans Pro Light" w:hAnsi="Source Sans Pro Light"/>
              </w:rPr>
              <w:t>24</w:t>
            </w:r>
            <w:r w:rsidRPr="00773B91">
              <w:rPr>
                <w:rFonts w:ascii="Source Sans Pro Light" w:hAnsi="Source Sans Pro Light"/>
                <w:b/>
                <w:bCs/>
              </w:rPr>
              <w:t> </w:t>
            </w:r>
          </w:p>
        </w:tc>
        <w:tc>
          <w:tcPr>
            <w:tcW w:w="7091" w:type="dxa"/>
            <w:vMerge w:val="restart"/>
            <w:tcBorders>
              <w:top w:val="single" w:sz="4" w:space="0" w:color="auto"/>
              <w:left w:val="single" w:sz="4" w:space="0" w:color="auto"/>
              <w:right w:val="single" w:sz="4" w:space="0" w:color="auto"/>
            </w:tcBorders>
            <w:shd w:val="clear" w:color="auto" w:fill="auto"/>
            <w:hideMark/>
          </w:tcPr>
          <w:p w14:paraId="24461C16" w14:textId="77777777" w:rsidR="00337081" w:rsidRPr="00773B91" w:rsidRDefault="00337081" w:rsidP="00773B91">
            <w:pPr>
              <w:pStyle w:val="Tablebullets"/>
              <w:spacing w:line="360" w:lineRule="auto"/>
              <w:ind w:left="335" w:right="201" w:hanging="218"/>
              <w:rPr>
                <w:sz w:val="24"/>
                <w:szCs w:val="24"/>
              </w:rPr>
            </w:pPr>
            <w:r w:rsidRPr="00773B91">
              <w:rPr>
                <w:sz w:val="24"/>
                <w:szCs w:val="24"/>
              </w:rPr>
              <w:t xml:space="preserve">Moisture and pH data were broadly similar across sites, with moisture higher in restored peatland compared to </w:t>
            </w:r>
            <w:proofErr w:type="gramStart"/>
            <w:r w:rsidRPr="00773B91">
              <w:rPr>
                <w:sz w:val="24"/>
                <w:szCs w:val="24"/>
              </w:rPr>
              <w:t>degraded</w:t>
            </w:r>
            <w:proofErr w:type="gramEnd"/>
          </w:p>
          <w:p w14:paraId="30B035E2" w14:textId="77777777" w:rsidR="00337081" w:rsidRPr="00773B91" w:rsidRDefault="00337081" w:rsidP="00773B91">
            <w:pPr>
              <w:pStyle w:val="Tablebullets"/>
              <w:spacing w:line="360" w:lineRule="auto"/>
              <w:ind w:left="335" w:right="201" w:hanging="218"/>
              <w:rPr>
                <w:rFonts w:ascii="Source Sans Pro SemiBold" w:hAnsi="Source Sans Pro SemiBold"/>
                <w:b/>
                <w:bCs/>
                <w:sz w:val="24"/>
                <w:szCs w:val="24"/>
              </w:rPr>
            </w:pPr>
            <w:r w:rsidRPr="00773B91">
              <w:rPr>
                <w:sz w:val="24"/>
                <w:szCs w:val="24"/>
              </w:rPr>
              <w:t xml:space="preserve">OTU richness was highest for bacteria and </w:t>
            </w:r>
            <w:proofErr w:type="gramStart"/>
            <w:r w:rsidRPr="00773B91">
              <w:rPr>
                <w:sz w:val="24"/>
                <w:szCs w:val="24"/>
              </w:rPr>
              <w:t>fungi</w:t>
            </w:r>
            <w:proofErr w:type="gramEnd"/>
          </w:p>
          <w:p w14:paraId="730FFA49" w14:textId="77777777" w:rsidR="00337081" w:rsidRPr="00773B91" w:rsidRDefault="00337081" w:rsidP="00773B91">
            <w:pPr>
              <w:pStyle w:val="Tablebullets"/>
              <w:spacing w:line="360" w:lineRule="auto"/>
              <w:ind w:left="335" w:right="201" w:hanging="218"/>
              <w:rPr>
                <w:rFonts w:ascii="Source Sans Pro SemiBold" w:hAnsi="Source Sans Pro SemiBold"/>
                <w:b/>
                <w:bCs/>
                <w:sz w:val="24"/>
                <w:szCs w:val="24"/>
              </w:rPr>
            </w:pPr>
            <w:r w:rsidRPr="00773B91">
              <w:rPr>
                <w:sz w:val="24"/>
                <w:szCs w:val="24"/>
              </w:rPr>
              <w:t xml:space="preserve">Estimated sample coverage was highest for bacteria and lowest for </w:t>
            </w:r>
            <w:proofErr w:type="gramStart"/>
            <w:r w:rsidRPr="00773B91">
              <w:rPr>
                <w:sz w:val="24"/>
                <w:szCs w:val="24"/>
              </w:rPr>
              <w:t>fungi</w:t>
            </w:r>
            <w:proofErr w:type="gramEnd"/>
          </w:p>
          <w:p w14:paraId="4701C4E5" w14:textId="77777777" w:rsidR="00337081" w:rsidRPr="00773B91" w:rsidRDefault="00337081" w:rsidP="00773B91">
            <w:pPr>
              <w:pStyle w:val="Tablebullets"/>
              <w:spacing w:line="360" w:lineRule="auto"/>
              <w:ind w:left="335" w:right="201" w:hanging="218"/>
              <w:rPr>
                <w:rFonts w:ascii="Source Sans Pro SemiBold" w:hAnsi="Source Sans Pro SemiBold"/>
                <w:b/>
                <w:bCs/>
                <w:sz w:val="24"/>
                <w:szCs w:val="24"/>
              </w:rPr>
            </w:pPr>
            <w:r w:rsidRPr="00773B91">
              <w:rPr>
                <w:sz w:val="24"/>
                <w:szCs w:val="24"/>
              </w:rPr>
              <w:t>OTU richness was generally higher for degraded transects compared to restored, but lower for soil fauna (based on estimated richness)</w:t>
            </w:r>
          </w:p>
          <w:p w14:paraId="29EB6121" w14:textId="3B676ABB" w:rsidR="00337081" w:rsidRPr="00773B91" w:rsidRDefault="00337081" w:rsidP="00773B91">
            <w:pPr>
              <w:pStyle w:val="Tablebullets"/>
              <w:spacing w:line="360" w:lineRule="auto"/>
              <w:ind w:left="335" w:right="201" w:hanging="218"/>
              <w:rPr>
                <w:rFonts w:ascii="Source Sans Pro SemiBold" w:hAnsi="Source Sans Pro SemiBold"/>
                <w:b/>
                <w:sz w:val="24"/>
                <w:szCs w:val="24"/>
              </w:rPr>
            </w:pPr>
            <w:r w:rsidRPr="00773B91">
              <w:rPr>
                <w:sz w:val="24"/>
                <w:szCs w:val="24"/>
              </w:rPr>
              <w:t>Community composition different between degraded and restored transects for soil fauna and bacteria but not fungi</w:t>
            </w:r>
          </w:p>
        </w:tc>
      </w:tr>
      <w:tr w:rsidR="00337081" w:rsidRPr="00483D34" w14:paraId="799DCAB7" w14:textId="77777777" w:rsidTr="00D31EBE">
        <w:tc>
          <w:tcPr>
            <w:tcW w:w="1036" w:type="dxa"/>
            <w:tcBorders>
              <w:top w:val="single" w:sz="4" w:space="0" w:color="auto"/>
              <w:right w:val="single" w:sz="4" w:space="0" w:color="auto"/>
            </w:tcBorders>
            <w:vAlign w:val="center"/>
            <w:hideMark/>
          </w:tcPr>
          <w:p w14:paraId="2376A719" w14:textId="77777777" w:rsidR="00337081" w:rsidRPr="00773B91" w:rsidRDefault="00337081" w:rsidP="00773B91">
            <w:pPr>
              <w:rPr>
                <w:b/>
                <w:bCs/>
              </w:rPr>
            </w:pPr>
          </w:p>
        </w:tc>
        <w:tc>
          <w:tcPr>
            <w:tcW w:w="609" w:type="dxa"/>
            <w:tcBorders>
              <w:top w:val="single" w:sz="4" w:space="0" w:color="auto"/>
              <w:left w:val="single" w:sz="4" w:space="0" w:color="auto"/>
              <w:bottom w:val="outset" w:sz="6" w:space="0" w:color="auto"/>
            </w:tcBorders>
            <w:vAlign w:val="center"/>
            <w:hideMark/>
          </w:tcPr>
          <w:p w14:paraId="19F51C70" w14:textId="77777777" w:rsidR="00337081" w:rsidRPr="00773B91" w:rsidRDefault="00337081" w:rsidP="00773B91">
            <w:pPr>
              <w:rPr>
                <w:b/>
                <w:bCs/>
              </w:rPr>
            </w:pPr>
          </w:p>
        </w:tc>
        <w:tc>
          <w:tcPr>
            <w:tcW w:w="1009" w:type="dxa"/>
            <w:tcBorders>
              <w:top w:val="single" w:sz="4" w:space="0" w:color="auto"/>
              <w:left w:val="single" w:sz="4" w:space="0" w:color="auto"/>
              <w:bottom w:val="single" w:sz="6" w:space="0" w:color="auto"/>
              <w:right w:val="single" w:sz="6" w:space="0" w:color="auto"/>
            </w:tcBorders>
            <w:shd w:val="clear" w:color="auto" w:fill="auto"/>
            <w:vAlign w:val="center"/>
            <w:hideMark/>
          </w:tcPr>
          <w:p w14:paraId="6B50AA8F" w14:textId="77777777" w:rsidR="00337081" w:rsidRPr="00773B91" w:rsidRDefault="00337081" w:rsidP="00773B91">
            <w:pPr>
              <w:textAlignment w:val="baseline"/>
              <w:rPr>
                <w:b/>
                <w:bCs/>
              </w:rPr>
            </w:pPr>
            <w:proofErr w:type="spellStart"/>
            <w:r w:rsidRPr="00773B91">
              <w:rPr>
                <w:rFonts w:ascii="Source Sans Pro Light" w:hAnsi="Source Sans Pro Light"/>
              </w:rPr>
              <w:t>Auchlyne</w:t>
            </w:r>
            <w:proofErr w:type="spellEnd"/>
            <w:r w:rsidRPr="00773B91">
              <w:rPr>
                <w:rFonts w:ascii="Source Sans Pro Light" w:hAnsi="Source Sans Pro Light"/>
              </w:rPr>
              <w:t xml:space="preserve"> Estate</w:t>
            </w:r>
            <w:r w:rsidRPr="00773B91">
              <w:rPr>
                <w:rFonts w:ascii="Source Sans Pro Light" w:hAnsi="Source Sans Pro Light"/>
                <w:b/>
                <w:bCs/>
              </w:rPr>
              <w:t> </w:t>
            </w:r>
          </w:p>
        </w:tc>
        <w:tc>
          <w:tcPr>
            <w:tcW w:w="1042" w:type="dxa"/>
            <w:tcBorders>
              <w:top w:val="single" w:sz="4" w:space="0" w:color="auto"/>
              <w:left w:val="nil"/>
              <w:bottom w:val="single" w:sz="6" w:space="0" w:color="auto"/>
              <w:right w:val="single" w:sz="6" w:space="0" w:color="auto"/>
            </w:tcBorders>
            <w:shd w:val="clear" w:color="auto" w:fill="auto"/>
            <w:vAlign w:val="center"/>
            <w:hideMark/>
          </w:tcPr>
          <w:p w14:paraId="3A78867F" w14:textId="77777777" w:rsidR="00337081" w:rsidRPr="00773B91" w:rsidRDefault="00337081" w:rsidP="00773B91">
            <w:pPr>
              <w:textAlignment w:val="baseline"/>
              <w:rPr>
                <w:b/>
                <w:bCs/>
              </w:rPr>
            </w:pPr>
            <w:r w:rsidRPr="00773B91">
              <w:rPr>
                <w:rFonts w:ascii="Source Sans Pro Light" w:hAnsi="Source Sans Pro Light"/>
              </w:rPr>
              <w:t>2</w:t>
            </w:r>
            <w:r w:rsidRPr="00773B91">
              <w:rPr>
                <w:rFonts w:ascii="Source Sans Pro Light" w:hAnsi="Source Sans Pro Light"/>
                <w:b/>
                <w:bCs/>
              </w:rPr>
              <w:t> </w:t>
            </w:r>
          </w:p>
        </w:tc>
        <w:tc>
          <w:tcPr>
            <w:tcW w:w="992" w:type="dxa"/>
            <w:tcBorders>
              <w:top w:val="single" w:sz="4" w:space="0" w:color="auto"/>
              <w:left w:val="nil"/>
              <w:bottom w:val="single" w:sz="6" w:space="0" w:color="auto"/>
              <w:right w:val="single" w:sz="6" w:space="0" w:color="auto"/>
            </w:tcBorders>
            <w:shd w:val="clear" w:color="auto" w:fill="auto"/>
            <w:vAlign w:val="center"/>
          </w:tcPr>
          <w:p w14:paraId="10AC20CB" w14:textId="44D272E3" w:rsidR="00337081" w:rsidRPr="00773B91" w:rsidRDefault="00337081" w:rsidP="00773B91">
            <w:pPr>
              <w:textAlignment w:val="baseline"/>
              <w:rPr>
                <w:b/>
                <w:bCs/>
              </w:rPr>
            </w:pPr>
            <w:r w:rsidRPr="00773B91">
              <w:rPr>
                <w:rFonts w:ascii="Source Sans Pro Light" w:hAnsi="Source Sans Pro Light"/>
              </w:rPr>
              <w:t>3 composite soil samples</w:t>
            </w:r>
            <w:r w:rsidRPr="00773B91">
              <w:rPr>
                <w:rFonts w:ascii="Source Sans Pro Light" w:hAnsi="Source Sans Pro Light"/>
                <w:b/>
                <w:bCs/>
              </w:rPr>
              <w:t> </w:t>
            </w:r>
          </w:p>
        </w:tc>
        <w:tc>
          <w:tcPr>
            <w:tcW w:w="1843" w:type="dxa"/>
            <w:tcBorders>
              <w:top w:val="single" w:sz="4" w:space="0" w:color="auto"/>
              <w:left w:val="nil"/>
              <w:bottom w:val="single" w:sz="6" w:space="0" w:color="auto"/>
              <w:right w:val="single" w:sz="6" w:space="0" w:color="auto"/>
            </w:tcBorders>
            <w:shd w:val="clear" w:color="auto" w:fill="auto"/>
            <w:vAlign w:val="center"/>
            <w:hideMark/>
          </w:tcPr>
          <w:p w14:paraId="65DE3705" w14:textId="77777777" w:rsidR="00337081" w:rsidRPr="00773B91" w:rsidRDefault="00337081" w:rsidP="00773B91">
            <w:pPr>
              <w:textAlignment w:val="baseline"/>
              <w:rPr>
                <w:b/>
                <w:bCs/>
              </w:rPr>
            </w:pPr>
            <w:r w:rsidRPr="00773B91">
              <w:rPr>
                <w:rFonts w:ascii="Source Sans Pro Light" w:hAnsi="Source Sans Pro Light"/>
              </w:rPr>
              <w:t>Bacteria</w:t>
            </w:r>
            <w:r w:rsidRPr="00773B91">
              <w:rPr>
                <w:rFonts w:ascii="Source Sans Pro Light" w:hAnsi="Source Sans Pro Light"/>
                <w:b/>
                <w:bCs/>
              </w:rPr>
              <w:t> </w:t>
            </w:r>
          </w:p>
          <w:p w14:paraId="18F1B075" w14:textId="77777777" w:rsidR="00337081" w:rsidRPr="00773B91" w:rsidRDefault="00337081" w:rsidP="00773B91">
            <w:pPr>
              <w:textAlignment w:val="baseline"/>
              <w:rPr>
                <w:b/>
                <w:bCs/>
              </w:rPr>
            </w:pPr>
            <w:r w:rsidRPr="00773B91">
              <w:rPr>
                <w:rFonts w:ascii="Source Sans Pro Light" w:hAnsi="Source Sans Pro Light"/>
              </w:rPr>
              <w:t>Fungi</w:t>
            </w:r>
            <w:r w:rsidRPr="00773B91">
              <w:rPr>
                <w:rFonts w:ascii="Source Sans Pro Light" w:hAnsi="Source Sans Pro Light"/>
                <w:b/>
                <w:bCs/>
              </w:rPr>
              <w:t> </w:t>
            </w:r>
          </w:p>
          <w:p w14:paraId="3672D481" w14:textId="0B0B32BA" w:rsidR="00337081" w:rsidRPr="00773B91" w:rsidRDefault="00337081" w:rsidP="00773B91">
            <w:pPr>
              <w:textAlignment w:val="baseline"/>
              <w:rPr>
                <w:b/>
                <w:bCs/>
              </w:rPr>
            </w:pPr>
            <w:r w:rsidRPr="00773B91">
              <w:rPr>
                <w:rFonts w:ascii="Source Sans Pro Light" w:hAnsi="Source Sans Pro Light"/>
              </w:rPr>
              <w:t>Fauna</w:t>
            </w:r>
            <w:r w:rsidRPr="00773B91">
              <w:rPr>
                <w:rFonts w:ascii="Source Sans Pro Light" w:hAnsi="Source Sans Pro Light"/>
                <w:b/>
                <w:bCs/>
              </w:rPr>
              <w:t> </w:t>
            </w:r>
          </w:p>
        </w:tc>
        <w:tc>
          <w:tcPr>
            <w:tcW w:w="850" w:type="dxa"/>
            <w:tcBorders>
              <w:top w:val="single" w:sz="4" w:space="0" w:color="auto"/>
              <w:left w:val="nil"/>
              <w:bottom w:val="single" w:sz="6" w:space="0" w:color="auto"/>
              <w:right w:val="single" w:sz="4" w:space="0" w:color="auto"/>
            </w:tcBorders>
            <w:shd w:val="clear" w:color="auto" w:fill="auto"/>
            <w:vAlign w:val="center"/>
            <w:hideMark/>
          </w:tcPr>
          <w:p w14:paraId="7C73795F" w14:textId="54ED4DE8" w:rsidR="00337081" w:rsidRPr="00483D34" w:rsidRDefault="00337081" w:rsidP="00232B8C">
            <w:pPr>
              <w:jc w:val="center"/>
              <w:textAlignment w:val="baseline"/>
              <w:rPr>
                <w:b/>
                <w:bCs/>
                <w:sz w:val="20"/>
                <w:szCs w:val="20"/>
              </w:rPr>
            </w:pPr>
            <w:r w:rsidRPr="00483D34">
              <w:rPr>
                <w:rFonts w:ascii="Source Sans Pro Light" w:hAnsi="Source Sans Pro Light"/>
                <w:sz w:val="20"/>
                <w:szCs w:val="20"/>
              </w:rPr>
              <w:t>18</w:t>
            </w:r>
            <w:r w:rsidRPr="00483D34">
              <w:rPr>
                <w:rFonts w:ascii="Source Sans Pro Light" w:hAnsi="Source Sans Pro Light"/>
                <w:b/>
                <w:bCs/>
                <w:sz w:val="20"/>
                <w:szCs w:val="20"/>
              </w:rPr>
              <w:t> </w:t>
            </w:r>
          </w:p>
        </w:tc>
        <w:tc>
          <w:tcPr>
            <w:tcW w:w="7088" w:type="dxa"/>
            <w:vMerge/>
            <w:vAlign w:val="center"/>
            <w:hideMark/>
          </w:tcPr>
          <w:p w14:paraId="3B7E5C0A" w14:textId="031EBAEA" w:rsidR="00337081" w:rsidRPr="00483D34" w:rsidRDefault="00337081" w:rsidP="00232B8C">
            <w:pPr>
              <w:ind w:left="57"/>
              <w:rPr>
                <w:rFonts w:ascii="Source Sans Pro SemiBold" w:hAnsi="Source Sans Pro SemiBold"/>
                <w:b/>
                <w:bCs/>
                <w:sz w:val="20"/>
                <w:szCs w:val="20"/>
              </w:rPr>
            </w:pPr>
          </w:p>
        </w:tc>
      </w:tr>
    </w:tbl>
    <w:p w14:paraId="0230EE12" w14:textId="77777777" w:rsidR="006F7D75" w:rsidRPr="008A01BA" w:rsidRDefault="006F7D75" w:rsidP="009520F4">
      <w:pPr>
        <w:pStyle w:val="NMtext"/>
        <w:rPr>
          <w:rStyle w:val="Heading1Char"/>
          <w:rFonts w:eastAsiaTheme="minorEastAsia"/>
          <w:sz w:val="24"/>
          <w:szCs w:val="24"/>
        </w:rPr>
      </w:pPr>
    </w:p>
    <w:p w14:paraId="2A29E54F" w14:textId="77777777" w:rsidR="006F7D75" w:rsidRDefault="006F7D75" w:rsidP="00E37DD3">
      <w:pPr>
        <w:jc w:val="both"/>
        <w:rPr>
          <w:rStyle w:val="Heading1Char"/>
        </w:rPr>
        <w:sectPr w:rsidR="006F7D75" w:rsidSect="000F708B">
          <w:headerReference w:type="default" r:id="rId21"/>
          <w:pgSz w:w="16838" w:h="11906" w:orient="landscape"/>
          <w:pgMar w:top="1440" w:right="1440" w:bottom="1440" w:left="1440" w:header="720" w:footer="720" w:gutter="0"/>
          <w:cols w:space="720"/>
          <w:docGrid w:linePitch="360"/>
        </w:sectPr>
      </w:pPr>
    </w:p>
    <w:p w14:paraId="1473D07C" w14:textId="2E982058" w:rsidR="00C64AA0" w:rsidRPr="00BA1F83" w:rsidRDefault="00C64AA0" w:rsidP="00D31EBE">
      <w:pPr>
        <w:pStyle w:val="Heading1"/>
        <w:spacing w:line="360" w:lineRule="auto"/>
        <w:rPr>
          <w:rStyle w:val="Heading1Char"/>
        </w:rPr>
      </w:pPr>
      <w:bookmarkStart w:id="61" w:name="_Toc1807561641"/>
      <w:bookmarkStart w:id="62" w:name="_Toc1424193405"/>
      <w:r>
        <w:lastRenderedPageBreak/>
        <w:t xml:space="preserve">Sampling </w:t>
      </w:r>
      <w:r w:rsidR="004B580F">
        <w:t xml:space="preserve">plan for </w:t>
      </w:r>
      <w:r w:rsidR="006C4297">
        <w:t>Phase 2</w:t>
      </w:r>
      <w:bookmarkEnd w:id="61"/>
      <w:bookmarkEnd w:id="62"/>
    </w:p>
    <w:p w14:paraId="2FED6091" w14:textId="7C863376" w:rsidR="004B57A7" w:rsidRDefault="286D992A" w:rsidP="00D31EBE">
      <w:pPr>
        <w:pStyle w:val="NMtext"/>
        <w:spacing w:line="360" w:lineRule="auto"/>
      </w:pPr>
      <w:r>
        <w:t xml:space="preserve">To meet the </w:t>
      </w:r>
      <w:r w:rsidR="71C704CD">
        <w:t>project objectives</w:t>
      </w:r>
      <w:r w:rsidR="15C8F1C4">
        <w:t>,</w:t>
      </w:r>
      <w:r w:rsidR="18917875">
        <w:t xml:space="preserve"> a sampling plan was developed </w:t>
      </w:r>
      <w:r w:rsidR="2715D7CD">
        <w:t>and implemented</w:t>
      </w:r>
      <w:r w:rsidR="56DD523D">
        <w:t xml:space="preserve"> for Phase 2, in consultation with key stakeholders</w:t>
      </w:r>
      <w:r w:rsidR="2715D7CD">
        <w:t xml:space="preserve">. For each habitat, the plan provides the number of locations, samples per location (replicates), types of samples (water or sediment/soil), </w:t>
      </w:r>
      <w:r w:rsidR="177DFBE4">
        <w:t xml:space="preserve">number and type of assays, and a justification for </w:t>
      </w:r>
      <w:r w:rsidR="02A98ADF">
        <w:t xml:space="preserve">the decisions that were taken to arrive at this plan. </w:t>
      </w:r>
      <w:r w:rsidR="667F336A">
        <w:t xml:space="preserve">An overview map of the sampling locations (from all four habitats) </w:t>
      </w:r>
      <w:r w:rsidR="0D0DF110">
        <w:t xml:space="preserve">including </w:t>
      </w:r>
      <w:r w:rsidR="667F336A">
        <w:t xml:space="preserve">their </w:t>
      </w:r>
      <w:r w:rsidR="66FA95F5">
        <w:t xml:space="preserve">position </w:t>
      </w:r>
      <w:r w:rsidR="667F336A">
        <w:t xml:space="preserve">in </w:t>
      </w:r>
      <w:r w:rsidR="66FA95F5">
        <w:t xml:space="preserve">and </w:t>
      </w:r>
      <w:r w:rsidR="667F336A">
        <w:t xml:space="preserve">around LLTNP is presented in </w:t>
      </w:r>
      <w:r w:rsidR="268F2104">
        <w:t>F</w:t>
      </w:r>
      <w:r w:rsidR="667F336A">
        <w:t xml:space="preserve">igure </w:t>
      </w:r>
      <w:r w:rsidR="68B49536">
        <w:t>1</w:t>
      </w:r>
      <w:r w:rsidR="667F336A">
        <w:t xml:space="preserve">. </w:t>
      </w:r>
      <w:r w:rsidR="209FEDFB">
        <w:t>The</w:t>
      </w:r>
      <w:r w:rsidR="72F68535">
        <w:t xml:space="preserve"> sample analysis costs </w:t>
      </w:r>
      <w:r w:rsidR="209FEDFB">
        <w:t xml:space="preserve">for </w:t>
      </w:r>
      <w:r w:rsidR="1B5A3B72">
        <w:t>sample</w:t>
      </w:r>
      <w:r w:rsidR="0D1F74D9">
        <w:t>s</w:t>
      </w:r>
      <w:r w:rsidR="209FEDFB">
        <w:t xml:space="preserve"> collected during </w:t>
      </w:r>
      <w:r w:rsidR="7D37701D">
        <w:t xml:space="preserve">both </w:t>
      </w:r>
      <w:r w:rsidR="1B5A3B72">
        <w:t>Phase</w:t>
      </w:r>
      <w:r w:rsidR="04C3DF9B">
        <w:t xml:space="preserve"> 1 and</w:t>
      </w:r>
      <w:r w:rsidR="209FEDFB">
        <w:t xml:space="preserve"> 2 </w:t>
      </w:r>
      <w:r w:rsidR="57F9D0E0">
        <w:t>fieldworks</w:t>
      </w:r>
      <w:r w:rsidR="209FEDFB">
        <w:t xml:space="preserve"> </w:t>
      </w:r>
      <w:r w:rsidR="72F68535">
        <w:t>are recorded</w:t>
      </w:r>
      <w:r w:rsidR="209FEDFB">
        <w:t xml:space="preserve"> for each habitat type</w:t>
      </w:r>
      <w:r w:rsidR="72F68535">
        <w:t xml:space="preserve"> in </w:t>
      </w:r>
      <w:r w:rsidR="268F2104">
        <w:t>A</w:t>
      </w:r>
      <w:r w:rsidR="72F68535">
        <w:t>ppendix 4.5.</w:t>
      </w:r>
    </w:p>
    <w:p w14:paraId="22C4C370" w14:textId="0A03E352" w:rsidR="0091303D" w:rsidRDefault="00A037B9" w:rsidP="00D31EBE">
      <w:pPr>
        <w:pStyle w:val="NMtext"/>
        <w:spacing w:line="360" w:lineRule="auto"/>
      </w:pPr>
      <w:r>
        <w:t xml:space="preserve">Reference is made to the pilot study results throughout this section but for full details please refer to Sections 2 and 4. </w:t>
      </w:r>
    </w:p>
    <w:p w14:paraId="2BFD3681" w14:textId="77777777" w:rsidR="0091303D" w:rsidRDefault="0091303D" w:rsidP="0091303D">
      <w:pPr>
        <w:jc w:val="center"/>
      </w:pPr>
      <w:r>
        <w:rPr>
          <w:noProof/>
          <w:color w:val="2B579A"/>
          <w:shd w:val="clear" w:color="auto" w:fill="E6E6E6"/>
        </w:rPr>
        <w:drawing>
          <wp:inline distT="0" distB="0" distL="0" distR="0" wp14:anchorId="7C4F4120" wp14:editId="0DCEF854">
            <wp:extent cx="2964180" cy="4518922"/>
            <wp:effectExtent l="0" t="0" r="7620" b="0"/>
            <wp:docPr id="924660540" name="Picture 924660540" descr="Overview map of the sampling locations from all four habitats. The outline within the map represents the boundary of LLTNP. Basemap: OpenStree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60540" name="Picture 924660540" descr="Overview map of the sampling locations from all four habitats. The outline within the map represents the boundary of LLTNP. Basemap: OpenStreetMa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4263" cy="4534293"/>
                    </a:xfrm>
                    <a:prstGeom prst="rect">
                      <a:avLst/>
                    </a:prstGeom>
                  </pic:spPr>
                </pic:pic>
              </a:graphicData>
            </a:graphic>
          </wp:inline>
        </w:drawing>
      </w:r>
    </w:p>
    <w:p w14:paraId="43A7437D" w14:textId="7DEBF168" w:rsidR="000E10EB" w:rsidRPr="00D31EBE" w:rsidRDefault="0091303D" w:rsidP="00D31EBE">
      <w:pPr>
        <w:spacing w:line="360" w:lineRule="auto"/>
        <w:rPr>
          <w:rFonts w:ascii="Source Sans Pro Light" w:hAnsi="Source Sans Pro Light"/>
        </w:rPr>
      </w:pPr>
      <w:r w:rsidRPr="00D31EBE">
        <w:rPr>
          <w:rFonts w:ascii="Source Sans Pro Light" w:hAnsi="Source Sans Pro Light"/>
          <w:b/>
          <w:bCs/>
        </w:rPr>
        <w:t xml:space="preserve">Figure </w:t>
      </w:r>
      <w:r w:rsidR="001B2E24" w:rsidRPr="00D31EBE">
        <w:rPr>
          <w:rFonts w:ascii="Source Sans Pro Light" w:hAnsi="Source Sans Pro Light"/>
          <w:b/>
          <w:bCs/>
        </w:rPr>
        <w:t>1</w:t>
      </w:r>
      <w:r w:rsidRPr="00D31EBE">
        <w:rPr>
          <w:rFonts w:ascii="Source Sans Pro Light" w:hAnsi="Source Sans Pro Light"/>
        </w:rPr>
        <w:t xml:space="preserve">: Overview map of the sampling locations from all four habitats. The outline within the map represents the </w:t>
      </w:r>
      <w:r w:rsidR="00DB0A8D" w:rsidRPr="00D31EBE">
        <w:rPr>
          <w:rFonts w:ascii="Source Sans Pro Light" w:hAnsi="Source Sans Pro Light"/>
        </w:rPr>
        <w:t xml:space="preserve">boundary </w:t>
      </w:r>
      <w:r w:rsidRPr="00D31EBE">
        <w:rPr>
          <w:rFonts w:ascii="Source Sans Pro Light" w:hAnsi="Source Sans Pro Light"/>
        </w:rPr>
        <w:t>of LLTNP</w:t>
      </w:r>
      <w:r w:rsidR="7D73B8EE" w:rsidRPr="00D31EBE">
        <w:rPr>
          <w:rFonts w:ascii="Source Sans Pro Light" w:hAnsi="Source Sans Pro Light"/>
        </w:rPr>
        <w:t xml:space="preserve">. </w:t>
      </w:r>
      <w:r w:rsidR="007925C4" w:rsidRPr="00D31EBE">
        <w:rPr>
          <w:rFonts w:ascii="Source Sans Pro Light" w:hAnsi="Source Sans Pro Light"/>
        </w:rPr>
        <w:t xml:space="preserve">Basemap: </w:t>
      </w:r>
      <w:hyperlink r:id="rId23" w:history="1">
        <w:r w:rsidR="007925C4" w:rsidRPr="00D31EBE">
          <w:rPr>
            <w:rStyle w:val="Hyperlink"/>
            <w:rFonts w:ascii="Source Sans Pro Light" w:hAnsi="Source Sans Pro Light"/>
          </w:rPr>
          <w:t>OpenStreetMap</w:t>
        </w:r>
      </w:hyperlink>
      <w:r w:rsidRPr="00D31EBE">
        <w:br w:type="page"/>
      </w:r>
    </w:p>
    <w:p w14:paraId="3A7FC565" w14:textId="1D71C05D" w:rsidR="008C6BC8" w:rsidRPr="00727985" w:rsidRDefault="008C6BC8" w:rsidP="005C7F48">
      <w:pPr>
        <w:pStyle w:val="Heading2"/>
        <w:spacing w:line="360" w:lineRule="auto"/>
      </w:pPr>
      <w:bookmarkStart w:id="63" w:name="_Toc829651885"/>
      <w:bookmarkStart w:id="64" w:name="_Toc1599350277"/>
      <w:r w:rsidRPr="00A678F5">
        <w:lastRenderedPageBreak/>
        <w:t>Marine</w:t>
      </w:r>
      <w:bookmarkEnd w:id="63"/>
      <w:bookmarkEnd w:id="64"/>
    </w:p>
    <w:p w14:paraId="720F0F4F" w14:textId="6BC80CA3" w:rsidR="00862539" w:rsidRDefault="46F47D2D" w:rsidP="005C7F48">
      <w:pPr>
        <w:pStyle w:val="NMtext"/>
        <w:spacing w:line="360" w:lineRule="auto"/>
      </w:pPr>
      <w:r>
        <w:t xml:space="preserve">Habitats and species that are </w:t>
      </w:r>
      <w:r w:rsidR="4AA6E6CC">
        <w:t>considered</w:t>
      </w:r>
      <w:r>
        <w:t xml:space="preserve"> conservation priorities in Scottish territorial waters are identified as Priority Marine Features (PMF). Traditionally these PMFs are monitored through methods such as benthic grab sampling, video and photography, diving surveys, acoustic monitoring, and fish </w:t>
      </w:r>
      <w:r w:rsidR="2118D865">
        <w:t xml:space="preserve">trawls </w:t>
      </w:r>
      <w:r>
        <w:t xml:space="preserve">and plankton </w:t>
      </w:r>
      <w:r w:rsidR="2118D865">
        <w:t xml:space="preserve">tows. </w:t>
      </w:r>
      <w:r w:rsidRPr="00521E77">
        <w:t>Here we aim</w:t>
      </w:r>
      <w:r w:rsidR="15FF7AF5" w:rsidRPr="00521E77">
        <w:t>ed</w:t>
      </w:r>
      <w:r w:rsidRPr="00521E77">
        <w:t xml:space="preserve"> to simplify species monitoring for habitat classification while simultaneously improving cost and resource effectiveness, by developing the ability to use DNA metabarcoding data to classify biotopes</w:t>
      </w:r>
      <w:r w:rsidR="2118D865" w:rsidRPr="00521E77">
        <w:t xml:space="preserve"> and detect DNA signatures of important protected features</w:t>
      </w:r>
      <w:r w:rsidRPr="00521E77">
        <w:t>.</w:t>
      </w:r>
      <w:r w:rsidR="24ADAA57" w:rsidRPr="00521E77">
        <w:t xml:space="preserve"> </w:t>
      </w:r>
      <w:r w:rsidR="3CFA1FD8" w:rsidRPr="00521E77">
        <w:t>A</w:t>
      </w:r>
      <w:r w:rsidR="24ADAA57" w:rsidRPr="00521E77">
        <w:t xml:space="preserve">ided by comparing </w:t>
      </w:r>
      <w:r w:rsidR="0D738459" w:rsidRPr="00521E77">
        <w:t xml:space="preserve">the </w:t>
      </w:r>
      <w:r w:rsidR="75BE3EFE" w:rsidRPr="00521E77">
        <w:t>species compositions</w:t>
      </w:r>
      <w:r w:rsidR="3C0DB1FB" w:rsidRPr="00521E77">
        <w:t xml:space="preserve"> obtained from the </w:t>
      </w:r>
      <w:r w:rsidR="24ADAA57" w:rsidRPr="00521E77">
        <w:t>eDNA metabarcoding</w:t>
      </w:r>
      <w:r w:rsidR="15253F20" w:rsidRPr="00521E77">
        <w:t xml:space="preserve"> data</w:t>
      </w:r>
      <w:r w:rsidR="29A3D874" w:rsidRPr="00521E77">
        <w:t xml:space="preserve"> </w:t>
      </w:r>
      <w:r w:rsidR="288D6FFF" w:rsidRPr="00521E77">
        <w:t>(d</w:t>
      </w:r>
      <w:r w:rsidR="288D6FFF">
        <w:t xml:space="preserve">elivered by NatureMetrics) </w:t>
      </w:r>
      <w:r w:rsidR="29A3D874">
        <w:t xml:space="preserve">to </w:t>
      </w:r>
      <w:r w:rsidR="2656FD16">
        <w:t xml:space="preserve">habitat classification of the sampling locations obtained through </w:t>
      </w:r>
      <w:r w:rsidR="29A3D874">
        <w:t>PSA and</w:t>
      </w:r>
      <w:r w:rsidR="7D3B3862">
        <w:t xml:space="preserve"> </w:t>
      </w:r>
      <w:proofErr w:type="spellStart"/>
      <w:r w:rsidR="7D3B3862">
        <w:t>morphoanalysis</w:t>
      </w:r>
      <w:proofErr w:type="spellEnd"/>
      <w:r w:rsidR="7D3B3862">
        <w:t xml:space="preserve"> of simultaneously collected </w:t>
      </w:r>
      <w:r w:rsidR="5E2BDF61">
        <w:t xml:space="preserve">sediment </w:t>
      </w:r>
      <w:r w:rsidR="7D3B3862">
        <w:t>samples</w:t>
      </w:r>
      <w:r w:rsidR="288D6FFF">
        <w:t xml:space="preserve"> (delivered by SEPA)</w:t>
      </w:r>
      <w:r w:rsidR="7D3B3862">
        <w:t>.</w:t>
      </w:r>
      <w:r w:rsidR="29A3D874">
        <w:t xml:space="preserve"> </w:t>
      </w:r>
      <w:r>
        <w:t xml:space="preserve">Thus, </w:t>
      </w:r>
      <w:r w:rsidR="49C74CA0">
        <w:t>species were</w:t>
      </w:r>
      <w:r>
        <w:t xml:space="preserve"> classif</w:t>
      </w:r>
      <w:r w:rsidR="669878BB">
        <w:t>ied</w:t>
      </w:r>
      <w:r>
        <w:t xml:space="preserve"> to habitat instead of a pressure gradient</w:t>
      </w:r>
      <w:r w:rsidR="4F195A14">
        <w:t xml:space="preserve"> such as is the case in the other three habitats</w:t>
      </w:r>
      <w:r>
        <w:t>.</w:t>
      </w:r>
      <w:r w:rsidR="56A13327">
        <w:t xml:space="preserve"> </w:t>
      </w:r>
      <w:r w:rsidR="288D6FFF">
        <w:t xml:space="preserve">In addition, </w:t>
      </w:r>
      <w:r w:rsidR="56A13327">
        <w:t>we also use</w:t>
      </w:r>
      <w:r w:rsidR="2919BF39">
        <w:t>d</w:t>
      </w:r>
      <w:r w:rsidR="56A13327">
        <w:t xml:space="preserve"> </w:t>
      </w:r>
      <w:r w:rsidR="5BD36D7D">
        <w:t xml:space="preserve">sediment </w:t>
      </w:r>
      <w:proofErr w:type="spellStart"/>
      <w:r w:rsidR="4D824D4D">
        <w:t>morphoanalysis</w:t>
      </w:r>
      <w:proofErr w:type="spellEnd"/>
      <w:r w:rsidR="4D824D4D">
        <w:t xml:space="preserve"> data to generate ecosystem health scores using tools such as </w:t>
      </w:r>
      <w:r w:rsidR="192975D1">
        <w:t>AZTI's Marine Biotic Index (AMBI</w:t>
      </w:r>
      <w:r w:rsidR="2487AEF3">
        <w:t>)</w:t>
      </w:r>
      <w:r w:rsidR="43E3A5BB">
        <w:t xml:space="preserve"> </w:t>
      </w:r>
      <w:r>
        <w:fldChar w:fldCharType="begin"/>
      </w:r>
      <w:r>
        <w:instrText xml:space="preserve"> ADDIN ZOTERO_ITEM CSL_CITATION {"citationID":"7Xl1W6zq","properties":{"formattedCitation":"(Borja et al., 2000)","plainCitation":"(Borja et al., 2000)","noteIndex":0},"citationItems":[{"id":2985,"uris":["http://zotero.org/users/10679637/items/NR8CBUBW"],"itemData":{"id":298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 (C) 2000 Elsevier Science Ltd.","container-title":"Marine Pollution Bulletin","DOI":"10.1016/S0025-326X(00)00061-8","ISSN":"0025326X","issue":"12","page":"1100-1114","title":"A marine Biotic Index to establish the ecological quality of soft-bottom benthos within European estuarine and coastal environments","volume":"40","author":[{"family":"Borja","given":"A."},{"family":"Franco","given":"J."},{"family":"Pérez","given":"V."}],"issued":{"date-parts":[["2000"]]}}}],"schema":"https://github.com/citation-style-language/schema/raw/master/csl-citation.json"} </w:instrText>
      </w:r>
      <w:r>
        <w:fldChar w:fldCharType="separate"/>
      </w:r>
      <w:r w:rsidR="6AA730EC" w:rsidRPr="6966DA74">
        <w:rPr>
          <w:noProof/>
        </w:rPr>
        <w:t>(Borja et al., 2000)</w:t>
      </w:r>
      <w:r>
        <w:fldChar w:fldCharType="end"/>
      </w:r>
      <w:r w:rsidR="6AA730EC">
        <w:t>.</w:t>
      </w:r>
      <w:r w:rsidR="786C2E43">
        <w:t xml:space="preserve"> If a gradient is identified using these scores, then the eDNA data</w:t>
      </w:r>
      <w:r w:rsidR="291B59B3">
        <w:t xml:space="preserve"> can</w:t>
      </w:r>
      <w:r w:rsidR="786C2E43">
        <w:t xml:space="preserve"> be compared against such a gradient. </w:t>
      </w:r>
    </w:p>
    <w:p w14:paraId="66058557" w14:textId="2DA637D9" w:rsidR="004A0632" w:rsidRPr="00A678F5" w:rsidRDefault="004A0632" w:rsidP="00410987">
      <w:pPr>
        <w:pStyle w:val="Heading3"/>
        <w:spacing w:after="240"/>
        <w:rPr>
          <w:color w:val="146568"/>
        </w:rPr>
      </w:pPr>
      <w:bookmarkStart w:id="65" w:name="_Toc818226614"/>
      <w:r w:rsidRPr="00A678F5">
        <w:rPr>
          <w:color w:val="146568"/>
        </w:rPr>
        <w:t xml:space="preserve">Site </w:t>
      </w:r>
      <w:r w:rsidR="00FE3877" w:rsidRPr="00A678F5">
        <w:rPr>
          <w:color w:val="146568"/>
        </w:rPr>
        <w:t>selection</w:t>
      </w:r>
      <w:bookmarkEnd w:id="65"/>
    </w:p>
    <w:p w14:paraId="2118F5AB" w14:textId="36747D1B" w:rsidR="2C37D369" w:rsidRDefault="7AFA6FDE" w:rsidP="005C7F48">
      <w:pPr>
        <w:spacing w:line="360" w:lineRule="auto"/>
        <w:rPr>
          <w:rFonts w:ascii="Source Sans Pro Light" w:hAnsi="Source Sans Pro Light"/>
        </w:rPr>
      </w:pPr>
      <w:r w:rsidRPr="5430EB27">
        <w:rPr>
          <w:rFonts w:ascii="Source Sans Pro Light" w:hAnsi="Source Sans Pro Light"/>
        </w:rPr>
        <w:t>Based on th</w:t>
      </w:r>
      <w:r w:rsidR="50171074" w:rsidRPr="5430EB27">
        <w:rPr>
          <w:rFonts w:ascii="Source Sans Pro Light" w:hAnsi="Source Sans Pro Light"/>
        </w:rPr>
        <w:t>e results of the pilot study</w:t>
      </w:r>
      <w:r w:rsidRPr="5430EB27">
        <w:rPr>
          <w:rFonts w:ascii="Source Sans Pro Light" w:hAnsi="Source Sans Pro Light"/>
        </w:rPr>
        <w:t xml:space="preserve">, </w:t>
      </w:r>
      <w:r w:rsidR="4D7FB5AF" w:rsidRPr="5430EB27">
        <w:rPr>
          <w:rFonts w:ascii="Source Sans Pro Light" w:hAnsi="Source Sans Pro Light"/>
        </w:rPr>
        <w:t xml:space="preserve">while Loch Goil is part of the Upper Loch Fyne and Loch Goil MPA (Table 4), </w:t>
      </w:r>
      <w:r w:rsidR="4B9DDB0D" w:rsidRPr="5430EB27">
        <w:rPr>
          <w:rFonts w:ascii="Source Sans Pro Light" w:hAnsi="Source Sans Pro Light"/>
        </w:rPr>
        <w:t xml:space="preserve">water and sediment </w:t>
      </w:r>
      <w:r w:rsidRPr="5430EB27">
        <w:rPr>
          <w:rFonts w:ascii="Source Sans Pro Light" w:hAnsi="Source Sans Pro Light"/>
        </w:rPr>
        <w:t xml:space="preserve">samples were collected </w:t>
      </w:r>
      <w:r w:rsidR="4ECEAA8C" w:rsidRPr="5430EB27">
        <w:rPr>
          <w:rFonts w:ascii="Source Sans Pro Light" w:hAnsi="Source Sans Pro Light"/>
        </w:rPr>
        <w:t xml:space="preserve">by Marine Scotland Science </w:t>
      </w:r>
      <w:r w:rsidR="1BCFD2E9" w:rsidRPr="5430EB27">
        <w:rPr>
          <w:rFonts w:ascii="Source Sans Pro Light" w:hAnsi="Source Sans Pro Light"/>
        </w:rPr>
        <w:t xml:space="preserve">predominantly </w:t>
      </w:r>
      <w:r w:rsidRPr="5430EB27">
        <w:rPr>
          <w:rFonts w:ascii="Source Sans Pro Light" w:hAnsi="Source Sans Pro Light"/>
        </w:rPr>
        <w:t xml:space="preserve">from Loch Long </w:t>
      </w:r>
      <w:r w:rsidR="4B9DDB0D" w:rsidRPr="5430EB27">
        <w:rPr>
          <w:rFonts w:ascii="Source Sans Pro Light" w:hAnsi="Source Sans Pro Light"/>
        </w:rPr>
        <w:t xml:space="preserve">to mitigate the </w:t>
      </w:r>
      <w:r w:rsidR="7AE309D4" w:rsidRPr="5430EB27">
        <w:rPr>
          <w:rFonts w:ascii="Source Sans Pro Light" w:hAnsi="Source Sans Pro Light"/>
        </w:rPr>
        <w:t xml:space="preserve">effects of </w:t>
      </w:r>
      <w:r w:rsidR="4B9DDB0D" w:rsidRPr="5430EB27">
        <w:rPr>
          <w:rFonts w:ascii="Source Sans Pro Light" w:hAnsi="Source Sans Pro Light"/>
        </w:rPr>
        <w:t xml:space="preserve">freshwater input. </w:t>
      </w:r>
      <w:r w:rsidRPr="5430EB27">
        <w:rPr>
          <w:rFonts w:ascii="Source Sans Pro Light" w:hAnsi="Source Sans Pro Light"/>
        </w:rPr>
        <w:t xml:space="preserve">Four different sediment-based biotopes in Loch Long </w:t>
      </w:r>
      <w:r w:rsidR="70A81431" w:rsidRPr="5430EB27">
        <w:rPr>
          <w:rFonts w:ascii="Source Sans Pro Light" w:hAnsi="Source Sans Pro Light"/>
        </w:rPr>
        <w:t>were</w:t>
      </w:r>
      <w:r w:rsidRPr="5430EB27">
        <w:rPr>
          <w:rFonts w:ascii="Source Sans Pro Light" w:hAnsi="Source Sans Pro Light"/>
        </w:rPr>
        <w:t xml:space="preserve"> selected for sample collection</w:t>
      </w:r>
      <w:r w:rsidR="53F35B6B" w:rsidRPr="5430EB27">
        <w:rPr>
          <w:rFonts w:ascii="Source Sans Pro Light" w:hAnsi="Source Sans Pro Light"/>
        </w:rPr>
        <w:t>.</w:t>
      </w:r>
      <w:r w:rsidR="3CA23779" w:rsidRPr="5430EB27">
        <w:rPr>
          <w:rFonts w:ascii="Source Sans Pro Light" w:hAnsi="Source Sans Pro Light"/>
        </w:rPr>
        <w:t xml:space="preserve"> </w:t>
      </w:r>
    </w:p>
    <w:p w14:paraId="0C210C6D" w14:textId="67E0E29C" w:rsidR="00315B2C" w:rsidRDefault="00315B2C" w:rsidP="005C7F48">
      <w:pPr>
        <w:spacing w:line="360" w:lineRule="auto"/>
        <w:rPr>
          <w:rFonts w:ascii="Source Sans Pro Light" w:hAnsi="Source Sans Pro Light"/>
        </w:rPr>
      </w:pPr>
    </w:p>
    <w:p w14:paraId="33FB4C0F" w14:textId="62AC2293" w:rsidR="108F926F" w:rsidRDefault="108F926F" w:rsidP="005C7F48">
      <w:pPr>
        <w:pStyle w:val="NMtext"/>
        <w:spacing w:line="360" w:lineRule="auto"/>
        <w:rPr>
          <w:lang w:val="en-US"/>
        </w:rPr>
      </w:pPr>
      <w:r w:rsidRPr="450B7E60">
        <w:rPr>
          <w:lang w:val="en-US"/>
        </w:rPr>
        <w:t xml:space="preserve">The following key sources of best available data were used to inform sampling design for the </w:t>
      </w:r>
      <w:r w:rsidR="00FF4524">
        <w:rPr>
          <w:lang w:val="en-US"/>
        </w:rPr>
        <w:t>marine</w:t>
      </w:r>
      <w:r w:rsidR="00FF4524" w:rsidRPr="450B7E60">
        <w:rPr>
          <w:lang w:val="en-US"/>
        </w:rPr>
        <w:t xml:space="preserve"> </w:t>
      </w:r>
      <w:r w:rsidRPr="450B7E60">
        <w:rPr>
          <w:lang w:val="en-US"/>
        </w:rPr>
        <w:t>habitat:</w:t>
      </w:r>
    </w:p>
    <w:p w14:paraId="13D5DE7A" w14:textId="770427CF" w:rsidR="0772C66E" w:rsidRDefault="0772C66E" w:rsidP="005C7F48">
      <w:pPr>
        <w:pStyle w:val="NMtext"/>
        <w:numPr>
          <w:ilvl w:val="0"/>
          <w:numId w:val="2"/>
        </w:numPr>
        <w:spacing w:after="0" w:line="360" w:lineRule="auto"/>
      </w:pPr>
      <w:r>
        <w:t>Moore 2013</w:t>
      </w:r>
      <w:r w:rsidR="72FFFA92">
        <w:t xml:space="preserve">; </w:t>
      </w:r>
      <w:proofErr w:type="spellStart"/>
      <w:r w:rsidR="72FFFA92">
        <w:t>NatureScot</w:t>
      </w:r>
      <w:proofErr w:type="spellEnd"/>
      <w:r w:rsidR="72FFFA92">
        <w:t xml:space="preserve"> Commissioned Report 631: Biological analyses of underwater video from research cruises in the Clyde Sea (Loch Goil and the south of Arran) and in Orkney (</w:t>
      </w:r>
      <w:proofErr w:type="spellStart"/>
      <w:r w:rsidR="72FFFA92">
        <w:t>Rousay</w:t>
      </w:r>
      <w:proofErr w:type="spellEnd"/>
      <w:r w:rsidR="72FFFA92">
        <w:t xml:space="preserve"> Sound and </w:t>
      </w:r>
      <w:proofErr w:type="spellStart"/>
      <w:r w:rsidR="72FFFA92">
        <w:t>Stronsay</w:t>
      </w:r>
      <w:proofErr w:type="spellEnd"/>
      <w:r w:rsidR="72FFFA92">
        <w:t xml:space="preserve"> Firth</w:t>
      </w:r>
      <w:r w:rsidR="00571CF0">
        <w:t>)</w:t>
      </w:r>
    </w:p>
    <w:p w14:paraId="6B61D659" w14:textId="1DFAF6C6" w:rsidR="0772C66E" w:rsidRDefault="0772C66E" w:rsidP="005C7F48">
      <w:pPr>
        <w:pStyle w:val="NMtext"/>
        <w:numPr>
          <w:ilvl w:val="0"/>
          <w:numId w:val="2"/>
        </w:numPr>
        <w:spacing w:after="0" w:line="360" w:lineRule="auto"/>
      </w:pPr>
      <w:r>
        <w:t xml:space="preserve">Allen </w:t>
      </w:r>
      <w:r w:rsidR="007D5E17">
        <w:t>e</w:t>
      </w:r>
      <w:r>
        <w:t>t al. 2013</w:t>
      </w:r>
      <w:r w:rsidR="11058B77">
        <w:t xml:space="preserve">; SNH Commissioned Report 437: Marine biological survey to establish the distribution of </w:t>
      </w:r>
      <w:r w:rsidR="00FF6A49">
        <w:t xml:space="preserve">Priority Marine Features within the Clyde Sea </w:t>
      </w:r>
      <w:proofErr w:type="gramStart"/>
      <w:r w:rsidR="00FF6A49">
        <w:t>area</w:t>
      </w:r>
      <w:proofErr w:type="gramEnd"/>
    </w:p>
    <w:p w14:paraId="6FA632ED" w14:textId="76F60A46" w:rsidR="450B7E60" w:rsidRDefault="5B59FBFE" w:rsidP="005C7F48">
      <w:pPr>
        <w:pStyle w:val="NMtext"/>
        <w:numPr>
          <w:ilvl w:val="0"/>
          <w:numId w:val="2"/>
        </w:numPr>
        <w:spacing w:after="0" w:line="360" w:lineRule="auto"/>
        <w:rPr>
          <w:lang w:val="en-US"/>
        </w:rPr>
      </w:pPr>
      <w:r w:rsidRPr="6AA28923">
        <w:rPr>
          <w:lang w:val="en-US"/>
        </w:rPr>
        <w:t>Consultation with key stakeholders from Scottish Government agencies</w:t>
      </w:r>
    </w:p>
    <w:p w14:paraId="2EAF26BA" w14:textId="68A3A77D" w:rsidR="006D372C" w:rsidRPr="00344B10" w:rsidRDefault="006D372C" w:rsidP="2C37D369">
      <w:pPr>
        <w:jc w:val="both"/>
        <w:rPr>
          <w:rFonts w:ascii="Source Sans Pro Light" w:hAnsi="Source Sans Pro Light"/>
          <w:lang w:val="en-US"/>
        </w:rPr>
      </w:pPr>
    </w:p>
    <w:p w14:paraId="3330C25F" w14:textId="12A0081D" w:rsidR="00237985" w:rsidRPr="00A678F5" w:rsidRDefault="00237985" w:rsidP="00410987">
      <w:pPr>
        <w:pStyle w:val="Heading3"/>
        <w:spacing w:after="240"/>
        <w:rPr>
          <w:color w:val="146568"/>
        </w:rPr>
      </w:pPr>
      <w:bookmarkStart w:id="66" w:name="_Toc1130821565"/>
      <w:r w:rsidRPr="00A678F5">
        <w:rPr>
          <w:color w:val="146568"/>
        </w:rPr>
        <w:t>Sampling location selection</w:t>
      </w:r>
      <w:bookmarkEnd w:id="66"/>
    </w:p>
    <w:p w14:paraId="7F76DE28" w14:textId="3C11405F" w:rsidR="003D6892" w:rsidRPr="00410987" w:rsidRDefault="2BC1BBBC" w:rsidP="005C7F48">
      <w:pPr>
        <w:spacing w:line="360" w:lineRule="auto"/>
        <w:rPr>
          <w:rFonts w:ascii="Source Sans Pro Light" w:hAnsi="Source Sans Pro Light"/>
        </w:rPr>
      </w:pPr>
      <w:r w:rsidRPr="7B667D58">
        <w:rPr>
          <w:rFonts w:ascii="Source Sans Pro Light" w:hAnsi="Source Sans Pro Light"/>
        </w:rPr>
        <w:t xml:space="preserve">To assess the </w:t>
      </w:r>
      <w:r w:rsidR="5D5E7609" w:rsidRPr="7B667D58">
        <w:rPr>
          <w:rFonts w:ascii="Source Sans Pro Light" w:hAnsi="Source Sans Pro Light"/>
        </w:rPr>
        <w:t xml:space="preserve">ability of eDNA approaches to </w:t>
      </w:r>
      <w:r w:rsidR="35CD0914" w:rsidRPr="7B667D58">
        <w:rPr>
          <w:rFonts w:ascii="Source Sans Pro Light" w:hAnsi="Source Sans Pro Light"/>
        </w:rPr>
        <w:t xml:space="preserve">classify biotopes and </w:t>
      </w:r>
      <w:r w:rsidR="011DA9CB" w:rsidRPr="7B667D58">
        <w:rPr>
          <w:rFonts w:ascii="Source Sans Pro Light" w:hAnsi="Source Sans Pro Light"/>
        </w:rPr>
        <w:t xml:space="preserve">compare </w:t>
      </w:r>
      <w:r w:rsidR="1D0FACCE" w:rsidRPr="7B667D58">
        <w:rPr>
          <w:rFonts w:ascii="Source Sans Pro Light" w:hAnsi="Source Sans Pro Light"/>
        </w:rPr>
        <w:t>ecological pressure</w:t>
      </w:r>
      <w:r w:rsidR="2813B5E2" w:rsidRPr="7B667D58">
        <w:rPr>
          <w:rFonts w:ascii="Source Sans Pro Light" w:hAnsi="Source Sans Pro Light"/>
        </w:rPr>
        <w:t xml:space="preserve"> indices using eDNA and conventional approaches</w:t>
      </w:r>
      <w:r w:rsidR="1C499F3B" w:rsidRPr="7B667D58">
        <w:rPr>
          <w:rFonts w:ascii="Source Sans Pro Light" w:hAnsi="Source Sans Pro Light"/>
        </w:rPr>
        <w:t xml:space="preserve">, multiple </w:t>
      </w:r>
      <w:r w:rsidR="201720D0" w:rsidRPr="7B667D58">
        <w:rPr>
          <w:rFonts w:ascii="Source Sans Pro Light" w:hAnsi="Source Sans Pro Light"/>
        </w:rPr>
        <w:t xml:space="preserve">locations per biotope </w:t>
      </w:r>
      <w:r w:rsidR="446594F7" w:rsidRPr="7B667D58">
        <w:rPr>
          <w:rFonts w:ascii="Source Sans Pro Light" w:hAnsi="Source Sans Pro Light"/>
        </w:rPr>
        <w:t>were</w:t>
      </w:r>
      <w:r w:rsidR="201720D0" w:rsidRPr="7B667D58">
        <w:rPr>
          <w:rFonts w:ascii="Source Sans Pro Light" w:hAnsi="Source Sans Pro Light"/>
        </w:rPr>
        <w:t xml:space="preserve"> required, this limit</w:t>
      </w:r>
      <w:r w:rsidR="5B75A9C4" w:rsidRPr="7B667D58">
        <w:rPr>
          <w:rFonts w:ascii="Source Sans Pro Light" w:hAnsi="Source Sans Pro Light"/>
        </w:rPr>
        <w:t>ed</w:t>
      </w:r>
      <w:r w:rsidR="201720D0" w:rsidRPr="7B667D58">
        <w:rPr>
          <w:rFonts w:ascii="Source Sans Pro Light" w:hAnsi="Source Sans Pro Light"/>
        </w:rPr>
        <w:t xml:space="preserve"> biotopes within Loch Long with PMF species to two. </w:t>
      </w:r>
      <w:r w:rsidR="7F6FCCB0" w:rsidRPr="7B667D58">
        <w:rPr>
          <w:rFonts w:ascii="Source Sans Pro Light" w:hAnsi="Source Sans Pro Light"/>
        </w:rPr>
        <w:t xml:space="preserve">Based on the above considerations, 20 sampling locations </w:t>
      </w:r>
      <w:r w:rsidR="51EE3E61" w:rsidRPr="7B667D58">
        <w:rPr>
          <w:rFonts w:ascii="Source Sans Pro Light" w:hAnsi="Source Sans Pro Light"/>
        </w:rPr>
        <w:t>were</w:t>
      </w:r>
      <w:r w:rsidR="7F6FCCB0" w:rsidRPr="7B667D58">
        <w:rPr>
          <w:rFonts w:ascii="Source Sans Pro Light" w:hAnsi="Source Sans Pro Light"/>
        </w:rPr>
        <w:t xml:space="preserve"> chosen </w:t>
      </w:r>
      <w:r w:rsidR="0399F674" w:rsidRPr="7B667D58">
        <w:rPr>
          <w:rFonts w:ascii="Source Sans Pro Light" w:hAnsi="Source Sans Pro Light"/>
        </w:rPr>
        <w:t xml:space="preserve">(Figure </w:t>
      </w:r>
      <w:r w:rsidR="68B49536" w:rsidRPr="7B667D58">
        <w:rPr>
          <w:rFonts w:ascii="Source Sans Pro Light" w:hAnsi="Source Sans Pro Light"/>
        </w:rPr>
        <w:t>2</w:t>
      </w:r>
      <w:r w:rsidR="0399F674" w:rsidRPr="7B667D58">
        <w:rPr>
          <w:rFonts w:ascii="Source Sans Pro Light" w:hAnsi="Source Sans Pro Light"/>
        </w:rPr>
        <w:t>)</w:t>
      </w:r>
      <w:r w:rsidR="083E8DDB" w:rsidRPr="7B667D58">
        <w:rPr>
          <w:rFonts w:ascii="Source Sans Pro Light" w:hAnsi="Source Sans Pro Light"/>
        </w:rPr>
        <w:t xml:space="preserve"> </w:t>
      </w:r>
      <w:r w:rsidR="7F6FCCB0" w:rsidRPr="7B667D58">
        <w:rPr>
          <w:rFonts w:ascii="Source Sans Pro Light" w:hAnsi="Source Sans Pro Light"/>
        </w:rPr>
        <w:t>in Loch Long including four different, known sediment-based biotopes (five stations each):</w:t>
      </w:r>
    </w:p>
    <w:p w14:paraId="493A0110" w14:textId="77777777" w:rsidR="00FD13F2" w:rsidRPr="00410987" w:rsidRDefault="00FD13F2" w:rsidP="005C7F48">
      <w:pPr>
        <w:pStyle w:val="ListParagraph"/>
        <w:numPr>
          <w:ilvl w:val="0"/>
          <w:numId w:val="62"/>
        </w:numPr>
        <w:spacing w:line="360" w:lineRule="auto"/>
        <w:rPr>
          <w:rFonts w:ascii="Source Sans Pro Light" w:hAnsi="Source Sans Pro Light"/>
        </w:rPr>
      </w:pPr>
      <w:r w:rsidRPr="00410987">
        <w:rPr>
          <w:rFonts w:ascii="Source Sans Pro Light" w:hAnsi="Source Sans Pro Light"/>
        </w:rPr>
        <w:t xml:space="preserve">PMF biotopes: </w:t>
      </w:r>
      <w:proofErr w:type="spellStart"/>
      <w:proofErr w:type="gramStart"/>
      <w:r w:rsidRPr="00410987">
        <w:rPr>
          <w:rFonts w:ascii="Source Sans Pro Light" w:hAnsi="Source Sans Pro Light"/>
        </w:rPr>
        <w:t>SS.SMu.CFiMu</w:t>
      </w:r>
      <w:proofErr w:type="gramEnd"/>
      <w:r w:rsidRPr="00410987">
        <w:rPr>
          <w:rFonts w:ascii="Source Sans Pro Light" w:hAnsi="Source Sans Pro Light"/>
        </w:rPr>
        <w:t>.SpnMeg</w:t>
      </w:r>
      <w:proofErr w:type="spellEnd"/>
      <w:r w:rsidRPr="00410987">
        <w:rPr>
          <w:rFonts w:ascii="Source Sans Pro Light" w:hAnsi="Source Sans Pro Light"/>
        </w:rPr>
        <w:t xml:space="preserve">, </w:t>
      </w:r>
      <w:proofErr w:type="spellStart"/>
      <w:r w:rsidRPr="00410987">
        <w:rPr>
          <w:rFonts w:ascii="Source Sans Pro Light" w:hAnsi="Source Sans Pro Light"/>
        </w:rPr>
        <w:t>SS.SMu.CFiMu.MegMax</w:t>
      </w:r>
      <w:proofErr w:type="spellEnd"/>
    </w:p>
    <w:p w14:paraId="51479D40" w14:textId="77777777" w:rsidR="00FD13F2" w:rsidRPr="00410987" w:rsidRDefault="00FD13F2" w:rsidP="005C7F48">
      <w:pPr>
        <w:pStyle w:val="ListParagraph"/>
        <w:numPr>
          <w:ilvl w:val="0"/>
          <w:numId w:val="62"/>
        </w:numPr>
        <w:spacing w:line="360" w:lineRule="auto"/>
        <w:rPr>
          <w:rFonts w:ascii="Source Sans Pro Light" w:hAnsi="Source Sans Pro Light"/>
        </w:rPr>
      </w:pPr>
      <w:r w:rsidRPr="00410987">
        <w:rPr>
          <w:rFonts w:ascii="Source Sans Pro Light" w:hAnsi="Source Sans Pro Light"/>
        </w:rPr>
        <w:t xml:space="preserve">Non PMF biotopes: </w:t>
      </w:r>
      <w:proofErr w:type="spellStart"/>
      <w:proofErr w:type="gramStart"/>
      <w:r w:rsidRPr="00410987">
        <w:rPr>
          <w:rFonts w:ascii="Source Sans Pro Light" w:hAnsi="Source Sans Pro Light"/>
        </w:rPr>
        <w:t>SS.SMx.CMx</w:t>
      </w:r>
      <w:proofErr w:type="gramEnd"/>
      <w:r w:rsidRPr="00410987">
        <w:rPr>
          <w:rFonts w:ascii="Source Sans Pro Light" w:hAnsi="Source Sans Pro Light"/>
        </w:rPr>
        <w:t>.ClloMx</w:t>
      </w:r>
      <w:proofErr w:type="spellEnd"/>
      <w:r w:rsidRPr="00410987">
        <w:rPr>
          <w:rFonts w:ascii="Source Sans Pro Light" w:hAnsi="Source Sans Pro Light"/>
        </w:rPr>
        <w:t xml:space="preserve">, </w:t>
      </w:r>
      <w:proofErr w:type="spellStart"/>
      <w:r w:rsidRPr="00410987">
        <w:rPr>
          <w:rFonts w:ascii="Source Sans Pro Light" w:hAnsi="Source Sans Pro Light"/>
        </w:rPr>
        <w:t>SS.SMx.CMx.OphMax</w:t>
      </w:r>
      <w:proofErr w:type="spellEnd"/>
    </w:p>
    <w:p w14:paraId="57FA2856" w14:textId="1D21C804" w:rsidR="00727985" w:rsidRPr="005C7F48" w:rsidRDefault="00FD13F2" w:rsidP="005C7F48">
      <w:pPr>
        <w:pStyle w:val="ListParagraph"/>
        <w:numPr>
          <w:ilvl w:val="0"/>
          <w:numId w:val="34"/>
        </w:numPr>
        <w:spacing w:line="360" w:lineRule="auto"/>
        <w:rPr>
          <w:rFonts w:ascii="Source Sans Pro Light" w:hAnsi="Source Sans Pro Light"/>
        </w:rPr>
      </w:pPr>
      <w:r w:rsidRPr="00707ACC">
        <w:rPr>
          <w:rFonts w:ascii="Source Sans Pro Light" w:hAnsi="Source Sans Pro Light"/>
        </w:rPr>
        <w:t xml:space="preserve">Sample locations </w:t>
      </w:r>
      <w:r w:rsidR="006934F3">
        <w:rPr>
          <w:rFonts w:ascii="Source Sans Pro Light" w:hAnsi="Source Sans Pro Light"/>
        </w:rPr>
        <w:t>we</w:t>
      </w:r>
      <w:r w:rsidRPr="00707ACC">
        <w:rPr>
          <w:rFonts w:ascii="Source Sans Pro Light" w:hAnsi="Source Sans Pro Light"/>
        </w:rPr>
        <w:t xml:space="preserve">re </w:t>
      </w:r>
      <w:r>
        <w:rPr>
          <w:rFonts w:ascii="Source Sans Pro Light" w:hAnsi="Source Sans Pro Light"/>
        </w:rPr>
        <w:t xml:space="preserve">spread across Loch Long approximately from </w:t>
      </w:r>
      <w:proofErr w:type="spellStart"/>
      <w:r>
        <w:rPr>
          <w:rFonts w:ascii="Source Sans Pro Light" w:hAnsi="Source Sans Pro Light"/>
        </w:rPr>
        <w:t>Ardgartan</w:t>
      </w:r>
      <w:proofErr w:type="spellEnd"/>
      <w:r>
        <w:rPr>
          <w:rFonts w:ascii="Source Sans Pro Light" w:hAnsi="Source Sans Pro Light"/>
        </w:rPr>
        <w:t xml:space="preserve"> to Great </w:t>
      </w:r>
      <w:proofErr w:type="spellStart"/>
      <w:r>
        <w:rPr>
          <w:rFonts w:ascii="Source Sans Pro Light" w:hAnsi="Source Sans Pro Light"/>
        </w:rPr>
        <w:t>Cumbrae</w:t>
      </w:r>
      <w:proofErr w:type="spellEnd"/>
      <w:r>
        <w:rPr>
          <w:rFonts w:ascii="Source Sans Pro Light" w:hAnsi="Source Sans Pro Light"/>
        </w:rPr>
        <w:t xml:space="preserve">, Loch Striven and </w:t>
      </w:r>
      <w:proofErr w:type="spellStart"/>
      <w:r w:rsidRPr="00BF115F">
        <w:rPr>
          <w:rFonts w:ascii="Source Sans Pro Light" w:hAnsi="Source Sans Pro Light"/>
        </w:rPr>
        <w:t>Colintraeve</w:t>
      </w:r>
      <w:proofErr w:type="spellEnd"/>
      <w:r w:rsidRPr="00BF115F">
        <w:rPr>
          <w:rFonts w:ascii="Source Sans Pro Light" w:hAnsi="Source Sans Pro Light"/>
        </w:rPr>
        <w:t xml:space="preserve"> (</w:t>
      </w:r>
      <w:r w:rsidRPr="007538B8">
        <w:rPr>
          <w:rFonts w:ascii="Source Sans Pro Light" w:hAnsi="Source Sans Pro Light"/>
        </w:rPr>
        <w:t xml:space="preserve">Figure </w:t>
      </w:r>
      <w:r w:rsidR="001B2E24">
        <w:rPr>
          <w:rFonts w:ascii="Source Sans Pro Light" w:hAnsi="Source Sans Pro Light"/>
        </w:rPr>
        <w:t>2</w:t>
      </w:r>
      <w:r w:rsidRPr="00BF115F">
        <w:rPr>
          <w:rFonts w:ascii="Source Sans Pro Light" w:hAnsi="Source Sans Pro Light"/>
        </w:rPr>
        <w:t>)</w:t>
      </w:r>
    </w:p>
    <w:p w14:paraId="2DC60FDC" w14:textId="347733ED" w:rsidR="008903F3" w:rsidRDefault="00727985" w:rsidP="0014494C">
      <w:pPr>
        <w:pStyle w:val="Heading3"/>
        <w:spacing w:after="240"/>
      </w:pPr>
      <w:bookmarkStart w:id="67" w:name="_Toc1711222927"/>
      <w:r w:rsidRPr="00A678F5">
        <w:rPr>
          <w:color w:val="146568"/>
        </w:rPr>
        <w:t>Sampling approach</w:t>
      </w:r>
      <w:bookmarkEnd w:id="67"/>
    </w:p>
    <w:p w14:paraId="14EF0BBE" w14:textId="7A7D5949" w:rsidR="00B4609D" w:rsidRDefault="13B3F892" w:rsidP="005C7F48">
      <w:pPr>
        <w:spacing w:line="360" w:lineRule="auto"/>
        <w:rPr>
          <w:rFonts w:ascii="Source Sans Pro Light" w:hAnsi="Source Sans Pro Light"/>
        </w:rPr>
      </w:pPr>
      <w:r w:rsidRPr="7B667D58">
        <w:rPr>
          <w:rFonts w:ascii="Source Sans Pro Light" w:hAnsi="Source Sans Pro Light"/>
          <w:lang w:val="en-US"/>
        </w:rPr>
        <w:t>Samples were collected from four selected biotopes in Loch Long, 5 stations</w:t>
      </w:r>
      <w:r w:rsidR="329568DE" w:rsidRPr="7B667D58">
        <w:rPr>
          <w:rFonts w:ascii="Source Sans Pro Light" w:hAnsi="Source Sans Pro Light"/>
          <w:lang w:val="en-US"/>
        </w:rPr>
        <w:t xml:space="preserve"> per </w:t>
      </w:r>
      <w:r w:rsidRPr="7B667D58">
        <w:rPr>
          <w:rFonts w:ascii="Source Sans Pro Light" w:hAnsi="Source Sans Pro Light"/>
          <w:lang w:val="en-US"/>
        </w:rPr>
        <w:t>biotope, and triplicate samples from each station</w:t>
      </w:r>
      <w:r w:rsidR="1652BEE6" w:rsidRPr="7B667D58">
        <w:rPr>
          <w:rFonts w:ascii="Source Sans Pro Light" w:hAnsi="Source Sans Pro Light"/>
          <w:lang w:val="en-US"/>
        </w:rPr>
        <w:t xml:space="preserve"> for both water and sediment to increase the likelihood of detecting PMF species and enable statistical comparison across stations and biotopes</w:t>
      </w:r>
      <w:r w:rsidR="3751B952" w:rsidRPr="7B667D58">
        <w:rPr>
          <w:rFonts w:ascii="Source Sans Pro Light" w:hAnsi="Source Sans Pro Light"/>
          <w:lang w:val="en-US"/>
        </w:rPr>
        <w:t xml:space="preserve"> and</w:t>
      </w:r>
      <w:r w:rsidR="683C9BDB" w:rsidRPr="7B667D58">
        <w:rPr>
          <w:rFonts w:ascii="Source Sans Pro Light" w:hAnsi="Source Sans Pro Light"/>
          <w:lang w:val="en-US"/>
        </w:rPr>
        <w:t>,</w:t>
      </w:r>
      <w:r w:rsidR="3751B952" w:rsidRPr="7B667D58">
        <w:rPr>
          <w:rFonts w:ascii="Source Sans Pro Light" w:hAnsi="Source Sans Pro Light"/>
          <w:lang w:val="en-US"/>
        </w:rPr>
        <w:t xml:space="preserve"> where possible</w:t>
      </w:r>
      <w:r w:rsidR="683C9BDB" w:rsidRPr="7B667D58">
        <w:rPr>
          <w:rFonts w:ascii="Source Sans Pro Light" w:hAnsi="Source Sans Pro Light"/>
          <w:lang w:val="en-US"/>
        </w:rPr>
        <w:t>,</w:t>
      </w:r>
      <w:r w:rsidR="3751B952" w:rsidRPr="7B667D58">
        <w:rPr>
          <w:rFonts w:ascii="Source Sans Pro Light" w:hAnsi="Source Sans Pro Light"/>
          <w:lang w:val="en-US"/>
        </w:rPr>
        <w:t xml:space="preserve"> to advi</w:t>
      </w:r>
      <w:r w:rsidR="6BC0CDAB" w:rsidRPr="7B667D58">
        <w:rPr>
          <w:rFonts w:ascii="Source Sans Pro Light" w:hAnsi="Source Sans Pro Light"/>
          <w:lang w:val="en-US"/>
        </w:rPr>
        <w:t>s</w:t>
      </w:r>
      <w:r w:rsidR="3751B952" w:rsidRPr="7B667D58">
        <w:rPr>
          <w:rFonts w:ascii="Source Sans Pro Light" w:hAnsi="Source Sans Pro Light"/>
          <w:lang w:val="en-US"/>
        </w:rPr>
        <w:t xml:space="preserve">e on </w:t>
      </w:r>
      <w:r w:rsidR="219F3924" w:rsidRPr="7B667D58">
        <w:rPr>
          <w:rFonts w:ascii="Source Sans Pro Light" w:hAnsi="Source Sans Pro Light"/>
          <w:lang w:val="en-US"/>
        </w:rPr>
        <w:t xml:space="preserve">the </w:t>
      </w:r>
      <w:r w:rsidR="3751B952" w:rsidRPr="7B667D58">
        <w:rPr>
          <w:rFonts w:ascii="Source Sans Pro Light" w:hAnsi="Source Sans Pro Light"/>
          <w:lang w:val="en-US"/>
        </w:rPr>
        <w:t>minimum number of samples required to detected PMFs</w:t>
      </w:r>
      <w:r w:rsidR="1652BEE6" w:rsidRPr="7B667D58">
        <w:rPr>
          <w:rFonts w:ascii="Source Sans Pro Light" w:hAnsi="Source Sans Pro Light"/>
          <w:lang w:val="en-US"/>
        </w:rPr>
        <w:t xml:space="preserve">. </w:t>
      </w:r>
      <w:r w:rsidRPr="7B667D58">
        <w:rPr>
          <w:rFonts w:ascii="Source Sans Pro Light" w:hAnsi="Source Sans Pro Light"/>
        </w:rPr>
        <w:t>Biotopes ha</w:t>
      </w:r>
      <w:r w:rsidR="0FA2A81F" w:rsidRPr="7B667D58">
        <w:rPr>
          <w:rFonts w:ascii="Source Sans Pro Light" w:hAnsi="Source Sans Pro Light"/>
        </w:rPr>
        <w:t>d</w:t>
      </w:r>
      <w:r w:rsidRPr="7B667D58">
        <w:rPr>
          <w:rFonts w:ascii="Source Sans Pro Light" w:hAnsi="Source Sans Pro Light"/>
        </w:rPr>
        <w:t xml:space="preserve"> even numbers of samples</w:t>
      </w:r>
      <w:r w:rsidR="439E7D3D" w:rsidRPr="7B667D58">
        <w:rPr>
          <w:rFonts w:ascii="Source Sans Pro Light" w:hAnsi="Source Sans Pro Light"/>
        </w:rPr>
        <w:t>,</w:t>
      </w:r>
      <w:r w:rsidRPr="7B667D58">
        <w:rPr>
          <w:rFonts w:ascii="Source Sans Pro Light" w:hAnsi="Source Sans Pro Light"/>
        </w:rPr>
        <w:t xml:space="preserve"> and </w:t>
      </w:r>
      <w:r w:rsidR="2C5AB95A" w:rsidRPr="7B667D58">
        <w:rPr>
          <w:rFonts w:ascii="Source Sans Pro Light" w:hAnsi="Source Sans Pro Light"/>
        </w:rPr>
        <w:t>s</w:t>
      </w:r>
      <w:r w:rsidRPr="7B667D58">
        <w:rPr>
          <w:rFonts w:ascii="Source Sans Pro Light" w:hAnsi="Source Sans Pro Light"/>
        </w:rPr>
        <w:t xml:space="preserve">ampling locations </w:t>
      </w:r>
      <w:r w:rsidR="1652BEE6" w:rsidRPr="7B667D58">
        <w:rPr>
          <w:rFonts w:ascii="Source Sans Pro Light" w:hAnsi="Source Sans Pro Light"/>
        </w:rPr>
        <w:t xml:space="preserve">were not </w:t>
      </w:r>
      <w:r w:rsidRPr="7B667D58">
        <w:rPr>
          <w:rFonts w:ascii="Source Sans Pro Light" w:hAnsi="Source Sans Pro Light"/>
        </w:rPr>
        <w:t xml:space="preserve">geographically clustered </w:t>
      </w:r>
      <w:r w:rsidR="1652BEE6" w:rsidRPr="7B667D58">
        <w:rPr>
          <w:rFonts w:ascii="Source Sans Pro Light" w:hAnsi="Source Sans Pro Light"/>
        </w:rPr>
        <w:t>with</w:t>
      </w:r>
      <w:r w:rsidRPr="7B667D58">
        <w:rPr>
          <w:rFonts w:ascii="Source Sans Pro Light" w:hAnsi="Source Sans Pro Light"/>
        </w:rPr>
        <w:t>in Loch Long.</w:t>
      </w:r>
    </w:p>
    <w:p w14:paraId="2AB1160D" w14:textId="33CE14D4" w:rsidR="00D35FE0" w:rsidRDefault="00D35FE0" w:rsidP="2C37D369">
      <w:pPr>
        <w:jc w:val="both"/>
        <w:rPr>
          <w:rFonts w:ascii="Source Sans Pro Light" w:hAnsi="Source Sans Pro Light"/>
          <w:lang w:val="en-US"/>
        </w:rPr>
      </w:pPr>
    </w:p>
    <w:p w14:paraId="28AF9D48" w14:textId="13ECB3F7" w:rsidR="00B4609D" w:rsidRPr="009F7D0C" w:rsidRDefault="51AAB43A" w:rsidP="004719AF">
      <w:pPr>
        <w:pStyle w:val="Heading4"/>
        <w:spacing w:line="360" w:lineRule="auto"/>
        <w:rPr>
          <w:rStyle w:val="eop"/>
          <w:rFonts w:ascii="Source Sans Pro Light" w:hAnsi="Source Sans Pro Light"/>
          <w:lang w:val="en-US"/>
        </w:rPr>
      </w:pPr>
      <w:r w:rsidRPr="009F7D0C">
        <w:rPr>
          <w:lang w:val="en-US"/>
        </w:rPr>
        <w:t xml:space="preserve">Water samples </w:t>
      </w:r>
    </w:p>
    <w:p w14:paraId="70B13DF8" w14:textId="60211CAF" w:rsidR="00B4609D" w:rsidRDefault="51AAB43A" w:rsidP="004719AF">
      <w:pPr>
        <w:pStyle w:val="ListParagraph"/>
        <w:numPr>
          <w:ilvl w:val="1"/>
          <w:numId w:val="34"/>
        </w:numPr>
        <w:spacing w:line="360" w:lineRule="auto"/>
        <w:rPr>
          <w:rFonts w:ascii="Source Sans Pro Light" w:hAnsi="Source Sans Pro Light"/>
          <w:color w:val="000000" w:themeColor="text1"/>
          <w:lang w:val="en-US"/>
        </w:rPr>
      </w:pPr>
      <w:r w:rsidRPr="6AA28923">
        <w:rPr>
          <w:rFonts w:ascii="Source Sans Pro Light" w:hAnsi="Source Sans Pro Light"/>
          <w:lang w:val="en-US"/>
        </w:rPr>
        <w:t>49 water samples were collected from the boat using a</w:t>
      </w:r>
      <w:r w:rsidRPr="6AA28923">
        <w:rPr>
          <w:rFonts w:ascii="Source Sans Pro Light" w:hAnsi="Source Sans Pro Light"/>
          <w:color w:val="000000" w:themeColor="text1"/>
        </w:rPr>
        <w:t xml:space="preserve"> vertical 7.5-</w:t>
      </w:r>
      <w:r w:rsidR="00571CF0" w:rsidRPr="6AA28923">
        <w:rPr>
          <w:rFonts w:ascii="Source Sans Pro Light" w:hAnsi="Source Sans Pro Light"/>
          <w:color w:val="000000" w:themeColor="text1"/>
        </w:rPr>
        <w:t xml:space="preserve">litre </w:t>
      </w:r>
      <w:proofErr w:type="spellStart"/>
      <w:r w:rsidRPr="6AA28923">
        <w:rPr>
          <w:rFonts w:ascii="Source Sans Pro Light" w:hAnsi="Source Sans Pro Light"/>
          <w:color w:val="000000" w:themeColor="text1"/>
        </w:rPr>
        <w:t>Niskin</w:t>
      </w:r>
      <w:proofErr w:type="spellEnd"/>
      <w:r w:rsidRPr="6AA28923">
        <w:rPr>
          <w:rFonts w:ascii="Source Sans Pro Light" w:hAnsi="Source Sans Pro Light"/>
          <w:color w:val="000000" w:themeColor="text1"/>
        </w:rPr>
        <w:t xml:space="preserve"> bottle (+CTD) </w:t>
      </w:r>
      <w:r w:rsidR="001D52CE" w:rsidRPr="6AA28923">
        <w:rPr>
          <w:rFonts w:ascii="Source Sans Pro Light" w:hAnsi="Source Sans Pro Light"/>
          <w:color w:val="000000" w:themeColor="text1"/>
        </w:rPr>
        <w:t xml:space="preserve">at </w:t>
      </w:r>
      <w:r w:rsidR="1A9D20F6" w:rsidRPr="3FE0E7F8">
        <w:rPr>
          <w:rFonts w:ascii="Source Sans Pro Light" w:hAnsi="Source Sans Pro Light"/>
          <w:color w:val="000000" w:themeColor="text1"/>
        </w:rPr>
        <w:t xml:space="preserve">a depth of </w:t>
      </w:r>
      <w:r w:rsidR="001D52CE" w:rsidRPr="397F9EB5">
        <w:rPr>
          <w:rFonts w:ascii="Source Sans Pro Light" w:hAnsi="Source Sans Pro Light"/>
          <w:color w:val="000000" w:themeColor="text1"/>
        </w:rPr>
        <w:t>25</w:t>
      </w:r>
      <w:r w:rsidR="719FCB59" w:rsidRPr="397F9EB5">
        <w:rPr>
          <w:rFonts w:ascii="Source Sans Pro Light" w:hAnsi="Source Sans Pro Light"/>
          <w:color w:val="000000" w:themeColor="text1"/>
        </w:rPr>
        <w:t>m</w:t>
      </w:r>
      <w:r w:rsidR="001D52CE" w:rsidRPr="6AA28923">
        <w:rPr>
          <w:rFonts w:ascii="Source Sans Pro Light" w:hAnsi="Source Sans Pro Light"/>
          <w:color w:val="000000" w:themeColor="text1"/>
        </w:rPr>
        <w:t xml:space="preserve"> depth (where possible)</w:t>
      </w:r>
    </w:p>
    <w:p w14:paraId="25899C6C" w14:textId="577AD0DC" w:rsidR="00B4609D" w:rsidRDefault="001D52CE" w:rsidP="009F7D0C">
      <w:pPr>
        <w:pStyle w:val="ListParagraph"/>
        <w:numPr>
          <w:ilvl w:val="1"/>
          <w:numId w:val="34"/>
        </w:numPr>
        <w:spacing w:line="360" w:lineRule="auto"/>
        <w:rPr>
          <w:rFonts w:ascii="Source Sans Pro Light" w:hAnsi="Source Sans Pro Light"/>
          <w:color w:val="000000" w:themeColor="text1"/>
          <w:lang w:val="en-US"/>
        </w:rPr>
      </w:pPr>
      <w:r w:rsidRPr="6AA28923">
        <w:rPr>
          <w:rFonts w:ascii="Source Sans Pro Light" w:hAnsi="Source Sans Pro Light"/>
          <w:color w:val="000000" w:themeColor="text1"/>
        </w:rPr>
        <w:t>5</w:t>
      </w:r>
      <w:r w:rsidR="51AAB43A" w:rsidRPr="6AA28923">
        <w:rPr>
          <w:rFonts w:ascii="Source Sans Pro Light" w:hAnsi="Source Sans Pro Light"/>
          <w:color w:val="000000" w:themeColor="text1"/>
        </w:rPr>
        <w:t xml:space="preserve"> litr</w:t>
      </w:r>
      <w:r w:rsidR="000021A8" w:rsidRPr="6AA28923">
        <w:rPr>
          <w:rFonts w:ascii="Source Sans Pro Light" w:hAnsi="Source Sans Pro Light"/>
          <w:color w:val="000000" w:themeColor="text1"/>
        </w:rPr>
        <w:t>es</w:t>
      </w:r>
      <w:r w:rsidR="51AAB43A" w:rsidRPr="6AA28923">
        <w:rPr>
          <w:rFonts w:ascii="Source Sans Pro Light" w:hAnsi="Source Sans Pro Light"/>
          <w:color w:val="000000" w:themeColor="text1"/>
        </w:rPr>
        <w:t xml:space="preserve"> per filter was collected</w:t>
      </w:r>
      <w:r w:rsidR="0DEAC606" w:rsidRPr="6AA28923">
        <w:rPr>
          <w:rFonts w:ascii="Source Sans Pro Light" w:hAnsi="Source Sans Pro Light"/>
          <w:color w:val="000000" w:themeColor="text1"/>
        </w:rPr>
        <w:t xml:space="preserve">, with </w:t>
      </w:r>
      <w:r w:rsidR="00CC5A67">
        <w:rPr>
          <w:rFonts w:ascii="Source Sans Pro Light" w:hAnsi="Source Sans Pro Light"/>
          <w:color w:val="000000" w:themeColor="text1"/>
        </w:rPr>
        <w:t xml:space="preserve">one </w:t>
      </w:r>
      <w:r w:rsidR="0DEAC606" w:rsidRPr="6AA28923">
        <w:rPr>
          <w:rFonts w:ascii="Source Sans Pro Light" w:hAnsi="Source Sans Pro Light"/>
          <w:color w:val="000000" w:themeColor="text1"/>
        </w:rPr>
        <w:t>exception</w:t>
      </w:r>
      <w:r w:rsidR="002805C5">
        <w:rPr>
          <w:rFonts w:ascii="Source Sans Pro Light" w:hAnsi="Source Sans Pro Light"/>
          <w:color w:val="000000" w:themeColor="text1"/>
        </w:rPr>
        <w:t xml:space="preserve"> of 2.5 L due to a bottle </w:t>
      </w:r>
      <w:proofErr w:type="gramStart"/>
      <w:r w:rsidR="002805C5">
        <w:rPr>
          <w:rFonts w:ascii="Source Sans Pro Light" w:hAnsi="Source Sans Pro Light"/>
          <w:color w:val="000000" w:themeColor="text1"/>
        </w:rPr>
        <w:t>leaking</w:t>
      </w:r>
      <w:proofErr w:type="gramEnd"/>
    </w:p>
    <w:p w14:paraId="6E3EFDEF" w14:textId="756AFA78" w:rsidR="00B4609D" w:rsidRDefault="51AAB43A" w:rsidP="009F7D0C">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 xml:space="preserve">Each sample was passed through 0.8 </w:t>
      </w:r>
      <w:proofErr w:type="spellStart"/>
      <w:r w:rsidRPr="6AA28923">
        <w:rPr>
          <w:rFonts w:ascii="Source Sans Pro Light" w:hAnsi="Source Sans Pro Light"/>
          <w:lang w:val="en-US"/>
        </w:rPr>
        <w:t>μm</w:t>
      </w:r>
      <w:proofErr w:type="spellEnd"/>
      <w:r w:rsidRPr="6AA28923">
        <w:rPr>
          <w:rFonts w:ascii="Source Sans Pro Light" w:hAnsi="Source Sans Pro Light"/>
          <w:lang w:val="en-US"/>
        </w:rPr>
        <w:t xml:space="preserve"> PES filters </w:t>
      </w:r>
      <w:r w:rsidR="102E9B90" w:rsidRPr="1331049B">
        <w:rPr>
          <w:rFonts w:ascii="Source Sans Pro Light" w:hAnsi="Source Sans Pro Light"/>
          <w:lang w:val="en-US"/>
        </w:rPr>
        <w:t xml:space="preserve">(and a 5 </w:t>
      </w:r>
      <w:proofErr w:type="spellStart"/>
      <w:r w:rsidR="102E9B90" w:rsidRPr="1331049B">
        <w:rPr>
          <w:rFonts w:ascii="Source Sans Pro Light" w:hAnsi="Source Sans Pro Light"/>
          <w:lang w:val="en-US"/>
        </w:rPr>
        <w:t>μm</w:t>
      </w:r>
      <w:proofErr w:type="spellEnd"/>
      <w:r w:rsidR="102E9B90" w:rsidRPr="1331049B">
        <w:rPr>
          <w:rFonts w:ascii="Source Sans Pro Light" w:hAnsi="Source Sans Pro Light"/>
          <w:lang w:val="en-US"/>
        </w:rPr>
        <w:t xml:space="preserve"> glass </w:t>
      </w:r>
      <w:proofErr w:type="spellStart"/>
      <w:r w:rsidR="102E9B90" w:rsidRPr="1331049B">
        <w:rPr>
          <w:rFonts w:ascii="Source Sans Pro Light" w:hAnsi="Source Sans Pro Light"/>
          <w:lang w:val="en-US"/>
        </w:rPr>
        <w:t>fibre</w:t>
      </w:r>
      <w:proofErr w:type="spellEnd"/>
      <w:r w:rsidR="102E9B90" w:rsidRPr="1331049B">
        <w:rPr>
          <w:rFonts w:ascii="Source Sans Pro Light" w:hAnsi="Source Sans Pro Light"/>
          <w:lang w:val="en-US"/>
        </w:rPr>
        <w:t xml:space="preserve"> prefilter) </w:t>
      </w:r>
      <w:r w:rsidRPr="6AA28923">
        <w:rPr>
          <w:rFonts w:ascii="Source Sans Pro Light" w:hAnsi="Source Sans Pro Light"/>
          <w:lang w:val="en-US"/>
        </w:rPr>
        <w:t xml:space="preserve">supplied in a NatureMetrics Pump Aquatic eDNA </w:t>
      </w:r>
      <w:proofErr w:type="gramStart"/>
      <w:r w:rsidRPr="6AA28923">
        <w:rPr>
          <w:rFonts w:ascii="Source Sans Pro Light" w:hAnsi="Source Sans Pro Light"/>
          <w:lang w:val="en-US"/>
        </w:rPr>
        <w:t>Kit</w:t>
      </w:r>
      <w:proofErr w:type="gramEnd"/>
      <w:r w:rsidRPr="6AA28923">
        <w:rPr>
          <w:rFonts w:ascii="Source Sans Pro Light" w:hAnsi="Source Sans Pro Light"/>
          <w:lang w:val="en-US"/>
        </w:rPr>
        <w:t xml:space="preserve"> </w:t>
      </w:r>
    </w:p>
    <w:p w14:paraId="4D04AB23" w14:textId="161798AB" w:rsidR="00B4609D" w:rsidRDefault="51AAB43A" w:rsidP="009F7D0C">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 xml:space="preserve">The volume of water passed through each filter was </w:t>
      </w:r>
      <w:proofErr w:type="gramStart"/>
      <w:r w:rsidRPr="6AA28923">
        <w:rPr>
          <w:rFonts w:ascii="Source Sans Pro Light" w:hAnsi="Source Sans Pro Light"/>
          <w:lang w:val="en-US"/>
        </w:rPr>
        <w:t>recorded</w:t>
      </w:r>
      <w:proofErr w:type="gramEnd"/>
    </w:p>
    <w:p w14:paraId="1B646BED" w14:textId="4F81A376" w:rsidR="00B4609D" w:rsidRPr="008C1696" w:rsidRDefault="51AAB43A" w:rsidP="009F7D0C">
      <w:pPr>
        <w:pStyle w:val="ListParagraph"/>
        <w:numPr>
          <w:ilvl w:val="1"/>
          <w:numId w:val="34"/>
        </w:numPr>
        <w:spacing w:line="360" w:lineRule="auto"/>
        <w:rPr>
          <w:rStyle w:val="eop"/>
          <w:rFonts w:ascii="Source Sans Pro Light" w:hAnsi="Source Sans Pro Light"/>
          <w:lang w:val="en-US"/>
        </w:rPr>
      </w:pPr>
      <w:r w:rsidRPr="008C1696">
        <w:rPr>
          <w:rFonts w:ascii="Source Sans Pro Light" w:hAnsi="Source Sans Pro Light"/>
          <w:lang w:val="en-US"/>
        </w:rPr>
        <w:t xml:space="preserve">Filters were preserved </w:t>
      </w:r>
      <w:r w:rsidR="0044749D" w:rsidRPr="008C1696">
        <w:rPr>
          <w:rFonts w:ascii="Source Sans Pro Light" w:hAnsi="Source Sans Pro Light"/>
          <w:lang w:val="en-US"/>
        </w:rPr>
        <w:t xml:space="preserve">with fixative supplied in a NatureMetrics Pump Aquatic eDNA Kit and kept </w:t>
      </w:r>
      <w:r w:rsidRPr="008C1696">
        <w:rPr>
          <w:rFonts w:ascii="Source Sans Pro Light" w:hAnsi="Source Sans Pro Light"/>
          <w:lang w:val="en-US"/>
        </w:rPr>
        <w:t xml:space="preserve">at ambient temperature </w:t>
      </w:r>
      <w:r w:rsidR="001D52CE" w:rsidRPr="008C1696">
        <w:rPr>
          <w:rFonts w:ascii="Source Sans Pro Light" w:hAnsi="Source Sans Pro Light"/>
          <w:lang w:val="en-US"/>
        </w:rPr>
        <w:t>for two days and then stored at -</w:t>
      </w:r>
      <w:r w:rsidR="001D52CE" w:rsidRPr="008C1696">
        <w:rPr>
          <w:rStyle w:val="eop"/>
          <w:rFonts w:ascii="Source Sans Pro Light" w:hAnsi="Source Sans Pro Light"/>
        </w:rPr>
        <w:t xml:space="preserve">20°C until </w:t>
      </w:r>
      <w:r w:rsidRPr="008C1696">
        <w:rPr>
          <w:rFonts w:ascii="Source Sans Pro Light" w:hAnsi="Source Sans Pro Light"/>
          <w:lang w:val="en-US"/>
        </w:rPr>
        <w:t>return to</w:t>
      </w:r>
      <w:r w:rsidR="2C0DBD5D" w:rsidRPr="008C1696">
        <w:rPr>
          <w:rFonts w:ascii="Source Sans Pro Light" w:hAnsi="Source Sans Pro Light"/>
          <w:lang w:val="en-US"/>
        </w:rPr>
        <w:t xml:space="preserve"> the</w:t>
      </w:r>
      <w:r w:rsidRPr="008C1696">
        <w:rPr>
          <w:rFonts w:ascii="Source Sans Pro Light" w:hAnsi="Source Sans Pro Light"/>
          <w:lang w:val="en-US"/>
        </w:rPr>
        <w:t xml:space="preserve"> NatureMetrics laboratory where they were stored at -</w:t>
      </w:r>
      <w:r w:rsidRPr="008C1696">
        <w:rPr>
          <w:rStyle w:val="eop"/>
          <w:rFonts w:ascii="Source Sans Pro Light" w:hAnsi="Source Sans Pro Light"/>
        </w:rPr>
        <w:t xml:space="preserve">20°C until </w:t>
      </w:r>
      <w:proofErr w:type="gramStart"/>
      <w:r w:rsidRPr="008C1696">
        <w:rPr>
          <w:rStyle w:val="eop"/>
          <w:rFonts w:ascii="Source Sans Pro Light" w:hAnsi="Source Sans Pro Light"/>
        </w:rPr>
        <w:t>analysis</w:t>
      </w:r>
      <w:proofErr w:type="gramEnd"/>
    </w:p>
    <w:p w14:paraId="65D28C7B" w14:textId="7605073D" w:rsidR="00B4609D" w:rsidRPr="009F7D0C" w:rsidRDefault="00B4609D" w:rsidP="004719AF">
      <w:pPr>
        <w:pStyle w:val="Heading4"/>
        <w:spacing w:line="360" w:lineRule="auto"/>
        <w:jc w:val="left"/>
        <w:rPr>
          <w:lang w:val="en-US"/>
        </w:rPr>
      </w:pPr>
      <w:r w:rsidRPr="009F7D0C">
        <w:rPr>
          <w:lang w:val="en-US"/>
        </w:rPr>
        <w:lastRenderedPageBreak/>
        <w:t>Sediment grab samples</w:t>
      </w:r>
      <w:r w:rsidR="0008604F" w:rsidRPr="009F7D0C">
        <w:rPr>
          <w:lang w:val="en-US"/>
        </w:rPr>
        <w:t xml:space="preserve"> for DNA analysis </w:t>
      </w:r>
    </w:p>
    <w:p w14:paraId="4BAFE3A1" w14:textId="067526C9" w:rsidR="00B4609D" w:rsidRDefault="7B415087" w:rsidP="004719AF">
      <w:pPr>
        <w:pStyle w:val="ListParagraph"/>
        <w:numPr>
          <w:ilvl w:val="1"/>
          <w:numId w:val="34"/>
        </w:numPr>
        <w:spacing w:line="360" w:lineRule="auto"/>
        <w:rPr>
          <w:rFonts w:ascii="Source Sans Pro Light" w:hAnsi="Source Sans Pro Light"/>
          <w:lang w:val="en-US"/>
        </w:rPr>
      </w:pPr>
      <w:r w:rsidRPr="2C37D369">
        <w:rPr>
          <w:rFonts w:ascii="Source Sans Pro Light" w:hAnsi="Source Sans Pro Light"/>
          <w:lang w:val="en-US"/>
        </w:rPr>
        <w:t xml:space="preserve">56 sediment samples </w:t>
      </w:r>
      <w:r w:rsidR="0008604F">
        <w:rPr>
          <w:rFonts w:ascii="Source Sans Pro Light" w:hAnsi="Source Sans Pro Light"/>
          <w:lang w:val="en-US"/>
        </w:rPr>
        <w:t>were c</w:t>
      </w:r>
      <w:r w:rsidR="00B4609D">
        <w:rPr>
          <w:rFonts w:ascii="Source Sans Pro Light" w:hAnsi="Source Sans Pro Light"/>
          <w:lang w:val="en-US"/>
        </w:rPr>
        <w:t>ollected from the boat</w:t>
      </w:r>
      <w:r w:rsidR="0074075B">
        <w:rPr>
          <w:rFonts w:ascii="Source Sans Pro Light" w:hAnsi="Source Sans Pro Light"/>
          <w:lang w:val="en-US"/>
        </w:rPr>
        <w:t xml:space="preserve"> using a </w:t>
      </w:r>
      <w:r w:rsidR="0074075B" w:rsidRPr="0074075B">
        <w:rPr>
          <w:rFonts w:ascii="Source Sans Pro Light" w:hAnsi="Source Sans Pro Light"/>
          <w:lang w:val="en-US"/>
        </w:rPr>
        <w:t xml:space="preserve">Day </w:t>
      </w:r>
      <w:proofErr w:type="gramStart"/>
      <w:r w:rsidR="0074075B" w:rsidRPr="0074075B">
        <w:rPr>
          <w:rFonts w:ascii="Source Sans Pro Light" w:hAnsi="Source Sans Pro Light"/>
          <w:lang w:val="en-US"/>
        </w:rPr>
        <w:t>grab</w:t>
      </w:r>
      <w:proofErr w:type="gramEnd"/>
      <w:r w:rsidR="0074075B" w:rsidRPr="2C37D369">
        <w:rPr>
          <w:rFonts w:ascii="Source Sans Pro Light" w:hAnsi="Source Sans Pro Light"/>
          <w:lang w:val="en-US"/>
        </w:rPr>
        <w:t xml:space="preserve"> </w:t>
      </w:r>
    </w:p>
    <w:p w14:paraId="62ADCA64" w14:textId="2DAEA7F6" w:rsidR="00B4609D" w:rsidRDefault="001D52CE" w:rsidP="009F7D0C">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 xml:space="preserve">four </w:t>
      </w:r>
      <w:r w:rsidR="0074075B" w:rsidRPr="6AA28923">
        <w:rPr>
          <w:rFonts w:ascii="Source Sans Pro Light" w:hAnsi="Source Sans Pro Light"/>
          <w:lang w:val="en-US"/>
        </w:rPr>
        <w:t>syringe core sample</w:t>
      </w:r>
      <w:r w:rsidR="002828FD" w:rsidRPr="6AA28923">
        <w:rPr>
          <w:rFonts w:ascii="Source Sans Pro Light" w:hAnsi="Source Sans Pro Light"/>
          <w:lang w:val="en-US"/>
        </w:rPr>
        <w:t xml:space="preserve">s </w:t>
      </w:r>
      <w:r w:rsidR="6FFC02D3" w:rsidRPr="6AA28923">
        <w:rPr>
          <w:rFonts w:ascii="Source Sans Pro Light" w:hAnsi="Source Sans Pro Light"/>
          <w:lang w:val="en-US"/>
        </w:rPr>
        <w:t xml:space="preserve">were </w:t>
      </w:r>
      <w:r w:rsidR="002828FD" w:rsidRPr="6AA28923">
        <w:rPr>
          <w:rFonts w:ascii="Source Sans Pro Light" w:hAnsi="Source Sans Pro Light"/>
          <w:lang w:val="en-US"/>
        </w:rPr>
        <w:t>collected from the grab</w:t>
      </w:r>
      <w:r w:rsidR="644C0C2A" w:rsidRPr="6AA28923">
        <w:rPr>
          <w:rFonts w:ascii="Source Sans Pro Light" w:hAnsi="Source Sans Pro Light"/>
          <w:lang w:val="en-US"/>
        </w:rPr>
        <w:t xml:space="preserve">, </w:t>
      </w:r>
      <w:r w:rsidR="0074075B" w:rsidRPr="6AA28923">
        <w:rPr>
          <w:rFonts w:ascii="Source Sans Pro Light" w:hAnsi="Source Sans Pro Light"/>
          <w:lang w:val="en-US"/>
        </w:rPr>
        <w:t>deposit</w:t>
      </w:r>
      <w:r w:rsidR="002828FD" w:rsidRPr="6AA28923">
        <w:rPr>
          <w:rFonts w:ascii="Source Sans Pro Light" w:hAnsi="Source Sans Pro Light"/>
          <w:lang w:val="en-US"/>
        </w:rPr>
        <w:t>ed</w:t>
      </w:r>
      <w:r w:rsidR="0074075B" w:rsidRPr="6AA28923">
        <w:rPr>
          <w:rFonts w:ascii="Source Sans Pro Light" w:hAnsi="Source Sans Pro Light"/>
          <w:lang w:val="en-US"/>
        </w:rPr>
        <w:t xml:space="preserve"> and mix</w:t>
      </w:r>
      <w:r w:rsidR="002828FD" w:rsidRPr="6AA28923">
        <w:rPr>
          <w:rFonts w:ascii="Source Sans Pro Light" w:hAnsi="Source Sans Pro Light"/>
          <w:lang w:val="en-US"/>
        </w:rPr>
        <w:t>ed</w:t>
      </w:r>
      <w:r w:rsidR="0074075B" w:rsidRPr="6AA28923">
        <w:rPr>
          <w:rFonts w:ascii="Source Sans Pro Light" w:hAnsi="Source Sans Pro Light"/>
          <w:lang w:val="en-US"/>
        </w:rPr>
        <w:t xml:space="preserve"> in</w:t>
      </w:r>
      <w:r w:rsidR="002828FD" w:rsidRPr="6AA28923">
        <w:rPr>
          <w:rFonts w:ascii="Source Sans Pro Light" w:hAnsi="Source Sans Pro Light"/>
          <w:lang w:val="en-US"/>
        </w:rPr>
        <w:t xml:space="preserve"> a</w:t>
      </w:r>
      <w:r w:rsidR="0074075B" w:rsidRPr="6AA28923">
        <w:rPr>
          <w:rFonts w:ascii="Source Sans Pro Light" w:hAnsi="Source Sans Pro Light"/>
          <w:lang w:val="en-US"/>
        </w:rPr>
        <w:t xml:space="preserve"> plastic </w:t>
      </w:r>
      <w:proofErr w:type="gramStart"/>
      <w:r w:rsidR="0074075B" w:rsidRPr="6AA28923">
        <w:rPr>
          <w:rFonts w:ascii="Source Sans Pro Light" w:hAnsi="Source Sans Pro Light"/>
          <w:lang w:val="en-US"/>
        </w:rPr>
        <w:t>bag</w:t>
      </w:r>
      <w:proofErr w:type="gramEnd"/>
    </w:p>
    <w:p w14:paraId="572D775D" w14:textId="129DB799" w:rsidR="00B4609D" w:rsidRDefault="00DF5712" w:rsidP="009F7D0C">
      <w:pPr>
        <w:pStyle w:val="ListParagraph"/>
        <w:numPr>
          <w:ilvl w:val="1"/>
          <w:numId w:val="34"/>
        </w:numPr>
        <w:spacing w:line="360" w:lineRule="auto"/>
        <w:rPr>
          <w:rFonts w:ascii="Source Sans Pro Light" w:hAnsi="Source Sans Pro Light"/>
          <w:lang w:val="en-US"/>
        </w:rPr>
      </w:pPr>
      <w:r>
        <w:rPr>
          <w:rFonts w:ascii="Source Sans Pro Light" w:hAnsi="Source Sans Pro Light"/>
          <w:lang w:val="en-US"/>
        </w:rPr>
        <w:t xml:space="preserve">The samples were not processed further </w:t>
      </w:r>
      <w:proofErr w:type="gramStart"/>
      <w:r>
        <w:rPr>
          <w:rFonts w:ascii="Source Sans Pro Light" w:hAnsi="Source Sans Pro Light"/>
          <w:lang w:val="en-US"/>
        </w:rPr>
        <w:t>on-site</w:t>
      </w:r>
      <w:proofErr w:type="gramEnd"/>
    </w:p>
    <w:p w14:paraId="33C64D28" w14:textId="1609BF3B" w:rsidR="00B4609D" w:rsidRDefault="00DF5712" w:rsidP="009F7D0C">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 xml:space="preserve">Samples were preserved in cold storage </w:t>
      </w:r>
      <w:r w:rsidR="001D52CE" w:rsidRPr="6AA28923">
        <w:rPr>
          <w:rFonts w:ascii="Source Sans Pro Light" w:hAnsi="Source Sans Pro Light"/>
          <w:lang w:val="en-US"/>
        </w:rPr>
        <w:t>for two days and then stored at -</w:t>
      </w:r>
      <w:r w:rsidR="001D52CE" w:rsidRPr="6AA28923">
        <w:rPr>
          <w:rStyle w:val="eop"/>
          <w:rFonts w:ascii="Source Sans Pro Light" w:hAnsi="Source Sans Pro Light"/>
        </w:rPr>
        <w:t xml:space="preserve">20°C until </w:t>
      </w:r>
      <w:r w:rsidR="001D52CE" w:rsidRPr="6AA28923">
        <w:rPr>
          <w:rFonts w:ascii="Source Sans Pro Light" w:hAnsi="Source Sans Pro Light"/>
          <w:lang w:val="en-US"/>
        </w:rPr>
        <w:t xml:space="preserve">return to the NatureMetrics </w:t>
      </w:r>
      <w:proofErr w:type="gramStart"/>
      <w:r w:rsidR="001D52CE" w:rsidRPr="6AA28923">
        <w:rPr>
          <w:rFonts w:ascii="Source Sans Pro Light" w:hAnsi="Source Sans Pro Light"/>
          <w:lang w:val="en-US"/>
        </w:rPr>
        <w:t>laboratory</w:t>
      </w:r>
      <w:proofErr w:type="gramEnd"/>
      <w:r w:rsidR="001D52CE" w:rsidRPr="6AA28923">
        <w:rPr>
          <w:rFonts w:ascii="Source Sans Pro Light" w:hAnsi="Source Sans Pro Light"/>
          <w:lang w:val="en-US"/>
        </w:rPr>
        <w:t xml:space="preserve"> </w:t>
      </w:r>
    </w:p>
    <w:p w14:paraId="5A78388F" w14:textId="6200FB28" w:rsidR="00665E7A" w:rsidRPr="009F7D0C" w:rsidRDefault="182D9352" w:rsidP="004719AF">
      <w:pPr>
        <w:pStyle w:val="Heading4"/>
        <w:spacing w:line="360" w:lineRule="auto"/>
        <w:jc w:val="left"/>
        <w:rPr>
          <w:lang w:val="en-US"/>
        </w:rPr>
      </w:pPr>
      <w:r w:rsidRPr="009F7D0C">
        <w:rPr>
          <w:lang w:val="en-US"/>
        </w:rPr>
        <w:t xml:space="preserve">Sediment grab samples for </w:t>
      </w:r>
      <w:proofErr w:type="spellStart"/>
      <w:r w:rsidRPr="009F7D0C">
        <w:rPr>
          <w:lang w:val="en-US"/>
        </w:rPr>
        <w:t>m</w:t>
      </w:r>
      <w:r w:rsidR="34C90689" w:rsidRPr="009F7D0C">
        <w:rPr>
          <w:lang w:val="en-US"/>
        </w:rPr>
        <w:t>orphoanalysis</w:t>
      </w:r>
      <w:proofErr w:type="spellEnd"/>
      <w:r w:rsidR="34C90689" w:rsidRPr="009F7D0C">
        <w:rPr>
          <w:lang w:val="en-US"/>
        </w:rPr>
        <w:t xml:space="preserve"> </w:t>
      </w:r>
    </w:p>
    <w:p w14:paraId="4B1FABA6" w14:textId="498679C4" w:rsidR="00665E7A" w:rsidRDefault="53C61B76" w:rsidP="004719AF">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Balancing budget</w:t>
      </w:r>
      <w:r w:rsidR="055334AC" w:rsidRPr="6AA28923">
        <w:rPr>
          <w:rFonts w:ascii="Source Sans Pro Light" w:hAnsi="Source Sans Pro Light"/>
          <w:lang w:val="en-US"/>
        </w:rPr>
        <w:t xml:space="preserve"> with the need to better characterize biotopes</w:t>
      </w:r>
      <w:r w:rsidR="2BE26C6B" w:rsidRPr="6AA28923">
        <w:rPr>
          <w:rFonts w:ascii="Source Sans Pro Light" w:hAnsi="Source Sans Pro Light"/>
          <w:lang w:val="en-US"/>
        </w:rPr>
        <w:t xml:space="preserve"> and provide a comparison of traditional methods with eDNA methods</w:t>
      </w:r>
      <w:r w:rsidR="68541BF4" w:rsidRPr="6AA28923">
        <w:rPr>
          <w:rFonts w:ascii="Source Sans Pro Light" w:hAnsi="Source Sans Pro Light"/>
          <w:lang w:val="en-US"/>
        </w:rPr>
        <w:t xml:space="preserve">, one grab per station was </w:t>
      </w:r>
      <w:proofErr w:type="spellStart"/>
      <w:r w:rsidR="68541BF4" w:rsidRPr="6AA28923">
        <w:rPr>
          <w:rFonts w:ascii="Source Sans Pro Light" w:hAnsi="Source Sans Pro Light"/>
          <w:lang w:val="en-US"/>
        </w:rPr>
        <w:t>analysed</w:t>
      </w:r>
      <w:proofErr w:type="spellEnd"/>
      <w:r w:rsidR="68541BF4" w:rsidRPr="6AA28923">
        <w:rPr>
          <w:rFonts w:ascii="Source Sans Pro Light" w:hAnsi="Source Sans Pro Light"/>
          <w:lang w:val="en-US"/>
        </w:rPr>
        <w:t xml:space="preserve"> </w:t>
      </w:r>
      <w:r w:rsidR="4395B335" w:rsidRPr="6AA28923">
        <w:rPr>
          <w:rFonts w:ascii="Source Sans Pro Light" w:hAnsi="Source Sans Pro Light"/>
          <w:lang w:val="en-US"/>
        </w:rPr>
        <w:t xml:space="preserve">using </w:t>
      </w:r>
      <w:proofErr w:type="spellStart"/>
      <w:r w:rsidR="4395B335" w:rsidRPr="6AA28923">
        <w:rPr>
          <w:rFonts w:ascii="Source Sans Pro Light" w:hAnsi="Source Sans Pro Light"/>
          <w:lang w:val="en-US"/>
        </w:rPr>
        <w:t>morphoanalysis</w:t>
      </w:r>
      <w:proofErr w:type="spellEnd"/>
      <w:r w:rsidR="4395B335" w:rsidRPr="6AA28923">
        <w:rPr>
          <w:rFonts w:ascii="Source Sans Pro Light" w:hAnsi="Source Sans Pro Light"/>
          <w:lang w:val="en-US"/>
        </w:rPr>
        <w:t xml:space="preserve">, </w:t>
      </w:r>
      <w:r w:rsidR="39FC202A" w:rsidRPr="6AA28923">
        <w:rPr>
          <w:rFonts w:ascii="Source Sans Pro Light" w:hAnsi="Source Sans Pro Light"/>
          <w:lang w:val="en-US"/>
        </w:rPr>
        <w:t>totaling</w:t>
      </w:r>
      <w:r w:rsidR="4395B335" w:rsidRPr="6AA28923">
        <w:rPr>
          <w:rFonts w:ascii="Source Sans Pro Light" w:hAnsi="Source Sans Pro Light"/>
          <w:lang w:val="en-US"/>
        </w:rPr>
        <w:t xml:space="preserve"> </w:t>
      </w:r>
      <w:r w:rsidR="76E94738" w:rsidRPr="6AA28923">
        <w:rPr>
          <w:rFonts w:ascii="Source Sans Pro Light" w:hAnsi="Source Sans Pro Light"/>
          <w:lang w:val="en-US"/>
        </w:rPr>
        <w:t xml:space="preserve">20 </w:t>
      </w:r>
      <w:proofErr w:type="gramStart"/>
      <w:r w:rsidR="76E94738" w:rsidRPr="6AA28923">
        <w:rPr>
          <w:rFonts w:ascii="Source Sans Pro Light" w:hAnsi="Source Sans Pro Light"/>
          <w:lang w:val="en-US"/>
        </w:rPr>
        <w:t>samples</w:t>
      </w:r>
      <w:proofErr w:type="gramEnd"/>
      <w:r w:rsidR="3602AB8F" w:rsidRPr="6AA28923">
        <w:rPr>
          <w:rFonts w:ascii="Source Sans Pro Light" w:hAnsi="Source Sans Pro Light"/>
          <w:lang w:val="en-US"/>
        </w:rPr>
        <w:t xml:space="preserve"> </w:t>
      </w:r>
    </w:p>
    <w:p w14:paraId="2EF0BA57" w14:textId="02C16595" w:rsidR="00665E7A" w:rsidRDefault="000F7C33" w:rsidP="009F7D0C">
      <w:pPr>
        <w:pStyle w:val="ListParagraph"/>
        <w:numPr>
          <w:ilvl w:val="1"/>
          <w:numId w:val="34"/>
        </w:numPr>
        <w:spacing w:line="360" w:lineRule="auto"/>
        <w:rPr>
          <w:rFonts w:ascii="Source Sans Pro Light" w:hAnsi="Source Sans Pro Light"/>
          <w:lang w:val="en-US"/>
        </w:rPr>
      </w:pPr>
      <w:r w:rsidRPr="6AA28923">
        <w:rPr>
          <w:rFonts w:ascii="Source Sans Pro Light" w:hAnsi="Source Sans Pro Light"/>
          <w:lang w:val="en-US"/>
        </w:rPr>
        <w:t xml:space="preserve">For each grab the contents were sieved </w:t>
      </w:r>
      <w:r w:rsidR="009A6E7F" w:rsidRPr="6AA28923">
        <w:rPr>
          <w:rFonts w:ascii="Source Sans Pro Light" w:hAnsi="Source Sans Pro Light"/>
          <w:lang w:val="en-US"/>
        </w:rPr>
        <w:t xml:space="preserve">on board using a 1 mm sieve mesh </w:t>
      </w:r>
      <w:r w:rsidR="001D52CE" w:rsidRPr="6AA28923">
        <w:rPr>
          <w:rFonts w:ascii="Source Sans Pro Light" w:hAnsi="Source Sans Pro Light"/>
          <w:lang w:val="en-US"/>
        </w:rPr>
        <w:t xml:space="preserve">and material was </w:t>
      </w:r>
      <w:r w:rsidR="7DDD2292" w:rsidRPr="6AA28923">
        <w:rPr>
          <w:rFonts w:ascii="Source Sans Pro Light" w:hAnsi="Source Sans Pro Light"/>
          <w:lang w:val="en-US"/>
        </w:rPr>
        <w:t>preserved</w:t>
      </w:r>
      <w:r w:rsidR="000415E9" w:rsidRPr="6AA28923">
        <w:rPr>
          <w:rFonts w:ascii="Source Sans Pro Light" w:hAnsi="Source Sans Pro Light"/>
          <w:lang w:val="en-US"/>
        </w:rPr>
        <w:t xml:space="preserve"> with formaldehyde</w:t>
      </w:r>
      <w:r w:rsidR="00220D98" w:rsidRPr="6AA28923">
        <w:rPr>
          <w:rFonts w:ascii="Source Sans Pro Light" w:hAnsi="Source Sans Pro Light"/>
          <w:lang w:val="en-US"/>
        </w:rPr>
        <w:t>,</w:t>
      </w:r>
      <w:r w:rsidR="00B14C62" w:rsidRPr="6AA28923">
        <w:rPr>
          <w:rFonts w:ascii="Source Sans Pro Light" w:hAnsi="Source Sans Pro Light"/>
          <w:lang w:val="en-US"/>
        </w:rPr>
        <w:t xml:space="preserve"> and </w:t>
      </w:r>
      <w:r w:rsidR="73727FA5" w:rsidRPr="6AA28923">
        <w:rPr>
          <w:rFonts w:ascii="Source Sans Pro Light" w:hAnsi="Source Sans Pro Light"/>
          <w:lang w:val="en-US"/>
        </w:rPr>
        <w:t>transported</w:t>
      </w:r>
      <w:r w:rsidR="00B14C62" w:rsidRPr="6AA28923">
        <w:rPr>
          <w:rFonts w:ascii="Source Sans Pro Light" w:hAnsi="Source Sans Pro Light"/>
          <w:lang w:val="en-US"/>
        </w:rPr>
        <w:t xml:space="preserve"> to </w:t>
      </w:r>
      <w:proofErr w:type="gramStart"/>
      <w:r w:rsidR="00B14C62" w:rsidRPr="6AA28923">
        <w:rPr>
          <w:rFonts w:ascii="Source Sans Pro Light" w:hAnsi="Source Sans Pro Light"/>
          <w:lang w:val="en-US"/>
        </w:rPr>
        <w:t>SEPA</w:t>
      </w:r>
      <w:proofErr w:type="gramEnd"/>
    </w:p>
    <w:p w14:paraId="0506C889" w14:textId="64BC4167" w:rsidR="00410987" w:rsidRPr="009F7D0C" w:rsidRDefault="331A1514" w:rsidP="004719AF">
      <w:pPr>
        <w:pStyle w:val="Heading4"/>
        <w:spacing w:line="360" w:lineRule="auto"/>
        <w:jc w:val="left"/>
        <w:rPr>
          <w:lang w:val="en-US"/>
        </w:rPr>
      </w:pPr>
      <w:r w:rsidRPr="009F7D0C">
        <w:rPr>
          <w:lang w:val="en-US"/>
        </w:rPr>
        <w:t xml:space="preserve">Sediment grab samples for particle size analysis (PSA) </w:t>
      </w:r>
    </w:p>
    <w:p w14:paraId="627FDA7A" w14:textId="7B235874" w:rsidR="00410987" w:rsidRDefault="000173C6" w:rsidP="004719AF">
      <w:pPr>
        <w:pStyle w:val="ListParagraph"/>
        <w:numPr>
          <w:ilvl w:val="1"/>
          <w:numId w:val="34"/>
        </w:numPr>
        <w:spacing w:after="240" w:line="360" w:lineRule="auto"/>
        <w:rPr>
          <w:rFonts w:ascii="Source Sans Pro Light" w:hAnsi="Source Sans Pro Light"/>
          <w:lang w:val="en-US"/>
        </w:rPr>
      </w:pPr>
      <w:r>
        <w:rPr>
          <w:rFonts w:ascii="Source Sans Pro Light" w:hAnsi="Source Sans Pro Light"/>
          <w:lang w:val="en-US"/>
        </w:rPr>
        <w:t xml:space="preserve">Similarly, </w:t>
      </w:r>
      <w:r w:rsidR="00A11C31">
        <w:rPr>
          <w:rFonts w:ascii="Source Sans Pro Light" w:hAnsi="Source Sans Pro Light"/>
          <w:lang w:val="en-US"/>
        </w:rPr>
        <w:t xml:space="preserve">one grab per station </w:t>
      </w:r>
      <w:r w:rsidR="00EB39EA">
        <w:rPr>
          <w:rFonts w:ascii="Source Sans Pro Light" w:hAnsi="Source Sans Pro Light"/>
          <w:lang w:val="en-US"/>
        </w:rPr>
        <w:t xml:space="preserve">was selected for PSA </w:t>
      </w:r>
      <w:proofErr w:type="gramStart"/>
      <w:r w:rsidR="00EF058A">
        <w:rPr>
          <w:rFonts w:ascii="Source Sans Pro Light" w:hAnsi="Source Sans Pro Light"/>
          <w:lang w:val="en-US"/>
        </w:rPr>
        <w:t>analysis</w:t>
      </w:r>
      <w:proofErr w:type="gramEnd"/>
    </w:p>
    <w:p w14:paraId="05A12A80" w14:textId="6614578A" w:rsidR="00410987" w:rsidRDefault="00846DE5" w:rsidP="009F7D0C">
      <w:pPr>
        <w:pStyle w:val="ListParagraph"/>
        <w:numPr>
          <w:ilvl w:val="1"/>
          <w:numId w:val="34"/>
        </w:numPr>
        <w:spacing w:after="240" w:line="360" w:lineRule="auto"/>
        <w:rPr>
          <w:rFonts w:ascii="Source Sans Pro Light" w:hAnsi="Source Sans Pro Light"/>
          <w:lang w:val="en-US"/>
        </w:rPr>
      </w:pPr>
      <w:r>
        <w:rPr>
          <w:rFonts w:ascii="Source Sans Pro Light" w:hAnsi="Source Sans Pro Light"/>
        </w:rPr>
        <w:t xml:space="preserve">For each grab, </w:t>
      </w:r>
      <w:r w:rsidR="270B35E7" w:rsidRPr="2C37D369">
        <w:rPr>
          <w:rFonts w:ascii="Source Sans Pro Light" w:hAnsi="Source Sans Pro Light"/>
        </w:rPr>
        <w:t>100</w:t>
      </w:r>
      <w:r w:rsidR="00A2691C">
        <w:rPr>
          <w:rFonts w:ascii="Source Sans Pro Light" w:hAnsi="Source Sans Pro Light"/>
        </w:rPr>
        <w:t xml:space="preserve"> </w:t>
      </w:r>
      <w:r w:rsidR="270B35E7" w:rsidRPr="2C37D369">
        <w:rPr>
          <w:rFonts w:ascii="Source Sans Pro Light" w:hAnsi="Source Sans Pro Light"/>
        </w:rPr>
        <w:t xml:space="preserve">ml sediment was collected from the </w:t>
      </w:r>
      <w:r w:rsidR="076D6057" w:rsidRPr="2C37D369">
        <w:rPr>
          <w:rFonts w:ascii="Source Sans Pro Light" w:hAnsi="Source Sans Pro Light"/>
          <w:lang w:val="en-US"/>
        </w:rPr>
        <w:t>Day grab</w:t>
      </w:r>
      <w:r w:rsidR="6C6E2936" w:rsidRPr="21831D97">
        <w:rPr>
          <w:rFonts w:ascii="Source Sans Pro Light" w:hAnsi="Source Sans Pro Light"/>
          <w:lang w:val="en-US"/>
        </w:rPr>
        <w:t>,</w:t>
      </w:r>
      <w:r w:rsidR="076D6057" w:rsidRPr="2C37D369">
        <w:rPr>
          <w:rFonts w:ascii="Source Sans Pro Light" w:hAnsi="Source Sans Pro Light"/>
          <w:lang w:val="en-US"/>
        </w:rPr>
        <w:t xml:space="preserve"> us</w:t>
      </w:r>
      <w:r w:rsidR="270B35E7" w:rsidRPr="2C37D369">
        <w:rPr>
          <w:rFonts w:ascii="Source Sans Pro Light" w:hAnsi="Source Sans Pro Light"/>
          <w:lang w:val="en-US"/>
        </w:rPr>
        <w:t>ing</w:t>
      </w:r>
      <w:r w:rsidR="112A8B43" w:rsidRPr="2C37D369">
        <w:rPr>
          <w:rFonts w:ascii="Source Sans Pro Light" w:hAnsi="Source Sans Pro Light"/>
          <w:lang w:val="en-US"/>
        </w:rPr>
        <w:t xml:space="preserve"> a</w:t>
      </w:r>
      <w:r w:rsidR="076D6057" w:rsidRPr="2C37D369">
        <w:rPr>
          <w:rFonts w:ascii="Source Sans Pro Light" w:hAnsi="Source Sans Pro Light"/>
          <w:lang w:val="en-US"/>
        </w:rPr>
        <w:t xml:space="preserve"> </w:t>
      </w:r>
      <w:proofErr w:type="gramStart"/>
      <w:r w:rsidR="076D6057" w:rsidRPr="2C37D369">
        <w:rPr>
          <w:rFonts w:ascii="Source Sans Pro Light" w:hAnsi="Source Sans Pro Light"/>
          <w:lang w:val="en-US"/>
        </w:rPr>
        <w:t>corer</w:t>
      </w:r>
      <w:proofErr w:type="gramEnd"/>
    </w:p>
    <w:p w14:paraId="4C2D9596" w14:textId="037F4D7F" w:rsidR="00410987" w:rsidRDefault="270B35E7" w:rsidP="009F7D0C">
      <w:pPr>
        <w:pStyle w:val="ListParagraph"/>
        <w:numPr>
          <w:ilvl w:val="1"/>
          <w:numId w:val="34"/>
        </w:numPr>
        <w:spacing w:after="240" w:line="360" w:lineRule="auto"/>
        <w:rPr>
          <w:rFonts w:ascii="Source Sans Pro Light" w:hAnsi="Source Sans Pro Light"/>
          <w:lang w:val="en-US"/>
        </w:rPr>
      </w:pPr>
      <w:r w:rsidRPr="2C37D369">
        <w:rPr>
          <w:rFonts w:ascii="Source Sans Pro Light" w:hAnsi="Source Sans Pro Light"/>
          <w:lang w:val="en-US"/>
        </w:rPr>
        <w:t>The samples were</w:t>
      </w:r>
      <w:r w:rsidR="076D6057" w:rsidRPr="2C37D369">
        <w:rPr>
          <w:rFonts w:ascii="Source Sans Pro Light" w:hAnsi="Source Sans Pro Light"/>
          <w:lang w:val="en-US"/>
        </w:rPr>
        <w:t xml:space="preserve"> deposit</w:t>
      </w:r>
      <w:r w:rsidRPr="2C37D369">
        <w:rPr>
          <w:rFonts w:ascii="Source Sans Pro Light" w:hAnsi="Source Sans Pro Light"/>
          <w:lang w:val="en-US"/>
        </w:rPr>
        <w:t>ed</w:t>
      </w:r>
      <w:r w:rsidR="076D6057" w:rsidRPr="2C37D369">
        <w:rPr>
          <w:rFonts w:ascii="Source Sans Pro Light" w:hAnsi="Source Sans Pro Light"/>
          <w:lang w:val="en-US"/>
        </w:rPr>
        <w:t xml:space="preserve"> and mix</w:t>
      </w:r>
      <w:r w:rsidRPr="2C37D369">
        <w:rPr>
          <w:rFonts w:ascii="Source Sans Pro Light" w:hAnsi="Source Sans Pro Light"/>
          <w:lang w:val="en-US"/>
        </w:rPr>
        <w:t xml:space="preserve">ed </w:t>
      </w:r>
      <w:r w:rsidR="076D6057" w:rsidRPr="2C37D369">
        <w:rPr>
          <w:rFonts w:ascii="Source Sans Pro Light" w:hAnsi="Source Sans Pro Light"/>
          <w:lang w:val="en-US"/>
        </w:rPr>
        <w:t xml:space="preserve">in </w:t>
      </w:r>
      <w:r w:rsidRPr="2C37D369">
        <w:rPr>
          <w:rFonts w:ascii="Source Sans Pro Light" w:hAnsi="Source Sans Pro Light"/>
          <w:lang w:val="en-US"/>
        </w:rPr>
        <w:t xml:space="preserve">a </w:t>
      </w:r>
      <w:r w:rsidR="076D6057" w:rsidRPr="2C37D369">
        <w:rPr>
          <w:rFonts w:ascii="Source Sans Pro Light" w:hAnsi="Source Sans Pro Light"/>
          <w:lang w:val="en-US"/>
        </w:rPr>
        <w:t xml:space="preserve">plastic </w:t>
      </w:r>
      <w:proofErr w:type="gramStart"/>
      <w:r w:rsidR="076D6057" w:rsidRPr="2C37D369">
        <w:rPr>
          <w:rFonts w:ascii="Source Sans Pro Light" w:hAnsi="Source Sans Pro Light"/>
          <w:lang w:val="en-US"/>
        </w:rPr>
        <w:t>bag</w:t>
      </w:r>
      <w:proofErr w:type="gramEnd"/>
      <w:r w:rsidR="42EAE034" w:rsidRPr="2C37D369">
        <w:rPr>
          <w:rFonts w:ascii="Source Sans Pro Light" w:hAnsi="Source Sans Pro Light"/>
          <w:lang w:val="en-US"/>
        </w:rPr>
        <w:t xml:space="preserve"> </w:t>
      </w:r>
    </w:p>
    <w:p w14:paraId="1B1E674C" w14:textId="1F5EC7AC" w:rsidR="2C37D369" w:rsidRPr="009F7D0C" w:rsidRDefault="42EAE034" w:rsidP="009F7D0C">
      <w:pPr>
        <w:pStyle w:val="ListParagraph"/>
        <w:numPr>
          <w:ilvl w:val="1"/>
          <w:numId w:val="34"/>
        </w:numPr>
        <w:spacing w:after="240" w:line="360" w:lineRule="auto"/>
        <w:rPr>
          <w:rFonts w:ascii="Source Sans Pro Light" w:hAnsi="Source Sans Pro Light"/>
          <w:lang w:val="en-US"/>
        </w:rPr>
      </w:pPr>
      <w:r w:rsidRPr="6AA28923">
        <w:rPr>
          <w:rFonts w:ascii="Source Sans Pro Light" w:hAnsi="Source Sans Pro Light"/>
          <w:lang w:val="en-US"/>
        </w:rPr>
        <w:t xml:space="preserve">Samples were preserved in cold storage </w:t>
      </w:r>
      <w:r w:rsidR="001D52CE" w:rsidRPr="6AA28923">
        <w:rPr>
          <w:rFonts w:ascii="Source Sans Pro Light" w:hAnsi="Source Sans Pro Light"/>
          <w:lang w:val="en-US"/>
        </w:rPr>
        <w:t>for two days and then stored at -</w:t>
      </w:r>
      <w:r w:rsidR="001D52CE" w:rsidRPr="6AA28923">
        <w:rPr>
          <w:rStyle w:val="eop"/>
          <w:rFonts w:ascii="Source Sans Pro Light" w:hAnsi="Source Sans Pro Light"/>
        </w:rPr>
        <w:t xml:space="preserve">20°C until </w:t>
      </w:r>
      <w:r w:rsidR="75054222" w:rsidRPr="6AA28923">
        <w:rPr>
          <w:rFonts w:ascii="Source Sans Pro Light" w:hAnsi="Source Sans Pro Light"/>
          <w:lang w:val="en-US"/>
        </w:rPr>
        <w:t>transport</w:t>
      </w:r>
      <w:r w:rsidRPr="6AA28923">
        <w:rPr>
          <w:rFonts w:ascii="Source Sans Pro Light" w:hAnsi="Source Sans Pro Light"/>
          <w:lang w:val="en-US"/>
        </w:rPr>
        <w:t xml:space="preserve"> to </w:t>
      </w:r>
      <w:proofErr w:type="gramStart"/>
      <w:r w:rsidRPr="6AA28923">
        <w:rPr>
          <w:rFonts w:ascii="Source Sans Pro Light" w:hAnsi="Source Sans Pro Light"/>
          <w:lang w:val="en-US"/>
        </w:rPr>
        <w:t>SEPA</w:t>
      </w:r>
      <w:proofErr w:type="gramEnd"/>
    </w:p>
    <w:p w14:paraId="4591560E" w14:textId="1EF153D4" w:rsidR="008903F3" w:rsidRPr="008E1618" w:rsidRDefault="00727985" w:rsidP="00A24522">
      <w:pPr>
        <w:pStyle w:val="Heading3"/>
        <w:spacing w:after="240"/>
      </w:pPr>
      <w:bookmarkStart w:id="68" w:name="_Toc970098866"/>
      <w:r w:rsidRPr="00A678F5">
        <w:rPr>
          <w:color w:val="146568"/>
        </w:rPr>
        <w:t>Data collectio</w:t>
      </w:r>
      <w:r w:rsidR="008E1618" w:rsidRPr="00A678F5">
        <w:rPr>
          <w:color w:val="146568"/>
        </w:rPr>
        <w:t>n</w:t>
      </w:r>
      <w:bookmarkEnd w:id="68"/>
    </w:p>
    <w:p w14:paraId="537F0BC0" w14:textId="3116CDA1" w:rsidR="003C72CE" w:rsidRPr="003C72CE" w:rsidRDefault="003C72CE" w:rsidP="009F7D0C">
      <w:pPr>
        <w:pStyle w:val="ListParagraph"/>
        <w:numPr>
          <w:ilvl w:val="0"/>
          <w:numId w:val="63"/>
        </w:numPr>
        <w:spacing w:after="240" w:line="360" w:lineRule="auto"/>
        <w:rPr>
          <w:rFonts w:ascii="Source Sans Pro Light" w:hAnsi="Source Sans Pro Light"/>
          <w:lang w:val="en-US"/>
        </w:rPr>
      </w:pPr>
      <w:r w:rsidRPr="00A24522">
        <w:rPr>
          <w:rFonts w:ascii="Source Sans Pro Light" w:hAnsi="Source Sans Pro Light"/>
        </w:rPr>
        <w:t>Latitude and longitude coordinates</w:t>
      </w:r>
    </w:p>
    <w:p w14:paraId="7A5C5B34" w14:textId="5AEB1C2C" w:rsidR="0001472B" w:rsidRDefault="003B5531" w:rsidP="009F7D0C">
      <w:pPr>
        <w:pStyle w:val="ListParagraph"/>
        <w:numPr>
          <w:ilvl w:val="0"/>
          <w:numId w:val="63"/>
        </w:numPr>
        <w:spacing w:after="240" w:line="360" w:lineRule="auto"/>
        <w:rPr>
          <w:rFonts w:ascii="Source Sans Pro Light" w:hAnsi="Source Sans Pro Light"/>
          <w:lang w:val="en-US"/>
        </w:rPr>
      </w:pPr>
      <w:r>
        <w:rPr>
          <w:rFonts w:ascii="Source Sans Pro Light" w:hAnsi="Source Sans Pro Light"/>
          <w:lang w:val="en-US"/>
        </w:rPr>
        <w:t>M</w:t>
      </w:r>
      <w:r w:rsidR="00731FF3" w:rsidRPr="00A24522">
        <w:rPr>
          <w:rFonts w:ascii="Source Sans Pro Light" w:hAnsi="Source Sans Pro Light"/>
          <w:lang w:val="en-US"/>
        </w:rPr>
        <w:t xml:space="preserve">orphological and particle size analyses at each sampling location </w:t>
      </w:r>
      <w:r w:rsidR="00575A8D">
        <w:rPr>
          <w:rFonts w:ascii="Source Sans Pro Light" w:hAnsi="Source Sans Pro Light"/>
          <w:lang w:val="en-US"/>
        </w:rPr>
        <w:t xml:space="preserve">– to be used to generate </w:t>
      </w:r>
      <w:r w:rsidR="00F52D1E">
        <w:rPr>
          <w:rFonts w:ascii="Source Sans Pro Light" w:hAnsi="Source Sans Pro Light"/>
          <w:lang w:val="en-US"/>
        </w:rPr>
        <w:t xml:space="preserve">biotope </w:t>
      </w:r>
      <w:proofErr w:type="gramStart"/>
      <w:r w:rsidR="00F52D1E">
        <w:rPr>
          <w:rFonts w:ascii="Source Sans Pro Light" w:hAnsi="Source Sans Pro Light"/>
          <w:lang w:val="en-US"/>
        </w:rPr>
        <w:t>classification</w:t>
      </w:r>
      <w:proofErr w:type="gramEnd"/>
    </w:p>
    <w:p w14:paraId="66C2BD57" w14:textId="368C2E8E" w:rsidR="00D914DE" w:rsidRDefault="00731FF3" w:rsidP="009F7D0C">
      <w:pPr>
        <w:pStyle w:val="ListParagraph"/>
        <w:numPr>
          <w:ilvl w:val="0"/>
          <w:numId w:val="63"/>
        </w:numPr>
        <w:spacing w:after="240" w:line="360" w:lineRule="auto"/>
        <w:rPr>
          <w:rFonts w:ascii="Source Sans Pro Light" w:hAnsi="Source Sans Pro Light"/>
          <w:lang w:val="en-US"/>
        </w:rPr>
      </w:pPr>
      <w:r w:rsidRPr="6AA28923">
        <w:rPr>
          <w:rFonts w:ascii="Source Sans Pro Light" w:hAnsi="Source Sans Pro Light"/>
          <w:lang w:val="en-US"/>
        </w:rPr>
        <w:t>CTD</w:t>
      </w:r>
      <w:r w:rsidR="006F728A" w:rsidRPr="6AA28923">
        <w:rPr>
          <w:rFonts w:ascii="Source Sans Pro Light" w:hAnsi="Source Sans Pro Light"/>
          <w:lang w:val="en-US"/>
        </w:rPr>
        <w:t xml:space="preserve">: conductivity (salinity), temperature, </w:t>
      </w:r>
      <w:r w:rsidR="31130FD2" w:rsidRPr="6AA28923">
        <w:rPr>
          <w:rFonts w:ascii="Source Sans Pro Light" w:hAnsi="Source Sans Pro Light"/>
          <w:lang w:val="en-US"/>
        </w:rPr>
        <w:t xml:space="preserve">and </w:t>
      </w:r>
      <w:r w:rsidR="006F728A" w:rsidRPr="6AA28923">
        <w:rPr>
          <w:rFonts w:ascii="Source Sans Pro Light" w:hAnsi="Source Sans Pro Light"/>
          <w:lang w:val="en-US"/>
        </w:rPr>
        <w:t>depth</w:t>
      </w:r>
    </w:p>
    <w:p w14:paraId="4842D317" w14:textId="24CE56A4" w:rsidR="00D914DE" w:rsidRPr="009F7D0C" w:rsidRDefault="7434DB16" w:rsidP="009F7D0C">
      <w:pPr>
        <w:pStyle w:val="ListParagraph"/>
        <w:numPr>
          <w:ilvl w:val="0"/>
          <w:numId w:val="63"/>
        </w:numPr>
        <w:spacing w:after="240" w:line="360" w:lineRule="auto"/>
        <w:rPr>
          <w:rFonts w:ascii="Source Sans Pro Light" w:hAnsi="Source Sans Pro Light"/>
          <w:lang w:val="en-US"/>
        </w:rPr>
      </w:pPr>
      <w:r w:rsidRPr="688AE269">
        <w:rPr>
          <w:rFonts w:ascii="Source Sans Pro Light" w:hAnsi="Source Sans Pro Light"/>
          <w:lang w:val="en-US"/>
        </w:rPr>
        <w:t xml:space="preserve">Where possible, previous survey data for PMF species will be sought from MSS, SEPA to allow qualitative </w:t>
      </w:r>
      <w:r w:rsidR="3242465D" w:rsidRPr="688AE269">
        <w:rPr>
          <w:rFonts w:ascii="Source Sans Pro Light" w:hAnsi="Source Sans Pro Light"/>
          <w:lang w:val="en-US"/>
        </w:rPr>
        <w:t>assessment of species detected by the eDNA survey versus known species to be present at sampling locations.</w:t>
      </w:r>
    </w:p>
    <w:p w14:paraId="594E8958" w14:textId="6D9A59FE" w:rsidR="008E1618" w:rsidRDefault="008E1618" w:rsidP="00FA2704">
      <w:pPr>
        <w:pStyle w:val="Heading3"/>
        <w:spacing w:after="240"/>
      </w:pPr>
      <w:bookmarkStart w:id="69" w:name="_Toc889258464"/>
      <w:r w:rsidRPr="00A678F5">
        <w:rPr>
          <w:color w:val="146568"/>
        </w:rPr>
        <w:t>eDNA assay</w:t>
      </w:r>
      <w:r w:rsidR="2F267613" w:rsidRPr="00A678F5">
        <w:rPr>
          <w:color w:val="146568"/>
        </w:rPr>
        <w:t xml:space="preserve"> selection</w:t>
      </w:r>
      <w:bookmarkEnd w:id="69"/>
    </w:p>
    <w:p w14:paraId="12DBDA37" w14:textId="22112BDD" w:rsidR="00367FDA" w:rsidRDefault="73066B2A" w:rsidP="009F7D0C">
      <w:pPr>
        <w:spacing w:line="360" w:lineRule="auto"/>
        <w:rPr>
          <w:rFonts w:ascii="Source Sans Pro Light" w:hAnsi="Source Sans Pro Light"/>
          <w:lang w:val="en-US"/>
        </w:rPr>
      </w:pPr>
      <w:r w:rsidRPr="7B667D58">
        <w:rPr>
          <w:rFonts w:ascii="Source Sans Pro Light" w:hAnsi="Source Sans Pro Light"/>
          <w:lang w:val="en-US"/>
        </w:rPr>
        <w:lastRenderedPageBreak/>
        <w:t>A</w:t>
      </w:r>
      <w:r w:rsidR="751849DB" w:rsidRPr="7B667D58">
        <w:rPr>
          <w:rFonts w:ascii="Source Sans Pro Light" w:hAnsi="Source Sans Pro Light"/>
          <w:lang w:val="en-US"/>
        </w:rPr>
        <w:t>ssay selection focused on detecting as many PMF species as possible</w:t>
      </w:r>
      <w:r w:rsidR="7220B8FF" w:rsidRPr="7B667D58">
        <w:rPr>
          <w:rFonts w:ascii="Source Sans Pro Light" w:hAnsi="Source Sans Pro Light"/>
          <w:lang w:val="en-US"/>
        </w:rPr>
        <w:t xml:space="preserve"> and to assess whether metabarcoding community data showed discernable differences between the different biotopes</w:t>
      </w:r>
      <w:r w:rsidR="751849DB" w:rsidRPr="7B667D58">
        <w:rPr>
          <w:rFonts w:ascii="Source Sans Pro Light" w:hAnsi="Source Sans Pro Light"/>
          <w:lang w:val="en-US"/>
        </w:rPr>
        <w:t>. Many of the marine PMF species are</w:t>
      </w:r>
      <w:r w:rsidR="6E4E8C9D" w:rsidRPr="7B667D58">
        <w:rPr>
          <w:rFonts w:ascii="Source Sans Pro Light" w:hAnsi="Source Sans Pro Light"/>
          <w:lang w:val="en-US"/>
        </w:rPr>
        <w:t xml:space="preserve"> benthic</w:t>
      </w:r>
      <w:r w:rsidR="751849DB" w:rsidRPr="7B667D58">
        <w:rPr>
          <w:rFonts w:ascii="Source Sans Pro Light" w:hAnsi="Source Sans Pro Light"/>
          <w:lang w:val="en-US"/>
        </w:rPr>
        <w:t xml:space="preserve"> invertebrates, thus using an invertebrate assay </w:t>
      </w:r>
      <w:r w:rsidR="6E4E8C9D" w:rsidRPr="7B667D58">
        <w:rPr>
          <w:rFonts w:ascii="Source Sans Pro Light" w:hAnsi="Source Sans Pro Light"/>
          <w:lang w:val="en-US"/>
        </w:rPr>
        <w:t xml:space="preserve">for sediment samples </w:t>
      </w:r>
      <w:r w:rsidR="751849DB" w:rsidRPr="7B667D58">
        <w:rPr>
          <w:rFonts w:ascii="Source Sans Pro Light" w:hAnsi="Source Sans Pro Light"/>
          <w:lang w:val="en-US"/>
        </w:rPr>
        <w:t xml:space="preserve">was </w:t>
      </w:r>
      <w:r w:rsidR="6E4E8C9D" w:rsidRPr="7B667D58">
        <w:rPr>
          <w:rFonts w:ascii="Source Sans Pro Light" w:hAnsi="Source Sans Pro Light"/>
          <w:lang w:val="en-US"/>
        </w:rPr>
        <w:t>decided</w:t>
      </w:r>
      <w:r w:rsidR="751849DB" w:rsidRPr="7B667D58">
        <w:rPr>
          <w:rFonts w:ascii="Source Sans Pro Light" w:hAnsi="Source Sans Pro Light"/>
          <w:lang w:val="en-US"/>
        </w:rPr>
        <w:t xml:space="preserve">. Based on the pilot results it was determined that the </w:t>
      </w:r>
      <w:r w:rsidR="5D01C8A7" w:rsidRPr="7B667D58">
        <w:rPr>
          <w:rFonts w:ascii="Source Sans Pro Light" w:hAnsi="Source Sans Pro Light"/>
          <w:lang w:val="en-US"/>
        </w:rPr>
        <w:t xml:space="preserve">18S </w:t>
      </w:r>
      <w:r w:rsidR="751849DB" w:rsidRPr="7B667D58">
        <w:rPr>
          <w:rFonts w:ascii="Source Sans Pro Light" w:hAnsi="Source Sans Pro Light"/>
          <w:lang w:val="en-US"/>
        </w:rPr>
        <w:t>invertebrate assay used</w:t>
      </w:r>
      <w:r w:rsidR="6AA730EC" w:rsidRPr="7B667D58">
        <w:rPr>
          <w:rFonts w:ascii="Source Sans Pro Light" w:hAnsi="Source Sans Pro Light"/>
          <w:lang w:val="en-US"/>
        </w:rPr>
        <w:t xml:space="preserve"> </w:t>
      </w:r>
      <w:r w:rsidR="00A564A3" w:rsidRPr="7B667D58">
        <w:rPr>
          <w:rFonts w:ascii="Source Sans Pro Light" w:hAnsi="Source Sans Pro Light"/>
          <w:lang w:val="en-US"/>
        </w:rPr>
        <w:fldChar w:fldCharType="begin"/>
      </w:r>
      <w:r w:rsidR="00A564A3" w:rsidRPr="7B667D58">
        <w:rPr>
          <w:rFonts w:ascii="Source Sans Pro Light" w:hAnsi="Source Sans Pro Light"/>
          <w:lang w:val="en-US"/>
        </w:rPr>
        <w:instrText xml:space="preserve"> ADDIN ZOTERO_ITEM CSL_CITATION {"citationID":"nEKH0VtI","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A564A3" w:rsidRPr="7B667D58">
        <w:rPr>
          <w:rFonts w:ascii="Source Sans Pro Light" w:hAnsi="Source Sans Pro Light"/>
          <w:lang w:val="en-US"/>
        </w:rPr>
        <w:fldChar w:fldCharType="separate"/>
      </w:r>
      <w:r w:rsidR="6AA730EC" w:rsidRPr="7B667D58">
        <w:rPr>
          <w:rFonts w:ascii="Source Sans Pro Light" w:hAnsi="Source Sans Pro Light"/>
          <w:noProof/>
          <w:lang w:val="en-US"/>
        </w:rPr>
        <w:t>(Capra et al., 2016)</w:t>
      </w:r>
      <w:r w:rsidR="00A564A3" w:rsidRPr="7B667D58">
        <w:rPr>
          <w:rFonts w:ascii="Source Sans Pro Light" w:hAnsi="Source Sans Pro Light"/>
          <w:lang w:val="en-US"/>
        </w:rPr>
        <w:fldChar w:fldCharType="end"/>
      </w:r>
      <w:r w:rsidR="6AA730EC" w:rsidRPr="7B667D58">
        <w:rPr>
          <w:rFonts w:ascii="Source Sans Pro Light" w:hAnsi="Source Sans Pro Light"/>
          <w:lang w:val="en-US"/>
        </w:rPr>
        <w:t xml:space="preserve"> </w:t>
      </w:r>
      <w:r w:rsidR="751849DB" w:rsidRPr="7B667D58">
        <w:rPr>
          <w:rFonts w:ascii="Source Sans Pro Light" w:hAnsi="Source Sans Pro Light"/>
          <w:lang w:val="en-US"/>
        </w:rPr>
        <w:t>did not perform well in either PM</w:t>
      </w:r>
      <w:r w:rsidR="0E0B776E" w:rsidRPr="7B667D58">
        <w:rPr>
          <w:rFonts w:ascii="Source Sans Pro Light" w:hAnsi="Source Sans Pro Light"/>
          <w:lang w:val="en-US"/>
        </w:rPr>
        <w:t>F</w:t>
      </w:r>
      <w:r w:rsidR="751849DB" w:rsidRPr="7B667D58">
        <w:rPr>
          <w:rFonts w:ascii="Source Sans Pro Light" w:hAnsi="Source Sans Pro Light"/>
          <w:lang w:val="en-US"/>
        </w:rPr>
        <w:t xml:space="preserve"> species detection or overall species resolution</w:t>
      </w:r>
      <w:r w:rsidR="6E4E8C9D" w:rsidRPr="7B667D58">
        <w:rPr>
          <w:rFonts w:ascii="Source Sans Pro Light" w:hAnsi="Source Sans Pro Light"/>
          <w:lang w:val="en-US"/>
        </w:rPr>
        <w:t>, hence an</w:t>
      </w:r>
      <w:r w:rsidR="51C3AE47" w:rsidRPr="7B667D58">
        <w:rPr>
          <w:rFonts w:ascii="Source Sans Pro Light" w:hAnsi="Source Sans Pro Light"/>
          <w:lang w:val="en-US"/>
        </w:rPr>
        <w:t xml:space="preserve"> internal NatureMetrics testing</w:t>
      </w:r>
      <w:r w:rsidR="65243933" w:rsidRPr="7B667D58">
        <w:rPr>
          <w:rFonts w:ascii="Source Sans Pro Light" w:hAnsi="Source Sans Pro Light"/>
          <w:lang w:val="en-US"/>
        </w:rPr>
        <w:t xml:space="preserve"> </w:t>
      </w:r>
      <w:r w:rsidR="6E4E8C9D" w:rsidRPr="7B667D58">
        <w:rPr>
          <w:rFonts w:ascii="Source Sans Pro Light" w:hAnsi="Source Sans Pro Light"/>
          <w:lang w:val="en-US"/>
        </w:rPr>
        <w:t>(</w:t>
      </w:r>
      <w:r w:rsidR="65243933" w:rsidRPr="7B667D58">
        <w:rPr>
          <w:rFonts w:ascii="Source Sans Pro Light" w:hAnsi="Source Sans Pro Light"/>
          <w:lang w:val="en-US"/>
        </w:rPr>
        <w:t>not associated with this project</w:t>
      </w:r>
      <w:r w:rsidR="6E4E8C9D" w:rsidRPr="7B667D58">
        <w:rPr>
          <w:rFonts w:ascii="Source Sans Pro Light" w:hAnsi="Source Sans Pro Light"/>
          <w:lang w:val="en-US"/>
        </w:rPr>
        <w:t>) was carried out testing two additional eukaryotic assays</w:t>
      </w:r>
      <w:r w:rsidR="751849DB" w:rsidRPr="7B667D58">
        <w:rPr>
          <w:rFonts w:ascii="Source Sans Pro Light" w:hAnsi="Source Sans Pro Light"/>
          <w:lang w:val="en-US"/>
        </w:rPr>
        <w:t xml:space="preserve">. </w:t>
      </w:r>
      <w:r w:rsidR="6E4E8C9D" w:rsidRPr="7B667D58">
        <w:rPr>
          <w:rFonts w:ascii="Source Sans Pro Light" w:hAnsi="Source Sans Pro Light"/>
          <w:lang w:val="en-US"/>
        </w:rPr>
        <w:t>As a result of this testing, a better performing assay based on</w:t>
      </w:r>
      <w:r w:rsidR="493D30D9" w:rsidRPr="7B667D58">
        <w:rPr>
          <w:rFonts w:ascii="Source Sans Pro Light" w:hAnsi="Source Sans Pro Light"/>
          <w:lang w:val="en-US"/>
        </w:rPr>
        <w:t xml:space="preserve"> the</w:t>
      </w:r>
      <w:r w:rsidR="6E4E8C9D" w:rsidRPr="7B667D58">
        <w:rPr>
          <w:rFonts w:ascii="Source Sans Pro Light" w:hAnsi="Source Sans Pro Light"/>
          <w:lang w:val="en-US"/>
        </w:rPr>
        <w:t xml:space="preserve"> </w:t>
      </w:r>
      <w:r w:rsidR="48A84EB7" w:rsidRPr="7B667D58">
        <w:rPr>
          <w:rFonts w:ascii="Source Sans Pro Light" w:hAnsi="Source Sans Pro Light"/>
          <w:lang w:val="en-US"/>
        </w:rPr>
        <w:t xml:space="preserve">18S </w:t>
      </w:r>
      <w:r w:rsidR="6E4E8C9D" w:rsidRPr="7B667D58">
        <w:rPr>
          <w:rFonts w:ascii="Source Sans Pro Light" w:hAnsi="Source Sans Pro Light"/>
          <w:lang w:val="en-US"/>
        </w:rPr>
        <w:t>gene</w:t>
      </w:r>
      <w:r w:rsidR="6AA730EC" w:rsidRPr="7B667D58">
        <w:rPr>
          <w:rFonts w:ascii="Source Sans Pro Light" w:hAnsi="Source Sans Pro Light"/>
          <w:lang w:val="en-US"/>
        </w:rPr>
        <w:t xml:space="preserve"> </w:t>
      </w:r>
      <w:r w:rsidR="00A564A3" w:rsidRPr="7B667D58">
        <w:rPr>
          <w:rFonts w:ascii="Source Sans Pro Light" w:hAnsi="Source Sans Pro Light"/>
          <w:lang w:val="en-US"/>
        </w:rPr>
        <w:fldChar w:fldCharType="begin"/>
      </w:r>
      <w:r w:rsidR="00A564A3" w:rsidRPr="7B667D58">
        <w:rPr>
          <w:rFonts w:ascii="Source Sans Pro Light" w:hAnsi="Source Sans Pro Light"/>
          <w:lang w:val="en-US"/>
        </w:rPr>
        <w:instrText xml:space="preserve"> ADDIN ZOTERO_ITEM CSL_CITATION {"citationID":"G4Qvu8sS","properties":{"formattedCitation":"(Amaral-Zettler et al., 2009)","plainCitation":"(Amaral-Zettler et al., 2009)","noteIndex":0},"citationItems":[{"id":3369,"uris":["http://zotero.org/groups/4440035/items/4IW8EH4R"],"itemData":{"id":3369,"type":"article-journal","abstract":"Background: Massively parallel pyrosequencing of amplicons from the V6 hypervariable regions of small-subunit (SSU) ribosomal RNA (rRNA) genes is commonly used to assess diversity and richness in bacterial and archaeal populations. Recent advances in pyrosequencing technology provide read lengths of up to 240 nucleotides. Amplicon pyrosequencing can now be applied to longer variable regions of the SSU rRNA gene including the V9 region in eukaryotes.\nMethodology/Principal Findings: We present a protocol for the amplicon pyrosequencing of V9 regions for eukaryotic environmental samples for biodiversity inventories and species richness estimation. The International Census of Marine Microbes (ICoMM) and the Microbial Inventory Research Across Diverse Aquatic Long Term Ecological Research Sites (MIRADA-LTERs) projects are already employing this protocol for tag sequencing of eukaryotic samples in a wide diversity of both marine and freshwater environments.\nConclusions/Significance: Massively parallel pyrosequencing of eukaryotic V9 hypervariable regions of SSU rRNA genes provides a means of estimating species richness from deeply-sampled populations and for discovering novel species from the environment.","container-title":"PLoS ONE","DOI":"10.1371/journal.pone.0006372","ISSN":"1932-6203","issue":"7","journalAbbreviation":"PLoS ONE","language":"en","page":"e6372","source":"DOI.org (Crossref)","title":"A Method for Studying Protistan Diversity Using Massively Parallel Sequencing of V9 Hypervariable Regions of Small-Subunit Ribosomal RNA Genes","volume":"4","author":[{"family":"Amaral-Zettler","given":"Linda A."},{"family":"McCliment","given":"Elizabeth A."},{"family":"Ducklow","given":"Hugh W."},{"family":"Huse","given":"Susan M."}],"editor":[{"family":"Langsley","given":"Gordon"}],"issued":{"date-parts":[["2009",7,27]]}}}],"schema":"https://github.com/citation-style-language/schema/raw/master/csl-citation.json"} </w:instrText>
      </w:r>
      <w:r w:rsidR="00A564A3" w:rsidRPr="7B667D58">
        <w:rPr>
          <w:rFonts w:ascii="Source Sans Pro Light" w:hAnsi="Source Sans Pro Light"/>
          <w:lang w:val="en-US"/>
        </w:rPr>
        <w:fldChar w:fldCharType="separate"/>
      </w:r>
      <w:r w:rsidR="6AA730EC" w:rsidRPr="7B667D58">
        <w:rPr>
          <w:rFonts w:ascii="Source Sans Pro Light" w:hAnsi="Source Sans Pro Light"/>
          <w:noProof/>
          <w:lang w:val="en-US"/>
        </w:rPr>
        <w:t>(Amaral-Zettler et al., 2009)</w:t>
      </w:r>
      <w:r w:rsidR="00A564A3" w:rsidRPr="7B667D58">
        <w:rPr>
          <w:rFonts w:ascii="Source Sans Pro Light" w:hAnsi="Source Sans Pro Light"/>
          <w:lang w:val="en-US"/>
        </w:rPr>
        <w:fldChar w:fldCharType="end"/>
      </w:r>
      <w:r w:rsidR="14382AB4" w:rsidRPr="7B667D58">
        <w:rPr>
          <w:rFonts w:ascii="Source Sans Pro Light" w:hAnsi="Source Sans Pro Light"/>
          <w:lang w:val="en-US"/>
        </w:rPr>
        <w:t>,</w:t>
      </w:r>
      <w:r w:rsidR="6460A245" w:rsidRPr="7B667D58">
        <w:rPr>
          <w:rFonts w:ascii="Source Sans Pro Light" w:hAnsi="Source Sans Pro Light"/>
          <w:lang w:val="en-US"/>
        </w:rPr>
        <w:t xml:space="preserve"> and </w:t>
      </w:r>
      <w:r w:rsidR="32F78B20" w:rsidRPr="7B667D58">
        <w:rPr>
          <w:rFonts w:ascii="Source Sans Pro Light" w:hAnsi="Source Sans Pro Light"/>
          <w:lang w:val="en-US"/>
        </w:rPr>
        <w:t xml:space="preserve">a </w:t>
      </w:r>
      <w:r w:rsidR="1CA60173" w:rsidRPr="7B667D58">
        <w:rPr>
          <w:rFonts w:ascii="Source Sans Pro Light" w:hAnsi="Source Sans Pro Light"/>
          <w:lang w:val="en-US"/>
        </w:rPr>
        <w:t>COI assay</w:t>
      </w:r>
      <w:r w:rsidR="6AA730EC" w:rsidRPr="7B667D58">
        <w:rPr>
          <w:rFonts w:ascii="Source Sans Pro Light" w:hAnsi="Source Sans Pro Light"/>
          <w:lang w:val="en-US"/>
        </w:rPr>
        <w:t xml:space="preserve"> </w:t>
      </w:r>
      <w:r w:rsidR="00A564A3" w:rsidRPr="7B667D58">
        <w:rPr>
          <w:rFonts w:ascii="Source Sans Pro Light" w:hAnsi="Source Sans Pro Light"/>
          <w:lang w:val="en-US"/>
        </w:rPr>
        <w:fldChar w:fldCharType="begin"/>
      </w:r>
      <w:r w:rsidR="00A564A3" w:rsidRPr="7B667D58">
        <w:rPr>
          <w:rFonts w:ascii="Source Sans Pro Light" w:hAnsi="Source Sans Pro Light"/>
          <w:lang w:val="en-US"/>
        </w:rPr>
        <w:instrText xml:space="preserve"> ADDIN ZOTERO_ITEM CSL_CITATION {"citationID":"iyjTwTnB","properties":{"formattedCitation":"(Leray et al., 2013)","plainCitation":"(Leray et al., 2013)","noteIndex":0},"citationItems":[{"id":67,"uris":["http://zotero.org/users/10679637/items/N5VX4UZP"],"itemData":{"id":67,"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note":"PMID: 23767809\npublisher: Frontiers in Zoology\nISBN: 1742-9994 (Print)\\r1742-9994 (Linking)","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A564A3" w:rsidRPr="7B667D58">
        <w:rPr>
          <w:rFonts w:ascii="Source Sans Pro Light" w:hAnsi="Source Sans Pro Light"/>
          <w:lang w:val="en-US"/>
        </w:rPr>
        <w:fldChar w:fldCharType="separate"/>
      </w:r>
      <w:r w:rsidR="6AA730EC" w:rsidRPr="7B667D58">
        <w:rPr>
          <w:rFonts w:ascii="Source Sans Pro Light" w:hAnsi="Source Sans Pro Light"/>
          <w:noProof/>
          <w:lang w:val="en-US"/>
        </w:rPr>
        <w:t>(Leray et al., 2013)</w:t>
      </w:r>
      <w:r w:rsidR="00A564A3" w:rsidRPr="7B667D58">
        <w:rPr>
          <w:rFonts w:ascii="Source Sans Pro Light" w:hAnsi="Source Sans Pro Light"/>
          <w:lang w:val="en-US"/>
        </w:rPr>
        <w:fldChar w:fldCharType="end"/>
      </w:r>
      <w:r w:rsidR="6E4E8C9D" w:rsidRPr="7B667D58">
        <w:rPr>
          <w:rFonts w:ascii="Source Sans Pro Light" w:hAnsi="Source Sans Pro Light"/>
          <w:lang w:val="en-US"/>
        </w:rPr>
        <w:t xml:space="preserve"> were selected to provide better resolution</w:t>
      </w:r>
      <w:r w:rsidR="55188AC1" w:rsidRPr="7B667D58">
        <w:rPr>
          <w:rFonts w:ascii="Source Sans Pro Light" w:hAnsi="Source Sans Pro Light"/>
          <w:lang w:val="en-US"/>
        </w:rPr>
        <w:t>.</w:t>
      </w:r>
    </w:p>
    <w:p w14:paraId="4A3C8D5C" w14:textId="0DB3401E" w:rsidR="00EE03BA" w:rsidRDefault="00367FDA" w:rsidP="009F7D0C">
      <w:pPr>
        <w:spacing w:line="360" w:lineRule="auto"/>
        <w:rPr>
          <w:rFonts w:ascii="Source Sans Pro Light" w:hAnsi="Source Sans Pro Light"/>
          <w:lang w:val="en-US"/>
        </w:rPr>
      </w:pPr>
      <w:r>
        <w:rPr>
          <w:rFonts w:ascii="Source Sans Pro Light" w:hAnsi="Source Sans Pro Light"/>
          <w:lang w:val="en-US"/>
        </w:rPr>
        <w:t xml:space="preserve">The </w:t>
      </w:r>
      <w:r w:rsidR="00BA3FA6">
        <w:rPr>
          <w:rFonts w:ascii="Source Sans Pro Light" w:hAnsi="Source Sans Pro Light"/>
          <w:lang w:val="en-US"/>
        </w:rPr>
        <w:t xml:space="preserve">16S </w:t>
      </w:r>
      <w:r>
        <w:rPr>
          <w:rFonts w:ascii="Source Sans Pro Light" w:hAnsi="Source Sans Pro Light"/>
          <w:lang w:val="en-US"/>
        </w:rPr>
        <w:t>bacteria assay used in the pilot studies was also selected</w:t>
      </w:r>
      <w:r w:rsidR="00E922AE">
        <w:rPr>
          <w:rFonts w:ascii="Source Sans Pro Light" w:hAnsi="Source Sans Pro Light"/>
          <w:lang w:val="en-US"/>
        </w:rPr>
        <w:t xml:space="preserve"> as it showed high levels of </w:t>
      </w:r>
      <w:r w:rsidR="008A55D2">
        <w:rPr>
          <w:rFonts w:ascii="Source Sans Pro Light" w:hAnsi="Source Sans Pro Light"/>
          <w:lang w:val="en-US"/>
        </w:rPr>
        <w:t>heterogeneity</w:t>
      </w:r>
      <w:r w:rsidR="00E922AE">
        <w:rPr>
          <w:rFonts w:ascii="Source Sans Pro Light" w:hAnsi="Source Sans Pro Light"/>
          <w:lang w:val="en-US"/>
        </w:rPr>
        <w:t xml:space="preserve"> across </w:t>
      </w:r>
      <w:r w:rsidR="008A55D2">
        <w:rPr>
          <w:rFonts w:ascii="Source Sans Pro Light" w:hAnsi="Source Sans Pro Light"/>
          <w:lang w:val="en-US"/>
        </w:rPr>
        <w:t xml:space="preserve">sampling stations and </w:t>
      </w:r>
      <w:r w:rsidR="00F03971">
        <w:rPr>
          <w:rFonts w:ascii="Source Sans Pro Light" w:hAnsi="Source Sans Pro Light"/>
          <w:lang w:val="en-US"/>
        </w:rPr>
        <w:t>this taxonomic group has</w:t>
      </w:r>
      <w:r w:rsidR="008A55D2">
        <w:rPr>
          <w:rFonts w:ascii="Source Sans Pro Light" w:hAnsi="Source Sans Pro Light"/>
          <w:lang w:val="en-US"/>
        </w:rPr>
        <w:t xml:space="preserve"> the potential to be used for classifying biotopes</w:t>
      </w:r>
      <w:r w:rsidR="0071062E">
        <w:rPr>
          <w:rFonts w:ascii="Source Sans Pro Light" w:hAnsi="Source Sans Pro Light"/>
          <w:lang w:val="en-US"/>
        </w:rPr>
        <w:t xml:space="preserve"> as well as </w:t>
      </w:r>
      <w:r w:rsidR="009B2468">
        <w:rPr>
          <w:rFonts w:ascii="Source Sans Pro Light" w:hAnsi="Source Sans Pro Light"/>
          <w:lang w:val="en-US"/>
        </w:rPr>
        <w:t>being used for assessing pressures</w:t>
      </w:r>
      <w:r w:rsidR="0052619B">
        <w:rPr>
          <w:rFonts w:ascii="Source Sans Pro Light" w:hAnsi="Source Sans Pro Light"/>
          <w:lang w:val="en-US"/>
        </w:rPr>
        <w:t xml:space="preserve"> </w:t>
      </w:r>
      <w:r w:rsidR="00540B71">
        <w:rPr>
          <w:rFonts w:ascii="Source Sans Pro Light" w:hAnsi="Source Sans Pro Light"/>
          <w:lang w:val="en-US"/>
        </w:rPr>
        <w:fldChar w:fldCharType="begin"/>
      </w:r>
      <w:r w:rsidR="00540B71">
        <w:rPr>
          <w:rFonts w:ascii="Source Sans Pro Light" w:hAnsi="Source Sans Pro Light"/>
          <w:lang w:val="en-US"/>
        </w:rPr>
        <w:instrText xml:space="preserve"> ADDIN ZOTERO_ITEM CSL_CITATION {"citationID":"iYUQUb8H","properties":{"formattedCitation":"(Borja, 2018; Lejzerowicz et al., 2021)","plainCitation":"(Borja, 2018; Lejzerowicz et al., 2021)","noteIndex":0},"citationItems":[{"id":3325,"uris":["http://zotero.org/groups/4440035/items/G2C6NK4Q"],"itemData":{"id":3325,"type":"article-journal","abstract":"MicrogAMBI is a bacterial community-based index, recently developed to assess the ecological status of marine systems. The easy access to High Throughput Sequencing (HTS) technologies, allowing microgAMBI the quick taxonomic identiﬁcation of bacterial assemblages, providing an early warning signal to assess impacts. MicrogAMBI was developed, applied to human pressures (organic and metal pollution), and validated, in estuaries and coasts of the Basque Country (northern Spain). Here, to test the eﬃciency of the index, six case studies have been selected, including diﬀerent substrata and environments (sediment, water column, coral, and a sludge reactor), from polar to temperate and tropical locations. The pressures include a polluted sludge reactor, underground discharges, diﬀuse pollution, sedimentation, sewage outfalls and eutrophication, as well as two pristine areas, in some cases with spatial and temporal gradients. To calculate the index, the new taxa list includes 693 taxa. The list, being public, will allow to achieve a consensus in the assignation of taxa to ecological groups. This would facilitate the assessment of multiple human pressures, based upon bacteria composition. The study has demonstrated that microgAMBI has the potential to work reasonably well under very diﬀerent environments and pressures. The index provides a single, clear and eﬃcient way to establish the ecological status, based upon bacteria community composition, along spatial and temporal pressure gradients.","container-title":"Ecological Indicators","DOI":"10.1016/j.ecolind.2017.11.018","ISSN":"1470160X","journalAbbreviation":"Ecological Indicators","language":"en","page":"594-602","source":"DOI.org (Crossref)","title":"Testing the efficiency of a bacterial community-based index (microgAMBI) to assess distinct impact sources in six locations around the world","volume":"85","author":[{"family":"Borja","given":"Angel"}],"issued":{"date-parts":[["2018",2]]}}},{"id":2990,"uris":["http://zotero.org/users/10679637/items/H9L7QCHC"],"itemData":{"id":2990,"type":"article-journal","abstract":"The abyssal seafloor is a mosaic of highly diverse habitats that represent the least known marine ecosystems on Earth. Some regions enriched in natural resources, such as polymetallic nodules in the Clarion-Clipperton Zone (CCZ), attract much interest because of their huge commercial potential. Since nodule mining will be destructive, baseline data are necessary to measure its impact on benthic communities. Hence, we conducted an environmental DNA and RNA metabarcoding survey of CCZ biodiversity targeting microbial and meiofaunal eukaryotes that are the least known component of the deep-sea benthos. We analyzed two 18S rRNA gene regions targeting eukaryotes with a focus on Foraminifera (37F) and metazoans (V1V2), sequenced from 310 surface-sediment samples from the CCZ and other abyssal regions. Our results confirm huge unknown deep-sea biodiversity. Over 60% of benthic foraminiferal and almost a third of eukaryotic operational taxonomic units (OTUs) could not be assigned to a known taxon. Benthic Foraminifera are more common in CCZ samples than metazoans and dominated by clades that are only known from environmental surveys. The most striking results are the uniqueness of CCZ areas, both datasets being characterized by a high number of OTUs exclusive to the CCZ, as well as greater beta diversity compared to other abyssal regions. The alpha diversity in the CCZ is high and correlated with water depth and terrain complexity. Topography was important at a local scale, with communities at CCZ stations located in depressions more diverse and heterogeneous than those located on slopes. This could result from eDNA accumulation, justifying the interim use of eRNA for more accurate biomonitoring surveys. Our descriptions not only support previous findings and consolidate our general understanding of deep-sea ecosystems, but also provide a data resource inviting further taxon-specific and large-scale modeling studies. We foresee that metabarcoding will be useful for deep-sea biomonitoring efforts to consider the diversity of small taxa, but it must be validated based on ground truthing data or experimental studies.","container-title":"Frontiers in Marine Science","DOI":"10.3389/fmars.2021.671033","ISSN":"22967745","issue":"May","page":"1-23","title":"Eukaryotic Biodiversity and Spatial Patterns in the Clarion-Clipperton Zone and Other Abyssal Regions: Insights From Sediment DNA and RNA Metabarcoding","volume":"8","author":[{"family":"Lejzerowicz","given":"Franck"},{"family":"Gooday","given":"Andrew John"},{"family":"Barrenechea Angeles","given":"Inés"},{"family":"Cordier","given":"Tristan"},{"family":"Morard","given":"Raphaël"},{"family":"Apothéloz-Perret-Gentil","given":"Laure"},{"family":"Lins","given":"Lidia"},{"family":"Menot","given":"Lenaick"},{"family":"Brandt","given":"Angelika"},{"family":"Levin","given":"Lisa Ann"},{"family":"Martinez Arbizu","given":"Pedro"},{"family":"Smith","given":"Craig Randall"},{"family":"Pawlowski","given":"Jan"}],"issued":{"date-parts":[["2021"]]}}}],"schema":"https://github.com/citation-style-language/schema/raw/master/csl-citation.json"} </w:instrText>
      </w:r>
      <w:r w:rsidR="00540B71">
        <w:rPr>
          <w:rFonts w:ascii="Source Sans Pro Light" w:hAnsi="Source Sans Pro Light"/>
          <w:lang w:val="en-US"/>
        </w:rPr>
        <w:fldChar w:fldCharType="separate"/>
      </w:r>
      <w:r w:rsidR="00540B71">
        <w:rPr>
          <w:rFonts w:ascii="Source Sans Pro Light" w:hAnsi="Source Sans Pro Light"/>
          <w:noProof/>
          <w:lang w:val="en-US"/>
        </w:rPr>
        <w:t>(Borja, 2018; Lejzerowicz et al., 2021)</w:t>
      </w:r>
      <w:r w:rsidR="00540B71">
        <w:rPr>
          <w:rFonts w:ascii="Source Sans Pro Light" w:hAnsi="Source Sans Pro Light"/>
          <w:lang w:val="en-US"/>
        </w:rPr>
        <w:fldChar w:fldCharType="end"/>
      </w:r>
      <w:r w:rsidR="00EE03BA">
        <w:rPr>
          <w:rFonts w:ascii="Source Sans Pro Light" w:hAnsi="Source Sans Pro Light"/>
          <w:lang w:val="en-US"/>
        </w:rPr>
        <w:t>.</w:t>
      </w:r>
      <w:r w:rsidR="008A55D2">
        <w:rPr>
          <w:rFonts w:ascii="Source Sans Pro Light" w:hAnsi="Source Sans Pro Light"/>
          <w:lang w:val="en-US"/>
        </w:rPr>
        <w:t xml:space="preserve"> </w:t>
      </w:r>
      <w:r>
        <w:rPr>
          <w:rFonts w:ascii="Source Sans Pro Light" w:hAnsi="Source Sans Pro Light"/>
          <w:lang w:val="en-US"/>
        </w:rPr>
        <w:t xml:space="preserve"> </w:t>
      </w:r>
    </w:p>
    <w:p w14:paraId="2A5B7B34" w14:textId="0A11804C" w:rsidR="2F267613" w:rsidRDefault="2F267613" w:rsidP="009F7D0C">
      <w:pPr>
        <w:spacing w:line="360" w:lineRule="auto"/>
        <w:rPr>
          <w:rFonts w:ascii="Source Sans Pro Light" w:hAnsi="Source Sans Pro Light"/>
          <w:lang w:val="en-US"/>
        </w:rPr>
      </w:pPr>
      <w:r w:rsidRPr="6AA28923">
        <w:rPr>
          <w:rFonts w:ascii="Source Sans Pro Light" w:hAnsi="Source Sans Pro Light"/>
          <w:lang w:val="en-US"/>
        </w:rPr>
        <w:t>Based on the pilot results of the water samples, where the fish assay detected ten PMF fish species, and two PMF marine mammal species, the same assay</w:t>
      </w:r>
      <w:r w:rsidR="00CD6DC3">
        <w:rPr>
          <w:rFonts w:ascii="Source Sans Pro Light" w:hAnsi="Source Sans Pro Light"/>
          <w:lang w:val="en-US"/>
        </w:rPr>
        <w:t xml:space="preserve"> was selected</w:t>
      </w:r>
      <w:r w:rsidRPr="6AA28923">
        <w:rPr>
          <w:rFonts w:ascii="Source Sans Pro Light" w:hAnsi="Source Sans Pro Light"/>
          <w:lang w:val="en-US"/>
        </w:rPr>
        <w:t>.</w:t>
      </w:r>
    </w:p>
    <w:p w14:paraId="3AB055CA" w14:textId="04DE239A" w:rsidR="6AA28923" w:rsidRDefault="6AA28923" w:rsidP="6AA28923"/>
    <w:p w14:paraId="100B3494" w14:textId="25E00B89" w:rsidR="00344B10" w:rsidRDefault="00344B10" w:rsidP="001A6726">
      <w:pPr>
        <w:pStyle w:val="Heading3"/>
        <w:spacing w:after="240"/>
      </w:pPr>
      <w:bookmarkStart w:id="70" w:name="_Toc122861167"/>
      <w:r w:rsidRPr="00A678F5">
        <w:rPr>
          <w:color w:val="146568"/>
        </w:rPr>
        <w:t>Caveats</w:t>
      </w:r>
      <w:bookmarkEnd w:id="70"/>
    </w:p>
    <w:p w14:paraId="5ECE05E7" w14:textId="70739821" w:rsidR="00433614" w:rsidRDefault="65086ECD" w:rsidP="009F7D0C">
      <w:pPr>
        <w:spacing w:line="360" w:lineRule="auto"/>
        <w:rPr>
          <w:rFonts w:ascii="Source Sans Pro Light" w:hAnsi="Source Sans Pro Light"/>
          <w:lang w:val="en-US"/>
        </w:rPr>
      </w:pPr>
      <w:r w:rsidRPr="7B667D58">
        <w:rPr>
          <w:rFonts w:ascii="Source Sans Pro Light" w:hAnsi="Source Sans Pro Light"/>
          <w:lang w:val="en-US"/>
        </w:rPr>
        <w:t>One of the overall caveats in the sampling design of all four habitats is that for both the pilot</w:t>
      </w:r>
      <w:r w:rsidR="382C9F86" w:rsidRPr="7B667D58">
        <w:rPr>
          <w:rFonts w:ascii="Source Sans Pro Light" w:hAnsi="Source Sans Pro Light"/>
          <w:lang w:val="en-US"/>
        </w:rPr>
        <w:t xml:space="preserve"> and the main study, the sampling was constrained to one sampling season</w:t>
      </w:r>
      <w:r w:rsidR="438C2553" w:rsidRPr="7B667D58">
        <w:rPr>
          <w:rFonts w:ascii="Source Sans Pro Light" w:hAnsi="Source Sans Pro Light"/>
          <w:lang w:val="en-US"/>
        </w:rPr>
        <w:t xml:space="preserve"> only</w:t>
      </w:r>
      <w:r w:rsidR="382C9F86" w:rsidRPr="7B667D58">
        <w:rPr>
          <w:rFonts w:ascii="Source Sans Pro Light" w:hAnsi="Source Sans Pro Light"/>
          <w:lang w:val="en-US"/>
        </w:rPr>
        <w:t xml:space="preserve">. It is </w:t>
      </w:r>
      <w:r w:rsidR="3F227888" w:rsidRPr="7B667D58">
        <w:rPr>
          <w:rFonts w:ascii="Source Sans Pro Light" w:hAnsi="Source Sans Pro Light"/>
          <w:lang w:val="en-US"/>
        </w:rPr>
        <w:t>essential</w:t>
      </w:r>
      <w:r w:rsidR="382C9F86" w:rsidRPr="7B667D58">
        <w:rPr>
          <w:rFonts w:ascii="Source Sans Pro Light" w:hAnsi="Source Sans Pro Light"/>
          <w:lang w:val="en-US"/>
        </w:rPr>
        <w:t xml:space="preserve"> that in future monitoring programs </w:t>
      </w:r>
      <w:r w:rsidR="546E623B" w:rsidRPr="7B667D58">
        <w:rPr>
          <w:rFonts w:ascii="Source Sans Pro Light" w:hAnsi="Source Sans Pro Light"/>
          <w:lang w:val="en-US"/>
        </w:rPr>
        <w:t>seasonality</w:t>
      </w:r>
      <w:r w:rsidR="2EE59EEA" w:rsidRPr="7B667D58">
        <w:rPr>
          <w:rFonts w:ascii="Source Sans Pro Light" w:hAnsi="Source Sans Pro Light"/>
          <w:lang w:val="en-US"/>
        </w:rPr>
        <w:t xml:space="preserve"> be </w:t>
      </w:r>
      <w:proofErr w:type="gramStart"/>
      <w:r w:rsidR="2EE59EEA" w:rsidRPr="7B667D58">
        <w:rPr>
          <w:rFonts w:ascii="Source Sans Pro Light" w:hAnsi="Source Sans Pro Light"/>
          <w:lang w:val="en-US"/>
        </w:rPr>
        <w:t>taken into account</w:t>
      </w:r>
      <w:proofErr w:type="gramEnd"/>
      <w:r w:rsidR="2EE59EEA" w:rsidRPr="7B667D58">
        <w:rPr>
          <w:rFonts w:ascii="Source Sans Pro Light" w:hAnsi="Source Sans Pro Light"/>
          <w:lang w:val="en-US"/>
        </w:rPr>
        <w:t xml:space="preserve">. </w:t>
      </w:r>
      <w:r w:rsidR="7548837A" w:rsidRPr="7B667D58">
        <w:rPr>
          <w:rFonts w:ascii="Source Sans Pro Light" w:hAnsi="Source Sans Pro Light"/>
          <w:lang w:val="en-US"/>
        </w:rPr>
        <w:t xml:space="preserve">The </w:t>
      </w:r>
      <w:r w:rsidR="7DB096E7" w:rsidRPr="7B667D58">
        <w:rPr>
          <w:rFonts w:ascii="Source Sans Pro Light" w:hAnsi="Source Sans Pro Light"/>
          <w:lang w:val="en-US"/>
        </w:rPr>
        <w:t xml:space="preserve">Phase 2 </w:t>
      </w:r>
      <w:r w:rsidR="187B2233" w:rsidRPr="7B667D58">
        <w:rPr>
          <w:rFonts w:ascii="Source Sans Pro Light" w:hAnsi="Source Sans Pro Light"/>
          <w:lang w:val="en-US"/>
        </w:rPr>
        <w:t xml:space="preserve">eDNA survey </w:t>
      </w:r>
      <w:r w:rsidR="7548837A" w:rsidRPr="7B667D58">
        <w:rPr>
          <w:rFonts w:ascii="Source Sans Pro Light" w:hAnsi="Source Sans Pro Light"/>
          <w:lang w:val="en-US"/>
        </w:rPr>
        <w:t>marine sampling</w:t>
      </w:r>
      <w:r w:rsidR="187B2233" w:rsidRPr="7B667D58">
        <w:rPr>
          <w:rFonts w:ascii="Source Sans Pro Light" w:hAnsi="Source Sans Pro Light"/>
          <w:lang w:val="en-US"/>
        </w:rPr>
        <w:t xml:space="preserve"> </w:t>
      </w:r>
      <w:r w:rsidR="07C94374" w:rsidRPr="7B667D58">
        <w:rPr>
          <w:rFonts w:ascii="Source Sans Pro Light" w:hAnsi="Source Sans Pro Light"/>
          <w:lang w:val="en-US"/>
        </w:rPr>
        <w:t>wa</w:t>
      </w:r>
      <w:r w:rsidR="7548837A" w:rsidRPr="7B667D58">
        <w:rPr>
          <w:rFonts w:ascii="Source Sans Pro Light" w:hAnsi="Source Sans Pro Light"/>
          <w:lang w:val="en-US"/>
        </w:rPr>
        <w:t>s focused on only one waterbody.</w:t>
      </w:r>
      <w:r w:rsidR="534491DA" w:rsidRPr="7B667D58">
        <w:rPr>
          <w:rFonts w:ascii="Source Sans Pro Light" w:hAnsi="Source Sans Pro Light"/>
          <w:lang w:val="en-US"/>
        </w:rPr>
        <w:t xml:space="preserve"> </w:t>
      </w:r>
      <w:r w:rsidR="4F65AB8E" w:rsidRPr="7B667D58">
        <w:rPr>
          <w:rFonts w:ascii="Source Sans Pro Light" w:hAnsi="Source Sans Pro Light"/>
          <w:lang w:val="en-US"/>
        </w:rPr>
        <w:t>Due to the</w:t>
      </w:r>
      <w:r w:rsidR="7548837A" w:rsidRPr="7B667D58">
        <w:rPr>
          <w:rFonts w:ascii="Source Sans Pro Light" w:hAnsi="Source Sans Pro Light"/>
          <w:lang w:val="en-US"/>
        </w:rPr>
        <w:t xml:space="preserve"> </w:t>
      </w:r>
      <w:r w:rsidR="71F1758A" w:rsidRPr="7B667D58">
        <w:rPr>
          <w:rFonts w:ascii="Source Sans Pro Light" w:hAnsi="Source Sans Pro Light"/>
          <w:lang w:val="en-US"/>
        </w:rPr>
        <w:t>different types of samples</w:t>
      </w:r>
      <w:r w:rsidR="49DBE641" w:rsidRPr="7B667D58">
        <w:rPr>
          <w:rFonts w:ascii="Source Sans Pro Light" w:hAnsi="Source Sans Pro Light"/>
          <w:lang w:val="en-US"/>
        </w:rPr>
        <w:t xml:space="preserve"> </w:t>
      </w:r>
      <w:r w:rsidR="405C90F4" w:rsidRPr="7B667D58">
        <w:rPr>
          <w:rFonts w:ascii="Source Sans Pro Light" w:hAnsi="Source Sans Pro Light"/>
          <w:lang w:val="en-US"/>
        </w:rPr>
        <w:t xml:space="preserve">required </w:t>
      </w:r>
      <w:r w:rsidR="7DB096E7" w:rsidRPr="7B667D58">
        <w:rPr>
          <w:rFonts w:ascii="Source Sans Pro Light" w:hAnsi="Source Sans Pro Light"/>
          <w:lang w:val="en-US"/>
        </w:rPr>
        <w:t xml:space="preserve">to be collected </w:t>
      </w:r>
      <w:r w:rsidR="405C90F4" w:rsidRPr="7B667D58">
        <w:rPr>
          <w:rFonts w:ascii="Source Sans Pro Light" w:hAnsi="Source Sans Pro Light"/>
          <w:lang w:val="en-US"/>
        </w:rPr>
        <w:t xml:space="preserve">from the marine </w:t>
      </w:r>
      <w:r w:rsidR="404F9888" w:rsidRPr="7B667D58">
        <w:rPr>
          <w:rFonts w:ascii="Source Sans Pro Light" w:hAnsi="Source Sans Pro Light"/>
          <w:lang w:val="en-US"/>
        </w:rPr>
        <w:t>habitat, intensive</w:t>
      </w:r>
      <w:r w:rsidR="405C90F4" w:rsidRPr="7B667D58">
        <w:rPr>
          <w:rFonts w:ascii="Source Sans Pro Light" w:hAnsi="Source Sans Pro Light"/>
          <w:lang w:val="en-US"/>
        </w:rPr>
        <w:t xml:space="preserve"> </w:t>
      </w:r>
      <w:r w:rsidR="6DA73D13" w:rsidRPr="7B667D58">
        <w:rPr>
          <w:rFonts w:ascii="Source Sans Pro Light" w:hAnsi="Source Sans Pro Light"/>
          <w:lang w:val="en-US"/>
        </w:rPr>
        <w:t xml:space="preserve">resource efforts </w:t>
      </w:r>
      <w:r w:rsidR="07D423E9" w:rsidRPr="7B667D58">
        <w:rPr>
          <w:rFonts w:ascii="Source Sans Pro Light" w:hAnsi="Source Sans Pro Light"/>
          <w:lang w:val="en-US"/>
        </w:rPr>
        <w:t>(e.g., boat access</w:t>
      </w:r>
      <w:r w:rsidR="39424A25" w:rsidRPr="7B667D58">
        <w:rPr>
          <w:rFonts w:ascii="Source Sans Pro Light" w:hAnsi="Source Sans Pro Light"/>
          <w:lang w:val="en-US"/>
        </w:rPr>
        <w:t>, expertise,</w:t>
      </w:r>
      <w:r w:rsidR="07D423E9" w:rsidRPr="7B667D58">
        <w:rPr>
          <w:rFonts w:ascii="Source Sans Pro Light" w:hAnsi="Source Sans Pro Light"/>
          <w:lang w:val="en-US"/>
        </w:rPr>
        <w:t xml:space="preserve"> </w:t>
      </w:r>
      <w:r w:rsidR="405C90F4" w:rsidRPr="7B667D58">
        <w:rPr>
          <w:rFonts w:ascii="Source Sans Pro Light" w:hAnsi="Source Sans Pro Light"/>
          <w:lang w:val="en-US"/>
        </w:rPr>
        <w:t xml:space="preserve">and staff time </w:t>
      </w:r>
      <w:r w:rsidR="07D423E9" w:rsidRPr="7B667D58">
        <w:rPr>
          <w:rFonts w:ascii="Source Sans Pro Light" w:hAnsi="Source Sans Pro Light"/>
          <w:lang w:val="en-US"/>
        </w:rPr>
        <w:t xml:space="preserve">for </w:t>
      </w:r>
      <w:r w:rsidR="3612D0F3" w:rsidRPr="7B667D58">
        <w:rPr>
          <w:rFonts w:ascii="Source Sans Pro Light" w:hAnsi="Source Sans Pro Light"/>
          <w:lang w:val="en-US"/>
        </w:rPr>
        <w:t xml:space="preserve">field </w:t>
      </w:r>
      <w:r w:rsidR="07D423E9" w:rsidRPr="7B667D58">
        <w:rPr>
          <w:rFonts w:ascii="Source Sans Pro Light" w:hAnsi="Source Sans Pro Light"/>
          <w:lang w:val="en-US"/>
        </w:rPr>
        <w:t>sampling</w:t>
      </w:r>
      <w:r w:rsidR="108FC108" w:rsidRPr="7B667D58">
        <w:rPr>
          <w:rFonts w:ascii="Source Sans Pro Light" w:hAnsi="Source Sans Pro Light"/>
          <w:lang w:val="en-US"/>
        </w:rPr>
        <w:t xml:space="preserve"> and laboratory analyses</w:t>
      </w:r>
      <w:r w:rsidR="7DB096E7" w:rsidRPr="7B667D58">
        <w:rPr>
          <w:rFonts w:ascii="Source Sans Pro Light" w:hAnsi="Source Sans Pro Light"/>
          <w:lang w:val="en-US"/>
        </w:rPr>
        <w:t>), and distances between the individual sampling sites, i</w:t>
      </w:r>
      <w:r w:rsidR="1BBBCF59" w:rsidRPr="7B667D58">
        <w:rPr>
          <w:rFonts w:ascii="Source Sans Pro Light" w:hAnsi="Source Sans Pro Light"/>
          <w:lang w:val="en-US"/>
        </w:rPr>
        <w:t>nstead of a total of 60</w:t>
      </w:r>
      <w:r w:rsidR="6B9FFA98" w:rsidRPr="7B667D58">
        <w:rPr>
          <w:rFonts w:ascii="Source Sans Pro Light" w:hAnsi="Source Sans Pro Light"/>
          <w:lang w:val="en-US"/>
        </w:rPr>
        <w:t xml:space="preserve"> water filters</w:t>
      </w:r>
      <w:r w:rsidR="1BBBCF59" w:rsidRPr="7B667D58">
        <w:rPr>
          <w:rFonts w:ascii="Source Sans Pro Light" w:hAnsi="Source Sans Pro Light"/>
          <w:lang w:val="en-US"/>
        </w:rPr>
        <w:t xml:space="preserve">, 49 filters were collected due to time restraints during sampling. Instead </w:t>
      </w:r>
      <w:r w:rsidR="2C377D33" w:rsidRPr="7B667D58">
        <w:rPr>
          <w:rFonts w:ascii="Source Sans Pro Light" w:hAnsi="Source Sans Pro Light"/>
          <w:lang w:val="en-US"/>
        </w:rPr>
        <w:t xml:space="preserve">of </w:t>
      </w:r>
      <w:r w:rsidR="1BBBCF59" w:rsidRPr="7B667D58">
        <w:rPr>
          <w:rFonts w:ascii="Source Sans Pro Light" w:hAnsi="Source Sans Pro Light"/>
          <w:lang w:val="en-US"/>
        </w:rPr>
        <w:t>a total of 60</w:t>
      </w:r>
      <w:r w:rsidR="6B9FFA98" w:rsidRPr="7B667D58">
        <w:rPr>
          <w:rFonts w:ascii="Source Sans Pro Light" w:hAnsi="Source Sans Pro Light"/>
          <w:lang w:val="en-US"/>
        </w:rPr>
        <w:t xml:space="preserve"> sediment samples</w:t>
      </w:r>
      <w:r w:rsidR="1BBBCF59" w:rsidRPr="7B667D58">
        <w:rPr>
          <w:rFonts w:ascii="Source Sans Pro Light" w:hAnsi="Source Sans Pro Light"/>
          <w:lang w:val="en-US"/>
        </w:rPr>
        <w:t>, 56 sediment</w:t>
      </w:r>
      <w:r w:rsidR="2C377D33" w:rsidRPr="7B667D58">
        <w:rPr>
          <w:rFonts w:ascii="Source Sans Pro Light" w:hAnsi="Source Sans Pro Light"/>
          <w:lang w:val="en-US"/>
        </w:rPr>
        <w:t xml:space="preserve"> samples were collected</w:t>
      </w:r>
      <w:r w:rsidR="1BBBCF59" w:rsidRPr="7B667D58">
        <w:rPr>
          <w:rFonts w:ascii="Source Sans Pro Light" w:hAnsi="Source Sans Pro Light"/>
          <w:lang w:val="en-US"/>
        </w:rPr>
        <w:t xml:space="preserve"> due to some grabs coming up empty.</w:t>
      </w:r>
      <w:bookmarkStart w:id="71" w:name="_Int_dA2OLFcN"/>
      <w:bookmarkEnd w:id="71"/>
    </w:p>
    <w:p w14:paraId="4E0F5F26" w14:textId="49438311" w:rsidR="00C54012" w:rsidRDefault="00C54012" w:rsidP="000A19CF">
      <w:pPr>
        <w:jc w:val="both"/>
        <w:rPr>
          <w:rFonts w:ascii="Source Sans Pro Light" w:hAnsi="Source Sans Pro Light"/>
          <w:lang w:val="en-US"/>
        </w:rPr>
      </w:pPr>
    </w:p>
    <w:p w14:paraId="35451DF8" w14:textId="77777777" w:rsidR="00981110" w:rsidRDefault="00981110" w:rsidP="000A19CF">
      <w:pPr>
        <w:jc w:val="both"/>
        <w:rPr>
          <w:rFonts w:ascii="Source Sans Pro Light" w:hAnsi="Source Sans Pro Light"/>
          <w:lang w:val="en-US"/>
        </w:rPr>
      </w:pPr>
    </w:p>
    <w:p w14:paraId="49564BC5" w14:textId="77777777" w:rsidR="00981110" w:rsidRDefault="00981110" w:rsidP="000A19CF">
      <w:pPr>
        <w:jc w:val="both"/>
        <w:rPr>
          <w:rFonts w:ascii="Source Sans Pro Light" w:hAnsi="Source Sans Pro Light"/>
          <w:lang w:val="en-US"/>
        </w:rPr>
      </w:pPr>
    </w:p>
    <w:p w14:paraId="04169DCF" w14:textId="77777777" w:rsidR="00981110" w:rsidRDefault="00981110" w:rsidP="000A19CF">
      <w:pPr>
        <w:jc w:val="both"/>
        <w:rPr>
          <w:rFonts w:ascii="Source Sans Pro Light" w:hAnsi="Source Sans Pro Light"/>
          <w:lang w:val="en-US"/>
        </w:rPr>
      </w:pPr>
    </w:p>
    <w:p w14:paraId="01F47C2C" w14:textId="77777777" w:rsidR="00981110" w:rsidRDefault="00981110" w:rsidP="000A19CF">
      <w:pPr>
        <w:jc w:val="both"/>
        <w:rPr>
          <w:rFonts w:ascii="Source Sans Pro Light" w:hAnsi="Source Sans Pro Light"/>
          <w:lang w:val="en-US"/>
        </w:rPr>
      </w:pPr>
    </w:p>
    <w:p w14:paraId="580C7AD6" w14:textId="77777777" w:rsidR="00981110" w:rsidRDefault="00981110" w:rsidP="000A19CF">
      <w:pPr>
        <w:jc w:val="both"/>
        <w:rPr>
          <w:rFonts w:ascii="Source Sans Pro Light" w:hAnsi="Source Sans Pro Light"/>
          <w:lang w:val="en-US"/>
        </w:rPr>
      </w:pPr>
    </w:p>
    <w:p w14:paraId="068FC823" w14:textId="77777777" w:rsidR="00981110" w:rsidRDefault="00981110" w:rsidP="000A19CF">
      <w:pPr>
        <w:jc w:val="both"/>
        <w:rPr>
          <w:rFonts w:ascii="Source Sans Pro Light" w:hAnsi="Source Sans Pro Light"/>
          <w:lang w:val="en-US"/>
        </w:rPr>
      </w:pPr>
    </w:p>
    <w:p w14:paraId="1F536403" w14:textId="77777777" w:rsidR="00981110" w:rsidRDefault="00981110" w:rsidP="000A19CF">
      <w:pPr>
        <w:jc w:val="both"/>
        <w:rPr>
          <w:rFonts w:ascii="Source Sans Pro Light" w:hAnsi="Source Sans Pro Light"/>
          <w:lang w:val="en-US"/>
        </w:rPr>
      </w:pPr>
    </w:p>
    <w:p w14:paraId="284DD92D" w14:textId="77777777" w:rsidR="00981110" w:rsidRDefault="00981110" w:rsidP="000A19CF">
      <w:pPr>
        <w:jc w:val="both"/>
        <w:rPr>
          <w:rFonts w:ascii="Source Sans Pro Light" w:hAnsi="Source Sans Pro Light"/>
          <w:lang w:val="en-US"/>
        </w:rPr>
      </w:pPr>
    </w:p>
    <w:p w14:paraId="5D50708B" w14:textId="77777777" w:rsidR="00981110" w:rsidRDefault="00981110" w:rsidP="000A19CF">
      <w:pPr>
        <w:jc w:val="both"/>
        <w:rPr>
          <w:rFonts w:ascii="Source Sans Pro Light" w:hAnsi="Source Sans Pro Light"/>
          <w:lang w:val="en-US"/>
        </w:rPr>
      </w:pPr>
    </w:p>
    <w:p w14:paraId="2CC85D81" w14:textId="77777777" w:rsidR="00981110" w:rsidRDefault="00981110" w:rsidP="000A19CF">
      <w:pPr>
        <w:jc w:val="both"/>
        <w:rPr>
          <w:rFonts w:ascii="Source Sans Pro Light" w:hAnsi="Source Sans Pro Light"/>
          <w:lang w:val="en-US"/>
        </w:rPr>
      </w:pPr>
    </w:p>
    <w:p w14:paraId="30B5BEF8" w14:textId="77777777" w:rsidR="00981110" w:rsidRDefault="00981110" w:rsidP="000A19CF">
      <w:pPr>
        <w:jc w:val="both"/>
        <w:rPr>
          <w:rFonts w:ascii="Source Sans Pro Light" w:hAnsi="Source Sans Pro Light"/>
          <w:lang w:val="en-US"/>
        </w:rPr>
      </w:pPr>
    </w:p>
    <w:p w14:paraId="127BD8E7" w14:textId="77777777" w:rsidR="00981110" w:rsidRDefault="00981110" w:rsidP="000A19CF">
      <w:pPr>
        <w:jc w:val="both"/>
        <w:rPr>
          <w:rFonts w:ascii="Source Sans Pro Light" w:hAnsi="Source Sans Pro Light"/>
          <w:lang w:val="en-US"/>
        </w:rPr>
      </w:pPr>
    </w:p>
    <w:p w14:paraId="1B2977D0" w14:textId="77777777" w:rsidR="00981110" w:rsidRDefault="00981110" w:rsidP="000A19CF">
      <w:pPr>
        <w:jc w:val="both"/>
        <w:rPr>
          <w:rFonts w:ascii="Source Sans Pro Light" w:hAnsi="Source Sans Pro Light"/>
          <w:lang w:val="en-US"/>
        </w:rPr>
      </w:pPr>
    </w:p>
    <w:p w14:paraId="3A86D502" w14:textId="77777777" w:rsidR="00981110" w:rsidRDefault="00981110" w:rsidP="000A19CF">
      <w:pPr>
        <w:jc w:val="both"/>
        <w:rPr>
          <w:rFonts w:ascii="Source Sans Pro Light" w:hAnsi="Source Sans Pro Light"/>
          <w:lang w:val="en-US"/>
        </w:rPr>
      </w:pPr>
    </w:p>
    <w:p w14:paraId="49F9B663" w14:textId="77777777" w:rsidR="00981110" w:rsidRDefault="00981110" w:rsidP="000A19CF">
      <w:pPr>
        <w:jc w:val="both"/>
        <w:rPr>
          <w:rFonts w:ascii="Source Sans Pro Light" w:hAnsi="Source Sans Pro Light"/>
          <w:lang w:val="en-US"/>
        </w:rPr>
      </w:pPr>
    </w:p>
    <w:p w14:paraId="494EF8C5" w14:textId="77777777" w:rsidR="00981110" w:rsidRDefault="00981110" w:rsidP="000A19CF">
      <w:pPr>
        <w:jc w:val="both"/>
        <w:rPr>
          <w:rFonts w:ascii="Source Sans Pro Light" w:hAnsi="Source Sans Pro Light"/>
          <w:lang w:val="en-US"/>
        </w:rPr>
      </w:pPr>
    </w:p>
    <w:p w14:paraId="25C538B3" w14:textId="77777777" w:rsidR="00981110" w:rsidRDefault="00981110" w:rsidP="000A19CF">
      <w:pPr>
        <w:jc w:val="both"/>
        <w:rPr>
          <w:rFonts w:ascii="Source Sans Pro Light" w:hAnsi="Source Sans Pro Light"/>
          <w:lang w:val="en-US"/>
        </w:rPr>
      </w:pPr>
    </w:p>
    <w:p w14:paraId="6342AD7F" w14:textId="77777777" w:rsidR="00981110" w:rsidRDefault="00981110" w:rsidP="000A19CF">
      <w:pPr>
        <w:jc w:val="both"/>
        <w:rPr>
          <w:rFonts w:ascii="Source Sans Pro Light" w:hAnsi="Source Sans Pro Light"/>
          <w:lang w:val="en-US"/>
        </w:rPr>
      </w:pPr>
    </w:p>
    <w:p w14:paraId="6E708CC8" w14:textId="77777777" w:rsidR="00981110" w:rsidRDefault="00981110" w:rsidP="000A19CF">
      <w:pPr>
        <w:jc w:val="both"/>
        <w:rPr>
          <w:rFonts w:ascii="Source Sans Pro Light" w:hAnsi="Source Sans Pro Light"/>
          <w:lang w:val="en-US"/>
        </w:rPr>
      </w:pPr>
    </w:p>
    <w:p w14:paraId="1A09680E" w14:textId="77777777" w:rsidR="00981110" w:rsidRDefault="00981110" w:rsidP="000A19CF">
      <w:pPr>
        <w:jc w:val="both"/>
        <w:rPr>
          <w:rFonts w:ascii="Source Sans Pro Light" w:hAnsi="Source Sans Pro Light"/>
          <w:lang w:val="en-US"/>
        </w:rPr>
      </w:pPr>
    </w:p>
    <w:p w14:paraId="1D73A44C" w14:textId="77777777" w:rsidR="00981110" w:rsidRDefault="00981110" w:rsidP="000A19CF">
      <w:pPr>
        <w:jc w:val="both"/>
        <w:rPr>
          <w:rFonts w:ascii="Source Sans Pro Light" w:hAnsi="Source Sans Pro Light"/>
          <w:lang w:val="en-US"/>
        </w:rPr>
      </w:pPr>
    </w:p>
    <w:p w14:paraId="63A12B13" w14:textId="77777777" w:rsidR="00981110" w:rsidRDefault="00981110" w:rsidP="000A19CF">
      <w:pPr>
        <w:jc w:val="both"/>
        <w:rPr>
          <w:rFonts w:ascii="Source Sans Pro Light" w:hAnsi="Source Sans Pro Light"/>
          <w:lang w:val="en-US"/>
        </w:rPr>
      </w:pPr>
    </w:p>
    <w:p w14:paraId="11C61E5A" w14:textId="77777777" w:rsidR="00981110" w:rsidRDefault="00981110" w:rsidP="000A19CF">
      <w:pPr>
        <w:jc w:val="both"/>
        <w:rPr>
          <w:rFonts w:ascii="Source Sans Pro Light" w:hAnsi="Source Sans Pro Light"/>
          <w:lang w:val="en-US"/>
        </w:rPr>
      </w:pPr>
    </w:p>
    <w:p w14:paraId="7108AC0D" w14:textId="77777777" w:rsidR="00981110" w:rsidRDefault="00981110" w:rsidP="000A19CF">
      <w:pPr>
        <w:jc w:val="both"/>
        <w:rPr>
          <w:rFonts w:ascii="Source Sans Pro Light" w:hAnsi="Source Sans Pro Light"/>
          <w:lang w:val="en-US"/>
        </w:rPr>
      </w:pPr>
    </w:p>
    <w:p w14:paraId="204463A5" w14:textId="77777777" w:rsidR="00981110" w:rsidRDefault="00981110" w:rsidP="000A19CF">
      <w:pPr>
        <w:jc w:val="both"/>
        <w:rPr>
          <w:rFonts w:ascii="Source Sans Pro Light" w:hAnsi="Source Sans Pro Light"/>
          <w:lang w:val="en-US"/>
        </w:rPr>
      </w:pPr>
    </w:p>
    <w:p w14:paraId="355032AF" w14:textId="77777777" w:rsidR="00981110" w:rsidRDefault="00981110" w:rsidP="000A19CF">
      <w:pPr>
        <w:jc w:val="both"/>
        <w:rPr>
          <w:rFonts w:ascii="Source Sans Pro Light" w:hAnsi="Source Sans Pro Light"/>
          <w:lang w:val="en-US"/>
        </w:rPr>
      </w:pPr>
    </w:p>
    <w:p w14:paraId="20BA82F2" w14:textId="77777777" w:rsidR="00981110" w:rsidRDefault="00981110" w:rsidP="000A19CF">
      <w:pPr>
        <w:jc w:val="both"/>
        <w:rPr>
          <w:rFonts w:ascii="Source Sans Pro Light" w:hAnsi="Source Sans Pro Light"/>
          <w:lang w:val="en-US"/>
        </w:rPr>
      </w:pPr>
    </w:p>
    <w:p w14:paraId="2504C377" w14:textId="77777777" w:rsidR="00981110" w:rsidRDefault="00981110" w:rsidP="000A19CF">
      <w:pPr>
        <w:jc w:val="both"/>
        <w:rPr>
          <w:rFonts w:ascii="Source Sans Pro Light" w:hAnsi="Source Sans Pro Light"/>
          <w:lang w:val="en-US"/>
        </w:rPr>
      </w:pPr>
    </w:p>
    <w:p w14:paraId="11A75776" w14:textId="77777777" w:rsidR="00981110" w:rsidRDefault="00981110" w:rsidP="000A19CF">
      <w:pPr>
        <w:jc w:val="both"/>
        <w:rPr>
          <w:rFonts w:ascii="Source Sans Pro Light" w:hAnsi="Source Sans Pro Light"/>
          <w:lang w:val="en-US"/>
        </w:rPr>
      </w:pPr>
    </w:p>
    <w:p w14:paraId="47E0AF8E" w14:textId="77777777" w:rsidR="00981110" w:rsidRDefault="00981110" w:rsidP="000A19CF">
      <w:pPr>
        <w:jc w:val="both"/>
        <w:rPr>
          <w:rFonts w:ascii="Source Sans Pro Light" w:hAnsi="Source Sans Pro Light"/>
          <w:lang w:val="en-US"/>
        </w:rPr>
      </w:pPr>
    </w:p>
    <w:p w14:paraId="696D069D" w14:textId="77777777" w:rsidR="00981110" w:rsidRPr="001A6726" w:rsidRDefault="00981110" w:rsidP="000A19CF">
      <w:pPr>
        <w:jc w:val="both"/>
        <w:rPr>
          <w:rFonts w:ascii="Source Sans Pro Light" w:hAnsi="Source Sans Pro Light"/>
          <w:lang w:val="en-US"/>
        </w:rPr>
      </w:pPr>
    </w:p>
    <w:p w14:paraId="1DF1F2ED" w14:textId="45841C33" w:rsidR="00917903" w:rsidRDefault="00917903" w:rsidP="00B413A4">
      <w:pPr>
        <w:pStyle w:val="NMtext"/>
        <w:jc w:val="center"/>
        <w:rPr>
          <w:rFonts w:eastAsia="Source Sans Pro Light" w:cs="Source Sans Pro Light"/>
        </w:rPr>
      </w:pPr>
    </w:p>
    <w:p w14:paraId="3A81F9DE" w14:textId="4FC76FA4" w:rsidR="7B667D58" w:rsidRDefault="7B667D58" w:rsidP="7B667D58">
      <w:pPr>
        <w:pStyle w:val="NMtext"/>
        <w:jc w:val="center"/>
        <w:rPr>
          <w:rFonts w:eastAsia="Source Sans Pro Light" w:cs="Source Sans Pro Light"/>
        </w:rPr>
      </w:pPr>
    </w:p>
    <w:p w14:paraId="5D59FFB9" w14:textId="697D0E76" w:rsidR="7B667D58" w:rsidRDefault="7B667D58" w:rsidP="7B667D58">
      <w:pPr>
        <w:pStyle w:val="NMtext"/>
        <w:jc w:val="center"/>
        <w:rPr>
          <w:rFonts w:eastAsia="Source Sans Pro Light" w:cs="Source Sans Pro Light"/>
        </w:rPr>
      </w:pPr>
    </w:p>
    <w:p w14:paraId="4221BF05" w14:textId="720A7A37" w:rsidR="7B667D58" w:rsidRDefault="7B667D58" w:rsidP="7B667D58">
      <w:pPr>
        <w:pStyle w:val="NMtext"/>
        <w:jc w:val="center"/>
        <w:rPr>
          <w:rFonts w:eastAsia="Source Sans Pro Light" w:cs="Source Sans Pro Light"/>
        </w:rPr>
      </w:pPr>
    </w:p>
    <w:p w14:paraId="53770B2B" w14:textId="6B9F29D3" w:rsidR="7B667D58" w:rsidRDefault="7B667D58" w:rsidP="7B667D58">
      <w:pPr>
        <w:pStyle w:val="NMtext"/>
        <w:jc w:val="center"/>
        <w:rPr>
          <w:rFonts w:eastAsia="Source Sans Pro Light" w:cs="Source Sans Pro Light"/>
        </w:rPr>
      </w:pPr>
    </w:p>
    <w:p w14:paraId="3D42A597" w14:textId="7D0CE0ED" w:rsidR="00975EB4" w:rsidRDefault="00904799" w:rsidP="002E2524">
      <w:r>
        <w:rPr>
          <w:noProof/>
        </w:rPr>
        <w:drawing>
          <wp:anchor distT="0" distB="0" distL="114300" distR="114300" simplePos="0" relativeHeight="251658249" behindDoc="0" locked="0" layoutInCell="1" allowOverlap="1" wp14:anchorId="49AB0C7F" wp14:editId="228BE998">
            <wp:simplePos x="0" y="0"/>
            <wp:positionH relativeFrom="margin">
              <wp:align>center</wp:align>
            </wp:positionH>
            <wp:positionV relativeFrom="margin">
              <wp:align>top</wp:align>
            </wp:positionV>
            <wp:extent cx="3793402" cy="6906983"/>
            <wp:effectExtent l="0" t="0" r="4445" b="1905"/>
            <wp:wrapSquare wrapText="bothSides"/>
            <wp:docPr id="1238686879" name="Picture 12386868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686879" name="Picture 1238686879">
                      <a:extLst>
                        <a:ext uri="{C183D7F6-B498-43B3-948B-1728B52AA6E4}">
                          <adec:decorative xmlns:adec="http://schemas.microsoft.com/office/drawing/2017/decorative" val="1"/>
                        </a:ext>
                      </a:extLst>
                    </pic:cNvPr>
                    <pic:cNvPicPr/>
                  </pic:nvPicPr>
                  <pic:blipFill rotWithShape="1">
                    <a:blip r:embed="rId24" cstate="print">
                      <a:extLst>
                        <a:ext uri="{28A0092B-C50C-407E-A947-70E740481C1C}">
                          <a14:useLocalDpi xmlns:a14="http://schemas.microsoft.com/office/drawing/2010/main" val="0"/>
                        </a:ext>
                      </a:extLst>
                    </a:blip>
                    <a:srcRect l="1165" r="1197" b="1855"/>
                    <a:stretch/>
                  </pic:blipFill>
                  <pic:spPr bwMode="auto">
                    <a:xfrm>
                      <a:off x="0" y="0"/>
                      <a:ext cx="3793402" cy="6906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553C08" w14:textId="77777777" w:rsidR="009F7D0C" w:rsidRDefault="009F7D0C" w:rsidP="009F7D0C">
      <w:pPr>
        <w:spacing w:line="360" w:lineRule="auto"/>
        <w:rPr>
          <w:rFonts w:ascii="Source Sans Pro Light" w:eastAsia="Source Sans Pro Light" w:hAnsi="Source Sans Pro Light" w:cs="Source Sans Pro Light"/>
          <w:b/>
          <w:bCs/>
          <w:sz w:val="20"/>
          <w:szCs w:val="20"/>
        </w:rPr>
      </w:pPr>
    </w:p>
    <w:p w14:paraId="794E506B" w14:textId="057DCE05" w:rsidR="007925C4" w:rsidRPr="00F13A4C" w:rsidRDefault="27CAB261" w:rsidP="00F13A4C">
      <w:pPr>
        <w:spacing w:line="360" w:lineRule="auto"/>
        <w:rPr>
          <w:rStyle w:val="Hyperlink"/>
          <w:rFonts w:ascii="Source Sans Pro Light" w:hAnsi="Source Sans Pro Light"/>
        </w:rPr>
      </w:pPr>
      <w:r w:rsidRPr="00F13A4C">
        <w:rPr>
          <w:rFonts w:ascii="Source Sans Pro Light" w:eastAsia="Source Sans Pro Light" w:hAnsi="Source Sans Pro Light" w:cs="Source Sans Pro Light"/>
          <w:b/>
          <w:bCs/>
        </w:rPr>
        <w:t xml:space="preserve">Figure </w:t>
      </w:r>
      <w:r w:rsidR="001B2E24" w:rsidRPr="00F13A4C">
        <w:rPr>
          <w:rFonts w:ascii="Source Sans Pro Light" w:eastAsia="Source Sans Pro Light" w:hAnsi="Source Sans Pro Light" w:cs="Source Sans Pro Light"/>
          <w:b/>
          <w:bCs/>
        </w:rPr>
        <w:t>2</w:t>
      </w:r>
      <w:r w:rsidRPr="00F13A4C">
        <w:rPr>
          <w:rFonts w:ascii="Source Sans Pro Light" w:eastAsia="Source Sans Pro Light" w:hAnsi="Source Sans Pro Light" w:cs="Source Sans Pro Light"/>
        </w:rPr>
        <w:t>: Map</w:t>
      </w:r>
      <w:r w:rsidRPr="00F13A4C">
        <w:rPr>
          <w:rFonts w:ascii="Source Sans Pro Light" w:hAnsi="Source Sans Pro Light"/>
        </w:rPr>
        <w:t xml:space="preserve"> of the marine sampling locations. The outline within the map represents the </w:t>
      </w:r>
      <w:r w:rsidR="004F48BF" w:rsidRPr="00F13A4C">
        <w:rPr>
          <w:rFonts w:ascii="Source Sans Pro Light" w:hAnsi="Source Sans Pro Light"/>
        </w:rPr>
        <w:t xml:space="preserve">boundary </w:t>
      </w:r>
      <w:r w:rsidRPr="00F13A4C">
        <w:rPr>
          <w:rFonts w:ascii="Source Sans Pro Light" w:hAnsi="Source Sans Pro Light"/>
        </w:rPr>
        <w:t>of LLTNP</w:t>
      </w:r>
      <w:r w:rsidR="00DD014A" w:rsidRPr="00F13A4C">
        <w:rPr>
          <w:rFonts w:ascii="Source Sans Pro Light" w:hAnsi="Source Sans Pro Light"/>
        </w:rPr>
        <w:t>. Biotope classifications based on previous surveys are colour coded.</w:t>
      </w:r>
      <w:r w:rsidR="0064247D" w:rsidRPr="00F13A4C">
        <w:rPr>
          <w:rFonts w:ascii="Source Sans Pro Light" w:hAnsi="Source Sans Pro Light"/>
        </w:rPr>
        <w:t xml:space="preserve"> </w:t>
      </w:r>
      <w:r w:rsidR="007925C4" w:rsidRPr="00F13A4C">
        <w:rPr>
          <w:rFonts w:ascii="Source Sans Pro Light" w:hAnsi="Source Sans Pro Light"/>
        </w:rPr>
        <w:t xml:space="preserve">Basemap: </w:t>
      </w:r>
      <w:hyperlink r:id="rId25">
        <w:r w:rsidR="007925C4" w:rsidRPr="00F13A4C">
          <w:rPr>
            <w:rStyle w:val="Hyperlink"/>
            <w:rFonts w:ascii="Source Sans Pro Light" w:hAnsi="Source Sans Pro Light"/>
          </w:rPr>
          <w:t>OpenStreetMap</w:t>
        </w:r>
      </w:hyperlink>
    </w:p>
    <w:p w14:paraId="232B3CE4" w14:textId="2A376372" w:rsidR="3100E8F5" w:rsidRDefault="3100E8F5" w:rsidP="3100E8F5">
      <w:pPr>
        <w:jc w:val="both"/>
      </w:pPr>
    </w:p>
    <w:p w14:paraId="1CAF736B" w14:textId="35340794" w:rsidR="00E42419" w:rsidRDefault="00E42419" w:rsidP="007276DB">
      <w:pPr>
        <w:pStyle w:val="Heading2"/>
      </w:pPr>
      <w:bookmarkStart w:id="72" w:name="_Toc1703874096"/>
      <w:bookmarkStart w:id="73" w:name="_Toc1317514782"/>
      <w:r>
        <w:t>Freshwater</w:t>
      </w:r>
      <w:bookmarkEnd w:id="72"/>
      <w:bookmarkEnd w:id="73"/>
    </w:p>
    <w:p w14:paraId="2606BFA7" w14:textId="77777777" w:rsidR="00310086" w:rsidRDefault="00310086" w:rsidP="00310086">
      <w:pPr>
        <w:pStyle w:val="NMtext"/>
        <w:spacing w:after="0"/>
        <w:jc w:val="both"/>
        <w:rPr>
          <w:lang w:val="en-US"/>
        </w:rPr>
      </w:pPr>
    </w:p>
    <w:p w14:paraId="6F0E2AC6" w14:textId="7B356F4E" w:rsidR="006703A7" w:rsidRDefault="44C9AA10" w:rsidP="009F7D0C">
      <w:pPr>
        <w:pStyle w:val="NMtext"/>
        <w:spacing w:line="360" w:lineRule="auto"/>
        <w:rPr>
          <w:lang w:val="en-US"/>
        </w:rPr>
      </w:pPr>
      <w:r w:rsidRPr="7B667D58">
        <w:rPr>
          <w:lang w:val="en-US"/>
        </w:rPr>
        <w:lastRenderedPageBreak/>
        <w:t>The overarching question we aim</w:t>
      </w:r>
      <w:r w:rsidR="473A67ED" w:rsidRPr="7B667D58">
        <w:rPr>
          <w:lang w:val="en-US"/>
        </w:rPr>
        <w:t>ed</w:t>
      </w:r>
      <w:r w:rsidRPr="7B667D58">
        <w:rPr>
          <w:lang w:val="en-US"/>
        </w:rPr>
        <w:t xml:space="preserve"> to answer for the freshwater habitat, is whether eDNA metabarcoding community data can be used </w:t>
      </w:r>
      <w:r w:rsidR="5A638CF6" w:rsidRPr="7B667D58">
        <w:rPr>
          <w:lang w:val="en-US"/>
        </w:rPr>
        <w:t xml:space="preserve">to assess habitat condition of Scottish </w:t>
      </w:r>
      <w:r w:rsidR="1D2879B3" w:rsidRPr="7B667D58">
        <w:rPr>
          <w:lang w:val="en-US"/>
        </w:rPr>
        <w:t>freshwater</w:t>
      </w:r>
      <w:r w:rsidR="5A638CF6" w:rsidRPr="7B667D58">
        <w:rPr>
          <w:lang w:val="en-US"/>
        </w:rPr>
        <w:t xml:space="preserve"> lochs, in response to pressures such as land use</w:t>
      </w:r>
      <w:r w:rsidR="6F132ECD" w:rsidRPr="7B667D58">
        <w:rPr>
          <w:lang w:val="en-US"/>
        </w:rPr>
        <w:t>, water quality,</w:t>
      </w:r>
      <w:r w:rsidR="0367D5F6" w:rsidRPr="7B667D58">
        <w:rPr>
          <w:lang w:val="en-US"/>
        </w:rPr>
        <w:t xml:space="preserve"> </w:t>
      </w:r>
      <w:r w:rsidR="44C906D8" w:rsidRPr="7B667D58">
        <w:rPr>
          <w:lang w:val="en-US"/>
        </w:rPr>
        <w:t>pollution</w:t>
      </w:r>
      <w:r w:rsidR="34BA84C9" w:rsidRPr="7B667D58">
        <w:rPr>
          <w:lang w:val="en-US"/>
        </w:rPr>
        <w:t xml:space="preserve"> and climate change</w:t>
      </w:r>
      <w:r w:rsidR="0367D5F6" w:rsidRPr="7B667D58">
        <w:rPr>
          <w:lang w:val="en-US"/>
        </w:rPr>
        <w:t>.</w:t>
      </w:r>
      <w:r w:rsidR="048D36BA" w:rsidRPr="7B667D58">
        <w:rPr>
          <w:lang w:val="en-US"/>
        </w:rPr>
        <w:t xml:space="preserve"> </w:t>
      </w:r>
      <w:r w:rsidR="6C6C26B2" w:rsidRPr="7B667D58">
        <w:rPr>
          <w:lang w:val="en-US"/>
        </w:rPr>
        <w:t>Here</w:t>
      </w:r>
      <w:r w:rsidR="642C7F4E" w:rsidRPr="7B667D58">
        <w:rPr>
          <w:lang w:val="en-US"/>
        </w:rPr>
        <w:t xml:space="preserve"> we aim</w:t>
      </w:r>
      <w:r w:rsidR="412079A7" w:rsidRPr="7B667D58">
        <w:rPr>
          <w:lang w:val="en-US"/>
        </w:rPr>
        <w:t>ed</w:t>
      </w:r>
      <w:r w:rsidR="642C7F4E" w:rsidRPr="7B667D58">
        <w:rPr>
          <w:lang w:val="en-US"/>
        </w:rPr>
        <w:t xml:space="preserve"> to test whether lochs experiencing </w:t>
      </w:r>
      <w:r w:rsidR="404F9888" w:rsidRPr="7B667D58">
        <w:rPr>
          <w:lang w:val="en-US"/>
        </w:rPr>
        <w:t>similar hydrological</w:t>
      </w:r>
      <w:r w:rsidR="642C7F4E" w:rsidRPr="7B667D58">
        <w:rPr>
          <w:lang w:val="en-US"/>
        </w:rPr>
        <w:t xml:space="preserve"> and nutrient pressures (so much as is possible to control) result in different biological communities that can indicate overall condition using eDNA</w:t>
      </w:r>
      <w:r w:rsidR="20DE2DDC" w:rsidRPr="7B667D58">
        <w:rPr>
          <w:lang w:val="en-US"/>
        </w:rPr>
        <w:t xml:space="preserve"> metabarcoding</w:t>
      </w:r>
      <w:r w:rsidR="642C7F4E" w:rsidRPr="7B667D58">
        <w:rPr>
          <w:lang w:val="en-US"/>
        </w:rPr>
        <w:t>.</w:t>
      </w:r>
      <w:r w:rsidR="1FB23522" w:rsidRPr="7B667D58">
        <w:rPr>
          <w:lang w:val="en-US"/>
        </w:rPr>
        <w:t xml:space="preserve"> </w:t>
      </w:r>
      <w:r w:rsidR="4F601545" w:rsidRPr="7B667D58">
        <w:rPr>
          <w:lang w:val="en-US"/>
        </w:rPr>
        <w:t xml:space="preserve">This may help us in </w:t>
      </w:r>
      <w:r w:rsidR="78E8CE3A" w:rsidRPr="7B667D58">
        <w:rPr>
          <w:lang w:val="en-US"/>
        </w:rPr>
        <w:t>understanding the</w:t>
      </w:r>
      <w:r w:rsidR="4F601545" w:rsidRPr="7B667D58">
        <w:rPr>
          <w:lang w:val="en-US"/>
        </w:rPr>
        <w:t xml:space="preserve"> effects of the impacts of different </w:t>
      </w:r>
      <w:r w:rsidR="24B1D3E0" w:rsidRPr="7B667D58">
        <w:rPr>
          <w:lang w:val="en-US"/>
        </w:rPr>
        <w:t xml:space="preserve">pressures </w:t>
      </w:r>
      <w:r w:rsidR="4A955CCB" w:rsidRPr="7B667D58">
        <w:rPr>
          <w:lang w:val="en-US"/>
        </w:rPr>
        <w:t>identified as driving the biodiversity crisis.</w:t>
      </w:r>
      <w:r w:rsidR="24B1D3E0" w:rsidRPr="7B667D58">
        <w:rPr>
          <w:lang w:val="en-US"/>
        </w:rPr>
        <w:t xml:space="preserve"> </w:t>
      </w:r>
      <w:r w:rsidR="4F6C0498" w:rsidRPr="7B667D58">
        <w:rPr>
          <w:lang w:val="en-US"/>
        </w:rPr>
        <w:t xml:space="preserve">The principal habitat condition gradient to be established for use in Phase 2 of this project </w:t>
      </w:r>
      <w:r w:rsidR="5161CC07" w:rsidRPr="7B667D58">
        <w:rPr>
          <w:lang w:val="en-US"/>
        </w:rPr>
        <w:t>was a</w:t>
      </w:r>
      <w:r w:rsidR="4F6C0498" w:rsidRPr="7B667D58">
        <w:rPr>
          <w:lang w:val="en-US"/>
        </w:rPr>
        <w:t xml:space="preserve"> pollution pressure gradient across</w:t>
      </w:r>
      <w:r w:rsidR="150306CA" w:rsidRPr="7B667D58">
        <w:rPr>
          <w:lang w:val="en-US"/>
        </w:rPr>
        <w:t xml:space="preserve"> ranging</w:t>
      </w:r>
      <w:r w:rsidR="4F6C0498" w:rsidRPr="7B667D58">
        <w:rPr>
          <w:lang w:val="en-US"/>
        </w:rPr>
        <w:t xml:space="preserve"> water quality</w:t>
      </w:r>
      <w:r w:rsidR="150306CA" w:rsidRPr="7B667D58">
        <w:rPr>
          <w:lang w:val="en-US"/>
        </w:rPr>
        <w:t xml:space="preserve"> (e.g. </w:t>
      </w:r>
      <w:r w:rsidR="659F6DBE" w:rsidRPr="7B667D58">
        <w:rPr>
          <w:lang w:val="en-US"/>
        </w:rPr>
        <w:t>Water Framework Directive</w:t>
      </w:r>
      <w:r w:rsidR="150306CA" w:rsidRPr="7B667D58">
        <w:rPr>
          <w:lang w:val="en-US"/>
        </w:rPr>
        <w:t xml:space="preserve"> (WFD)</w:t>
      </w:r>
      <w:r w:rsidR="50968F66" w:rsidRPr="7B667D58">
        <w:rPr>
          <w:lang w:val="en-US"/>
        </w:rPr>
        <w:t xml:space="preserve"> statuses</w:t>
      </w:r>
      <w:r w:rsidR="150306CA" w:rsidRPr="7B667D58">
        <w:rPr>
          <w:lang w:val="en-US"/>
        </w:rPr>
        <w:t xml:space="preserve"> such as</w:t>
      </w:r>
      <w:r w:rsidR="50968F66" w:rsidRPr="7B667D58">
        <w:rPr>
          <w:lang w:val="en-US"/>
        </w:rPr>
        <w:t xml:space="preserve"> </w:t>
      </w:r>
      <w:r w:rsidR="024AFC08" w:rsidRPr="7B667D58">
        <w:rPr>
          <w:lang w:val="en-US"/>
        </w:rPr>
        <w:t>Overall Status, Overall Ecology Status, Biological Elements Status)</w:t>
      </w:r>
      <w:r w:rsidR="4F6C0498" w:rsidRPr="7B667D58">
        <w:rPr>
          <w:lang w:val="en-US"/>
        </w:rPr>
        <w:t>, and surrounding land use.</w:t>
      </w:r>
    </w:p>
    <w:p w14:paraId="46755606" w14:textId="7523151D" w:rsidR="00FB7146" w:rsidRPr="00C47CC6" w:rsidRDefault="1D53A28C" w:rsidP="009F7D0C">
      <w:pPr>
        <w:pStyle w:val="NMtext"/>
        <w:spacing w:line="360" w:lineRule="auto"/>
        <w:rPr>
          <w:lang w:val="en-US"/>
        </w:rPr>
      </w:pPr>
      <w:r>
        <w:t xml:space="preserve">SEPA produces an annual </w:t>
      </w:r>
      <w:r w:rsidR="6ECCB0D4">
        <w:t>Water Framework Directive (</w:t>
      </w:r>
      <w:r>
        <w:t>WFD</w:t>
      </w:r>
      <w:r w:rsidR="6ECCB0D4">
        <w:t>)</w:t>
      </w:r>
      <w:r>
        <w:t xml:space="preserve"> classification for all the identified waterbodies in Scotland (rivers, lochs, estuary, coastal and groundwater)</w:t>
      </w:r>
      <w:r w:rsidR="0F274A7F">
        <w:t>.</w:t>
      </w:r>
      <w:r>
        <w:t xml:space="preserve"> </w:t>
      </w:r>
      <w:r w:rsidR="0F274A7F">
        <w:t>Waterbodies are classified using a system of five ecological status quality classes: High, Good, Moderate, Poor</w:t>
      </w:r>
      <w:r w:rsidR="621DC689">
        <w:t>,</w:t>
      </w:r>
      <w:r w:rsidR="0F274A7F">
        <w:t xml:space="preserve"> and Bad; The classification encompasses ecology, water chemistry, hydrology</w:t>
      </w:r>
      <w:r w:rsidR="621DC689">
        <w:t>,</w:t>
      </w:r>
      <w:r w:rsidR="0F274A7F">
        <w:t xml:space="preserve"> and morphology. It is a hierarchical ‘one-out-all-out’ system, whereby the overall class is determined by the worst class of the individual elements.</w:t>
      </w:r>
      <w:r w:rsidR="0F274A7F" w:rsidDel="00D405CB">
        <w:t xml:space="preserve"> </w:t>
      </w:r>
      <w:r w:rsidR="0F274A7F">
        <w:t xml:space="preserve">According to SEPA’s 2020 classification, </w:t>
      </w:r>
      <w:r w:rsidR="0D00732D">
        <w:t>m</w:t>
      </w:r>
      <w:r>
        <w:t xml:space="preserve">any of these are </w:t>
      </w:r>
      <w:r w:rsidR="5B86C519">
        <w:t>of</w:t>
      </w:r>
      <w:r>
        <w:t xml:space="preserve"> good or high </w:t>
      </w:r>
      <w:r w:rsidR="5B86C519">
        <w:t>status</w:t>
      </w:r>
      <w:r w:rsidR="6A72441D">
        <w:t>, with some at moderate status and fewer at poor or bad status</w:t>
      </w:r>
      <w:r>
        <w:t>.</w:t>
      </w:r>
      <w:r w:rsidR="26CE92BF">
        <w:t xml:space="preserve"> </w:t>
      </w:r>
      <w:r w:rsidR="0F274A7F">
        <w:t>This information was used to help identify and select a range of freshwater lochs, mostly situated within LLTNP focal study area, for sampling during Phase 2 (see sections 3.2.1 and 3.2.2).</w:t>
      </w:r>
    </w:p>
    <w:p w14:paraId="2838E9F7" w14:textId="77777777" w:rsidR="00A53138" w:rsidRDefault="00A53138" w:rsidP="00856212">
      <w:pPr>
        <w:pStyle w:val="Heading3"/>
        <w:spacing w:before="240" w:after="240"/>
      </w:pPr>
      <w:r w:rsidRPr="00A678F5">
        <w:rPr>
          <w:color w:val="146568"/>
        </w:rPr>
        <w:t>Site selection</w:t>
      </w:r>
    </w:p>
    <w:p w14:paraId="2D318D99" w14:textId="2395F813" w:rsidR="00C27BEA" w:rsidRDefault="0F0C6C73" w:rsidP="009F7D0C">
      <w:pPr>
        <w:pStyle w:val="NMtext"/>
        <w:spacing w:line="360" w:lineRule="auto"/>
      </w:pPr>
      <w:r>
        <w:t xml:space="preserve">Following the pilot study, </w:t>
      </w:r>
      <w:r w:rsidR="253195D4">
        <w:t>freshwater lochs became the focus</w:t>
      </w:r>
      <w:r>
        <w:t xml:space="preserve"> </w:t>
      </w:r>
      <w:r w:rsidR="253195D4">
        <w:t xml:space="preserve">of the </w:t>
      </w:r>
      <w:r w:rsidR="7FE5C99E">
        <w:t xml:space="preserve">freshwater habitat </w:t>
      </w:r>
      <w:r w:rsidR="6AE57E4F">
        <w:t>Phase 2</w:t>
      </w:r>
      <w:r w:rsidR="17B59B40">
        <w:t xml:space="preserve"> eDNA survey</w:t>
      </w:r>
      <w:r w:rsidR="253195D4">
        <w:t xml:space="preserve">. </w:t>
      </w:r>
      <w:r w:rsidR="56BC8346">
        <w:t xml:space="preserve">The </w:t>
      </w:r>
      <w:r w:rsidR="016004B0">
        <w:t xml:space="preserve">total </w:t>
      </w:r>
      <w:r w:rsidR="56BC8346">
        <w:t>number of sites, sampling locations</w:t>
      </w:r>
      <w:r w:rsidR="72EDB6CA">
        <w:t>,</w:t>
      </w:r>
      <w:r w:rsidR="56BC8346">
        <w:t xml:space="preserve"> and </w:t>
      </w:r>
      <w:r w:rsidR="400894EA">
        <w:t xml:space="preserve">sample </w:t>
      </w:r>
      <w:r w:rsidR="15955A1E">
        <w:t xml:space="preserve">assays was </w:t>
      </w:r>
      <w:r w:rsidR="400894EA">
        <w:t xml:space="preserve">initially </w:t>
      </w:r>
      <w:r w:rsidR="15955A1E">
        <w:t xml:space="preserve">decided based on balancing the </w:t>
      </w:r>
      <w:r w:rsidR="4D037DC1">
        <w:t xml:space="preserve">project </w:t>
      </w:r>
      <w:r w:rsidR="77E35418">
        <w:t xml:space="preserve">budget </w:t>
      </w:r>
      <w:r w:rsidR="0906EF17">
        <w:t>and resource</w:t>
      </w:r>
      <w:r w:rsidR="16EDD4C7">
        <w:t>s</w:t>
      </w:r>
      <w:r w:rsidR="0906EF17">
        <w:t xml:space="preserve"> </w:t>
      </w:r>
      <w:r w:rsidR="77E35418">
        <w:t>available</w:t>
      </w:r>
      <w:r w:rsidR="6E8C89F8">
        <w:t>,</w:t>
      </w:r>
      <w:r w:rsidR="77E35418">
        <w:t xml:space="preserve"> with obtaining the range of sites and level of replication required</w:t>
      </w:r>
      <w:r w:rsidR="01851C34">
        <w:t xml:space="preserve"> to </w:t>
      </w:r>
      <w:r w:rsidR="22F84AA4">
        <w:t xml:space="preserve">address whether eDNA metabarcoding can enable assessment of habitat condition of </w:t>
      </w:r>
      <w:r w:rsidR="12438AE4">
        <w:t>Scottish freshwater lochs</w:t>
      </w:r>
      <w:r w:rsidR="70DEFF46">
        <w:t xml:space="preserve">. </w:t>
      </w:r>
      <w:r w:rsidR="6E8C89F8">
        <w:t>However,</w:t>
      </w:r>
      <w:r w:rsidR="400894EA">
        <w:t xml:space="preserve"> the decisions </w:t>
      </w:r>
      <w:r w:rsidR="69D30009">
        <w:t xml:space="preserve">regarding exactly </w:t>
      </w:r>
      <w:r w:rsidR="7C10DC5E">
        <w:t xml:space="preserve">how many reasonably representative samples to collect and </w:t>
      </w:r>
      <w:r w:rsidR="0745C537">
        <w:t xml:space="preserve">at </w:t>
      </w:r>
      <w:r w:rsidR="400894EA">
        <w:t xml:space="preserve">which </w:t>
      </w:r>
      <w:r w:rsidR="6E8C89F8">
        <w:t xml:space="preserve">freshwater lochs </w:t>
      </w:r>
      <w:r w:rsidR="400894EA">
        <w:t>sites to sample</w:t>
      </w:r>
      <w:r w:rsidR="69D30009">
        <w:t>, beyond Loch Lomond,</w:t>
      </w:r>
      <w:r w:rsidR="400894EA">
        <w:t xml:space="preserve"> required </w:t>
      </w:r>
      <w:r w:rsidR="6E8C89F8">
        <w:t>extensive</w:t>
      </w:r>
      <w:r w:rsidR="400894EA">
        <w:t xml:space="preserve"> consideration and </w:t>
      </w:r>
      <w:r w:rsidR="400894EA">
        <w:lastRenderedPageBreak/>
        <w:t xml:space="preserve">consultation with </w:t>
      </w:r>
      <w:r w:rsidR="69D30009">
        <w:t>key project stakeholders</w:t>
      </w:r>
      <w:r w:rsidR="0745C537">
        <w:t xml:space="preserve"> with </w:t>
      </w:r>
      <w:r w:rsidR="18568E57">
        <w:t xml:space="preserve">relevant technical expertise and practical </w:t>
      </w:r>
      <w:r w:rsidR="0745C537">
        <w:t xml:space="preserve">experience of </w:t>
      </w:r>
      <w:r w:rsidR="18568E57">
        <w:t>operationalising</w:t>
      </w:r>
      <w:r w:rsidR="0745C537">
        <w:t xml:space="preserve"> </w:t>
      </w:r>
      <w:r w:rsidR="18568E57">
        <w:t>monitoring resources</w:t>
      </w:r>
      <w:r w:rsidR="0745C537">
        <w:t xml:space="preserve"> </w:t>
      </w:r>
      <w:r w:rsidR="18568E57">
        <w:t>across Scotland</w:t>
      </w:r>
      <w:r w:rsidR="69D30009">
        <w:t>.</w:t>
      </w:r>
      <w:r w:rsidR="400894EA">
        <w:t xml:space="preserve"> </w:t>
      </w:r>
    </w:p>
    <w:p w14:paraId="36846EC9" w14:textId="0B4A915B" w:rsidR="00C27BEA" w:rsidRPr="00901F03" w:rsidRDefault="092A0831" w:rsidP="009F7D0C">
      <w:pPr>
        <w:pStyle w:val="NMtext"/>
        <w:spacing w:line="360" w:lineRule="auto"/>
        <w:rPr>
          <w:lang w:val="en-US"/>
        </w:rPr>
      </w:pPr>
      <w:r>
        <w:t>The c</w:t>
      </w:r>
      <w:r w:rsidR="7A97DB19">
        <w:t>ollection of 10</w:t>
      </w:r>
      <w:r w:rsidR="57A12931">
        <w:t xml:space="preserve"> s</w:t>
      </w:r>
      <w:r w:rsidR="05BEEFD9">
        <w:t xml:space="preserve">horeline samples in winter was previously identified as the minimum sampling effort required to detect ≥85% </w:t>
      </w:r>
      <w:r w:rsidR="031C43D4">
        <w:t>of fish species present in UK lakes</w:t>
      </w:r>
      <w:r w:rsidR="404F9888">
        <w:t xml:space="preserve"> </w:t>
      </w:r>
      <w:r w:rsidR="370FBC9D">
        <w:fldChar w:fldCharType="begin"/>
      </w:r>
      <w:r w:rsidR="370FBC9D">
        <w:instrText xml:space="preserve"> ADDIN ZOTERO_ITEM CSL_CITATION {"citationID":"XFuMR96D","properties":{"formattedCitation":"(Li et al., 2019)","plainCitation":"(Li et al., 2019)","noteIndex":0},"citationItems":[{"id":2665,"uris":["http://zotero.org/users/10679637/items/8CK7929V"],"itemData":{"id":2665,"type":"article-journal","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container-title":"Journal of Applied Ecology","DOI":"10.1111/1365-2664.13352","ISSN":"13652664","issue":"5","note":"publisher: Blackwell Publishing Ltd","page":"1232-1244","title":"Ground-truthing of a fish-based environmental DNA metabarcoding method for assessing the quality of lakes","volume":"56","author":[{"family":"Li","given":"Jianlong"},{"family":"Hatton-Ellis","given":"Tristan W."},{"family":"Lawson Handley","given":"Lori Jayne"},{"family":"Kimbell","given":"Helen S."},{"family":"Benucci","given":"Marco"},{"family":"Peirson","given":"Graeme"},{"family":"Hänfling","given":"Bernd"}],"issued":{"date-parts":[["2019",5]]}}}],"schema":"https://github.com/citation-style-language/schema/raw/master/csl-citation.json"} </w:instrText>
      </w:r>
      <w:r w:rsidR="370FBC9D">
        <w:fldChar w:fldCharType="separate"/>
      </w:r>
      <w:r w:rsidR="7184D922" w:rsidRPr="7B667D58">
        <w:rPr>
          <w:noProof/>
        </w:rPr>
        <w:t>(Li et al., 2019)</w:t>
      </w:r>
      <w:r w:rsidR="370FBC9D">
        <w:fldChar w:fldCharType="end"/>
      </w:r>
      <w:r w:rsidR="7184D922">
        <w:t xml:space="preserve">. </w:t>
      </w:r>
      <w:r w:rsidR="67625576">
        <w:t xml:space="preserve">However, this </w:t>
      </w:r>
      <w:r w:rsidR="6027AF70">
        <w:t xml:space="preserve">level of </w:t>
      </w:r>
      <w:r w:rsidR="67625576">
        <w:t xml:space="preserve">sampling effort </w:t>
      </w:r>
      <w:r w:rsidR="6027AF70">
        <w:t>may</w:t>
      </w:r>
      <w:r w:rsidR="67625576">
        <w:t xml:space="preserve"> </w:t>
      </w:r>
      <w:r w:rsidR="006934F3">
        <w:t xml:space="preserve">or may </w:t>
      </w:r>
      <w:r w:rsidR="67625576">
        <w:t>not</w:t>
      </w:r>
      <w:r w:rsidR="6027AF70">
        <w:t xml:space="preserve"> be</w:t>
      </w:r>
      <w:r w:rsidR="67625576">
        <w:t xml:space="preserve"> achievable for freshwater lochs</w:t>
      </w:r>
      <w:r w:rsidR="1B3F315F">
        <w:t xml:space="preserve"> </w:t>
      </w:r>
      <w:r w:rsidR="006934F3">
        <w:t xml:space="preserve">if eDNA shoreline monitoring approaches were upscaled in the future. For example, this might be </w:t>
      </w:r>
      <w:r w:rsidR="1B3F315F">
        <w:t>due to</w:t>
      </w:r>
      <w:r w:rsidR="006934F3">
        <w:t xml:space="preserve"> sections of </w:t>
      </w:r>
      <w:r w:rsidR="0041534F">
        <w:t>i</w:t>
      </w:r>
      <w:r w:rsidR="1B3F315F">
        <w:t>naccessible shoreline</w:t>
      </w:r>
      <w:r w:rsidR="3E31E209">
        <w:t xml:space="preserve"> </w:t>
      </w:r>
      <w:r w:rsidR="0041534F">
        <w:t>or</w:t>
      </w:r>
      <w:r w:rsidR="3E31E209">
        <w:t xml:space="preserve"> </w:t>
      </w:r>
      <w:r w:rsidR="6027AF70">
        <w:t xml:space="preserve">resource constraints </w:t>
      </w:r>
      <w:r w:rsidR="559A9005">
        <w:t xml:space="preserve">to </w:t>
      </w:r>
      <w:r w:rsidR="6A2665FB">
        <w:t xml:space="preserve">mobilise </w:t>
      </w:r>
      <w:r w:rsidR="13D9CD0C">
        <w:t xml:space="preserve">appropriately </w:t>
      </w:r>
      <w:r w:rsidR="6A2665FB">
        <w:t>trained staff</w:t>
      </w:r>
      <w:r w:rsidR="0041534F">
        <w:t xml:space="preserve"> to collect eDNA samples from multiple shoreline locations (for subsequent laboratory processing) or to </w:t>
      </w:r>
      <w:r w:rsidR="559A9005">
        <w:t>deploy boats</w:t>
      </w:r>
      <w:r w:rsidR="0041534F">
        <w:t xml:space="preserve"> if needed</w:t>
      </w:r>
      <w:r w:rsidR="2C6B982C">
        <w:t xml:space="preserve"> for </w:t>
      </w:r>
      <w:r w:rsidR="4F143493">
        <w:t>in-lake</w:t>
      </w:r>
      <w:r w:rsidR="6A2665FB">
        <w:t xml:space="preserve"> open-water</w:t>
      </w:r>
      <w:r w:rsidR="4F143493">
        <w:t xml:space="preserve"> </w:t>
      </w:r>
      <w:r w:rsidR="0D9BC3B7">
        <w:t>sampling</w:t>
      </w:r>
      <w:r w:rsidR="2C6B982C">
        <w:t xml:space="preserve"> purposes</w:t>
      </w:r>
      <w:r w:rsidR="61B73241">
        <w:t xml:space="preserve"> (where </w:t>
      </w:r>
      <w:r w:rsidR="57C957B9">
        <w:t xml:space="preserve">(part of) the </w:t>
      </w:r>
      <w:r w:rsidR="61B73241">
        <w:t>shoreline is inaccessible by land)</w:t>
      </w:r>
      <w:r w:rsidR="6A2665FB">
        <w:t>,</w:t>
      </w:r>
      <w:r w:rsidR="7071C53D">
        <w:t xml:space="preserve"> </w:t>
      </w:r>
      <w:r w:rsidR="6A2665FB">
        <w:t>particularly</w:t>
      </w:r>
      <w:r w:rsidR="0D9BC3B7">
        <w:t xml:space="preserve"> for routine monitoring programmes (e.g., WFD</w:t>
      </w:r>
      <w:r w:rsidR="33A17962">
        <w:t xml:space="preserve"> networks</w:t>
      </w:r>
      <w:r w:rsidR="0D9BC3B7">
        <w:t xml:space="preserve">) that need to be </w:t>
      </w:r>
      <w:r w:rsidR="7403022A">
        <w:t>designed, implemented, and operationalised</w:t>
      </w:r>
      <w:r w:rsidR="6A2665FB">
        <w:t xml:space="preserve"> at</w:t>
      </w:r>
      <w:r w:rsidR="2C6B982C">
        <w:t xml:space="preserve"> </w:t>
      </w:r>
      <w:r w:rsidR="0D9BC3B7">
        <w:t xml:space="preserve">a </w:t>
      </w:r>
      <w:r w:rsidR="6027AF70">
        <w:t xml:space="preserve">national </w:t>
      </w:r>
      <w:r w:rsidR="7071C53D">
        <w:t>scale</w:t>
      </w:r>
      <w:r w:rsidR="559A9005">
        <w:t xml:space="preserve">. </w:t>
      </w:r>
      <w:r w:rsidR="283100DF">
        <w:t xml:space="preserve">The pilot results in the present project also indicated that collection of 5-10 shoreline samples would be sufficient to capture </w:t>
      </w:r>
      <w:r w:rsidR="6A2665FB">
        <w:t>most</w:t>
      </w:r>
      <w:r w:rsidR="283100DF">
        <w:t xml:space="preserve"> fish species present and </w:t>
      </w:r>
      <w:r w:rsidR="4D9350AF">
        <w:t xml:space="preserve">to </w:t>
      </w:r>
      <w:r w:rsidR="283100DF">
        <w:t xml:space="preserve">apply the Lake Fish Classification Index. </w:t>
      </w:r>
      <w:r w:rsidR="4E0C8E1B">
        <w:t xml:space="preserve">While winter sampling </w:t>
      </w:r>
      <w:r w:rsidR="56948813">
        <w:t xml:space="preserve">maximises </w:t>
      </w:r>
      <w:r w:rsidR="4B883FF1">
        <w:t xml:space="preserve">species </w:t>
      </w:r>
      <w:r w:rsidR="56948813">
        <w:t xml:space="preserve">detection through </w:t>
      </w:r>
      <w:r w:rsidR="4B883FF1">
        <w:t>better mixing of the water column</w:t>
      </w:r>
      <w:r w:rsidR="32E6287F">
        <w:t>,</w:t>
      </w:r>
      <w:r w:rsidR="4B883FF1">
        <w:t xml:space="preserve"> and subsequently eDNA</w:t>
      </w:r>
      <w:r w:rsidR="1753F375">
        <w:t>,</w:t>
      </w:r>
      <w:r w:rsidR="4B883FF1">
        <w:t xml:space="preserve"> in the absence of thermal stratification</w:t>
      </w:r>
      <w:r w:rsidR="7184D922">
        <w:t xml:space="preserve"> </w:t>
      </w:r>
      <w:r w:rsidR="370FBC9D">
        <w:fldChar w:fldCharType="begin"/>
      </w:r>
      <w:r w:rsidR="370FBC9D">
        <w:instrText xml:space="preserve"> ADDIN ZOTERO_ITEM CSL_CITATION {"citationID":"hocnxQok","properties":{"formattedCitation":"(Herv\\uc0\\u233{} et al., 2022; Lawson Handley et al., 2019; Littlefair et al., 2021)","plainCitation":"(Hervé et al., 2022; Lawson Handley et al., 2019; Littlefair et al., 2021)","noteIndex":0},"citationItems":[{"id":4408,"uris":["http://zotero.org/groups/4440035/items/U6A4G9CY"],"itemData":{"id":4408,"type":"article-journal","abstract":"Environmental DNA (eDNA) metabarcoding is revolutionizing the monitoring of aquatic biodiversity. The use of eDNA has the potential to enable non-invasive, cost-effective, time-efficient and high-sensitivity monitoring of fish assemblages. Although the capacity of eDNA metabarcoding to describe fish assemblages is recognised, research efforts are still needed to better assess the spatial and temporal variability of the eDNA signal and to ultimately design an optimal sampling strategy for eDNA monitoring. In this context, we sampled three different lakes (a dam reservoir, a shallow eutrophic lake and a deep oligotrophic lake) every 6 weeks for 1 year. We performed four types of sampling for each lake (integrative sampling of sub-surface water along transects on the left shore, the right shore and above the deepest zone, and point sampling in deeper layers near the lake bottom) to explore the spatial variability of the eDNA signal at the lake scale over a period of 1 year. A metabarcoding approach was applied to analyse the 92 eDNA samples in order to obtain fish species inventories which were compared with traditional fish monitoring methods (standardized gillnet samplings). Several species known to be present in these lakes were only detected by eDNA, confirming the higher sensitivity of this technique in comparison with gillnetting. The eDNA signal varied spatially, with shoreline samples being richer in species than the other samples. Furthermore, deep-water samplings appeared to be non-relevant for regularly mixed lakes, where the eDNA signal was homogeneously distributed. These results also demonstrate a clear temporal variability of the eDNA signal that seems to be related to species phenology, with most of the species detected in spring during the spawning period on shores, but also a peak of detection in winter for salmonid and coregonid species during their reproduction period. These results contribute to our understanding of the spatio-temporal distribution of eDNA in lakes and allow us to provide methodological recommendations regarding where and when to sample eDNA for fish monitoring in lakes.","container-title":"PLOS ONE","DOI":"10.1371/journal.pone.0272660","ISSN":"1932-6203","issue":"8","journalAbbreviation":"PLoS ONE","language":"en","page":"e0272660","source":"DOI.org (Crossref)","title":"Spatio-temporal variability of eDNA signal and its implication for fish monitoring in lakes","volume":"17","author":[{"family":"Hervé","given":"Alix"},{"family":"Domaizon","given":"Isabelle"},{"family":"Baudoin","given":"Jean-Marc"},{"family":"Dejean","given":"Tony"},{"family":"Gibert","given":"Pierre"},{"family":"Jean","given":"Pauline"},{"family":"Peroux","given":"Tiphaine"},{"family":"Raymond","given":"Jean-Claude"},{"family":"Valentini","given":"Alice"},{"family":"Vautier","given":"Marine"},{"family":"Logez","given":"Maxime"}],"editor":[{"family":"Doi","given":"Hideyuki"}],"issued":{"date-parts":[["2022",8,12]]}}},{"id":2684,"uris":["http://zotero.org/users/10679637/items/G2AH5ZB9"],"itemData":{"id":268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ater species could be missed and littoral/benthic species overrepresented by focusing exclusively on shoreline samples collected in the summer.","container-title":"Environmental DNA","DOI":"10.1002/edn3.5","ISSN":"26374943","issue":"1","note":"publisher: Blackwell Publishing Inc.","page":"26-39","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3736,"uris":["http://zotero.org/groups/4440035/items/AFWVR5XZ"],"itemData":{"id":3736,"type":"article-journal","abstract":"Significant advances have been made towards surveying animal and plant communities using DNA isolated from environmental samples. Despite rapid progress, we lack a comprehensive understanding of the “ecology” of environmental DNA (eDNA), particularly its temporal and spatial distribution and how this is shaped by abiotic and biotic processes. Here, we tested how seasonal variation in thermal stratification and animal habitat preferences influence the distribution of eDNA in lakes. We sampled eDNA depth profiles of five dimictic lakes during both summer stratification and autumn turnover, each containing warm- and cool-water fishes as well as the cold-water stenotherm, lake trout (Salvelinus namaycush). Habitat use by S. namaycush was validated by acoustic telemetry and was significantly related to eDNA distribution during stratification. Fish eDNA became “stratified” into layers during summer months, reflecting lake stratification and the thermal niches of the species. During summer months, S. namaycush, which rarely ventured into shallow waters, could only be detected at the deepest layers of the lakes, whereas the eDNA of warm-water fishes was much more abundant above the thermocline. By contrast, during autumn lake turnover, the fish species assemblage as detected by eDNA was homogenous throughout the water column. These findings contribute to our overall understanding of the “ecology” of eDNA within lake ecosystems, illustrating how the strong interaction between seasonal thermal structure in lakes and thermal niches of species on very localised spatial scales influences our ability to detect species.","container-title":"Molecular Ecology","DOI":"10.1111/mec.15623","ISSN":"0962-1083, 1365-294X","issue":"13","journalAbbreviation":"Mol Ecol","language":"en","page":"3083-3096","source":"DOI.org (Crossref)","title":"Thermal stratification and fish thermal preference explain vertical eDNA distributions in lakes","volume":"30","author":[{"family":"Littlefair","given":"Joanne E."},{"family":"Hrenchuk","given":"Lee E."},{"family":"Blanchfield","given":"Paul J."},{"family":"Rennie","given":"Michael D."},{"family":"Cristescu","given":"Melania E."}],"issued":{"date-parts":[["2021",7]]}}}],"schema":"https://github.com/citation-style-language/schema/raw/master/csl-citation.json"} </w:instrText>
      </w:r>
      <w:r w:rsidR="370FBC9D">
        <w:fldChar w:fldCharType="separate"/>
      </w:r>
      <w:r w:rsidR="0B516CAE" w:rsidRPr="7B667D58">
        <w:rPr>
          <w:rFonts w:cs="Times New Roman"/>
        </w:rPr>
        <w:t>(Hervé et al., 2022; Lawson Handley et al., 2019; Littlefair et al., 2021)</w:t>
      </w:r>
      <w:r w:rsidR="370FBC9D">
        <w:fldChar w:fldCharType="end"/>
      </w:r>
      <w:r w:rsidR="0B516CAE" w:rsidRPr="7B667D58">
        <w:rPr>
          <w:rStyle w:val="CommentReference"/>
        </w:rPr>
        <w:t>,</w:t>
      </w:r>
      <w:r w:rsidR="1624C823">
        <w:t xml:space="preserve"> </w:t>
      </w:r>
      <w:r w:rsidR="6DBB97E0">
        <w:t xml:space="preserve">this </w:t>
      </w:r>
      <w:r w:rsidR="283100DF">
        <w:t xml:space="preserve">was impractical due to the time available for the </w:t>
      </w:r>
      <w:r w:rsidR="6AE57E4F">
        <w:t>Phase 2</w:t>
      </w:r>
      <w:r w:rsidR="17B59B40">
        <w:t xml:space="preserve"> eDNA survey</w:t>
      </w:r>
      <w:r w:rsidR="13D9CD0C">
        <w:t>,</w:t>
      </w:r>
      <w:r w:rsidR="39825066">
        <w:t xml:space="preserve"> which </w:t>
      </w:r>
      <w:r w:rsidR="13D9CD0C">
        <w:t>needed to take</w:t>
      </w:r>
      <w:r w:rsidR="016004B0">
        <w:t xml:space="preserve"> place</w:t>
      </w:r>
      <w:r w:rsidR="39825066">
        <w:t xml:space="preserve"> </w:t>
      </w:r>
      <w:r w:rsidR="016004B0">
        <w:t>during</w:t>
      </w:r>
      <w:r w:rsidR="39825066">
        <w:t xml:space="preserve"> summer 2022</w:t>
      </w:r>
      <w:r w:rsidR="72ECEAD6">
        <w:t xml:space="preserve"> and</w:t>
      </w:r>
      <w:r w:rsidR="13D9CD0C">
        <w:t xml:space="preserve"> within the project delivery </w:t>
      </w:r>
      <w:r w:rsidR="00965946">
        <w:t>lifespan</w:t>
      </w:r>
      <w:r w:rsidR="3B266729">
        <w:t>.</w:t>
      </w:r>
      <w:r w:rsidR="001002ED">
        <w:t xml:space="preserve"> </w:t>
      </w:r>
      <w:r w:rsidR="001002ED" w:rsidRPr="7B667D58">
        <w:rPr>
          <w:lang w:val="en-US"/>
        </w:rPr>
        <w:t xml:space="preserve">One </w:t>
      </w:r>
      <w:r w:rsidR="00E111C3">
        <w:rPr>
          <w:lang w:val="en-US"/>
        </w:rPr>
        <w:t xml:space="preserve">of the </w:t>
      </w:r>
      <w:r w:rsidR="001002ED" w:rsidRPr="7B667D58">
        <w:rPr>
          <w:lang w:val="en-US"/>
        </w:rPr>
        <w:t>caveat</w:t>
      </w:r>
      <w:r w:rsidR="00E111C3">
        <w:rPr>
          <w:lang w:val="en-US"/>
        </w:rPr>
        <w:t>s</w:t>
      </w:r>
      <w:r w:rsidR="001002ED" w:rsidRPr="7B667D58">
        <w:rPr>
          <w:lang w:val="en-US"/>
        </w:rPr>
        <w:t xml:space="preserve"> in the sampling design is that for both the pilot and the main study, the sampling was constrained to one sampling season</w:t>
      </w:r>
      <w:r w:rsidR="00394CF1">
        <w:rPr>
          <w:lang w:val="en-US"/>
        </w:rPr>
        <w:t>,</w:t>
      </w:r>
      <w:r w:rsidR="00E111C3">
        <w:rPr>
          <w:lang w:val="en-US"/>
        </w:rPr>
        <w:t xml:space="preserve"> which is likely to affect the comm</w:t>
      </w:r>
      <w:r w:rsidR="0097243B">
        <w:rPr>
          <w:lang w:val="en-US"/>
        </w:rPr>
        <w:t>unities detected when sampling from the surface only, without including the deeper stratified layers</w:t>
      </w:r>
      <w:r w:rsidR="001002ED" w:rsidRPr="7B667D58">
        <w:rPr>
          <w:lang w:val="en-US"/>
        </w:rPr>
        <w:t xml:space="preserve">. </w:t>
      </w:r>
      <w:r w:rsidR="00394CF1">
        <w:rPr>
          <w:lang w:val="en-US"/>
        </w:rPr>
        <w:t>T</w:t>
      </w:r>
      <w:r w:rsidR="00901F03">
        <w:rPr>
          <w:lang w:val="en-US"/>
        </w:rPr>
        <w:t xml:space="preserve">he effect of the lack of sample collection during the winter season on the species composition, is further explored in the </w:t>
      </w:r>
      <w:r w:rsidR="00F667A1">
        <w:rPr>
          <w:lang w:val="en-US"/>
        </w:rPr>
        <w:t xml:space="preserve">forthcoming </w:t>
      </w:r>
      <w:r w:rsidR="00901F03">
        <w:rPr>
          <w:lang w:val="en-US"/>
        </w:rPr>
        <w:t xml:space="preserve">phase 2 report. </w:t>
      </w:r>
      <w:r w:rsidR="001002ED" w:rsidRPr="7B667D58">
        <w:rPr>
          <w:lang w:val="en-US"/>
        </w:rPr>
        <w:t>It is essential that in future</w:t>
      </w:r>
      <w:r w:rsidR="00F667A1">
        <w:rPr>
          <w:lang w:val="en-US"/>
        </w:rPr>
        <w:t xml:space="preserve"> DNA-based</w:t>
      </w:r>
      <w:r w:rsidR="001002ED" w:rsidRPr="7B667D58">
        <w:rPr>
          <w:lang w:val="en-US"/>
        </w:rPr>
        <w:t xml:space="preserve"> monitoring </w:t>
      </w:r>
      <w:proofErr w:type="spellStart"/>
      <w:r w:rsidR="001002ED" w:rsidRPr="7B667D58">
        <w:rPr>
          <w:lang w:val="en-US"/>
        </w:rPr>
        <w:t>program</w:t>
      </w:r>
      <w:r w:rsidR="00F667A1">
        <w:rPr>
          <w:lang w:val="en-US"/>
        </w:rPr>
        <w:t>mes</w:t>
      </w:r>
      <w:proofErr w:type="spellEnd"/>
      <w:r w:rsidR="001002ED" w:rsidRPr="7B667D58">
        <w:rPr>
          <w:lang w:val="en-US"/>
        </w:rPr>
        <w:t xml:space="preserve"> seasonality be </w:t>
      </w:r>
      <w:r w:rsidR="00E111C3" w:rsidRPr="7B667D58">
        <w:rPr>
          <w:lang w:val="en-US"/>
        </w:rPr>
        <w:t>considered</w:t>
      </w:r>
      <w:r w:rsidR="00E111C3">
        <w:rPr>
          <w:lang w:val="en-US"/>
        </w:rPr>
        <w:t>.</w:t>
      </w:r>
    </w:p>
    <w:p w14:paraId="6A28BDDC" w14:textId="5000D7D8" w:rsidR="00A53138" w:rsidRDefault="00965946" w:rsidP="009F7D0C">
      <w:pPr>
        <w:pStyle w:val="NMtext"/>
        <w:spacing w:line="360" w:lineRule="auto"/>
      </w:pPr>
      <w:r w:rsidRPr="00965946">
        <w:t xml:space="preserve">It was decided that six samples per freshwater loch were to be collected from the shoreline. This approach was standardised across all freshwater lochs sampled for the Phase 2 eDNA survey. This fixed sample number was considered the reasonable balance between the minimum required for DNA-based sampling, loch accessibility reasons (not all parts of the sampled lochs were accessible by land), and available contractor resources (budgetary constraints) to deliver the project work in 2022. By taking that key decision, it was possible to </w:t>
      </w:r>
      <w:r w:rsidRPr="00965946">
        <w:lastRenderedPageBreak/>
        <w:t>increase the total number of freshwater lochs that could be sampled for metabarcoding analysis from the shoreline, and in doing so expand breadth of the overall habitat pressure gradient assessed. The need for eDNA shoreline sampling was also based on future-proofing considerations such as potential constraints on SG resources (i.e. to support in-lake open-water sampling by boat) in future years for investigative and long-term biodiversity monitoring purposes, if DNA-based monitoring were rolled out for freshwater lochs at national scale.</w:t>
      </w:r>
      <w:r>
        <w:t xml:space="preserve"> </w:t>
      </w:r>
      <w:r w:rsidR="3C4B34B0">
        <w:t>F</w:t>
      </w:r>
      <w:r w:rsidR="360B1A26">
        <w:t xml:space="preserve">ollowing </w:t>
      </w:r>
      <w:r w:rsidR="3C4B34B0">
        <w:t xml:space="preserve">extensive consideration </w:t>
      </w:r>
      <w:r w:rsidR="2FBBEC1D">
        <w:t>and consultation</w:t>
      </w:r>
      <w:r w:rsidR="4224BB6F">
        <w:t xml:space="preserve"> with key project stakeholders</w:t>
      </w:r>
      <w:r w:rsidR="56DD89F4">
        <w:t>, including</w:t>
      </w:r>
      <w:r w:rsidR="4224BB6F">
        <w:t xml:space="preserve"> experts from </w:t>
      </w:r>
      <w:r w:rsidR="56DD89F4">
        <w:t xml:space="preserve">SEPA and </w:t>
      </w:r>
      <w:proofErr w:type="spellStart"/>
      <w:r w:rsidR="56DD89F4">
        <w:t>NatureScot</w:t>
      </w:r>
      <w:proofErr w:type="spellEnd"/>
      <w:r w:rsidR="60865BFD">
        <w:t>,</w:t>
      </w:r>
      <w:r w:rsidR="599E0581">
        <w:t xml:space="preserve"> </w:t>
      </w:r>
      <w:r w:rsidR="3C4B34B0">
        <w:t xml:space="preserve">a total of </w:t>
      </w:r>
      <w:r w:rsidR="0F5ACBBD">
        <w:t>15</w:t>
      </w:r>
      <w:r w:rsidR="7A7DD266">
        <w:t xml:space="preserve"> </w:t>
      </w:r>
      <w:r w:rsidR="56DD89F4">
        <w:t xml:space="preserve">freshwater </w:t>
      </w:r>
      <w:r w:rsidR="7A7DD266">
        <w:t>lochs</w:t>
      </w:r>
      <w:r w:rsidR="25F478F9">
        <w:t xml:space="preserve"> (Figure </w:t>
      </w:r>
      <w:r w:rsidR="44802A62">
        <w:t>3</w:t>
      </w:r>
      <w:r w:rsidR="25F478F9">
        <w:t>)</w:t>
      </w:r>
      <w:r w:rsidR="599E0581">
        <w:t xml:space="preserve"> were selected</w:t>
      </w:r>
      <w:r w:rsidR="3AAC2C1D">
        <w:t xml:space="preserve"> based on their location wit</w:t>
      </w:r>
      <w:r w:rsidR="6E1452C3">
        <w:t>hin, or their proximity to</w:t>
      </w:r>
      <w:r w:rsidR="3AAC2C1D">
        <w:t xml:space="preserve"> LLTNP,</w:t>
      </w:r>
      <w:r w:rsidR="180959ED">
        <w:t xml:space="preserve"> accessibility</w:t>
      </w:r>
      <w:r w:rsidR="1AD9A991">
        <w:t xml:space="preserve"> by road, and where </w:t>
      </w:r>
      <w:r w:rsidR="0C2CBBC4">
        <w:t>shore</w:t>
      </w:r>
      <w:r w:rsidR="2D8B20AF">
        <w:t>line</w:t>
      </w:r>
      <w:r w:rsidR="1AD9A991">
        <w:t xml:space="preserve"> sampling would be sufficient</w:t>
      </w:r>
      <w:r w:rsidR="70DC49C0">
        <w:t xml:space="preserve"> (to minimize resource constraints, also keeping in mind potential future monitoring progra</w:t>
      </w:r>
      <w:r w:rsidR="2160E08E">
        <w:t>m</w:t>
      </w:r>
      <w:r w:rsidR="36D03D39">
        <w:t>me</w:t>
      </w:r>
      <w:r w:rsidR="2160E08E">
        <w:t>s</w:t>
      </w:r>
      <w:r w:rsidR="70DC49C0">
        <w:t>)</w:t>
      </w:r>
      <w:r w:rsidR="0C2CBBC4">
        <w:t>.</w:t>
      </w:r>
      <w:r w:rsidR="2F7A20D1">
        <w:t xml:space="preserve"> All </w:t>
      </w:r>
      <w:r w:rsidR="004A1ACB">
        <w:t>15</w:t>
      </w:r>
      <w:r w:rsidR="2F7A20D1">
        <w:t xml:space="preserve"> lochs</w:t>
      </w:r>
      <w:r w:rsidR="5526846B">
        <w:t xml:space="preserve"> </w:t>
      </w:r>
      <w:r w:rsidR="6E579B39">
        <w:t>had previously been</w:t>
      </w:r>
      <w:r w:rsidR="5526846B">
        <w:t xml:space="preserve"> </w:t>
      </w:r>
      <w:r w:rsidR="068690D1">
        <w:t>classified</w:t>
      </w:r>
      <w:r w:rsidR="551AA7D2">
        <w:t xml:space="preserve"> </w:t>
      </w:r>
      <w:r w:rsidR="4674D036">
        <w:t>by SEPA</w:t>
      </w:r>
      <w:r w:rsidR="068690D1">
        <w:t xml:space="preserve"> using the WFD ‘overall status’ designations</w:t>
      </w:r>
      <w:r w:rsidR="7F10115C">
        <w:t xml:space="preserve"> and we chose them against the criteria specified that could be met for</w:t>
      </w:r>
      <w:r w:rsidR="07357912">
        <w:t xml:space="preserve"> high, good</w:t>
      </w:r>
      <w:r w:rsidR="551AA7D2">
        <w:t xml:space="preserve">, moderate, </w:t>
      </w:r>
      <w:r>
        <w:t>and</w:t>
      </w:r>
      <w:r w:rsidR="551AA7D2">
        <w:t xml:space="preserve"> poor</w:t>
      </w:r>
      <w:r w:rsidR="513548B2">
        <w:t xml:space="preserve"> classification status</w:t>
      </w:r>
      <w:r w:rsidR="551AA7D2">
        <w:t xml:space="preserve">. </w:t>
      </w:r>
      <w:r w:rsidR="14FDE168">
        <w:t>However, no representative loch examples were available for bad classification status that met all the criteria we had specified and were not significantly impacted by hydrology and/or morphology pressures.</w:t>
      </w:r>
      <w:r w:rsidR="551AA7D2">
        <w:t xml:space="preserve"> </w:t>
      </w:r>
      <w:r w:rsidR="2882533F">
        <w:t xml:space="preserve">Within our selected criteria of ‘large’ and ‘low </w:t>
      </w:r>
      <w:r w:rsidR="778D808C">
        <w:t>alkalinity’</w:t>
      </w:r>
      <w:r w:rsidR="25B3F857">
        <w:t xml:space="preserve"> (to control for any other </w:t>
      </w:r>
      <w:r w:rsidR="4CA4C94A">
        <w:t xml:space="preserve">potential </w:t>
      </w:r>
      <w:r w:rsidR="25B3F857">
        <w:t>confounding factors)</w:t>
      </w:r>
      <w:r w:rsidR="5733A24D">
        <w:t>,</w:t>
      </w:r>
      <w:r w:rsidR="778D808C">
        <w:t xml:space="preserve"> </w:t>
      </w:r>
      <w:r w:rsidR="6564FB70">
        <w:t xml:space="preserve">three lochs with a </w:t>
      </w:r>
      <w:r w:rsidR="79EA1770">
        <w:t>‘</w:t>
      </w:r>
      <w:r w:rsidR="6564FB70">
        <w:t>high</w:t>
      </w:r>
      <w:r w:rsidR="3A9A0C05">
        <w:t>’</w:t>
      </w:r>
      <w:r w:rsidR="6564FB70">
        <w:t xml:space="preserve"> status were available, five </w:t>
      </w:r>
      <w:r w:rsidR="7E21A412">
        <w:t>‘</w:t>
      </w:r>
      <w:r w:rsidR="6564FB70">
        <w:t>good</w:t>
      </w:r>
      <w:r w:rsidR="06BFE45A">
        <w:t>’</w:t>
      </w:r>
      <w:r w:rsidR="304C1C31">
        <w:t xml:space="preserve">, six </w:t>
      </w:r>
      <w:r w:rsidR="5B2C6A85">
        <w:t>‘</w:t>
      </w:r>
      <w:r w:rsidR="304C1C31">
        <w:t>moderate</w:t>
      </w:r>
      <w:r w:rsidR="3C526AD2">
        <w:t>’</w:t>
      </w:r>
      <w:r w:rsidR="304C1C31">
        <w:t xml:space="preserve">, and one </w:t>
      </w:r>
      <w:r w:rsidR="1656BBB7">
        <w:t>‘</w:t>
      </w:r>
      <w:r w:rsidR="304C1C31">
        <w:t>poor</w:t>
      </w:r>
      <w:r w:rsidR="70055D97">
        <w:t>’</w:t>
      </w:r>
      <w:r w:rsidR="42904FA7">
        <w:t xml:space="preserve"> </w:t>
      </w:r>
      <w:r w:rsidR="304C1C31">
        <w:t>(Table 2).</w:t>
      </w:r>
      <w:r w:rsidR="5B0B482D">
        <w:t xml:space="preserve"> </w:t>
      </w:r>
      <w:r w:rsidR="04C39BE9">
        <w:t>M</w:t>
      </w:r>
      <w:r w:rsidR="2B36652D">
        <w:t>ore than half</w:t>
      </w:r>
      <w:r w:rsidR="04C39BE9">
        <w:t xml:space="preserve"> (</w:t>
      </w:r>
      <w:r w:rsidR="40319E9C">
        <w:t xml:space="preserve">n = </w:t>
      </w:r>
      <w:r w:rsidR="31F8C746">
        <w:t>8</w:t>
      </w:r>
      <w:r w:rsidR="04C39BE9">
        <w:t>)</w:t>
      </w:r>
      <w:r w:rsidR="3F1C81A6">
        <w:t xml:space="preserve"> </w:t>
      </w:r>
      <w:r w:rsidR="5B0B482D">
        <w:t>of the freshwater lochs</w:t>
      </w:r>
      <w:r w:rsidR="40319E9C">
        <w:t>, including Loch Lomond north and south basins,</w:t>
      </w:r>
      <w:r w:rsidR="5B0B482D">
        <w:t xml:space="preserve"> selected </w:t>
      </w:r>
      <w:r w:rsidR="3F1C81A6">
        <w:t xml:space="preserve">for Phase 2 </w:t>
      </w:r>
      <w:r w:rsidR="1621777C">
        <w:t xml:space="preserve">eDNA </w:t>
      </w:r>
      <w:r w:rsidR="3F1C81A6">
        <w:t xml:space="preserve">sampling </w:t>
      </w:r>
      <w:r w:rsidR="5B0B482D">
        <w:t xml:space="preserve">were situated </w:t>
      </w:r>
      <w:r w:rsidR="3F1C81A6">
        <w:t>with</w:t>
      </w:r>
      <w:r w:rsidR="5B0B482D">
        <w:t>in the LLTNP</w:t>
      </w:r>
      <w:r w:rsidR="3F8E0AA3">
        <w:t>, three of which also</w:t>
      </w:r>
      <w:r w:rsidR="00F667A1">
        <w:t xml:space="preserve"> lie</w:t>
      </w:r>
      <w:r w:rsidR="3F8E0AA3">
        <w:t xml:space="preserve"> in </w:t>
      </w:r>
      <w:r w:rsidR="5F268844">
        <w:t xml:space="preserve">the </w:t>
      </w:r>
      <w:proofErr w:type="spellStart"/>
      <w:r w:rsidR="5F268844">
        <w:t>Teith</w:t>
      </w:r>
      <w:proofErr w:type="spellEnd"/>
      <w:r w:rsidR="092CBADD">
        <w:t xml:space="preserve"> S</w:t>
      </w:r>
      <w:r w:rsidR="3B2A1C50">
        <w:t xml:space="preserve">pecial </w:t>
      </w:r>
      <w:r w:rsidR="092CBADD">
        <w:t>A</w:t>
      </w:r>
      <w:r w:rsidR="297CB71A">
        <w:t xml:space="preserve">reas of </w:t>
      </w:r>
      <w:r w:rsidR="092CBADD">
        <w:t>C</w:t>
      </w:r>
      <w:r w:rsidR="7107A3B4">
        <w:t>onservation (SAC</w:t>
      </w:r>
      <w:r w:rsidR="2F848955">
        <w:t>)</w:t>
      </w:r>
      <w:r w:rsidR="5AA1444A">
        <w:t xml:space="preserve"> (Table </w:t>
      </w:r>
      <w:r w:rsidR="7BAFEB38">
        <w:t>4</w:t>
      </w:r>
      <w:r w:rsidR="5AA1444A">
        <w:t>)</w:t>
      </w:r>
      <w:r w:rsidR="5B0B482D">
        <w:t>.</w:t>
      </w:r>
      <w:r w:rsidR="57CD7897">
        <w:t xml:space="preserve"> The other </w:t>
      </w:r>
      <w:r w:rsidR="5950E2EB">
        <w:t xml:space="preserve">freshwater </w:t>
      </w:r>
      <w:r w:rsidR="57CD7897">
        <w:t>lochs</w:t>
      </w:r>
      <w:r w:rsidR="5950E2EB">
        <w:t xml:space="preserve"> selected</w:t>
      </w:r>
      <w:r w:rsidR="57CD7897">
        <w:t xml:space="preserve"> were situated in the </w:t>
      </w:r>
      <w:r w:rsidR="0868BCCF">
        <w:t>Renfrewshire</w:t>
      </w:r>
      <w:r w:rsidR="57CD7897">
        <w:t xml:space="preserve"> (</w:t>
      </w:r>
      <w:r w:rsidR="40319E9C">
        <w:t xml:space="preserve">n = </w:t>
      </w:r>
      <w:r w:rsidR="657FF0FE">
        <w:t>1</w:t>
      </w:r>
      <w:r w:rsidR="57CD7897">
        <w:t>)</w:t>
      </w:r>
      <w:r w:rsidR="5950E2EB">
        <w:t>,</w:t>
      </w:r>
      <w:r w:rsidR="57CD7897">
        <w:t xml:space="preserve"> Argyle and Bute</w:t>
      </w:r>
      <w:r w:rsidR="657FF0FE">
        <w:t xml:space="preserve"> (</w:t>
      </w:r>
      <w:r w:rsidR="40319E9C">
        <w:t xml:space="preserve">n = </w:t>
      </w:r>
      <w:r w:rsidR="657FF0FE">
        <w:t>3)</w:t>
      </w:r>
      <w:r w:rsidR="57CD7897">
        <w:t xml:space="preserve">, </w:t>
      </w:r>
      <w:r w:rsidR="657FF0FE">
        <w:t xml:space="preserve">and </w:t>
      </w:r>
      <w:r w:rsidR="57CD7897">
        <w:t>Highland</w:t>
      </w:r>
      <w:r w:rsidR="657FF0FE">
        <w:t xml:space="preserve"> (</w:t>
      </w:r>
      <w:r w:rsidR="40319E9C">
        <w:t xml:space="preserve">n = </w:t>
      </w:r>
      <w:r w:rsidR="657FF0FE">
        <w:t xml:space="preserve">3) </w:t>
      </w:r>
      <w:r w:rsidR="0868BCCF">
        <w:t xml:space="preserve">council </w:t>
      </w:r>
      <w:r w:rsidR="657FF0FE">
        <w:t>areas.</w:t>
      </w:r>
      <w:r w:rsidR="57CD7897">
        <w:t xml:space="preserve"> </w:t>
      </w:r>
      <w:r w:rsidR="7D7225B9">
        <w:t xml:space="preserve">Castle Semple is situated in </w:t>
      </w:r>
      <w:r w:rsidR="00B733BC">
        <w:t xml:space="preserve">the </w:t>
      </w:r>
      <w:r w:rsidR="7D7225B9">
        <w:t>RSPB Lochwinnoch nature reserve.</w:t>
      </w:r>
      <w:r w:rsidR="57CD7897">
        <w:t xml:space="preserve"> </w:t>
      </w:r>
      <w:r w:rsidR="4CF2A9D5">
        <w:t xml:space="preserve">Table 4 gives an overview of the designations of conservation importance and protected statuses of each </w:t>
      </w:r>
      <w:r w:rsidR="14F833C6">
        <w:t>sampling location for all habitats.</w:t>
      </w:r>
      <w:r w:rsidR="216F8979">
        <w:t xml:space="preserve"> </w:t>
      </w:r>
      <w:r w:rsidR="40D5B79F">
        <w:t xml:space="preserve">Those </w:t>
      </w:r>
      <w:r w:rsidR="3574AE20">
        <w:t xml:space="preserve">sites </w:t>
      </w:r>
      <w:r w:rsidR="40D5B79F">
        <w:t>which did not fall within Scotland’s designated site network functioned to provide replicates for the habitat condition gradient established for freshwater lochs and will be used a</w:t>
      </w:r>
      <w:r w:rsidR="1242A453">
        <w:t>s a key</w:t>
      </w:r>
      <w:r w:rsidR="40D5B79F">
        <w:t xml:space="preserve"> learning opportunity from Phase 2.</w:t>
      </w:r>
      <w:r w:rsidR="1242A453">
        <w:t xml:space="preserve"> </w:t>
      </w:r>
      <w:r w:rsidR="068690D1">
        <w:t>Some</w:t>
      </w:r>
      <w:r w:rsidR="1242A453">
        <w:t xml:space="preserve"> of the freshwater lochs sampled are grouped (Table 2)</w:t>
      </w:r>
      <w:r w:rsidR="72F114A9">
        <w:t>,</w:t>
      </w:r>
      <w:r w:rsidR="1242A453">
        <w:t xml:space="preserve"> as </w:t>
      </w:r>
      <w:r w:rsidR="068690D1">
        <w:t xml:space="preserve">they are </w:t>
      </w:r>
      <w:r w:rsidR="1242A453">
        <w:t>not routinely monitored by SEPA</w:t>
      </w:r>
      <w:r w:rsidR="72BAA5AD">
        <w:t xml:space="preserve"> for WFD </w:t>
      </w:r>
      <w:r w:rsidR="1AA0FC34">
        <w:t>purposes and</w:t>
      </w:r>
      <w:r w:rsidR="1242A453">
        <w:t xml:space="preserve"> will </w:t>
      </w:r>
      <w:r w:rsidR="068690D1">
        <w:t xml:space="preserve">also </w:t>
      </w:r>
      <w:r w:rsidR="1242A453">
        <w:t>be used as a key learning opportunity from Phase 2</w:t>
      </w:r>
      <w:r w:rsidR="72BAA5AD">
        <w:t>.</w:t>
      </w:r>
    </w:p>
    <w:p w14:paraId="2A819D0D" w14:textId="01C0325E" w:rsidR="00AF4B90" w:rsidRDefault="4AC1F583" w:rsidP="009F7D0C">
      <w:pPr>
        <w:pStyle w:val="NMtext"/>
        <w:spacing w:line="360" w:lineRule="auto"/>
      </w:pPr>
      <w:r>
        <w:lastRenderedPageBreak/>
        <w:t>It was important that</w:t>
      </w:r>
      <w:r w:rsidR="7A1A86B3">
        <w:t xml:space="preserve"> the</w:t>
      </w:r>
      <w:r>
        <w:t xml:space="preserve"> </w:t>
      </w:r>
      <w:bookmarkStart w:id="74" w:name="_Int_DHn1c63b"/>
      <w:proofErr w:type="spellStart"/>
      <w:r>
        <w:t>lochs</w:t>
      </w:r>
      <w:bookmarkEnd w:id="74"/>
      <w:proofErr w:type="spellEnd"/>
      <w:r>
        <w:t xml:space="preserve"> </w:t>
      </w:r>
      <w:r w:rsidR="3E32DA91">
        <w:t xml:space="preserve">were </w:t>
      </w:r>
      <w:r w:rsidR="58C5B66E">
        <w:t xml:space="preserve">reasonably reflective of WFD </w:t>
      </w:r>
      <w:r w:rsidR="1CB2E248">
        <w:t>o</w:t>
      </w:r>
      <w:r w:rsidR="58C5B66E">
        <w:t xml:space="preserve">verall </w:t>
      </w:r>
      <w:r w:rsidR="1CB2E248">
        <w:t>s</w:t>
      </w:r>
      <w:r w:rsidR="58C5B66E">
        <w:t>tatus</w:t>
      </w:r>
      <w:r w:rsidR="30BC400E">
        <w:t xml:space="preserve"> as</w:t>
      </w:r>
      <w:r w:rsidR="58C5B66E">
        <w:t xml:space="preserve"> </w:t>
      </w:r>
      <w:r w:rsidR="13997AB6">
        <w:t>h</w:t>
      </w:r>
      <w:r w:rsidR="3E32DA91">
        <w:t>igh</w:t>
      </w:r>
      <w:r w:rsidR="58C5B66E">
        <w:t xml:space="preserve">, </w:t>
      </w:r>
      <w:r w:rsidR="13997AB6">
        <w:t>g</w:t>
      </w:r>
      <w:r w:rsidR="3E32DA91">
        <w:t>ood</w:t>
      </w:r>
      <w:r w:rsidR="58C5B66E">
        <w:t xml:space="preserve">, </w:t>
      </w:r>
      <w:r w:rsidR="13997AB6">
        <w:t>m</w:t>
      </w:r>
      <w:r w:rsidR="3E32DA91">
        <w:t>oderate</w:t>
      </w:r>
      <w:r w:rsidR="58C5B66E">
        <w:t xml:space="preserve">, </w:t>
      </w:r>
      <w:r w:rsidR="78E308DA">
        <w:t xml:space="preserve">and </w:t>
      </w:r>
      <w:r w:rsidR="13997AB6">
        <w:t>p</w:t>
      </w:r>
      <w:r w:rsidR="3E32DA91">
        <w:t>oor</w:t>
      </w:r>
      <w:r w:rsidR="78E308DA">
        <w:t xml:space="preserve"> or</w:t>
      </w:r>
      <w:r w:rsidR="58C5B66E">
        <w:t xml:space="preserve"> </w:t>
      </w:r>
      <w:r w:rsidR="13997AB6">
        <w:t>b</w:t>
      </w:r>
      <w:r w:rsidR="3E32DA91">
        <w:t>ad</w:t>
      </w:r>
      <w:r w:rsidR="58C5B66E">
        <w:t xml:space="preserve"> ecological status</w:t>
      </w:r>
      <w:r w:rsidR="22615FCC">
        <w:t>, w</w:t>
      </w:r>
      <w:r w:rsidR="58C5B66E">
        <w:t xml:space="preserve">hilst also ensuring the </w:t>
      </w:r>
      <w:r w:rsidR="1CB2E248">
        <w:t>o</w:t>
      </w:r>
      <w:r w:rsidR="58C5B66E">
        <w:t xml:space="preserve">verall </w:t>
      </w:r>
      <w:r w:rsidR="1CB2E248">
        <w:t>h</w:t>
      </w:r>
      <w:r w:rsidR="58C5B66E">
        <w:t xml:space="preserve">ydrology </w:t>
      </w:r>
      <w:r w:rsidR="1CB2E248">
        <w:t>s</w:t>
      </w:r>
      <w:r w:rsidR="58C5B66E">
        <w:t xml:space="preserve">tatus </w:t>
      </w:r>
      <w:r w:rsidR="13652C4E">
        <w:t>remained</w:t>
      </w:r>
      <w:r w:rsidR="58C5B66E">
        <w:t xml:space="preserve"> </w:t>
      </w:r>
      <w:r w:rsidR="1CB2E248">
        <w:t>h</w:t>
      </w:r>
      <w:r w:rsidR="58C5B66E">
        <w:t>igh so that impacts from major known confounding factors (such as hydrology pressure from impoundment or abstraction due to hydropower or water suppl</w:t>
      </w:r>
      <w:r w:rsidR="63BF3513">
        <w:t>ies</w:t>
      </w:r>
      <w:r w:rsidR="58C5B66E">
        <w:t xml:space="preserve">) </w:t>
      </w:r>
      <w:r w:rsidR="22615FCC">
        <w:t>we</w:t>
      </w:r>
      <w:r w:rsidR="58C5B66E">
        <w:t xml:space="preserve">re reasonably minimized wherever feasible, especially if any Scottish </w:t>
      </w:r>
      <w:r w:rsidR="6D65A2F6">
        <w:t>l</w:t>
      </w:r>
      <w:r w:rsidR="23842BB3">
        <w:t>ochs</w:t>
      </w:r>
      <w:r w:rsidR="58C5B66E">
        <w:t xml:space="preserve"> are designated as Heavily Modified Waterbodies (HMWBs) and Grouped Waterbodies. </w:t>
      </w:r>
      <w:r w:rsidR="32FCC073">
        <w:t>We s</w:t>
      </w:r>
      <w:r w:rsidR="58DFC36A">
        <w:t xml:space="preserve">elected </w:t>
      </w:r>
      <w:r w:rsidR="7AE5CE0C">
        <w:t>l</w:t>
      </w:r>
      <w:r w:rsidR="468E307E">
        <w:t xml:space="preserve">ochs </w:t>
      </w:r>
      <w:r w:rsidR="58DFC36A">
        <w:t>that were</w:t>
      </w:r>
      <w:r w:rsidR="63BF3513">
        <w:t>:</w:t>
      </w:r>
    </w:p>
    <w:p w14:paraId="12DB36EA" w14:textId="2EB20C0C" w:rsidR="007B2BEA" w:rsidRDefault="640F1BF9" w:rsidP="009F7D0C">
      <w:pPr>
        <w:pStyle w:val="ListParagraph"/>
        <w:numPr>
          <w:ilvl w:val="0"/>
          <w:numId w:val="57"/>
        </w:numPr>
        <w:spacing w:line="360" w:lineRule="auto"/>
        <w:rPr>
          <w:rFonts w:ascii="Source Sans Pro Light" w:hAnsi="Source Sans Pro Light"/>
          <w:lang w:val="en-US"/>
        </w:rPr>
      </w:pPr>
      <w:r w:rsidRPr="3C51F64D">
        <w:rPr>
          <w:rFonts w:ascii="Source Sans Pro Light" w:hAnsi="Source Sans Pro Light"/>
          <w:lang w:val="en-US"/>
        </w:rPr>
        <w:t>Lowland situated (</w:t>
      </w:r>
      <w:r w:rsidR="5661814A" w:rsidRPr="3C51F64D">
        <w:rPr>
          <w:rFonts w:ascii="Source Sans Pro Light" w:hAnsi="Source Sans Pro Light"/>
          <w:lang w:val="en-US"/>
        </w:rPr>
        <w:t>Altitude type &lt;200 m</w:t>
      </w:r>
      <w:r w:rsidR="5B21A467" w:rsidRPr="3C51F64D">
        <w:rPr>
          <w:rFonts w:ascii="Source Sans Pro Light" w:hAnsi="Source Sans Pro Light"/>
          <w:lang w:val="en-US"/>
        </w:rPr>
        <w:t xml:space="preserve"> ac</w:t>
      </w:r>
      <w:r w:rsidR="6854B650" w:rsidRPr="3C51F64D">
        <w:rPr>
          <w:rFonts w:ascii="Source Sans Pro Light" w:hAnsi="Source Sans Pro Light"/>
          <w:lang w:val="en-US"/>
        </w:rPr>
        <w:t xml:space="preserve">cording to </w:t>
      </w:r>
      <w:r w:rsidRPr="3C51F64D">
        <w:rPr>
          <w:rFonts w:ascii="Source Sans Pro Light" w:hAnsi="Source Sans Pro Light"/>
          <w:lang w:val="en-US"/>
        </w:rPr>
        <w:t>WFD</w:t>
      </w:r>
      <w:r w:rsidR="03261B9A" w:rsidRPr="3C51F64D">
        <w:rPr>
          <w:rFonts w:ascii="Source Sans Pro Light" w:hAnsi="Source Sans Pro Light"/>
          <w:lang w:val="en-US"/>
        </w:rPr>
        <w:t>-UTKAG</w:t>
      </w:r>
      <w:r w:rsidR="33628780" w:rsidRPr="3C51F64D">
        <w:rPr>
          <w:rFonts w:ascii="Source Sans Pro Light" w:hAnsi="Source Sans Pro Light"/>
          <w:lang w:val="en-US"/>
        </w:rPr>
        <w:t>, 2004</w:t>
      </w:r>
      <w:r w:rsidRPr="3C51F64D">
        <w:rPr>
          <w:rFonts w:ascii="Source Sans Pro Light" w:hAnsi="Source Sans Pro Light"/>
          <w:lang w:val="en-US"/>
        </w:rPr>
        <w:t>)</w:t>
      </w:r>
    </w:p>
    <w:p w14:paraId="260BECFF" w14:textId="5B296F53" w:rsidR="00CE10C0" w:rsidRDefault="42BA4714" w:rsidP="009F7D0C">
      <w:pPr>
        <w:pStyle w:val="ListParagraph"/>
        <w:numPr>
          <w:ilvl w:val="0"/>
          <w:numId w:val="57"/>
        </w:numPr>
        <w:spacing w:line="360" w:lineRule="auto"/>
        <w:rPr>
          <w:rFonts w:ascii="Source Sans Pro Light" w:hAnsi="Source Sans Pro Light"/>
          <w:lang w:val="en-US"/>
        </w:rPr>
      </w:pPr>
      <w:r w:rsidRPr="3C51F64D">
        <w:rPr>
          <w:rFonts w:ascii="Source Sans Pro Light" w:hAnsi="Source Sans Pro Light"/>
          <w:lang w:val="en-US"/>
        </w:rPr>
        <w:t>H</w:t>
      </w:r>
      <w:r w:rsidR="124052F5" w:rsidRPr="3C51F64D">
        <w:rPr>
          <w:rFonts w:ascii="Source Sans Pro Light" w:hAnsi="Source Sans Pro Light"/>
          <w:lang w:val="en-US"/>
        </w:rPr>
        <w:t xml:space="preserve">ave a </w:t>
      </w:r>
      <w:r w:rsidR="3661EAF5" w:rsidRPr="3C51F64D">
        <w:rPr>
          <w:rFonts w:ascii="Source Sans Pro Light" w:hAnsi="Source Sans Pro Light"/>
          <w:lang w:val="en-US"/>
        </w:rPr>
        <w:t>large</w:t>
      </w:r>
      <w:r w:rsidR="124052F5" w:rsidRPr="3C51F64D">
        <w:rPr>
          <w:rFonts w:ascii="Source Sans Pro Light" w:hAnsi="Source Sans Pro Light"/>
          <w:lang w:val="en-US"/>
        </w:rPr>
        <w:t xml:space="preserve"> surface area (</w:t>
      </w:r>
      <w:r w:rsidR="3EF2B761" w:rsidRPr="3C51F64D">
        <w:rPr>
          <w:rFonts w:ascii="Source Sans Pro Light" w:hAnsi="Source Sans Pro Light"/>
          <w:lang w:val="en-US"/>
        </w:rPr>
        <w:t>s</w:t>
      </w:r>
      <w:r w:rsidR="124052F5" w:rsidRPr="3C51F64D">
        <w:rPr>
          <w:rFonts w:ascii="Source Sans Pro Light" w:hAnsi="Source Sans Pro Light"/>
          <w:lang w:val="en-US"/>
        </w:rPr>
        <w:t xml:space="preserve">ize type </w:t>
      </w:r>
      <w:r w:rsidR="6854B650" w:rsidRPr="3C51F64D">
        <w:rPr>
          <w:rFonts w:ascii="Source Sans Pro Light" w:hAnsi="Source Sans Pro Light"/>
          <w:lang w:val="en-US"/>
        </w:rPr>
        <w:t xml:space="preserve">≥ </w:t>
      </w:r>
      <w:r w:rsidR="124052F5" w:rsidRPr="3C51F64D">
        <w:rPr>
          <w:rFonts w:ascii="Source Sans Pro Light" w:hAnsi="Source Sans Pro Light"/>
          <w:lang w:val="en-US"/>
        </w:rPr>
        <w:t>0.5 km</w:t>
      </w:r>
      <w:r w:rsidR="124052F5" w:rsidRPr="3C51F64D">
        <w:rPr>
          <w:rFonts w:ascii="Source Sans Pro Light" w:hAnsi="Source Sans Pro Light"/>
          <w:vertAlign w:val="superscript"/>
          <w:lang w:val="en-US"/>
        </w:rPr>
        <w:t>2</w:t>
      </w:r>
      <w:r w:rsidR="124052F5" w:rsidRPr="3C51F64D">
        <w:rPr>
          <w:rFonts w:ascii="Source Sans Pro Light" w:hAnsi="Source Sans Pro Light"/>
          <w:lang w:val="en-US"/>
        </w:rPr>
        <w:t xml:space="preserve"> in surface area</w:t>
      </w:r>
      <w:r w:rsidR="6854B650" w:rsidRPr="3C51F64D">
        <w:rPr>
          <w:rFonts w:ascii="Source Sans Pro Light" w:hAnsi="Source Sans Pro Light"/>
          <w:lang w:val="en-US"/>
        </w:rPr>
        <w:t xml:space="preserve"> according to WFD</w:t>
      </w:r>
      <w:r w:rsidR="716C09F6" w:rsidRPr="3C51F64D">
        <w:rPr>
          <w:rFonts w:ascii="Source Sans Pro Light" w:hAnsi="Source Sans Pro Light"/>
          <w:lang w:val="en-US"/>
        </w:rPr>
        <w:t>-UTKAG</w:t>
      </w:r>
      <w:r w:rsidR="33628780" w:rsidRPr="3C51F64D">
        <w:rPr>
          <w:rFonts w:ascii="Source Sans Pro Light" w:hAnsi="Source Sans Pro Light"/>
          <w:lang w:val="en-US"/>
        </w:rPr>
        <w:t>, 2004</w:t>
      </w:r>
      <w:r w:rsidR="124052F5" w:rsidRPr="3C51F64D">
        <w:rPr>
          <w:rFonts w:ascii="Source Sans Pro Light" w:hAnsi="Source Sans Pro Light"/>
          <w:lang w:val="en-US"/>
        </w:rPr>
        <w:t>)</w:t>
      </w:r>
    </w:p>
    <w:p w14:paraId="1959D982" w14:textId="0B9733E4" w:rsidR="00F23F28" w:rsidRDefault="00654D3D" w:rsidP="009F7D0C">
      <w:pPr>
        <w:pStyle w:val="ListParagraph"/>
        <w:numPr>
          <w:ilvl w:val="0"/>
          <w:numId w:val="57"/>
        </w:numPr>
        <w:spacing w:line="360" w:lineRule="auto"/>
        <w:rPr>
          <w:rFonts w:ascii="Source Sans Pro Light" w:hAnsi="Source Sans Pro Light"/>
          <w:lang w:val="en-US"/>
        </w:rPr>
      </w:pPr>
      <w:r>
        <w:rPr>
          <w:rFonts w:ascii="Source Sans Pro Light" w:hAnsi="Source Sans Pro Light"/>
          <w:lang w:val="en-US"/>
        </w:rPr>
        <w:t>S</w:t>
      </w:r>
      <w:r w:rsidR="00F23F28" w:rsidRPr="00F23F28">
        <w:rPr>
          <w:rFonts w:ascii="Source Sans Pro Light" w:hAnsi="Source Sans Pro Light"/>
          <w:lang w:val="en-US"/>
        </w:rPr>
        <w:t xml:space="preserve">ituated within a reasonably similar geographic area and climatic envelope, with most lake sampling constrained to the LLTNP focal study area, with some acceptable distances up to </w:t>
      </w:r>
      <w:r w:rsidR="379A966C" w:rsidRPr="2C37D369">
        <w:rPr>
          <w:rFonts w:ascii="Source Sans Pro Light" w:hAnsi="Source Sans Pro Light"/>
          <w:lang w:val="en-US"/>
        </w:rPr>
        <w:t>a</w:t>
      </w:r>
      <w:r w:rsidR="00F23F28" w:rsidRPr="2C37D369">
        <w:rPr>
          <w:rFonts w:ascii="Source Sans Pro Light" w:hAnsi="Source Sans Pro Light"/>
          <w:lang w:val="en-US"/>
        </w:rPr>
        <w:t xml:space="preserve"> </w:t>
      </w:r>
      <w:r w:rsidR="00F23F28" w:rsidRPr="00F23F28">
        <w:rPr>
          <w:rFonts w:ascii="Source Sans Pro Light" w:hAnsi="Source Sans Pro Light"/>
          <w:lang w:val="en-US"/>
        </w:rPr>
        <w:t>100</w:t>
      </w:r>
      <w:r w:rsidR="00505D5C">
        <w:rPr>
          <w:rFonts w:ascii="Source Sans Pro Light" w:hAnsi="Source Sans Pro Light"/>
          <w:lang w:val="en-US"/>
        </w:rPr>
        <w:t xml:space="preserve"> </w:t>
      </w:r>
      <w:r w:rsidR="00F23F28" w:rsidRPr="00F23F28">
        <w:rPr>
          <w:rFonts w:ascii="Source Sans Pro Light" w:hAnsi="Source Sans Pro Light"/>
          <w:lang w:val="en-US"/>
        </w:rPr>
        <w:t xml:space="preserve">km radius beyond LLTNP </w:t>
      </w:r>
      <w:proofErr w:type="gramStart"/>
      <w:r w:rsidR="00F23F28" w:rsidRPr="00F23F28">
        <w:rPr>
          <w:rFonts w:ascii="Source Sans Pro Light" w:hAnsi="Source Sans Pro Light"/>
          <w:lang w:val="en-US"/>
        </w:rPr>
        <w:t>boundaries</w:t>
      </w:r>
      <w:proofErr w:type="gramEnd"/>
    </w:p>
    <w:p w14:paraId="6649D21A" w14:textId="5493ED1E" w:rsidR="00694028" w:rsidRDefault="66DCC655" w:rsidP="009F7D0C">
      <w:pPr>
        <w:pStyle w:val="ListParagraph"/>
        <w:numPr>
          <w:ilvl w:val="0"/>
          <w:numId w:val="57"/>
        </w:numPr>
        <w:spacing w:line="360" w:lineRule="auto"/>
        <w:rPr>
          <w:rFonts w:ascii="Source Sans Pro Light" w:hAnsi="Source Sans Pro Light"/>
          <w:lang w:val="en-US"/>
        </w:rPr>
      </w:pPr>
      <w:r w:rsidRPr="3C51F64D">
        <w:rPr>
          <w:rFonts w:ascii="Source Sans Pro Light" w:hAnsi="Source Sans Pro Light"/>
          <w:lang w:val="en-US"/>
        </w:rPr>
        <w:t>R</w:t>
      </w:r>
      <w:r w:rsidR="561264F7" w:rsidRPr="3C51F64D">
        <w:rPr>
          <w:rFonts w:ascii="Source Sans Pro Light" w:hAnsi="Source Sans Pro Light"/>
          <w:lang w:val="en-US"/>
        </w:rPr>
        <w:t>easonably representative of standing waterbodies located within the focal study area of LLTNP</w:t>
      </w:r>
      <w:r w:rsidR="67BED074" w:rsidRPr="3C51F64D">
        <w:rPr>
          <w:rFonts w:ascii="Source Sans Pro Light" w:hAnsi="Source Sans Pro Light"/>
          <w:lang w:val="en-US"/>
        </w:rPr>
        <w:t>:</w:t>
      </w:r>
      <w:r w:rsidR="561264F7" w:rsidRPr="3C51F64D">
        <w:rPr>
          <w:rFonts w:ascii="Source Sans Pro Light" w:hAnsi="Source Sans Pro Light"/>
          <w:lang w:val="en-US"/>
        </w:rPr>
        <w:t xml:space="preserve"> </w:t>
      </w:r>
    </w:p>
    <w:p w14:paraId="09191835" w14:textId="724946D5" w:rsidR="00D82AB2" w:rsidRDefault="67BED074" w:rsidP="009F7D0C">
      <w:pPr>
        <w:pStyle w:val="ListParagraph"/>
        <w:numPr>
          <w:ilvl w:val="1"/>
          <w:numId w:val="57"/>
        </w:numPr>
        <w:spacing w:line="360" w:lineRule="auto"/>
        <w:rPr>
          <w:rFonts w:ascii="Source Sans Pro Light" w:hAnsi="Source Sans Pro Light"/>
          <w:lang w:val="en-US"/>
        </w:rPr>
      </w:pPr>
      <w:r w:rsidRPr="3C51F64D">
        <w:rPr>
          <w:rFonts w:ascii="Source Sans Pro Light" w:hAnsi="Source Sans Pro Light"/>
          <w:lang w:val="en-US"/>
        </w:rPr>
        <w:t xml:space="preserve">Mostly </w:t>
      </w:r>
      <w:r w:rsidR="319AB2CF" w:rsidRPr="3C51F64D">
        <w:rPr>
          <w:rFonts w:ascii="Source Sans Pro Light" w:hAnsi="Source Sans Pro Light"/>
          <w:lang w:val="en-US"/>
        </w:rPr>
        <w:t>l</w:t>
      </w:r>
      <w:r w:rsidR="561264F7" w:rsidRPr="3C51F64D">
        <w:rPr>
          <w:rFonts w:ascii="Source Sans Pro Light" w:hAnsi="Source Sans Pro Light"/>
          <w:lang w:val="en-US"/>
        </w:rPr>
        <w:t xml:space="preserve">ow </w:t>
      </w:r>
      <w:r w:rsidR="319AB2CF" w:rsidRPr="3C51F64D">
        <w:rPr>
          <w:rFonts w:ascii="Source Sans Pro Light" w:hAnsi="Source Sans Pro Light"/>
          <w:lang w:val="en-US"/>
        </w:rPr>
        <w:t>a</w:t>
      </w:r>
      <w:r w:rsidR="561264F7" w:rsidRPr="3C51F64D">
        <w:rPr>
          <w:rFonts w:ascii="Source Sans Pro Light" w:hAnsi="Source Sans Pro Light"/>
          <w:lang w:val="en-US"/>
        </w:rPr>
        <w:t xml:space="preserve">lkalinity, with some acceptable </w:t>
      </w:r>
      <w:r w:rsidR="266F32E8" w:rsidRPr="3C51F64D">
        <w:rPr>
          <w:rFonts w:ascii="Source Sans Pro Light" w:hAnsi="Source Sans Pro Light"/>
          <w:lang w:val="en-US"/>
        </w:rPr>
        <w:t xml:space="preserve">and occasional </w:t>
      </w:r>
      <w:r w:rsidR="561264F7" w:rsidRPr="3C51F64D">
        <w:rPr>
          <w:rFonts w:ascii="Source Sans Pro Light" w:hAnsi="Source Sans Pro Light"/>
          <w:lang w:val="en-US"/>
        </w:rPr>
        <w:t xml:space="preserve">deviation into </w:t>
      </w:r>
      <w:r w:rsidR="7EB98C66" w:rsidRPr="3C51F64D">
        <w:rPr>
          <w:rFonts w:ascii="Source Sans Pro Light" w:hAnsi="Source Sans Pro Light"/>
          <w:lang w:val="en-US"/>
        </w:rPr>
        <w:t>m</w:t>
      </w:r>
      <w:r w:rsidR="561264F7" w:rsidRPr="3C51F64D">
        <w:rPr>
          <w:rFonts w:ascii="Source Sans Pro Light" w:hAnsi="Source Sans Pro Light"/>
          <w:lang w:val="en-US"/>
        </w:rPr>
        <w:t xml:space="preserve">oderate </w:t>
      </w:r>
      <w:r w:rsidR="7EB98C66" w:rsidRPr="3C51F64D">
        <w:rPr>
          <w:rFonts w:ascii="Source Sans Pro Light" w:hAnsi="Source Sans Pro Light"/>
          <w:lang w:val="en-US"/>
        </w:rPr>
        <w:t>a</w:t>
      </w:r>
      <w:r w:rsidR="561264F7" w:rsidRPr="3C51F64D">
        <w:rPr>
          <w:rFonts w:ascii="Source Sans Pro Light" w:hAnsi="Source Sans Pro Light"/>
          <w:lang w:val="en-US"/>
        </w:rPr>
        <w:t xml:space="preserve">lkalinity </w:t>
      </w:r>
      <w:r w:rsidR="33628780" w:rsidRPr="3C51F64D">
        <w:rPr>
          <w:rFonts w:ascii="Source Sans Pro Light" w:hAnsi="Source Sans Pro Light"/>
          <w:lang w:val="en-US"/>
        </w:rPr>
        <w:t>(according to WFD-UKTAG, 2014)</w:t>
      </w:r>
    </w:p>
    <w:p w14:paraId="521BEE09" w14:textId="7481F6BA" w:rsidR="00D82AB2" w:rsidRDefault="10B0CA8E" w:rsidP="009F7D0C">
      <w:pPr>
        <w:pStyle w:val="ListParagraph"/>
        <w:numPr>
          <w:ilvl w:val="1"/>
          <w:numId w:val="57"/>
        </w:numPr>
        <w:spacing w:line="360" w:lineRule="auto"/>
        <w:rPr>
          <w:rFonts w:ascii="Source Sans Pro Light" w:hAnsi="Source Sans Pro Light"/>
          <w:lang w:val="en-US"/>
        </w:rPr>
      </w:pPr>
      <w:r w:rsidRPr="3C51F64D">
        <w:rPr>
          <w:rFonts w:ascii="Source Sans Pro Light" w:hAnsi="Source Sans Pro Light"/>
          <w:lang w:val="en-US"/>
        </w:rPr>
        <w:t>A</w:t>
      </w:r>
      <w:r w:rsidR="561264F7" w:rsidRPr="3C51F64D">
        <w:rPr>
          <w:rFonts w:ascii="Source Sans Pro Light" w:hAnsi="Source Sans Pro Light"/>
          <w:lang w:val="en-US"/>
        </w:rPr>
        <w:t xml:space="preserve"> balanced mixture of </w:t>
      </w:r>
      <w:r w:rsidR="7EB98C66" w:rsidRPr="3C51F64D">
        <w:rPr>
          <w:rFonts w:ascii="Source Sans Pro Light" w:hAnsi="Source Sans Pro Light"/>
          <w:lang w:val="en-US"/>
        </w:rPr>
        <w:t>d</w:t>
      </w:r>
      <w:r w:rsidR="561264F7" w:rsidRPr="3C51F64D">
        <w:rPr>
          <w:rFonts w:ascii="Source Sans Pro Light" w:hAnsi="Source Sans Pro Light"/>
          <w:lang w:val="en-US"/>
        </w:rPr>
        <w:t xml:space="preserve">eep and </w:t>
      </w:r>
      <w:r w:rsidR="7EB98C66" w:rsidRPr="3C51F64D">
        <w:rPr>
          <w:rFonts w:ascii="Source Sans Pro Light" w:hAnsi="Source Sans Pro Light"/>
          <w:lang w:val="en-US"/>
        </w:rPr>
        <w:t>s</w:t>
      </w:r>
      <w:r w:rsidR="561264F7" w:rsidRPr="3C51F64D">
        <w:rPr>
          <w:rFonts w:ascii="Source Sans Pro Light" w:hAnsi="Source Sans Pro Light"/>
          <w:lang w:val="en-US"/>
        </w:rPr>
        <w:t xml:space="preserve">hallow waterbody </w:t>
      </w:r>
      <w:r w:rsidR="7EB98C66" w:rsidRPr="3C51F64D">
        <w:rPr>
          <w:rFonts w:ascii="Source Sans Pro Light" w:hAnsi="Source Sans Pro Light"/>
          <w:lang w:val="en-US"/>
        </w:rPr>
        <w:t>d</w:t>
      </w:r>
      <w:r w:rsidR="561264F7" w:rsidRPr="3C51F64D">
        <w:rPr>
          <w:rFonts w:ascii="Source Sans Pro Light" w:hAnsi="Source Sans Pro Light"/>
          <w:lang w:val="en-US"/>
        </w:rPr>
        <w:t xml:space="preserve">epth types, with </w:t>
      </w:r>
      <w:r w:rsidR="7EB98C66" w:rsidRPr="3C51F64D">
        <w:rPr>
          <w:rFonts w:ascii="Source Sans Pro Light" w:hAnsi="Source Sans Pro Light"/>
          <w:lang w:val="en-US"/>
        </w:rPr>
        <w:t>'v</w:t>
      </w:r>
      <w:r w:rsidR="561264F7" w:rsidRPr="3C51F64D">
        <w:rPr>
          <w:rFonts w:ascii="Source Sans Pro Light" w:hAnsi="Source Sans Pro Light"/>
          <w:lang w:val="en-US"/>
        </w:rPr>
        <w:t xml:space="preserve">ery </w:t>
      </w:r>
      <w:r w:rsidR="7EB98C66" w:rsidRPr="3C51F64D">
        <w:rPr>
          <w:rFonts w:ascii="Source Sans Pro Light" w:hAnsi="Source Sans Pro Light"/>
          <w:lang w:val="en-US"/>
        </w:rPr>
        <w:t>s</w:t>
      </w:r>
      <w:r w:rsidR="561264F7" w:rsidRPr="3C51F64D">
        <w:rPr>
          <w:rFonts w:ascii="Source Sans Pro Light" w:hAnsi="Source Sans Pro Light"/>
          <w:lang w:val="en-US"/>
        </w:rPr>
        <w:t>hallow</w:t>
      </w:r>
      <w:r w:rsidR="7EB98C66" w:rsidRPr="3C51F64D">
        <w:rPr>
          <w:rFonts w:ascii="Source Sans Pro Light" w:hAnsi="Source Sans Pro Light"/>
          <w:lang w:val="en-US"/>
        </w:rPr>
        <w:t>’</w:t>
      </w:r>
      <w:r w:rsidR="561264F7" w:rsidRPr="3C51F64D">
        <w:rPr>
          <w:rFonts w:ascii="Source Sans Pro Light" w:hAnsi="Source Sans Pro Light"/>
          <w:lang w:val="en-US"/>
        </w:rPr>
        <w:t xml:space="preserve"> being the occasional exception</w:t>
      </w:r>
      <w:r w:rsidR="33628780" w:rsidRPr="3C51F64D">
        <w:rPr>
          <w:rFonts w:ascii="Source Sans Pro Light" w:hAnsi="Source Sans Pro Light"/>
          <w:lang w:val="en-US"/>
        </w:rPr>
        <w:t xml:space="preserve"> (according to WFD-UKTAG, 2014)</w:t>
      </w:r>
    </w:p>
    <w:p w14:paraId="40B6AD8E" w14:textId="12514211" w:rsidR="00D82AB2" w:rsidRDefault="4B2BBF58" w:rsidP="009F7D0C">
      <w:pPr>
        <w:pStyle w:val="ListParagraph"/>
        <w:numPr>
          <w:ilvl w:val="1"/>
          <w:numId w:val="57"/>
        </w:numPr>
        <w:spacing w:line="360" w:lineRule="auto"/>
        <w:rPr>
          <w:rFonts w:ascii="Source Sans Pro Light" w:hAnsi="Source Sans Pro Light"/>
          <w:lang w:val="en-US"/>
        </w:rPr>
      </w:pPr>
      <w:r w:rsidRPr="3C51F64D">
        <w:rPr>
          <w:rFonts w:ascii="Source Sans Pro Light" w:hAnsi="Source Sans Pro Light"/>
          <w:lang w:val="en-US"/>
        </w:rPr>
        <w:t>M</w:t>
      </w:r>
      <w:r w:rsidR="561264F7" w:rsidRPr="3C51F64D">
        <w:rPr>
          <w:rFonts w:ascii="Source Sans Pro Light" w:hAnsi="Source Sans Pro Light"/>
          <w:lang w:val="en-US"/>
        </w:rPr>
        <w:t xml:space="preserve">ostly </w:t>
      </w:r>
      <w:r w:rsidR="7EB98C66" w:rsidRPr="3C51F64D">
        <w:rPr>
          <w:rFonts w:ascii="Source Sans Pro Light" w:hAnsi="Source Sans Pro Light"/>
          <w:lang w:val="en-US"/>
        </w:rPr>
        <w:t>c</w:t>
      </w:r>
      <w:r w:rsidR="561264F7" w:rsidRPr="3C51F64D">
        <w:rPr>
          <w:rFonts w:ascii="Source Sans Pro Light" w:hAnsi="Source Sans Pro Light"/>
          <w:lang w:val="en-US"/>
        </w:rPr>
        <w:t xml:space="preserve">lear water </w:t>
      </w:r>
      <w:proofErr w:type="spellStart"/>
      <w:r w:rsidR="561264F7" w:rsidRPr="3C51F64D">
        <w:rPr>
          <w:rFonts w:ascii="Source Sans Pro Light" w:hAnsi="Source Sans Pro Light"/>
          <w:lang w:val="en-US"/>
        </w:rPr>
        <w:t>colour</w:t>
      </w:r>
      <w:proofErr w:type="spellEnd"/>
      <w:r w:rsidR="561264F7" w:rsidRPr="3C51F64D">
        <w:rPr>
          <w:rFonts w:ascii="Source Sans Pro Light" w:hAnsi="Source Sans Pro Light"/>
          <w:lang w:val="en-US"/>
        </w:rPr>
        <w:t xml:space="preserve"> types, with some acceptable </w:t>
      </w:r>
      <w:r w:rsidR="5AEC88C9" w:rsidRPr="3C51F64D">
        <w:rPr>
          <w:rFonts w:ascii="Source Sans Pro Light" w:hAnsi="Source Sans Pro Light"/>
          <w:lang w:val="en-US"/>
        </w:rPr>
        <w:t xml:space="preserve">and occasional </w:t>
      </w:r>
      <w:r w:rsidR="561264F7" w:rsidRPr="3C51F64D">
        <w:rPr>
          <w:rFonts w:ascii="Source Sans Pro Light" w:hAnsi="Source Sans Pro Light"/>
          <w:lang w:val="en-US"/>
        </w:rPr>
        <w:t xml:space="preserve">deviation into </w:t>
      </w:r>
      <w:r w:rsidR="7EB98C66" w:rsidRPr="3C51F64D">
        <w:rPr>
          <w:rFonts w:ascii="Source Sans Pro Light" w:hAnsi="Source Sans Pro Light"/>
          <w:lang w:val="en-US"/>
        </w:rPr>
        <w:t>h</w:t>
      </w:r>
      <w:r w:rsidR="561264F7" w:rsidRPr="3C51F64D">
        <w:rPr>
          <w:rFonts w:ascii="Source Sans Pro Light" w:hAnsi="Source Sans Pro Light"/>
          <w:lang w:val="en-US"/>
        </w:rPr>
        <w:t>umic</w:t>
      </w:r>
      <w:r w:rsidR="5AEC88C9" w:rsidRPr="3C51F64D">
        <w:rPr>
          <w:rFonts w:ascii="Source Sans Pro Light" w:hAnsi="Source Sans Pro Light"/>
          <w:lang w:val="en-US"/>
        </w:rPr>
        <w:t>,</w:t>
      </w:r>
      <w:r w:rsidR="561264F7" w:rsidRPr="3C51F64D">
        <w:rPr>
          <w:rFonts w:ascii="Source Sans Pro Light" w:hAnsi="Source Sans Pro Light"/>
          <w:lang w:val="en-US"/>
        </w:rPr>
        <w:t xml:space="preserve"> </w:t>
      </w:r>
      <w:proofErr w:type="spellStart"/>
      <w:r w:rsidR="7EB98C66" w:rsidRPr="3C51F64D">
        <w:rPr>
          <w:rFonts w:ascii="Source Sans Pro Light" w:hAnsi="Source Sans Pro Light"/>
          <w:lang w:val="en-US"/>
        </w:rPr>
        <w:t>p</w:t>
      </w:r>
      <w:r w:rsidR="561264F7" w:rsidRPr="3C51F64D">
        <w:rPr>
          <w:rFonts w:ascii="Source Sans Pro Light" w:hAnsi="Source Sans Pro Light"/>
          <w:lang w:val="en-US"/>
        </w:rPr>
        <w:t>oly</w:t>
      </w:r>
      <w:r w:rsidR="7EB98C66" w:rsidRPr="3C51F64D">
        <w:rPr>
          <w:rFonts w:ascii="Source Sans Pro Light" w:hAnsi="Source Sans Pro Light"/>
          <w:lang w:val="en-US"/>
        </w:rPr>
        <w:t>h</w:t>
      </w:r>
      <w:r w:rsidR="561264F7" w:rsidRPr="3C51F64D">
        <w:rPr>
          <w:rFonts w:ascii="Source Sans Pro Light" w:hAnsi="Source Sans Pro Light"/>
          <w:lang w:val="en-US"/>
        </w:rPr>
        <w:t>umic</w:t>
      </w:r>
      <w:proofErr w:type="spellEnd"/>
      <w:r w:rsidR="193BC8F6" w:rsidRPr="3C51F64D">
        <w:rPr>
          <w:rFonts w:ascii="Source Sans Pro Light" w:hAnsi="Source Sans Pro Light"/>
          <w:lang w:val="en-US"/>
        </w:rPr>
        <w:t>,</w:t>
      </w:r>
      <w:r w:rsidR="561264F7" w:rsidRPr="3C51F64D">
        <w:rPr>
          <w:rFonts w:ascii="Source Sans Pro Light" w:hAnsi="Source Sans Pro Light"/>
          <w:lang w:val="en-US"/>
        </w:rPr>
        <w:t xml:space="preserve"> or </w:t>
      </w:r>
      <w:r w:rsidR="7EB98C66" w:rsidRPr="3C51F64D">
        <w:rPr>
          <w:rFonts w:ascii="Source Sans Pro Light" w:hAnsi="Source Sans Pro Light"/>
          <w:lang w:val="en-US"/>
        </w:rPr>
        <w:t>u</w:t>
      </w:r>
      <w:r w:rsidR="561264F7" w:rsidRPr="3C51F64D">
        <w:rPr>
          <w:rFonts w:ascii="Source Sans Pro Light" w:hAnsi="Source Sans Pro Light"/>
          <w:lang w:val="en-US"/>
        </w:rPr>
        <w:t>nknown types</w:t>
      </w:r>
      <w:r w:rsidR="33628780" w:rsidRPr="3C51F64D">
        <w:rPr>
          <w:rFonts w:ascii="Source Sans Pro Light" w:hAnsi="Source Sans Pro Light"/>
          <w:lang w:val="en-US"/>
        </w:rPr>
        <w:t xml:space="preserve"> (according to WFD-UKTAG, 2014)</w:t>
      </w:r>
    </w:p>
    <w:p w14:paraId="589F8DAE" w14:textId="77777777" w:rsidR="00A36AD9" w:rsidRDefault="5AEC88C9" w:rsidP="009F7D0C">
      <w:pPr>
        <w:pStyle w:val="ListParagraph"/>
        <w:numPr>
          <w:ilvl w:val="0"/>
          <w:numId w:val="57"/>
        </w:numPr>
        <w:spacing w:line="360" w:lineRule="auto"/>
        <w:rPr>
          <w:rFonts w:ascii="Source Sans Pro Light" w:hAnsi="Source Sans Pro Light"/>
          <w:lang w:val="en-US"/>
        </w:rPr>
      </w:pPr>
      <w:r w:rsidRPr="3C51F64D">
        <w:rPr>
          <w:rFonts w:ascii="Source Sans Pro Light" w:hAnsi="Source Sans Pro Light"/>
          <w:lang w:val="en-US"/>
        </w:rPr>
        <w:t>R</w:t>
      </w:r>
      <w:r w:rsidR="77577BA6" w:rsidRPr="3C51F64D">
        <w:rPr>
          <w:rFonts w:ascii="Source Sans Pro Light" w:hAnsi="Source Sans Pro Light"/>
          <w:lang w:val="en-US"/>
        </w:rPr>
        <w:t>easonably</w:t>
      </w:r>
      <w:r w:rsidR="2D20B007" w:rsidRPr="3C51F64D">
        <w:rPr>
          <w:rFonts w:ascii="Source Sans Pro Light" w:hAnsi="Source Sans Pro Light"/>
          <w:lang w:val="en-US"/>
        </w:rPr>
        <w:t xml:space="preserve"> representative of </w:t>
      </w:r>
      <w:r w:rsidR="77577BA6" w:rsidRPr="3C51F64D">
        <w:rPr>
          <w:rFonts w:ascii="Source Sans Pro Light" w:hAnsi="Source Sans Pro Light"/>
          <w:lang w:val="en-US"/>
        </w:rPr>
        <w:t>a range of land</w:t>
      </w:r>
      <w:r w:rsidR="2CA384A8" w:rsidRPr="3C51F64D">
        <w:rPr>
          <w:rFonts w:ascii="Source Sans Pro Light" w:hAnsi="Source Sans Pro Light"/>
          <w:lang w:val="en-US"/>
        </w:rPr>
        <w:t xml:space="preserve"> use categories including moor</w:t>
      </w:r>
      <w:r w:rsidR="243B49DF" w:rsidRPr="3C51F64D">
        <w:rPr>
          <w:rFonts w:ascii="Source Sans Pro Light" w:hAnsi="Source Sans Pro Light"/>
          <w:lang w:val="en-US"/>
        </w:rPr>
        <w:t>land</w:t>
      </w:r>
      <w:r w:rsidR="2CA384A8" w:rsidRPr="3C51F64D">
        <w:rPr>
          <w:rFonts w:ascii="Source Sans Pro Light" w:hAnsi="Source Sans Pro Light"/>
          <w:lang w:val="en-US"/>
        </w:rPr>
        <w:t>, arable, woodland</w:t>
      </w:r>
      <w:r w:rsidR="7EB98C66" w:rsidRPr="3C51F64D">
        <w:rPr>
          <w:rFonts w:ascii="Source Sans Pro Light" w:hAnsi="Source Sans Pro Light"/>
          <w:lang w:val="en-US"/>
        </w:rPr>
        <w:t>,</w:t>
      </w:r>
      <w:r w:rsidR="2CA384A8" w:rsidRPr="3C51F64D">
        <w:rPr>
          <w:rFonts w:ascii="Source Sans Pro Light" w:hAnsi="Source Sans Pro Light"/>
          <w:lang w:val="en-US"/>
        </w:rPr>
        <w:t xml:space="preserve"> and urban </w:t>
      </w:r>
      <w:r w:rsidR="29A5550B" w:rsidRPr="3C51F64D">
        <w:rPr>
          <w:rFonts w:ascii="Source Sans Pro Light" w:hAnsi="Source Sans Pro Light"/>
          <w:lang w:val="en-US"/>
        </w:rPr>
        <w:t xml:space="preserve">land cover in the surrounding </w:t>
      </w:r>
      <w:proofErr w:type="gramStart"/>
      <w:r w:rsidR="29A5550B" w:rsidRPr="3C51F64D">
        <w:rPr>
          <w:rFonts w:ascii="Source Sans Pro Light" w:hAnsi="Source Sans Pro Light"/>
          <w:lang w:val="en-US"/>
        </w:rPr>
        <w:t>catchments</w:t>
      </w:r>
      <w:proofErr w:type="gramEnd"/>
    </w:p>
    <w:p w14:paraId="607C01A6" w14:textId="641A3931" w:rsidR="17BC35A5" w:rsidRPr="009F7D0C" w:rsidRDefault="005E444A" w:rsidP="009F7D0C">
      <w:pPr>
        <w:pStyle w:val="ListParagraph"/>
        <w:numPr>
          <w:ilvl w:val="0"/>
          <w:numId w:val="57"/>
        </w:numPr>
        <w:spacing w:line="360" w:lineRule="auto"/>
        <w:rPr>
          <w:rFonts w:ascii="Source Sans Pro Light" w:hAnsi="Source Sans Pro Light"/>
          <w:lang w:val="en-US"/>
        </w:rPr>
      </w:pPr>
      <w:r>
        <w:rPr>
          <w:rFonts w:ascii="Source Sans Pro Light" w:hAnsi="Source Sans Pro Light"/>
          <w:lang w:val="en-US"/>
        </w:rPr>
        <w:t>There is recent evidence that some freshwater lochs are impacted</w:t>
      </w:r>
      <w:r w:rsidR="65E40B76" w:rsidRPr="3C51F64D">
        <w:rPr>
          <w:rFonts w:ascii="Source Sans Pro Light" w:hAnsi="Source Sans Pro Light"/>
          <w:lang w:val="en-US"/>
        </w:rPr>
        <w:t xml:space="preserve"> by climate change</w:t>
      </w:r>
      <w:r w:rsidR="006C621A">
        <w:rPr>
          <w:rFonts w:ascii="Source Sans Pro Light" w:hAnsi="Source Sans Pro Light"/>
          <w:lang w:val="en-US"/>
        </w:rPr>
        <w:t xml:space="preserve"> </w:t>
      </w:r>
      <w:r w:rsidR="006C621A">
        <w:rPr>
          <w:rFonts w:ascii="Source Sans Pro Light" w:hAnsi="Source Sans Pro Light"/>
          <w:lang w:val="en-US"/>
        </w:rPr>
        <w:fldChar w:fldCharType="begin"/>
      </w:r>
      <w:r w:rsidR="006C621A">
        <w:rPr>
          <w:rFonts w:ascii="Source Sans Pro Light" w:hAnsi="Source Sans Pro Light"/>
          <w:lang w:val="en-US"/>
        </w:rPr>
        <w:instrText xml:space="preserve"> ADDIN ZOTERO_ITEM CSL_CITATION {"citationID":"DGOPMrE1","properties":{"formattedCitation":"(May et al., 2022)","plainCitation":"(May et al., 2022)","noteIndex":0},"citationItems":[{"id":6741,"uris":["http://zotero.org/users/10679637/items/23L2SY3X"],"itemData":{"id":6741,"type":"document","publisher":"Scotland’s Centre of Expertise for Waters CREW","title":"Assessing climate change impacts on the water quality of Scottish standing waters","URL":"https://www.crew.ac.uk/sites/www.crew.ac.uk/files/publication/CREW%20%E2%80%93%20Assessing%20climate%20change%20impacts%20on%20the%20water%20quality%20of%20Scottish%20standing%20waters_1%2Blink3_0.pdf","author":[{"family":"May","given":"Linda"},{"family":"Taylor","given":"Philip"},{"family":"Gunn","given":"Iain D. M."},{"family":"Thackeray","given":"Stephen J."},{"family":"Carvalho","given":"Laurence R."},{"family":"Hunter","given":"Peter"},{"family":"Corr","given":"Mairéad"},{"family":"Dobel","given":"Anne J."},{"family":"Grant","given":"Alanna"},{"family":"Nash","given":"Gemma"},{"family":"Robinson","given":"Emma"},{"family":"Spears","given":"Bryan M."}],"issued":{"date-parts":[["2022"]]}}}],"schema":"https://github.com/citation-style-language/schema/raw/master/csl-citation.json"} </w:instrText>
      </w:r>
      <w:r w:rsidR="006C621A">
        <w:rPr>
          <w:rFonts w:ascii="Source Sans Pro Light" w:hAnsi="Source Sans Pro Light"/>
          <w:lang w:val="en-US"/>
        </w:rPr>
        <w:fldChar w:fldCharType="separate"/>
      </w:r>
      <w:r w:rsidR="006C621A">
        <w:rPr>
          <w:rFonts w:ascii="Source Sans Pro Light" w:hAnsi="Source Sans Pro Light"/>
          <w:noProof/>
          <w:lang w:val="en-US"/>
        </w:rPr>
        <w:t>(May et al., 2022)</w:t>
      </w:r>
      <w:r w:rsidR="006C621A">
        <w:rPr>
          <w:rFonts w:ascii="Source Sans Pro Light" w:hAnsi="Source Sans Pro Light"/>
          <w:lang w:val="en-US"/>
        </w:rPr>
        <w:fldChar w:fldCharType="end"/>
      </w:r>
      <w:r w:rsidR="006C621A">
        <w:rPr>
          <w:rFonts w:ascii="Source Sans Pro Light" w:hAnsi="Source Sans Pro Light"/>
          <w:lang w:val="en-US"/>
        </w:rPr>
        <w:t>.</w:t>
      </w:r>
      <w:r w:rsidR="53FC0002" w:rsidRPr="3C51F64D">
        <w:rPr>
          <w:rFonts w:ascii="Source Sans Pro Light" w:hAnsi="Source Sans Pro Light"/>
          <w:lang w:val="en-US"/>
        </w:rPr>
        <w:t xml:space="preserve"> </w:t>
      </w:r>
      <w:r w:rsidR="006C621A">
        <w:rPr>
          <w:rFonts w:ascii="Source Sans Pro Light" w:hAnsi="Source Sans Pro Light"/>
          <w:lang w:val="en-US"/>
        </w:rPr>
        <w:t xml:space="preserve">It was </w:t>
      </w:r>
      <w:r w:rsidR="53FC0002" w:rsidRPr="3C51F64D">
        <w:rPr>
          <w:rFonts w:ascii="Source Sans Pro Light" w:hAnsi="Source Sans Pro Light"/>
          <w:lang w:val="en-US"/>
        </w:rPr>
        <w:t xml:space="preserve">found that Loch </w:t>
      </w:r>
      <w:proofErr w:type="spellStart"/>
      <w:r w:rsidR="53FC0002" w:rsidRPr="3C51F64D">
        <w:rPr>
          <w:rFonts w:ascii="Source Sans Pro Light" w:hAnsi="Source Sans Pro Light"/>
          <w:lang w:val="en-US"/>
        </w:rPr>
        <w:t>Achray</w:t>
      </w:r>
      <w:proofErr w:type="spellEnd"/>
      <w:r w:rsidR="53FC0002" w:rsidRPr="3C51F64D">
        <w:rPr>
          <w:rFonts w:ascii="Source Sans Pro Light" w:hAnsi="Source Sans Pro Light"/>
          <w:lang w:val="en-US"/>
        </w:rPr>
        <w:t xml:space="preserve"> and Loch </w:t>
      </w:r>
      <w:proofErr w:type="spellStart"/>
      <w:r w:rsidR="53FC0002" w:rsidRPr="3C51F64D">
        <w:rPr>
          <w:rFonts w:ascii="Source Sans Pro Light" w:hAnsi="Source Sans Pro Light"/>
          <w:lang w:val="en-US"/>
        </w:rPr>
        <w:t>Lubnaig</w:t>
      </w:r>
      <w:proofErr w:type="spellEnd"/>
      <w:r w:rsidR="53FC0002" w:rsidRPr="3C51F64D">
        <w:rPr>
          <w:rFonts w:ascii="Source Sans Pro Light" w:hAnsi="Source Sans Pro Light"/>
          <w:lang w:val="en-US"/>
        </w:rPr>
        <w:t xml:space="preserve"> situated in LLTNP to be amongst the most rapid</w:t>
      </w:r>
      <w:r w:rsidR="08D70E51" w:rsidRPr="3C51F64D">
        <w:rPr>
          <w:rFonts w:ascii="Source Sans Pro Light" w:hAnsi="Source Sans Pro Light"/>
          <w:lang w:val="en-US"/>
        </w:rPr>
        <w:t xml:space="preserve"> </w:t>
      </w:r>
      <w:r w:rsidR="53FC0002" w:rsidRPr="3C51F64D">
        <w:rPr>
          <w:rFonts w:ascii="Source Sans Pro Light" w:hAnsi="Source Sans Pro Light"/>
          <w:lang w:val="en-US"/>
        </w:rPr>
        <w:t>warming standing waters in Scotland, with water temperatures having increased by between 1.0 and 1.3°C per year during 2015-2019)</w:t>
      </w:r>
    </w:p>
    <w:p w14:paraId="6F872226" w14:textId="7A8AF7B7" w:rsidR="00C97FE6" w:rsidRDefault="001802A4" w:rsidP="009F7D0C">
      <w:pPr>
        <w:pStyle w:val="NMtext"/>
        <w:spacing w:line="360" w:lineRule="auto"/>
        <w:rPr>
          <w:lang w:val="en-US"/>
        </w:rPr>
      </w:pPr>
      <w:r w:rsidRPr="007D7435">
        <w:rPr>
          <w:lang w:val="en-US"/>
        </w:rPr>
        <w:t xml:space="preserve">The following key sources of best available data were used </w:t>
      </w:r>
      <w:r w:rsidR="002A4645">
        <w:rPr>
          <w:lang w:val="en-US"/>
        </w:rPr>
        <w:t>to inform</w:t>
      </w:r>
      <w:r w:rsidRPr="007D7435">
        <w:rPr>
          <w:lang w:val="en-US"/>
        </w:rPr>
        <w:t xml:space="preserve"> sampling design for </w:t>
      </w:r>
      <w:r w:rsidR="2E9333E3" w:rsidRPr="2C37D369">
        <w:rPr>
          <w:lang w:val="en-US"/>
        </w:rPr>
        <w:t>the</w:t>
      </w:r>
      <w:r w:rsidRPr="2C37D369">
        <w:rPr>
          <w:lang w:val="en-US"/>
        </w:rPr>
        <w:t xml:space="preserve"> </w:t>
      </w:r>
      <w:r w:rsidR="002A4645">
        <w:rPr>
          <w:lang w:val="en-US"/>
        </w:rPr>
        <w:t>freshwater</w:t>
      </w:r>
      <w:r w:rsidRPr="007D7435">
        <w:rPr>
          <w:lang w:val="en-US"/>
        </w:rPr>
        <w:t xml:space="preserve"> habitat:</w:t>
      </w:r>
    </w:p>
    <w:p w14:paraId="11E20FEA" w14:textId="4B83147E" w:rsidR="00300D62" w:rsidRDefault="00000000" w:rsidP="00300D62">
      <w:pPr>
        <w:pStyle w:val="NMtext"/>
        <w:numPr>
          <w:ilvl w:val="0"/>
          <w:numId w:val="82"/>
        </w:numPr>
        <w:spacing w:line="360" w:lineRule="auto"/>
        <w:rPr>
          <w:lang w:val="en-US"/>
        </w:rPr>
      </w:pPr>
      <w:hyperlink r:id="rId26" w:history="1">
        <w:r w:rsidR="00300D62" w:rsidRPr="00A112AD">
          <w:rPr>
            <w:rStyle w:val="Hyperlink"/>
            <w:lang w:val="en-US"/>
          </w:rPr>
          <w:t xml:space="preserve">Water </w:t>
        </w:r>
        <w:r w:rsidR="00A112AD" w:rsidRPr="00A112AD">
          <w:rPr>
            <w:rStyle w:val="Hyperlink"/>
            <w:lang w:val="en-US"/>
          </w:rPr>
          <w:t>C</w:t>
        </w:r>
        <w:r w:rsidR="00300D62" w:rsidRPr="00A112AD">
          <w:rPr>
            <w:rStyle w:val="Hyperlink"/>
            <w:lang w:val="en-US"/>
          </w:rPr>
          <w:t xml:space="preserve">lassification </w:t>
        </w:r>
        <w:r w:rsidR="00A112AD" w:rsidRPr="00A112AD">
          <w:rPr>
            <w:rStyle w:val="Hyperlink"/>
            <w:lang w:val="en-US"/>
          </w:rPr>
          <w:t>H</w:t>
        </w:r>
        <w:r w:rsidR="00300D62" w:rsidRPr="00A112AD">
          <w:rPr>
            <w:rStyle w:val="Hyperlink"/>
            <w:lang w:val="en-US"/>
          </w:rPr>
          <w:t>ub</w:t>
        </w:r>
      </w:hyperlink>
      <w:r w:rsidR="00300D62">
        <w:rPr>
          <w:lang w:val="en-US"/>
        </w:rPr>
        <w:t xml:space="preserve"> </w:t>
      </w:r>
    </w:p>
    <w:p w14:paraId="5DB73F16" w14:textId="0D424F27" w:rsidR="00A112AD" w:rsidRDefault="00000000" w:rsidP="00300D62">
      <w:pPr>
        <w:pStyle w:val="NMtext"/>
        <w:numPr>
          <w:ilvl w:val="0"/>
          <w:numId w:val="82"/>
        </w:numPr>
        <w:spacing w:line="360" w:lineRule="auto"/>
        <w:rPr>
          <w:lang w:val="en-US"/>
        </w:rPr>
      </w:pPr>
      <w:hyperlink r:id="rId27" w:history="1">
        <w:r w:rsidR="00A112AD" w:rsidRPr="007A5BA1">
          <w:rPr>
            <w:rStyle w:val="Hyperlink"/>
            <w:lang w:val="en-US"/>
          </w:rPr>
          <w:t>UK Lakes Portal</w:t>
        </w:r>
      </w:hyperlink>
    </w:p>
    <w:p w14:paraId="7E65E2F0" w14:textId="542855C6" w:rsidR="007A5BA1" w:rsidRPr="007D7435" w:rsidRDefault="00000000" w:rsidP="00300D62">
      <w:pPr>
        <w:pStyle w:val="NMtext"/>
        <w:numPr>
          <w:ilvl w:val="0"/>
          <w:numId w:val="82"/>
        </w:numPr>
        <w:spacing w:line="360" w:lineRule="auto"/>
        <w:rPr>
          <w:lang w:val="en-US"/>
        </w:rPr>
      </w:pPr>
      <w:hyperlink r:id="rId28" w:history="1">
        <w:r w:rsidR="007A5BA1" w:rsidRPr="009E5370">
          <w:rPr>
            <w:rStyle w:val="Hyperlink"/>
            <w:lang w:val="en-US"/>
          </w:rPr>
          <w:t>Water Framework Directive (WFD)</w:t>
        </w:r>
      </w:hyperlink>
      <w:r w:rsidR="007A5BA1">
        <w:rPr>
          <w:lang w:val="en-US"/>
        </w:rPr>
        <w:t xml:space="preserve"> e.g., </w:t>
      </w:r>
      <w:hyperlink r:id="rId29" w:history="1">
        <w:r w:rsidR="007A5BA1" w:rsidRPr="009E5370">
          <w:rPr>
            <w:rStyle w:val="Hyperlink"/>
            <w:lang w:val="en-US"/>
          </w:rPr>
          <w:t>Guidance on Typology for Lakes for the UK</w:t>
        </w:r>
      </w:hyperlink>
      <w:r w:rsidR="007A5BA1">
        <w:rPr>
          <w:lang w:val="en-US"/>
        </w:rPr>
        <w:t xml:space="preserve"> and </w:t>
      </w:r>
      <w:hyperlink r:id="rId30" w:history="1">
        <w:r w:rsidR="007A5BA1" w:rsidRPr="006C55DA">
          <w:rPr>
            <w:rStyle w:val="Hyperlink"/>
            <w:lang w:val="en-US"/>
          </w:rPr>
          <w:t>Lakes Assessment Methods</w:t>
        </w:r>
      </w:hyperlink>
      <w:r w:rsidR="007A5BA1">
        <w:rPr>
          <w:lang w:val="en-US"/>
        </w:rPr>
        <w:t>.</w:t>
      </w:r>
    </w:p>
    <w:p w14:paraId="2526DB8E" w14:textId="0CD4960A" w:rsidR="00497CEF" w:rsidRPr="006C55DA" w:rsidRDefault="00000000" w:rsidP="009F7D0C">
      <w:pPr>
        <w:pStyle w:val="ListParagraph"/>
        <w:numPr>
          <w:ilvl w:val="0"/>
          <w:numId w:val="58"/>
        </w:numPr>
        <w:spacing w:line="360" w:lineRule="auto"/>
        <w:rPr>
          <w:rStyle w:val="Hyperlink"/>
          <w:rFonts w:ascii="Source Sans Pro Light" w:hAnsi="Source Sans Pro Light"/>
          <w:color w:val="auto"/>
          <w:u w:val="none"/>
          <w:lang w:val="en-US"/>
        </w:rPr>
      </w:pPr>
      <w:hyperlink r:id="rId31">
        <w:r w:rsidR="7DE1A176" w:rsidRPr="3C51F64D">
          <w:rPr>
            <w:rStyle w:val="Hyperlink"/>
            <w:rFonts w:ascii="Source Sans Pro Light" w:hAnsi="Source Sans Pro Light"/>
          </w:rPr>
          <w:t>Assessing climate change impacts on the water quality of Scottish standing waters | CREW | Scotland's Centre of Expertise for Waters</w:t>
        </w:r>
      </w:hyperlink>
    </w:p>
    <w:p w14:paraId="411E6762" w14:textId="50343FEB" w:rsidR="006C55DA" w:rsidRPr="002F29B6" w:rsidRDefault="00000000" w:rsidP="009F7D0C">
      <w:pPr>
        <w:pStyle w:val="ListParagraph"/>
        <w:numPr>
          <w:ilvl w:val="0"/>
          <w:numId w:val="58"/>
        </w:numPr>
        <w:spacing w:line="360" w:lineRule="auto"/>
        <w:rPr>
          <w:rStyle w:val="Hyperlink"/>
          <w:rFonts w:ascii="Source Sans Pro Light" w:hAnsi="Source Sans Pro Light"/>
          <w:color w:val="auto"/>
          <w:u w:val="none"/>
          <w:lang w:val="en-US"/>
        </w:rPr>
      </w:pPr>
      <w:hyperlink r:id="rId32" w:history="1">
        <w:r w:rsidR="006C55DA" w:rsidRPr="002F29B6">
          <w:rPr>
            <w:rStyle w:val="Hyperlink"/>
            <w:rFonts w:ascii="Source Sans Pro Light" w:hAnsi="Source Sans Pro Light"/>
          </w:rPr>
          <w:t>Space Intelligence Scotland landcover</w:t>
        </w:r>
      </w:hyperlink>
    </w:p>
    <w:p w14:paraId="59FC346B" w14:textId="11E47A28" w:rsidR="002F29B6" w:rsidRDefault="00000000" w:rsidP="009F7D0C">
      <w:pPr>
        <w:pStyle w:val="ListParagraph"/>
        <w:numPr>
          <w:ilvl w:val="0"/>
          <w:numId w:val="58"/>
        </w:numPr>
        <w:spacing w:line="360" w:lineRule="auto"/>
        <w:rPr>
          <w:rFonts w:ascii="Source Sans Pro Light" w:hAnsi="Source Sans Pro Light"/>
          <w:lang w:val="en-US"/>
        </w:rPr>
      </w:pPr>
      <w:hyperlink r:id="rId33" w:history="1">
        <w:proofErr w:type="spellStart"/>
        <w:r w:rsidR="002F29B6" w:rsidRPr="00921CC5">
          <w:rPr>
            <w:rStyle w:val="Hyperlink"/>
            <w:rFonts w:ascii="Source Sans Pro Light" w:hAnsi="Source Sans Pro Light"/>
            <w:lang w:val="en-US"/>
          </w:rPr>
          <w:t>NatureScot</w:t>
        </w:r>
        <w:proofErr w:type="spellEnd"/>
        <w:r w:rsidR="002F29B6" w:rsidRPr="00921CC5">
          <w:rPr>
            <w:rStyle w:val="Hyperlink"/>
            <w:rFonts w:ascii="Source Sans Pro Light" w:hAnsi="Source Sans Pro Light"/>
            <w:lang w:val="en-US"/>
          </w:rPr>
          <w:t xml:space="preserve"> Protected areas and species protected areas</w:t>
        </w:r>
      </w:hyperlink>
    </w:p>
    <w:p w14:paraId="65EF7ECA" w14:textId="1B0EA1E5" w:rsidR="00D9077C" w:rsidRPr="00921CC5" w:rsidRDefault="00000000" w:rsidP="00921CC5">
      <w:pPr>
        <w:pStyle w:val="ListParagraph"/>
        <w:numPr>
          <w:ilvl w:val="0"/>
          <w:numId w:val="58"/>
        </w:numPr>
        <w:spacing w:line="360" w:lineRule="auto"/>
        <w:rPr>
          <w:rFonts w:ascii="Source Sans Pro Light" w:hAnsi="Source Sans Pro Light"/>
          <w:lang w:val="en-US"/>
        </w:rPr>
      </w:pPr>
      <w:hyperlink r:id="rId34" w:history="1">
        <w:r w:rsidR="18010F49" w:rsidRPr="00921CC5">
          <w:rPr>
            <w:rStyle w:val="Hyperlink"/>
            <w:rFonts w:ascii="Source Sans Pro Light" w:eastAsia="Yu Gothic Light" w:hAnsi="Source Sans Pro Light"/>
          </w:rPr>
          <w:t>Lochwinnoch Nature Reserve, Renfrewshire, Scotland - The RSPB</w:t>
        </w:r>
      </w:hyperlink>
    </w:p>
    <w:p w14:paraId="07633407" w14:textId="117ED13D" w:rsidR="004E786C" w:rsidRPr="009F7D0C" w:rsidRDefault="0F2DBE5F" w:rsidP="009F7D0C">
      <w:pPr>
        <w:pStyle w:val="ListParagraph"/>
        <w:numPr>
          <w:ilvl w:val="0"/>
          <w:numId w:val="58"/>
        </w:numPr>
        <w:spacing w:line="360" w:lineRule="auto"/>
        <w:rPr>
          <w:rFonts w:ascii="Source Sans Pro Light" w:hAnsi="Source Sans Pro Light"/>
          <w:lang w:val="en-US"/>
        </w:rPr>
      </w:pPr>
      <w:r w:rsidRPr="3C51F64D">
        <w:rPr>
          <w:rFonts w:ascii="Source Sans Pro Light" w:hAnsi="Source Sans Pro Light"/>
          <w:lang w:val="en-US"/>
        </w:rPr>
        <w:t>C</w:t>
      </w:r>
      <w:r w:rsidR="09BE56D0" w:rsidRPr="3C51F64D">
        <w:rPr>
          <w:rFonts w:ascii="Source Sans Pro Light" w:hAnsi="Source Sans Pro Light"/>
          <w:lang w:val="en-US"/>
        </w:rPr>
        <w:t xml:space="preserve">onsultation with key stakeholders from Scottish Government </w:t>
      </w:r>
      <w:proofErr w:type="spellStart"/>
      <w:r w:rsidR="4C46E38A" w:rsidRPr="3C51F64D">
        <w:rPr>
          <w:rFonts w:ascii="Source Sans Pro Light" w:hAnsi="Source Sans Pro Light"/>
          <w:lang w:val="en-US"/>
        </w:rPr>
        <w:t>organisations</w:t>
      </w:r>
      <w:proofErr w:type="spellEnd"/>
    </w:p>
    <w:p w14:paraId="1431139B" w14:textId="43758358" w:rsidR="001802A4" w:rsidRDefault="1F3E6026" w:rsidP="009F7D0C">
      <w:pPr>
        <w:pStyle w:val="NMtext"/>
        <w:spacing w:after="0" w:line="360" w:lineRule="auto"/>
        <w:rPr>
          <w:lang w:val="en-US"/>
        </w:rPr>
      </w:pPr>
      <w:r w:rsidRPr="3C51F64D">
        <w:rPr>
          <w:lang w:val="en-US"/>
        </w:rPr>
        <w:t xml:space="preserve">A total of 15 </w:t>
      </w:r>
      <w:r w:rsidR="2F535B87" w:rsidRPr="3C51F64D">
        <w:rPr>
          <w:lang w:val="en-US"/>
        </w:rPr>
        <w:t xml:space="preserve">freshwater </w:t>
      </w:r>
      <w:r w:rsidR="0A13C2A9" w:rsidRPr="3C51F64D">
        <w:rPr>
          <w:lang w:val="en-US"/>
        </w:rPr>
        <w:t>l</w:t>
      </w:r>
      <w:r w:rsidR="7D4270D2" w:rsidRPr="3C51F64D">
        <w:rPr>
          <w:lang w:val="en-US"/>
        </w:rPr>
        <w:t xml:space="preserve">ochs </w:t>
      </w:r>
      <w:r w:rsidRPr="3C51F64D">
        <w:rPr>
          <w:lang w:val="en-US"/>
        </w:rPr>
        <w:t xml:space="preserve">were </w:t>
      </w:r>
      <w:r w:rsidR="606C977A" w:rsidRPr="3C51F64D">
        <w:rPr>
          <w:lang w:val="en-US"/>
        </w:rPr>
        <w:t>selected based</w:t>
      </w:r>
      <w:r w:rsidRPr="3C51F64D">
        <w:rPr>
          <w:lang w:val="en-US"/>
        </w:rPr>
        <w:t xml:space="preserve"> on the above criteria. </w:t>
      </w:r>
      <w:r w:rsidR="403D2C66" w:rsidRPr="5C09CBA9">
        <w:rPr>
          <w:lang w:val="en-US"/>
        </w:rPr>
        <w:t>These are</w:t>
      </w:r>
      <w:r w:rsidRPr="3C51F64D">
        <w:rPr>
          <w:lang w:val="en-US"/>
        </w:rPr>
        <w:t xml:space="preserve"> shown in </w:t>
      </w:r>
      <w:r w:rsidR="243B49DF" w:rsidRPr="3C51F64D">
        <w:rPr>
          <w:lang w:val="en-US"/>
        </w:rPr>
        <w:t>T</w:t>
      </w:r>
      <w:r w:rsidRPr="3C51F64D">
        <w:rPr>
          <w:lang w:val="en-US"/>
        </w:rPr>
        <w:t xml:space="preserve">able </w:t>
      </w:r>
      <w:r w:rsidR="255756F2" w:rsidRPr="3C51F64D">
        <w:rPr>
          <w:lang w:val="en-US"/>
        </w:rPr>
        <w:t>2</w:t>
      </w:r>
      <w:r w:rsidRPr="3C51F64D">
        <w:rPr>
          <w:lang w:val="en-US"/>
        </w:rPr>
        <w:t>, with their key metadata categories</w:t>
      </w:r>
      <w:r w:rsidR="2F535B87" w:rsidRPr="3C51F64D">
        <w:rPr>
          <w:lang w:val="en-US"/>
        </w:rPr>
        <w:t xml:space="preserve"> and relevant supporting information</w:t>
      </w:r>
      <w:r w:rsidRPr="3C51F64D">
        <w:rPr>
          <w:lang w:val="en-US"/>
        </w:rPr>
        <w:t xml:space="preserve">. </w:t>
      </w:r>
    </w:p>
    <w:p w14:paraId="19E28FBA" w14:textId="77777777" w:rsidR="00AC3DED" w:rsidRDefault="00AC3DED" w:rsidP="706F4773">
      <w:pPr>
        <w:pStyle w:val="NMtext"/>
        <w:spacing w:after="0"/>
        <w:jc w:val="both"/>
        <w:rPr>
          <w:lang w:val="en-US"/>
        </w:rPr>
      </w:pPr>
    </w:p>
    <w:p w14:paraId="6C63C64C" w14:textId="079AFC2D" w:rsidR="147346EF" w:rsidRPr="009F7D0C" w:rsidRDefault="1F3E6026" w:rsidP="009F7D0C">
      <w:pPr>
        <w:pStyle w:val="NMtext"/>
        <w:spacing w:after="0" w:line="360" w:lineRule="auto"/>
        <w:rPr>
          <w:iCs/>
          <w:lang w:val="en-US"/>
        </w:rPr>
      </w:pPr>
      <w:r w:rsidRPr="00921CC5">
        <w:rPr>
          <w:b/>
          <w:iCs/>
          <w:lang w:val="en-US"/>
        </w:rPr>
        <w:t xml:space="preserve">Table </w:t>
      </w:r>
      <w:r w:rsidR="7044A531" w:rsidRPr="00921CC5">
        <w:rPr>
          <w:b/>
          <w:iCs/>
          <w:lang w:val="en-US"/>
        </w:rPr>
        <w:t>2</w:t>
      </w:r>
      <w:r w:rsidRPr="009F7D0C">
        <w:rPr>
          <w:i/>
          <w:lang w:val="en-US"/>
        </w:rPr>
        <w:t xml:space="preserve">: </w:t>
      </w:r>
      <w:r w:rsidRPr="009F7D0C">
        <w:rPr>
          <w:iCs/>
          <w:lang w:val="en-US"/>
        </w:rPr>
        <w:t>Sampled l</w:t>
      </w:r>
      <w:r w:rsidR="0A2B82E8" w:rsidRPr="009F7D0C">
        <w:rPr>
          <w:iCs/>
          <w:lang w:val="en-US"/>
        </w:rPr>
        <w:t xml:space="preserve">ochs </w:t>
      </w:r>
      <w:r w:rsidRPr="009F7D0C">
        <w:rPr>
          <w:iCs/>
          <w:lang w:val="en-US"/>
        </w:rPr>
        <w:t xml:space="preserve">with key metadata categories. Color codes represent the overall </w:t>
      </w:r>
      <w:r w:rsidR="50F0F692" w:rsidRPr="009F7D0C">
        <w:rPr>
          <w:iCs/>
          <w:lang w:val="en-US"/>
        </w:rPr>
        <w:t xml:space="preserve">WFD </w:t>
      </w:r>
      <w:r w:rsidRPr="009F7D0C">
        <w:rPr>
          <w:iCs/>
          <w:lang w:val="en-US"/>
        </w:rPr>
        <w:t xml:space="preserve">status of the </w:t>
      </w:r>
      <w:r w:rsidR="0A13C2A9" w:rsidRPr="009F7D0C">
        <w:rPr>
          <w:iCs/>
          <w:lang w:val="en-US"/>
        </w:rPr>
        <w:t>l</w:t>
      </w:r>
      <w:r w:rsidR="2AEEA115" w:rsidRPr="009F7D0C">
        <w:rPr>
          <w:iCs/>
          <w:lang w:val="en-US"/>
        </w:rPr>
        <w:t xml:space="preserve">ochs </w:t>
      </w:r>
      <w:r w:rsidR="3191FC17" w:rsidRPr="009F7D0C">
        <w:rPr>
          <w:iCs/>
          <w:lang w:val="en-US"/>
        </w:rPr>
        <w:t>based on</w:t>
      </w:r>
      <w:r w:rsidR="38DE5629" w:rsidRPr="009F7D0C">
        <w:rPr>
          <w:iCs/>
          <w:lang w:val="en-US"/>
        </w:rPr>
        <w:t xml:space="preserve"> </w:t>
      </w:r>
      <w:hyperlink r:id="rId35" w:history="1">
        <w:r w:rsidR="38DE5629" w:rsidRPr="00597D8E">
          <w:rPr>
            <w:rStyle w:val="Hyperlink"/>
            <w:iCs/>
            <w:lang w:val="en-US"/>
          </w:rPr>
          <w:t>SEPA</w:t>
        </w:r>
        <w:r w:rsidR="55872DB4" w:rsidRPr="00597D8E">
          <w:rPr>
            <w:rStyle w:val="Hyperlink"/>
            <w:iCs/>
            <w:lang w:val="en-US"/>
          </w:rPr>
          <w:t xml:space="preserve"> </w:t>
        </w:r>
        <w:r w:rsidR="25E84202" w:rsidRPr="00597D8E">
          <w:rPr>
            <w:rStyle w:val="Hyperlink"/>
            <w:iCs/>
            <w:lang w:val="en-US"/>
          </w:rPr>
          <w:t>2020</w:t>
        </w:r>
        <w:r w:rsidR="61CD06D4" w:rsidRPr="00597D8E">
          <w:rPr>
            <w:rStyle w:val="Hyperlink"/>
            <w:iCs/>
            <w:lang w:val="en-US"/>
          </w:rPr>
          <w:t xml:space="preserve"> classification </w:t>
        </w:r>
        <w:r w:rsidR="6E5AB060" w:rsidRPr="00597D8E">
          <w:rPr>
            <w:rStyle w:val="Hyperlink"/>
            <w:iCs/>
            <w:lang w:val="en-US"/>
          </w:rPr>
          <w:t>results</w:t>
        </w:r>
      </w:hyperlink>
      <w:r w:rsidR="00597D8E">
        <w:rPr>
          <w:iCs/>
          <w:lang w:val="en-US"/>
        </w:rPr>
        <w:t>;</w:t>
      </w:r>
      <w:r w:rsidRPr="009F7D0C">
        <w:rPr>
          <w:iCs/>
          <w:lang w:val="en-US"/>
        </w:rPr>
        <w:t xml:space="preserve"> blue = high, green = good, </w:t>
      </w:r>
      <w:r w:rsidR="3AD4CB31" w:rsidRPr="009F7D0C">
        <w:rPr>
          <w:iCs/>
          <w:lang w:val="en-US"/>
        </w:rPr>
        <w:t>yellow</w:t>
      </w:r>
      <w:r w:rsidRPr="009F7D0C">
        <w:rPr>
          <w:iCs/>
          <w:lang w:val="en-US"/>
        </w:rPr>
        <w:t xml:space="preserve"> = moderate, </w:t>
      </w:r>
      <w:r w:rsidR="25F70122" w:rsidRPr="009F7D0C">
        <w:rPr>
          <w:iCs/>
          <w:lang w:val="en-US"/>
        </w:rPr>
        <w:t xml:space="preserve">amber </w:t>
      </w:r>
      <w:r w:rsidRPr="009F7D0C">
        <w:rPr>
          <w:iCs/>
          <w:lang w:val="en-US"/>
        </w:rPr>
        <w:t>= poor</w:t>
      </w:r>
      <w:r w:rsidR="55872DB4" w:rsidRPr="009F7D0C">
        <w:rPr>
          <w:iCs/>
          <w:lang w:val="en-US"/>
        </w:rPr>
        <w:t xml:space="preserve"> ()</w:t>
      </w:r>
      <w:r w:rsidRPr="009F7D0C">
        <w:rPr>
          <w:iCs/>
          <w:lang w:val="en-US"/>
        </w:rPr>
        <w:t>. Moor</w:t>
      </w:r>
      <w:r w:rsidR="25F70122" w:rsidRPr="009F7D0C">
        <w:rPr>
          <w:iCs/>
          <w:lang w:val="en-US"/>
        </w:rPr>
        <w:t>land</w:t>
      </w:r>
      <w:r w:rsidRPr="009F7D0C">
        <w:rPr>
          <w:iCs/>
          <w:lang w:val="en-US"/>
        </w:rPr>
        <w:t xml:space="preserve">, arable, woodland, and urban categories refer to </w:t>
      </w:r>
      <w:r w:rsidR="4098936C" w:rsidRPr="009F7D0C">
        <w:rPr>
          <w:iCs/>
          <w:lang w:val="en-US"/>
        </w:rPr>
        <w:t xml:space="preserve">the </w:t>
      </w:r>
      <w:r w:rsidRPr="009F7D0C">
        <w:rPr>
          <w:iCs/>
          <w:lang w:val="en-US"/>
        </w:rPr>
        <w:t>percentage of land use in the l</w:t>
      </w:r>
      <w:r w:rsidR="332181C1" w:rsidRPr="009F7D0C">
        <w:rPr>
          <w:iCs/>
          <w:lang w:val="en-US"/>
        </w:rPr>
        <w:t>ake</w:t>
      </w:r>
      <w:r w:rsidRPr="009F7D0C">
        <w:rPr>
          <w:iCs/>
          <w:lang w:val="en-US"/>
        </w:rPr>
        <w:t xml:space="preserve"> catchment</w:t>
      </w:r>
      <w:r w:rsidR="6E21BEE7" w:rsidRPr="009F7D0C">
        <w:rPr>
          <w:iCs/>
          <w:lang w:val="en-US"/>
        </w:rPr>
        <w:t xml:space="preserve"> (</w:t>
      </w:r>
      <w:hyperlink r:id="rId36" w:history="1">
        <w:r w:rsidR="0003195B" w:rsidRPr="006B3BC4">
          <w:rPr>
            <w:rStyle w:val="Hyperlink"/>
            <w:iCs/>
            <w:lang w:val="en-US"/>
          </w:rPr>
          <w:t>Space Intelligence</w:t>
        </w:r>
      </w:hyperlink>
      <w:r w:rsidR="00567FDC">
        <w:rPr>
          <w:iCs/>
          <w:lang w:val="en-US"/>
        </w:rPr>
        <w:t>)</w:t>
      </w:r>
      <w:r w:rsidR="3AD4CB31" w:rsidRPr="009F7D0C">
        <w:rPr>
          <w:iCs/>
          <w:lang w:val="en-US"/>
        </w:rPr>
        <w:t>.</w:t>
      </w:r>
      <w:r w:rsidR="523C87CC" w:rsidRPr="009F7D0C">
        <w:rPr>
          <w:iCs/>
          <w:lang w:val="en-US"/>
        </w:rPr>
        <w:t xml:space="preserve"> </w:t>
      </w:r>
      <w:r w:rsidR="4E0508FB" w:rsidRPr="009F7D0C">
        <w:rPr>
          <w:iCs/>
          <w:lang w:val="en-US"/>
        </w:rPr>
        <w:t xml:space="preserve">Heavily Modified Waterbodies – where achievement of the WFD target of good status would adversely impact a use of a waterbody (typically hydropower, water supply, or infrastructure) it can be designated an HMWB and has the lesser target of good ecological potential. Loch Lomond is an HMWB due to the morphological impact of the road. </w:t>
      </w:r>
      <w:r w:rsidR="523C87CC" w:rsidRPr="009F7D0C">
        <w:rPr>
          <w:iCs/>
          <w:lang w:val="en-US"/>
        </w:rPr>
        <w:t>Group</w:t>
      </w:r>
      <w:r w:rsidR="4E0508FB" w:rsidRPr="009F7D0C">
        <w:rPr>
          <w:iCs/>
          <w:lang w:val="en-US"/>
        </w:rPr>
        <w:t>ed Waterbodies</w:t>
      </w:r>
      <w:r w:rsidR="523C87CC" w:rsidRPr="009F7D0C">
        <w:rPr>
          <w:iCs/>
          <w:lang w:val="en-US"/>
        </w:rPr>
        <w:t xml:space="preserve"> – because SEPA does not have resources to monitor all waterbodies, some of them are ‘grouped’ with a monitored waterbody </w:t>
      </w:r>
      <w:proofErr w:type="gramStart"/>
      <w:r w:rsidR="523C87CC" w:rsidRPr="009F7D0C">
        <w:rPr>
          <w:iCs/>
          <w:lang w:val="en-US"/>
        </w:rPr>
        <w:t>on the basis of</w:t>
      </w:r>
      <w:proofErr w:type="gramEnd"/>
      <w:r w:rsidR="523C87CC" w:rsidRPr="009F7D0C">
        <w:rPr>
          <w:iCs/>
          <w:lang w:val="en-US"/>
        </w:rPr>
        <w:t xml:space="preserve"> similarity of typology, geography and pressures. These grouped waterbodies are then assumed to be at the same status as the monitored waterbody</w:t>
      </w:r>
      <w:r w:rsidR="25D8756C" w:rsidRPr="009F7D0C">
        <w:rPr>
          <w:iCs/>
          <w:lang w:val="en-US"/>
        </w:rPr>
        <w:t>,</w:t>
      </w:r>
      <w:r w:rsidR="523C87CC" w:rsidRPr="009F7D0C">
        <w:rPr>
          <w:iCs/>
          <w:lang w:val="en-US"/>
        </w:rPr>
        <w:t xml:space="preserve"> but SEPA have no actual data for them.</w:t>
      </w:r>
      <w:r w:rsidR="22AAB99F" w:rsidRPr="009F7D0C">
        <w:rPr>
          <w:iCs/>
          <w:lang w:val="en-US"/>
        </w:rPr>
        <w:t xml:space="preserve"> </w:t>
      </w:r>
      <w:r w:rsidR="5DA04D76" w:rsidRPr="009F7D0C">
        <w:rPr>
          <w:iCs/>
          <w:lang w:val="en-US"/>
        </w:rPr>
        <w:t xml:space="preserve">The land use percentages for Loch Lomond N &amp; S </w:t>
      </w:r>
      <w:r w:rsidR="005E444A" w:rsidRPr="009F7D0C">
        <w:rPr>
          <w:iCs/>
          <w:lang w:val="en-US"/>
        </w:rPr>
        <w:t xml:space="preserve">basins </w:t>
      </w:r>
      <w:r w:rsidR="5DA04D76" w:rsidRPr="009F7D0C">
        <w:rPr>
          <w:iCs/>
          <w:lang w:val="en-US"/>
        </w:rPr>
        <w:t>are representative of the who</w:t>
      </w:r>
      <w:r w:rsidR="24FCDB4E" w:rsidRPr="009F7D0C">
        <w:rPr>
          <w:iCs/>
          <w:lang w:val="en-US"/>
        </w:rPr>
        <w:t>le loch.</w:t>
      </w:r>
    </w:p>
    <w:tbl>
      <w:tblPr>
        <w:tblStyle w:val="TableGrid"/>
        <w:tblW w:w="9096" w:type="dxa"/>
        <w:tblLayout w:type="fixed"/>
        <w:tblLook w:val="04A0" w:firstRow="1" w:lastRow="0" w:firstColumn="1" w:lastColumn="0" w:noHBand="0" w:noVBand="1"/>
      </w:tblPr>
      <w:tblGrid>
        <w:gridCol w:w="1268"/>
        <w:gridCol w:w="541"/>
        <w:gridCol w:w="974"/>
        <w:gridCol w:w="1113"/>
        <w:gridCol w:w="1304"/>
        <w:gridCol w:w="1096"/>
        <w:gridCol w:w="835"/>
        <w:gridCol w:w="1165"/>
        <w:gridCol w:w="800"/>
      </w:tblGrid>
      <w:tr w:rsidR="000D6192" w:rsidRPr="006B3BC4" w14:paraId="2795B0C2" w14:textId="77777777" w:rsidTr="00385779">
        <w:trPr>
          <w:cantSplit/>
          <w:trHeight w:val="315"/>
          <w:tblHeader/>
        </w:trPr>
        <w:tc>
          <w:tcPr>
            <w:tcW w:w="1268" w:type="dxa"/>
            <w:tcBorders>
              <w:top w:val="single" w:sz="6" w:space="0" w:color="auto"/>
              <w:left w:val="single" w:sz="6" w:space="0" w:color="auto"/>
              <w:bottom w:val="single" w:sz="6" w:space="0" w:color="auto"/>
              <w:right w:val="single" w:sz="6" w:space="0" w:color="auto"/>
            </w:tcBorders>
            <w:vAlign w:val="center"/>
          </w:tcPr>
          <w:p w14:paraId="2673C159" w14:textId="5CF5159F"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lastRenderedPageBreak/>
              <w:t>Name</w:t>
            </w:r>
          </w:p>
        </w:tc>
        <w:tc>
          <w:tcPr>
            <w:tcW w:w="541" w:type="dxa"/>
            <w:tcBorders>
              <w:top w:val="single" w:sz="6" w:space="0" w:color="auto"/>
              <w:left w:val="single" w:sz="6" w:space="0" w:color="auto"/>
              <w:bottom w:val="single" w:sz="6" w:space="0" w:color="auto"/>
              <w:right w:val="single" w:sz="6" w:space="0" w:color="auto"/>
            </w:tcBorders>
            <w:vAlign w:val="center"/>
          </w:tcPr>
          <w:p w14:paraId="05052845" w14:textId="7155465F" w:rsidR="3A940FE6" w:rsidRPr="006B3BC4" w:rsidRDefault="3A940FE6" w:rsidP="006B3BC4">
            <w:pPr>
              <w:spacing w:line="360" w:lineRule="auto"/>
              <w:jc w:val="both"/>
              <w:rPr>
                <w:rFonts w:ascii="Source Sans Pro Light" w:eastAsia="Source Sans Pro Light" w:hAnsi="Source Sans Pro Light" w:cs="Source Sans Pro Light"/>
                <w:b/>
                <w:bCs/>
                <w:color w:val="000000" w:themeColor="text1"/>
              </w:rPr>
            </w:pPr>
          </w:p>
          <w:p w14:paraId="318AD73C" w14:textId="77777777" w:rsidR="2F5B4303" w:rsidRPr="006B3BC4" w:rsidRDefault="2F5B4303" w:rsidP="006B3BC4">
            <w:pPr>
              <w:spacing w:line="360" w:lineRule="auto"/>
              <w:jc w:val="both"/>
              <w:rPr>
                <w:rFonts w:ascii="Source Sans Pro Light" w:eastAsia="Source Sans Pro Light" w:hAnsi="Source Sans Pro Light" w:cs="Source Sans Pro Light"/>
                <w:b/>
                <w:color w:val="000000" w:themeColor="text1"/>
              </w:rPr>
            </w:pPr>
            <w:r w:rsidRPr="006B3BC4">
              <w:rPr>
                <w:rFonts w:ascii="Source Sans Pro Light" w:eastAsia="Source Sans Pro Light" w:hAnsi="Source Sans Pro Light" w:cs="Source Sans Pro Light"/>
                <w:b/>
                <w:color w:val="000000" w:themeColor="text1"/>
              </w:rPr>
              <w:t>Size type</w:t>
            </w:r>
          </w:p>
          <w:p w14:paraId="173BA66B" w14:textId="046F0120" w:rsidR="00092ED3" w:rsidRPr="006B3BC4" w:rsidRDefault="00092ED3" w:rsidP="006B3BC4">
            <w:pPr>
              <w:spacing w:line="360" w:lineRule="auto"/>
              <w:jc w:val="both"/>
              <w:rPr>
                <w:rFonts w:ascii="Source Sans Pro Light" w:eastAsia="Source Sans Pro Light" w:hAnsi="Source Sans Pro Light" w:cs="Source Sans Pro Light"/>
                <w:color w:val="000000" w:themeColor="text1"/>
              </w:rPr>
            </w:pPr>
          </w:p>
        </w:tc>
        <w:tc>
          <w:tcPr>
            <w:tcW w:w="974" w:type="dxa"/>
            <w:tcBorders>
              <w:top w:val="single" w:sz="6" w:space="0" w:color="auto"/>
              <w:left w:val="single" w:sz="6" w:space="0" w:color="auto"/>
              <w:bottom w:val="single" w:sz="6" w:space="0" w:color="auto"/>
              <w:right w:val="single" w:sz="6" w:space="0" w:color="auto"/>
            </w:tcBorders>
            <w:vAlign w:val="center"/>
          </w:tcPr>
          <w:p w14:paraId="3E8FE2C3" w14:textId="3D829C6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Depth type</w:t>
            </w:r>
          </w:p>
        </w:tc>
        <w:tc>
          <w:tcPr>
            <w:tcW w:w="1113" w:type="dxa"/>
            <w:tcBorders>
              <w:top w:val="single" w:sz="6" w:space="0" w:color="auto"/>
              <w:left w:val="single" w:sz="6" w:space="0" w:color="auto"/>
              <w:bottom w:val="single" w:sz="6" w:space="0" w:color="auto"/>
              <w:right w:val="single" w:sz="6" w:space="0" w:color="auto"/>
            </w:tcBorders>
            <w:vAlign w:val="center"/>
          </w:tcPr>
          <w:p w14:paraId="5112A942" w14:textId="2B673DF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Geology type</w:t>
            </w:r>
          </w:p>
        </w:tc>
        <w:tc>
          <w:tcPr>
            <w:tcW w:w="1304" w:type="dxa"/>
            <w:tcBorders>
              <w:top w:val="single" w:sz="6" w:space="0" w:color="auto"/>
              <w:left w:val="single" w:sz="6" w:space="0" w:color="auto"/>
              <w:bottom w:val="single" w:sz="6" w:space="0" w:color="auto"/>
              <w:right w:val="single" w:sz="6" w:space="0" w:color="auto"/>
            </w:tcBorders>
            <w:vAlign w:val="center"/>
          </w:tcPr>
          <w:p w14:paraId="52B65FC6" w14:textId="03411DD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Humic type</w:t>
            </w:r>
          </w:p>
        </w:tc>
        <w:tc>
          <w:tcPr>
            <w:tcW w:w="1096" w:type="dxa"/>
            <w:tcBorders>
              <w:top w:val="single" w:sz="6" w:space="0" w:color="auto"/>
              <w:left w:val="single" w:sz="6" w:space="0" w:color="auto"/>
              <w:bottom w:val="single" w:sz="6" w:space="0" w:color="auto"/>
              <w:right w:val="single" w:sz="6" w:space="0" w:color="auto"/>
            </w:tcBorders>
            <w:shd w:val="clear" w:color="auto" w:fill="FFE599" w:themeFill="accent4" w:themeFillTint="66"/>
            <w:vAlign w:val="center"/>
          </w:tcPr>
          <w:p w14:paraId="3287236F" w14:textId="5BA7E92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Moorland</w:t>
            </w:r>
          </w:p>
        </w:tc>
        <w:tc>
          <w:tcPr>
            <w:tcW w:w="835" w:type="dxa"/>
            <w:tcBorders>
              <w:top w:val="single" w:sz="6" w:space="0" w:color="auto"/>
              <w:left w:val="single" w:sz="6" w:space="0" w:color="auto"/>
              <w:bottom w:val="single" w:sz="6" w:space="0" w:color="auto"/>
              <w:right w:val="single" w:sz="6" w:space="0" w:color="auto"/>
            </w:tcBorders>
            <w:shd w:val="clear" w:color="auto" w:fill="FFE599" w:themeFill="accent4" w:themeFillTint="66"/>
            <w:vAlign w:val="center"/>
          </w:tcPr>
          <w:p w14:paraId="1824EDFF" w14:textId="1301FC1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Arable</w:t>
            </w:r>
          </w:p>
        </w:tc>
        <w:tc>
          <w:tcPr>
            <w:tcW w:w="1165" w:type="dxa"/>
            <w:tcBorders>
              <w:top w:val="single" w:sz="6" w:space="0" w:color="auto"/>
              <w:left w:val="single" w:sz="6" w:space="0" w:color="auto"/>
              <w:bottom w:val="single" w:sz="6" w:space="0" w:color="auto"/>
              <w:right w:val="single" w:sz="6" w:space="0" w:color="auto"/>
            </w:tcBorders>
            <w:shd w:val="clear" w:color="auto" w:fill="FFE599" w:themeFill="accent4" w:themeFillTint="66"/>
            <w:vAlign w:val="center"/>
          </w:tcPr>
          <w:p w14:paraId="470C4FDA" w14:textId="6685319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Woodland</w:t>
            </w:r>
          </w:p>
        </w:tc>
        <w:tc>
          <w:tcPr>
            <w:tcW w:w="800" w:type="dxa"/>
            <w:tcBorders>
              <w:top w:val="single" w:sz="6" w:space="0" w:color="auto"/>
              <w:left w:val="single" w:sz="6" w:space="0" w:color="auto"/>
              <w:bottom w:val="single" w:sz="6" w:space="0" w:color="auto"/>
              <w:right w:val="single" w:sz="6" w:space="0" w:color="auto"/>
            </w:tcBorders>
            <w:shd w:val="clear" w:color="auto" w:fill="FFE599" w:themeFill="accent4" w:themeFillTint="66"/>
            <w:vAlign w:val="center"/>
          </w:tcPr>
          <w:p w14:paraId="312DF58F" w14:textId="7FF6400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b/>
                <w:color w:val="000000" w:themeColor="text1"/>
              </w:rPr>
              <w:t>Urban</w:t>
            </w:r>
          </w:p>
        </w:tc>
      </w:tr>
      <w:tr w:rsidR="2F5B4303" w:rsidRPr="006B3BC4" w14:paraId="2B330372"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8EAADB" w:themeFill="accent1" w:themeFillTint="99"/>
            <w:vAlign w:val="center"/>
          </w:tcPr>
          <w:p w14:paraId="3D48BC52" w14:textId="5F506754"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Arkaig</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6C2D973E" w14:textId="258AEE9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5DAE4A97" w14:textId="25B272D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Deep</w:t>
            </w:r>
          </w:p>
        </w:tc>
        <w:tc>
          <w:tcPr>
            <w:tcW w:w="1113" w:type="dxa"/>
            <w:tcBorders>
              <w:top w:val="single" w:sz="6" w:space="0" w:color="auto"/>
              <w:left w:val="single" w:sz="6" w:space="0" w:color="auto"/>
              <w:bottom w:val="single" w:sz="6" w:space="0" w:color="auto"/>
              <w:right w:val="single" w:sz="6" w:space="0" w:color="auto"/>
            </w:tcBorders>
            <w:vAlign w:val="center"/>
          </w:tcPr>
          <w:p w14:paraId="15FEEB61" w14:textId="0B7D25C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2C0CE7D2" w14:textId="7DF4FB7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00BC47AD" w14:textId="7FEF40A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77</w:t>
            </w:r>
          </w:p>
        </w:tc>
        <w:tc>
          <w:tcPr>
            <w:tcW w:w="835" w:type="dxa"/>
            <w:tcBorders>
              <w:top w:val="single" w:sz="6" w:space="0" w:color="auto"/>
              <w:left w:val="single" w:sz="6" w:space="0" w:color="auto"/>
              <w:bottom w:val="single" w:sz="6" w:space="0" w:color="auto"/>
              <w:right w:val="single" w:sz="6" w:space="0" w:color="auto"/>
            </w:tcBorders>
            <w:vAlign w:val="center"/>
          </w:tcPr>
          <w:p w14:paraId="1BE8950F" w14:textId="362F28C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9</w:t>
            </w:r>
          </w:p>
        </w:tc>
        <w:tc>
          <w:tcPr>
            <w:tcW w:w="1165" w:type="dxa"/>
            <w:tcBorders>
              <w:top w:val="single" w:sz="6" w:space="0" w:color="auto"/>
              <w:left w:val="single" w:sz="6" w:space="0" w:color="auto"/>
              <w:bottom w:val="single" w:sz="6" w:space="0" w:color="auto"/>
              <w:right w:val="single" w:sz="6" w:space="0" w:color="auto"/>
            </w:tcBorders>
            <w:vAlign w:val="center"/>
          </w:tcPr>
          <w:p w14:paraId="7B115915" w14:textId="7BFB14D3"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0</w:t>
            </w:r>
          </w:p>
        </w:tc>
        <w:tc>
          <w:tcPr>
            <w:tcW w:w="800" w:type="dxa"/>
            <w:tcBorders>
              <w:top w:val="single" w:sz="6" w:space="0" w:color="auto"/>
              <w:left w:val="single" w:sz="6" w:space="0" w:color="auto"/>
              <w:bottom w:val="single" w:sz="6" w:space="0" w:color="auto"/>
              <w:right w:val="single" w:sz="6" w:space="0" w:color="auto"/>
            </w:tcBorders>
            <w:vAlign w:val="center"/>
          </w:tcPr>
          <w:p w14:paraId="421DD757" w14:textId="07F0182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2</w:t>
            </w:r>
          </w:p>
        </w:tc>
      </w:tr>
      <w:tr w:rsidR="2F5B4303" w:rsidRPr="006B3BC4" w14:paraId="22A9C157"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8EAADB" w:themeFill="accent1" w:themeFillTint="99"/>
            <w:vAlign w:val="center"/>
          </w:tcPr>
          <w:p w14:paraId="423A6FC6" w14:textId="64EB517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Tulla</w:t>
            </w:r>
          </w:p>
        </w:tc>
        <w:tc>
          <w:tcPr>
            <w:tcW w:w="541" w:type="dxa"/>
            <w:tcBorders>
              <w:top w:val="single" w:sz="6" w:space="0" w:color="auto"/>
              <w:left w:val="single" w:sz="6" w:space="0" w:color="auto"/>
              <w:bottom w:val="single" w:sz="6" w:space="0" w:color="auto"/>
              <w:right w:val="single" w:sz="6" w:space="0" w:color="auto"/>
            </w:tcBorders>
            <w:vAlign w:val="center"/>
          </w:tcPr>
          <w:p w14:paraId="1B6B7A6D" w14:textId="5BD671C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6839E734" w14:textId="20F0B15C"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6135CAEC" w14:textId="6809020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74A0F4FA" w14:textId="1C4B848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7D295CB4" w14:textId="30701DE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83</w:t>
            </w:r>
          </w:p>
        </w:tc>
        <w:tc>
          <w:tcPr>
            <w:tcW w:w="835" w:type="dxa"/>
            <w:tcBorders>
              <w:top w:val="single" w:sz="6" w:space="0" w:color="auto"/>
              <w:left w:val="single" w:sz="6" w:space="0" w:color="auto"/>
              <w:bottom w:val="single" w:sz="6" w:space="0" w:color="auto"/>
              <w:right w:val="single" w:sz="6" w:space="0" w:color="auto"/>
            </w:tcBorders>
            <w:vAlign w:val="center"/>
          </w:tcPr>
          <w:p w14:paraId="3461B02C" w14:textId="494D339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9</w:t>
            </w:r>
          </w:p>
        </w:tc>
        <w:tc>
          <w:tcPr>
            <w:tcW w:w="1165" w:type="dxa"/>
            <w:tcBorders>
              <w:top w:val="single" w:sz="6" w:space="0" w:color="auto"/>
              <w:left w:val="single" w:sz="6" w:space="0" w:color="auto"/>
              <w:bottom w:val="single" w:sz="6" w:space="0" w:color="auto"/>
              <w:right w:val="single" w:sz="6" w:space="0" w:color="auto"/>
            </w:tcBorders>
            <w:vAlign w:val="center"/>
          </w:tcPr>
          <w:p w14:paraId="12C8B9EF" w14:textId="476C8BC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6</w:t>
            </w:r>
          </w:p>
        </w:tc>
        <w:tc>
          <w:tcPr>
            <w:tcW w:w="800" w:type="dxa"/>
            <w:tcBorders>
              <w:top w:val="single" w:sz="6" w:space="0" w:color="auto"/>
              <w:left w:val="single" w:sz="6" w:space="0" w:color="auto"/>
              <w:bottom w:val="single" w:sz="6" w:space="0" w:color="auto"/>
              <w:right w:val="single" w:sz="6" w:space="0" w:color="auto"/>
            </w:tcBorders>
            <w:vAlign w:val="center"/>
          </w:tcPr>
          <w:p w14:paraId="6422F8DB" w14:textId="53E548F4"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0</w:t>
            </w:r>
          </w:p>
        </w:tc>
      </w:tr>
      <w:tr w:rsidR="2F5B4303" w:rsidRPr="006B3BC4" w14:paraId="13745536"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8EAADB" w:themeFill="accent1" w:themeFillTint="99"/>
            <w:vAlign w:val="center"/>
          </w:tcPr>
          <w:p w14:paraId="3091A042" w14:textId="538E970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Scammadale</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7EF2DF03" w14:textId="4715CB8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2818AC64" w14:textId="08AA24C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Deep</w:t>
            </w:r>
          </w:p>
        </w:tc>
        <w:tc>
          <w:tcPr>
            <w:tcW w:w="1113" w:type="dxa"/>
            <w:tcBorders>
              <w:top w:val="single" w:sz="6" w:space="0" w:color="auto"/>
              <w:left w:val="single" w:sz="6" w:space="0" w:color="auto"/>
              <w:bottom w:val="single" w:sz="6" w:space="0" w:color="auto"/>
              <w:right w:val="single" w:sz="6" w:space="0" w:color="auto"/>
            </w:tcBorders>
            <w:vAlign w:val="center"/>
          </w:tcPr>
          <w:p w14:paraId="792E32DA" w14:textId="4102F2C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7769ABDB" w14:textId="6C0B69E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Unavailable</w:t>
            </w:r>
          </w:p>
        </w:tc>
        <w:tc>
          <w:tcPr>
            <w:tcW w:w="1096" w:type="dxa"/>
            <w:tcBorders>
              <w:top w:val="single" w:sz="6" w:space="0" w:color="auto"/>
              <w:left w:val="single" w:sz="6" w:space="0" w:color="auto"/>
              <w:bottom w:val="single" w:sz="6" w:space="0" w:color="auto"/>
              <w:right w:val="single" w:sz="6" w:space="0" w:color="auto"/>
            </w:tcBorders>
            <w:vAlign w:val="center"/>
          </w:tcPr>
          <w:p w14:paraId="03C5E966" w14:textId="2C9FDB0F"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64</w:t>
            </w:r>
          </w:p>
        </w:tc>
        <w:tc>
          <w:tcPr>
            <w:tcW w:w="835" w:type="dxa"/>
            <w:tcBorders>
              <w:top w:val="single" w:sz="6" w:space="0" w:color="auto"/>
              <w:left w:val="single" w:sz="6" w:space="0" w:color="auto"/>
              <w:bottom w:val="single" w:sz="6" w:space="0" w:color="auto"/>
              <w:right w:val="single" w:sz="6" w:space="0" w:color="auto"/>
            </w:tcBorders>
            <w:vAlign w:val="center"/>
          </w:tcPr>
          <w:p w14:paraId="6CDA0CCF" w14:textId="372393F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3</w:t>
            </w:r>
          </w:p>
        </w:tc>
        <w:tc>
          <w:tcPr>
            <w:tcW w:w="1165" w:type="dxa"/>
            <w:tcBorders>
              <w:top w:val="single" w:sz="6" w:space="0" w:color="auto"/>
              <w:left w:val="single" w:sz="6" w:space="0" w:color="auto"/>
              <w:bottom w:val="single" w:sz="6" w:space="0" w:color="auto"/>
              <w:right w:val="single" w:sz="6" w:space="0" w:color="auto"/>
            </w:tcBorders>
            <w:vAlign w:val="center"/>
          </w:tcPr>
          <w:p w14:paraId="528EF656" w14:textId="0A372CB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1</w:t>
            </w:r>
          </w:p>
        </w:tc>
        <w:tc>
          <w:tcPr>
            <w:tcW w:w="800" w:type="dxa"/>
            <w:tcBorders>
              <w:top w:val="single" w:sz="6" w:space="0" w:color="auto"/>
              <w:left w:val="single" w:sz="6" w:space="0" w:color="auto"/>
              <w:bottom w:val="single" w:sz="6" w:space="0" w:color="auto"/>
              <w:right w:val="single" w:sz="6" w:space="0" w:color="auto"/>
            </w:tcBorders>
            <w:vAlign w:val="center"/>
          </w:tcPr>
          <w:p w14:paraId="17C22064" w14:textId="1787BE4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2</w:t>
            </w:r>
          </w:p>
        </w:tc>
      </w:tr>
      <w:tr w:rsidR="2F5B4303" w:rsidRPr="006B3BC4" w14:paraId="28E3C233"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A8D08D" w:themeFill="accent6" w:themeFillTint="99"/>
            <w:vAlign w:val="center"/>
          </w:tcPr>
          <w:p w14:paraId="147B70CB" w14:textId="75DE313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Doilet</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557FDE91" w14:textId="4F92AAC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28696F1E" w14:textId="2289ACBF"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6EE6062F" w14:textId="5758D93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4A20064B" w14:textId="7D5EDA5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7BEFD815" w14:textId="1A35397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52</w:t>
            </w:r>
          </w:p>
        </w:tc>
        <w:tc>
          <w:tcPr>
            <w:tcW w:w="835" w:type="dxa"/>
            <w:tcBorders>
              <w:top w:val="single" w:sz="6" w:space="0" w:color="auto"/>
              <w:left w:val="single" w:sz="6" w:space="0" w:color="auto"/>
              <w:bottom w:val="single" w:sz="6" w:space="0" w:color="auto"/>
              <w:right w:val="single" w:sz="6" w:space="0" w:color="auto"/>
            </w:tcBorders>
            <w:vAlign w:val="center"/>
          </w:tcPr>
          <w:p w14:paraId="4DBDF9AC" w14:textId="1891368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3</w:t>
            </w:r>
          </w:p>
        </w:tc>
        <w:tc>
          <w:tcPr>
            <w:tcW w:w="1165" w:type="dxa"/>
            <w:tcBorders>
              <w:top w:val="single" w:sz="6" w:space="0" w:color="auto"/>
              <w:left w:val="single" w:sz="6" w:space="0" w:color="auto"/>
              <w:bottom w:val="single" w:sz="6" w:space="0" w:color="auto"/>
              <w:right w:val="single" w:sz="6" w:space="0" w:color="auto"/>
            </w:tcBorders>
            <w:vAlign w:val="center"/>
          </w:tcPr>
          <w:p w14:paraId="39E4D9B6" w14:textId="40932DB3"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43</w:t>
            </w:r>
          </w:p>
        </w:tc>
        <w:tc>
          <w:tcPr>
            <w:tcW w:w="800" w:type="dxa"/>
            <w:tcBorders>
              <w:top w:val="single" w:sz="6" w:space="0" w:color="auto"/>
              <w:left w:val="single" w:sz="6" w:space="0" w:color="auto"/>
              <w:bottom w:val="single" w:sz="6" w:space="0" w:color="auto"/>
              <w:right w:val="single" w:sz="6" w:space="0" w:color="auto"/>
            </w:tcBorders>
            <w:vAlign w:val="center"/>
          </w:tcPr>
          <w:p w14:paraId="7362450C" w14:textId="53F5C53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1</w:t>
            </w:r>
          </w:p>
        </w:tc>
      </w:tr>
      <w:tr w:rsidR="2F5B4303" w:rsidRPr="006B3BC4" w14:paraId="06769E7C"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A8D08D" w:themeFill="accent6" w:themeFillTint="99"/>
            <w:vAlign w:val="center"/>
          </w:tcPr>
          <w:p w14:paraId="46C113CA" w14:textId="2900953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Voil</w:t>
            </w:r>
          </w:p>
        </w:tc>
        <w:tc>
          <w:tcPr>
            <w:tcW w:w="541" w:type="dxa"/>
            <w:tcBorders>
              <w:top w:val="single" w:sz="6" w:space="0" w:color="auto"/>
              <w:left w:val="single" w:sz="6" w:space="0" w:color="auto"/>
              <w:bottom w:val="single" w:sz="6" w:space="0" w:color="auto"/>
              <w:right w:val="single" w:sz="6" w:space="0" w:color="auto"/>
            </w:tcBorders>
            <w:vAlign w:val="center"/>
          </w:tcPr>
          <w:p w14:paraId="15161D6C" w14:textId="7A814EA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4E5BB575" w14:textId="28AD721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21EC2E91" w14:textId="3ADEA67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137E5110" w14:textId="73A0840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4EEBE3D6" w14:textId="4A8D8CF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73</w:t>
            </w:r>
          </w:p>
        </w:tc>
        <w:tc>
          <w:tcPr>
            <w:tcW w:w="835" w:type="dxa"/>
            <w:tcBorders>
              <w:top w:val="single" w:sz="6" w:space="0" w:color="auto"/>
              <w:left w:val="single" w:sz="6" w:space="0" w:color="auto"/>
              <w:bottom w:val="single" w:sz="6" w:space="0" w:color="auto"/>
              <w:right w:val="single" w:sz="6" w:space="0" w:color="auto"/>
            </w:tcBorders>
            <w:vAlign w:val="center"/>
          </w:tcPr>
          <w:p w14:paraId="6CC854E8" w14:textId="558CA62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7</w:t>
            </w:r>
          </w:p>
        </w:tc>
        <w:tc>
          <w:tcPr>
            <w:tcW w:w="1165" w:type="dxa"/>
            <w:tcBorders>
              <w:top w:val="single" w:sz="6" w:space="0" w:color="auto"/>
              <w:left w:val="single" w:sz="6" w:space="0" w:color="auto"/>
              <w:bottom w:val="single" w:sz="6" w:space="0" w:color="auto"/>
              <w:right w:val="single" w:sz="6" w:space="0" w:color="auto"/>
            </w:tcBorders>
            <w:vAlign w:val="center"/>
          </w:tcPr>
          <w:p w14:paraId="5E7CBD64" w14:textId="4C4E7C9C"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9</w:t>
            </w:r>
          </w:p>
        </w:tc>
        <w:tc>
          <w:tcPr>
            <w:tcW w:w="800" w:type="dxa"/>
            <w:tcBorders>
              <w:top w:val="single" w:sz="6" w:space="0" w:color="auto"/>
              <w:left w:val="single" w:sz="6" w:space="0" w:color="auto"/>
              <w:bottom w:val="single" w:sz="6" w:space="0" w:color="auto"/>
              <w:right w:val="single" w:sz="6" w:space="0" w:color="auto"/>
            </w:tcBorders>
            <w:vAlign w:val="center"/>
          </w:tcPr>
          <w:p w14:paraId="156239F3" w14:textId="3B91DB3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0</w:t>
            </w:r>
          </w:p>
        </w:tc>
      </w:tr>
      <w:tr w:rsidR="2F5B4303" w:rsidRPr="006B3BC4" w14:paraId="1BED026B"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A8D08D" w:themeFill="accent6" w:themeFillTint="99"/>
            <w:vAlign w:val="center"/>
          </w:tcPr>
          <w:p w14:paraId="2570526E" w14:textId="7EEDB52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Eilt</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60C97615" w14:textId="25A7017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1A4DDFC2" w14:textId="34FE903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3ADE0242" w14:textId="2BCC575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00D73AA6" w14:textId="4C5E3C7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47103D78" w14:textId="5FE2C36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88</w:t>
            </w:r>
          </w:p>
        </w:tc>
        <w:tc>
          <w:tcPr>
            <w:tcW w:w="835" w:type="dxa"/>
            <w:tcBorders>
              <w:top w:val="single" w:sz="6" w:space="0" w:color="auto"/>
              <w:left w:val="single" w:sz="6" w:space="0" w:color="auto"/>
              <w:bottom w:val="single" w:sz="6" w:space="0" w:color="auto"/>
              <w:right w:val="single" w:sz="6" w:space="0" w:color="auto"/>
            </w:tcBorders>
            <w:vAlign w:val="center"/>
          </w:tcPr>
          <w:p w14:paraId="744B01B8" w14:textId="5365C77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3</w:t>
            </w:r>
          </w:p>
        </w:tc>
        <w:tc>
          <w:tcPr>
            <w:tcW w:w="1165" w:type="dxa"/>
            <w:tcBorders>
              <w:top w:val="single" w:sz="6" w:space="0" w:color="auto"/>
              <w:left w:val="single" w:sz="6" w:space="0" w:color="auto"/>
              <w:bottom w:val="single" w:sz="6" w:space="0" w:color="auto"/>
              <w:right w:val="single" w:sz="6" w:space="0" w:color="auto"/>
            </w:tcBorders>
            <w:vAlign w:val="center"/>
          </w:tcPr>
          <w:p w14:paraId="61FB8791" w14:textId="0255DF1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6</w:t>
            </w:r>
          </w:p>
        </w:tc>
        <w:tc>
          <w:tcPr>
            <w:tcW w:w="800" w:type="dxa"/>
            <w:tcBorders>
              <w:top w:val="single" w:sz="6" w:space="0" w:color="auto"/>
              <w:left w:val="single" w:sz="6" w:space="0" w:color="auto"/>
              <w:bottom w:val="single" w:sz="6" w:space="0" w:color="auto"/>
              <w:right w:val="single" w:sz="6" w:space="0" w:color="auto"/>
            </w:tcBorders>
            <w:vAlign w:val="center"/>
          </w:tcPr>
          <w:p w14:paraId="080C02EA" w14:textId="69C1878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0</w:t>
            </w:r>
          </w:p>
        </w:tc>
      </w:tr>
      <w:tr w:rsidR="2F5B4303" w:rsidRPr="006B3BC4" w14:paraId="7CD219C2"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A8D08D" w:themeFill="accent6" w:themeFillTint="99"/>
            <w:vAlign w:val="center"/>
          </w:tcPr>
          <w:p w14:paraId="49F25985" w14:textId="3C242F9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Avich</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62E770C2" w14:textId="484892C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3E19D7A8" w14:textId="4C6FAB5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Deep</w:t>
            </w:r>
          </w:p>
        </w:tc>
        <w:tc>
          <w:tcPr>
            <w:tcW w:w="1113" w:type="dxa"/>
            <w:tcBorders>
              <w:top w:val="single" w:sz="6" w:space="0" w:color="auto"/>
              <w:left w:val="single" w:sz="6" w:space="0" w:color="auto"/>
              <w:bottom w:val="single" w:sz="6" w:space="0" w:color="auto"/>
              <w:right w:val="single" w:sz="6" w:space="0" w:color="auto"/>
            </w:tcBorders>
            <w:vAlign w:val="center"/>
          </w:tcPr>
          <w:p w14:paraId="53537F9C" w14:textId="62C214C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Moderate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705BC985" w14:textId="1918CF4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Humic</w:t>
            </w:r>
          </w:p>
        </w:tc>
        <w:tc>
          <w:tcPr>
            <w:tcW w:w="1096" w:type="dxa"/>
            <w:tcBorders>
              <w:top w:val="single" w:sz="6" w:space="0" w:color="auto"/>
              <w:left w:val="single" w:sz="6" w:space="0" w:color="auto"/>
              <w:bottom w:val="single" w:sz="6" w:space="0" w:color="auto"/>
              <w:right w:val="single" w:sz="6" w:space="0" w:color="auto"/>
            </w:tcBorders>
            <w:vAlign w:val="center"/>
          </w:tcPr>
          <w:p w14:paraId="4257FC06" w14:textId="7CEB7EA4"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7</w:t>
            </w:r>
          </w:p>
        </w:tc>
        <w:tc>
          <w:tcPr>
            <w:tcW w:w="835" w:type="dxa"/>
            <w:tcBorders>
              <w:top w:val="single" w:sz="6" w:space="0" w:color="auto"/>
              <w:left w:val="single" w:sz="6" w:space="0" w:color="auto"/>
              <w:bottom w:val="single" w:sz="6" w:space="0" w:color="auto"/>
              <w:right w:val="single" w:sz="6" w:space="0" w:color="auto"/>
            </w:tcBorders>
            <w:vAlign w:val="center"/>
          </w:tcPr>
          <w:p w14:paraId="1ACE4601" w14:textId="37D6820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8</w:t>
            </w:r>
          </w:p>
        </w:tc>
        <w:tc>
          <w:tcPr>
            <w:tcW w:w="1165" w:type="dxa"/>
            <w:tcBorders>
              <w:top w:val="single" w:sz="6" w:space="0" w:color="auto"/>
              <w:left w:val="single" w:sz="6" w:space="0" w:color="auto"/>
              <w:bottom w:val="single" w:sz="6" w:space="0" w:color="auto"/>
              <w:right w:val="single" w:sz="6" w:space="0" w:color="auto"/>
            </w:tcBorders>
            <w:vAlign w:val="center"/>
          </w:tcPr>
          <w:p w14:paraId="4473D817" w14:textId="09BAB39C"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61</w:t>
            </w:r>
          </w:p>
        </w:tc>
        <w:tc>
          <w:tcPr>
            <w:tcW w:w="800" w:type="dxa"/>
            <w:tcBorders>
              <w:top w:val="single" w:sz="6" w:space="0" w:color="auto"/>
              <w:left w:val="single" w:sz="6" w:space="0" w:color="auto"/>
              <w:bottom w:val="single" w:sz="6" w:space="0" w:color="auto"/>
              <w:right w:val="single" w:sz="6" w:space="0" w:color="auto"/>
            </w:tcBorders>
            <w:vAlign w:val="center"/>
          </w:tcPr>
          <w:p w14:paraId="3723E7F9" w14:textId="588AD40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5</w:t>
            </w:r>
          </w:p>
        </w:tc>
      </w:tr>
      <w:tr w:rsidR="2F5B4303" w:rsidRPr="006B3BC4" w14:paraId="4F678351"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A8D08D" w:themeFill="accent6" w:themeFillTint="99"/>
            <w:vAlign w:val="center"/>
          </w:tcPr>
          <w:p w14:paraId="0722E412" w14:textId="008AE56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Lomond (N)</w:t>
            </w:r>
          </w:p>
        </w:tc>
        <w:tc>
          <w:tcPr>
            <w:tcW w:w="541" w:type="dxa"/>
            <w:tcBorders>
              <w:top w:val="single" w:sz="6" w:space="0" w:color="auto"/>
              <w:left w:val="single" w:sz="6" w:space="0" w:color="auto"/>
              <w:bottom w:val="single" w:sz="6" w:space="0" w:color="auto"/>
              <w:right w:val="single" w:sz="6" w:space="0" w:color="auto"/>
            </w:tcBorders>
            <w:vAlign w:val="center"/>
          </w:tcPr>
          <w:p w14:paraId="13079541" w14:textId="4D6BB7E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0ADB9C83" w14:textId="699BE04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Deep</w:t>
            </w:r>
          </w:p>
        </w:tc>
        <w:tc>
          <w:tcPr>
            <w:tcW w:w="1113" w:type="dxa"/>
            <w:tcBorders>
              <w:top w:val="single" w:sz="6" w:space="0" w:color="auto"/>
              <w:left w:val="single" w:sz="6" w:space="0" w:color="auto"/>
              <w:bottom w:val="single" w:sz="6" w:space="0" w:color="auto"/>
              <w:right w:val="single" w:sz="6" w:space="0" w:color="auto"/>
            </w:tcBorders>
            <w:vAlign w:val="center"/>
          </w:tcPr>
          <w:p w14:paraId="53885A11" w14:textId="60B1F71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521B1AAC" w14:textId="125ACF6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3AE16A23" w14:textId="386B7FA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53</w:t>
            </w:r>
          </w:p>
        </w:tc>
        <w:tc>
          <w:tcPr>
            <w:tcW w:w="835" w:type="dxa"/>
            <w:tcBorders>
              <w:top w:val="single" w:sz="6" w:space="0" w:color="auto"/>
              <w:left w:val="single" w:sz="6" w:space="0" w:color="auto"/>
              <w:bottom w:val="single" w:sz="6" w:space="0" w:color="auto"/>
              <w:right w:val="single" w:sz="6" w:space="0" w:color="auto"/>
            </w:tcBorders>
            <w:vAlign w:val="center"/>
          </w:tcPr>
          <w:p w14:paraId="0A9441FF" w14:textId="35690E6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7</w:t>
            </w:r>
          </w:p>
        </w:tc>
        <w:tc>
          <w:tcPr>
            <w:tcW w:w="1165" w:type="dxa"/>
            <w:tcBorders>
              <w:top w:val="single" w:sz="6" w:space="0" w:color="auto"/>
              <w:left w:val="single" w:sz="6" w:space="0" w:color="auto"/>
              <w:bottom w:val="single" w:sz="6" w:space="0" w:color="auto"/>
              <w:right w:val="single" w:sz="6" w:space="0" w:color="auto"/>
            </w:tcBorders>
            <w:vAlign w:val="center"/>
          </w:tcPr>
          <w:p w14:paraId="2A8EBF49" w14:textId="6880402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8</w:t>
            </w:r>
          </w:p>
        </w:tc>
        <w:tc>
          <w:tcPr>
            <w:tcW w:w="800" w:type="dxa"/>
            <w:tcBorders>
              <w:top w:val="single" w:sz="6" w:space="0" w:color="auto"/>
              <w:left w:val="single" w:sz="6" w:space="0" w:color="auto"/>
              <w:bottom w:val="single" w:sz="6" w:space="0" w:color="auto"/>
              <w:right w:val="single" w:sz="6" w:space="0" w:color="auto"/>
            </w:tcBorders>
            <w:vAlign w:val="center"/>
          </w:tcPr>
          <w:p w14:paraId="720EEECE" w14:textId="4837A25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1</w:t>
            </w:r>
          </w:p>
        </w:tc>
      </w:tr>
      <w:tr w:rsidR="2F5B4303" w:rsidRPr="006B3BC4" w14:paraId="7C12C59F"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23318F23" w14:textId="3F30A3D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Lomond (S)</w:t>
            </w:r>
          </w:p>
        </w:tc>
        <w:tc>
          <w:tcPr>
            <w:tcW w:w="541" w:type="dxa"/>
            <w:tcBorders>
              <w:top w:val="single" w:sz="6" w:space="0" w:color="auto"/>
              <w:left w:val="single" w:sz="6" w:space="0" w:color="auto"/>
              <w:bottom w:val="single" w:sz="6" w:space="0" w:color="auto"/>
              <w:right w:val="single" w:sz="6" w:space="0" w:color="auto"/>
            </w:tcBorders>
            <w:vAlign w:val="center"/>
          </w:tcPr>
          <w:p w14:paraId="4DD4ED55" w14:textId="7256185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45ED414A" w14:textId="10C71C2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Deep</w:t>
            </w:r>
          </w:p>
        </w:tc>
        <w:tc>
          <w:tcPr>
            <w:tcW w:w="1113" w:type="dxa"/>
            <w:tcBorders>
              <w:top w:val="single" w:sz="6" w:space="0" w:color="auto"/>
              <w:left w:val="single" w:sz="6" w:space="0" w:color="auto"/>
              <w:bottom w:val="single" w:sz="6" w:space="0" w:color="auto"/>
              <w:right w:val="single" w:sz="6" w:space="0" w:color="auto"/>
            </w:tcBorders>
            <w:vAlign w:val="center"/>
          </w:tcPr>
          <w:p w14:paraId="4429AC4E" w14:textId="7070F04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Moderate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626CE79C" w14:textId="05204E1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002DEAB8" w14:textId="6BC6C2E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53</w:t>
            </w:r>
          </w:p>
        </w:tc>
        <w:tc>
          <w:tcPr>
            <w:tcW w:w="835" w:type="dxa"/>
            <w:tcBorders>
              <w:top w:val="single" w:sz="6" w:space="0" w:color="auto"/>
              <w:left w:val="single" w:sz="6" w:space="0" w:color="auto"/>
              <w:bottom w:val="single" w:sz="6" w:space="0" w:color="auto"/>
              <w:right w:val="single" w:sz="6" w:space="0" w:color="auto"/>
            </w:tcBorders>
            <w:vAlign w:val="center"/>
          </w:tcPr>
          <w:p w14:paraId="5A56F5FD" w14:textId="3D2B138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7</w:t>
            </w:r>
          </w:p>
        </w:tc>
        <w:tc>
          <w:tcPr>
            <w:tcW w:w="1165" w:type="dxa"/>
            <w:tcBorders>
              <w:top w:val="single" w:sz="6" w:space="0" w:color="auto"/>
              <w:left w:val="single" w:sz="6" w:space="0" w:color="auto"/>
              <w:bottom w:val="single" w:sz="6" w:space="0" w:color="auto"/>
              <w:right w:val="single" w:sz="6" w:space="0" w:color="auto"/>
            </w:tcBorders>
            <w:vAlign w:val="center"/>
          </w:tcPr>
          <w:p w14:paraId="48D2185C" w14:textId="3E99105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8</w:t>
            </w:r>
          </w:p>
        </w:tc>
        <w:tc>
          <w:tcPr>
            <w:tcW w:w="800" w:type="dxa"/>
            <w:tcBorders>
              <w:top w:val="single" w:sz="6" w:space="0" w:color="auto"/>
              <w:left w:val="single" w:sz="6" w:space="0" w:color="auto"/>
              <w:bottom w:val="single" w:sz="6" w:space="0" w:color="auto"/>
              <w:right w:val="single" w:sz="6" w:space="0" w:color="auto"/>
            </w:tcBorders>
            <w:vAlign w:val="center"/>
          </w:tcPr>
          <w:p w14:paraId="3FEEBABF" w14:textId="5769C5B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1</w:t>
            </w:r>
          </w:p>
        </w:tc>
      </w:tr>
      <w:tr w:rsidR="2F5B4303" w:rsidRPr="006B3BC4" w14:paraId="4B3350F0"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2CE61A3D" w14:textId="57F0E6D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 xml:space="preserve">Loch </w:t>
            </w:r>
            <w:proofErr w:type="spellStart"/>
            <w:r w:rsidRPr="006B3BC4">
              <w:rPr>
                <w:rFonts w:ascii="Source Sans Pro Light" w:eastAsia="Source Sans Pro Light" w:hAnsi="Source Sans Pro Light" w:cs="Source Sans Pro Light"/>
                <w:color w:val="000000" w:themeColor="text1"/>
              </w:rPr>
              <w:t>Achray</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46BC1143" w14:textId="3B0A373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395594BF" w14:textId="1E95FC33"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26972E83" w14:textId="7D87248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71416E29" w14:textId="09BCCF83"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5DF11F43" w14:textId="0C9A75F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74</w:t>
            </w:r>
          </w:p>
        </w:tc>
        <w:tc>
          <w:tcPr>
            <w:tcW w:w="835" w:type="dxa"/>
            <w:tcBorders>
              <w:top w:val="single" w:sz="6" w:space="0" w:color="auto"/>
              <w:left w:val="single" w:sz="6" w:space="0" w:color="auto"/>
              <w:bottom w:val="single" w:sz="6" w:space="0" w:color="auto"/>
              <w:right w:val="single" w:sz="6" w:space="0" w:color="auto"/>
            </w:tcBorders>
            <w:vAlign w:val="center"/>
          </w:tcPr>
          <w:p w14:paraId="1D16B94D" w14:textId="31242FC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7</w:t>
            </w:r>
          </w:p>
        </w:tc>
        <w:tc>
          <w:tcPr>
            <w:tcW w:w="1165" w:type="dxa"/>
            <w:tcBorders>
              <w:top w:val="single" w:sz="6" w:space="0" w:color="auto"/>
              <w:left w:val="single" w:sz="6" w:space="0" w:color="auto"/>
              <w:bottom w:val="single" w:sz="6" w:space="0" w:color="auto"/>
              <w:right w:val="single" w:sz="6" w:space="0" w:color="auto"/>
            </w:tcBorders>
            <w:vAlign w:val="center"/>
          </w:tcPr>
          <w:p w14:paraId="78497D80" w14:textId="6CE3F59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8</w:t>
            </w:r>
          </w:p>
        </w:tc>
        <w:tc>
          <w:tcPr>
            <w:tcW w:w="800" w:type="dxa"/>
            <w:tcBorders>
              <w:top w:val="single" w:sz="6" w:space="0" w:color="auto"/>
              <w:left w:val="single" w:sz="6" w:space="0" w:color="auto"/>
              <w:bottom w:val="single" w:sz="6" w:space="0" w:color="auto"/>
              <w:right w:val="single" w:sz="6" w:space="0" w:color="auto"/>
            </w:tcBorders>
            <w:vAlign w:val="center"/>
          </w:tcPr>
          <w:p w14:paraId="04E209E7" w14:textId="7D69BD3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1</w:t>
            </w:r>
          </w:p>
        </w:tc>
      </w:tr>
      <w:tr w:rsidR="2F5B4303" w:rsidRPr="006B3BC4" w14:paraId="58BDF6DF"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5D981101" w14:textId="7A1BAA84"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lastRenderedPageBreak/>
              <w:t xml:space="preserve">Loch </w:t>
            </w:r>
            <w:proofErr w:type="spellStart"/>
            <w:r w:rsidRPr="006B3BC4">
              <w:rPr>
                <w:rFonts w:ascii="Source Sans Pro Light" w:eastAsia="Source Sans Pro Light" w:hAnsi="Source Sans Pro Light" w:cs="Source Sans Pro Light"/>
                <w:color w:val="000000" w:themeColor="text1"/>
              </w:rPr>
              <w:t>Lubnaig</w:t>
            </w:r>
            <w:proofErr w:type="spellEnd"/>
          </w:p>
        </w:tc>
        <w:tc>
          <w:tcPr>
            <w:tcW w:w="541" w:type="dxa"/>
            <w:tcBorders>
              <w:top w:val="single" w:sz="6" w:space="0" w:color="auto"/>
              <w:left w:val="single" w:sz="6" w:space="0" w:color="auto"/>
              <w:bottom w:val="single" w:sz="6" w:space="0" w:color="auto"/>
              <w:right w:val="single" w:sz="6" w:space="0" w:color="auto"/>
            </w:tcBorders>
            <w:vAlign w:val="center"/>
          </w:tcPr>
          <w:p w14:paraId="532E9823" w14:textId="3A5481B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19C87B3D" w14:textId="13F4AFD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4AB8A05C" w14:textId="3BE15FC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2F8810CD" w14:textId="6D6C2B34"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1D00D8EB" w14:textId="00D88DC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61</w:t>
            </w:r>
          </w:p>
        </w:tc>
        <w:tc>
          <w:tcPr>
            <w:tcW w:w="835" w:type="dxa"/>
            <w:tcBorders>
              <w:top w:val="single" w:sz="6" w:space="0" w:color="auto"/>
              <w:left w:val="single" w:sz="6" w:space="0" w:color="auto"/>
              <w:bottom w:val="single" w:sz="6" w:space="0" w:color="auto"/>
              <w:right w:val="single" w:sz="6" w:space="0" w:color="auto"/>
            </w:tcBorders>
            <w:vAlign w:val="center"/>
          </w:tcPr>
          <w:p w14:paraId="12E68B4B" w14:textId="21FE8D7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9</w:t>
            </w:r>
          </w:p>
        </w:tc>
        <w:tc>
          <w:tcPr>
            <w:tcW w:w="1165" w:type="dxa"/>
            <w:tcBorders>
              <w:top w:val="single" w:sz="6" w:space="0" w:color="auto"/>
              <w:left w:val="single" w:sz="6" w:space="0" w:color="auto"/>
              <w:bottom w:val="single" w:sz="6" w:space="0" w:color="auto"/>
              <w:right w:val="single" w:sz="6" w:space="0" w:color="auto"/>
            </w:tcBorders>
            <w:vAlign w:val="center"/>
          </w:tcPr>
          <w:p w14:paraId="15EC1A0E" w14:textId="6D86895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9</w:t>
            </w:r>
          </w:p>
        </w:tc>
        <w:tc>
          <w:tcPr>
            <w:tcW w:w="800" w:type="dxa"/>
            <w:tcBorders>
              <w:top w:val="single" w:sz="6" w:space="0" w:color="auto"/>
              <w:left w:val="single" w:sz="6" w:space="0" w:color="auto"/>
              <w:bottom w:val="single" w:sz="6" w:space="0" w:color="auto"/>
              <w:right w:val="single" w:sz="6" w:space="0" w:color="auto"/>
            </w:tcBorders>
            <w:vAlign w:val="center"/>
          </w:tcPr>
          <w:p w14:paraId="6736F728" w14:textId="7B1881D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1</w:t>
            </w:r>
          </w:p>
        </w:tc>
      </w:tr>
      <w:tr w:rsidR="2F5B4303" w:rsidRPr="006B3BC4" w14:paraId="0C82393F"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6290A9E5" w14:textId="4673D58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Ard</w:t>
            </w:r>
          </w:p>
        </w:tc>
        <w:tc>
          <w:tcPr>
            <w:tcW w:w="541" w:type="dxa"/>
            <w:tcBorders>
              <w:top w:val="single" w:sz="6" w:space="0" w:color="auto"/>
              <w:left w:val="single" w:sz="6" w:space="0" w:color="auto"/>
              <w:bottom w:val="single" w:sz="6" w:space="0" w:color="auto"/>
              <w:right w:val="single" w:sz="6" w:space="0" w:color="auto"/>
            </w:tcBorders>
            <w:vAlign w:val="center"/>
          </w:tcPr>
          <w:p w14:paraId="354A50C0" w14:textId="465244D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7915972D" w14:textId="4ADF203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3209A2C0" w14:textId="45677B9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114768BD" w14:textId="2127B95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4B6CEDFA" w14:textId="587630B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39</w:t>
            </w:r>
          </w:p>
        </w:tc>
        <w:tc>
          <w:tcPr>
            <w:tcW w:w="835" w:type="dxa"/>
            <w:tcBorders>
              <w:top w:val="single" w:sz="6" w:space="0" w:color="auto"/>
              <w:left w:val="single" w:sz="6" w:space="0" w:color="auto"/>
              <w:bottom w:val="single" w:sz="6" w:space="0" w:color="auto"/>
              <w:right w:val="single" w:sz="6" w:space="0" w:color="auto"/>
            </w:tcBorders>
            <w:vAlign w:val="center"/>
          </w:tcPr>
          <w:p w14:paraId="40B5E787" w14:textId="132A9E3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4</w:t>
            </w:r>
          </w:p>
        </w:tc>
        <w:tc>
          <w:tcPr>
            <w:tcW w:w="1165" w:type="dxa"/>
            <w:tcBorders>
              <w:top w:val="single" w:sz="6" w:space="0" w:color="auto"/>
              <w:left w:val="single" w:sz="6" w:space="0" w:color="auto"/>
              <w:bottom w:val="single" w:sz="6" w:space="0" w:color="auto"/>
              <w:right w:val="single" w:sz="6" w:space="0" w:color="auto"/>
            </w:tcBorders>
            <w:vAlign w:val="center"/>
          </w:tcPr>
          <w:p w14:paraId="38087E61" w14:textId="0C30C6C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52</w:t>
            </w:r>
          </w:p>
        </w:tc>
        <w:tc>
          <w:tcPr>
            <w:tcW w:w="800" w:type="dxa"/>
            <w:tcBorders>
              <w:top w:val="single" w:sz="6" w:space="0" w:color="auto"/>
              <w:left w:val="single" w:sz="6" w:space="0" w:color="auto"/>
              <w:bottom w:val="single" w:sz="6" w:space="0" w:color="auto"/>
              <w:right w:val="single" w:sz="6" w:space="0" w:color="auto"/>
            </w:tcBorders>
            <w:vAlign w:val="center"/>
          </w:tcPr>
          <w:p w14:paraId="6233069F" w14:textId="220C18C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5</w:t>
            </w:r>
          </w:p>
        </w:tc>
      </w:tr>
      <w:tr w:rsidR="2F5B4303" w:rsidRPr="006B3BC4" w14:paraId="7E405355"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40EB88F1" w14:textId="79EDD44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ake of Menteith</w:t>
            </w:r>
          </w:p>
        </w:tc>
        <w:tc>
          <w:tcPr>
            <w:tcW w:w="541" w:type="dxa"/>
            <w:tcBorders>
              <w:top w:val="single" w:sz="6" w:space="0" w:color="auto"/>
              <w:left w:val="single" w:sz="6" w:space="0" w:color="auto"/>
              <w:bottom w:val="single" w:sz="6" w:space="0" w:color="auto"/>
              <w:right w:val="single" w:sz="6" w:space="0" w:color="auto"/>
            </w:tcBorders>
            <w:vAlign w:val="center"/>
          </w:tcPr>
          <w:p w14:paraId="72AC9922" w14:textId="0557774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7AF07A32" w14:textId="20774CE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6829B6F1" w14:textId="7B68D269"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Moderate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0CC6C2D1" w14:textId="30349FDD"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lear</w:t>
            </w:r>
          </w:p>
        </w:tc>
        <w:tc>
          <w:tcPr>
            <w:tcW w:w="1096" w:type="dxa"/>
            <w:tcBorders>
              <w:top w:val="single" w:sz="6" w:space="0" w:color="auto"/>
              <w:left w:val="single" w:sz="6" w:space="0" w:color="auto"/>
              <w:bottom w:val="single" w:sz="6" w:space="0" w:color="auto"/>
              <w:right w:val="single" w:sz="6" w:space="0" w:color="auto"/>
            </w:tcBorders>
            <w:vAlign w:val="center"/>
          </w:tcPr>
          <w:p w14:paraId="5D4E3051" w14:textId="227DB27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9</w:t>
            </w:r>
          </w:p>
        </w:tc>
        <w:tc>
          <w:tcPr>
            <w:tcW w:w="835" w:type="dxa"/>
            <w:tcBorders>
              <w:top w:val="single" w:sz="6" w:space="0" w:color="auto"/>
              <w:left w:val="single" w:sz="6" w:space="0" w:color="auto"/>
              <w:bottom w:val="single" w:sz="6" w:space="0" w:color="auto"/>
              <w:right w:val="single" w:sz="6" w:space="0" w:color="auto"/>
            </w:tcBorders>
            <w:vAlign w:val="center"/>
          </w:tcPr>
          <w:p w14:paraId="24C53C00" w14:textId="3C720BC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29</w:t>
            </w:r>
          </w:p>
        </w:tc>
        <w:tc>
          <w:tcPr>
            <w:tcW w:w="1165" w:type="dxa"/>
            <w:tcBorders>
              <w:top w:val="single" w:sz="6" w:space="0" w:color="auto"/>
              <w:left w:val="single" w:sz="6" w:space="0" w:color="auto"/>
              <w:bottom w:val="single" w:sz="6" w:space="0" w:color="auto"/>
              <w:right w:val="single" w:sz="6" w:space="0" w:color="auto"/>
            </w:tcBorders>
            <w:vAlign w:val="center"/>
          </w:tcPr>
          <w:p w14:paraId="4824C484" w14:textId="2DE931E6"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39</w:t>
            </w:r>
          </w:p>
        </w:tc>
        <w:tc>
          <w:tcPr>
            <w:tcW w:w="800" w:type="dxa"/>
            <w:tcBorders>
              <w:top w:val="single" w:sz="6" w:space="0" w:color="auto"/>
              <w:left w:val="single" w:sz="6" w:space="0" w:color="auto"/>
              <w:bottom w:val="single" w:sz="6" w:space="0" w:color="auto"/>
              <w:right w:val="single" w:sz="6" w:space="0" w:color="auto"/>
            </w:tcBorders>
            <w:vAlign w:val="center"/>
          </w:tcPr>
          <w:p w14:paraId="4BACFB4F" w14:textId="4502612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2</w:t>
            </w:r>
          </w:p>
        </w:tc>
      </w:tr>
      <w:tr w:rsidR="2F5B4303" w:rsidRPr="006B3BC4" w14:paraId="72B55C01"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FFC000" w:themeFill="accent4"/>
            <w:vAlign w:val="center"/>
          </w:tcPr>
          <w:p w14:paraId="62263F8F" w14:textId="7CE9B86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ch Chon</w:t>
            </w:r>
          </w:p>
        </w:tc>
        <w:tc>
          <w:tcPr>
            <w:tcW w:w="541" w:type="dxa"/>
            <w:tcBorders>
              <w:top w:val="single" w:sz="6" w:space="0" w:color="auto"/>
              <w:left w:val="single" w:sz="6" w:space="0" w:color="auto"/>
              <w:bottom w:val="single" w:sz="6" w:space="0" w:color="auto"/>
              <w:right w:val="single" w:sz="6" w:space="0" w:color="auto"/>
            </w:tcBorders>
            <w:vAlign w:val="center"/>
          </w:tcPr>
          <w:p w14:paraId="0E3049B6" w14:textId="6440AFA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462E6FF3" w14:textId="21AF754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Shallow</w:t>
            </w:r>
          </w:p>
        </w:tc>
        <w:tc>
          <w:tcPr>
            <w:tcW w:w="1113" w:type="dxa"/>
            <w:tcBorders>
              <w:top w:val="single" w:sz="6" w:space="0" w:color="auto"/>
              <w:left w:val="single" w:sz="6" w:space="0" w:color="auto"/>
              <w:bottom w:val="single" w:sz="6" w:space="0" w:color="auto"/>
              <w:right w:val="single" w:sz="6" w:space="0" w:color="auto"/>
            </w:tcBorders>
            <w:vAlign w:val="center"/>
          </w:tcPr>
          <w:p w14:paraId="0830E74A" w14:textId="08F59E7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ow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60B17ADD" w14:textId="20C97D8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Humic</w:t>
            </w:r>
          </w:p>
        </w:tc>
        <w:tc>
          <w:tcPr>
            <w:tcW w:w="1096" w:type="dxa"/>
            <w:tcBorders>
              <w:top w:val="single" w:sz="6" w:space="0" w:color="auto"/>
              <w:left w:val="single" w:sz="6" w:space="0" w:color="auto"/>
              <w:bottom w:val="single" w:sz="6" w:space="0" w:color="auto"/>
              <w:right w:val="single" w:sz="6" w:space="0" w:color="auto"/>
            </w:tcBorders>
            <w:vAlign w:val="center"/>
          </w:tcPr>
          <w:p w14:paraId="4F2A5EE5" w14:textId="3046E5D2"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52</w:t>
            </w:r>
          </w:p>
        </w:tc>
        <w:tc>
          <w:tcPr>
            <w:tcW w:w="835" w:type="dxa"/>
            <w:tcBorders>
              <w:top w:val="single" w:sz="6" w:space="0" w:color="auto"/>
              <w:left w:val="single" w:sz="6" w:space="0" w:color="auto"/>
              <w:bottom w:val="single" w:sz="6" w:space="0" w:color="auto"/>
              <w:right w:val="single" w:sz="6" w:space="0" w:color="auto"/>
            </w:tcBorders>
            <w:vAlign w:val="center"/>
          </w:tcPr>
          <w:p w14:paraId="42E2AC11" w14:textId="37DC8ED8"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2</w:t>
            </w:r>
          </w:p>
        </w:tc>
        <w:tc>
          <w:tcPr>
            <w:tcW w:w="1165" w:type="dxa"/>
            <w:tcBorders>
              <w:top w:val="single" w:sz="6" w:space="0" w:color="auto"/>
              <w:left w:val="single" w:sz="6" w:space="0" w:color="auto"/>
              <w:bottom w:val="single" w:sz="6" w:space="0" w:color="auto"/>
              <w:right w:val="single" w:sz="6" w:space="0" w:color="auto"/>
            </w:tcBorders>
            <w:vAlign w:val="center"/>
          </w:tcPr>
          <w:p w14:paraId="090FD8D3" w14:textId="7A2E32E7"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41</w:t>
            </w:r>
          </w:p>
        </w:tc>
        <w:tc>
          <w:tcPr>
            <w:tcW w:w="800" w:type="dxa"/>
            <w:tcBorders>
              <w:top w:val="single" w:sz="6" w:space="0" w:color="auto"/>
              <w:left w:val="single" w:sz="6" w:space="0" w:color="auto"/>
              <w:bottom w:val="single" w:sz="6" w:space="0" w:color="auto"/>
              <w:right w:val="single" w:sz="6" w:space="0" w:color="auto"/>
            </w:tcBorders>
            <w:vAlign w:val="center"/>
          </w:tcPr>
          <w:p w14:paraId="6766CEFA" w14:textId="21A74DD0"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4</w:t>
            </w:r>
          </w:p>
        </w:tc>
      </w:tr>
      <w:tr w:rsidR="2F5B4303" w:rsidRPr="006B3BC4" w14:paraId="4C2E9782" w14:textId="77777777" w:rsidTr="00385779">
        <w:trPr>
          <w:cantSplit/>
          <w:trHeight w:val="315"/>
        </w:trPr>
        <w:tc>
          <w:tcPr>
            <w:tcW w:w="1268" w:type="dxa"/>
            <w:tcBorders>
              <w:top w:val="single" w:sz="6" w:space="0" w:color="auto"/>
              <w:left w:val="single" w:sz="6" w:space="0" w:color="auto"/>
              <w:bottom w:val="single" w:sz="6" w:space="0" w:color="auto"/>
              <w:right w:val="single" w:sz="6" w:space="0" w:color="auto"/>
            </w:tcBorders>
            <w:shd w:val="clear" w:color="auto" w:fill="C45911" w:themeFill="accent2" w:themeFillShade="BF"/>
            <w:vAlign w:val="center"/>
          </w:tcPr>
          <w:p w14:paraId="76C616A9" w14:textId="5AD8D1DF"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Castle Semple Loch</w:t>
            </w:r>
          </w:p>
        </w:tc>
        <w:tc>
          <w:tcPr>
            <w:tcW w:w="541" w:type="dxa"/>
            <w:tcBorders>
              <w:top w:val="single" w:sz="6" w:space="0" w:color="auto"/>
              <w:left w:val="single" w:sz="6" w:space="0" w:color="auto"/>
              <w:bottom w:val="single" w:sz="6" w:space="0" w:color="auto"/>
              <w:right w:val="single" w:sz="6" w:space="0" w:color="auto"/>
            </w:tcBorders>
            <w:vAlign w:val="center"/>
          </w:tcPr>
          <w:p w14:paraId="6053618E" w14:textId="44C14A8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L</w:t>
            </w:r>
          </w:p>
        </w:tc>
        <w:tc>
          <w:tcPr>
            <w:tcW w:w="974" w:type="dxa"/>
            <w:tcBorders>
              <w:top w:val="single" w:sz="6" w:space="0" w:color="auto"/>
              <w:left w:val="single" w:sz="6" w:space="0" w:color="auto"/>
              <w:bottom w:val="single" w:sz="6" w:space="0" w:color="auto"/>
              <w:right w:val="single" w:sz="6" w:space="0" w:color="auto"/>
            </w:tcBorders>
            <w:vAlign w:val="center"/>
          </w:tcPr>
          <w:p w14:paraId="215603F8" w14:textId="2163C9CB"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Very shallow</w:t>
            </w:r>
          </w:p>
        </w:tc>
        <w:tc>
          <w:tcPr>
            <w:tcW w:w="1113" w:type="dxa"/>
            <w:tcBorders>
              <w:top w:val="single" w:sz="6" w:space="0" w:color="auto"/>
              <w:left w:val="single" w:sz="6" w:space="0" w:color="auto"/>
              <w:bottom w:val="single" w:sz="6" w:space="0" w:color="auto"/>
              <w:right w:val="single" w:sz="6" w:space="0" w:color="auto"/>
            </w:tcBorders>
            <w:vAlign w:val="center"/>
          </w:tcPr>
          <w:p w14:paraId="57B88598" w14:textId="39E0A15C"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Moderate alkalinity</w:t>
            </w:r>
          </w:p>
        </w:tc>
        <w:tc>
          <w:tcPr>
            <w:tcW w:w="1304" w:type="dxa"/>
            <w:tcBorders>
              <w:top w:val="single" w:sz="6" w:space="0" w:color="auto"/>
              <w:left w:val="single" w:sz="6" w:space="0" w:color="auto"/>
              <w:bottom w:val="single" w:sz="6" w:space="0" w:color="auto"/>
              <w:right w:val="single" w:sz="6" w:space="0" w:color="auto"/>
            </w:tcBorders>
            <w:vAlign w:val="center"/>
          </w:tcPr>
          <w:p w14:paraId="079F03F6" w14:textId="3293573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Humic</w:t>
            </w:r>
          </w:p>
        </w:tc>
        <w:tc>
          <w:tcPr>
            <w:tcW w:w="1096" w:type="dxa"/>
            <w:tcBorders>
              <w:top w:val="single" w:sz="6" w:space="0" w:color="auto"/>
              <w:left w:val="single" w:sz="6" w:space="0" w:color="auto"/>
              <w:bottom w:val="single" w:sz="6" w:space="0" w:color="auto"/>
              <w:right w:val="single" w:sz="6" w:space="0" w:color="auto"/>
            </w:tcBorders>
            <w:vAlign w:val="center"/>
          </w:tcPr>
          <w:p w14:paraId="6F3ACC22" w14:textId="262995A1"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42</w:t>
            </w:r>
          </w:p>
        </w:tc>
        <w:tc>
          <w:tcPr>
            <w:tcW w:w="835" w:type="dxa"/>
            <w:tcBorders>
              <w:top w:val="single" w:sz="6" w:space="0" w:color="auto"/>
              <w:left w:val="single" w:sz="6" w:space="0" w:color="auto"/>
              <w:bottom w:val="single" w:sz="6" w:space="0" w:color="auto"/>
              <w:right w:val="single" w:sz="6" w:space="0" w:color="auto"/>
            </w:tcBorders>
            <w:vAlign w:val="center"/>
          </w:tcPr>
          <w:p w14:paraId="1821DBD8" w14:textId="159186AE"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43</w:t>
            </w:r>
          </w:p>
        </w:tc>
        <w:tc>
          <w:tcPr>
            <w:tcW w:w="1165" w:type="dxa"/>
            <w:tcBorders>
              <w:top w:val="single" w:sz="6" w:space="0" w:color="auto"/>
              <w:left w:val="single" w:sz="6" w:space="0" w:color="auto"/>
              <w:bottom w:val="single" w:sz="6" w:space="0" w:color="auto"/>
              <w:right w:val="single" w:sz="6" w:space="0" w:color="auto"/>
            </w:tcBorders>
            <w:vAlign w:val="center"/>
          </w:tcPr>
          <w:p w14:paraId="591B06CE" w14:textId="24EDF50A"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12</w:t>
            </w:r>
          </w:p>
        </w:tc>
        <w:tc>
          <w:tcPr>
            <w:tcW w:w="800" w:type="dxa"/>
            <w:tcBorders>
              <w:top w:val="single" w:sz="6" w:space="0" w:color="auto"/>
              <w:left w:val="single" w:sz="6" w:space="0" w:color="auto"/>
              <w:bottom w:val="single" w:sz="6" w:space="0" w:color="auto"/>
              <w:right w:val="single" w:sz="6" w:space="0" w:color="auto"/>
            </w:tcBorders>
            <w:vAlign w:val="center"/>
          </w:tcPr>
          <w:p w14:paraId="25514CF4" w14:textId="07517175" w:rsidR="2F5B4303" w:rsidRPr="006B3BC4" w:rsidRDefault="2F5B4303" w:rsidP="006B3BC4">
            <w:pPr>
              <w:spacing w:line="360" w:lineRule="auto"/>
              <w:jc w:val="both"/>
              <w:rPr>
                <w:rFonts w:ascii="Source Sans Pro Light" w:eastAsia="Source Sans Pro Light" w:hAnsi="Source Sans Pro Light" w:cs="Source Sans Pro Light"/>
                <w:color w:val="000000" w:themeColor="text1"/>
              </w:rPr>
            </w:pPr>
            <w:r w:rsidRPr="006B3BC4">
              <w:rPr>
                <w:rFonts w:ascii="Source Sans Pro Light" w:eastAsia="Source Sans Pro Light" w:hAnsi="Source Sans Pro Light" w:cs="Source Sans Pro Light"/>
                <w:color w:val="000000" w:themeColor="text1"/>
              </w:rPr>
              <w:t>0.04</w:t>
            </w:r>
          </w:p>
        </w:tc>
      </w:tr>
    </w:tbl>
    <w:p w14:paraId="1B0F8229" w14:textId="2E80997D" w:rsidR="147346EF" w:rsidRDefault="147346EF" w:rsidP="095FA7FD">
      <w:pPr>
        <w:pStyle w:val="NMtext"/>
        <w:spacing w:after="0"/>
      </w:pPr>
    </w:p>
    <w:p w14:paraId="122CB79A" w14:textId="6F42FFB4" w:rsidR="147346EF" w:rsidRDefault="147346EF" w:rsidP="147346EF">
      <w:pPr>
        <w:pStyle w:val="NMtext"/>
        <w:spacing w:after="0"/>
        <w:jc w:val="both"/>
      </w:pPr>
    </w:p>
    <w:p w14:paraId="02B329CE" w14:textId="61DBE55C" w:rsidR="57D5DD20" w:rsidRDefault="0E1E80DF" w:rsidP="00F02C01">
      <w:pPr>
        <w:pStyle w:val="NMtext"/>
        <w:spacing w:after="0"/>
        <w:jc w:val="center"/>
      </w:pPr>
      <w:r>
        <w:rPr>
          <w:noProof/>
          <w:color w:val="2B579A"/>
          <w:shd w:val="clear" w:color="auto" w:fill="E6E6E6"/>
          <w:lang w:eastAsia="en-GB"/>
        </w:rPr>
        <w:lastRenderedPageBreak/>
        <w:drawing>
          <wp:inline distT="0" distB="0" distL="0" distR="0" wp14:anchorId="20B68334" wp14:editId="6C79AE56">
            <wp:extent cx="3855659" cy="6101970"/>
            <wp:effectExtent l="0" t="0" r="5715" b="0"/>
            <wp:docPr id="1505657114" name="Picture 1505657114" descr="Map of the freshwater sampling locations. The outline within the map represents the boundary of LLTNP. Sites are coloured by the Water Framework Directive Overall Status. Basemap: OpenStreetMa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657114" name="Picture 1505657114" descr="Map of the freshwater sampling locations. The outline within the map represents the boundary of LLTNP. Sites are coloured by the Water Framework Directive Overall Status. Basemap: OpenStreetMap "/>
                    <pic:cNvPicPr/>
                  </pic:nvPicPr>
                  <pic:blipFill rotWithShape="1">
                    <a:blip r:embed="rId37" cstate="print">
                      <a:extLst>
                        <a:ext uri="{28A0092B-C50C-407E-A947-70E740481C1C}">
                          <a14:useLocalDpi xmlns:a14="http://schemas.microsoft.com/office/drawing/2010/main" val="0"/>
                        </a:ext>
                      </a:extLst>
                    </a:blip>
                    <a:srcRect l="1649" t="1570" r="2134" b="1813"/>
                    <a:stretch/>
                  </pic:blipFill>
                  <pic:spPr bwMode="auto">
                    <a:xfrm>
                      <a:off x="0" y="0"/>
                      <a:ext cx="3857111" cy="6104268"/>
                    </a:xfrm>
                    <a:prstGeom prst="rect">
                      <a:avLst/>
                    </a:prstGeom>
                    <a:ln>
                      <a:noFill/>
                    </a:ln>
                    <a:extLst>
                      <a:ext uri="{53640926-AAD7-44D8-BBD7-CCE9431645EC}">
                        <a14:shadowObscured xmlns:a14="http://schemas.microsoft.com/office/drawing/2010/main"/>
                      </a:ext>
                    </a:extLst>
                  </pic:spPr>
                </pic:pic>
              </a:graphicData>
            </a:graphic>
          </wp:inline>
        </w:drawing>
      </w:r>
    </w:p>
    <w:p w14:paraId="45684425" w14:textId="570A99E6" w:rsidR="0AE58D06" w:rsidRDefault="0AE58D06" w:rsidP="0AE58D06">
      <w:pPr>
        <w:jc w:val="both"/>
        <w:rPr>
          <w:rFonts w:ascii="Source Sans Pro Light" w:hAnsi="Source Sans Pro Light"/>
        </w:rPr>
      </w:pPr>
    </w:p>
    <w:p w14:paraId="710C0342" w14:textId="7C070995" w:rsidR="147346EF" w:rsidRPr="0030563A" w:rsidRDefault="0FC51899" w:rsidP="0030563A">
      <w:pPr>
        <w:spacing w:line="360" w:lineRule="auto"/>
      </w:pPr>
      <w:r w:rsidRPr="0030563A">
        <w:rPr>
          <w:rFonts w:ascii="Source Sans Pro Light" w:hAnsi="Source Sans Pro Light"/>
          <w:b/>
        </w:rPr>
        <w:t xml:space="preserve">Figure </w:t>
      </w:r>
      <w:r w:rsidR="001B2E24" w:rsidRPr="0030563A">
        <w:rPr>
          <w:rFonts w:ascii="Source Sans Pro Light" w:hAnsi="Source Sans Pro Light"/>
          <w:b/>
        </w:rPr>
        <w:t>3</w:t>
      </w:r>
      <w:r w:rsidRPr="0030563A">
        <w:rPr>
          <w:rFonts w:ascii="Source Sans Pro Light" w:hAnsi="Source Sans Pro Light"/>
        </w:rPr>
        <w:t xml:space="preserve">: Map of the freshwater sampling locations. The outline within the map represents </w:t>
      </w:r>
      <w:r w:rsidR="74C3D5AE" w:rsidRPr="0030563A">
        <w:rPr>
          <w:rFonts w:ascii="Source Sans Pro Light" w:hAnsi="Source Sans Pro Light"/>
        </w:rPr>
        <w:t xml:space="preserve">the </w:t>
      </w:r>
      <w:r w:rsidR="00E02E05" w:rsidRPr="0030563A">
        <w:rPr>
          <w:rFonts w:ascii="Source Sans Pro Light" w:hAnsi="Source Sans Pro Light"/>
        </w:rPr>
        <w:t>boundary</w:t>
      </w:r>
      <w:r w:rsidR="74C3D5AE" w:rsidRPr="0030563A">
        <w:rPr>
          <w:rFonts w:ascii="Source Sans Pro Light" w:hAnsi="Source Sans Pro Light"/>
        </w:rPr>
        <w:t xml:space="preserve"> of LLTNP</w:t>
      </w:r>
      <w:r w:rsidR="005D7A47" w:rsidRPr="0030563A">
        <w:rPr>
          <w:rFonts w:ascii="Source Sans Pro Light" w:hAnsi="Source Sans Pro Light"/>
        </w:rPr>
        <w:t>.</w:t>
      </w:r>
      <w:r w:rsidR="0F53F5E1" w:rsidRPr="0030563A">
        <w:rPr>
          <w:rFonts w:ascii="Source Sans Pro Light" w:hAnsi="Source Sans Pro Light"/>
        </w:rPr>
        <w:t xml:space="preserve"> </w:t>
      </w:r>
      <w:r w:rsidR="00CE7817" w:rsidRPr="0030563A">
        <w:rPr>
          <w:rFonts w:ascii="Source Sans Pro Light" w:hAnsi="Source Sans Pro Light"/>
        </w:rPr>
        <w:t>Sites are coloured by the Water Framework Directive Overall Status.</w:t>
      </w:r>
      <w:r w:rsidR="00D41021" w:rsidRPr="0030563A">
        <w:t xml:space="preserve"> </w:t>
      </w:r>
      <w:r w:rsidR="0F53F5E1" w:rsidRPr="0030563A">
        <w:rPr>
          <w:rFonts w:ascii="Source Sans Pro Light" w:hAnsi="Source Sans Pro Light"/>
        </w:rPr>
        <w:t xml:space="preserve">Basemap: </w:t>
      </w:r>
      <w:hyperlink r:id="rId38">
        <w:r w:rsidR="00D41021" w:rsidRPr="0030563A">
          <w:rPr>
            <w:rStyle w:val="Hyperlink"/>
            <w:rFonts w:ascii="Source Sans Pro Light" w:hAnsi="Source Sans Pro Light"/>
          </w:rPr>
          <w:t>OpenStreetMap</w:t>
        </w:r>
      </w:hyperlink>
      <w:r w:rsidR="0F53F5E1" w:rsidRPr="0030563A">
        <w:rPr>
          <w:rFonts w:ascii="Source Sans Pro Light" w:hAnsi="Source Sans Pro Light"/>
        </w:rPr>
        <w:t xml:space="preserve"> </w:t>
      </w:r>
    </w:p>
    <w:p w14:paraId="309B32CE" w14:textId="570A99E6" w:rsidR="0AE58D06" w:rsidRDefault="0AE58D06" w:rsidP="0AE58D06">
      <w:pPr>
        <w:jc w:val="both"/>
        <w:rPr>
          <w:rFonts w:ascii="Source Sans Pro Light" w:hAnsi="Source Sans Pro Light"/>
        </w:rPr>
      </w:pPr>
    </w:p>
    <w:p w14:paraId="191699F0" w14:textId="77777777" w:rsidR="00C97FE6" w:rsidRDefault="00C97FE6" w:rsidP="00856212">
      <w:pPr>
        <w:pStyle w:val="Heading3"/>
        <w:spacing w:after="240"/>
      </w:pPr>
      <w:bookmarkStart w:id="75" w:name="_Toc1670452329"/>
      <w:r w:rsidRPr="00A678F5">
        <w:rPr>
          <w:color w:val="146568"/>
        </w:rPr>
        <w:t>Sampling location selection</w:t>
      </w:r>
      <w:bookmarkEnd w:id="75"/>
    </w:p>
    <w:p w14:paraId="6FB804E4" w14:textId="2DCCD89C" w:rsidR="002E0915" w:rsidRDefault="03004451" w:rsidP="002C231C">
      <w:pPr>
        <w:pStyle w:val="NMtext"/>
        <w:spacing w:line="360" w:lineRule="auto"/>
        <w:rPr>
          <w:lang w:val="en-US"/>
        </w:rPr>
      </w:pPr>
      <w:r w:rsidRPr="7B667D58">
        <w:rPr>
          <w:lang w:val="en-US"/>
        </w:rPr>
        <w:t>S</w:t>
      </w:r>
      <w:r w:rsidR="54246BA6" w:rsidRPr="7B667D58">
        <w:rPr>
          <w:lang w:val="en-US"/>
        </w:rPr>
        <w:t xml:space="preserve">ix sampling locations </w:t>
      </w:r>
      <w:r w:rsidRPr="7B667D58">
        <w:rPr>
          <w:lang w:val="en-US"/>
        </w:rPr>
        <w:t>(i.e. six samples)</w:t>
      </w:r>
      <w:r w:rsidR="54246BA6" w:rsidRPr="7B667D58">
        <w:rPr>
          <w:lang w:val="en-US"/>
        </w:rPr>
        <w:t xml:space="preserve"> were selected</w:t>
      </w:r>
      <w:r w:rsidR="4F2265DE" w:rsidRPr="7B667D58">
        <w:rPr>
          <w:lang w:val="en-US"/>
        </w:rPr>
        <w:t xml:space="preserve"> </w:t>
      </w:r>
      <w:r w:rsidR="2C6717F1" w:rsidRPr="7B667D58">
        <w:rPr>
          <w:lang w:val="en-US"/>
        </w:rPr>
        <w:t xml:space="preserve">for each freshwater loch (noting </w:t>
      </w:r>
      <w:r w:rsidR="0F363132" w:rsidRPr="7B667D58">
        <w:rPr>
          <w:lang w:val="en-US"/>
        </w:rPr>
        <w:t xml:space="preserve">that </w:t>
      </w:r>
      <w:r w:rsidR="2C6717F1" w:rsidRPr="7B667D58">
        <w:rPr>
          <w:lang w:val="en-US"/>
        </w:rPr>
        <w:t>Loch Lomond comprises two waterbodies</w:t>
      </w:r>
      <w:r w:rsidR="0F363132" w:rsidRPr="7B667D58">
        <w:rPr>
          <w:lang w:val="en-US"/>
        </w:rPr>
        <w:t xml:space="preserve"> for WFD classification purposes i.e., its </w:t>
      </w:r>
      <w:r w:rsidR="68A5A9C7" w:rsidRPr="7B667D58">
        <w:rPr>
          <w:lang w:val="en-US"/>
        </w:rPr>
        <w:t>constituent</w:t>
      </w:r>
      <w:r w:rsidR="092A0831" w:rsidRPr="7B667D58">
        <w:rPr>
          <w:lang w:val="en-US"/>
        </w:rPr>
        <w:t xml:space="preserve"> </w:t>
      </w:r>
      <w:r w:rsidR="2C6717F1" w:rsidRPr="7B667D58">
        <w:rPr>
          <w:lang w:val="en-US"/>
        </w:rPr>
        <w:t>north and south basins</w:t>
      </w:r>
      <w:r w:rsidR="0F363132" w:rsidRPr="7B667D58">
        <w:rPr>
          <w:lang w:val="en-US"/>
        </w:rPr>
        <w:t>, with six samples</w:t>
      </w:r>
      <w:r w:rsidR="47310C91" w:rsidRPr="7B667D58">
        <w:rPr>
          <w:lang w:val="en-US"/>
        </w:rPr>
        <w:t xml:space="preserve"> </w:t>
      </w:r>
      <w:r w:rsidR="0F363132" w:rsidRPr="7B667D58">
        <w:rPr>
          <w:lang w:val="en-US"/>
        </w:rPr>
        <w:t>collected from each</w:t>
      </w:r>
      <w:r w:rsidR="47310C91" w:rsidRPr="7B667D58">
        <w:rPr>
          <w:lang w:val="en-US"/>
        </w:rPr>
        <w:t xml:space="preserve"> basin</w:t>
      </w:r>
      <w:r w:rsidR="0F363132" w:rsidRPr="7B667D58">
        <w:rPr>
          <w:lang w:val="en-US"/>
        </w:rPr>
        <w:t>)</w:t>
      </w:r>
      <w:r w:rsidR="54246BA6" w:rsidRPr="7B667D58">
        <w:rPr>
          <w:lang w:val="en-US"/>
        </w:rPr>
        <w:t>.</w:t>
      </w:r>
      <w:r w:rsidR="4BC3C861" w:rsidRPr="7B667D58">
        <w:rPr>
          <w:lang w:val="en-US"/>
        </w:rPr>
        <w:t xml:space="preserve"> This </w:t>
      </w:r>
      <w:r w:rsidR="1B33D9F0" w:rsidRPr="7B667D58">
        <w:rPr>
          <w:lang w:val="en-US"/>
        </w:rPr>
        <w:t xml:space="preserve">number is also </w:t>
      </w:r>
      <w:r w:rsidR="1B33D9F0" w:rsidRPr="7B667D58">
        <w:rPr>
          <w:lang w:val="en-US"/>
        </w:rPr>
        <w:lastRenderedPageBreak/>
        <w:t xml:space="preserve">within the range identified by the pilot study as being suitable for capturing </w:t>
      </w:r>
      <w:r w:rsidR="1485BB47" w:rsidRPr="7B667D58">
        <w:rPr>
          <w:lang w:val="en-US"/>
        </w:rPr>
        <w:t>most</w:t>
      </w:r>
      <w:r w:rsidR="1B33D9F0" w:rsidRPr="7B667D58">
        <w:rPr>
          <w:lang w:val="en-US"/>
        </w:rPr>
        <w:t xml:space="preserve"> fish species </w:t>
      </w:r>
      <w:r w:rsidR="6C9C021C" w:rsidRPr="7B667D58">
        <w:rPr>
          <w:lang w:val="en-US"/>
        </w:rPr>
        <w:t xml:space="preserve">present </w:t>
      </w:r>
      <w:r w:rsidR="1B33D9F0" w:rsidRPr="7B667D58">
        <w:rPr>
          <w:lang w:val="en-US"/>
        </w:rPr>
        <w:t xml:space="preserve">within </w:t>
      </w:r>
      <w:r w:rsidR="72B7D65B" w:rsidRPr="7B667D58">
        <w:rPr>
          <w:lang w:val="en-US"/>
        </w:rPr>
        <w:t>Scottish lochs</w:t>
      </w:r>
      <w:r w:rsidR="1B33D9F0" w:rsidRPr="7B667D58">
        <w:rPr>
          <w:lang w:val="en-US"/>
        </w:rPr>
        <w:t xml:space="preserve">. </w:t>
      </w:r>
    </w:p>
    <w:p w14:paraId="45D59FFF" w14:textId="6F470011" w:rsidR="002C58A7" w:rsidRDefault="22A3D987" w:rsidP="002C231C">
      <w:pPr>
        <w:pStyle w:val="NMtext"/>
        <w:spacing w:line="360" w:lineRule="auto"/>
        <w:rPr>
          <w:lang w:val="en-US"/>
        </w:rPr>
      </w:pPr>
      <w:r w:rsidRPr="3C51F64D">
        <w:rPr>
          <w:lang w:val="en-US"/>
        </w:rPr>
        <w:t xml:space="preserve">Sampling locations were </w:t>
      </w:r>
      <w:r w:rsidR="3441D239" w:rsidRPr="3C51F64D">
        <w:rPr>
          <w:lang w:val="en-US"/>
        </w:rPr>
        <w:t xml:space="preserve">set </w:t>
      </w:r>
      <w:r w:rsidR="1CA0F8BD" w:rsidRPr="3C51F64D">
        <w:rPr>
          <w:lang w:val="en-US"/>
        </w:rPr>
        <w:t>at equidistan</w:t>
      </w:r>
      <w:r w:rsidR="2EF5EF89" w:rsidRPr="3C51F64D">
        <w:rPr>
          <w:lang w:val="en-US"/>
        </w:rPr>
        <w:t>t intervals where</w:t>
      </w:r>
      <w:r w:rsidRPr="3C51F64D">
        <w:rPr>
          <w:lang w:val="en-US"/>
        </w:rPr>
        <w:t xml:space="preserve"> possible </w:t>
      </w:r>
      <w:r w:rsidR="747CE450" w:rsidRPr="3C51F64D">
        <w:rPr>
          <w:lang w:val="en-US"/>
        </w:rPr>
        <w:t xml:space="preserve">around the perimeter of </w:t>
      </w:r>
      <w:r w:rsidRPr="3C51F64D">
        <w:rPr>
          <w:lang w:val="en-US"/>
        </w:rPr>
        <w:t>the lake</w:t>
      </w:r>
      <w:r w:rsidR="226C1455" w:rsidRPr="3C51F64D">
        <w:rPr>
          <w:lang w:val="en-US"/>
        </w:rPr>
        <w:t>, as is best practice for lake</w:t>
      </w:r>
      <w:r w:rsidR="243B49DF" w:rsidRPr="3C51F64D">
        <w:rPr>
          <w:lang w:val="en-US"/>
        </w:rPr>
        <w:t xml:space="preserve"> fish</w:t>
      </w:r>
      <w:r w:rsidR="226C1455" w:rsidRPr="3C51F64D">
        <w:rPr>
          <w:lang w:val="en-US"/>
        </w:rPr>
        <w:t xml:space="preserve"> eDNA sampling</w:t>
      </w:r>
      <w:r w:rsidR="00F67FAD">
        <w:rPr>
          <w:lang w:val="en-US"/>
        </w:rPr>
        <w:t xml:space="preserve"> </w:t>
      </w:r>
      <w:r w:rsidR="00F67FAD">
        <w:rPr>
          <w:lang w:val="en-US"/>
        </w:rPr>
        <w:fldChar w:fldCharType="begin"/>
      </w:r>
      <w:r w:rsidR="00F67FAD">
        <w:rPr>
          <w:lang w:val="en-US"/>
        </w:rPr>
        <w:instrText xml:space="preserve"> ADDIN ZOTERO_ITEM CSL_CITATION {"citationID":"huoKmAEo","properties":{"formattedCitation":"(H\\uc0\\u228{}nfling et al., 2016; Lawson Handley et al., 2019; Li et al., 2019; Zhang et al., 2020)","plainCitation":"(Hänfling et al., 2016; Lawson Handley et al., 2019; Li et al., 2019; Zhang et al., 2020)","noteIndex":0},"citationItems":[{"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id":2684,"uris":["http://zotero.org/users/10679637/items/G2AH5ZB9"],"itemData":{"id":268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ater species could be missed and littoral/benthic species overrepresented by focusing exclusively on shoreline samples collected in the summer.","container-title":"Environmental DNA","DOI":"10.1002/edn3.5","ISSN":"26374943","issue":"1","note":"publisher: Blackwell Publishing Inc.","page":"26-39","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2665,"uris":["http://zotero.org/users/10679637/items/8CK7929V"],"itemData":{"id":2665,"type":"article-journal","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container-title":"Journal of Applied Ecology","DOI":"10.1111/1365-2664.13352","ISSN":"13652664","issue":"5","note":"publisher: Blackwell Publishing Ltd","page":"1232-1244","title":"Ground-truthing of a fish-based environmental DNA metabarcoding method for assessing the quality of lakes","volume":"56","author":[{"family":"Li","given":"Jianlong"},{"family":"Hatton-Ellis","given":"Tristan W."},{"family":"Lawson Handley","given":"Lori Jayne"},{"family":"Kimbell","given":"Helen S."},{"family":"Benucci","given":"Marco"},{"family":"Peirson","given":"Graeme"},{"family":"Hänfling","given":"Bernd"}],"issued":{"date-parts":[["2019",5]]}}},{"id":4250,"uris":["http://zotero.org/groups/4440035/items/2LP7QWFH"],"itemData":{"id":4250,"type":"article-journal","container-title":"Molecular Ecology Resources","DOI":"https://doi.org/10.1111/1755-0998.13105","issue":"1","page":"242-255","title":"Assessment of fish communities using environmental DNA: Effect of spatial sampling design in lentic systems of different sizes","volume":"20","author":[{"family":"Zhang","given":"Shan"},{"family":"Lu","given":"Qi"},{"family":"Wang","given":"Yiyan"},{"family":"Wang","given":"Xiaomei"},{"family":"Zhao","given":"Jindong"},{"family":"Yao","given":"Meng"}],"issued":{"date-parts":[["2020"]]}}}],"schema":"https://github.com/citation-style-language/schema/raw/master/csl-citation.json"} </w:instrText>
      </w:r>
      <w:r w:rsidR="00F67FAD">
        <w:rPr>
          <w:lang w:val="en-US"/>
        </w:rPr>
        <w:fldChar w:fldCharType="separate"/>
      </w:r>
      <w:r w:rsidR="00F67FAD" w:rsidRPr="00F67FAD">
        <w:rPr>
          <w:rFonts w:cs="Times New Roman"/>
        </w:rPr>
        <w:t>(Hänfling et al., 2016; Lawson Handley et al., 2019; Li et al., 2019; Zhang et al., 2020)</w:t>
      </w:r>
      <w:r w:rsidR="00F67FAD">
        <w:rPr>
          <w:lang w:val="en-US"/>
        </w:rPr>
        <w:fldChar w:fldCharType="end"/>
      </w:r>
      <w:r w:rsidR="00F67FAD">
        <w:rPr>
          <w:lang w:val="en-US"/>
        </w:rPr>
        <w:t xml:space="preserve">. </w:t>
      </w:r>
      <w:r w:rsidR="0417FB41" w:rsidRPr="3C51F64D">
        <w:rPr>
          <w:lang w:val="en-US"/>
        </w:rPr>
        <w:t>Sampling locations</w:t>
      </w:r>
      <w:r w:rsidR="18249F1B" w:rsidRPr="3C51F64D">
        <w:rPr>
          <w:lang w:val="en-US"/>
        </w:rPr>
        <w:t xml:space="preserve"> </w:t>
      </w:r>
      <w:r w:rsidR="590594A9" w:rsidRPr="3C51F64D">
        <w:rPr>
          <w:lang w:val="en-US"/>
        </w:rPr>
        <w:t>were restricted</w:t>
      </w:r>
      <w:r w:rsidR="654991E2" w:rsidRPr="3C51F64D">
        <w:rPr>
          <w:lang w:val="en-US"/>
        </w:rPr>
        <w:t xml:space="preserve"> to places</w:t>
      </w:r>
      <w:r w:rsidR="0417FB41" w:rsidRPr="3C51F64D">
        <w:rPr>
          <w:lang w:val="en-US"/>
        </w:rPr>
        <w:t xml:space="preserve"> where shoreline access </w:t>
      </w:r>
      <w:r w:rsidR="654991E2" w:rsidRPr="3C51F64D">
        <w:rPr>
          <w:lang w:val="en-US"/>
        </w:rPr>
        <w:t>wa</w:t>
      </w:r>
      <w:r w:rsidR="0417FB41" w:rsidRPr="3C51F64D">
        <w:rPr>
          <w:lang w:val="en-US"/>
        </w:rPr>
        <w:t xml:space="preserve">s within reasonable walking distance from a parked vehicle, </w:t>
      </w:r>
      <w:r w:rsidR="30BC5219" w:rsidRPr="3C51F64D">
        <w:rPr>
          <w:lang w:val="en-US"/>
        </w:rPr>
        <w:t>there w</w:t>
      </w:r>
      <w:r w:rsidR="5251E1A4" w:rsidRPr="3C51F64D">
        <w:rPr>
          <w:lang w:val="en-US"/>
        </w:rPr>
        <w:t>ere</w:t>
      </w:r>
      <w:r w:rsidR="30BC5219" w:rsidRPr="3C51F64D">
        <w:rPr>
          <w:lang w:val="en-US"/>
        </w:rPr>
        <w:t xml:space="preserve"> no health and safety risk</w:t>
      </w:r>
      <w:r w:rsidR="5251E1A4" w:rsidRPr="3C51F64D">
        <w:rPr>
          <w:lang w:val="en-US"/>
        </w:rPr>
        <w:t>s</w:t>
      </w:r>
      <w:r w:rsidR="0417FB41" w:rsidRPr="3C51F64D">
        <w:rPr>
          <w:lang w:val="en-US"/>
        </w:rPr>
        <w:t xml:space="preserve">, and </w:t>
      </w:r>
      <w:r w:rsidR="30BC5219" w:rsidRPr="3C51F64D">
        <w:rPr>
          <w:lang w:val="en-US"/>
        </w:rPr>
        <w:t>sampling</w:t>
      </w:r>
      <w:r w:rsidR="0417FB41" w:rsidRPr="3C51F64D">
        <w:rPr>
          <w:lang w:val="en-US"/>
        </w:rPr>
        <w:t xml:space="preserve"> c</w:t>
      </w:r>
      <w:r w:rsidR="435EBE5D" w:rsidRPr="3C51F64D">
        <w:rPr>
          <w:lang w:val="en-US"/>
        </w:rPr>
        <w:t>ould</w:t>
      </w:r>
      <w:r w:rsidR="0417FB41" w:rsidRPr="3C51F64D">
        <w:rPr>
          <w:lang w:val="en-US"/>
        </w:rPr>
        <w:t xml:space="preserve"> be repeated</w:t>
      </w:r>
      <w:r w:rsidR="60A8786B" w:rsidRPr="3C51F64D">
        <w:rPr>
          <w:lang w:val="en-US"/>
        </w:rPr>
        <w:t xml:space="preserve"> </w:t>
      </w:r>
      <w:r w:rsidR="459DF265" w:rsidRPr="3C51F64D">
        <w:rPr>
          <w:lang w:val="en-US"/>
        </w:rPr>
        <w:t xml:space="preserve">in the field </w:t>
      </w:r>
      <w:r w:rsidR="60A8786B" w:rsidRPr="3C51F64D">
        <w:rPr>
          <w:lang w:val="en-US"/>
        </w:rPr>
        <w:t xml:space="preserve">(without a need for </w:t>
      </w:r>
      <w:proofErr w:type="spellStart"/>
      <w:r w:rsidR="459DF265" w:rsidRPr="3C51F64D">
        <w:rPr>
          <w:lang w:val="en-US"/>
        </w:rPr>
        <w:t>mobilising</w:t>
      </w:r>
      <w:proofErr w:type="spellEnd"/>
      <w:r w:rsidR="459DF265" w:rsidRPr="3C51F64D">
        <w:rPr>
          <w:lang w:val="en-US"/>
        </w:rPr>
        <w:t xml:space="preserve"> </w:t>
      </w:r>
      <w:r w:rsidR="60A8786B" w:rsidRPr="3C51F64D">
        <w:rPr>
          <w:lang w:val="en-US"/>
        </w:rPr>
        <w:t>boat</w:t>
      </w:r>
      <w:r w:rsidR="00494B04">
        <w:rPr>
          <w:lang w:val="en-US"/>
        </w:rPr>
        <w:t xml:space="preserve"> </w:t>
      </w:r>
      <w:r w:rsidR="60A8786B" w:rsidRPr="3C51F64D">
        <w:rPr>
          <w:lang w:val="en-US"/>
        </w:rPr>
        <w:t xml:space="preserve">work and related </w:t>
      </w:r>
      <w:r w:rsidR="459DF265" w:rsidRPr="3C51F64D">
        <w:rPr>
          <w:lang w:val="en-US"/>
        </w:rPr>
        <w:t xml:space="preserve">staffing </w:t>
      </w:r>
      <w:r w:rsidR="60A8786B" w:rsidRPr="3C51F64D">
        <w:rPr>
          <w:lang w:val="en-US"/>
        </w:rPr>
        <w:t>resources)</w:t>
      </w:r>
      <w:r w:rsidR="0417FB41" w:rsidRPr="3C51F64D">
        <w:rPr>
          <w:lang w:val="en-US"/>
        </w:rPr>
        <w:t xml:space="preserve"> in the future.</w:t>
      </w:r>
    </w:p>
    <w:p w14:paraId="3A08F59A" w14:textId="27B6391D" w:rsidR="00EE4F50" w:rsidRPr="00EE4F50" w:rsidRDefault="00EE4F50" w:rsidP="00856212">
      <w:pPr>
        <w:pStyle w:val="Heading3"/>
        <w:spacing w:after="240"/>
      </w:pPr>
      <w:bookmarkStart w:id="76" w:name="_Toc2147174594"/>
      <w:r w:rsidRPr="00A678F5">
        <w:rPr>
          <w:color w:val="146568"/>
        </w:rPr>
        <w:t>Sampling approach</w:t>
      </w:r>
      <w:bookmarkEnd w:id="76"/>
    </w:p>
    <w:p w14:paraId="60102477" w14:textId="7927BF81" w:rsidR="00767B99" w:rsidRDefault="4E7270B5" w:rsidP="002C231C">
      <w:pPr>
        <w:pStyle w:val="NMtext"/>
        <w:spacing w:line="360" w:lineRule="auto"/>
      </w:pPr>
      <w:r>
        <w:t xml:space="preserve">At each </w:t>
      </w:r>
      <w:r w:rsidR="5251E1A4">
        <w:t xml:space="preserve">sampling </w:t>
      </w:r>
      <w:r>
        <w:t xml:space="preserve">location, </w:t>
      </w:r>
      <w:r w:rsidR="5251E1A4">
        <w:t>6</w:t>
      </w:r>
      <w:r w:rsidR="2D1AED26">
        <w:t xml:space="preserve"> L </w:t>
      </w:r>
      <w:r w:rsidR="78EE397D">
        <w:t>of water was collected</w:t>
      </w:r>
      <w:r w:rsidR="5251E1A4">
        <w:t xml:space="preserve"> </w:t>
      </w:r>
      <w:r w:rsidR="4D01D859">
        <w:t xml:space="preserve">and split across two </w:t>
      </w:r>
      <w:r w:rsidR="614E528B">
        <w:t xml:space="preserve">sterile </w:t>
      </w:r>
      <w:r w:rsidR="4D01D859">
        <w:t>sampling bags</w:t>
      </w:r>
      <w:r w:rsidR="78EE397D">
        <w:t xml:space="preserve">. </w:t>
      </w:r>
      <w:r w:rsidR="40DC70F9" w:rsidRPr="3C51F64D">
        <w:rPr>
          <w:rStyle w:val="eop"/>
        </w:rPr>
        <w:t xml:space="preserve">Each 3 L sample was comprised of 12 x 250 mL subsamples, with subsamples </w:t>
      </w:r>
      <w:r w:rsidR="6A731F2D" w:rsidRPr="3C51F64D">
        <w:rPr>
          <w:rStyle w:val="eop"/>
        </w:rPr>
        <w:t>collected</w:t>
      </w:r>
      <w:r w:rsidR="40DC70F9" w:rsidRPr="3C51F64D">
        <w:rPr>
          <w:rStyle w:val="eop"/>
        </w:rPr>
        <w:t xml:space="preserve"> at 10 m intervals along 1</w:t>
      </w:r>
      <w:r w:rsidR="379B4A67" w:rsidRPr="3C51F64D">
        <w:rPr>
          <w:rStyle w:val="eop"/>
        </w:rPr>
        <w:t>2</w:t>
      </w:r>
      <w:r w:rsidR="40DC70F9" w:rsidRPr="3C51F64D">
        <w:rPr>
          <w:rStyle w:val="eop"/>
        </w:rPr>
        <w:t>0 m of shoreline</w:t>
      </w:r>
      <w:r w:rsidR="614E528B" w:rsidRPr="3C51F64D">
        <w:rPr>
          <w:rStyle w:val="eop"/>
        </w:rPr>
        <w:t xml:space="preserve"> </w:t>
      </w:r>
      <w:r w:rsidR="4CDDA961" w:rsidRPr="3C51F64D">
        <w:rPr>
          <w:rStyle w:val="eop"/>
        </w:rPr>
        <w:t xml:space="preserve">using </w:t>
      </w:r>
      <w:r w:rsidR="4A85DAE4">
        <w:t>a sterile dipper ladle</w:t>
      </w:r>
      <w:r w:rsidR="2D1AED26">
        <w:t>.</w:t>
      </w:r>
      <w:r w:rsidR="24C150B8">
        <w:t xml:space="preserve"> This</w:t>
      </w:r>
      <w:r w:rsidR="5F6489DD">
        <w:t xml:space="preserve"> broadly</w:t>
      </w:r>
      <w:r w:rsidR="24C150B8">
        <w:t xml:space="preserve"> follows</w:t>
      </w:r>
      <w:r w:rsidR="5F6489DD">
        <w:t xml:space="preserve"> existing eDNA </w:t>
      </w:r>
      <w:r w:rsidR="7F117496">
        <w:t>sampling protocols for l</w:t>
      </w:r>
      <w:r w:rsidR="149F3058">
        <w:t>ochs</w:t>
      </w:r>
      <w:r w:rsidR="7F117496">
        <w:t>, albeit the subsample volumes and overall sample volume differ</w:t>
      </w:r>
      <w:r w:rsidR="00F67FAD">
        <w:t xml:space="preserve"> </w:t>
      </w:r>
      <w:r w:rsidR="00F67FAD">
        <w:fldChar w:fldCharType="begin"/>
      </w:r>
      <w:r w:rsidR="005A7FA9">
        <w:instrText xml:space="preserve"> ADDIN ZOTERO_ITEM CSL_CITATION {"citationID":"O94hnruL","properties":{"formattedCitation":"(Bedwell and Goldberg, 2020; H\\uc0\\u228{}nfling et al., 2016; Lawson Handley et al., 2019; Li et al., 2019)","plainCitation":"(Bedwell and Goldberg, 2020; Hänfling et al., 2016; Lawson Handley et al., 2019; Li et al., 2019)","noteIndex":0},"citationItems":[{"id":1802,"uris":["http://zotero.org/users/10679637/items/ANXWIU3X"],"itemData":{"id":1802,"type":"article-journal","abstract":"The development of efficient sampling protocols for the capture of environmental DNA (eDNA) could greatly help improve accuracy of occupancy monitoring for species that are difficult to detect. However, the process of developing a protocol in situ is complicated for rare species by the fact that animal locations are often unknown. We tested sampling designs in lake and stream systems to determine the most effective eDNA sampling protocols for two rare species: the Sierra Nevada yellow-legged frog (Rana sierrae) and the foothill yellow-legged frog (Rana boylii). We varied water volume, spatial sampling, and seasonal timing in lakes and streams; in lakes we also tested multiple filter types. We found that filtering 2 L versus 1 L increased the odds of detection in streams 5.42X (95% CI: 3.2–9.19X) in our protocol, from a probability of 0.51–0.85 per technical replicate. Lake sample volumes were limited by filter clogging, and we found no effect of volume or filter type. Sampling later in the season increased the odds of detection in streams by 1.96X for every 30 days (95% CI: 1.3–2.97X) but there was no effect for lakes. Spatial autocorrelation of the quantity of yellow-legged frog eDNA captured in streams ceased between 100 and 200 m, indicating that sampling at close intervals is important.","container-title":"Ecology and Evolution","DOI":"10.1002/ece3.6014","ISSN":"20457758","issue":"3","page":"1602-1612","title":"Spatial and temporal patterns of environmental DNA detection to inform sampling protocols in lentic and lotic systems","volume":"10","author":[{"family":"Bedwell","given":"Mallory E."},{"family":"Goldberg","given":"Caren S."}],"issued":{"date-parts":[["2020"]]}}},{"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id":2684,"uris":["http://zotero.org/users/10679637/items/G2AH5ZB9"],"itemData":{"id":2684,"type":"article-journal","abstract":"Environmental DNA offers great potential as a biodiversity monitoring tool. Previous work has demonstrated that eDNA metabarcoding provides reliable information for lake fish monitoring, but important questions remain about temporal and spatial repeatability, which is critical for understanding the ecology of eDNA and developing effective sampling strategies. Here, we carried out comprehensive spatial sampling of England's largest lake, Windermere, during summer and winter to (1) examine repeatability of the method, (2) compare eDNA results with contemporary gill-net survey data, (3) test the hypothesis of greater spatial structure of eDNA in summer compared to winter due to differences in water mixing between seasons, and (4) compare the effectiveness of shore and offshore sampling for species detection. We find broad consistency between the results from three sampling events in terms of species detection and abundance, with eDNA detecting more species than established methods and being significantly correlated with rank abundance determined by long-term data. As predicted, spatial structure was much greater in the summer, reflecting less mixing of eDNA than in the winter. For example Arctic charr, a deep-water species, was only detected in deep, midlake samples in the summer, while littoral or benthic species such as minnow and stickleback were more frequently detected in shore samples. By contrast in winter, the eDNA of these species was more uniformly distributed. This has important implications for design of sampling campaigns, for example, deep-water species could be missed and littoral/benthic species overrepresented by focusing exclusively on shoreline samples collected in the summer.","container-title":"Environmental DNA","DOI":"10.1002/edn3.5","ISSN":"26374943","issue":"1","note":"publisher: Blackwell Publishing Inc.","page":"26-39","title":"Temporal and spatial variation in distribution of fish environmental DNA in England’s largest lake","volume":"1","author":[{"family":"Lawson Handley","given":"Lori"},{"family":"Read","given":"Daniel S."},{"family":"Winfield","given":"Ian J."},{"family":"Kimbell","given":"Helen"},{"family":"Johnson","given":"Harriet"},{"family":"Li","given":"Jianlong"},{"family":"Hahn","given":"Christoph"},{"family":"Blackman","given":"Rosetta"},{"family":"Wilcox","given":"Rose"},{"family":"Donnelly","given":"Rob"},{"family":"Szitenberg","given":"Amir"},{"family":"Hänfling","given":"Bernd"}],"issued":{"date-parts":[["2019",5]]}}},{"id":2665,"uris":["http://zotero.org/users/10679637/items/8CK7929V"],"itemData":{"id":2665,"type":"article-journal","abstrac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container-title":"Journal of Applied Ecology","DOI":"10.1111/1365-2664.13352","ISSN":"13652664","issue":"5","note":"publisher: Blackwell Publishing Ltd","page":"1232-1244","title":"Ground-truthing of a fish-based environmental DNA metabarcoding method for assessing the quality of lakes","volume":"56","author":[{"family":"Li","given":"Jianlong"},{"family":"Hatton-Ellis","given":"Tristan W."},{"family":"Lawson Handley","given":"Lori Jayne"},{"family":"Kimbell","given":"Helen S."},{"family":"Benucci","given":"Marco"},{"family":"Peirson","given":"Graeme"},{"family":"Hänfling","given":"Bernd"}],"issued":{"date-parts":[["2019",5]]}}}],"schema":"https://github.com/citation-style-language/schema/raw/master/csl-citation.json"} </w:instrText>
      </w:r>
      <w:r w:rsidR="00F67FAD">
        <w:fldChar w:fldCharType="separate"/>
      </w:r>
      <w:r w:rsidR="005A7FA9" w:rsidRPr="005A7FA9">
        <w:rPr>
          <w:rFonts w:cs="Times New Roman"/>
        </w:rPr>
        <w:t>(Bedwell and Goldberg, 2020; Hänfling et al., 2016; Lawson Handley et al., 2019; Li et al., 2019)</w:t>
      </w:r>
      <w:r w:rsidR="00F67FAD">
        <w:fldChar w:fldCharType="end"/>
      </w:r>
      <w:r w:rsidR="005A7FA9">
        <w:t>.</w:t>
      </w:r>
      <w:r w:rsidR="7A9C7C97">
        <w:t xml:space="preserve"> </w:t>
      </w:r>
      <w:r w:rsidR="614E528B">
        <w:t xml:space="preserve">Each sampling bag was </w:t>
      </w:r>
      <w:r w:rsidR="32E3542D">
        <w:t xml:space="preserve">sealed and </w:t>
      </w:r>
      <w:r w:rsidR="614E528B">
        <w:t xml:space="preserve">shaken for </w:t>
      </w:r>
      <w:r w:rsidR="32E3542D">
        <w:t>20-</w:t>
      </w:r>
      <w:r w:rsidR="71A66FC8">
        <w:t xml:space="preserve">30 seconds to homogenise the water sample, then </w:t>
      </w:r>
      <w:r w:rsidR="452C0E17">
        <w:t>each</w:t>
      </w:r>
      <w:r w:rsidR="0BDEDBA8">
        <w:t xml:space="preserve"> sample was passed through </w:t>
      </w:r>
      <w:r w:rsidR="0BDEDBA8" w:rsidRPr="3C51F64D">
        <w:rPr>
          <w:rStyle w:val="eop"/>
        </w:rPr>
        <w:t xml:space="preserve">one of two 0.8 </w:t>
      </w:r>
      <w:proofErr w:type="spellStart"/>
      <w:r w:rsidR="0BDEDBA8" w:rsidRPr="3C51F64D">
        <w:rPr>
          <w:rStyle w:val="eop"/>
        </w:rPr>
        <w:t>μm</w:t>
      </w:r>
      <w:proofErr w:type="spellEnd"/>
      <w:r w:rsidR="0BDEDBA8" w:rsidRPr="3C51F64D">
        <w:rPr>
          <w:rStyle w:val="eop"/>
        </w:rPr>
        <w:t xml:space="preserve"> PES filters</w:t>
      </w:r>
      <w:r w:rsidR="317A1CD1" w:rsidRPr="3C51F64D">
        <w:rPr>
          <w:rStyle w:val="eop"/>
        </w:rPr>
        <w:t xml:space="preserve"> with a Vampire Sampler</w:t>
      </w:r>
      <w:r w:rsidR="0BDEDBA8" w:rsidRPr="3C51F64D">
        <w:rPr>
          <w:rStyle w:val="eop"/>
        </w:rPr>
        <w:t xml:space="preserve">. </w:t>
      </w:r>
      <w:r w:rsidR="1E2C7F17" w:rsidRPr="3C51F64D">
        <w:rPr>
          <w:rStyle w:val="eop"/>
        </w:rPr>
        <w:t xml:space="preserve">The </w:t>
      </w:r>
      <w:r w:rsidR="4199F4A3" w:rsidRPr="3C51F64D">
        <w:rPr>
          <w:rStyle w:val="eop"/>
        </w:rPr>
        <w:t>v</w:t>
      </w:r>
      <w:r w:rsidR="4DA3B3D0" w:rsidRPr="3C51F64D">
        <w:rPr>
          <w:rStyle w:val="eop"/>
        </w:rPr>
        <w:t>olume of water passed through each filter was recorded.</w:t>
      </w:r>
    </w:p>
    <w:p w14:paraId="05DF6E8C" w14:textId="4618969E" w:rsidR="00FD2330" w:rsidRPr="00E05D6E" w:rsidRDefault="00767B99" w:rsidP="002C231C">
      <w:pPr>
        <w:pStyle w:val="NMtext"/>
        <w:spacing w:line="360" w:lineRule="auto"/>
      </w:pPr>
      <w:r>
        <w:t xml:space="preserve">A field negative control </w:t>
      </w:r>
      <w:r w:rsidR="002A04E0">
        <w:t>(500</w:t>
      </w:r>
      <w:r w:rsidR="002A04E0" w:rsidRPr="002A04E0">
        <w:t xml:space="preserve"> </w:t>
      </w:r>
      <w:r w:rsidR="002A04E0">
        <w:t>m</w:t>
      </w:r>
      <w:r w:rsidR="002A04E0" w:rsidRPr="002A04E0">
        <w:t xml:space="preserve">L of </w:t>
      </w:r>
      <w:r w:rsidR="002A04E0">
        <w:t>mineral</w:t>
      </w:r>
      <w:r w:rsidR="002A04E0" w:rsidRPr="002A04E0">
        <w:t xml:space="preserve"> water</w:t>
      </w:r>
      <w:r>
        <w:t xml:space="preserve">) was </w:t>
      </w:r>
      <w:r w:rsidR="001F0EE6">
        <w:t>process</w:t>
      </w:r>
      <w:r>
        <w:t xml:space="preserve">ed </w:t>
      </w:r>
      <w:r w:rsidR="00C77119">
        <w:t xml:space="preserve">after </w:t>
      </w:r>
      <w:r w:rsidR="00E423D0">
        <w:t>the last l</w:t>
      </w:r>
      <w:r w:rsidR="00CD79ED">
        <w:t>ake</w:t>
      </w:r>
      <w:r w:rsidR="00E423D0">
        <w:t xml:space="preserve"> </w:t>
      </w:r>
      <w:r w:rsidR="001F0EE6">
        <w:t>was sampled</w:t>
      </w:r>
      <w:r>
        <w:t xml:space="preserve"> </w:t>
      </w:r>
      <w:r w:rsidR="001407D3">
        <w:t xml:space="preserve">on each day </w:t>
      </w:r>
      <w:r w:rsidR="001F0EE6">
        <w:t>of</w:t>
      </w:r>
      <w:r w:rsidR="00E423D0">
        <w:t xml:space="preserve"> sampling </w:t>
      </w:r>
      <w:r>
        <w:t xml:space="preserve">to monitor </w:t>
      </w:r>
      <w:r w:rsidR="00B54EC1">
        <w:t xml:space="preserve">for </w:t>
      </w:r>
      <w:r w:rsidR="05BBD547">
        <w:t xml:space="preserve">potential </w:t>
      </w:r>
      <w:r w:rsidR="00B54EC1">
        <w:t xml:space="preserve">contamination introduced in the field. </w:t>
      </w:r>
      <w:r w:rsidR="00DE3B6D">
        <w:t xml:space="preserve">Mineral water was poured into the </w:t>
      </w:r>
      <w:r w:rsidR="006637C9">
        <w:t xml:space="preserve">3.5 L </w:t>
      </w:r>
      <w:r w:rsidR="00DE3B6D">
        <w:t>sampling bag</w:t>
      </w:r>
      <w:r w:rsidR="00AB1522">
        <w:t xml:space="preserve">, the bag was sealed and shaken for 20-30 seconds, </w:t>
      </w:r>
      <w:r w:rsidR="00AA6F21">
        <w:t>then</w:t>
      </w:r>
      <w:r w:rsidR="00AB1522">
        <w:t xml:space="preserve"> the water</w:t>
      </w:r>
      <w:r w:rsidR="00AA6F21">
        <w:t xml:space="preserve"> was</w:t>
      </w:r>
      <w:r w:rsidR="00AB1522">
        <w:t xml:space="preserve"> passed through the </w:t>
      </w:r>
      <w:r w:rsidR="00AB1522" w:rsidRPr="0094405B">
        <w:rPr>
          <w:rStyle w:val="eop"/>
        </w:rPr>
        <w:t xml:space="preserve">0.8 </w:t>
      </w:r>
      <w:proofErr w:type="spellStart"/>
      <w:r w:rsidR="00AB1522" w:rsidRPr="0094405B">
        <w:rPr>
          <w:rStyle w:val="eop"/>
        </w:rPr>
        <w:t>μm</w:t>
      </w:r>
      <w:proofErr w:type="spellEnd"/>
      <w:r w:rsidR="00AB1522" w:rsidRPr="0094405B">
        <w:rPr>
          <w:rStyle w:val="eop"/>
        </w:rPr>
        <w:t xml:space="preserve"> PES filter</w:t>
      </w:r>
      <w:r w:rsidR="00AB1522">
        <w:rPr>
          <w:rStyle w:val="eop"/>
        </w:rPr>
        <w:t xml:space="preserve"> </w:t>
      </w:r>
      <w:r w:rsidR="7E033CA7" w:rsidRPr="1331049B">
        <w:rPr>
          <w:rStyle w:val="eop"/>
        </w:rPr>
        <w:t xml:space="preserve">(and a 5 </w:t>
      </w:r>
      <w:proofErr w:type="spellStart"/>
      <w:r w:rsidR="7E033CA7" w:rsidRPr="1331049B">
        <w:rPr>
          <w:rStyle w:val="eop"/>
        </w:rPr>
        <w:t>μm</w:t>
      </w:r>
      <w:proofErr w:type="spellEnd"/>
      <w:r w:rsidR="7E033CA7" w:rsidRPr="1331049B">
        <w:rPr>
          <w:rStyle w:val="eop"/>
        </w:rPr>
        <w:t xml:space="preserve"> glass fibre prefilter) </w:t>
      </w:r>
      <w:r w:rsidR="00AB1522">
        <w:rPr>
          <w:rStyle w:val="eop"/>
        </w:rPr>
        <w:t xml:space="preserve">using a </w:t>
      </w:r>
      <w:r w:rsidR="00D2363F">
        <w:rPr>
          <w:rStyle w:val="eop"/>
        </w:rPr>
        <w:t>Vampire Sampler</w:t>
      </w:r>
      <w:r w:rsidR="00352474">
        <w:rPr>
          <w:rStyle w:val="eop"/>
        </w:rPr>
        <w:t xml:space="preserve"> (see pilot study</w:t>
      </w:r>
      <w:r w:rsidR="00FE60AB">
        <w:rPr>
          <w:rStyle w:val="eop"/>
        </w:rPr>
        <w:t xml:space="preserve"> for more details </w:t>
      </w:r>
      <w:r w:rsidR="00A506D9">
        <w:rPr>
          <w:rStyle w:val="eop"/>
        </w:rPr>
        <w:t>of the sampling equipment)</w:t>
      </w:r>
      <w:r w:rsidR="00D2363F">
        <w:rPr>
          <w:rStyle w:val="eop"/>
        </w:rPr>
        <w:t>.</w:t>
      </w:r>
    </w:p>
    <w:p w14:paraId="3D87A565" w14:textId="76D5F08C" w:rsidR="00FA0923" w:rsidRDefault="00FD2330" w:rsidP="002C231C">
      <w:pPr>
        <w:pStyle w:val="NMtext"/>
        <w:spacing w:line="360" w:lineRule="auto"/>
        <w:rPr>
          <w:rFonts w:ascii="Yu Gothic Light" w:eastAsia="Yu Gothic Light" w:hAnsi="Yu Gothic Light" w:cs="Yu Gothic Light"/>
          <w:lang w:val="en-US" w:eastAsia="en-GB"/>
        </w:rPr>
      </w:pPr>
      <w:r w:rsidRPr="00767B99">
        <w:t xml:space="preserve">A total of </w:t>
      </w:r>
      <w:r w:rsidR="00E007A4" w:rsidRPr="00767B99">
        <w:t>9</w:t>
      </w:r>
      <w:r w:rsidR="00800FD9">
        <w:t>0</w:t>
      </w:r>
      <w:r w:rsidRPr="00767B99">
        <w:t xml:space="preserve"> samples </w:t>
      </w:r>
      <w:r w:rsidR="00800FD9">
        <w:t xml:space="preserve">and </w:t>
      </w:r>
      <w:r w:rsidR="00101AC9">
        <w:t xml:space="preserve">five </w:t>
      </w:r>
      <w:r w:rsidR="00800FD9">
        <w:t xml:space="preserve">field negative controls </w:t>
      </w:r>
      <w:r>
        <w:t xml:space="preserve">were collected. </w:t>
      </w:r>
      <w:r w:rsidR="00996BB3">
        <w:rPr>
          <w:rStyle w:val="eop"/>
        </w:rPr>
        <w:t>These</w:t>
      </w:r>
      <w:r w:rsidR="00454963">
        <w:rPr>
          <w:rStyle w:val="eop"/>
        </w:rPr>
        <w:t xml:space="preserve"> were transported to the NatureMetrics laboratory </w:t>
      </w:r>
      <w:r w:rsidR="7EB13CC1" w:rsidRPr="17BC35A5">
        <w:rPr>
          <w:rStyle w:val="eop"/>
        </w:rPr>
        <w:t xml:space="preserve">(Guildford, UK) </w:t>
      </w:r>
      <w:r w:rsidR="00454963">
        <w:rPr>
          <w:rStyle w:val="eop"/>
        </w:rPr>
        <w:t>at ambient temperature and stored at -20°C until analysis.</w:t>
      </w:r>
    </w:p>
    <w:p w14:paraId="0B647AD0" w14:textId="2514D385" w:rsidR="00D31EFC" w:rsidRDefault="00D73F38" w:rsidP="00856212">
      <w:pPr>
        <w:pStyle w:val="Heading3"/>
        <w:spacing w:before="240" w:after="240"/>
      </w:pPr>
      <w:bookmarkStart w:id="77" w:name="_Toc1609254267"/>
      <w:r w:rsidRPr="00A678F5">
        <w:rPr>
          <w:color w:val="146568"/>
        </w:rPr>
        <w:t>Da</w:t>
      </w:r>
      <w:r w:rsidR="00D31EFC" w:rsidRPr="00A678F5">
        <w:rPr>
          <w:color w:val="146568"/>
        </w:rPr>
        <w:t xml:space="preserve">ta collection </w:t>
      </w:r>
      <w:bookmarkEnd w:id="77"/>
    </w:p>
    <w:p w14:paraId="7703527E" w14:textId="37C8E3B3" w:rsidR="00DC27B7" w:rsidRDefault="00DC27B7" w:rsidP="002E4969">
      <w:pPr>
        <w:pStyle w:val="NMtext"/>
        <w:numPr>
          <w:ilvl w:val="0"/>
          <w:numId w:val="36"/>
        </w:numPr>
        <w:spacing w:after="0" w:line="360" w:lineRule="auto"/>
        <w:ind w:left="714" w:hanging="357"/>
      </w:pPr>
      <w:r>
        <w:lastRenderedPageBreak/>
        <w:t xml:space="preserve">Latitude and longitude </w:t>
      </w:r>
      <w:r w:rsidR="00E05D6E">
        <w:t>coordinates</w:t>
      </w:r>
      <w:r w:rsidR="009F5777">
        <w:t xml:space="preserve">, water </w:t>
      </w:r>
      <w:r w:rsidR="00E05D6E">
        <w:t>temperature</w:t>
      </w:r>
      <w:r w:rsidR="004E0A40">
        <w:t xml:space="preserve"> (°C)</w:t>
      </w:r>
      <w:r w:rsidR="00E05D6E">
        <w:t>, pH</w:t>
      </w:r>
      <w:r w:rsidR="00BE399E">
        <w:t>, Total Dissolved Solids</w:t>
      </w:r>
      <w:r w:rsidR="006A0481">
        <w:t xml:space="preserve"> (ppt)</w:t>
      </w:r>
      <w:r w:rsidR="00BE399E">
        <w:t>, conductivity</w:t>
      </w:r>
      <w:r w:rsidR="0037506A">
        <w:t xml:space="preserve"> (mS/cm)</w:t>
      </w:r>
      <w:r w:rsidR="00BE399E">
        <w:t xml:space="preserve">, </w:t>
      </w:r>
      <w:r w:rsidR="00EE183D">
        <w:t>ortho</w:t>
      </w:r>
      <w:r w:rsidR="00BE399E">
        <w:t>phosphate levels</w:t>
      </w:r>
      <w:r w:rsidR="00BF6AB5">
        <w:t xml:space="preserve"> (ppm)</w:t>
      </w:r>
      <w:r w:rsidR="00BE399E">
        <w:t xml:space="preserve">, </w:t>
      </w:r>
      <w:r w:rsidR="009F5777">
        <w:t xml:space="preserve">and </w:t>
      </w:r>
      <w:r w:rsidR="00BE399E">
        <w:t xml:space="preserve">nitrite levels </w:t>
      </w:r>
      <w:r w:rsidR="001E6727">
        <w:t>(</w:t>
      </w:r>
      <w:r w:rsidR="00376268">
        <w:t>ppm</w:t>
      </w:r>
      <w:r w:rsidR="001E6727">
        <w:t xml:space="preserve">) </w:t>
      </w:r>
      <w:r w:rsidR="009F5777">
        <w:t>were</w:t>
      </w:r>
      <w:r>
        <w:t xml:space="preserve"> </w:t>
      </w:r>
      <w:r w:rsidR="009F5777">
        <w:t>record</w:t>
      </w:r>
      <w:r>
        <w:t xml:space="preserve">ed </w:t>
      </w:r>
      <w:r w:rsidR="009F5777">
        <w:t xml:space="preserve">for each lake. </w:t>
      </w:r>
      <w:r w:rsidR="784AA65D">
        <w:t>All instruments were properly calibrated prior to use.</w:t>
      </w:r>
      <w:r w:rsidR="009F5777">
        <w:t xml:space="preserve"> Google Maps was used to </w:t>
      </w:r>
      <w:r w:rsidR="00001B4D">
        <w:t xml:space="preserve">obtain coordinates, and water chemistry was measured using a </w:t>
      </w:r>
      <w:r w:rsidR="00015A9E">
        <w:t xml:space="preserve">Hanna Instruments </w:t>
      </w:r>
      <w:r w:rsidR="00E236B5">
        <w:t>HI</w:t>
      </w:r>
      <w:r w:rsidR="00E236B5" w:rsidRPr="00E236B5">
        <w:t xml:space="preserve">-98130 </w:t>
      </w:r>
      <w:r w:rsidR="00E236B5">
        <w:t>P</w:t>
      </w:r>
      <w:r w:rsidR="00E236B5" w:rsidRPr="00E236B5">
        <w:t>ocket EC/TDS and p</w:t>
      </w:r>
      <w:r w:rsidR="00E236B5">
        <w:t>H</w:t>
      </w:r>
      <w:r w:rsidR="00E236B5" w:rsidRPr="00E236B5">
        <w:t xml:space="preserve"> </w:t>
      </w:r>
      <w:r w:rsidR="00E236B5">
        <w:t>T</w:t>
      </w:r>
      <w:r w:rsidR="00E236B5" w:rsidRPr="00E236B5">
        <w:t>ester</w:t>
      </w:r>
      <w:r w:rsidR="007F34C7">
        <w:t xml:space="preserve"> (H</w:t>
      </w:r>
      <w:r w:rsidR="00E236B5" w:rsidRPr="00E236B5">
        <w:t xml:space="preserve">igh </w:t>
      </w:r>
      <w:r w:rsidR="007F34C7">
        <w:t>R</w:t>
      </w:r>
      <w:r w:rsidR="00E236B5" w:rsidRPr="00E236B5">
        <w:t>ange</w:t>
      </w:r>
      <w:r w:rsidR="00673575">
        <w:t>)</w:t>
      </w:r>
      <w:r w:rsidR="00F74522">
        <w:t>, Hanna Instruments</w:t>
      </w:r>
      <w:r w:rsidR="00F74522" w:rsidRPr="00F74522">
        <w:t xml:space="preserve"> </w:t>
      </w:r>
      <w:r w:rsidR="00F74522" w:rsidRPr="002A2AC1">
        <w:t xml:space="preserve">HI-713 </w:t>
      </w:r>
      <w:r w:rsidR="007F34C7">
        <w:t>P</w:t>
      </w:r>
      <w:r w:rsidR="00F74522" w:rsidRPr="00F74522">
        <w:t xml:space="preserve">hosphate </w:t>
      </w:r>
      <w:r w:rsidR="007F34C7">
        <w:t>L</w:t>
      </w:r>
      <w:r w:rsidR="00F74522" w:rsidRPr="00F74522">
        <w:t xml:space="preserve">ow </w:t>
      </w:r>
      <w:r w:rsidR="007F34C7">
        <w:t>R</w:t>
      </w:r>
      <w:r w:rsidR="00F74522" w:rsidRPr="00F74522">
        <w:t xml:space="preserve">ange </w:t>
      </w:r>
      <w:r w:rsidR="007F34C7">
        <w:t>H</w:t>
      </w:r>
      <w:r w:rsidR="00F74522" w:rsidRPr="00F74522">
        <w:t xml:space="preserve">andheld </w:t>
      </w:r>
      <w:r w:rsidR="007F34C7">
        <w:t>C</w:t>
      </w:r>
      <w:r w:rsidR="00F74522" w:rsidRPr="00F74522">
        <w:t xml:space="preserve">olorimeter - </w:t>
      </w:r>
      <w:r w:rsidR="007F34C7">
        <w:t>C</w:t>
      </w:r>
      <w:r w:rsidR="00F74522" w:rsidRPr="00F74522">
        <w:t>hecker</w:t>
      </w:r>
      <w:r w:rsidR="00F74522" w:rsidRPr="002A2AC1">
        <w:t xml:space="preserve"> HC</w:t>
      </w:r>
      <w:r w:rsidR="007F34C7">
        <w:t xml:space="preserve">, and </w:t>
      </w:r>
      <w:r w:rsidR="009C6B62">
        <w:t>Hanna Instruments</w:t>
      </w:r>
      <w:r w:rsidR="007F34C7">
        <w:t xml:space="preserve"> </w:t>
      </w:r>
      <w:r w:rsidR="002A2AC1" w:rsidRPr="002A2AC1">
        <w:t>HI-707 Nitrite Low Range Handheld Colorimeter - Checker HC</w:t>
      </w:r>
      <w:r w:rsidR="002A2AC1">
        <w:t>.</w:t>
      </w:r>
      <w:r w:rsidR="009077D3">
        <w:t xml:space="preserve"> </w:t>
      </w:r>
      <w:r w:rsidR="00DA58A6">
        <w:t xml:space="preserve">The EC/TDS and pH Tester was calibrated on each day of use using </w:t>
      </w:r>
      <w:r w:rsidR="00711F18">
        <w:t>Hanna Instruments</w:t>
      </w:r>
      <w:r w:rsidR="009077D3">
        <w:t xml:space="preserve"> </w:t>
      </w:r>
      <w:r w:rsidR="00FC2BD0">
        <w:t>pH 4</w:t>
      </w:r>
      <w:r w:rsidR="00711F18">
        <w:t>.01</w:t>
      </w:r>
      <w:r w:rsidR="00FC2BD0">
        <w:t xml:space="preserve"> </w:t>
      </w:r>
      <w:r w:rsidR="000F43C8">
        <w:t xml:space="preserve">(HI 70004) </w:t>
      </w:r>
      <w:r w:rsidR="00FC2BD0">
        <w:t>and pH 7</w:t>
      </w:r>
      <w:r w:rsidR="00711F18">
        <w:t>.01</w:t>
      </w:r>
      <w:r w:rsidR="00FC2BD0">
        <w:t xml:space="preserve"> </w:t>
      </w:r>
      <w:r w:rsidR="000F43C8">
        <w:t>(HI 70007)</w:t>
      </w:r>
      <w:r w:rsidR="00FC2BD0">
        <w:t xml:space="preserve"> Buffer Solution Sachets</w:t>
      </w:r>
      <w:r w:rsidR="006C6731">
        <w:t xml:space="preserve">, and </w:t>
      </w:r>
      <w:r w:rsidR="000F43C8">
        <w:t xml:space="preserve">Hanna Instruments </w:t>
      </w:r>
      <w:r w:rsidR="000002D5">
        <w:t>12880</w:t>
      </w:r>
      <w:r w:rsidR="00770C07">
        <w:t xml:space="preserve"> </w:t>
      </w:r>
      <w:proofErr w:type="spellStart"/>
      <w:r w:rsidR="00770C07">
        <w:t>μS</w:t>
      </w:r>
      <w:proofErr w:type="spellEnd"/>
      <w:r w:rsidR="00770C07">
        <w:t>/cm Sachets</w:t>
      </w:r>
      <w:r w:rsidR="006C6731">
        <w:t xml:space="preserve"> </w:t>
      </w:r>
      <w:r w:rsidR="00770C07">
        <w:t>(HI 7003</w:t>
      </w:r>
      <w:r w:rsidR="009C6082">
        <w:t>0</w:t>
      </w:r>
      <w:r w:rsidR="00770C07">
        <w:t>)</w:t>
      </w:r>
      <w:r w:rsidR="000F43C8">
        <w:t>.</w:t>
      </w:r>
    </w:p>
    <w:p w14:paraId="236A1704" w14:textId="7DDC5318" w:rsidR="00DC27B7" w:rsidRDefault="00DC27B7" w:rsidP="002E4969">
      <w:pPr>
        <w:pStyle w:val="NMtext"/>
        <w:numPr>
          <w:ilvl w:val="0"/>
          <w:numId w:val="36"/>
        </w:numPr>
        <w:spacing w:after="0" w:line="360" w:lineRule="auto"/>
        <w:ind w:left="714" w:hanging="357"/>
      </w:pPr>
      <w:r>
        <w:t>Land use cover was collected using</w:t>
      </w:r>
      <w:r w:rsidR="006F4FE2">
        <w:t xml:space="preserve"> land cover </w:t>
      </w:r>
      <w:r w:rsidR="006A1E0F">
        <w:t xml:space="preserve">maps from </w:t>
      </w:r>
      <w:hyperlink r:id="rId39" w:history="1">
        <w:r w:rsidR="006A1E0F" w:rsidRPr="006A1E0F">
          <w:rPr>
            <w:rStyle w:val="Hyperlink"/>
          </w:rPr>
          <w:t>Space Intelligence</w:t>
        </w:r>
        <w:r w:rsidR="002A2AC1" w:rsidRPr="006A1E0F">
          <w:rPr>
            <w:rStyle w:val="Hyperlink"/>
          </w:rPr>
          <w:t>.</w:t>
        </w:r>
      </w:hyperlink>
    </w:p>
    <w:p w14:paraId="029F82F3" w14:textId="6CF289B3" w:rsidR="00E15ABD" w:rsidRDefault="00A874CE" w:rsidP="002E4969">
      <w:pPr>
        <w:pStyle w:val="NMtext"/>
        <w:numPr>
          <w:ilvl w:val="0"/>
          <w:numId w:val="36"/>
        </w:numPr>
        <w:spacing w:after="0" w:line="360" w:lineRule="auto"/>
        <w:ind w:left="714" w:hanging="357"/>
      </w:pPr>
      <w:r>
        <w:t>WFD status information will be gathered from</w:t>
      </w:r>
      <w:r w:rsidR="006A1E0F">
        <w:t xml:space="preserve"> </w:t>
      </w:r>
      <w:hyperlink r:id="rId40" w:history="1">
        <w:r w:rsidR="006A1E0F" w:rsidRPr="006A1E0F">
          <w:rPr>
            <w:rStyle w:val="Hyperlink"/>
          </w:rPr>
          <w:t>SEPA water classification hub</w:t>
        </w:r>
      </w:hyperlink>
      <w:r>
        <w:t xml:space="preserve"> and</w:t>
      </w:r>
      <w:r w:rsidR="00513FC6">
        <w:t>, where needed, from SEPA sources.</w:t>
      </w:r>
    </w:p>
    <w:p w14:paraId="60B43037" w14:textId="31C47B93" w:rsidR="00D31EFC" w:rsidRDefault="60D1D9E4" w:rsidP="002E4969">
      <w:pPr>
        <w:pStyle w:val="NMtext"/>
        <w:numPr>
          <w:ilvl w:val="0"/>
          <w:numId w:val="36"/>
        </w:numPr>
        <w:spacing w:after="0" w:line="360" w:lineRule="auto"/>
        <w:ind w:left="714" w:hanging="357"/>
      </w:pPr>
      <w:r>
        <w:t xml:space="preserve">We will be seeking additional </w:t>
      </w:r>
      <w:r w:rsidR="59A8E478">
        <w:t xml:space="preserve">fish and PLUTO (phytoplankton&gt;cyanobacteria) data for comparative purposes </w:t>
      </w:r>
      <w:proofErr w:type="gramStart"/>
      <w:r w:rsidR="59A8E478">
        <w:t>and</w:t>
      </w:r>
      <w:r w:rsidR="002E4969">
        <w:t xml:space="preserve"> </w:t>
      </w:r>
      <w:r w:rsidR="59A8E478">
        <w:t>also</w:t>
      </w:r>
      <w:proofErr w:type="gramEnd"/>
      <w:r w:rsidR="59A8E478">
        <w:t xml:space="preserve"> </w:t>
      </w:r>
      <w:r w:rsidR="7D3E5E1C">
        <w:t>Chironomid</w:t>
      </w:r>
      <w:r w:rsidR="451F566E">
        <w:t xml:space="preserve"> </w:t>
      </w:r>
      <w:r w:rsidR="7D3E5E1C">
        <w:t>Pupal Exuvial Technique (</w:t>
      </w:r>
      <w:r>
        <w:t>CPET</w:t>
      </w:r>
      <w:r w:rsidR="7D3E5E1C">
        <w:t>)</w:t>
      </w:r>
      <w:r>
        <w:t xml:space="preserve"> data collected from </w:t>
      </w:r>
      <w:r w:rsidR="7AAAB289">
        <w:t>some of these l</w:t>
      </w:r>
      <w:r w:rsidR="4FCBB869">
        <w:t xml:space="preserve">ochs </w:t>
      </w:r>
      <w:r w:rsidR="2F318E1F">
        <w:t>as well as CPET models from SEPA</w:t>
      </w:r>
      <w:r w:rsidR="2A1529F4">
        <w:t>.</w:t>
      </w:r>
    </w:p>
    <w:p w14:paraId="52A03CFA" w14:textId="600C92AB" w:rsidR="009037B0" w:rsidRPr="002B2A5D" w:rsidRDefault="009037B0" w:rsidP="002E4969">
      <w:pPr>
        <w:pStyle w:val="NMtext"/>
        <w:numPr>
          <w:ilvl w:val="0"/>
          <w:numId w:val="36"/>
        </w:numPr>
        <w:spacing w:after="0" w:line="360" w:lineRule="auto"/>
        <w:ind w:left="714" w:hanging="357"/>
      </w:pPr>
      <w:r w:rsidRPr="03FD187D">
        <w:rPr>
          <w:rFonts w:eastAsia="Times New Roman"/>
          <w:color w:val="000000" w:themeColor="text1"/>
        </w:rPr>
        <w:t xml:space="preserve">We may also seek the available suite of Water Chemistry parameters including </w:t>
      </w:r>
      <w:r w:rsidR="2D4B94C6" w:rsidRPr="755DE6ED">
        <w:rPr>
          <w:rFonts w:eastAsia="Times New Roman"/>
          <w:color w:val="000000" w:themeColor="text1"/>
        </w:rPr>
        <w:t>p</w:t>
      </w:r>
      <w:r w:rsidRPr="755DE6ED">
        <w:rPr>
          <w:rFonts w:eastAsia="Times New Roman"/>
          <w:color w:val="000000" w:themeColor="text1"/>
        </w:rPr>
        <w:t xml:space="preserve">hosphorous, </w:t>
      </w:r>
      <w:r w:rsidR="5E370270" w:rsidRPr="755DE6ED">
        <w:rPr>
          <w:rFonts w:eastAsia="Times New Roman"/>
          <w:color w:val="000000" w:themeColor="text1"/>
        </w:rPr>
        <w:t>a</w:t>
      </w:r>
      <w:r w:rsidRPr="755DE6ED">
        <w:rPr>
          <w:rFonts w:eastAsia="Times New Roman"/>
          <w:color w:val="000000" w:themeColor="text1"/>
        </w:rPr>
        <w:t>lkalinity</w:t>
      </w:r>
      <w:r w:rsidR="58957F2D" w:rsidRPr="755DE6ED">
        <w:rPr>
          <w:rFonts w:eastAsia="Times New Roman"/>
          <w:color w:val="000000" w:themeColor="text1"/>
        </w:rPr>
        <w:t>,</w:t>
      </w:r>
      <w:r w:rsidRPr="03FD187D">
        <w:rPr>
          <w:rFonts w:eastAsia="Times New Roman"/>
          <w:color w:val="000000" w:themeColor="text1"/>
        </w:rPr>
        <w:t xml:space="preserve"> etc</w:t>
      </w:r>
      <w:r w:rsidR="5B9E3834" w:rsidRPr="755DE6ED">
        <w:rPr>
          <w:rFonts w:eastAsia="Times New Roman"/>
          <w:color w:val="000000" w:themeColor="text1"/>
        </w:rPr>
        <w:t>,</w:t>
      </w:r>
      <w:r w:rsidRPr="03FD187D">
        <w:rPr>
          <w:rFonts w:eastAsia="Times New Roman"/>
          <w:color w:val="000000" w:themeColor="text1"/>
        </w:rPr>
        <w:t xml:space="preserve"> and surface water temperature from SEPA.</w:t>
      </w:r>
    </w:p>
    <w:p w14:paraId="15316B1E" w14:textId="1D7400D3" w:rsidR="00BD5565" w:rsidRPr="002B2A5D" w:rsidRDefault="2B8C013B" w:rsidP="002E4969">
      <w:pPr>
        <w:pStyle w:val="ListParagraph"/>
        <w:numPr>
          <w:ilvl w:val="0"/>
          <w:numId w:val="36"/>
        </w:numPr>
        <w:spacing w:after="240" w:line="360" w:lineRule="auto"/>
        <w:rPr>
          <w:lang w:val="en-US"/>
        </w:rPr>
      </w:pPr>
      <w:r w:rsidRPr="688AE269">
        <w:rPr>
          <w:rFonts w:ascii="Source Sans Pro Light" w:hAnsi="Source Sans Pro Light"/>
          <w:lang w:val="en-US"/>
        </w:rPr>
        <w:t xml:space="preserve">Where possible, previous survey data for fish species will be sought from SEPA to allow qualitative assessment of species detected by the </w:t>
      </w:r>
      <w:r w:rsidR="6EAD0F10" w:rsidRPr="688AE269">
        <w:rPr>
          <w:rFonts w:ascii="Source Sans Pro Light" w:hAnsi="Source Sans Pro Light"/>
          <w:lang w:val="en-US"/>
        </w:rPr>
        <w:t xml:space="preserve">Phase 2 </w:t>
      </w:r>
      <w:r w:rsidRPr="688AE269">
        <w:rPr>
          <w:rFonts w:ascii="Source Sans Pro Light" w:hAnsi="Source Sans Pro Light"/>
          <w:lang w:val="en-US"/>
        </w:rPr>
        <w:t>eDNA survey versus known species to be present at sampling locations.</w:t>
      </w:r>
    </w:p>
    <w:p w14:paraId="28C829FF" w14:textId="0F0B20A7" w:rsidR="00D31EFC" w:rsidRDefault="00593283" w:rsidP="00856212">
      <w:pPr>
        <w:pStyle w:val="Heading3"/>
        <w:spacing w:before="240" w:after="240"/>
      </w:pPr>
      <w:bookmarkStart w:id="78" w:name="_Toc1182477696"/>
      <w:r w:rsidRPr="00A678F5">
        <w:rPr>
          <w:color w:val="146568"/>
        </w:rPr>
        <w:t xml:space="preserve">eDNA </w:t>
      </w:r>
      <w:r w:rsidR="003C72CE" w:rsidRPr="00A678F5">
        <w:rPr>
          <w:color w:val="146568"/>
        </w:rPr>
        <w:t>a</w:t>
      </w:r>
      <w:r w:rsidR="006A14D2" w:rsidRPr="00A678F5">
        <w:rPr>
          <w:color w:val="146568"/>
        </w:rPr>
        <w:t>ssays</w:t>
      </w:r>
      <w:bookmarkEnd w:id="78"/>
    </w:p>
    <w:p w14:paraId="5D0AA8B0" w14:textId="7C2E7959" w:rsidR="00D86786" w:rsidRDefault="21F8D001" w:rsidP="002E4969">
      <w:pPr>
        <w:pStyle w:val="NMtext"/>
        <w:spacing w:line="360" w:lineRule="auto"/>
      </w:pPr>
      <w:r>
        <w:t xml:space="preserve">Based on the key outcomes from the </w:t>
      </w:r>
      <w:r w:rsidR="2A4B7810">
        <w:t xml:space="preserve">pilot study, the </w:t>
      </w:r>
      <w:r>
        <w:t xml:space="preserve">samples </w:t>
      </w:r>
      <w:r w:rsidR="13B0E16C">
        <w:t>w</w:t>
      </w:r>
      <w:r>
        <w:t>e</w:t>
      </w:r>
      <w:r w:rsidR="45BD041B">
        <w:t>re</w:t>
      </w:r>
      <w:r>
        <w:t xml:space="preserve"> analysed using the </w:t>
      </w:r>
      <w:r w:rsidR="1D7E0014">
        <w:t>vertebrates</w:t>
      </w:r>
      <w:r>
        <w:t xml:space="preserve">, </w:t>
      </w:r>
      <w:r w:rsidR="5918BB70">
        <w:t>f</w:t>
      </w:r>
      <w:r w:rsidR="13B0E16C">
        <w:t xml:space="preserve">reshwater </w:t>
      </w:r>
      <w:r w:rsidR="5918BB70">
        <w:t>i</w:t>
      </w:r>
      <w:r>
        <w:t>nvertebrate</w:t>
      </w:r>
      <w:r w:rsidR="13B0E16C">
        <w:t>s</w:t>
      </w:r>
      <w:r w:rsidR="01407446">
        <w:t>,</w:t>
      </w:r>
      <w:r>
        <w:t xml:space="preserve"> and </w:t>
      </w:r>
      <w:r w:rsidR="5918BB70">
        <w:t>b</w:t>
      </w:r>
      <w:r>
        <w:t>acteria a</w:t>
      </w:r>
      <w:r w:rsidR="79B6FEFD">
        <w:t>ssays</w:t>
      </w:r>
      <w:r>
        <w:t xml:space="preserve">. </w:t>
      </w:r>
    </w:p>
    <w:p w14:paraId="16F686C3" w14:textId="6C020339" w:rsidR="00871873" w:rsidRPr="00871873" w:rsidRDefault="006A7CC1" w:rsidP="00856212">
      <w:pPr>
        <w:pStyle w:val="Heading3"/>
        <w:spacing w:before="240" w:after="240"/>
      </w:pPr>
      <w:bookmarkStart w:id="79" w:name="_Toc118099541"/>
      <w:bookmarkStart w:id="80" w:name="_Toc75172464"/>
      <w:bookmarkEnd w:id="79"/>
      <w:r w:rsidRPr="00A678F5">
        <w:rPr>
          <w:color w:val="146568"/>
        </w:rPr>
        <w:t xml:space="preserve">Caveats </w:t>
      </w:r>
      <w:bookmarkEnd w:id="80"/>
    </w:p>
    <w:p w14:paraId="4748978F" w14:textId="2B056832" w:rsidR="006859EC" w:rsidRDefault="7B5374DF" w:rsidP="002E4969">
      <w:pPr>
        <w:pStyle w:val="NMtext"/>
        <w:spacing w:line="360" w:lineRule="auto"/>
        <w:rPr>
          <w:lang w:val="en-US"/>
        </w:rPr>
      </w:pPr>
      <w:r w:rsidRPr="7B667D58">
        <w:rPr>
          <w:lang w:val="en-US"/>
        </w:rPr>
        <w:t xml:space="preserve">Not all </w:t>
      </w:r>
      <w:r w:rsidR="0E5D6381" w:rsidRPr="7B667D58">
        <w:rPr>
          <w:lang w:val="en-US"/>
        </w:rPr>
        <w:t>l</w:t>
      </w:r>
      <w:r w:rsidR="03DBE029" w:rsidRPr="7B667D58">
        <w:rPr>
          <w:lang w:val="en-US"/>
        </w:rPr>
        <w:t xml:space="preserve">ochs </w:t>
      </w:r>
      <w:r w:rsidRPr="7B667D58">
        <w:rPr>
          <w:lang w:val="en-US"/>
        </w:rPr>
        <w:t>selected have available matching water chemistry data or a similar suite of contemporary ecological monitoring data. Also, one or more l</w:t>
      </w:r>
      <w:r w:rsidR="096AC032" w:rsidRPr="7B667D58">
        <w:rPr>
          <w:lang w:val="en-US"/>
        </w:rPr>
        <w:t xml:space="preserve">ochs </w:t>
      </w:r>
      <w:r w:rsidRPr="7B667D58">
        <w:rPr>
          <w:lang w:val="en-US"/>
        </w:rPr>
        <w:t>may be 'grouped' with routinely monitored l</w:t>
      </w:r>
      <w:r w:rsidR="411BC1F8" w:rsidRPr="7B667D58">
        <w:rPr>
          <w:lang w:val="en-US"/>
        </w:rPr>
        <w:t xml:space="preserve">ochs </w:t>
      </w:r>
      <w:r w:rsidRPr="7B667D58">
        <w:rPr>
          <w:lang w:val="en-US"/>
        </w:rPr>
        <w:t>of similar typology, geography</w:t>
      </w:r>
      <w:r w:rsidR="20EF08B1" w:rsidRPr="7B667D58">
        <w:rPr>
          <w:lang w:val="en-US"/>
        </w:rPr>
        <w:t>,</w:t>
      </w:r>
      <w:r w:rsidRPr="7B667D58">
        <w:rPr>
          <w:lang w:val="en-US"/>
        </w:rPr>
        <w:t xml:space="preserve"> and </w:t>
      </w:r>
      <w:r w:rsidR="240F9F38" w:rsidRPr="7B667D58">
        <w:rPr>
          <w:lang w:val="en-US"/>
        </w:rPr>
        <w:t xml:space="preserve">hydrology and morphology </w:t>
      </w:r>
      <w:r w:rsidRPr="7B667D58">
        <w:rPr>
          <w:lang w:val="en-US"/>
        </w:rPr>
        <w:t xml:space="preserve">pressures. </w:t>
      </w:r>
      <w:r w:rsidR="589E8A3C" w:rsidRPr="7B667D58">
        <w:rPr>
          <w:lang w:val="en-US"/>
        </w:rPr>
        <w:t xml:space="preserve">Algae and macrophytes were not monitored during this survey. </w:t>
      </w:r>
      <w:r w:rsidRPr="7B667D58">
        <w:rPr>
          <w:lang w:val="en-US"/>
        </w:rPr>
        <w:t xml:space="preserve">The ecological gap </w:t>
      </w:r>
      <w:r w:rsidRPr="7B667D58">
        <w:rPr>
          <w:lang w:val="en-US"/>
        </w:rPr>
        <w:lastRenderedPageBreak/>
        <w:t>or potential mismatch relating to</w:t>
      </w:r>
      <w:r w:rsidR="240F9F38" w:rsidRPr="7B667D58">
        <w:rPr>
          <w:lang w:val="en-US"/>
        </w:rPr>
        <w:t xml:space="preserve"> a</w:t>
      </w:r>
      <w:r w:rsidRPr="7B667D58">
        <w:rPr>
          <w:lang w:val="en-US"/>
        </w:rPr>
        <w:t xml:space="preserve"> water quality pressure gradient assessed by diatoms, phytoplankton</w:t>
      </w:r>
      <w:r w:rsidR="75AE8FBB" w:rsidRPr="7B667D58">
        <w:rPr>
          <w:lang w:val="en-US"/>
        </w:rPr>
        <w:t>,</w:t>
      </w:r>
      <w:r w:rsidRPr="7B667D58">
        <w:rPr>
          <w:lang w:val="en-US"/>
        </w:rPr>
        <w:t xml:space="preserve"> and macrophyte</w:t>
      </w:r>
      <w:r w:rsidR="75AE8FBB" w:rsidRPr="7B667D58">
        <w:rPr>
          <w:lang w:val="en-US"/>
        </w:rPr>
        <w:t>s</w:t>
      </w:r>
      <w:r w:rsidRPr="7B667D58">
        <w:rPr>
          <w:lang w:val="en-US"/>
        </w:rPr>
        <w:t xml:space="preserve"> is acknowledged</w:t>
      </w:r>
      <w:r w:rsidR="4FDA25C1" w:rsidRPr="7B667D58">
        <w:rPr>
          <w:lang w:val="en-US"/>
        </w:rPr>
        <w:t>.</w:t>
      </w:r>
    </w:p>
    <w:p w14:paraId="1065CB3D" w14:textId="2DA85568" w:rsidR="00905716" w:rsidRPr="008E4042" w:rsidRDefault="3CE199E9" w:rsidP="002E4969">
      <w:pPr>
        <w:pStyle w:val="NMtext"/>
        <w:spacing w:line="360" w:lineRule="auto"/>
        <w:rPr>
          <w:lang w:val="en-US"/>
        </w:rPr>
      </w:pPr>
      <w:r w:rsidRPr="3C51F64D">
        <w:rPr>
          <w:lang w:val="en-US"/>
        </w:rPr>
        <w:t>L</w:t>
      </w:r>
      <w:r w:rsidR="558E6AF3" w:rsidRPr="3C51F64D">
        <w:rPr>
          <w:lang w:val="en-US"/>
        </w:rPr>
        <w:t>och</w:t>
      </w:r>
      <w:r w:rsidR="2701B239" w:rsidRPr="3C51F64D">
        <w:rPr>
          <w:lang w:val="en-US"/>
        </w:rPr>
        <w:t xml:space="preserve"> selection mostly involved a strategic desk-based assessment with stakeholder engagement within </w:t>
      </w:r>
      <w:r w:rsidR="7BBCBA5E" w:rsidRPr="3C51F64D">
        <w:rPr>
          <w:lang w:val="en-US"/>
        </w:rPr>
        <w:t>the</w:t>
      </w:r>
      <w:r w:rsidR="2701B239" w:rsidRPr="3C51F64D">
        <w:rPr>
          <w:lang w:val="en-US"/>
        </w:rPr>
        <w:t xml:space="preserve"> brief timescale available</w:t>
      </w:r>
      <w:r w:rsidR="1206240A" w:rsidRPr="3C51F64D">
        <w:rPr>
          <w:lang w:val="en-US"/>
        </w:rPr>
        <w:t>.</w:t>
      </w:r>
      <w:r w:rsidR="2701B239" w:rsidRPr="3C51F64D">
        <w:rPr>
          <w:lang w:val="en-US"/>
        </w:rPr>
        <w:t xml:space="preserve"> </w:t>
      </w:r>
      <w:r w:rsidR="51B53647" w:rsidRPr="3C51F64D">
        <w:rPr>
          <w:lang w:val="en-US"/>
        </w:rPr>
        <w:t>The</w:t>
      </w:r>
      <w:r w:rsidR="2701B239" w:rsidRPr="3C51F64D">
        <w:rPr>
          <w:lang w:val="en-US"/>
        </w:rPr>
        <w:t xml:space="preserve"> environmental pressure </w:t>
      </w:r>
      <w:r w:rsidR="6F78CAE8" w:rsidRPr="3C51F64D">
        <w:rPr>
          <w:lang w:val="en-US"/>
        </w:rPr>
        <w:t>status</w:t>
      </w:r>
      <w:r w:rsidR="7BBCBA5E" w:rsidRPr="3C51F64D">
        <w:rPr>
          <w:lang w:val="en-US"/>
        </w:rPr>
        <w:t>,</w:t>
      </w:r>
      <w:r w:rsidR="2701B239" w:rsidRPr="3C51F64D">
        <w:rPr>
          <w:lang w:val="en-US"/>
        </w:rPr>
        <w:t xml:space="preserve"> i.e. ecological health condition may have changed at any of the l</w:t>
      </w:r>
      <w:r w:rsidR="0815EC5E" w:rsidRPr="3C51F64D">
        <w:rPr>
          <w:lang w:val="en-US"/>
        </w:rPr>
        <w:t xml:space="preserve">ochs </w:t>
      </w:r>
      <w:r w:rsidR="2701B239" w:rsidRPr="3C51F64D">
        <w:rPr>
          <w:lang w:val="en-US"/>
        </w:rPr>
        <w:t xml:space="preserve">selected prior to, during, or following the project's </w:t>
      </w:r>
      <w:r w:rsidR="00C92EAA">
        <w:rPr>
          <w:lang w:val="en-US"/>
        </w:rPr>
        <w:t xml:space="preserve">Phase 2 </w:t>
      </w:r>
      <w:r w:rsidR="00580AE6" w:rsidRPr="00385E58">
        <w:t xml:space="preserve">eDNA survey </w:t>
      </w:r>
      <w:r w:rsidR="2701B239" w:rsidRPr="3C51F64D">
        <w:rPr>
          <w:lang w:val="en-US"/>
        </w:rPr>
        <w:t>in August 2022</w:t>
      </w:r>
      <w:r w:rsidR="5E691811" w:rsidRPr="3C51F64D">
        <w:rPr>
          <w:lang w:val="en-US"/>
        </w:rPr>
        <w:t>.</w:t>
      </w:r>
      <w:r w:rsidR="2701B239" w:rsidRPr="3C51F64D">
        <w:rPr>
          <w:lang w:val="en-US"/>
        </w:rPr>
        <w:t xml:space="preserve"> Furthermore, the WFD</w:t>
      </w:r>
      <w:r w:rsidR="2701B239" w:rsidRPr="7FFF7C92">
        <w:rPr>
          <w:lang w:val="en-US"/>
        </w:rPr>
        <w:t xml:space="preserve"> </w:t>
      </w:r>
      <w:r w:rsidR="1EAD85C7" w:rsidRPr="7FFF7C92">
        <w:rPr>
          <w:lang w:val="en-US"/>
        </w:rPr>
        <w:t>approach</w:t>
      </w:r>
      <w:r w:rsidR="2701B239" w:rsidRPr="3C51F64D">
        <w:rPr>
          <w:lang w:val="en-US"/>
        </w:rPr>
        <w:t xml:space="preserve"> was used to establish the principal environmental pressure/habitat condition gradient for this specific habitat type. </w:t>
      </w:r>
      <w:r w:rsidR="008478D3">
        <w:rPr>
          <w:lang w:val="en-US"/>
        </w:rPr>
        <w:t xml:space="preserve">However, there may be alternative ways to further explore the Phase 2 eDNA survey data (e.g. by using </w:t>
      </w:r>
      <w:proofErr w:type="spellStart"/>
      <w:r w:rsidR="008478D3">
        <w:rPr>
          <w:lang w:val="en-US"/>
        </w:rPr>
        <w:t>NatureScot’s</w:t>
      </w:r>
      <w:proofErr w:type="spellEnd"/>
      <w:r w:rsidR="008478D3">
        <w:rPr>
          <w:lang w:val="en-US"/>
        </w:rPr>
        <w:t xml:space="preserve"> habitat condition assessment categories).</w:t>
      </w:r>
    </w:p>
    <w:p w14:paraId="28F73D9B" w14:textId="689CC6D6" w:rsidR="00516532" w:rsidRDefault="00E75A9A" w:rsidP="00E37DD3">
      <w:pPr>
        <w:pStyle w:val="Heading2"/>
      </w:pPr>
      <w:bookmarkStart w:id="81" w:name="_Toc1983208860"/>
      <w:bookmarkStart w:id="82" w:name="_Toc647191361"/>
      <w:r>
        <w:t>Woodland</w:t>
      </w:r>
      <w:bookmarkEnd w:id="81"/>
      <w:bookmarkEnd w:id="82"/>
    </w:p>
    <w:p w14:paraId="2A393399" w14:textId="2735E392" w:rsidR="00516532" w:rsidRPr="00241E82" w:rsidRDefault="00516532" w:rsidP="2C37D369">
      <w:pPr>
        <w:jc w:val="both"/>
        <w:rPr>
          <w:rFonts w:ascii="Source Sans Pro Light" w:hAnsi="Source Sans Pro Light"/>
        </w:rPr>
      </w:pPr>
    </w:p>
    <w:p w14:paraId="3A1E8B43" w14:textId="14CFCEE0" w:rsidR="00516532" w:rsidRPr="00241E82" w:rsidRDefault="12756D9C" w:rsidP="002E4969">
      <w:pPr>
        <w:spacing w:after="160" w:line="360" w:lineRule="auto"/>
        <w:rPr>
          <w:rFonts w:ascii="Source Sans Pro Light" w:hAnsi="Source Sans Pro Light"/>
        </w:rPr>
      </w:pPr>
      <w:r w:rsidRPr="7B667D58">
        <w:rPr>
          <w:rFonts w:ascii="Source Sans Pro Light" w:hAnsi="Source Sans Pro Light"/>
        </w:rPr>
        <w:t xml:space="preserve">Within the scope of the project objectives, </w:t>
      </w:r>
      <w:r w:rsidR="5E5F41FB" w:rsidRPr="7B667D58">
        <w:rPr>
          <w:rFonts w:ascii="Source Sans Pro Light" w:hAnsi="Source Sans Pro Light"/>
        </w:rPr>
        <w:t>we aim</w:t>
      </w:r>
      <w:r w:rsidR="358FF806" w:rsidRPr="7B667D58">
        <w:rPr>
          <w:rFonts w:ascii="Source Sans Pro Light" w:hAnsi="Source Sans Pro Light"/>
        </w:rPr>
        <w:t>ed</w:t>
      </w:r>
      <w:r w:rsidR="5E5F41FB" w:rsidRPr="7B667D58">
        <w:rPr>
          <w:rFonts w:ascii="Source Sans Pro Light" w:hAnsi="Source Sans Pro Light"/>
        </w:rPr>
        <w:t xml:space="preserve"> to </w:t>
      </w:r>
      <w:r w:rsidR="6CFFC720" w:rsidRPr="7B667D58">
        <w:rPr>
          <w:rFonts w:ascii="Source Sans Pro Light" w:hAnsi="Source Sans Pro Light"/>
        </w:rPr>
        <w:t xml:space="preserve">assess </w:t>
      </w:r>
      <w:r w:rsidR="02849DE8" w:rsidRPr="7B667D58">
        <w:rPr>
          <w:rFonts w:ascii="Source Sans Pro Light" w:hAnsi="Source Sans Pro Light"/>
        </w:rPr>
        <w:t xml:space="preserve">whether eDNA communities </w:t>
      </w:r>
      <w:r w:rsidR="48EB8EE3" w:rsidRPr="7B667D58">
        <w:rPr>
          <w:rFonts w:ascii="Source Sans Pro Light" w:hAnsi="Source Sans Pro Light"/>
        </w:rPr>
        <w:t xml:space="preserve">and derived metrics </w:t>
      </w:r>
      <w:r w:rsidR="686F97FC" w:rsidRPr="7B667D58">
        <w:rPr>
          <w:rFonts w:ascii="Source Sans Pro Light" w:hAnsi="Source Sans Pro Light"/>
        </w:rPr>
        <w:t xml:space="preserve">can indicate overall </w:t>
      </w:r>
      <w:r w:rsidR="1F787E0B" w:rsidRPr="7B667D58">
        <w:rPr>
          <w:rFonts w:ascii="Source Sans Pro Light" w:hAnsi="Source Sans Pro Light"/>
        </w:rPr>
        <w:t xml:space="preserve">woodland </w:t>
      </w:r>
      <w:r w:rsidR="686F97FC" w:rsidRPr="7B667D58">
        <w:rPr>
          <w:rFonts w:ascii="Source Sans Pro Light" w:hAnsi="Source Sans Pro Light"/>
        </w:rPr>
        <w:t xml:space="preserve">condition </w:t>
      </w:r>
      <w:r w:rsidR="0DAC5C95" w:rsidRPr="7B667D58">
        <w:rPr>
          <w:rFonts w:ascii="Source Sans Pro Light" w:hAnsi="Source Sans Pro Light"/>
        </w:rPr>
        <w:t>across a restoration gradient</w:t>
      </w:r>
      <w:r w:rsidR="24F2FC36" w:rsidRPr="7B667D58">
        <w:rPr>
          <w:rFonts w:ascii="Source Sans Pro Light" w:hAnsi="Source Sans Pro Light"/>
        </w:rPr>
        <w:t xml:space="preserve">, </w:t>
      </w:r>
      <w:r w:rsidR="5E5F41FB" w:rsidRPr="7B667D58">
        <w:rPr>
          <w:rFonts w:ascii="Source Sans Pro Light" w:hAnsi="Source Sans Pro Light"/>
        </w:rPr>
        <w:t xml:space="preserve">from </w:t>
      </w:r>
      <w:r w:rsidR="3D23F06F" w:rsidRPr="7B667D58">
        <w:rPr>
          <w:rFonts w:ascii="Source Sans Pro Light" w:hAnsi="Source Sans Pro Light"/>
        </w:rPr>
        <w:t>unforested, recently planted/reforested, and mature Scots pine woodland habitats</w:t>
      </w:r>
      <w:r w:rsidR="5E5F41FB" w:rsidRPr="7B667D58">
        <w:rPr>
          <w:rFonts w:ascii="Source Sans Pro Light" w:hAnsi="Source Sans Pro Light"/>
        </w:rPr>
        <w:t xml:space="preserve">. </w:t>
      </w:r>
      <w:r w:rsidR="48EB8EE3" w:rsidRPr="7B667D58">
        <w:rPr>
          <w:rFonts w:ascii="Source Sans Pro Light" w:hAnsi="Source Sans Pro Light"/>
        </w:rPr>
        <w:t>We</w:t>
      </w:r>
      <w:r w:rsidR="527E5417" w:rsidRPr="7B667D58">
        <w:rPr>
          <w:rFonts w:ascii="Source Sans Pro Light" w:hAnsi="Source Sans Pro Light"/>
        </w:rPr>
        <w:t xml:space="preserve"> </w:t>
      </w:r>
      <w:r w:rsidR="5E5F41FB" w:rsidRPr="7B667D58">
        <w:rPr>
          <w:rFonts w:ascii="Source Sans Pro Light" w:hAnsi="Source Sans Pro Light"/>
          <w:lang w:val="en-US"/>
        </w:rPr>
        <w:t>use</w:t>
      </w:r>
      <w:r w:rsidR="03246227" w:rsidRPr="7B667D58">
        <w:rPr>
          <w:rFonts w:ascii="Source Sans Pro Light" w:hAnsi="Source Sans Pro Light"/>
          <w:lang w:val="en-US"/>
        </w:rPr>
        <w:t>d</w:t>
      </w:r>
      <w:r w:rsidR="5E5F41FB" w:rsidRPr="7B667D58">
        <w:rPr>
          <w:rFonts w:ascii="Source Sans Pro Light" w:hAnsi="Source Sans Pro Light"/>
          <w:lang w:val="en-US"/>
        </w:rPr>
        <w:t xml:space="preserve"> eDNA metabarcoding data to track woodland restoration</w:t>
      </w:r>
      <w:r w:rsidR="58DBDAA2" w:rsidRPr="7B667D58">
        <w:rPr>
          <w:rFonts w:ascii="Source Sans Pro Light" w:hAnsi="Source Sans Pro Light"/>
          <w:lang w:val="en-US"/>
        </w:rPr>
        <w:t xml:space="preserve"> of monoculture stands of Scots pine at different stages of regeneration. This means </w:t>
      </w:r>
      <w:r w:rsidR="005E444A" w:rsidRPr="7B667D58">
        <w:rPr>
          <w:rFonts w:ascii="Source Sans Pro Light" w:hAnsi="Source Sans Pro Light"/>
          <w:lang w:val="en-US"/>
        </w:rPr>
        <w:t xml:space="preserve">that </w:t>
      </w:r>
      <w:proofErr w:type="spellStart"/>
      <w:r w:rsidR="005E444A" w:rsidRPr="7B667D58">
        <w:rPr>
          <w:rFonts w:ascii="Source Sans Pro Light" w:hAnsi="Source Sans Pro Light"/>
          <w:lang w:val="en-US"/>
        </w:rPr>
        <w:t>chronosequences</w:t>
      </w:r>
      <w:proofErr w:type="spellEnd"/>
      <w:r w:rsidR="005E444A">
        <w:rPr>
          <w:rFonts w:ascii="Source Sans Pro Light" w:hAnsi="Source Sans Pro Light"/>
          <w:lang w:val="en-US"/>
        </w:rPr>
        <w:t xml:space="preserve"> (the different stages of regeneration)</w:t>
      </w:r>
      <w:r w:rsidR="5E5F41FB" w:rsidRPr="7B667D58">
        <w:rPr>
          <w:rFonts w:ascii="Source Sans Pro Light" w:hAnsi="Source Sans Pro Light"/>
          <w:lang w:val="en-US"/>
        </w:rPr>
        <w:t xml:space="preserve"> of restored woodland</w:t>
      </w:r>
      <w:r w:rsidR="5F10CA80" w:rsidRPr="7B667D58">
        <w:rPr>
          <w:rFonts w:ascii="Source Sans Pro Light" w:hAnsi="Source Sans Pro Light"/>
          <w:lang w:val="en-US"/>
        </w:rPr>
        <w:t xml:space="preserve"> </w:t>
      </w:r>
      <w:r w:rsidR="42295BA4" w:rsidRPr="7B667D58">
        <w:rPr>
          <w:rFonts w:ascii="Source Sans Pro Light" w:hAnsi="Source Sans Pro Light"/>
          <w:lang w:val="en-US"/>
        </w:rPr>
        <w:t xml:space="preserve">were used </w:t>
      </w:r>
      <w:r w:rsidR="5F10CA80" w:rsidRPr="7B667D58">
        <w:rPr>
          <w:rFonts w:ascii="Source Sans Pro Light" w:hAnsi="Source Sans Pro Light"/>
          <w:lang w:val="en-US"/>
        </w:rPr>
        <w:t xml:space="preserve">as a proxy for </w:t>
      </w:r>
      <w:r w:rsidR="766A1EDB" w:rsidRPr="7B667D58">
        <w:rPr>
          <w:rFonts w:ascii="Source Sans Pro Light" w:hAnsi="Source Sans Pro Light"/>
          <w:lang w:val="en-US"/>
        </w:rPr>
        <w:t>monitoring over time</w:t>
      </w:r>
      <w:r w:rsidR="58DBDAA2" w:rsidRPr="7B667D58">
        <w:rPr>
          <w:rFonts w:ascii="Source Sans Pro Light" w:hAnsi="Source Sans Pro Light"/>
          <w:lang w:val="en-US"/>
        </w:rPr>
        <w:t>.</w:t>
      </w:r>
    </w:p>
    <w:p w14:paraId="3BFC0BB4" w14:textId="24E21C23" w:rsidR="00516532" w:rsidRDefault="00152813" w:rsidP="002E4969">
      <w:pPr>
        <w:pStyle w:val="Heading3"/>
        <w:spacing w:line="360" w:lineRule="auto"/>
        <w:jc w:val="left"/>
      </w:pPr>
      <w:bookmarkStart w:id="83" w:name="_Toc151562859"/>
      <w:r w:rsidRPr="00A678F5">
        <w:rPr>
          <w:color w:val="146568"/>
        </w:rPr>
        <w:t>Site selection</w:t>
      </w:r>
      <w:bookmarkEnd w:id="83"/>
    </w:p>
    <w:p w14:paraId="08175B75" w14:textId="51579D89" w:rsidR="5F6266BB" w:rsidRDefault="5B2A199A" w:rsidP="002E4969">
      <w:pPr>
        <w:spacing w:after="160" w:line="360" w:lineRule="auto"/>
        <w:rPr>
          <w:rFonts w:ascii="Source Sans Pro Light" w:hAnsi="Source Sans Pro Light"/>
          <w:lang w:val="en-US"/>
        </w:rPr>
      </w:pPr>
      <w:r w:rsidRPr="7B667D58">
        <w:rPr>
          <w:rFonts w:ascii="Source Sans Pro Light" w:hAnsi="Source Sans Pro Light"/>
          <w:lang w:val="en-US"/>
        </w:rPr>
        <w:t>Initially it was posed that the focus should be on deciduous forest. While deciduous forest is important to forest regeneration in Scotland, it was agreed that using this type of forest would be problematic due to the differences in species composition between the different stands. Because species composition has a strong influence on soil community, this would function as a confounding factor that may drown out the differences in soil communities resulting from restoration status. Additionally, in most cases, the required level of detail of species mixes for the different woods within LLTNP is not available. Accordingly, it was decided to focus on restoration gradient in Caledonian pine forest, Scots pine (</w:t>
      </w:r>
      <w:r w:rsidRPr="7B667D58">
        <w:rPr>
          <w:rFonts w:ascii="Source Sans Pro Light" w:hAnsi="Source Sans Pro Light"/>
          <w:i/>
          <w:iCs/>
          <w:lang w:val="en-US"/>
        </w:rPr>
        <w:t>Pinus sylvestris</w:t>
      </w:r>
      <w:r w:rsidRPr="7B667D58">
        <w:rPr>
          <w:rFonts w:ascii="Source Sans Pro Light" w:hAnsi="Source Sans Pro Light"/>
          <w:lang w:val="en-US"/>
        </w:rPr>
        <w:t>). This increase</w:t>
      </w:r>
      <w:r w:rsidR="1B9969FB" w:rsidRPr="7B667D58">
        <w:rPr>
          <w:rFonts w:ascii="Source Sans Pro Light" w:hAnsi="Source Sans Pro Light"/>
          <w:lang w:val="en-US"/>
        </w:rPr>
        <w:t>d</w:t>
      </w:r>
      <w:r w:rsidRPr="7B667D58">
        <w:rPr>
          <w:rFonts w:ascii="Source Sans Pro Light" w:hAnsi="Source Sans Pro Light"/>
          <w:lang w:val="en-US"/>
        </w:rPr>
        <w:t xml:space="preserve"> our chances of obtaining clear, unequivocal results, which is a common aspiration across all </w:t>
      </w:r>
      <w:r w:rsidR="514266C0" w:rsidRPr="7B667D58">
        <w:rPr>
          <w:rFonts w:ascii="Source Sans Pro Light" w:hAnsi="Source Sans Pro Light"/>
          <w:lang w:val="en-US"/>
        </w:rPr>
        <w:t xml:space="preserve">key </w:t>
      </w:r>
      <w:r w:rsidR="5E11A2BB" w:rsidRPr="7B667D58">
        <w:rPr>
          <w:rFonts w:ascii="Source Sans Pro Light" w:hAnsi="Source Sans Pro Light"/>
          <w:lang w:val="en-US"/>
        </w:rPr>
        <w:t>stakeholders.</w:t>
      </w:r>
      <w:r w:rsidRPr="7B667D58">
        <w:rPr>
          <w:rFonts w:ascii="Source Sans Pro Light" w:hAnsi="Source Sans Pro Light"/>
          <w:lang w:val="en-US"/>
        </w:rPr>
        <w:t xml:space="preserve"> Moreover, using Scots pine has the benefit of </w:t>
      </w:r>
      <w:r w:rsidRPr="7B667D58">
        <w:rPr>
          <w:rFonts w:ascii="Source Sans Pro Light" w:hAnsi="Source Sans Pro Light"/>
          <w:lang w:val="en-US"/>
        </w:rPr>
        <w:lastRenderedPageBreak/>
        <w:t xml:space="preserve">tying into pre-existing </w:t>
      </w:r>
      <w:r w:rsidR="75994A1A" w:rsidRPr="7B667D58">
        <w:rPr>
          <w:rFonts w:ascii="Source Sans Pro Light" w:hAnsi="Source Sans Pro Light"/>
          <w:lang w:val="en-US"/>
        </w:rPr>
        <w:t xml:space="preserve">and parallel </w:t>
      </w:r>
      <w:r w:rsidRPr="7B667D58">
        <w:rPr>
          <w:rFonts w:ascii="Source Sans Pro Light" w:hAnsi="Source Sans Pro Light"/>
          <w:lang w:val="en-US"/>
        </w:rPr>
        <w:t>work by Forest Research. Although these Forest Research experimental Scots pine sites are not within LLTNP, the setup of the sites warrant</w:t>
      </w:r>
      <w:r w:rsidR="7175761A" w:rsidRPr="7B667D58">
        <w:rPr>
          <w:rFonts w:ascii="Source Sans Pro Light" w:hAnsi="Source Sans Pro Light"/>
          <w:lang w:val="en-US"/>
        </w:rPr>
        <w:t>ed</w:t>
      </w:r>
      <w:r w:rsidRPr="7B667D58">
        <w:rPr>
          <w:rFonts w:ascii="Source Sans Pro Light" w:hAnsi="Source Sans Pro Light"/>
          <w:lang w:val="en-US"/>
        </w:rPr>
        <w:t xml:space="preserve"> sufficient merit to include in this study.</w:t>
      </w:r>
      <w:r w:rsidR="184EA206" w:rsidRPr="7B667D58">
        <w:rPr>
          <w:rFonts w:ascii="Source Sans Pro Light" w:hAnsi="Source Sans Pro Light"/>
          <w:lang w:val="en-US"/>
        </w:rPr>
        <w:t xml:space="preserve"> </w:t>
      </w:r>
      <w:r w:rsidR="6AADF21A" w:rsidRPr="7B667D58">
        <w:rPr>
          <w:rFonts w:ascii="Source Sans Pro Light" w:hAnsi="Source Sans Pro Light"/>
          <w:lang w:val="en-US"/>
        </w:rPr>
        <w:t>Because not all sites had all three categories, o</w:t>
      </w:r>
      <w:r w:rsidR="184EA206" w:rsidRPr="7B667D58">
        <w:rPr>
          <w:rFonts w:ascii="Source Sans Pro Light" w:hAnsi="Source Sans Pro Light"/>
          <w:lang w:val="en-US"/>
        </w:rPr>
        <w:t xml:space="preserve">ne of the Cairngorms Forest Research sites, </w:t>
      </w:r>
      <w:proofErr w:type="spellStart"/>
      <w:r w:rsidR="66E7BD8D" w:rsidRPr="7B667D58">
        <w:rPr>
          <w:rFonts w:ascii="Source Sans Pro Light" w:hAnsi="Source Sans Pro Light"/>
          <w:lang w:val="en-US"/>
        </w:rPr>
        <w:t>Rothiemurchus</w:t>
      </w:r>
      <w:proofErr w:type="spellEnd"/>
      <w:r w:rsidR="737C7699" w:rsidRPr="7B667D58">
        <w:rPr>
          <w:rFonts w:ascii="Source Sans Pro Light" w:hAnsi="Source Sans Pro Light"/>
          <w:lang w:val="en-US"/>
        </w:rPr>
        <w:t xml:space="preserve">, </w:t>
      </w:r>
      <w:r w:rsidR="68EECCE4" w:rsidRPr="7B667D58">
        <w:rPr>
          <w:rFonts w:ascii="Source Sans Pro Light" w:hAnsi="Source Sans Pro Light"/>
          <w:lang w:val="en-US"/>
        </w:rPr>
        <w:t xml:space="preserve">situated within the Cairngorms National Park, </w:t>
      </w:r>
      <w:r w:rsidR="737C7699" w:rsidRPr="7B667D58">
        <w:rPr>
          <w:rFonts w:ascii="Source Sans Pro Light" w:hAnsi="Source Sans Pro Light"/>
          <w:lang w:val="en-US"/>
        </w:rPr>
        <w:t xml:space="preserve">was chosen to be included in the main sampling </w:t>
      </w:r>
      <w:r w:rsidR="6FC42F03" w:rsidRPr="7B667D58">
        <w:rPr>
          <w:rFonts w:ascii="Source Sans Pro Light" w:hAnsi="Source Sans Pro Light"/>
          <w:lang w:val="en-US"/>
        </w:rPr>
        <w:t>campaign of this project.</w:t>
      </w:r>
      <w:r w:rsidR="77763E15" w:rsidRPr="7B667D58">
        <w:rPr>
          <w:rFonts w:ascii="Source Sans Pro Light" w:hAnsi="Source Sans Pro Light"/>
          <w:lang w:val="en-US"/>
        </w:rPr>
        <w:t xml:space="preserve"> Moreover, </w:t>
      </w:r>
      <w:proofErr w:type="spellStart"/>
      <w:r w:rsidR="66E7BD8D" w:rsidRPr="7B667D58">
        <w:rPr>
          <w:rFonts w:ascii="Source Sans Pro Light" w:hAnsi="Source Sans Pro Light"/>
          <w:lang w:val="en-US"/>
        </w:rPr>
        <w:t>Rothiemurchus</w:t>
      </w:r>
      <w:proofErr w:type="spellEnd"/>
      <w:r w:rsidR="7C7587AF" w:rsidRPr="7B667D58">
        <w:rPr>
          <w:rFonts w:ascii="Source Sans Pro Light" w:hAnsi="Source Sans Pro Light"/>
          <w:lang w:val="en-US"/>
        </w:rPr>
        <w:t xml:space="preserve"> had their own adjacent young and natural regeneration mature </w:t>
      </w:r>
      <w:r w:rsidR="5E11A2BB" w:rsidRPr="7B667D58">
        <w:rPr>
          <w:rFonts w:ascii="Source Sans Pro Light" w:hAnsi="Source Sans Pro Light"/>
          <w:lang w:val="en-US"/>
        </w:rPr>
        <w:t>S</w:t>
      </w:r>
      <w:r w:rsidR="7C7587AF" w:rsidRPr="7B667D58">
        <w:rPr>
          <w:rFonts w:ascii="Source Sans Pro Light" w:hAnsi="Source Sans Pro Light"/>
          <w:lang w:val="en-US"/>
        </w:rPr>
        <w:t>cots pine, which ma</w:t>
      </w:r>
      <w:r w:rsidR="2A8A6124" w:rsidRPr="7B667D58">
        <w:rPr>
          <w:rFonts w:ascii="Source Sans Pro Light" w:hAnsi="Source Sans Pro Light"/>
          <w:lang w:val="en-US"/>
        </w:rPr>
        <w:t>de</w:t>
      </w:r>
      <w:r w:rsidR="7C7587AF" w:rsidRPr="7B667D58">
        <w:rPr>
          <w:rFonts w:ascii="Source Sans Pro Light" w:hAnsi="Source Sans Pro Light"/>
          <w:lang w:val="en-US"/>
        </w:rPr>
        <w:t xml:space="preserve"> for a better comparison</w:t>
      </w:r>
      <w:r w:rsidR="2412E228" w:rsidRPr="7B667D58">
        <w:rPr>
          <w:rFonts w:ascii="Source Sans Pro Light" w:hAnsi="Source Sans Pro Light"/>
          <w:lang w:val="en-US"/>
        </w:rPr>
        <w:t>.</w:t>
      </w:r>
    </w:p>
    <w:p w14:paraId="126F0810" w14:textId="63BF97B8" w:rsidR="008B7792" w:rsidRDefault="7B4E2A21" w:rsidP="002E4969">
      <w:pPr>
        <w:spacing w:after="160" w:line="360" w:lineRule="auto"/>
        <w:rPr>
          <w:rFonts w:ascii="Source Sans Pro Light" w:hAnsi="Source Sans Pro Light"/>
          <w:lang w:val="en-US"/>
        </w:rPr>
      </w:pPr>
      <w:r w:rsidRPr="7B667D58">
        <w:rPr>
          <w:rFonts w:ascii="Source Sans Pro Light" w:hAnsi="Source Sans Pro Light"/>
          <w:lang w:val="en-US"/>
        </w:rPr>
        <w:t>By using monoculture stands of Scots pine at different stages of regeneration,</w:t>
      </w:r>
      <w:r w:rsidR="20B545E6" w:rsidRPr="7B667D58">
        <w:rPr>
          <w:rFonts w:ascii="Source Sans Pro Light" w:hAnsi="Source Sans Pro Light"/>
          <w:lang w:val="en-US"/>
        </w:rPr>
        <w:t xml:space="preserve"> space was</w:t>
      </w:r>
      <w:r w:rsidRPr="7B667D58">
        <w:rPr>
          <w:rFonts w:ascii="Source Sans Pro Light" w:hAnsi="Source Sans Pro Light"/>
          <w:lang w:val="en-US"/>
        </w:rPr>
        <w:t xml:space="preserve"> </w:t>
      </w:r>
      <w:r w:rsidRPr="7B667D58">
        <w:rPr>
          <w:rFonts w:ascii="Source Sans Pro Light" w:eastAsia="Source Sans Pro Light" w:hAnsi="Source Sans Pro Light" w:cs="Source Sans Pro Light"/>
          <w:lang w:val="en-US"/>
        </w:rPr>
        <w:t>substitut</w:t>
      </w:r>
      <w:r w:rsidR="2CCFB28C" w:rsidRPr="7B667D58">
        <w:rPr>
          <w:rFonts w:ascii="Source Sans Pro Light" w:eastAsia="Source Sans Pro Light" w:hAnsi="Source Sans Pro Light" w:cs="Source Sans Pro Light"/>
          <w:lang w:val="en-US"/>
        </w:rPr>
        <w:t>ed</w:t>
      </w:r>
      <w:r w:rsidRPr="7B667D58">
        <w:rPr>
          <w:rFonts w:ascii="Source Sans Pro Light" w:eastAsia="Source Sans Pro Light" w:hAnsi="Source Sans Pro Light" w:cs="Source Sans Pro Light"/>
          <w:lang w:val="en-US"/>
        </w:rPr>
        <w:t xml:space="preserve"> for time by using </w:t>
      </w:r>
      <w:proofErr w:type="spellStart"/>
      <w:r w:rsidRPr="7B667D58">
        <w:rPr>
          <w:rFonts w:ascii="Source Sans Pro Light" w:eastAsia="Source Sans Pro Light" w:hAnsi="Source Sans Pro Light" w:cs="Source Sans Pro Light"/>
          <w:lang w:val="en-US"/>
        </w:rPr>
        <w:t>chronosequences</w:t>
      </w:r>
      <w:proofErr w:type="spellEnd"/>
      <w:r w:rsidRPr="7B667D58">
        <w:rPr>
          <w:rFonts w:ascii="Source Sans Pro Light" w:eastAsia="Source Sans Pro Light" w:hAnsi="Source Sans Pro Light" w:cs="Source Sans Pro Light"/>
          <w:lang w:val="en-US"/>
        </w:rPr>
        <w:t xml:space="preserve"> of restoration. Three </w:t>
      </w:r>
      <w:proofErr w:type="spellStart"/>
      <w:r w:rsidRPr="7B667D58">
        <w:rPr>
          <w:rFonts w:ascii="Source Sans Pro Light" w:eastAsia="Source Sans Pro Light" w:hAnsi="Source Sans Pro Light" w:cs="Source Sans Pro Light"/>
          <w:lang w:val="en-US"/>
        </w:rPr>
        <w:t>chronosequence</w:t>
      </w:r>
      <w:proofErr w:type="spellEnd"/>
      <w:r w:rsidRPr="7B667D58">
        <w:rPr>
          <w:rFonts w:ascii="Source Sans Pro Light" w:eastAsia="Source Sans Pro Light" w:hAnsi="Source Sans Pro Light" w:cs="Source Sans Pro Light"/>
          <w:lang w:val="en-US"/>
        </w:rPr>
        <w:t xml:space="preserve"> categories were chosen instead of four to obtain better replication per treatment; </w:t>
      </w:r>
      <w:r w:rsidR="4C3ACCDF" w:rsidRPr="7B667D58">
        <w:rPr>
          <w:rFonts w:ascii="Source Sans Pro Light" w:eastAsia="Source Sans Pro Light" w:hAnsi="Source Sans Pro Light" w:cs="Source Sans Pro Light"/>
          <w:lang w:val="en-US"/>
        </w:rPr>
        <w:t>unforested, recently planted/reforested, and mature condition</w:t>
      </w:r>
      <w:r w:rsidRPr="7B667D58">
        <w:rPr>
          <w:rFonts w:ascii="Source Sans Pro Light" w:eastAsia="Source Sans Pro Light" w:hAnsi="Source Sans Pro Light" w:cs="Source Sans Pro Light"/>
          <w:lang w:val="en-US"/>
        </w:rPr>
        <w:t xml:space="preserve">. All sites </w:t>
      </w:r>
      <w:r w:rsidR="1EC598A0" w:rsidRPr="7B667D58">
        <w:rPr>
          <w:rFonts w:ascii="Source Sans Pro Light" w:eastAsia="Source Sans Pro Light" w:hAnsi="Source Sans Pro Light" w:cs="Source Sans Pro Light"/>
          <w:lang w:val="en-US"/>
        </w:rPr>
        <w:t>were required to</w:t>
      </w:r>
      <w:r w:rsidRPr="7B667D58">
        <w:rPr>
          <w:rFonts w:ascii="Source Sans Pro Light" w:eastAsia="Source Sans Pro Light" w:hAnsi="Source Sans Pro Light" w:cs="Source Sans Pro Light"/>
          <w:lang w:val="en-US"/>
        </w:rPr>
        <w:t xml:space="preserve"> contain all the chosen age categories. Within each site, the different categories </w:t>
      </w:r>
      <w:r w:rsidR="261AB4AD" w:rsidRPr="7B667D58">
        <w:rPr>
          <w:rFonts w:ascii="Source Sans Pro Light" w:eastAsia="Source Sans Pro Light" w:hAnsi="Source Sans Pro Light" w:cs="Source Sans Pro Light"/>
          <w:lang w:val="en-US"/>
        </w:rPr>
        <w:t>were required to</w:t>
      </w:r>
      <w:r w:rsidRPr="7B667D58">
        <w:rPr>
          <w:rFonts w:ascii="Source Sans Pro Light" w:eastAsia="Source Sans Pro Light" w:hAnsi="Source Sans Pro Light" w:cs="Source Sans Pro Light"/>
          <w:lang w:val="en-US"/>
        </w:rPr>
        <w:t xml:space="preserve"> be the same forest type, i.e. Scots pine. To further exclude confounding factors, the different categories </w:t>
      </w:r>
      <w:r w:rsidR="502C050B" w:rsidRPr="7B667D58">
        <w:rPr>
          <w:rFonts w:ascii="Source Sans Pro Light" w:eastAsia="Source Sans Pro Light" w:hAnsi="Source Sans Pro Light" w:cs="Source Sans Pro Light"/>
          <w:lang w:val="en-US"/>
        </w:rPr>
        <w:t>were</w:t>
      </w:r>
      <w:r w:rsidRPr="7B667D58">
        <w:rPr>
          <w:rFonts w:ascii="Source Sans Pro Light" w:eastAsia="Source Sans Pro Light" w:hAnsi="Source Sans Pro Light" w:cs="Source Sans Pro Light"/>
          <w:lang w:val="en-US"/>
        </w:rPr>
        <w:t xml:space="preserve"> also</w:t>
      </w:r>
      <w:r w:rsidR="6282959E" w:rsidRPr="7B667D58">
        <w:rPr>
          <w:rFonts w:ascii="Source Sans Pro Light" w:eastAsia="Source Sans Pro Light" w:hAnsi="Source Sans Pro Light" w:cs="Source Sans Pro Light"/>
          <w:lang w:val="en-US"/>
        </w:rPr>
        <w:t xml:space="preserve"> required to</w:t>
      </w:r>
      <w:r w:rsidRPr="7B667D58">
        <w:rPr>
          <w:rFonts w:ascii="Source Sans Pro Light" w:eastAsia="Source Sans Pro Light" w:hAnsi="Source Sans Pro Light" w:cs="Source Sans Pro Light"/>
          <w:lang w:val="en-US"/>
        </w:rPr>
        <w:t xml:space="preserve"> be in similar environments, </w:t>
      </w:r>
      <w:bookmarkStart w:id="84" w:name="_Int_u80a9tNR"/>
      <w:r w:rsidRPr="7B667D58">
        <w:rPr>
          <w:rFonts w:ascii="Source Sans Pro Light" w:eastAsia="Source Sans Pro Light" w:hAnsi="Source Sans Pro Light" w:cs="Source Sans Pro Light"/>
          <w:lang w:val="en-US"/>
        </w:rPr>
        <w:t>e.g.</w:t>
      </w:r>
      <w:bookmarkEnd w:id="84"/>
      <w:r w:rsidRPr="7B667D58">
        <w:rPr>
          <w:rFonts w:ascii="Source Sans Pro Light" w:eastAsia="Source Sans Pro Light" w:hAnsi="Source Sans Pro Light" w:cs="Source Sans Pro Light"/>
          <w:lang w:val="en-US"/>
        </w:rPr>
        <w:t xml:space="preserve"> we d</w:t>
      </w:r>
      <w:r w:rsidR="006C4668">
        <w:rPr>
          <w:rFonts w:ascii="Source Sans Pro Light" w:eastAsia="Source Sans Pro Light" w:hAnsi="Source Sans Pro Light" w:cs="Source Sans Pro Light"/>
          <w:lang w:val="en-US"/>
        </w:rPr>
        <w:t>id</w:t>
      </w:r>
      <w:r w:rsidRPr="7B667D58">
        <w:rPr>
          <w:rFonts w:ascii="Source Sans Pro Light" w:eastAsia="Source Sans Pro Light" w:hAnsi="Source Sans Pro Light" w:cs="Source Sans Pro Light"/>
          <w:lang w:val="en-US"/>
        </w:rPr>
        <w:t xml:space="preserve"> not want to compare areas on a steep slope or high plateau with </w:t>
      </w:r>
      <w:proofErr w:type="spellStart"/>
      <w:r w:rsidRPr="7B667D58">
        <w:rPr>
          <w:rFonts w:ascii="Source Sans Pro Light" w:eastAsia="Source Sans Pro Light" w:hAnsi="Source Sans Pro Light" w:cs="Source Sans Pro Light"/>
          <w:lang w:val="en-US"/>
        </w:rPr>
        <w:t>lochside</w:t>
      </w:r>
      <w:proofErr w:type="spellEnd"/>
      <w:r w:rsidRPr="7B667D58">
        <w:rPr>
          <w:rFonts w:ascii="Source Sans Pro Light" w:eastAsia="Source Sans Pro Light" w:hAnsi="Source Sans Pro Light" w:cs="Source Sans Pro Light"/>
          <w:lang w:val="en-US"/>
        </w:rPr>
        <w:t xml:space="preserve"> areas. Ideally, the sites </w:t>
      </w:r>
      <w:r w:rsidR="4881B8EE" w:rsidRPr="7B667D58">
        <w:rPr>
          <w:rFonts w:ascii="Source Sans Pro Light" w:eastAsia="Source Sans Pro Light" w:hAnsi="Source Sans Pro Light" w:cs="Source Sans Pro Light"/>
          <w:lang w:val="en-US"/>
        </w:rPr>
        <w:t>needed to</w:t>
      </w:r>
      <w:r w:rsidRPr="7B667D58">
        <w:rPr>
          <w:rFonts w:ascii="Source Sans Pro Light" w:eastAsia="Source Sans Pro Light" w:hAnsi="Source Sans Pro Light" w:cs="Source Sans Pro Light"/>
          <w:lang w:val="en-US"/>
        </w:rPr>
        <w:t xml:space="preserve"> have each of the categories in adjacent stands, or at least </w:t>
      </w:r>
      <w:bookmarkStart w:id="85" w:name="_Int_drhxxWs1"/>
      <w:proofErr w:type="gramStart"/>
      <w:r w:rsidRPr="7B667D58">
        <w:rPr>
          <w:rFonts w:ascii="Source Sans Pro Light" w:eastAsia="Source Sans Pro Light" w:hAnsi="Source Sans Pro Light" w:cs="Source Sans Pro Light"/>
          <w:lang w:val="en-US"/>
        </w:rPr>
        <w:t>in close proximity to</w:t>
      </w:r>
      <w:bookmarkEnd w:id="85"/>
      <w:proofErr w:type="gramEnd"/>
      <w:r w:rsidRPr="7B667D58">
        <w:rPr>
          <w:rFonts w:ascii="Source Sans Pro Light" w:eastAsia="Source Sans Pro Light" w:hAnsi="Source Sans Pro Light" w:cs="Source Sans Pro Light"/>
          <w:lang w:val="en-US"/>
        </w:rPr>
        <w:t xml:space="preserve"> each other.</w:t>
      </w:r>
    </w:p>
    <w:p w14:paraId="2F9697A1" w14:textId="2F2AAEE5" w:rsidR="00C22F0C" w:rsidRDefault="00C22F0C" w:rsidP="002E4969">
      <w:pPr>
        <w:pStyle w:val="Heading3"/>
        <w:spacing w:line="360" w:lineRule="auto"/>
        <w:jc w:val="left"/>
      </w:pPr>
      <w:bookmarkStart w:id="86" w:name="_Toc1629004464"/>
      <w:r w:rsidRPr="00A678F5">
        <w:rPr>
          <w:color w:val="146568"/>
        </w:rPr>
        <w:t xml:space="preserve">Sampling </w:t>
      </w:r>
      <w:r w:rsidR="007746D3" w:rsidRPr="00A678F5">
        <w:rPr>
          <w:color w:val="146568"/>
        </w:rPr>
        <w:t xml:space="preserve">location </w:t>
      </w:r>
      <w:bookmarkEnd w:id="86"/>
      <w:r w:rsidR="007746D3" w:rsidRPr="00A678F5">
        <w:rPr>
          <w:color w:val="146568"/>
        </w:rPr>
        <w:t>selection</w:t>
      </w:r>
    </w:p>
    <w:p w14:paraId="2734EA0D" w14:textId="00FFB9E0" w:rsidR="2C897A6C" w:rsidRDefault="42D6CD08" w:rsidP="002E4969">
      <w:pPr>
        <w:pStyle w:val="NMtext"/>
        <w:spacing w:line="360" w:lineRule="auto"/>
      </w:pPr>
      <w:r w:rsidRPr="7B667D58">
        <w:rPr>
          <w:lang w:val="en-US"/>
        </w:rPr>
        <w:t xml:space="preserve">Categories </w:t>
      </w:r>
      <w:r w:rsidR="341F3433" w:rsidRPr="7B667D58">
        <w:rPr>
          <w:lang w:val="en-US"/>
        </w:rPr>
        <w:t>we</w:t>
      </w:r>
      <w:r w:rsidRPr="7B667D58">
        <w:rPr>
          <w:lang w:val="en-US"/>
        </w:rPr>
        <w:t xml:space="preserve">re a </w:t>
      </w:r>
      <w:proofErr w:type="spellStart"/>
      <w:r w:rsidRPr="7B667D58">
        <w:rPr>
          <w:lang w:val="en-US"/>
        </w:rPr>
        <w:t>chronosequence</w:t>
      </w:r>
      <w:proofErr w:type="spellEnd"/>
      <w:r w:rsidRPr="7B667D58">
        <w:rPr>
          <w:lang w:val="en-US"/>
        </w:rPr>
        <w:t xml:space="preserve"> of forest age. Three categories were selected; </w:t>
      </w:r>
      <w:r w:rsidR="51C62C6E" w:rsidRPr="7B667D58">
        <w:rPr>
          <w:lang w:val="en-US"/>
        </w:rPr>
        <w:t>unforested</w:t>
      </w:r>
      <w:r w:rsidR="005E444A">
        <w:rPr>
          <w:lang w:val="en-US"/>
        </w:rPr>
        <w:t xml:space="preserve"> (</w:t>
      </w:r>
      <w:r w:rsidR="00360B23">
        <w:rPr>
          <w:lang w:val="en-US"/>
        </w:rPr>
        <w:t>which may range</w:t>
      </w:r>
      <w:r w:rsidR="005E444A">
        <w:rPr>
          <w:lang w:val="en-US"/>
        </w:rPr>
        <w:t xml:space="preserve"> from </w:t>
      </w:r>
      <w:r w:rsidR="00360B23">
        <w:rPr>
          <w:lang w:val="en-US"/>
        </w:rPr>
        <w:t>grassland to moorland)</w:t>
      </w:r>
      <w:r w:rsidR="51C62C6E" w:rsidRPr="7B667D58">
        <w:rPr>
          <w:lang w:val="en-US"/>
        </w:rPr>
        <w:t>, recently planted/reforested, and mature condition</w:t>
      </w:r>
      <w:r w:rsidRPr="7B667D58">
        <w:rPr>
          <w:lang w:val="en-US"/>
        </w:rPr>
        <w:t xml:space="preserve">. </w:t>
      </w:r>
      <w:r w:rsidR="51C62C6E" w:rsidRPr="7B667D58">
        <w:rPr>
          <w:lang w:val="en-US"/>
        </w:rPr>
        <w:t>Unforested</w:t>
      </w:r>
      <w:r w:rsidR="2A8A5343" w:rsidRPr="7B667D58">
        <w:rPr>
          <w:lang w:val="en-US"/>
        </w:rPr>
        <w:t xml:space="preserve"> areas are</w:t>
      </w:r>
      <w:r w:rsidRPr="7B667D58">
        <w:rPr>
          <w:lang w:val="en-US"/>
        </w:rPr>
        <w:t xml:space="preserve"> representative of an area that would be forest if it wasn’t grazed</w:t>
      </w:r>
      <w:r w:rsidR="3173DF4D" w:rsidRPr="7B667D58">
        <w:rPr>
          <w:lang w:val="en-US"/>
        </w:rPr>
        <w:t xml:space="preserve"> (such as grassland or moorland)</w:t>
      </w:r>
      <w:r w:rsidRPr="7B667D58">
        <w:rPr>
          <w:lang w:val="en-US"/>
        </w:rPr>
        <w:t>. Mature</w:t>
      </w:r>
      <w:r w:rsidR="6F4CA797" w:rsidRPr="7B667D58">
        <w:rPr>
          <w:lang w:val="en-US"/>
        </w:rPr>
        <w:t xml:space="preserve"> condition </w:t>
      </w:r>
      <w:r w:rsidRPr="7B667D58">
        <w:rPr>
          <w:lang w:val="en-US"/>
        </w:rPr>
        <w:t xml:space="preserve">forest is the target, while </w:t>
      </w:r>
      <w:r w:rsidR="6F4CA797" w:rsidRPr="7B667D58">
        <w:rPr>
          <w:lang w:val="en-US"/>
        </w:rPr>
        <w:t xml:space="preserve">recently planted/reforested </w:t>
      </w:r>
      <w:r w:rsidRPr="7B667D58">
        <w:rPr>
          <w:lang w:val="en-US"/>
        </w:rPr>
        <w:t>is “regenerating” forest on its way to target status. The sampling locations</w:t>
      </w:r>
      <w:r w:rsidR="0DBBDD2D" w:rsidRPr="7B667D58">
        <w:rPr>
          <w:lang w:val="en-US"/>
        </w:rPr>
        <w:t xml:space="preserve"> (Figure </w:t>
      </w:r>
      <w:r w:rsidR="0A9B2EC0" w:rsidRPr="7B667D58">
        <w:rPr>
          <w:lang w:val="en-US"/>
        </w:rPr>
        <w:t>4</w:t>
      </w:r>
      <w:r w:rsidR="0DBBDD2D" w:rsidRPr="7B667D58">
        <w:rPr>
          <w:lang w:val="en-US"/>
        </w:rPr>
        <w:t>)</w:t>
      </w:r>
      <w:r w:rsidRPr="7B667D58">
        <w:rPr>
          <w:lang w:val="en-US"/>
        </w:rPr>
        <w:t xml:space="preserve"> and their respective categories, that were chosen based on the above and </w:t>
      </w:r>
      <w:r w:rsidR="1AE65489" w:rsidRPr="7B667D58">
        <w:rPr>
          <w:lang w:val="en-US"/>
        </w:rPr>
        <w:t xml:space="preserve">on extensive </w:t>
      </w:r>
      <w:r w:rsidRPr="7B667D58">
        <w:rPr>
          <w:lang w:val="en-US"/>
        </w:rPr>
        <w:t xml:space="preserve">consultation with all </w:t>
      </w:r>
      <w:r w:rsidR="6A13D8A2" w:rsidRPr="7B667D58">
        <w:rPr>
          <w:lang w:val="en-US"/>
        </w:rPr>
        <w:t xml:space="preserve">key </w:t>
      </w:r>
      <w:r w:rsidR="5E11A2BB" w:rsidRPr="7B667D58">
        <w:rPr>
          <w:lang w:val="en-US"/>
        </w:rPr>
        <w:t>stakeholders,</w:t>
      </w:r>
      <w:r w:rsidRPr="7B667D58">
        <w:rPr>
          <w:lang w:val="en-US"/>
        </w:rPr>
        <w:t xml:space="preserve"> are presented in </w:t>
      </w:r>
      <w:r w:rsidR="50BCB902" w:rsidRPr="7B667D58">
        <w:rPr>
          <w:lang w:val="en-US"/>
        </w:rPr>
        <w:t>T</w:t>
      </w:r>
      <w:r w:rsidRPr="7B667D58">
        <w:rPr>
          <w:lang w:val="en-US"/>
        </w:rPr>
        <w:t xml:space="preserve">able </w:t>
      </w:r>
      <w:r w:rsidR="0622FD49" w:rsidRPr="7B667D58">
        <w:rPr>
          <w:lang w:val="en-US"/>
        </w:rPr>
        <w:t>3</w:t>
      </w:r>
      <w:r w:rsidRPr="7B667D58">
        <w:rPr>
          <w:lang w:val="en-US"/>
        </w:rPr>
        <w:t>.</w:t>
      </w:r>
      <w:r w:rsidR="757EDDA0" w:rsidRPr="7B667D58">
        <w:rPr>
          <w:lang w:val="en-US"/>
        </w:rPr>
        <w:t xml:space="preserve"> </w:t>
      </w:r>
      <w:r w:rsidR="1EDEFC31" w:rsidRPr="7B667D58">
        <w:rPr>
          <w:lang w:val="en-US"/>
        </w:rPr>
        <w:t xml:space="preserve">Two of the woodland sites </w:t>
      </w:r>
      <w:r w:rsidR="1EDEFC31" w:rsidRPr="7B667D58">
        <w:rPr>
          <w:rFonts w:eastAsia="Source Sans Pro Light" w:cs="Source Sans Pro Light"/>
          <w:color w:val="000000" w:themeColor="text1"/>
          <w:lang w:val="en-US"/>
        </w:rPr>
        <w:t xml:space="preserve">selected </w:t>
      </w:r>
      <w:r w:rsidR="1EDEFC31" w:rsidRPr="7B667D58">
        <w:rPr>
          <w:lang w:val="en-US"/>
        </w:rPr>
        <w:t xml:space="preserve">for Phase 2 </w:t>
      </w:r>
      <w:r w:rsidR="68EECCE4" w:rsidRPr="7B667D58">
        <w:rPr>
          <w:rFonts w:eastAsia="Source Sans Pro Light" w:cs="Source Sans Pro Light"/>
          <w:color w:val="000000" w:themeColor="text1"/>
        </w:rPr>
        <w:t xml:space="preserve">eDNA </w:t>
      </w:r>
      <w:r w:rsidR="1EDEFC31" w:rsidRPr="7B667D58">
        <w:rPr>
          <w:rFonts w:eastAsia="Source Sans Pro Light" w:cs="Source Sans Pro Light"/>
          <w:color w:val="000000" w:themeColor="text1"/>
        </w:rPr>
        <w:t xml:space="preserve">sampling </w:t>
      </w:r>
      <w:r w:rsidR="1EDEFC31" w:rsidRPr="7B667D58">
        <w:rPr>
          <w:rFonts w:eastAsia="Source Sans Pro Light" w:cs="Source Sans Pro Light"/>
          <w:color w:val="000000" w:themeColor="text1"/>
          <w:lang w:val="en-US"/>
        </w:rPr>
        <w:t>were situated within the LLTNP</w:t>
      </w:r>
      <w:r w:rsidR="5A9BB8D9" w:rsidRPr="7B667D58">
        <w:rPr>
          <w:rFonts w:eastAsia="Source Sans Pro Light" w:cs="Source Sans Pro Light"/>
          <w:color w:val="000000" w:themeColor="text1"/>
          <w:lang w:val="en-US"/>
        </w:rPr>
        <w:t xml:space="preserve"> and are both SSSI</w:t>
      </w:r>
      <w:r w:rsidR="329231EB" w:rsidRPr="7B667D58">
        <w:rPr>
          <w:rFonts w:eastAsia="Source Sans Pro Light" w:cs="Source Sans Pro Light"/>
          <w:color w:val="000000" w:themeColor="text1"/>
          <w:lang w:val="en-US"/>
        </w:rPr>
        <w:t xml:space="preserve"> (</w:t>
      </w:r>
      <w:proofErr w:type="spellStart"/>
      <w:r w:rsidR="329231EB" w:rsidRPr="7B667D58">
        <w:rPr>
          <w:rFonts w:eastAsia="Source Sans Pro Light" w:cs="Source Sans Pro Light"/>
          <w:color w:val="000000" w:themeColor="text1"/>
          <w:lang w:val="en-US"/>
        </w:rPr>
        <w:t>Coille</w:t>
      </w:r>
      <w:proofErr w:type="spellEnd"/>
      <w:r w:rsidR="329231EB" w:rsidRPr="7B667D58">
        <w:rPr>
          <w:rFonts w:eastAsia="Source Sans Pro Light" w:cs="Source Sans Pro Light"/>
          <w:color w:val="000000" w:themeColor="text1"/>
          <w:lang w:val="en-US"/>
        </w:rPr>
        <w:t xml:space="preserve"> Coire </w:t>
      </w:r>
      <w:proofErr w:type="spellStart"/>
      <w:r w:rsidR="329231EB" w:rsidRPr="7B667D58">
        <w:rPr>
          <w:rFonts w:eastAsia="Source Sans Pro Light" w:cs="Source Sans Pro Light"/>
          <w:color w:val="000000" w:themeColor="text1"/>
          <w:lang w:val="en-US"/>
        </w:rPr>
        <w:t>Chuilc</w:t>
      </w:r>
      <w:proofErr w:type="spellEnd"/>
      <w:r w:rsidR="329231EB" w:rsidRPr="7B667D58">
        <w:rPr>
          <w:rFonts w:eastAsia="Source Sans Pro Light" w:cs="Source Sans Pro Light"/>
          <w:color w:val="000000" w:themeColor="text1"/>
          <w:lang w:val="en-US"/>
        </w:rPr>
        <w:t xml:space="preserve"> and Glen Falloch), while </w:t>
      </w:r>
      <w:proofErr w:type="spellStart"/>
      <w:r w:rsidR="66E7BD8D" w:rsidRPr="7B667D58">
        <w:rPr>
          <w:rFonts w:eastAsia="Source Sans Pro Light" w:cs="Source Sans Pro Light"/>
          <w:color w:val="000000" w:themeColor="text1"/>
          <w:lang w:val="en-US"/>
        </w:rPr>
        <w:t>Rothiemurchus</w:t>
      </w:r>
      <w:proofErr w:type="spellEnd"/>
      <w:r w:rsidR="1D458406" w:rsidRPr="7B667D58">
        <w:rPr>
          <w:rFonts w:eastAsia="Source Sans Pro Light" w:cs="Source Sans Pro Light"/>
          <w:color w:val="000000" w:themeColor="text1"/>
          <w:lang w:val="en-US"/>
        </w:rPr>
        <w:t xml:space="preserve"> sits within the </w:t>
      </w:r>
      <w:r w:rsidR="383A2B3E" w:rsidRPr="7B667D58">
        <w:rPr>
          <w:rFonts w:eastAsia="Source Sans Pro Light" w:cs="Source Sans Pro Light"/>
          <w:color w:val="000000" w:themeColor="text1"/>
          <w:lang w:val="en-US"/>
        </w:rPr>
        <w:t>Cairngorms National Park</w:t>
      </w:r>
      <w:r w:rsidR="637DEF5D" w:rsidRPr="7B667D58">
        <w:rPr>
          <w:rFonts w:eastAsia="Source Sans Pro Light" w:cs="Source Sans Pro Light"/>
          <w:color w:val="000000" w:themeColor="text1"/>
          <w:lang w:val="en-US"/>
        </w:rPr>
        <w:t xml:space="preserve">. </w:t>
      </w:r>
      <w:proofErr w:type="spellStart"/>
      <w:r w:rsidR="637DEF5D" w:rsidRPr="7B667D58">
        <w:rPr>
          <w:rFonts w:eastAsia="Source Sans Pro Light" w:cs="Source Sans Pro Light"/>
          <w:color w:val="000000" w:themeColor="text1"/>
          <w:lang w:val="en-US"/>
        </w:rPr>
        <w:t>Coille</w:t>
      </w:r>
      <w:proofErr w:type="spellEnd"/>
      <w:r w:rsidR="637DEF5D" w:rsidRPr="7B667D58">
        <w:rPr>
          <w:rFonts w:eastAsia="Source Sans Pro Light" w:cs="Source Sans Pro Light"/>
          <w:color w:val="000000" w:themeColor="text1"/>
          <w:lang w:val="en-US"/>
        </w:rPr>
        <w:t xml:space="preserve"> Ruigh and </w:t>
      </w:r>
      <w:proofErr w:type="spellStart"/>
      <w:r w:rsidR="637DEF5D" w:rsidRPr="7B667D58">
        <w:rPr>
          <w:rFonts w:eastAsia="Source Sans Pro Light" w:cs="Source Sans Pro Light"/>
          <w:color w:val="000000" w:themeColor="text1"/>
          <w:lang w:val="en-US"/>
        </w:rPr>
        <w:t>Ghubhais</w:t>
      </w:r>
      <w:proofErr w:type="spellEnd"/>
      <w:r w:rsidR="637DEF5D" w:rsidRPr="7B667D58">
        <w:rPr>
          <w:rFonts w:eastAsia="Source Sans Pro Light" w:cs="Source Sans Pro Light"/>
          <w:color w:val="000000" w:themeColor="text1"/>
          <w:lang w:val="en-US"/>
        </w:rPr>
        <w:t xml:space="preserve"> are both SSSI and SAC areas</w:t>
      </w:r>
      <w:r w:rsidR="0B88EFFD" w:rsidRPr="7B667D58">
        <w:rPr>
          <w:rFonts w:eastAsia="Source Sans Pro Light" w:cs="Source Sans Pro Light"/>
          <w:color w:val="000000" w:themeColor="text1"/>
          <w:lang w:val="en-US"/>
        </w:rPr>
        <w:t xml:space="preserve"> (Tables 3 &amp; 4). </w:t>
      </w:r>
      <w:r w:rsidR="0B88EFFD" w:rsidRPr="7B667D58">
        <w:rPr>
          <w:rFonts w:eastAsia="Source Sans Pro Light" w:cs="Source Sans Pro Light"/>
          <w:color w:val="8764B8"/>
          <w:lang w:val="en-US"/>
        </w:rPr>
        <w:t xml:space="preserve"> </w:t>
      </w:r>
      <w:r w:rsidR="68EECCE4" w:rsidRPr="7B667D58">
        <w:rPr>
          <w:rFonts w:eastAsia="Source Sans Pro Light" w:cs="Source Sans Pro Light"/>
          <w:color w:val="000000" w:themeColor="text1"/>
          <w:lang w:val="en-US"/>
        </w:rPr>
        <w:t>Those</w:t>
      </w:r>
      <w:r w:rsidR="68EECCE4" w:rsidRPr="7B667D58">
        <w:rPr>
          <w:rFonts w:eastAsia="Source Sans Pro Light" w:cs="Source Sans Pro Light"/>
          <w:color w:val="8764B8"/>
          <w:lang w:val="en-US"/>
        </w:rPr>
        <w:t xml:space="preserve"> </w:t>
      </w:r>
      <w:r w:rsidR="0B88EFFD">
        <w:t xml:space="preserve">sites which did not fall within Scotland’s designated site network functioned to provide replicates for the </w:t>
      </w:r>
      <w:proofErr w:type="spellStart"/>
      <w:r w:rsidR="0B88EFFD">
        <w:t>chronosequences</w:t>
      </w:r>
      <w:proofErr w:type="spellEnd"/>
      <w:r w:rsidR="0B88EFFD">
        <w:t xml:space="preserve"> established for the woodland </w:t>
      </w:r>
      <w:r w:rsidR="5DBF470F">
        <w:t>sites and</w:t>
      </w:r>
      <w:r w:rsidR="0B88EFFD">
        <w:t xml:space="preserve"> will be used as a key learning opportunity from Phase 2</w:t>
      </w:r>
      <w:r w:rsidR="2255D2C6">
        <w:t>.</w:t>
      </w:r>
    </w:p>
    <w:p w14:paraId="2163066E" w14:textId="5A669650" w:rsidR="07C7CBCB" w:rsidRPr="00FE6D86" w:rsidRDefault="2C897A6C" w:rsidP="00FE6D86">
      <w:pPr>
        <w:spacing w:after="160" w:line="360" w:lineRule="auto"/>
        <w:rPr>
          <w:rFonts w:ascii="Source Sans Pro Light" w:hAnsi="Source Sans Pro Light"/>
        </w:rPr>
      </w:pPr>
      <w:r w:rsidRPr="00FE6D86">
        <w:rPr>
          <w:rFonts w:ascii="Source Sans Pro Light" w:hAnsi="Source Sans Pro Light"/>
          <w:b/>
        </w:rPr>
        <w:lastRenderedPageBreak/>
        <w:t xml:space="preserve">Table </w:t>
      </w:r>
      <w:r w:rsidR="1E60E5F0" w:rsidRPr="00FE6D86">
        <w:rPr>
          <w:rFonts w:ascii="Source Sans Pro Light" w:hAnsi="Source Sans Pro Light"/>
          <w:b/>
        </w:rPr>
        <w:t>3</w:t>
      </w:r>
      <w:r w:rsidR="595A6D2D" w:rsidRPr="00FE6D86">
        <w:rPr>
          <w:rFonts w:ascii="Source Sans Pro Light" w:hAnsi="Source Sans Pro Light"/>
          <w:b/>
          <w:bCs/>
        </w:rPr>
        <w:t>:</w:t>
      </w:r>
      <w:r w:rsidR="37986288" w:rsidRPr="00FE6D86">
        <w:rPr>
          <w:rFonts w:ascii="Source Sans Pro Light" w:hAnsi="Source Sans Pro Light"/>
        </w:rPr>
        <w:t xml:space="preserve"> Overview of the sampling sites, areas within the sampling sites and samples collected per </w:t>
      </w:r>
      <w:proofErr w:type="spellStart"/>
      <w:r w:rsidR="37986288" w:rsidRPr="00FE6D86">
        <w:rPr>
          <w:rFonts w:ascii="Source Sans Pro Light" w:hAnsi="Source Sans Pro Light"/>
        </w:rPr>
        <w:t>chronosequence</w:t>
      </w:r>
      <w:proofErr w:type="spellEnd"/>
      <w:r w:rsidR="37986288" w:rsidRPr="00FE6D86">
        <w:rPr>
          <w:rFonts w:ascii="Source Sans Pro Light" w:hAnsi="Source Sans Pro Light"/>
        </w:rPr>
        <w:t xml:space="preserve"> </w:t>
      </w:r>
      <w:proofErr w:type="gramStart"/>
      <w:r w:rsidR="37986288" w:rsidRPr="00FE6D86">
        <w:rPr>
          <w:rFonts w:ascii="Source Sans Pro Light" w:hAnsi="Source Sans Pro Light"/>
        </w:rPr>
        <w:t>category</w:t>
      </w:r>
      <w:proofErr w:type="gramEnd"/>
    </w:p>
    <w:tbl>
      <w:tblPr>
        <w:tblW w:w="9010" w:type="dxa"/>
        <w:jc w:val="center"/>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Caption w:val="Overview of the sampling sites, areas within the sampling sites and samples collected per chronosequence category"/>
      </w:tblPr>
      <w:tblGrid>
        <w:gridCol w:w="2490"/>
        <w:gridCol w:w="1544"/>
        <w:gridCol w:w="1378"/>
        <w:gridCol w:w="2136"/>
        <w:gridCol w:w="1462"/>
      </w:tblGrid>
      <w:tr w:rsidR="009A79C4" w:rsidRPr="009A79C4" w14:paraId="395242DB" w14:textId="77777777" w:rsidTr="002536D8">
        <w:trPr>
          <w:cantSplit/>
          <w:trHeight w:val="285"/>
          <w:tblHeader/>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48BAB44" w14:textId="77777777" w:rsidR="2C37D369" w:rsidRPr="00FE6D86" w:rsidRDefault="2C37D369" w:rsidP="00FE6D86">
            <w:pPr>
              <w:spacing w:line="360" w:lineRule="auto"/>
              <w:rPr>
                <w:rFonts w:ascii="Source Sans Pro Light" w:hAnsi="Source Sans Pro Light" w:cs="Segoe UI"/>
                <w:b/>
              </w:rPr>
            </w:pPr>
            <w:r w:rsidRPr="00FE6D86">
              <w:rPr>
                <w:rFonts w:ascii="Source Sans Pro Light" w:hAnsi="Source Sans Pro Light" w:cs="Calibri"/>
                <w:b/>
                <w:color w:val="000000" w:themeColor="text1"/>
              </w:rPr>
              <w:t>Site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72A45FC7" w14:textId="3FB35844" w:rsidR="2C37D369" w:rsidRPr="00FE6D86" w:rsidRDefault="2C37D369" w:rsidP="00FE6D86">
            <w:pPr>
              <w:spacing w:line="360" w:lineRule="auto"/>
              <w:rPr>
                <w:rFonts w:ascii="Source Sans Pro Light" w:hAnsi="Source Sans Pro Light" w:cs="Segoe UI"/>
                <w:b/>
              </w:rPr>
            </w:pPr>
            <w:r w:rsidRPr="00FE6D86">
              <w:rPr>
                <w:rFonts w:ascii="Source Sans Pro Light" w:hAnsi="Source Sans Pro Light" w:cs="Calibri"/>
                <w:b/>
                <w:color w:val="000000" w:themeColor="text1"/>
              </w:rPr>
              <w:t>Area</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C78962C" w14:textId="0B64EA58" w:rsidR="2C37D369" w:rsidRPr="00FE6D86" w:rsidRDefault="00C875CE" w:rsidP="00FE6D86">
            <w:pPr>
              <w:spacing w:line="360" w:lineRule="auto"/>
              <w:rPr>
                <w:rFonts w:ascii="Source Sans Pro Light" w:hAnsi="Source Sans Pro Light" w:cs="Segoe UI"/>
                <w:b/>
              </w:rPr>
            </w:pPr>
            <w:r w:rsidRPr="00FE6D86">
              <w:rPr>
                <w:rFonts w:ascii="Source Sans Pro Light" w:hAnsi="Source Sans Pro Light" w:cs="Calibri"/>
                <w:b/>
                <w:bCs/>
                <w:color w:val="000000" w:themeColor="text1"/>
              </w:rPr>
              <w:t>Unforested</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936365A" w14:textId="18AB3459" w:rsidR="2C37D369" w:rsidRPr="00FE6D86" w:rsidRDefault="00C875CE" w:rsidP="00FE6D86">
            <w:pPr>
              <w:spacing w:line="360" w:lineRule="auto"/>
              <w:rPr>
                <w:rFonts w:ascii="Source Sans Pro Light" w:hAnsi="Source Sans Pro Light" w:cs="Segoe UI"/>
                <w:b/>
              </w:rPr>
            </w:pPr>
            <w:r w:rsidRPr="00FE6D86">
              <w:rPr>
                <w:rFonts w:ascii="Source Sans Pro Light" w:hAnsi="Source Sans Pro Light" w:cs="Calibri"/>
                <w:b/>
                <w:bCs/>
                <w:color w:val="000000" w:themeColor="text1"/>
              </w:rPr>
              <w:t>Recently planted/reforested</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B57094B" w14:textId="39554067" w:rsidR="2C37D369" w:rsidRPr="00FE6D86" w:rsidRDefault="2C37D369" w:rsidP="00FE6D86">
            <w:pPr>
              <w:spacing w:line="360" w:lineRule="auto"/>
              <w:rPr>
                <w:rFonts w:ascii="Source Sans Pro Light" w:hAnsi="Source Sans Pro Light" w:cs="Segoe UI"/>
                <w:b/>
              </w:rPr>
            </w:pPr>
            <w:r w:rsidRPr="00FE6D86">
              <w:rPr>
                <w:rFonts w:ascii="Source Sans Pro Light" w:hAnsi="Source Sans Pro Light" w:cs="Calibri"/>
                <w:b/>
                <w:color w:val="000000" w:themeColor="text1"/>
              </w:rPr>
              <w:t>Mature</w:t>
            </w:r>
          </w:p>
        </w:tc>
      </w:tr>
      <w:tr w:rsidR="009A79C4" w:rsidRPr="009A79C4" w14:paraId="664C202D"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569EF63"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Coille</w:t>
            </w:r>
            <w:proofErr w:type="spellEnd"/>
            <w:r w:rsidRPr="00FE6D86">
              <w:rPr>
                <w:rFonts w:ascii="Source Sans Pro Light" w:hAnsi="Source Sans Pro Light" w:cs="Calibri"/>
                <w:color w:val="000000" w:themeColor="text1"/>
              </w:rPr>
              <w:t xml:space="preserve"> Ruigh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71E01081"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Affric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72FECC0" w14:textId="5225271C"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C4CDC86" w14:textId="765A2EEA"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A9028DE" w14:textId="7CC6CDBA"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r>
      <w:tr w:rsidR="009A79C4" w:rsidRPr="009A79C4" w14:paraId="4FAA6BA0"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C12D6CE"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Ghubhais</w:t>
            </w:r>
            <w:proofErr w:type="spellEnd"/>
            <w:r w:rsidRPr="00FE6D86">
              <w:rPr>
                <w:rFonts w:ascii="Source Sans Pro Light" w:hAnsi="Source Sans Pro Light" w:cs="Calibri"/>
                <w:color w:val="000000" w:themeColor="text1"/>
              </w:rPr>
              <w:t>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FD52D5C"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Affric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FCE4F9A" w14:textId="71CF492F"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3</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0C1C39A" w14:textId="38379094"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B80C447" w14:textId="46B24506"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r>
      <w:tr w:rsidR="009A79C4" w:rsidRPr="009A79C4" w14:paraId="46A19140"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0D0A8C5D"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Dundreggan</w:t>
            </w:r>
            <w:proofErr w:type="spellEnd"/>
            <w:r w:rsidRPr="00FE6D86">
              <w:rPr>
                <w:rFonts w:ascii="Source Sans Pro Light" w:hAnsi="Source Sans Pro Light" w:cs="Calibri"/>
                <w:color w:val="000000" w:themeColor="text1"/>
              </w:rPr>
              <w:t xml:space="preserve"> WGS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7D494DD"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Moriston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4C5C1DC" w14:textId="400EC70E"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6</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BBA0106" w14:textId="11F72FB1"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0504B7F" w14:textId="30152476" w:rsidR="2C37D369" w:rsidRPr="00FE6D86" w:rsidRDefault="2C37D369" w:rsidP="00FE6D86">
            <w:pPr>
              <w:spacing w:line="360" w:lineRule="auto"/>
              <w:rPr>
                <w:rFonts w:ascii="Source Sans Pro Light" w:hAnsi="Source Sans Pro Light" w:cs="Segoe UI"/>
              </w:rPr>
            </w:pPr>
          </w:p>
        </w:tc>
      </w:tr>
      <w:tr w:rsidR="009A79C4" w:rsidRPr="009A79C4" w14:paraId="1B05091C"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4FA2AC3"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Dundreggan</w:t>
            </w:r>
            <w:proofErr w:type="spellEnd"/>
            <w:r w:rsidRPr="00FE6D86">
              <w:rPr>
                <w:rFonts w:ascii="Source Sans Pro Light" w:hAnsi="Source Sans Pro Light" w:cs="Calibri"/>
                <w:color w:val="000000" w:themeColor="text1"/>
              </w:rPr>
              <w:t xml:space="preserve"> </w:t>
            </w:r>
            <w:proofErr w:type="spellStart"/>
            <w:r w:rsidRPr="00FE6D86">
              <w:rPr>
                <w:rFonts w:ascii="Source Sans Pro Light" w:hAnsi="Source Sans Pro Light" w:cs="Calibri"/>
                <w:color w:val="000000" w:themeColor="text1"/>
              </w:rPr>
              <w:t>Allt</w:t>
            </w:r>
            <w:proofErr w:type="spellEnd"/>
            <w:r w:rsidRPr="00FE6D86">
              <w:rPr>
                <w:rFonts w:ascii="Source Sans Pro Light" w:hAnsi="Source Sans Pro Light" w:cs="Calibri"/>
                <w:color w:val="000000" w:themeColor="text1"/>
              </w:rPr>
              <w:t xml:space="preserve"> </w:t>
            </w:r>
            <w:proofErr w:type="spellStart"/>
            <w:r w:rsidRPr="00FE6D86">
              <w:rPr>
                <w:rFonts w:ascii="Source Sans Pro Light" w:hAnsi="Source Sans Pro Light" w:cs="Calibri"/>
                <w:color w:val="000000" w:themeColor="text1"/>
              </w:rPr>
              <w:t>Fearna</w:t>
            </w:r>
            <w:proofErr w:type="spellEnd"/>
            <w:r w:rsidRPr="00FE6D86">
              <w:rPr>
                <w:rFonts w:ascii="Source Sans Pro Light" w:hAnsi="Source Sans Pro Light" w:cs="Calibri"/>
                <w:color w:val="000000" w:themeColor="text1"/>
              </w:rPr>
              <w:t>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BFC29AB"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Moriston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29065D0" w14:textId="763C8DBA"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6</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7059478A" w14:textId="0C1612B5"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99B91BA" w14:textId="3624833B" w:rsidR="2C37D369" w:rsidRPr="00FE6D86" w:rsidRDefault="2C37D369" w:rsidP="00FE6D86">
            <w:pPr>
              <w:spacing w:line="360" w:lineRule="auto"/>
              <w:rPr>
                <w:rFonts w:ascii="Source Sans Pro Light" w:hAnsi="Source Sans Pro Light" w:cs="Segoe UI"/>
              </w:rPr>
            </w:pPr>
          </w:p>
        </w:tc>
      </w:tr>
      <w:tr w:rsidR="009A79C4" w:rsidRPr="009A79C4" w14:paraId="14D5417F"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750D69A"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Inverwick</w:t>
            </w:r>
            <w:proofErr w:type="spellEnd"/>
            <w:r w:rsidRPr="00FE6D86">
              <w:rPr>
                <w:rFonts w:ascii="Source Sans Pro Light" w:hAnsi="Source Sans Pro Light" w:cs="Calibri"/>
                <w:color w:val="000000" w:themeColor="text1"/>
              </w:rPr>
              <w:t>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18E326A"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Moriston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05E10791" w14:textId="31CB4966" w:rsidR="2C37D369" w:rsidRPr="00FE6D86" w:rsidRDefault="2C37D369" w:rsidP="00FE6D86">
            <w:pPr>
              <w:spacing w:line="360" w:lineRule="auto"/>
              <w:rPr>
                <w:rFonts w:ascii="Source Sans Pro Light" w:hAnsi="Source Sans Pro Light" w:cs="Segoe UI"/>
              </w:rPr>
            </w:pP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03DF2225" w14:textId="5ECB9529" w:rsidR="2C37D369" w:rsidRPr="00FE6D86" w:rsidRDefault="2C37D369" w:rsidP="00FE6D86">
            <w:pPr>
              <w:spacing w:line="360" w:lineRule="auto"/>
              <w:rPr>
                <w:rFonts w:ascii="Source Sans Pro Light" w:hAnsi="Source Sans Pro Light" w:cs="Segoe UI"/>
              </w:rPr>
            </w:pP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DD1AC51" w14:textId="5BCAADDD"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r>
      <w:tr w:rsidR="009A79C4" w:rsidRPr="009A79C4" w14:paraId="4435018D"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9D8C1EB" w14:textId="77777777" w:rsidR="2C37D369" w:rsidRPr="00FE6D86" w:rsidRDefault="2C37D369" w:rsidP="00FE6D86">
            <w:pPr>
              <w:spacing w:line="360" w:lineRule="auto"/>
              <w:rPr>
                <w:rFonts w:ascii="Source Sans Pro Light" w:hAnsi="Source Sans Pro Light" w:cs="Segoe UI"/>
              </w:rPr>
            </w:pPr>
            <w:proofErr w:type="spellStart"/>
            <w:r w:rsidRPr="00FE6D86">
              <w:rPr>
                <w:rFonts w:ascii="Source Sans Pro Light" w:hAnsi="Source Sans Pro Light" w:cs="Calibri"/>
                <w:color w:val="000000" w:themeColor="text1"/>
              </w:rPr>
              <w:t>Coille</w:t>
            </w:r>
            <w:proofErr w:type="spellEnd"/>
            <w:r w:rsidRPr="00FE6D86">
              <w:rPr>
                <w:rFonts w:ascii="Source Sans Pro Light" w:hAnsi="Source Sans Pro Light" w:cs="Calibri"/>
                <w:color w:val="000000" w:themeColor="text1"/>
              </w:rPr>
              <w:t xml:space="preserve"> Coire </w:t>
            </w:r>
            <w:proofErr w:type="spellStart"/>
            <w:r w:rsidRPr="00FE6D86">
              <w:rPr>
                <w:rFonts w:ascii="Source Sans Pro Light" w:hAnsi="Source Sans Pro Light" w:cs="Calibri"/>
                <w:color w:val="000000" w:themeColor="text1"/>
              </w:rPr>
              <w:t>Chuilc</w:t>
            </w:r>
            <w:proofErr w:type="spellEnd"/>
            <w:r w:rsidRPr="00FE6D86">
              <w:rPr>
                <w:rFonts w:ascii="Source Sans Pro Light" w:hAnsi="Source Sans Pro Light" w:cs="Calibri"/>
                <w:color w:val="000000" w:themeColor="text1"/>
              </w:rPr>
              <w:t>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EE660A8"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LLTNP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20AC893" w14:textId="0AEE7149"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29ED017" w14:textId="43262E32" w:rsidR="2C37D369" w:rsidRPr="00FE6D86" w:rsidRDefault="2C37D369" w:rsidP="00FE6D86">
            <w:pPr>
              <w:spacing w:line="360" w:lineRule="auto"/>
              <w:rPr>
                <w:rFonts w:ascii="Source Sans Pro Light" w:hAnsi="Source Sans Pro Light" w:cs="Segoe UI"/>
              </w:rPr>
            </w:pP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6DE2109" w14:textId="62DE3576"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6</w:t>
            </w:r>
          </w:p>
        </w:tc>
      </w:tr>
      <w:tr w:rsidR="009A79C4" w:rsidRPr="009A79C4" w14:paraId="5A0B8C36"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FFB6239"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Glen Falloch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7DED61EF"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LLTNP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91118ED" w14:textId="01B5E1B0"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EC9C099" w14:textId="399FCD0B"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04429B6" w14:textId="4289EA00"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6</w:t>
            </w:r>
          </w:p>
        </w:tc>
      </w:tr>
      <w:tr w:rsidR="3100E8F5" w14:paraId="3CE204F4"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0B6DAB6C" w14:textId="1741095A" w:rsidR="77CEC6BB" w:rsidRPr="00FE6D86" w:rsidRDefault="000E0139" w:rsidP="00FE6D86">
            <w:pPr>
              <w:spacing w:line="360" w:lineRule="auto"/>
              <w:rPr>
                <w:rFonts w:ascii="Source Sans Pro Light" w:hAnsi="Source Sans Pro Light" w:cs="Calibri"/>
                <w:color w:val="000000" w:themeColor="text1"/>
              </w:rPr>
            </w:pPr>
            <w:proofErr w:type="spellStart"/>
            <w:r w:rsidRPr="00FE6D86">
              <w:rPr>
                <w:rFonts w:ascii="Source Sans Pro Light" w:hAnsi="Source Sans Pro Light" w:cs="Calibri"/>
                <w:color w:val="000000" w:themeColor="text1"/>
              </w:rPr>
              <w:t>Rothiemurchus</w:t>
            </w:r>
            <w:proofErr w:type="spellEnd"/>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749420D" w14:textId="01508E71" w:rsidR="77CEC6BB" w:rsidRPr="00FE6D86" w:rsidRDefault="77CEC6BB" w:rsidP="00FE6D86">
            <w:pPr>
              <w:spacing w:line="360" w:lineRule="auto"/>
              <w:rPr>
                <w:rFonts w:ascii="Source Sans Pro Light" w:hAnsi="Source Sans Pro Light" w:cs="Calibri"/>
                <w:color w:val="000000" w:themeColor="text1"/>
              </w:rPr>
            </w:pPr>
            <w:r w:rsidRPr="00FE6D86">
              <w:rPr>
                <w:rFonts w:ascii="Source Sans Pro Light" w:hAnsi="Source Sans Pro Light" w:cs="Calibri"/>
                <w:color w:val="000000" w:themeColor="text1"/>
              </w:rPr>
              <w:t>Cairngorms</w:t>
            </w:r>
            <w:r w:rsidR="003A3C87" w:rsidRPr="00FE6D86">
              <w:rPr>
                <w:rFonts w:ascii="Source Sans Pro Light" w:hAnsi="Source Sans Pro Light" w:cs="Calibri"/>
                <w:color w:val="000000" w:themeColor="text1"/>
              </w:rPr>
              <w:t xml:space="preserve"> NP</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FD2D28E" w14:textId="0A8D98C1" w:rsidR="3100E8F5" w:rsidRPr="00FE6D86" w:rsidRDefault="3100E8F5" w:rsidP="00FE6D86">
            <w:pPr>
              <w:spacing w:line="360" w:lineRule="auto"/>
              <w:rPr>
                <w:rFonts w:ascii="Source Sans Pro Light" w:hAnsi="Source Sans Pro Light" w:cs="Calibri"/>
                <w:color w:val="000000" w:themeColor="text1"/>
              </w:rPr>
            </w:pP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2B3C18F3" w14:textId="3F6C5E01" w:rsidR="77CEC6BB" w:rsidRPr="00FE6D86" w:rsidRDefault="77CEC6BB" w:rsidP="00FE6D86">
            <w:pPr>
              <w:spacing w:line="360" w:lineRule="auto"/>
              <w:rPr>
                <w:rFonts w:ascii="Source Sans Pro Light" w:hAnsi="Source Sans Pro Light" w:cs="Calibri"/>
                <w:color w:val="000000" w:themeColor="text1"/>
              </w:rPr>
            </w:pPr>
            <w:r w:rsidRPr="00FE6D86">
              <w:rPr>
                <w:rFonts w:ascii="Source Sans Pro Light" w:hAnsi="Source Sans Pro Light" w:cs="Calibri"/>
                <w:color w:val="000000" w:themeColor="text1"/>
              </w:rPr>
              <w:t>5</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43CA0A9F" w14:textId="1A44F7CE" w:rsidR="77CEC6BB" w:rsidRPr="00FE6D86" w:rsidRDefault="77CEC6BB" w:rsidP="00FE6D86">
            <w:pPr>
              <w:spacing w:line="360" w:lineRule="auto"/>
              <w:rPr>
                <w:rFonts w:ascii="Source Sans Pro Light" w:hAnsi="Source Sans Pro Light" w:cs="Calibri"/>
                <w:color w:val="000000" w:themeColor="text1"/>
              </w:rPr>
            </w:pPr>
            <w:r w:rsidRPr="00FE6D86">
              <w:rPr>
                <w:rFonts w:ascii="Source Sans Pro Light" w:hAnsi="Source Sans Pro Light" w:cs="Calibri"/>
                <w:color w:val="000000" w:themeColor="text1"/>
              </w:rPr>
              <w:t>5</w:t>
            </w:r>
          </w:p>
        </w:tc>
      </w:tr>
      <w:tr w:rsidR="009A79C4" w:rsidRPr="009A79C4" w14:paraId="6370D3F9" w14:textId="77777777" w:rsidTr="00FE6D86">
        <w:trPr>
          <w:cantSplit/>
          <w:trHeight w:val="285"/>
          <w:jc w:val="center"/>
        </w:trPr>
        <w:tc>
          <w:tcPr>
            <w:tcW w:w="24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C2890CD"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 </w:t>
            </w:r>
          </w:p>
        </w:tc>
        <w:tc>
          <w:tcPr>
            <w:tcW w:w="154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E8542D2" w14:textId="77777777" w:rsidR="2C37D369" w:rsidRPr="00FE6D86" w:rsidRDefault="2C37D369" w:rsidP="00FE6D86">
            <w:pPr>
              <w:spacing w:line="360" w:lineRule="auto"/>
              <w:rPr>
                <w:rFonts w:ascii="Source Sans Pro Light" w:hAnsi="Source Sans Pro Light" w:cs="Segoe UI"/>
              </w:rPr>
            </w:pPr>
            <w:r w:rsidRPr="00FE6D86">
              <w:rPr>
                <w:rFonts w:ascii="Source Sans Pro Light" w:hAnsi="Source Sans Pro Light"/>
              </w:rPr>
              <w:t>TOTAL </w:t>
            </w:r>
          </w:p>
        </w:tc>
        <w:tc>
          <w:tcPr>
            <w:tcW w:w="137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1368488" w14:textId="489CF6C5" w:rsidR="2C37D369" w:rsidRPr="00FE6D86" w:rsidRDefault="426A3040"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3</w:t>
            </w:r>
            <w:r w:rsidR="6913AE06" w:rsidRPr="00FE6D86">
              <w:rPr>
                <w:rFonts w:ascii="Source Sans Pro Light" w:hAnsi="Source Sans Pro Light" w:cs="Calibri"/>
                <w:color w:val="000000" w:themeColor="text1"/>
              </w:rPr>
              <w:t>0</w:t>
            </w:r>
          </w:p>
        </w:tc>
        <w:tc>
          <w:tcPr>
            <w:tcW w:w="2136"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36DD27FA" w14:textId="2AC70803" w:rsidR="2C37D369" w:rsidRPr="00FE6D86" w:rsidRDefault="7B111913" w:rsidP="00FE6D86">
            <w:pPr>
              <w:spacing w:line="360" w:lineRule="auto"/>
              <w:rPr>
                <w:rFonts w:ascii="Source Sans Pro Light" w:hAnsi="Source Sans Pro Light" w:cs="Calibri"/>
                <w:color w:val="000000" w:themeColor="text1"/>
              </w:rPr>
            </w:pPr>
            <w:r w:rsidRPr="00FE6D86">
              <w:rPr>
                <w:rFonts w:ascii="Source Sans Pro Light" w:hAnsi="Source Sans Pro Light" w:cs="Calibri"/>
                <w:color w:val="000000" w:themeColor="text1"/>
              </w:rPr>
              <w:t>30</w:t>
            </w:r>
          </w:p>
        </w:tc>
        <w:tc>
          <w:tcPr>
            <w:tcW w:w="146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8266769" w14:textId="63333167" w:rsidR="2C37D369" w:rsidRPr="00FE6D86" w:rsidRDefault="3284F51E" w:rsidP="00FE6D86">
            <w:pPr>
              <w:spacing w:line="360" w:lineRule="auto"/>
              <w:rPr>
                <w:rFonts w:ascii="Source Sans Pro Light" w:hAnsi="Source Sans Pro Light" w:cs="Segoe UI"/>
              </w:rPr>
            </w:pPr>
            <w:r w:rsidRPr="00FE6D86">
              <w:rPr>
                <w:rFonts w:ascii="Source Sans Pro Light" w:hAnsi="Source Sans Pro Light" w:cs="Calibri"/>
                <w:color w:val="000000" w:themeColor="text1"/>
              </w:rPr>
              <w:t>32</w:t>
            </w:r>
          </w:p>
        </w:tc>
      </w:tr>
    </w:tbl>
    <w:p w14:paraId="47EAA893" w14:textId="772541FC" w:rsidR="07C7CBCB" w:rsidRDefault="07C7CBCB" w:rsidP="2C37D369">
      <w:pPr>
        <w:jc w:val="both"/>
        <w:rPr>
          <w:lang w:val="en-US"/>
        </w:rPr>
      </w:pPr>
    </w:p>
    <w:p w14:paraId="74F7D8C6" w14:textId="72D9C11F" w:rsidR="257A3854" w:rsidRDefault="42412A99" w:rsidP="009A79C4">
      <w:pPr>
        <w:jc w:val="center"/>
      </w:pPr>
      <w:r>
        <w:rPr>
          <w:noProof/>
          <w:color w:val="2B579A"/>
          <w:shd w:val="clear" w:color="auto" w:fill="E6E6E6"/>
        </w:rPr>
        <w:lastRenderedPageBreak/>
        <w:drawing>
          <wp:inline distT="0" distB="0" distL="0" distR="0" wp14:anchorId="6AA04E30" wp14:editId="24E6801F">
            <wp:extent cx="3910682" cy="5507568"/>
            <wp:effectExtent l="0" t="0" r="1270" b="4445"/>
            <wp:docPr id="1800576240" name="Picture 1800576240" descr="Figure 4: Map of the woodland sampling locations. The outline within the map represents the boundary of LLTNP. Basemap: OpenStree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76240" name="Picture 1800576240" descr="Figure 4: Map of the woodland sampling locations. The outline within the map represents the boundary of LLTNP. Basemap: OpenStreetMap."/>
                    <pic:cNvPicPr/>
                  </pic:nvPicPr>
                  <pic:blipFill rotWithShape="1">
                    <a:blip r:embed="rId41" cstate="print">
                      <a:extLst>
                        <a:ext uri="{28A0092B-C50C-407E-A947-70E740481C1C}">
                          <a14:useLocalDpi xmlns:a14="http://schemas.microsoft.com/office/drawing/2010/main" val="0"/>
                        </a:ext>
                      </a:extLst>
                    </a:blip>
                    <a:srcRect l="1892" r="2225" b="1813"/>
                    <a:stretch/>
                  </pic:blipFill>
                  <pic:spPr bwMode="auto">
                    <a:xfrm>
                      <a:off x="0" y="0"/>
                      <a:ext cx="3911354" cy="5508514"/>
                    </a:xfrm>
                    <a:prstGeom prst="rect">
                      <a:avLst/>
                    </a:prstGeom>
                    <a:ln>
                      <a:noFill/>
                    </a:ln>
                    <a:extLst>
                      <a:ext uri="{53640926-AAD7-44D8-BBD7-CCE9431645EC}">
                        <a14:shadowObscured xmlns:a14="http://schemas.microsoft.com/office/drawing/2010/main"/>
                      </a:ext>
                    </a:extLst>
                  </pic:spPr>
                </pic:pic>
              </a:graphicData>
            </a:graphic>
          </wp:inline>
        </w:drawing>
      </w:r>
    </w:p>
    <w:p w14:paraId="26D2AF0F" w14:textId="77777777" w:rsidR="002E2524" w:rsidRDefault="002E2524" w:rsidP="009A79C4">
      <w:pPr>
        <w:jc w:val="center"/>
      </w:pPr>
    </w:p>
    <w:p w14:paraId="4142DFDC" w14:textId="36B3128A" w:rsidR="00D82BAB" w:rsidRPr="00FE6D86" w:rsidRDefault="42412A99" w:rsidP="00FE6D86">
      <w:pPr>
        <w:spacing w:line="360" w:lineRule="auto"/>
        <w:rPr>
          <w:color w:val="0563C1" w:themeColor="hyperlink"/>
          <w:u w:val="single"/>
        </w:rPr>
      </w:pPr>
      <w:r w:rsidRPr="00FE6D86">
        <w:rPr>
          <w:rFonts w:ascii="Source Sans Pro Light" w:hAnsi="Source Sans Pro Light"/>
          <w:b/>
          <w:bCs/>
          <w:lang w:val="en-US"/>
        </w:rPr>
        <w:t xml:space="preserve">Figure </w:t>
      </w:r>
      <w:r w:rsidR="001B2E24" w:rsidRPr="00FE6D86">
        <w:rPr>
          <w:rFonts w:ascii="Source Sans Pro Light" w:hAnsi="Source Sans Pro Light"/>
          <w:b/>
          <w:bCs/>
          <w:lang w:val="en-US"/>
        </w:rPr>
        <w:t>4</w:t>
      </w:r>
      <w:r w:rsidRPr="00FE6D86">
        <w:rPr>
          <w:rFonts w:ascii="Source Sans Pro Light" w:hAnsi="Source Sans Pro Light"/>
          <w:lang w:val="en-US"/>
        </w:rPr>
        <w:t xml:space="preserve">: </w:t>
      </w:r>
      <w:r w:rsidRPr="00FE6D86">
        <w:rPr>
          <w:rFonts w:ascii="Source Sans Pro Light" w:hAnsi="Source Sans Pro Light"/>
        </w:rPr>
        <w:t xml:space="preserve">Map of the woodland sampling locations. The outline within the map represents the </w:t>
      </w:r>
      <w:r w:rsidR="007F6C3C" w:rsidRPr="00FE6D86">
        <w:rPr>
          <w:rFonts w:ascii="Source Sans Pro Light" w:hAnsi="Source Sans Pro Light"/>
        </w:rPr>
        <w:t xml:space="preserve">boundary </w:t>
      </w:r>
      <w:r w:rsidRPr="00FE6D86">
        <w:rPr>
          <w:rFonts w:ascii="Source Sans Pro Light" w:hAnsi="Source Sans Pro Light"/>
        </w:rPr>
        <w:t>of LLTNP</w:t>
      </w:r>
      <w:r w:rsidR="009A79C4" w:rsidRPr="00FE6D86">
        <w:rPr>
          <w:rFonts w:ascii="Source Sans Pro Light" w:hAnsi="Source Sans Pro Light"/>
        </w:rPr>
        <w:t>.</w:t>
      </w:r>
      <w:r w:rsidR="00D67858" w:rsidRPr="00FE6D86">
        <w:rPr>
          <w:rFonts w:ascii="Source Sans Pro Light" w:hAnsi="Source Sans Pro Light"/>
        </w:rPr>
        <w:t xml:space="preserve"> </w:t>
      </w:r>
      <w:r w:rsidR="00D82BAB" w:rsidRPr="00FE6D86">
        <w:rPr>
          <w:rFonts w:ascii="Source Sans Pro Light" w:hAnsi="Source Sans Pro Light"/>
        </w:rPr>
        <w:t xml:space="preserve">Basemap: </w:t>
      </w:r>
      <w:hyperlink r:id="rId42">
        <w:r w:rsidR="00D82BAB" w:rsidRPr="00FE6D86">
          <w:rPr>
            <w:rStyle w:val="Hyperlink"/>
            <w:rFonts w:ascii="Source Sans Pro Light" w:hAnsi="Source Sans Pro Light"/>
          </w:rPr>
          <w:t>OpenStreetMap</w:t>
        </w:r>
      </w:hyperlink>
    </w:p>
    <w:p w14:paraId="4CBF06BE" w14:textId="2F319C16" w:rsidR="6966DA74" w:rsidRPr="00DA27B4" w:rsidRDefault="6966DA74" w:rsidP="6966DA74">
      <w:pPr>
        <w:jc w:val="both"/>
        <w:rPr>
          <w:rFonts w:ascii="Source Sans Pro Light" w:hAnsi="Source Sans Pro Light"/>
          <w:sz w:val="28"/>
          <w:szCs w:val="28"/>
        </w:rPr>
      </w:pPr>
    </w:p>
    <w:p w14:paraId="5AD092C8" w14:textId="02653F8E" w:rsidR="007746D3" w:rsidRPr="00DA27B4" w:rsidRDefault="007746D3" w:rsidP="00CD2AF1">
      <w:pPr>
        <w:pStyle w:val="Heading3"/>
        <w:spacing w:line="360" w:lineRule="auto"/>
        <w:jc w:val="left"/>
      </w:pPr>
      <w:bookmarkStart w:id="87" w:name="_Toc362087936"/>
      <w:r w:rsidRPr="00DA27B4">
        <w:rPr>
          <w:color w:val="146568"/>
        </w:rPr>
        <w:t xml:space="preserve">Sampling </w:t>
      </w:r>
      <w:r w:rsidR="001D3BCF" w:rsidRPr="00DA27B4">
        <w:rPr>
          <w:color w:val="146568"/>
        </w:rPr>
        <w:t>approach</w:t>
      </w:r>
      <w:bookmarkEnd w:id="87"/>
    </w:p>
    <w:p w14:paraId="3C2047EE" w14:textId="6C83C5FD" w:rsidR="6B2E5F9D" w:rsidRPr="00CD2AF1" w:rsidRDefault="6B2E5F9D" w:rsidP="00CD2AF1">
      <w:pPr>
        <w:pStyle w:val="ListParagraph"/>
        <w:numPr>
          <w:ilvl w:val="0"/>
          <w:numId w:val="67"/>
        </w:numPr>
        <w:spacing w:line="360" w:lineRule="auto"/>
        <w:rPr>
          <w:rFonts w:ascii="Source Sans Pro Light" w:hAnsi="Source Sans Pro Light"/>
        </w:rPr>
      </w:pPr>
      <w:r w:rsidRPr="00CD2AF1">
        <w:rPr>
          <w:rFonts w:ascii="Source Sans Pro Light" w:hAnsi="Source Sans Pro Light"/>
        </w:rPr>
        <w:t xml:space="preserve">Samples were collected across </w:t>
      </w:r>
      <w:r w:rsidR="69DD32EC" w:rsidRPr="00CD2AF1">
        <w:rPr>
          <w:rFonts w:ascii="Source Sans Pro Light" w:hAnsi="Source Sans Pro Light"/>
        </w:rPr>
        <w:t>8</w:t>
      </w:r>
      <w:r w:rsidRPr="00CD2AF1">
        <w:rPr>
          <w:rFonts w:ascii="Source Sans Pro Light" w:hAnsi="Source Sans Pro Light"/>
        </w:rPr>
        <w:t xml:space="preserve"> sites, but not every site has all three categories, so sites are further grouped into “area” (Glen Affric, Glen Moriston, LLTNP, </w:t>
      </w:r>
      <w:r w:rsidR="55742945" w:rsidRPr="00CD2AF1">
        <w:rPr>
          <w:rFonts w:ascii="Source Sans Pro Light" w:hAnsi="Source Sans Pro Light"/>
        </w:rPr>
        <w:t>and Cairngorms</w:t>
      </w:r>
      <w:r w:rsidR="003A3C87" w:rsidRPr="00CD2AF1">
        <w:rPr>
          <w:rFonts w:ascii="Source Sans Pro Light" w:hAnsi="Source Sans Pro Light"/>
        </w:rPr>
        <w:t xml:space="preserve"> NP</w:t>
      </w:r>
      <w:r w:rsidR="5F826A65" w:rsidRPr="00CD2AF1">
        <w:rPr>
          <w:rFonts w:ascii="Source Sans Pro Light" w:hAnsi="Source Sans Pro Light"/>
        </w:rPr>
        <w:t xml:space="preserve">, </w:t>
      </w:r>
      <w:r w:rsidRPr="00CD2AF1">
        <w:rPr>
          <w:rFonts w:ascii="Source Sans Pro Light" w:hAnsi="Source Sans Pro Light"/>
        </w:rPr>
        <w:t xml:space="preserve">see </w:t>
      </w:r>
      <w:r w:rsidR="00925144" w:rsidRPr="00CD2AF1">
        <w:rPr>
          <w:rFonts w:ascii="Source Sans Pro Light" w:hAnsi="Source Sans Pro Light"/>
        </w:rPr>
        <w:t>T</w:t>
      </w:r>
      <w:r w:rsidRPr="00CD2AF1">
        <w:rPr>
          <w:rFonts w:ascii="Source Sans Pro Light" w:hAnsi="Source Sans Pro Light"/>
        </w:rPr>
        <w:t>able</w:t>
      </w:r>
      <w:r w:rsidR="2A76F11C" w:rsidRPr="00CD2AF1">
        <w:rPr>
          <w:rFonts w:ascii="Source Sans Pro Light" w:hAnsi="Source Sans Pro Light"/>
        </w:rPr>
        <w:t>s</w:t>
      </w:r>
      <w:r w:rsidRPr="00CD2AF1">
        <w:rPr>
          <w:rFonts w:ascii="Source Sans Pro Light" w:hAnsi="Source Sans Pro Light"/>
        </w:rPr>
        <w:t xml:space="preserve"> </w:t>
      </w:r>
      <w:r w:rsidR="258114D6" w:rsidRPr="00CD2AF1">
        <w:rPr>
          <w:rFonts w:ascii="Source Sans Pro Light" w:hAnsi="Source Sans Pro Light"/>
        </w:rPr>
        <w:t>3</w:t>
      </w:r>
      <w:r w:rsidR="43B85331" w:rsidRPr="00CD2AF1">
        <w:rPr>
          <w:rFonts w:ascii="Source Sans Pro Light" w:hAnsi="Source Sans Pro Light"/>
        </w:rPr>
        <w:t xml:space="preserve"> and 4</w:t>
      </w:r>
      <w:r w:rsidRPr="00CD2AF1">
        <w:rPr>
          <w:rFonts w:ascii="Source Sans Pro Light" w:hAnsi="Source Sans Pro Light"/>
        </w:rPr>
        <w:t xml:space="preserve">). </w:t>
      </w:r>
    </w:p>
    <w:p w14:paraId="52BD611F" w14:textId="1C59ECE3" w:rsidR="6B2E5F9D" w:rsidRPr="00CD2AF1" w:rsidRDefault="007A67CC" w:rsidP="00CD2AF1">
      <w:pPr>
        <w:pStyle w:val="ListParagraph"/>
        <w:numPr>
          <w:ilvl w:val="0"/>
          <w:numId w:val="67"/>
        </w:numPr>
        <w:spacing w:line="360" w:lineRule="auto"/>
        <w:rPr>
          <w:rFonts w:ascii="Source Sans Pro Light" w:eastAsia="Source Sans Pro Light" w:hAnsi="Source Sans Pro Light" w:cs="Source Sans Pro Light"/>
          <w:color w:val="000000" w:themeColor="text1"/>
          <w:lang w:val="en-US"/>
        </w:rPr>
      </w:pPr>
      <w:r w:rsidRPr="00CD2AF1">
        <w:rPr>
          <w:rFonts w:ascii="Source Sans Pro Light" w:hAnsi="Source Sans Pro Light"/>
        </w:rPr>
        <w:t>Based on the pilot study key outcomes</w:t>
      </w:r>
      <w:r w:rsidR="00F7678F" w:rsidRPr="00CD2AF1">
        <w:rPr>
          <w:rFonts w:ascii="Source Sans Pro Light" w:hAnsi="Source Sans Pro Light"/>
        </w:rPr>
        <w:t>,</w:t>
      </w:r>
      <w:r w:rsidRPr="00CD2AF1">
        <w:rPr>
          <w:rFonts w:ascii="Source Sans Pro Light" w:hAnsi="Source Sans Pro Light"/>
        </w:rPr>
        <w:t xml:space="preserve"> </w:t>
      </w:r>
      <w:r w:rsidR="00F7678F" w:rsidRPr="00CD2AF1">
        <w:rPr>
          <w:rFonts w:ascii="Source Sans Pro Light" w:hAnsi="Source Sans Pro Light"/>
        </w:rPr>
        <w:t>e</w:t>
      </w:r>
      <w:r w:rsidR="6B2E5F9D" w:rsidRPr="00CD2AF1">
        <w:rPr>
          <w:rFonts w:ascii="Source Sans Pro Light" w:hAnsi="Source Sans Pro Light"/>
        </w:rPr>
        <w:t>ach sample consist</w:t>
      </w:r>
      <w:r w:rsidR="00F7678F" w:rsidRPr="00CD2AF1">
        <w:rPr>
          <w:rFonts w:ascii="Source Sans Pro Light" w:hAnsi="Source Sans Pro Light"/>
        </w:rPr>
        <w:t>ed</w:t>
      </w:r>
      <w:r w:rsidR="6B2E5F9D" w:rsidRPr="00CD2AF1">
        <w:rPr>
          <w:rFonts w:ascii="Source Sans Pro Light" w:hAnsi="Source Sans Pro Light"/>
        </w:rPr>
        <w:t xml:space="preserve"> of </w:t>
      </w:r>
      <w:r w:rsidR="00984399" w:rsidRPr="00CD2AF1">
        <w:rPr>
          <w:rFonts w:ascii="Source Sans Pro Light" w:hAnsi="Source Sans Pro Light"/>
        </w:rPr>
        <w:t xml:space="preserve">nine </w:t>
      </w:r>
      <w:r w:rsidR="6B2E5F9D" w:rsidRPr="00CD2AF1">
        <w:rPr>
          <w:rFonts w:ascii="Source Sans Pro Light" w:hAnsi="Source Sans Pro Light"/>
        </w:rPr>
        <w:t>subsample cores collected across a ~10m x 10m plot and mixed to give one composite soil sample</w:t>
      </w:r>
      <w:r w:rsidR="316DA17A" w:rsidRPr="00CD2AF1">
        <w:rPr>
          <w:rFonts w:ascii="Source Sans Pro Light" w:hAnsi="Source Sans Pro Light"/>
        </w:rPr>
        <w:t xml:space="preserve">. </w:t>
      </w:r>
      <w:r w:rsidR="316DA17A" w:rsidRPr="00CD2AF1">
        <w:rPr>
          <w:rFonts w:ascii="Source Sans Pro Light" w:eastAsia="Source Sans Pro Light" w:hAnsi="Source Sans Pro Light" w:cs="Source Sans Pro Light"/>
          <w:lang w:val="en-US"/>
        </w:rPr>
        <w:t xml:space="preserve">Plot size was selected </w:t>
      </w:r>
      <w:r w:rsidR="316DA17A" w:rsidRPr="00CD2AF1">
        <w:rPr>
          <w:rFonts w:ascii="Source Sans Pro Light" w:eastAsia="Source Sans Pro Light" w:hAnsi="Source Sans Pro Light" w:cs="Source Sans Pro Light"/>
          <w:color w:val="000000" w:themeColor="text1"/>
          <w:lang w:val="en-US"/>
        </w:rPr>
        <w:t>to better enable potential linking of the results with satellite image data of the same resolution.</w:t>
      </w:r>
    </w:p>
    <w:p w14:paraId="608B600C" w14:textId="7760EEC9" w:rsidR="6B2E5F9D" w:rsidRPr="00CD2AF1" w:rsidRDefault="6B2E5F9D" w:rsidP="00CD2AF1">
      <w:pPr>
        <w:pStyle w:val="ListParagraph"/>
        <w:numPr>
          <w:ilvl w:val="0"/>
          <w:numId w:val="67"/>
        </w:numPr>
        <w:spacing w:line="360" w:lineRule="auto"/>
      </w:pPr>
      <w:r w:rsidRPr="00CD2AF1">
        <w:rPr>
          <w:rFonts w:ascii="Source Sans Pro Light" w:eastAsia="Source Sans Pro Light" w:hAnsi="Source Sans Pro Light" w:cs="Source Sans Pro Light"/>
        </w:rPr>
        <w:lastRenderedPageBreak/>
        <w:t xml:space="preserve">Prior to coring, the surface litter layer was brushed aside to expose the fermentation </w:t>
      </w:r>
      <w:proofErr w:type="gramStart"/>
      <w:r w:rsidRPr="00CD2AF1">
        <w:rPr>
          <w:rFonts w:ascii="Source Sans Pro Light" w:eastAsia="Source Sans Pro Light" w:hAnsi="Source Sans Pro Light" w:cs="Source Sans Pro Light"/>
        </w:rPr>
        <w:t>layer</w:t>
      </w:r>
      <w:proofErr w:type="gramEnd"/>
    </w:p>
    <w:p w14:paraId="7A414BEB" w14:textId="291C0C77" w:rsidR="72F97B5F" w:rsidRPr="00CD2AF1" w:rsidRDefault="72F97B5F" w:rsidP="00CD2AF1">
      <w:pPr>
        <w:pStyle w:val="ListParagraph"/>
        <w:numPr>
          <w:ilvl w:val="0"/>
          <w:numId w:val="67"/>
        </w:numPr>
        <w:spacing w:line="360" w:lineRule="auto"/>
        <w:rPr>
          <w:lang w:val="en-US"/>
        </w:rPr>
      </w:pPr>
      <w:r w:rsidRPr="00CD2AF1">
        <w:rPr>
          <w:rFonts w:ascii="Source Sans Pro Light" w:eastAsia="Source Sans Pro Light" w:hAnsi="Source Sans Pro Light" w:cs="Source Sans Pro Light"/>
          <w:lang w:val="en-US"/>
        </w:rPr>
        <w:t xml:space="preserve">A metal soil augur (inner core diameter 14 mm) was used to collect subsample cores to a depth of </w:t>
      </w:r>
      <w:r w:rsidR="6FEE8E02" w:rsidRPr="00CD2AF1">
        <w:rPr>
          <w:rFonts w:ascii="Source Sans Pro Light" w:eastAsia="Source Sans Pro Light" w:hAnsi="Source Sans Pro Light" w:cs="Source Sans Pro Light"/>
          <w:lang w:val="en-US"/>
        </w:rPr>
        <w:t>~</w:t>
      </w:r>
      <w:r w:rsidRPr="00CD2AF1">
        <w:rPr>
          <w:rFonts w:ascii="Source Sans Pro Light" w:eastAsia="Source Sans Pro Light" w:hAnsi="Source Sans Pro Light" w:cs="Source Sans Pro Light"/>
          <w:lang w:val="en-US"/>
        </w:rPr>
        <w:t>10 cm</w:t>
      </w:r>
      <w:r w:rsidR="3AACF378" w:rsidRPr="00CD2AF1">
        <w:rPr>
          <w:rFonts w:ascii="Source Sans Pro Light" w:eastAsia="Source Sans Pro Light" w:hAnsi="Source Sans Pro Light" w:cs="Source Sans Pro Light"/>
          <w:lang w:val="en-US"/>
        </w:rPr>
        <w:t xml:space="preserve">. Any living moss at the top of the core was </w:t>
      </w:r>
      <w:proofErr w:type="gramStart"/>
      <w:r w:rsidR="3AACF378" w:rsidRPr="00CD2AF1">
        <w:rPr>
          <w:rFonts w:ascii="Source Sans Pro Light" w:eastAsia="Source Sans Pro Light" w:hAnsi="Source Sans Pro Light" w:cs="Source Sans Pro Light"/>
          <w:lang w:val="en-US"/>
        </w:rPr>
        <w:t>discarded</w:t>
      </w:r>
      <w:proofErr w:type="gramEnd"/>
      <w:r w:rsidRPr="00CD2AF1">
        <w:rPr>
          <w:rFonts w:ascii="Source Sans Pro Light" w:eastAsia="Source Sans Pro Light" w:hAnsi="Source Sans Pro Light" w:cs="Source Sans Pro Light"/>
          <w:lang w:val="en-US"/>
        </w:rPr>
        <w:t xml:space="preserve"> </w:t>
      </w:r>
    </w:p>
    <w:p w14:paraId="283A0BF3" w14:textId="22E3586F" w:rsidR="72F97B5F" w:rsidRPr="00CD2AF1" w:rsidRDefault="72F97B5F" w:rsidP="00CD2AF1">
      <w:pPr>
        <w:pStyle w:val="ListParagraph"/>
        <w:numPr>
          <w:ilvl w:val="0"/>
          <w:numId w:val="67"/>
        </w:numPr>
        <w:spacing w:line="360" w:lineRule="auto"/>
        <w:rPr>
          <w:rFonts w:ascii="Source Sans Pro Light" w:eastAsia="Source Sans Pro Light" w:hAnsi="Source Sans Pro Light" w:cs="Source Sans Pro Light"/>
        </w:rPr>
      </w:pPr>
      <w:r w:rsidRPr="00CD2AF1">
        <w:rPr>
          <w:rFonts w:ascii="Source Sans Pro Light" w:eastAsia="Source Sans Pro Light" w:hAnsi="Source Sans Pro Light" w:cs="Source Sans Pro Light"/>
        </w:rPr>
        <w:t xml:space="preserve">The subsample cores were thoroughly mixed in a labelled plastic grip seal bag in the field to </w:t>
      </w:r>
      <w:proofErr w:type="gramStart"/>
      <w:r w:rsidRPr="00CD2AF1">
        <w:rPr>
          <w:rFonts w:ascii="Source Sans Pro Light" w:eastAsia="Source Sans Pro Light" w:hAnsi="Source Sans Pro Light" w:cs="Source Sans Pro Light"/>
        </w:rPr>
        <w:t>homogenise</w:t>
      </w:r>
      <w:proofErr w:type="gramEnd"/>
    </w:p>
    <w:p w14:paraId="2C22E30E" w14:textId="05CF16E7" w:rsidR="72F97B5F" w:rsidRPr="00CD2AF1" w:rsidRDefault="72F97B5F" w:rsidP="00CD2AF1">
      <w:pPr>
        <w:pStyle w:val="ListParagraph"/>
        <w:numPr>
          <w:ilvl w:val="0"/>
          <w:numId w:val="67"/>
        </w:numPr>
        <w:spacing w:line="360" w:lineRule="auto"/>
        <w:rPr>
          <w:lang w:val="en-US"/>
        </w:rPr>
      </w:pPr>
      <w:r w:rsidRPr="00CD2AF1">
        <w:rPr>
          <w:rFonts w:ascii="Source Sans Pro Light" w:eastAsia="Source Sans Pro Light" w:hAnsi="Source Sans Pro Light" w:cs="Source Sans Pro Light"/>
          <w:lang w:val="en-US"/>
        </w:rPr>
        <w:t xml:space="preserve">To prevent cross-contamination, after each plot the soil auger was wiped with </w:t>
      </w:r>
      <w:proofErr w:type="spellStart"/>
      <w:r w:rsidRPr="00CD2AF1">
        <w:rPr>
          <w:rFonts w:ascii="Source Sans Pro Light" w:eastAsia="Source Sans Pro Light" w:hAnsi="Source Sans Pro Light" w:cs="Source Sans Pro Light"/>
          <w:lang w:val="en-US"/>
        </w:rPr>
        <w:t>Chemgene</w:t>
      </w:r>
      <w:proofErr w:type="spellEnd"/>
      <w:r w:rsidRPr="00CD2AF1">
        <w:rPr>
          <w:rFonts w:ascii="Source Sans Pro Light" w:eastAsia="Source Sans Pro Light" w:hAnsi="Source Sans Pro Light" w:cs="Source Sans Pro Light"/>
          <w:lang w:val="en-US"/>
        </w:rPr>
        <w:t xml:space="preserve"> disinfectant wipes and the sampler’s gloves were </w:t>
      </w:r>
      <w:proofErr w:type="gramStart"/>
      <w:r w:rsidRPr="00CD2AF1">
        <w:rPr>
          <w:rFonts w:ascii="Source Sans Pro Light" w:eastAsia="Source Sans Pro Light" w:hAnsi="Source Sans Pro Light" w:cs="Source Sans Pro Light"/>
          <w:lang w:val="en-US"/>
        </w:rPr>
        <w:t>changed</w:t>
      </w:r>
      <w:proofErr w:type="gramEnd"/>
    </w:p>
    <w:p w14:paraId="0E6B6C20" w14:textId="07B68EF1" w:rsidR="538AF6A7" w:rsidRPr="00CD2AF1" w:rsidRDefault="32663DB5" w:rsidP="00CD2AF1">
      <w:pPr>
        <w:pStyle w:val="ListParagraph"/>
        <w:numPr>
          <w:ilvl w:val="0"/>
          <w:numId w:val="67"/>
        </w:numPr>
        <w:spacing w:line="360" w:lineRule="auto"/>
        <w:rPr>
          <w:lang w:val="en-US"/>
        </w:rPr>
      </w:pPr>
      <w:r w:rsidRPr="00CD2AF1">
        <w:rPr>
          <w:rFonts w:ascii="Source Sans Pro Light" w:eastAsia="Source Sans Pro Light" w:hAnsi="Source Sans Pro Light" w:cs="Source Sans Pro Light"/>
          <w:lang w:val="en-US"/>
        </w:rPr>
        <w:t xml:space="preserve">Samples were kept on ice in a cool bag in the field and while in </w:t>
      </w:r>
      <w:r w:rsidR="3F15E250" w:rsidRPr="00CD2AF1">
        <w:rPr>
          <w:rFonts w:ascii="Source Sans Pro Light" w:eastAsia="Source Sans Pro Light" w:hAnsi="Source Sans Pro Light" w:cs="Source Sans Pro Light"/>
          <w:lang w:val="en-US"/>
        </w:rPr>
        <w:t>transit and</w:t>
      </w:r>
      <w:r w:rsidRPr="00CD2AF1">
        <w:rPr>
          <w:rFonts w:ascii="Source Sans Pro Light" w:eastAsia="Source Sans Pro Light" w:hAnsi="Source Sans Pro Light" w:cs="Source Sans Pro Light"/>
          <w:lang w:val="en-US"/>
        </w:rPr>
        <w:t xml:space="preserve"> stored in a freezer prior to transport to the laboratory.</w:t>
      </w:r>
    </w:p>
    <w:p w14:paraId="4AE7E3D0" w14:textId="00B3E339" w:rsidR="2C37D369" w:rsidRDefault="2C37D369" w:rsidP="2C37D369">
      <w:pPr>
        <w:keepNext/>
        <w:jc w:val="both"/>
      </w:pPr>
    </w:p>
    <w:p w14:paraId="720E82A0" w14:textId="0549ACC8" w:rsidR="00360B23" w:rsidRPr="00962770" w:rsidRDefault="00360B23" w:rsidP="00CD2AF1">
      <w:pPr>
        <w:pStyle w:val="Heading3"/>
        <w:spacing w:line="360" w:lineRule="auto"/>
        <w:jc w:val="left"/>
      </w:pPr>
      <w:r w:rsidRPr="00A678F5">
        <w:rPr>
          <w:color w:val="146568"/>
        </w:rPr>
        <w:t>Data collection</w:t>
      </w:r>
    </w:p>
    <w:p w14:paraId="653B2DEA" w14:textId="2FFEA27B" w:rsidR="449E6DF4" w:rsidRDefault="449E6DF4" w:rsidP="00CD2AF1">
      <w:pPr>
        <w:pStyle w:val="ListParagraph"/>
        <w:numPr>
          <w:ilvl w:val="0"/>
          <w:numId w:val="60"/>
        </w:numPr>
        <w:spacing w:line="360" w:lineRule="auto"/>
        <w:rPr>
          <w:rFonts w:ascii="Source Sans Pro Light" w:eastAsia="Source Sans Pro Light" w:hAnsi="Source Sans Pro Light" w:cs="Source Sans Pro Light"/>
        </w:rPr>
      </w:pPr>
      <w:r w:rsidRPr="2C37D369">
        <w:rPr>
          <w:rFonts w:ascii="Source Sans Pro Light" w:eastAsia="Source Sans Pro Light" w:hAnsi="Source Sans Pro Light" w:cs="Source Sans Pro Light"/>
        </w:rPr>
        <w:t>Latitude and longitude coordinates were recorded for each sampling site.</w:t>
      </w:r>
    </w:p>
    <w:p w14:paraId="46CA0A39" w14:textId="30EDEA2B" w:rsidR="449E6DF4" w:rsidRDefault="449E6DF4" w:rsidP="00CD2AF1">
      <w:pPr>
        <w:pStyle w:val="ListParagraph"/>
        <w:numPr>
          <w:ilvl w:val="0"/>
          <w:numId w:val="60"/>
        </w:numPr>
        <w:spacing w:line="360" w:lineRule="auto"/>
        <w:rPr>
          <w:rFonts w:ascii="Source Sans Pro Light" w:eastAsia="Source Sans Pro Light" w:hAnsi="Source Sans Pro Light" w:cs="Source Sans Pro Light"/>
        </w:rPr>
      </w:pPr>
      <w:r w:rsidRPr="2C37D369">
        <w:rPr>
          <w:rFonts w:ascii="Source Sans Pro Light" w:eastAsia="Source Sans Pro Light" w:hAnsi="Source Sans Pro Light" w:cs="Source Sans Pro Light"/>
        </w:rPr>
        <w:t>Habitat condition</w:t>
      </w:r>
      <w:r w:rsidR="0022673E">
        <w:rPr>
          <w:rFonts w:ascii="Source Sans Pro Light" w:eastAsia="Source Sans Pro Light" w:hAnsi="Source Sans Pro Light" w:cs="Source Sans Pro Light"/>
        </w:rPr>
        <w:t xml:space="preserve"> (</w:t>
      </w:r>
      <w:r w:rsidR="0022673E" w:rsidRPr="0022673E">
        <w:rPr>
          <w:rFonts w:ascii="Source Sans Pro Light" w:eastAsia="Source Sans Pro Light" w:hAnsi="Source Sans Pro Light" w:cs="Source Sans Pro Light"/>
        </w:rPr>
        <w:t>unforested, recently planted/reforested, and mature condition</w:t>
      </w:r>
      <w:r w:rsidR="0022673E">
        <w:rPr>
          <w:rFonts w:ascii="Source Sans Pro Light" w:eastAsia="Source Sans Pro Light" w:hAnsi="Source Sans Pro Light" w:cs="Source Sans Pro Light"/>
        </w:rPr>
        <w:t>)</w:t>
      </w:r>
      <w:r w:rsidRPr="2C37D369">
        <w:rPr>
          <w:rFonts w:ascii="Source Sans Pro Light" w:eastAsia="Source Sans Pro Light" w:hAnsi="Source Sans Pro Light" w:cs="Source Sans Pro Light"/>
        </w:rPr>
        <w:t xml:space="preserve"> was recorded for each sampling location</w:t>
      </w:r>
      <w:r w:rsidR="0022673E">
        <w:rPr>
          <w:rFonts w:ascii="Source Sans Pro Light" w:eastAsia="Source Sans Pro Light" w:hAnsi="Source Sans Pro Light" w:cs="Source Sans Pro Light"/>
        </w:rPr>
        <w:t>.</w:t>
      </w:r>
    </w:p>
    <w:p w14:paraId="35EBF20F" w14:textId="7061EBF1" w:rsidR="00882065" w:rsidRDefault="449E6DF4" w:rsidP="00CD2AF1">
      <w:pPr>
        <w:pStyle w:val="ListParagraph"/>
        <w:numPr>
          <w:ilvl w:val="0"/>
          <w:numId w:val="60"/>
        </w:numPr>
        <w:spacing w:line="360" w:lineRule="auto"/>
        <w:rPr>
          <w:rFonts w:ascii="Source Sans Pro Light" w:eastAsia="Source Sans Pro Light" w:hAnsi="Source Sans Pro Light" w:cs="Source Sans Pro Light"/>
        </w:rPr>
      </w:pPr>
      <w:r w:rsidRPr="2C37D369">
        <w:rPr>
          <w:rFonts w:ascii="Source Sans Pro Light" w:eastAsia="Source Sans Pro Light" w:hAnsi="Source Sans Pro Light" w:cs="Source Sans Pro Light"/>
        </w:rPr>
        <w:t>Soil moisture (% moisture on a wet weight basis), and soil pH were recorded for each sample.</w:t>
      </w:r>
      <w:r w:rsidR="11A2F2FE" w:rsidRPr="3100E8F5">
        <w:rPr>
          <w:rFonts w:ascii="Source Sans Pro Light" w:eastAsia="Source Sans Pro Light" w:hAnsi="Source Sans Pro Light" w:cs="Source Sans Pro Light"/>
        </w:rPr>
        <w:t xml:space="preserve"> In the laboratory, the dry weight basis was also recorded and used for the analyses.</w:t>
      </w:r>
    </w:p>
    <w:p w14:paraId="23601FD0" w14:textId="57E6E89C" w:rsidR="2C37D369" w:rsidRPr="0074685C" w:rsidRDefault="005870C3" w:rsidP="00CD2AF1">
      <w:pPr>
        <w:pStyle w:val="ListParagraph"/>
        <w:numPr>
          <w:ilvl w:val="0"/>
          <w:numId w:val="60"/>
        </w:numPr>
        <w:spacing w:line="360"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t xml:space="preserve">Additional data for the </w:t>
      </w:r>
      <w:r w:rsidRPr="005870C3">
        <w:rPr>
          <w:rFonts w:ascii="Source Sans Pro Light" w:eastAsia="Source Sans Pro Light" w:hAnsi="Source Sans Pro Light" w:cs="Source Sans Pro Light"/>
        </w:rPr>
        <w:t xml:space="preserve">Forest </w:t>
      </w:r>
      <w:r>
        <w:rPr>
          <w:rFonts w:ascii="Source Sans Pro Light" w:eastAsia="Source Sans Pro Light" w:hAnsi="Source Sans Pro Light" w:cs="Source Sans Pro Light"/>
        </w:rPr>
        <w:t>R</w:t>
      </w:r>
      <w:r w:rsidRPr="005870C3">
        <w:rPr>
          <w:rFonts w:ascii="Source Sans Pro Light" w:eastAsia="Source Sans Pro Light" w:hAnsi="Source Sans Pro Light" w:cs="Source Sans Pro Light"/>
        </w:rPr>
        <w:t xml:space="preserve">esearch </w:t>
      </w:r>
      <w:r>
        <w:rPr>
          <w:rFonts w:ascii="Source Sans Pro Light" w:eastAsia="Source Sans Pro Light" w:hAnsi="Source Sans Pro Light" w:cs="Source Sans Pro Light"/>
        </w:rPr>
        <w:t xml:space="preserve">sites </w:t>
      </w:r>
      <w:r w:rsidR="00760B68">
        <w:rPr>
          <w:rFonts w:ascii="Source Sans Pro Light" w:eastAsia="Source Sans Pro Light" w:hAnsi="Source Sans Pro Light" w:cs="Source Sans Pro Light"/>
        </w:rPr>
        <w:t xml:space="preserve">will be sought. It is not yet clear exactly </w:t>
      </w:r>
      <w:r w:rsidR="13EAE23D" w:rsidRPr="40253286">
        <w:rPr>
          <w:rFonts w:ascii="Source Sans Pro Light" w:eastAsia="Source Sans Pro Light" w:hAnsi="Source Sans Pro Light" w:cs="Source Sans Pro Light"/>
        </w:rPr>
        <w:t>which data</w:t>
      </w:r>
      <w:r w:rsidR="00760B68">
        <w:rPr>
          <w:rFonts w:ascii="Source Sans Pro Light" w:eastAsia="Source Sans Pro Light" w:hAnsi="Source Sans Pro Light" w:cs="Source Sans Pro Light"/>
        </w:rPr>
        <w:t xml:space="preserve"> will be pertinent or available</w:t>
      </w:r>
      <w:r w:rsidR="005E53BE">
        <w:rPr>
          <w:rFonts w:ascii="Source Sans Pro Light" w:eastAsia="Source Sans Pro Light" w:hAnsi="Source Sans Pro Light" w:cs="Source Sans Pro Light"/>
        </w:rPr>
        <w:t>. This will be explored as part of Phase 2.</w:t>
      </w:r>
    </w:p>
    <w:p w14:paraId="6C72FE5A" w14:textId="01133B5F" w:rsidR="005F0046" w:rsidRPr="00962770" w:rsidRDefault="005F0046" w:rsidP="00CD2AF1">
      <w:pPr>
        <w:pStyle w:val="Heading3"/>
        <w:spacing w:line="360" w:lineRule="auto"/>
        <w:jc w:val="left"/>
      </w:pPr>
      <w:bookmarkStart w:id="88" w:name="_Toc2069650251"/>
      <w:r w:rsidRPr="00A678F5">
        <w:rPr>
          <w:color w:val="146568"/>
        </w:rPr>
        <w:t>eDNA assays</w:t>
      </w:r>
      <w:bookmarkEnd w:id="88"/>
    </w:p>
    <w:p w14:paraId="2F78F04A" w14:textId="73C684DB" w:rsidR="008C7352" w:rsidRDefault="5B9DF3C8" w:rsidP="0074685C">
      <w:pPr>
        <w:pStyle w:val="NMtext"/>
        <w:spacing w:line="360" w:lineRule="auto"/>
      </w:pPr>
      <w:r>
        <w:t>Based on the key outcomes from the pilot study, the soil samples w</w:t>
      </w:r>
      <w:r w:rsidR="4152899E">
        <w:t>ere</w:t>
      </w:r>
      <w:r>
        <w:t xml:space="preserve"> analysed using the </w:t>
      </w:r>
      <w:r w:rsidRPr="6966DA74">
        <w:rPr>
          <w:lang w:val="en-US"/>
        </w:rPr>
        <w:t xml:space="preserve">bacteria, fungi, and </w:t>
      </w:r>
      <w:r w:rsidR="6674642D" w:rsidRPr="6966DA74">
        <w:rPr>
          <w:lang w:val="en-US"/>
        </w:rPr>
        <w:t xml:space="preserve">soil </w:t>
      </w:r>
      <w:r w:rsidRPr="6966DA74">
        <w:rPr>
          <w:lang w:val="en-US"/>
        </w:rPr>
        <w:t>invertebrate</w:t>
      </w:r>
      <w:r>
        <w:t xml:space="preserve"> assays.</w:t>
      </w:r>
    </w:p>
    <w:p w14:paraId="7BC4572F" w14:textId="2574EC23" w:rsidR="008C7352" w:rsidRPr="00FC746A" w:rsidRDefault="008C7352" w:rsidP="0074685C">
      <w:pPr>
        <w:pStyle w:val="Heading3"/>
        <w:spacing w:line="360" w:lineRule="auto"/>
        <w:jc w:val="left"/>
      </w:pPr>
      <w:bookmarkStart w:id="89" w:name="_Toc680312324"/>
      <w:r w:rsidRPr="00A678F5">
        <w:rPr>
          <w:color w:val="146568"/>
        </w:rPr>
        <w:t>Caveats</w:t>
      </w:r>
      <w:bookmarkEnd w:id="89"/>
    </w:p>
    <w:p w14:paraId="4E5D8B4E" w14:textId="734A28A7" w:rsidR="001D3BCF" w:rsidRPr="0074685C" w:rsidRDefault="7F8D6AEC" w:rsidP="0074685C">
      <w:pPr>
        <w:spacing w:line="360" w:lineRule="auto"/>
        <w:rPr>
          <w:rFonts w:ascii="Source Sans Pro Light" w:hAnsi="Source Sans Pro Light"/>
        </w:rPr>
      </w:pPr>
      <w:r w:rsidRPr="7B667D58">
        <w:rPr>
          <w:rFonts w:ascii="Source Sans Pro Light" w:hAnsi="Source Sans Pro Light"/>
        </w:rPr>
        <w:t>The study and subsequent interpretation of results w</w:t>
      </w:r>
      <w:r w:rsidR="5E621955" w:rsidRPr="7B667D58">
        <w:rPr>
          <w:rFonts w:ascii="Source Sans Pro Light" w:hAnsi="Source Sans Pro Light"/>
        </w:rPr>
        <w:t xml:space="preserve">ere </w:t>
      </w:r>
      <w:r w:rsidRPr="7B667D58">
        <w:rPr>
          <w:rFonts w:ascii="Source Sans Pro Light" w:hAnsi="Source Sans Pro Light"/>
        </w:rPr>
        <w:t xml:space="preserve">restricted to Scots pine </w:t>
      </w:r>
      <w:r w:rsidR="0EC7F599" w:rsidRPr="7B667D58">
        <w:rPr>
          <w:rFonts w:ascii="Source Sans Pro Light" w:hAnsi="Source Sans Pro Light"/>
        </w:rPr>
        <w:t>forest</w:t>
      </w:r>
      <w:r w:rsidR="59C6AD2F" w:rsidRPr="7B667D58">
        <w:rPr>
          <w:rFonts w:ascii="Source Sans Pro Light" w:hAnsi="Source Sans Pro Light"/>
        </w:rPr>
        <w:t xml:space="preserve"> habitat type. </w:t>
      </w:r>
      <w:r w:rsidR="0AE715FC" w:rsidRPr="7B667D58">
        <w:rPr>
          <w:rFonts w:ascii="Source Sans Pro Light" w:hAnsi="Source Sans Pro Light"/>
        </w:rPr>
        <w:t xml:space="preserve">It was not possible to </w:t>
      </w:r>
      <w:r w:rsidR="24961969" w:rsidRPr="7B667D58">
        <w:rPr>
          <w:rFonts w:ascii="Source Sans Pro Light" w:hAnsi="Source Sans Pro Light"/>
        </w:rPr>
        <w:t xml:space="preserve">locate </w:t>
      </w:r>
      <w:r w:rsidR="01C1D7C2" w:rsidRPr="7B667D58">
        <w:rPr>
          <w:rFonts w:ascii="Source Sans Pro Light" w:hAnsi="Source Sans Pro Light"/>
        </w:rPr>
        <w:t xml:space="preserve">sites that contained all three </w:t>
      </w:r>
      <w:r w:rsidR="6FF7319E" w:rsidRPr="7B667D58">
        <w:rPr>
          <w:rFonts w:ascii="Source Sans Pro Light" w:hAnsi="Source Sans Pro Light"/>
        </w:rPr>
        <w:t>habitat categories and as a result</w:t>
      </w:r>
      <w:r w:rsidR="5C6845D9" w:rsidRPr="7B667D58">
        <w:rPr>
          <w:rFonts w:ascii="Source Sans Pro Light" w:hAnsi="Source Sans Pro Light"/>
        </w:rPr>
        <w:t>,</w:t>
      </w:r>
      <w:r w:rsidR="6FF7319E" w:rsidRPr="7B667D58">
        <w:rPr>
          <w:rFonts w:ascii="Source Sans Pro Light" w:hAnsi="Source Sans Pro Light"/>
        </w:rPr>
        <w:t xml:space="preserve"> the categories </w:t>
      </w:r>
      <w:r w:rsidR="7CCFB351" w:rsidRPr="7B667D58">
        <w:rPr>
          <w:rFonts w:ascii="Source Sans Pro Light" w:hAnsi="Source Sans Pro Light"/>
        </w:rPr>
        <w:t>were</w:t>
      </w:r>
      <w:r w:rsidR="6FF7319E" w:rsidRPr="7B667D58">
        <w:rPr>
          <w:rFonts w:ascii="Source Sans Pro Light" w:hAnsi="Source Sans Pro Light"/>
        </w:rPr>
        <w:t xml:space="preserve"> unevenly split across sites. </w:t>
      </w:r>
      <w:r w:rsidR="438D2BAB" w:rsidRPr="7B667D58">
        <w:rPr>
          <w:rFonts w:ascii="Source Sans Pro Light" w:hAnsi="Source Sans Pro Light"/>
        </w:rPr>
        <w:t>At</w:t>
      </w:r>
      <w:r w:rsidR="7FE0E517" w:rsidRPr="7B667D58">
        <w:rPr>
          <w:rFonts w:ascii="Source Sans Pro Light" w:hAnsi="Source Sans Pro Light"/>
        </w:rPr>
        <w:t xml:space="preserve"> some </w:t>
      </w:r>
      <w:r w:rsidR="438D2BAB" w:rsidRPr="7B667D58">
        <w:rPr>
          <w:rFonts w:ascii="Source Sans Pro Light" w:hAnsi="Source Sans Pro Light"/>
        </w:rPr>
        <w:t>sites</w:t>
      </w:r>
      <w:r w:rsidR="4051BB6B" w:rsidRPr="7B667D58">
        <w:rPr>
          <w:rFonts w:ascii="Source Sans Pro Light" w:hAnsi="Source Sans Pro Light"/>
        </w:rPr>
        <w:t xml:space="preserve">, </w:t>
      </w:r>
      <w:r w:rsidR="4586279E" w:rsidRPr="7B667D58">
        <w:rPr>
          <w:rFonts w:ascii="Source Sans Pro Light" w:hAnsi="Source Sans Pro Light"/>
        </w:rPr>
        <w:t>patch</w:t>
      </w:r>
      <w:r w:rsidR="7D643868" w:rsidRPr="7B667D58">
        <w:rPr>
          <w:rFonts w:ascii="Source Sans Pro Light" w:hAnsi="Source Sans Pro Light"/>
        </w:rPr>
        <w:t xml:space="preserve"> sizes were relatively </w:t>
      </w:r>
      <w:r w:rsidR="3647D825" w:rsidRPr="7B667D58">
        <w:rPr>
          <w:rFonts w:ascii="Source Sans Pro Light" w:hAnsi="Source Sans Pro Light"/>
        </w:rPr>
        <w:t>small,</w:t>
      </w:r>
      <w:r w:rsidR="51EE8E2E" w:rsidRPr="7B667D58">
        <w:rPr>
          <w:rFonts w:ascii="Source Sans Pro Light" w:hAnsi="Source Sans Pro Light"/>
        </w:rPr>
        <w:t xml:space="preserve"> and trees were </w:t>
      </w:r>
      <w:r w:rsidR="1DCBCD8D" w:rsidRPr="7B667D58">
        <w:rPr>
          <w:rFonts w:ascii="Source Sans Pro Light" w:hAnsi="Source Sans Pro Light"/>
        </w:rPr>
        <w:t>sparsely</w:t>
      </w:r>
      <w:r w:rsidR="51EE8E2E" w:rsidRPr="7B667D58">
        <w:rPr>
          <w:rFonts w:ascii="Source Sans Pro Light" w:hAnsi="Source Sans Pro Light"/>
        </w:rPr>
        <w:t xml:space="preserve"> distributed</w:t>
      </w:r>
      <w:r w:rsidR="1D9E9526" w:rsidRPr="7B667D58">
        <w:rPr>
          <w:rFonts w:ascii="Source Sans Pro Light" w:hAnsi="Source Sans Pro Light"/>
        </w:rPr>
        <w:t xml:space="preserve">, meaning that some edge effects may </w:t>
      </w:r>
      <w:r w:rsidR="7F31CAE8" w:rsidRPr="7B667D58">
        <w:rPr>
          <w:rFonts w:ascii="Source Sans Pro Light" w:hAnsi="Source Sans Pro Light"/>
        </w:rPr>
        <w:t>have been</w:t>
      </w:r>
      <w:r w:rsidR="00410DDD">
        <w:rPr>
          <w:rFonts w:ascii="Source Sans Pro Light" w:hAnsi="Source Sans Pro Light"/>
        </w:rPr>
        <w:t xml:space="preserve"> </w:t>
      </w:r>
      <w:r w:rsidR="3B4F7DA9" w:rsidRPr="7B667D58">
        <w:rPr>
          <w:rFonts w:ascii="Source Sans Pro Light" w:hAnsi="Source Sans Pro Light"/>
        </w:rPr>
        <w:t xml:space="preserve">present in the study. </w:t>
      </w:r>
      <w:r w:rsidR="06F3A0E2" w:rsidRPr="7B667D58">
        <w:rPr>
          <w:rFonts w:ascii="Source Sans Pro Light" w:hAnsi="Source Sans Pro Light"/>
        </w:rPr>
        <w:t xml:space="preserve">This study cannot be considered a direct comparison of grazing vs no grazing as there was no herbivore exclusion fencing in place at all </w:t>
      </w:r>
      <w:r w:rsidR="48DFEDD3" w:rsidRPr="7B667D58">
        <w:rPr>
          <w:rFonts w:ascii="Source Sans Pro Light" w:hAnsi="Source Sans Pro Light"/>
        </w:rPr>
        <w:t xml:space="preserve">forested </w:t>
      </w:r>
      <w:r w:rsidR="06F3A0E2" w:rsidRPr="7B667D58">
        <w:rPr>
          <w:rFonts w:ascii="Source Sans Pro Light" w:hAnsi="Source Sans Pro Light"/>
        </w:rPr>
        <w:t>sites.</w:t>
      </w:r>
    </w:p>
    <w:p w14:paraId="5BAB5DF1" w14:textId="387419AF" w:rsidR="000D04C9" w:rsidRPr="00802A58" w:rsidRDefault="008C6BC8" w:rsidP="0074685C">
      <w:pPr>
        <w:pStyle w:val="Heading2"/>
        <w:spacing w:line="360" w:lineRule="auto"/>
      </w:pPr>
      <w:bookmarkStart w:id="90" w:name="_Toc1809487822"/>
      <w:bookmarkStart w:id="91" w:name="_Toc1151091800"/>
      <w:r>
        <w:lastRenderedPageBreak/>
        <w:t>Peatland</w:t>
      </w:r>
      <w:bookmarkEnd w:id="90"/>
      <w:bookmarkEnd w:id="91"/>
    </w:p>
    <w:p w14:paraId="425EFEE6" w14:textId="28FB528F" w:rsidR="004748E8" w:rsidRDefault="4D9FF76B" w:rsidP="0074685C">
      <w:pPr>
        <w:spacing w:after="240" w:line="360" w:lineRule="auto"/>
        <w:rPr>
          <w:rFonts w:ascii="Source Sans Pro Light" w:hAnsi="Source Sans Pro Light"/>
          <w:lang w:val="en-US"/>
        </w:rPr>
      </w:pPr>
      <w:r w:rsidRPr="7B667D58">
        <w:rPr>
          <w:rFonts w:ascii="Source Sans Pro Light" w:hAnsi="Source Sans Pro Light"/>
          <w:lang w:val="en-US"/>
        </w:rPr>
        <w:t xml:space="preserve">Many Scottish peatland areas are degraded, due to high intensity grazing and the installation of drainage </w:t>
      </w:r>
      <w:r w:rsidR="00410DDD" w:rsidRPr="7B667D58">
        <w:rPr>
          <w:rFonts w:ascii="Source Sans Pro Light" w:hAnsi="Source Sans Pro Light"/>
          <w:lang w:val="en-US"/>
        </w:rPr>
        <w:t>channels and</w:t>
      </w:r>
      <w:r w:rsidRPr="7B667D58">
        <w:rPr>
          <w:rFonts w:ascii="Source Sans Pro Light" w:hAnsi="Source Sans Pro Light"/>
          <w:lang w:val="en-US"/>
        </w:rPr>
        <w:t xml:space="preserve"> require suitable management and restoration</w:t>
      </w:r>
      <w:r w:rsidR="37DFD081" w:rsidRPr="7B667D58">
        <w:rPr>
          <w:rFonts w:ascii="Source Sans Pro Light" w:hAnsi="Source Sans Pro Light"/>
          <w:lang w:val="en-US"/>
        </w:rPr>
        <w:t xml:space="preserve"> action</w:t>
      </w:r>
      <w:r w:rsidR="506156D7" w:rsidRPr="7B667D58">
        <w:rPr>
          <w:rFonts w:ascii="Source Sans Pro Light" w:hAnsi="Source Sans Pro Light"/>
          <w:lang w:val="en-US"/>
        </w:rPr>
        <w:t xml:space="preserve"> as a result</w:t>
      </w:r>
      <w:r w:rsidRPr="7B667D58">
        <w:rPr>
          <w:rFonts w:ascii="Source Sans Pro Light" w:hAnsi="Source Sans Pro Light"/>
          <w:lang w:val="en-US"/>
        </w:rPr>
        <w:t xml:space="preserve">. </w:t>
      </w:r>
      <w:r w:rsidR="55CEB2E9" w:rsidRPr="7B667D58">
        <w:rPr>
          <w:rFonts w:ascii="Source Sans Pro Light" w:hAnsi="Source Sans Pro Light"/>
        </w:rPr>
        <w:t xml:space="preserve">Within the scope of the project </w:t>
      </w:r>
      <w:proofErr w:type="gramStart"/>
      <w:r w:rsidR="55CEB2E9" w:rsidRPr="7B667D58">
        <w:rPr>
          <w:rFonts w:ascii="Source Sans Pro Light" w:hAnsi="Source Sans Pro Light"/>
        </w:rPr>
        <w:t>objectives</w:t>
      </w:r>
      <w:proofErr w:type="gramEnd"/>
      <w:r w:rsidR="20A96F5E" w:rsidRPr="7B667D58">
        <w:rPr>
          <w:rFonts w:ascii="Source Sans Pro Light" w:hAnsi="Source Sans Pro Light"/>
        </w:rPr>
        <w:t xml:space="preserve"> </w:t>
      </w:r>
      <w:bookmarkStart w:id="92" w:name="_Int_86ygWTvD"/>
      <w:r w:rsidR="2FA21D15" w:rsidRPr="7B667D58">
        <w:rPr>
          <w:rFonts w:ascii="Source Sans Pro Light" w:hAnsi="Source Sans Pro Light"/>
          <w:lang w:val="en-US"/>
        </w:rPr>
        <w:t>we</w:t>
      </w:r>
      <w:bookmarkEnd w:id="92"/>
      <w:r w:rsidR="2FA21D15" w:rsidRPr="7B667D58">
        <w:rPr>
          <w:rFonts w:ascii="Source Sans Pro Light" w:hAnsi="Source Sans Pro Light"/>
          <w:lang w:val="en-US"/>
        </w:rPr>
        <w:t xml:space="preserve"> aim</w:t>
      </w:r>
      <w:r w:rsidR="7D4B8262" w:rsidRPr="7B667D58">
        <w:rPr>
          <w:rFonts w:ascii="Source Sans Pro Light" w:hAnsi="Source Sans Pro Light"/>
          <w:lang w:val="en-US"/>
        </w:rPr>
        <w:t>ed</w:t>
      </w:r>
      <w:r w:rsidR="2FA21D15" w:rsidRPr="7B667D58">
        <w:rPr>
          <w:rFonts w:ascii="Source Sans Pro Light" w:hAnsi="Source Sans Pro Light"/>
          <w:lang w:val="en-US"/>
        </w:rPr>
        <w:t xml:space="preserve"> to </w:t>
      </w:r>
      <w:r w:rsidR="237373B0" w:rsidRPr="7B667D58">
        <w:rPr>
          <w:rFonts w:ascii="Source Sans Pro Light" w:hAnsi="Source Sans Pro Light"/>
          <w:lang w:val="en-US"/>
        </w:rPr>
        <w:t xml:space="preserve">test whether peatland sites </w:t>
      </w:r>
      <w:r w:rsidR="73D40AC2" w:rsidRPr="7B667D58">
        <w:rPr>
          <w:rFonts w:ascii="Source Sans Pro Light" w:hAnsi="Source Sans Pro Light"/>
          <w:lang w:val="en-US"/>
        </w:rPr>
        <w:t xml:space="preserve">of differing condition </w:t>
      </w:r>
      <w:r w:rsidR="40E2CC7E" w:rsidRPr="7B667D58">
        <w:rPr>
          <w:rFonts w:ascii="Source Sans Pro Light" w:hAnsi="Source Sans Pro Light"/>
          <w:lang w:val="en-US"/>
        </w:rPr>
        <w:t>categories</w:t>
      </w:r>
      <w:r w:rsidR="73D40AC2" w:rsidRPr="7B667D58">
        <w:rPr>
          <w:rFonts w:ascii="Source Sans Pro Light" w:hAnsi="Source Sans Pro Light"/>
          <w:lang w:val="en-US"/>
        </w:rPr>
        <w:t xml:space="preserve"> </w:t>
      </w:r>
      <w:r w:rsidR="40E2CC7E" w:rsidRPr="7B667D58">
        <w:rPr>
          <w:rFonts w:ascii="Source Sans Pro Light" w:hAnsi="Source Sans Pro Light"/>
          <w:lang w:val="en-US"/>
        </w:rPr>
        <w:t>(degraded or restored)</w:t>
      </w:r>
      <w:r w:rsidR="5EDB2133" w:rsidRPr="7B667D58">
        <w:rPr>
          <w:rFonts w:ascii="Source Sans Pro Light" w:hAnsi="Source Sans Pro Light"/>
          <w:lang w:val="en-US"/>
        </w:rPr>
        <w:t xml:space="preserve"> have </w:t>
      </w:r>
      <w:r w:rsidR="0F27EFF5" w:rsidRPr="7B667D58">
        <w:rPr>
          <w:rFonts w:ascii="Source Sans Pro Light" w:hAnsi="Source Sans Pro Light"/>
          <w:lang w:val="en-US"/>
        </w:rPr>
        <w:t>different biological communities that can indicate</w:t>
      </w:r>
      <w:r w:rsidR="60661674" w:rsidRPr="7B667D58">
        <w:rPr>
          <w:rFonts w:ascii="Source Sans Pro Light" w:hAnsi="Source Sans Pro Light"/>
          <w:lang w:val="en-US"/>
        </w:rPr>
        <w:t xml:space="preserve"> overall condition using eDNA metabarcoding</w:t>
      </w:r>
      <w:r w:rsidR="1FBABF39" w:rsidRPr="7B667D58">
        <w:rPr>
          <w:rFonts w:ascii="Source Sans Pro Light" w:hAnsi="Source Sans Pro Light"/>
          <w:lang w:val="en-US"/>
        </w:rPr>
        <w:t>.</w:t>
      </w:r>
    </w:p>
    <w:p w14:paraId="445AB6CC" w14:textId="4970683D" w:rsidR="00D31EFC" w:rsidRDefault="003C1EDF" w:rsidP="0074685C">
      <w:pPr>
        <w:pStyle w:val="Heading3"/>
        <w:spacing w:line="360" w:lineRule="auto"/>
        <w:jc w:val="left"/>
      </w:pPr>
      <w:bookmarkStart w:id="93" w:name="_Toc1324300300"/>
      <w:r w:rsidRPr="00A678F5">
        <w:rPr>
          <w:color w:val="146568"/>
        </w:rPr>
        <w:t xml:space="preserve">Site </w:t>
      </w:r>
      <w:r w:rsidR="00D31EFC" w:rsidRPr="00A678F5">
        <w:rPr>
          <w:color w:val="146568"/>
        </w:rPr>
        <w:t>selection</w:t>
      </w:r>
      <w:bookmarkEnd w:id="93"/>
    </w:p>
    <w:p w14:paraId="6AA89ADF" w14:textId="485D2A60" w:rsidR="00312178" w:rsidRPr="00BB1E35" w:rsidRDefault="6E43B528" w:rsidP="0074685C">
      <w:pPr>
        <w:spacing w:line="360" w:lineRule="auto"/>
        <w:rPr>
          <w:rFonts w:ascii="Source Sans Pro Light" w:eastAsia="Source Sans Pro Light" w:hAnsi="Source Sans Pro Light" w:cs="Source Sans Pro Light"/>
        </w:rPr>
      </w:pPr>
      <w:r w:rsidRPr="5430EB27">
        <w:rPr>
          <w:rFonts w:ascii="Source Sans Pro Light" w:eastAsia="Source Sans Pro Light" w:hAnsi="Source Sans Pro Light" w:cs="Source Sans Pro Light"/>
        </w:rPr>
        <w:t xml:space="preserve">Site selection criteria required </w:t>
      </w:r>
      <w:r w:rsidR="68A6BA74" w:rsidRPr="5430EB27">
        <w:rPr>
          <w:rFonts w:ascii="Source Sans Pro Light" w:eastAsia="Source Sans Pro Light" w:hAnsi="Source Sans Pro Light" w:cs="Source Sans Pro Light"/>
        </w:rPr>
        <w:t xml:space="preserve">sites </w:t>
      </w:r>
      <w:r w:rsidRPr="5430EB27">
        <w:rPr>
          <w:rFonts w:ascii="Source Sans Pro Light" w:eastAsia="Source Sans Pro Light" w:hAnsi="Source Sans Pro Light" w:cs="Source Sans Pro Light"/>
        </w:rPr>
        <w:t xml:space="preserve">with varying </w:t>
      </w:r>
      <w:r w:rsidR="68A6BA74" w:rsidRPr="5430EB27">
        <w:rPr>
          <w:rFonts w:ascii="Source Sans Pro Light" w:eastAsia="Source Sans Pro Light" w:hAnsi="Source Sans Pro Light" w:cs="Source Sans Pro Light"/>
        </w:rPr>
        <w:t xml:space="preserve">peat condition </w:t>
      </w:r>
      <w:r w:rsidRPr="5430EB27">
        <w:rPr>
          <w:rFonts w:ascii="Source Sans Pro Light" w:eastAsia="Source Sans Pro Light" w:hAnsi="Source Sans Pro Light" w:cs="Source Sans Pro Light"/>
        </w:rPr>
        <w:t xml:space="preserve">- </w:t>
      </w:r>
      <w:r w:rsidR="68A6BA74" w:rsidRPr="5430EB27">
        <w:rPr>
          <w:rFonts w:ascii="Source Sans Pro Light" w:eastAsia="Source Sans Pro Light" w:hAnsi="Source Sans Pro Light" w:cs="Source Sans Pro Light"/>
        </w:rPr>
        <w:t xml:space="preserve">degraded </w:t>
      </w:r>
      <w:r w:rsidRPr="5430EB27">
        <w:rPr>
          <w:rFonts w:ascii="Source Sans Pro Light" w:eastAsia="Source Sans Pro Light" w:hAnsi="Source Sans Pro Light" w:cs="Source Sans Pro Light"/>
        </w:rPr>
        <w:t>and</w:t>
      </w:r>
      <w:r w:rsidR="68A6BA74" w:rsidRPr="5430EB27">
        <w:rPr>
          <w:rFonts w:ascii="Source Sans Pro Light" w:eastAsia="Source Sans Pro Light" w:hAnsi="Source Sans Pro Light" w:cs="Source Sans Pro Light"/>
        </w:rPr>
        <w:t xml:space="preserve"> restored</w:t>
      </w:r>
      <w:r w:rsidRPr="5430EB27">
        <w:rPr>
          <w:rFonts w:ascii="Source Sans Pro Light" w:eastAsia="Source Sans Pro Light" w:hAnsi="Source Sans Pro Light" w:cs="Source Sans Pro Light"/>
        </w:rPr>
        <w:t>. Originally</w:t>
      </w:r>
      <w:r w:rsidR="6787FA46" w:rsidRPr="5430EB27">
        <w:rPr>
          <w:rFonts w:ascii="Source Sans Pro Light" w:eastAsia="Source Sans Pro Light" w:hAnsi="Source Sans Pro Light" w:cs="Source Sans Pro Light"/>
        </w:rPr>
        <w:t xml:space="preserve"> a third category (unimpacted) was proposed.</w:t>
      </w:r>
      <w:r w:rsidR="68A6BA74" w:rsidRPr="5430EB27">
        <w:rPr>
          <w:rFonts w:ascii="Source Sans Pro Light" w:eastAsia="Source Sans Pro Light" w:hAnsi="Source Sans Pro Light" w:cs="Source Sans Pro Light"/>
        </w:rPr>
        <w:t xml:space="preserve"> However, because </w:t>
      </w:r>
      <w:r w:rsidR="32306848" w:rsidRPr="5430EB27">
        <w:rPr>
          <w:rFonts w:ascii="Source Sans Pro Light" w:eastAsia="Source Sans Pro Light" w:hAnsi="Source Sans Pro Light" w:cs="Source Sans Pro Light"/>
        </w:rPr>
        <w:t xml:space="preserve">70% of Scotland’s blanket bog and </w:t>
      </w:r>
      <w:r w:rsidR="68A6BA74" w:rsidRPr="5430EB27">
        <w:rPr>
          <w:rFonts w:ascii="Source Sans Pro Light" w:eastAsia="Source Sans Pro Light" w:hAnsi="Source Sans Pro Light" w:cs="Source Sans Pro Light"/>
        </w:rPr>
        <w:t>90% of Scot</w:t>
      </w:r>
      <w:r w:rsidR="6D94365D" w:rsidRPr="5430EB27">
        <w:rPr>
          <w:rFonts w:ascii="Source Sans Pro Light" w:eastAsia="Source Sans Pro Light" w:hAnsi="Source Sans Pro Light" w:cs="Source Sans Pro Light"/>
        </w:rPr>
        <w:t xml:space="preserve">land’s raised bog </w:t>
      </w:r>
      <w:r w:rsidR="68A6BA74" w:rsidRPr="5430EB27">
        <w:rPr>
          <w:rFonts w:ascii="Source Sans Pro Light" w:eastAsia="Source Sans Pro Light" w:hAnsi="Source Sans Pro Light" w:cs="Source Sans Pro Light"/>
        </w:rPr>
        <w:t>peatland is degraded</w:t>
      </w:r>
      <w:r w:rsidR="00DC4BFA">
        <w:rPr>
          <w:rFonts w:ascii="Source Sans Pro Light" w:eastAsia="Source Sans Pro Light" w:hAnsi="Source Sans Pro Light" w:cs="Source Sans Pro Light"/>
        </w:rPr>
        <w:t xml:space="preserve"> </w:t>
      </w:r>
      <w:r w:rsidR="00DC4BFA">
        <w:rPr>
          <w:rFonts w:ascii="Source Sans Pro Light" w:eastAsia="Source Sans Pro Light" w:hAnsi="Source Sans Pro Light" w:cs="Source Sans Pro Light"/>
        </w:rPr>
        <w:fldChar w:fldCharType="begin"/>
      </w:r>
      <w:r w:rsidR="007F3507">
        <w:rPr>
          <w:rFonts w:ascii="Source Sans Pro Light" w:eastAsia="Source Sans Pro Light" w:hAnsi="Source Sans Pro Light" w:cs="Source Sans Pro Light"/>
        </w:rPr>
        <w:instrText xml:space="preserve"> ADDIN ZOTERO_ITEM CSL_CITATION {"citationID":"m3QGE3CP","properties":{"formattedCitation":"(Artz et al., 2014)","plainCitation":"(Artz et al., 2014)","noteIndex":0},"citationItems":[{"id":2456,"uris":["http://zotero.org/users/10679637/items/BDZI9QMB"],"itemData":{"id":2456,"type":"article-journal","abstract":"A decision framework was built through stakeholder engagement and assessment of the available data for a total of nineteen potential site selection criteria. Several data gaps were identified that preclude the use of economic criteria in national scale analyses at present. </w:instrText>
      </w:r>
      <w:r w:rsidR="007F3507">
        <w:rPr>
          <w:rFonts w:ascii="Source Sans Pro Light" w:eastAsia="Source Sans Pro Light" w:hAnsi="Source Sans Pro Light" w:cs="Source Sans Pro Light"/>
        </w:rPr>
        <w:instrText xml:space="preserve"> Mapping of the blanket bog resource was possible against seven of the nineteen site selection criteria. National scale datasets were identified for the extent, carbon content, likely condition, potential climate sensitivity and current land use and ownerships. Several data gaps were identified for the other criteria and caveats in the national scale datasets should be noted. It is difficult to ascertain fully the areas involved. Based on data held within the 1:250,000 scale digitised soil map of Scotland, the total figure of blanket peat is 1.653 million ha (21.4 % of the land area of Scotland). Of this, 591,000 ha is in polygons that are 100% blanket peat (&gt;0.5 m peat), of which 80% is still covered by blanket bog habitat. The remainder is in soil mosaics of peat and other peaty soils (&lt;0.5 m peat), where area assessments are derived from an assumption of the proportion of blanket peat within each individual soil series. Hence these data cannot be GIS matched to the COMMISSIONED REPORT Summary ii overlying habitat type and thus it was not possible to estimate the remaining blanket bog habitat on these soil polygons. Condition monitoring on Scottish blanket bogs is uncoordinated with the exception of the Common Standards Monitoring (CSM) scheme applied to designated Sites of Special Scientific Interest (SSSI) and Special Areas of Conservation (SAC). Climate sensitivity was assessed on the basis of bioclimatic envelope models that predict the areas covered by blanket bog or Sphagnum under various UKCIP emission scenarios. The level and rate of current physical degradation was mapped as the extent of areas affected by erosion features and peat extraction. However, the datasets only indicate the presence of such features and do not indicate their severity, neither do they allow for an accurate estimate of the likely restoration cost. Data on drainage (gripping) are severely limited at present. Current land management highlighted large areas with high density historic forestry plantations on deep peat. Muirburn as a management tool is not easily assessed in terms of the impact on blanket bog. Wind farm development is rapidly becoming the most widely distributed potential land use change…","title":"Managing and restoring blanket bog to benefit biodiversity and carbon balance – a scoping study","author":[{"family":"Artz","given":"R.R.E."},{"family":"Donnelly","given":"D."},{"family":"Andersen","given":"R."},{"family":"Mitchell","given":"R."},{"family":"Chapman","given":"S.J."},{"family":"Smith","given":"J."},{"family":"Smith","given":"P."},{"family":"Cummins","given":"R."},{"family":"Balana","given":"B."},{"family":"Cuthbert","given":"A"}],"issued":{"date-parts":[["2014"]]}}}],"schema":"https://github.com/citation-style-language/schema/raw/master/csl-citation.json"} </w:instrText>
      </w:r>
      <w:r w:rsidR="00DC4BFA">
        <w:rPr>
          <w:rFonts w:ascii="Source Sans Pro Light" w:eastAsia="Source Sans Pro Light" w:hAnsi="Source Sans Pro Light" w:cs="Source Sans Pro Light"/>
        </w:rPr>
        <w:fldChar w:fldCharType="separate"/>
      </w:r>
      <w:r w:rsidR="007F3507">
        <w:rPr>
          <w:rFonts w:ascii="Source Sans Pro Light" w:eastAsia="Source Sans Pro Light" w:hAnsi="Source Sans Pro Light" w:cs="Source Sans Pro Light"/>
          <w:noProof/>
        </w:rPr>
        <w:t>(Artz et al., 2014)</w:t>
      </w:r>
      <w:r w:rsidR="00DC4BFA">
        <w:rPr>
          <w:rFonts w:ascii="Source Sans Pro Light" w:eastAsia="Source Sans Pro Light" w:hAnsi="Source Sans Pro Light" w:cs="Source Sans Pro Light"/>
        </w:rPr>
        <w:fldChar w:fldCharType="end"/>
      </w:r>
      <w:r w:rsidR="009E6F64">
        <w:rPr>
          <w:rFonts w:ascii="Source Sans Pro Light" w:eastAsia="Source Sans Pro Light" w:hAnsi="Source Sans Pro Light" w:cs="Source Sans Pro Light"/>
        </w:rPr>
        <w:t xml:space="preserve">, </w:t>
      </w:r>
      <w:r w:rsidR="009E6F64" w:rsidRPr="1DF36116">
        <w:rPr>
          <w:rFonts w:ascii="Source Sans Pro Light" w:eastAsia="Source Sans Pro Light" w:hAnsi="Source Sans Pro Light" w:cs="Source Sans Pro Light"/>
        </w:rPr>
        <w:t>as such,</w:t>
      </w:r>
      <w:r w:rsidR="009E6F64" w:rsidRPr="1DF36116">
        <w:rPr>
          <w:rFonts w:ascii="Source Sans Pro Light" w:eastAsia="Source Sans Pro Light" w:hAnsi="Source Sans Pro Light" w:cs="Source Sans Pro Light"/>
          <w:lang w:val="en-US"/>
        </w:rPr>
        <w:t xml:space="preserve"> the Peatland ACTION officer was unable to suggest any good/unimpacted condition peatland within LLTNP. Furthermore, despite searching while on site, no patches of good/unimpacted condition peatland were identified at any of the sites</w:t>
      </w:r>
      <w:r w:rsidR="009E6F64">
        <w:rPr>
          <w:rFonts w:ascii="Source Sans Pro Light" w:eastAsia="Source Sans Pro Light" w:hAnsi="Source Sans Pro Light" w:cs="Source Sans Pro Light"/>
          <w:lang w:val="en-US"/>
        </w:rPr>
        <w:t xml:space="preserve">. </w:t>
      </w:r>
      <w:r w:rsidR="006C4668">
        <w:rPr>
          <w:rFonts w:ascii="Source Sans Pro Light" w:eastAsia="Source Sans Pro Light" w:hAnsi="Source Sans Pro Light" w:cs="Source Sans Pro Light"/>
          <w:lang w:val="en-US"/>
        </w:rPr>
        <w:t xml:space="preserve">Accordingly, </w:t>
      </w:r>
      <w:r w:rsidR="006C4668" w:rsidRPr="5430EB27">
        <w:rPr>
          <w:rFonts w:ascii="Source Sans Pro Light" w:eastAsia="Source Sans Pro Light" w:hAnsi="Source Sans Pro Light" w:cs="Source Sans Pro Light"/>
        </w:rPr>
        <w:t>it</w:t>
      </w:r>
      <w:r w:rsidR="68A6BA74" w:rsidRPr="5430EB27">
        <w:rPr>
          <w:rFonts w:ascii="Source Sans Pro Light" w:eastAsia="Source Sans Pro Light" w:hAnsi="Source Sans Pro Light" w:cs="Source Sans Pro Light"/>
        </w:rPr>
        <w:t xml:space="preserve"> was not possible to find unimpacted areas to include in this study. Site selection was then based on two categories.</w:t>
      </w:r>
      <w:r w:rsidR="53E77B33" w:rsidRPr="5430EB27">
        <w:rPr>
          <w:rFonts w:ascii="Source Sans Pro Light" w:eastAsia="Source Sans Pro Light" w:hAnsi="Source Sans Pro Light" w:cs="Source Sans Pro Light"/>
        </w:rPr>
        <w:t xml:space="preserve"> All </w:t>
      </w:r>
      <w:r w:rsidR="4BA2E0DA" w:rsidRPr="5430EB27">
        <w:rPr>
          <w:rFonts w:ascii="Source Sans Pro Light" w:eastAsia="Source Sans Pro Light" w:hAnsi="Source Sans Pro Light" w:cs="Source Sans Pro Light"/>
        </w:rPr>
        <w:t>three peatland sampling locations are</w:t>
      </w:r>
      <w:r w:rsidR="006C4668">
        <w:rPr>
          <w:rFonts w:ascii="Source Sans Pro Light" w:eastAsia="Source Sans Pro Light" w:hAnsi="Source Sans Pro Light" w:cs="Source Sans Pro Light"/>
        </w:rPr>
        <w:t xml:space="preserve"> situated</w:t>
      </w:r>
      <w:r w:rsidR="4BA2E0DA" w:rsidRPr="5430EB27">
        <w:rPr>
          <w:rFonts w:ascii="Source Sans Pro Light" w:eastAsia="Source Sans Pro Light" w:hAnsi="Source Sans Pro Light" w:cs="Source Sans Pro Light"/>
        </w:rPr>
        <w:t xml:space="preserve"> within the LLTNP (table 4).</w:t>
      </w:r>
    </w:p>
    <w:p w14:paraId="3DDFD300" w14:textId="1DB12534" w:rsidR="000E5DC0" w:rsidRPr="00BB1E35" w:rsidRDefault="6A0484C9" w:rsidP="0074685C">
      <w:pPr>
        <w:pStyle w:val="ListParagraph"/>
        <w:numPr>
          <w:ilvl w:val="0"/>
          <w:numId w:val="66"/>
        </w:numPr>
        <w:spacing w:line="360" w:lineRule="auto"/>
        <w:rPr>
          <w:rFonts w:ascii="Source Sans Pro Light" w:eastAsia="Source Sans Pro Light" w:hAnsi="Source Sans Pro Light" w:cs="Source Sans Pro Light"/>
        </w:rPr>
      </w:pPr>
      <w:r w:rsidRPr="706F4773">
        <w:rPr>
          <w:rFonts w:ascii="Source Sans Pro Light" w:eastAsia="Source Sans Pro Light" w:hAnsi="Source Sans Pro Light" w:cs="Source Sans Pro Light"/>
        </w:rPr>
        <w:t xml:space="preserve">Degraded peat: areas of peat in the vicinity of grips (drainage channels) where the water table is low because it is drained away from the </w:t>
      </w:r>
      <w:proofErr w:type="gramStart"/>
      <w:r w:rsidRPr="706F4773">
        <w:rPr>
          <w:rFonts w:ascii="Source Sans Pro Light" w:eastAsia="Source Sans Pro Light" w:hAnsi="Source Sans Pro Light" w:cs="Source Sans Pro Light"/>
        </w:rPr>
        <w:t>site</w:t>
      </w:r>
      <w:proofErr w:type="gramEnd"/>
    </w:p>
    <w:p w14:paraId="3430B67C" w14:textId="1FA295C4" w:rsidR="000E5DC0" w:rsidRPr="0074685C" w:rsidRDefault="6A0484C9" w:rsidP="0074685C">
      <w:pPr>
        <w:pStyle w:val="ListParagraph"/>
        <w:numPr>
          <w:ilvl w:val="0"/>
          <w:numId w:val="66"/>
        </w:numPr>
        <w:spacing w:line="360" w:lineRule="auto"/>
        <w:rPr>
          <w:rFonts w:ascii="Source Sans Pro Light" w:eastAsia="Source Sans Pro Light" w:hAnsi="Source Sans Pro Light" w:cs="Source Sans Pro Light"/>
        </w:rPr>
      </w:pPr>
      <w:r w:rsidRPr="706F4773">
        <w:rPr>
          <w:rFonts w:ascii="Source Sans Pro Light" w:eastAsia="Source Sans Pro Light" w:hAnsi="Source Sans Pro Light" w:cs="Source Sans Pro Light"/>
        </w:rPr>
        <w:t xml:space="preserve">Restored peat: Areas of peat that were formerly degraded but where restoration works have been undertaken to block the grips and raise the water table level back to more natural </w:t>
      </w:r>
      <w:proofErr w:type="gramStart"/>
      <w:r w:rsidRPr="706F4773">
        <w:rPr>
          <w:rFonts w:ascii="Source Sans Pro Light" w:eastAsia="Source Sans Pro Light" w:hAnsi="Source Sans Pro Light" w:cs="Source Sans Pro Light"/>
        </w:rPr>
        <w:t>levels</w:t>
      </w:r>
      <w:proofErr w:type="gramEnd"/>
    </w:p>
    <w:p w14:paraId="5C2FCCD3" w14:textId="76AB68A7" w:rsidR="00CB6E6E" w:rsidRPr="00BB1E35" w:rsidRDefault="0114BCC3" w:rsidP="0074685C">
      <w:pPr>
        <w:spacing w:after="160" w:line="360" w:lineRule="auto"/>
        <w:rPr>
          <w:lang w:val="en-US"/>
        </w:rPr>
      </w:pPr>
      <w:r w:rsidRPr="5430EB27">
        <w:rPr>
          <w:rFonts w:ascii="Source Sans Pro Light" w:hAnsi="Source Sans Pro Light"/>
          <w:lang w:val="en-US"/>
        </w:rPr>
        <w:t xml:space="preserve">Based on the criteria three sites were </w:t>
      </w:r>
      <w:r w:rsidR="7E4E5385" w:rsidRPr="5430EB27">
        <w:rPr>
          <w:rFonts w:ascii="Source Sans Pro Light" w:hAnsi="Source Sans Pro Light"/>
          <w:lang w:val="en-US"/>
        </w:rPr>
        <w:t>selected</w:t>
      </w:r>
      <w:r w:rsidRPr="5430EB27">
        <w:rPr>
          <w:rFonts w:ascii="Source Sans Pro Light" w:hAnsi="Source Sans Pro Light"/>
          <w:lang w:val="en-US"/>
        </w:rPr>
        <w:t xml:space="preserve">. Glen Finglas, </w:t>
      </w:r>
      <w:proofErr w:type="spellStart"/>
      <w:r w:rsidRPr="5430EB27">
        <w:rPr>
          <w:rFonts w:ascii="Source Sans Pro Light" w:hAnsi="Source Sans Pro Light"/>
          <w:lang w:val="en-US"/>
        </w:rPr>
        <w:t>Auchlyne</w:t>
      </w:r>
      <w:proofErr w:type="spellEnd"/>
      <w:r w:rsidR="64597D4A" w:rsidRPr="5430EB27">
        <w:rPr>
          <w:rFonts w:ascii="Source Sans Pro Light" w:hAnsi="Source Sans Pro Light"/>
          <w:lang w:val="en-US"/>
        </w:rPr>
        <w:t>,</w:t>
      </w:r>
      <w:r w:rsidRPr="5430EB27">
        <w:rPr>
          <w:rFonts w:ascii="Source Sans Pro Light" w:hAnsi="Source Sans Pro Light"/>
          <w:lang w:val="en-US"/>
        </w:rPr>
        <w:t xml:space="preserve"> and Cashel</w:t>
      </w:r>
      <w:r w:rsidR="32EF43B4" w:rsidRPr="5430EB27">
        <w:rPr>
          <w:rFonts w:ascii="Source Sans Pro Light" w:hAnsi="Source Sans Pro Light"/>
          <w:lang w:val="en-US"/>
        </w:rPr>
        <w:t xml:space="preserve"> (Figure </w:t>
      </w:r>
      <w:r w:rsidR="3DE18272" w:rsidRPr="5430EB27">
        <w:rPr>
          <w:rFonts w:ascii="Source Sans Pro Light" w:hAnsi="Source Sans Pro Light"/>
          <w:lang w:val="en-US"/>
        </w:rPr>
        <w:t>5</w:t>
      </w:r>
      <w:r w:rsidR="32EF43B4" w:rsidRPr="5430EB27">
        <w:rPr>
          <w:rFonts w:ascii="Source Sans Pro Light" w:hAnsi="Source Sans Pro Light"/>
          <w:lang w:val="en-US"/>
        </w:rPr>
        <w:t>)</w:t>
      </w:r>
      <w:r w:rsidRPr="5430EB27">
        <w:rPr>
          <w:rFonts w:ascii="Source Sans Pro Light" w:hAnsi="Source Sans Pro Light"/>
          <w:lang w:val="en-US"/>
        </w:rPr>
        <w:t>.</w:t>
      </w:r>
      <w:r w:rsidR="7484C859" w:rsidRPr="5430EB27">
        <w:rPr>
          <w:rFonts w:ascii="Source Sans Pro Light" w:hAnsi="Source Sans Pro Light"/>
          <w:lang w:val="en-US"/>
        </w:rPr>
        <w:t xml:space="preserve"> </w:t>
      </w:r>
      <w:r w:rsidRPr="5430EB27">
        <w:rPr>
          <w:rFonts w:ascii="Source Sans Pro Light" w:eastAsia="Source Sans Pro Light" w:hAnsi="Source Sans Pro Light" w:cs="Source Sans Pro Light"/>
          <w:lang w:val="en-US"/>
        </w:rPr>
        <w:t xml:space="preserve">Glen Finglas and </w:t>
      </w:r>
      <w:proofErr w:type="spellStart"/>
      <w:r w:rsidRPr="5430EB27">
        <w:rPr>
          <w:rFonts w:ascii="Source Sans Pro Light" w:eastAsia="Source Sans Pro Light" w:hAnsi="Source Sans Pro Light" w:cs="Source Sans Pro Light"/>
          <w:lang w:val="en-US"/>
        </w:rPr>
        <w:t>Auchlyne</w:t>
      </w:r>
      <w:proofErr w:type="spellEnd"/>
      <w:r w:rsidRPr="5430EB27">
        <w:rPr>
          <w:rFonts w:ascii="Source Sans Pro Light" w:eastAsia="Source Sans Pro Light" w:hAnsi="Source Sans Pro Light" w:cs="Source Sans Pro Light"/>
          <w:lang w:val="en-US"/>
        </w:rPr>
        <w:t xml:space="preserve"> contain drained and restored (through grip blocking) peatland. The Cashel site covers a large area on the </w:t>
      </w:r>
      <w:r w:rsidR="22C40136" w:rsidRPr="5430EB27">
        <w:rPr>
          <w:rFonts w:ascii="Source Sans Pro Light" w:eastAsia="Source Sans Pro Light" w:hAnsi="Source Sans Pro Light" w:cs="Source Sans Pro Light"/>
          <w:lang w:val="en-US"/>
        </w:rPr>
        <w:t>south-</w:t>
      </w:r>
      <w:r w:rsidRPr="5430EB27">
        <w:rPr>
          <w:rFonts w:ascii="Source Sans Pro Light" w:eastAsia="Source Sans Pro Light" w:hAnsi="Source Sans Pro Light" w:cs="Source Sans Pro Light"/>
          <w:lang w:val="en-US"/>
        </w:rPr>
        <w:t>east side of LLTNP but d</w:t>
      </w:r>
      <w:r w:rsidR="00CD6E64">
        <w:rPr>
          <w:rFonts w:ascii="Source Sans Pro Light" w:eastAsia="Source Sans Pro Light" w:hAnsi="Source Sans Pro Light" w:cs="Source Sans Pro Light"/>
          <w:lang w:val="en-US"/>
        </w:rPr>
        <w:t>id</w:t>
      </w:r>
      <w:r w:rsidRPr="5430EB27">
        <w:rPr>
          <w:rFonts w:ascii="Source Sans Pro Light" w:eastAsia="Source Sans Pro Light" w:hAnsi="Source Sans Pro Light" w:cs="Source Sans Pro Light"/>
          <w:lang w:val="en-US"/>
        </w:rPr>
        <w:t xml:space="preserve"> not contain any areas that </w:t>
      </w:r>
      <w:r w:rsidR="00CD6E64">
        <w:rPr>
          <w:rFonts w:ascii="Source Sans Pro Light" w:eastAsia="Source Sans Pro Light" w:hAnsi="Source Sans Pro Light" w:cs="Source Sans Pro Light"/>
          <w:lang w:val="en-US"/>
        </w:rPr>
        <w:t>we</w:t>
      </w:r>
      <w:r w:rsidRPr="5430EB27">
        <w:rPr>
          <w:rFonts w:ascii="Source Sans Pro Light" w:eastAsia="Source Sans Pro Light" w:hAnsi="Source Sans Pro Light" w:cs="Source Sans Pro Light"/>
          <w:lang w:val="en-US"/>
        </w:rPr>
        <w:t>re</w:t>
      </w:r>
      <w:r w:rsidR="00BF6344">
        <w:rPr>
          <w:rFonts w:ascii="Source Sans Pro Light" w:eastAsia="Source Sans Pro Light" w:hAnsi="Source Sans Pro Light" w:cs="Source Sans Pro Light"/>
          <w:lang w:val="en-US"/>
        </w:rPr>
        <w:t xml:space="preserve"> not</w:t>
      </w:r>
      <w:r w:rsidRPr="5430EB27">
        <w:rPr>
          <w:rFonts w:ascii="Source Sans Pro Light" w:eastAsia="Source Sans Pro Light" w:hAnsi="Source Sans Pro Light" w:cs="Source Sans Pro Light"/>
          <w:lang w:val="en-US"/>
        </w:rPr>
        <w:t xml:space="preserve"> drained. However, restoration</w:t>
      </w:r>
      <w:r w:rsidR="3A11E24A" w:rsidRPr="5430EB27">
        <w:rPr>
          <w:rFonts w:ascii="Source Sans Pro Light" w:eastAsia="Source Sans Pro Light" w:hAnsi="Source Sans Pro Light" w:cs="Source Sans Pro Light"/>
          <w:lang w:val="en-US"/>
        </w:rPr>
        <w:t xml:space="preserve"> work is expected </w:t>
      </w:r>
      <w:r w:rsidR="007F3507" w:rsidRPr="5430EB27">
        <w:rPr>
          <w:rFonts w:ascii="Source Sans Pro Light" w:eastAsia="Source Sans Pro Light" w:hAnsi="Source Sans Pro Light" w:cs="Source Sans Pro Light"/>
          <w:lang w:val="en-US"/>
        </w:rPr>
        <w:t>to start</w:t>
      </w:r>
      <w:r w:rsidRPr="5430EB27">
        <w:rPr>
          <w:rFonts w:ascii="Source Sans Pro Light" w:eastAsia="Source Sans Pro Light" w:hAnsi="Source Sans Pro Light" w:cs="Source Sans Pro Light"/>
          <w:lang w:val="en-US"/>
        </w:rPr>
        <w:t xml:space="preserve"> in 2023. When selecting damaged/drained areas this should be based on locations that are likely to go forward for restoration as this will allow future restoration time series assessments to be made</w:t>
      </w:r>
      <w:r w:rsidR="4554EFA6" w:rsidRPr="5430EB27">
        <w:rPr>
          <w:rFonts w:ascii="Source Sans Pro Light" w:eastAsia="Source Sans Pro Light" w:hAnsi="Source Sans Pro Light" w:cs="Source Sans Pro Light"/>
          <w:lang w:val="en-US"/>
        </w:rPr>
        <w:t>.</w:t>
      </w:r>
    </w:p>
    <w:p w14:paraId="09F15C3A" w14:textId="27324526" w:rsidR="00037F69" w:rsidRDefault="00037F69" w:rsidP="00037F69">
      <w:pPr>
        <w:pStyle w:val="Heading3"/>
      </w:pPr>
      <w:bookmarkStart w:id="94" w:name="_Toc1776236631"/>
      <w:r w:rsidRPr="001F1627">
        <w:rPr>
          <w:color w:val="146568"/>
        </w:rPr>
        <w:t>Sampling location selection</w:t>
      </w:r>
      <w:bookmarkEnd w:id="94"/>
    </w:p>
    <w:p w14:paraId="21FFBDF3" w14:textId="38D6BBAC" w:rsidR="1444D73A" w:rsidRDefault="7FFBE1F6" w:rsidP="00E30146">
      <w:pPr>
        <w:spacing w:line="360" w:lineRule="auto"/>
        <w:rPr>
          <w:rFonts w:ascii="Source Sans Pro Light" w:eastAsia="Source Sans Pro Light" w:hAnsi="Source Sans Pro Light" w:cs="Source Sans Pro Light"/>
          <w:lang w:val="en-US"/>
        </w:rPr>
      </w:pPr>
      <w:r w:rsidRPr="7B667D58">
        <w:rPr>
          <w:rFonts w:ascii="Source Sans Pro Light" w:eastAsia="Source Sans Pro Light" w:hAnsi="Source Sans Pro Light" w:cs="Source Sans Pro Light"/>
          <w:lang w:val="en-US"/>
        </w:rPr>
        <w:lastRenderedPageBreak/>
        <w:t xml:space="preserve">Sampling locations </w:t>
      </w:r>
      <w:r w:rsidR="33D70987" w:rsidRPr="7B667D58">
        <w:rPr>
          <w:rFonts w:ascii="Source Sans Pro Light" w:eastAsia="Source Sans Pro Light" w:hAnsi="Source Sans Pro Light" w:cs="Source Sans Pro Light"/>
          <w:lang w:val="en-US"/>
        </w:rPr>
        <w:t>we</w:t>
      </w:r>
      <w:r w:rsidRPr="7B667D58">
        <w:rPr>
          <w:rFonts w:ascii="Source Sans Pro Light" w:eastAsia="Source Sans Pro Light" w:hAnsi="Source Sans Pro Light" w:cs="Source Sans Pro Light"/>
          <w:lang w:val="en-US"/>
        </w:rPr>
        <w:t>re based on the following criteria:</w:t>
      </w:r>
    </w:p>
    <w:p w14:paraId="1A72CD5A" w14:textId="0C3C6DE1" w:rsidR="1444D73A" w:rsidRDefault="1444D73A" w:rsidP="00E30146">
      <w:pPr>
        <w:pStyle w:val="ListParagraph"/>
        <w:numPr>
          <w:ilvl w:val="0"/>
          <w:numId w:val="73"/>
        </w:numPr>
        <w:spacing w:line="360" w:lineRule="auto"/>
        <w:rPr>
          <w:rFonts w:ascii="Source Sans Pro Light" w:eastAsia="Source Sans Pro Light" w:hAnsi="Source Sans Pro Light" w:cs="Source Sans Pro Light"/>
          <w:lang w:val="en-US"/>
        </w:rPr>
      </w:pPr>
      <w:r w:rsidRPr="706F4773">
        <w:rPr>
          <w:rFonts w:ascii="Source Sans Pro Light" w:eastAsia="Source Sans Pro Light" w:hAnsi="Source Sans Pro Light" w:cs="Source Sans Pro Light"/>
          <w:lang w:val="en-US"/>
        </w:rPr>
        <w:t>Approximate density of sampling points at 2 per km</w:t>
      </w:r>
      <w:r w:rsidRPr="706F4773">
        <w:rPr>
          <w:rFonts w:ascii="Source Sans Pro Light" w:eastAsia="Source Sans Pro Light" w:hAnsi="Source Sans Pro Light" w:cs="Source Sans Pro Light"/>
          <w:vertAlign w:val="superscript"/>
          <w:lang w:val="en-US"/>
        </w:rPr>
        <w:t>2</w:t>
      </w:r>
    </w:p>
    <w:p w14:paraId="69AF4BBD" w14:textId="30D6BD0E" w:rsidR="1444D73A" w:rsidRDefault="1444D73A" w:rsidP="00E30146">
      <w:pPr>
        <w:pStyle w:val="ListParagraph"/>
        <w:numPr>
          <w:ilvl w:val="0"/>
          <w:numId w:val="73"/>
        </w:numPr>
        <w:spacing w:line="360" w:lineRule="auto"/>
        <w:rPr>
          <w:rFonts w:ascii="Source Sans Pro Light" w:eastAsia="Source Sans Pro Light" w:hAnsi="Source Sans Pro Light" w:cs="Source Sans Pro Light"/>
          <w:lang w:val="en-US"/>
        </w:rPr>
      </w:pPr>
      <w:r w:rsidRPr="644C5CF8">
        <w:rPr>
          <w:rFonts w:ascii="Source Sans Pro Light" w:eastAsia="Source Sans Pro Light" w:hAnsi="Source Sans Pro Light" w:cs="Source Sans Pro Light"/>
          <w:lang w:val="en-US"/>
        </w:rPr>
        <w:t xml:space="preserve">Within areas of known peat (e.g. using PEATMAP; </w:t>
      </w:r>
      <w:r w:rsidR="00BA0B34">
        <w:rPr>
          <w:rFonts w:ascii="Source Sans Pro Light" w:eastAsia="Source Sans Pro Light" w:hAnsi="Source Sans Pro Light" w:cs="Source Sans Pro Light"/>
          <w:lang w:val="en-US"/>
        </w:rPr>
        <w:fldChar w:fldCharType="begin"/>
      </w:r>
      <w:r w:rsidR="00BA0B34">
        <w:rPr>
          <w:rFonts w:ascii="Source Sans Pro Light" w:eastAsia="Source Sans Pro Light" w:hAnsi="Source Sans Pro Light" w:cs="Source Sans Pro Light"/>
          <w:lang w:val="en-US"/>
        </w:rPr>
        <w:instrText xml:space="preserve"> ADDIN ZOTERO_ITEM CSL_CITATION {"citationID":"llOyxR3M","properties":{"formattedCitation":"(Xu et al., 2018)","plainCitation":"(Xu et al., 2018)","noteIndex":0},"citationItems":[{"id":6746,"uris":["http://zotero.org/users/10679637/items/QRLKRA4S"],"itemData":{"id":6746,"type":"article-journal","abstract":"Peatlands play important ecological, economic and cultural roles in human well-being. Although considered sensitive to climate change and anthropogenic pressures, the spatial extent of peatlands is poorly constrained. We report the development of an improved global peatland map, PEATMAP, based on a meta-analysis of geospatial information collated from a variety of sources at global, regional and national levels. We estimate total global peatland area to be 4.23millionkm2, approximately 2.84% of the world land area. Our results suggest that previous global peatland inventories are likely to underestimate peat extent in the tropics, and to overestimate it in parts of mid- and high-latitudes of the Northern Hemisphere. Global wetland and soil datasets are poorly suited to estimating peatland distribution. For instance, tropical peatland extents are overestimated by Global Lakes and Wetlands Database – Level 3 (GLWD-3) due to the lack of ground-truthing data; and underestimated by the use of histosols to represent peatlands in the Harmonized World Soil Database (HWSD) v1.2, as large areas of swamp forest peat in the humid tropics are omitted. PEATMAP and its underlying data are freely available as a potentially useful tool for scientists and policy makers with interests in peatlands or wetlands. PEATMAP's data format and file structure are intended to allow it to be readily updated when previously undocumented peatlands are found and mapped, and when regional or national land cover maps are updated and refined.","container-title":"CATENA","DOI":"10.1016/j.catena.2017.09.010","ISSN":"0341-8162","journalAbbreviation":"CATENA","page":"134-140","title":"PEATMAP: Refining estimates of global peatland distribution based on a meta-analysis","volume":"160","author":[{"family":"Xu","given":"Jiren"},{"family":"Morris","given":"Paul J."},{"family":"Liu","given":"Junguo"},{"family":"Holden","given":"Joseph"}],"issued":{"date-parts":[["2018",1,1]]}}}],"schema":"https://github.com/citation-style-language/schema/raw/master/csl-citation.json"} </w:instrText>
      </w:r>
      <w:r w:rsidR="00BA0B34">
        <w:rPr>
          <w:rFonts w:ascii="Source Sans Pro Light" w:eastAsia="Source Sans Pro Light" w:hAnsi="Source Sans Pro Light" w:cs="Source Sans Pro Light"/>
          <w:lang w:val="en-US"/>
        </w:rPr>
        <w:fldChar w:fldCharType="separate"/>
      </w:r>
      <w:r w:rsidR="00BA0B34">
        <w:rPr>
          <w:rFonts w:ascii="Source Sans Pro Light" w:eastAsia="Source Sans Pro Light" w:hAnsi="Source Sans Pro Light" w:cs="Source Sans Pro Light"/>
          <w:noProof/>
          <w:lang w:val="en-US"/>
        </w:rPr>
        <w:t>(Xu et al., 2018)</w:t>
      </w:r>
      <w:r w:rsidR="00BA0B34">
        <w:rPr>
          <w:rFonts w:ascii="Source Sans Pro Light" w:eastAsia="Source Sans Pro Light" w:hAnsi="Source Sans Pro Light" w:cs="Source Sans Pro Light"/>
          <w:lang w:val="en-US"/>
        </w:rPr>
        <w:fldChar w:fldCharType="end"/>
      </w:r>
      <w:r w:rsidR="00BA0B34">
        <w:rPr>
          <w:rFonts w:ascii="Source Sans Pro Light" w:eastAsia="Source Sans Pro Light" w:hAnsi="Source Sans Pro Light" w:cs="Source Sans Pro Light"/>
          <w:lang w:val="en-US"/>
        </w:rPr>
        <w:t>;</w:t>
      </w:r>
      <w:r w:rsidRPr="644C5CF8">
        <w:rPr>
          <w:rFonts w:ascii="Source Sans Pro Light" w:eastAsia="Source Sans Pro Light" w:hAnsi="Source Sans Pro Light" w:cs="Source Sans Pro Light"/>
          <w:lang w:val="en-US"/>
        </w:rPr>
        <w:t xml:space="preserve"> or Carbon and peatland 2016 map when available) and with varying condition between restored and degraded peat</w:t>
      </w:r>
    </w:p>
    <w:p w14:paraId="7A1DDA64" w14:textId="36EC323B" w:rsidR="1444D73A" w:rsidRDefault="1444D73A" w:rsidP="00E30146">
      <w:pPr>
        <w:pStyle w:val="ListParagraph"/>
        <w:numPr>
          <w:ilvl w:val="0"/>
          <w:numId w:val="73"/>
        </w:numPr>
        <w:spacing w:line="360" w:lineRule="auto"/>
        <w:rPr>
          <w:rFonts w:ascii="Source Sans Pro Light" w:eastAsia="Source Sans Pro Light" w:hAnsi="Source Sans Pro Light" w:cs="Source Sans Pro Light"/>
          <w:lang w:val="en-US"/>
        </w:rPr>
      </w:pPr>
      <w:r w:rsidRPr="450B7E60">
        <w:rPr>
          <w:rFonts w:ascii="Source Sans Pro Light" w:eastAsia="Source Sans Pro Light" w:hAnsi="Source Sans Pro Light" w:cs="Source Sans Pro Light"/>
          <w:lang w:val="en-US"/>
        </w:rPr>
        <w:t>Within approximately 2 km of a road to allow accessibility</w:t>
      </w:r>
    </w:p>
    <w:p w14:paraId="03AE2A2D" w14:textId="4F622AEC" w:rsidR="00EC76FE" w:rsidRDefault="00EC76FE" w:rsidP="00E30146">
      <w:pPr>
        <w:pStyle w:val="ListParagraph"/>
        <w:numPr>
          <w:ilvl w:val="0"/>
          <w:numId w:val="73"/>
        </w:numPr>
        <w:spacing w:line="360" w:lineRule="auto"/>
        <w:rPr>
          <w:rFonts w:ascii="Source Sans Pro Light" w:eastAsia="Source Sans Pro Light" w:hAnsi="Source Sans Pro Light" w:cs="Source Sans Pro Light"/>
          <w:lang w:val="en-US"/>
        </w:rPr>
      </w:pPr>
      <w:r w:rsidRPr="450B7E60">
        <w:rPr>
          <w:rFonts w:ascii="Source Sans Pro Light" w:eastAsia="Source Sans Pro Light" w:hAnsi="Source Sans Pro Light" w:cs="Source Sans Pro Light"/>
          <w:lang w:val="en-US"/>
        </w:rPr>
        <w:t xml:space="preserve">Sample locations within Glen Finglas and </w:t>
      </w:r>
      <w:proofErr w:type="spellStart"/>
      <w:r w:rsidRPr="450B7E60">
        <w:rPr>
          <w:rFonts w:ascii="Source Sans Pro Light" w:eastAsia="Source Sans Pro Light" w:hAnsi="Source Sans Pro Light" w:cs="Source Sans Pro Light"/>
          <w:lang w:val="en-US"/>
        </w:rPr>
        <w:t>Auchlyne</w:t>
      </w:r>
      <w:proofErr w:type="spellEnd"/>
      <w:r w:rsidRPr="450B7E60">
        <w:rPr>
          <w:rFonts w:ascii="Source Sans Pro Light" w:eastAsia="Source Sans Pro Light" w:hAnsi="Source Sans Pro Light" w:cs="Source Sans Pro Light"/>
          <w:lang w:val="en-US"/>
        </w:rPr>
        <w:t xml:space="preserve"> were selected because these are upland blanket bog sites within LLTNP where restoration works have been undertaken as part of the Peatland ACTION project.</w:t>
      </w:r>
    </w:p>
    <w:p w14:paraId="17CFDD6A" w14:textId="3D204CDC" w:rsidR="0015031E" w:rsidRPr="0015031E" w:rsidRDefault="0015031E" w:rsidP="00E30146">
      <w:pPr>
        <w:pStyle w:val="ListParagraph"/>
        <w:numPr>
          <w:ilvl w:val="0"/>
          <w:numId w:val="73"/>
        </w:numPr>
        <w:spacing w:line="360" w:lineRule="auto"/>
        <w:rPr>
          <w:rFonts w:ascii="Source Sans Pro Light" w:eastAsia="Source Sans Pro Light" w:hAnsi="Source Sans Pro Light" w:cs="Source Sans Pro Light"/>
          <w:lang w:val="en-US"/>
        </w:rPr>
      </w:pPr>
      <w:r w:rsidRPr="0015031E">
        <w:rPr>
          <w:rFonts w:ascii="Source Sans Pro Light" w:eastAsia="Source Sans Pro Light" w:hAnsi="Source Sans Pro Light" w:cs="Source Sans Pro Light"/>
          <w:lang w:val="en-US"/>
        </w:rPr>
        <w:t xml:space="preserve">Sampling locations were determined on site in consultation with a Peatland ACTION representative and site </w:t>
      </w:r>
      <w:proofErr w:type="gramStart"/>
      <w:r w:rsidRPr="0015031E">
        <w:rPr>
          <w:rFonts w:ascii="Source Sans Pro Light" w:eastAsia="Source Sans Pro Light" w:hAnsi="Source Sans Pro Light" w:cs="Source Sans Pro Light"/>
          <w:lang w:val="en-US"/>
        </w:rPr>
        <w:t>managers</w:t>
      </w:r>
      <w:proofErr w:type="gramEnd"/>
    </w:p>
    <w:p w14:paraId="030F2CE6" w14:textId="1BDD24DA" w:rsidR="15AA3A69" w:rsidRDefault="15AA3A69" w:rsidP="1C00EB08">
      <w:pPr>
        <w:jc w:val="both"/>
        <w:rPr>
          <w:rFonts w:ascii="Source Sans Pro Light" w:eastAsia="Source Sans Pro Light" w:hAnsi="Source Sans Pro Light" w:cs="Source Sans Pro Light"/>
          <w:lang w:val="en-US"/>
        </w:rPr>
      </w:pPr>
    </w:p>
    <w:p w14:paraId="2B9157F0" w14:textId="463BD742" w:rsidR="006B4404" w:rsidRDefault="72F6A29E" w:rsidP="3100E8F5">
      <w:pPr>
        <w:jc w:val="center"/>
      </w:pPr>
      <w:r>
        <w:rPr>
          <w:noProof/>
        </w:rPr>
        <w:lastRenderedPageBreak/>
        <w:drawing>
          <wp:inline distT="0" distB="0" distL="0" distR="0" wp14:anchorId="6435E511" wp14:editId="79711C72">
            <wp:extent cx="3269817" cy="7379052"/>
            <wp:effectExtent l="0" t="0" r="0" b="0"/>
            <wp:docPr id="936693179" name="Picture 936693179" descr="Figure 5: Map of the peatland sampling locations. The outline within the map represents the boundary of LLTNP.  Basemap: OpenStree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93179" name="Picture 936693179" descr="Figure 5: Map of the peatland sampling locations. The outline within the map represents the boundary of LLTNP.  Basemap: OpenStreetMap"/>
                    <pic:cNvPicPr/>
                  </pic:nvPicPr>
                  <pic:blipFill>
                    <a:blip r:embed="rId43">
                      <a:extLst>
                        <a:ext uri="{28A0092B-C50C-407E-A947-70E740481C1C}">
                          <a14:useLocalDpi xmlns:a14="http://schemas.microsoft.com/office/drawing/2010/main" val="0"/>
                        </a:ext>
                      </a:extLst>
                    </a:blip>
                    <a:stretch>
                      <a:fillRect/>
                    </a:stretch>
                  </pic:blipFill>
                  <pic:spPr>
                    <a:xfrm>
                      <a:off x="0" y="0"/>
                      <a:ext cx="3269817" cy="7379052"/>
                    </a:xfrm>
                    <a:prstGeom prst="rect">
                      <a:avLst/>
                    </a:prstGeom>
                  </pic:spPr>
                </pic:pic>
              </a:graphicData>
            </a:graphic>
          </wp:inline>
        </w:drawing>
      </w:r>
    </w:p>
    <w:p w14:paraId="7E315F36" w14:textId="0EDB0251" w:rsidR="001E1CBA" w:rsidRPr="00E30146" w:rsidRDefault="76E915E2" w:rsidP="00E30146">
      <w:pPr>
        <w:spacing w:after="160" w:line="360" w:lineRule="auto"/>
        <w:rPr>
          <w:rStyle w:val="Hyperlink"/>
          <w:rFonts w:ascii="Source Sans Pro Light" w:hAnsi="Source Sans Pro Light"/>
        </w:rPr>
      </w:pPr>
      <w:r w:rsidRPr="00E30146">
        <w:rPr>
          <w:rFonts w:ascii="Source Sans Pro Light" w:hAnsi="Source Sans Pro Light"/>
          <w:b/>
        </w:rPr>
        <w:t xml:space="preserve">Figure </w:t>
      </w:r>
      <w:r w:rsidR="001B2E24" w:rsidRPr="00E30146">
        <w:rPr>
          <w:rFonts w:ascii="Source Sans Pro Light" w:hAnsi="Source Sans Pro Light"/>
          <w:b/>
        </w:rPr>
        <w:t>5</w:t>
      </w:r>
      <w:r w:rsidRPr="00E30146">
        <w:rPr>
          <w:rFonts w:ascii="Source Sans Pro Light" w:hAnsi="Source Sans Pro Light"/>
        </w:rPr>
        <w:t xml:space="preserve">: Map of the peatland sampling locations. The outline within the map represents the </w:t>
      </w:r>
      <w:r w:rsidR="005634DE" w:rsidRPr="00E30146">
        <w:rPr>
          <w:rFonts w:ascii="Source Sans Pro Light" w:hAnsi="Source Sans Pro Light"/>
        </w:rPr>
        <w:t>boundary</w:t>
      </w:r>
      <w:r w:rsidRPr="00E30146">
        <w:rPr>
          <w:rFonts w:ascii="Source Sans Pro Light" w:hAnsi="Source Sans Pro Light"/>
        </w:rPr>
        <w:t xml:space="preserve"> of LLTNP</w:t>
      </w:r>
      <w:r w:rsidR="277D23DA" w:rsidRPr="00E30146">
        <w:rPr>
          <w:rFonts w:ascii="Source Sans Pro Light" w:hAnsi="Source Sans Pro Light"/>
        </w:rPr>
        <w:t xml:space="preserve">. </w:t>
      </w:r>
      <w:r w:rsidR="00095566" w:rsidRPr="00E30146">
        <w:t xml:space="preserve"> </w:t>
      </w:r>
      <w:r w:rsidR="00095566" w:rsidRPr="00E30146">
        <w:rPr>
          <w:rFonts w:ascii="Source Sans Pro Light" w:hAnsi="Source Sans Pro Light"/>
        </w:rPr>
        <w:t xml:space="preserve">Basemap: </w:t>
      </w:r>
      <w:hyperlink r:id="rId44">
        <w:r w:rsidR="00095566" w:rsidRPr="00E30146">
          <w:rPr>
            <w:rStyle w:val="Hyperlink"/>
            <w:rFonts w:ascii="Source Sans Pro Light" w:hAnsi="Source Sans Pro Light"/>
          </w:rPr>
          <w:t>OpenStreetMap</w:t>
        </w:r>
      </w:hyperlink>
    </w:p>
    <w:p w14:paraId="02F48A29" w14:textId="0FB96CDE" w:rsidR="003904E7" w:rsidRDefault="003904E7" w:rsidP="00095566">
      <w:pPr>
        <w:spacing w:after="160" w:line="259" w:lineRule="auto"/>
        <w:jc w:val="both"/>
        <w:rPr>
          <w:rStyle w:val="Hyperlink"/>
          <w:rFonts w:ascii="Source Sans Pro Light" w:hAnsi="Source Sans Pro Light"/>
          <w:sz w:val="20"/>
          <w:szCs w:val="20"/>
        </w:rPr>
      </w:pPr>
    </w:p>
    <w:p w14:paraId="57924D60" w14:textId="22AF35B7" w:rsidR="003904E7" w:rsidRDefault="003904E7" w:rsidP="00095566">
      <w:pPr>
        <w:spacing w:after="160" w:line="259" w:lineRule="auto"/>
        <w:jc w:val="both"/>
        <w:rPr>
          <w:rStyle w:val="Hyperlink"/>
          <w:rFonts w:ascii="Source Sans Pro Light" w:hAnsi="Source Sans Pro Light"/>
          <w:sz w:val="20"/>
          <w:szCs w:val="20"/>
        </w:rPr>
      </w:pPr>
    </w:p>
    <w:p w14:paraId="36AC7F27" w14:textId="1296D48F" w:rsidR="003904E7" w:rsidRDefault="003904E7" w:rsidP="00095566">
      <w:pPr>
        <w:spacing w:after="160" w:line="259" w:lineRule="auto"/>
        <w:jc w:val="both"/>
        <w:rPr>
          <w:rStyle w:val="Hyperlink"/>
          <w:rFonts w:ascii="Source Sans Pro Light" w:hAnsi="Source Sans Pro Light"/>
          <w:sz w:val="20"/>
          <w:szCs w:val="20"/>
        </w:rPr>
      </w:pPr>
    </w:p>
    <w:p w14:paraId="3F65402D" w14:textId="77777777" w:rsidR="003904E7" w:rsidRDefault="003904E7" w:rsidP="00095566">
      <w:pPr>
        <w:spacing w:after="160" w:line="259" w:lineRule="auto"/>
        <w:jc w:val="both"/>
        <w:rPr>
          <w:rStyle w:val="Hyperlink"/>
          <w:sz w:val="20"/>
          <w:szCs w:val="20"/>
        </w:rPr>
      </w:pPr>
    </w:p>
    <w:p w14:paraId="28C16100" w14:textId="348C1C95" w:rsidR="006B4404" w:rsidRPr="00BF6344" w:rsidRDefault="006B4404" w:rsidP="00DA27B4">
      <w:pPr>
        <w:pStyle w:val="Heading4"/>
        <w:spacing w:line="360" w:lineRule="auto"/>
      </w:pPr>
      <w:r w:rsidRPr="00BF6344">
        <w:t>Sampling approach</w:t>
      </w:r>
    </w:p>
    <w:p w14:paraId="2161EEE4" w14:textId="0AB3103C" w:rsidR="79FDE036" w:rsidRDefault="79FDE036" w:rsidP="00DA27B4">
      <w:pPr>
        <w:pStyle w:val="ListParagraph"/>
        <w:numPr>
          <w:ilvl w:val="0"/>
          <w:numId w:val="71"/>
        </w:numPr>
        <w:spacing w:line="360" w:lineRule="auto"/>
        <w:rPr>
          <w:rFonts w:ascii="Source Sans Pro Light" w:eastAsia="Source Sans Pro Light" w:hAnsi="Source Sans Pro Light" w:cs="Source Sans Pro Light"/>
          <w:color w:val="000000" w:themeColor="text1"/>
          <w:lang w:val="en-US"/>
        </w:rPr>
      </w:pPr>
      <w:r w:rsidRPr="706F4773">
        <w:rPr>
          <w:rFonts w:ascii="Source Sans Pro Light" w:eastAsia="Source Sans Pro Light" w:hAnsi="Source Sans Pro Light" w:cs="Source Sans Pro Light"/>
          <w:lang w:val="en-US"/>
        </w:rPr>
        <w:t xml:space="preserve">Samples were collected from a 10 x 10 m plot of homogenous habitat at each </w:t>
      </w:r>
      <w:r w:rsidR="00F851D1">
        <w:rPr>
          <w:rFonts w:ascii="Source Sans Pro Light" w:eastAsia="Source Sans Pro Light" w:hAnsi="Source Sans Pro Light" w:cs="Source Sans Pro Light"/>
          <w:lang w:val="en-US"/>
        </w:rPr>
        <w:t>location</w:t>
      </w:r>
      <w:r w:rsidR="34462E9F" w:rsidRPr="17BC35A5">
        <w:rPr>
          <w:rFonts w:ascii="Source Sans Pro Light" w:eastAsia="Source Sans Pro Light" w:hAnsi="Source Sans Pro Light" w:cs="Source Sans Pro Light"/>
          <w:lang w:val="en-US"/>
        </w:rPr>
        <w:t xml:space="preserve">. Plot size was selected </w:t>
      </w:r>
      <w:r w:rsidR="34462E9F" w:rsidRPr="17BC35A5">
        <w:rPr>
          <w:rFonts w:ascii="Source Sans Pro Light" w:eastAsia="Source Sans Pro Light" w:hAnsi="Source Sans Pro Light" w:cs="Source Sans Pro Light"/>
          <w:color w:val="000000" w:themeColor="text1"/>
          <w:lang w:val="en-US"/>
        </w:rPr>
        <w:t>to better enable potential linking of the results with satellite image data of the same resolution.</w:t>
      </w:r>
    </w:p>
    <w:p w14:paraId="628304DB" w14:textId="30A55C9C" w:rsidR="79FDE036" w:rsidRPr="00254CC4" w:rsidRDefault="79FDE036" w:rsidP="00E30146">
      <w:pPr>
        <w:pStyle w:val="ListParagraph"/>
        <w:numPr>
          <w:ilvl w:val="0"/>
          <w:numId w:val="71"/>
        </w:numPr>
        <w:spacing w:line="360" w:lineRule="auto"/>
        <w:rPr>
          <w:rFonts w:ascii="Source Sans Pro Light" w:eastAsia="Source Sans Pro Light" w:hAnsi="Source Sans Pro Light" w:cs="Source Sans Pro Light"/>
          <w:lang w:val="en-US"/>
        </w:rPr>
      </w:pPr>
      <w:r w:rsidRPr="644C5CF8">
        <w:rPr>
          <w:rFonts w:ascii="Source Sans Pro Light" w:eastAsia="Source Sans Pro Light" w:hAnsi="Source Sans Pro Light" w:cs="Source Sans Pro Light"/>
          <w:lang w:val="en-US"/>
        </w:rPr>
        <w:t>Cores were collected from a sampling depth of 0-10 cm</w:t>
      </w:r>
      <w:r w:rsidR="00254CC4" w:rsidRPr="644C5CF8">
        <w:rPr>
          <w:rFonts w:ascii="Source Sans Pro Light" w:eastAsia="Source Sans Pro Light" w:hAnsi="Source Sans Pro Light" w:cs="Source Sans Pro Light"/>
          <w:lang w:val="en-US"/>
        </w:rPr>
        <w:t xml:space="preserve">. </w:t>
      </w:r>
      <w:r w:rsidRPr="644C5CF8">
        <w:rPr>
          <w:rFonts w:ascii="Source Sans Pro Light" w:eastAsia="Source Sans Pro Light" w:hAnsi="Source Sans Pro Light" w:cs="Source Sans Pro Light"/>
          <w:lang w:val="en-US"/>
        </w:rPr>
        <w:t>While peatland soil DNA studies in the scientific literature often go deeper than 10 cm, they usually separate soil from the cores into different depth categories. Sampling multiple depth categories would reduce the number of locations that we could sample from</w:t>
      </w:r>
      <w:r w:rsidR="00693820" w:rsidRPr="644C5CF8">
        <w:rPr>
          <w:rFonts w:ascii="Source Sans Pro Light" w:eastAsia="Source Sans Pro Light" w:hAnsi="Source Sans Pro Light" w:cs="Source Sans Pro Light"/>
          <w:lang w:val="en-US"/>
        </w:rPr>
        <w:t xml:space="preserve">. </w:t>
      </w:r>
      <w:r w:rsidRPr="644C5CF8">
        <w:rPr>
          <w:rFonts w:ascii="Source Sans Pro Light" w:eastAsia="Source Sans Pro Light" w:hAnsi="Source Sans Pro Light" w:cs="Source Sans Pro Light"/>
          <w:lang w:val="en-US"/>
        </w:rPr>
        <w:t xml:space="preserve">The surface soil is where biological activity will be the most active due to higher levels of oxygen availability. It is also where fluctuations in water content will be at their most extreme and so will give a good indication of effectiveness of hydrological restoration </w:t>
      </w:r>
      <w:proofErr w:type="gramStart"/>
      <w:r w:rsidRPr="644C5CF8">
        <w:rPr>
          <w:rFonts w:ascii="Source Sans Pro Light" w:eastAsia="Source Sans Pro Light" w:hAnsi="Source Sans Pro Light" w:cs="Source Sans Pro Light"/>
          <w:lang w:val="en-US"/>
        </w:rPr>
        <w:t>works</w:t>
      </w:r>
      <w:proofErr w:type="gramEnd"/>
    </w:p>
    <w:p w14:paraId="6187CE43" w14:textId="383ABB31" w:rsidR="79FDE036" w:rsidRDefault="79FDE036" w:rsidP="00E30146">
      <w:pPr>
        <w:pStyle w:val="ListParagraph"/>
        <w:numPr>
          <w:ilvl w:val="0"/>
          <w:numId w:val="71"/>
        </w:numPr>
        <w:spacing w:line="360" w:lineRule="auto"/>
        <w:rPr>
          <w:rFonts w:ascii="Source Sans Pro Light" w:eastAsia="Source Sans Pro Light" w:hAnsi="Source Sans Pro Light" w:cs="Source Sans Pro Light"/>
          <w:color w:val="000000" w:themeColor="text1"/>
          <w:lang w:val="en-US"/>
        </w:rPr>
      </w:pPr>
      <w:r w:rsidRPr="706F4773">
        <w:rPr>
          <w:rFonts w:ascii="Source Sans Pro Light" w:eastAsia="Source Sans Pro Light" w:hAnsi="Source Sans Pro Light" w:cs="Source Sans Pro Light"/>
          <w:color w:val="000000" w:themeColor="text1"/>
          <w:lang w:val="en-US"/>
        </w:rPr>
        <w:t xml:space="preserve">Samples were collected </w:t>
      </w:r>
      <w:r w:rsidR="0E3B45D8" w:rsidRPr="17BC35A5">
        <w:rPr>
          <w:rFonts w:ascii="Source Sans Pro Light" w:eastAsia="Source Sans Pro Light" w:hAnsi="Source Sans Pro Light" w:cs="Source Sans Pro Light"/>
          <w:color w:val="000000" w:themeColor="text1"/>
          <w:lang w:val="en-US"/>
        </w:rPr>
        <w:t>from</w:t>
      </w:r>
      <w:r w:rsidRPr="706F4773">
        <w:rPr>
          <w:rFonts w:ascii="Source Sans Pro Light" w:eastAsia="Source Sans Pro Light" w:hAnsi="Source Sans Pro Light" w:cs="Source Sans Pro Light"/>
          <w:color w:val="000000" w:themeColor="text1"/>
          <w:lang w:val="en-US"/>
        </w:rPr>
        <w:t xml:space="preserve"> plots </w:t>
      </w:r>
      <w:r w:rsidR="06F42886" w:rsidRPr="17BC35A5">
        <w:rPr>
          <w:rFonts w:ascii="Source Sans Pro Light" w:eastAsia="Source Sans Pro Light" w:hAnsi="Source Sans Pro Light" w:cs="Source Sans Pro Light"/>
          <w:color w:val="000000" w:themeColor="text1"/>
          <w:lang w:val="en-US"/>
        </w:rPr>
        <w:t>situated</w:t>
      </w:r>
      <w:r w:rsidRPr="17BC35A5">
        <w:rPr>
          <w:rFonts w:ascii="Source Sans Pro Light" w:eastAsia="Source Sans Pro Light" w:hAnsi="Source Sans Pro Light" w:cs="Source Sans Pro Light"/>
          <w:color w:val="000000" w:themeColor="text1"/>
          <w:lang w:val="en-US"/>
        </w:rPr>
        <w:t xml:space="preserve"> </w:t>
      </w:r>
      <w:r w:rsidRPr="706F4773">
        <w:rPr>
          <w:rFonts w:ascii="Source Sans Pro Light" w:eastAsia="Source Sans Pro Light" w:hAnsi="Source Sans Pro Light" w:cs="Source Sans Pro Light"/>
          <w:color w:val="000000" w:themeColor="text1"/>
          <w:lang w:val="en-US"/>
        </w:rPr>
        <w:t>adjacent to blocked/unblocked drains</w:t>
      </w:r>
      <w:r w:rsidRPr="17BC35A5">
        <w:rPr>
          <w:rFonts w:ascii="Source Sans Pro Light" w:eastAsia="Source Sans Pro Light" w:hAnsi="Source Sans Pro Light" w:cs="Source Sans Pro Light"/>
          <w:color w:val="000000" w:themeColor="text1"/>
          <w:lang w:val="en-US"/>
        </w:rPr>
        <w:t>.</w:t>
      </w:r>
      <w:r w:rsidRPr="706F4773">
        <w:rPr>
          <w:rFonts w:ascii="Source Sans Pro Light" w:eastAsia="Source Sans Pro Light" w:hAnsi="Source Sans Pro Light" w:cs="Source Sans Pro Light"/>
          <w:color w:val="000000" w:themeColor="text1"/>
          <w:lang w:val="en-US"/>
        </w:rPr>
        <w:t xml:space="preserve"> Nine subsample cores were collected per plot to align with woodland sampling </w:t>
      </w:r>
      <w:proofErr w:type="gramStart"/>
      <w:r w:rsidRPr="706F4773">
        <w:rPr>
          <w:rFonts w:ascii="Source Sans Pro Light" w:eastAsia="Source Sans Pro Light" w:hAnsi="Source Sans Pro Light" w:cs="Source Sans Pro Light"/>
          <w:color w:val="000000" w:themeColor="text1"/>
          <w:lang w:val="en-US"/>
        </w:rPr>
        <w:t>methodology</w:t>
      </w:r>
      <w:proofErr w:type="gramEnd"/>
    </w:p>
    <w:p w14:paraId="632E9E33" w14:textId="38B02978" w:rsidR="64E6158A" w:rsidRDefault="64E6158A" w:rsidP="00E30146">
      <w:pPr>
        <w:pStyle w:val="ListParagraph"/>
        <w:numPr>
          <w:ilvl w:val="0"/>
          <w:numId w:val="71"/>
        </w:numPr>
        <w:spacing w:line="360" w:lineRule="auto"/>
        <w:rPr>
          <w:rFonts w:ascii="Source Sans Pro Light" w:eastAsia="Source Sans Pro Light" w:hAnsi="Source Sans Pro Light" w:cs="Source Sans Pro Light"/>
          <w:color w:val="000000" w:themeColor="text1"/>
          <w:lang w:val="en-US"/>
        </w:rPr>
      </w:pPr>
      <w:r w:rsidRPr="17BC35A5">
        <w:rPr>
          <w:rFonts w:ascii="Source Sans Pro Light" w:eastAsia="Source Sans Pro Light" w:hAnsi="Source Sans Pro Light" w:cs="Source Sans Pro Light"/>
          <w:color w:val="000000" w:themeColor="text1"/>
          <w:lang w:val="en-US"/>
        </w:rPr>
        <w:t xml:space="preserve">Surface vegetation was pushed aside prior to </w:t>
      </w:r>
      <w:proofErr w:type="gramStart"/>
      <w:r w:rsidRPr="17BC35A5">
        <w:rPr>
          <w:rFonts w:ascii="Source Sans Pro Light" w:eastAsia="Source Sans Pro Light" w:hAnsi="Source Sans Pro Light" w:cs="Source Sans Pro Light"/>
          <w:color w:val="000000" w:themeColor="text1"/>
          <w:lang w:val="en-US"/>
        </w:rPr>
        <w:t>coring</w:t>
      </w:r>
      <w:proofErr w:type="gramEnd"/>
    </w:p>
    <w:p w14:paraId="2ECD075E" w14:textId="6C5A5021" w:rsidR="0F79A63C" w:rsidRDefault="0F79A63C" w:rsidP="00E30146">
      <w:pPr>
        <w:pStyle w:val="ListParagraph"/>
        <w:numPr>
          <w:ilvl w:val="0"/>
          <w:numId w:val="71"/>
        </w:numPr>
        <w:spacing w:line="360" w:lineRule="auto"/>
        <w:rPr>
          <w:rFonts w:ascii="Source Sans Pro Light" w:eastAsia="Source Sans Pro Light" w:hAnsi="Source Sans Pro Light" w:cs="Source Sans Pro Light"/>
          <w:lang w:val="en-US"/>
        </w:rPr>
      </w:pPr>
      <w:r w:rsidRPr="17BC35A5">
        <w:rPr>
          <w:rFonts w:ascii="Source Sans Pro Light" w:eastAsia="Source Sans Pro Light" w:hAnsi="Source Sans Pro Light" w:cs="Source Sans Pro Light"/>
          <w:lang w:val="en-US"/>
        </w:rPr>
        <w:t xml:space="preserve">A metal soil augur (inner core diameter 14 mm) was used to collect subsample </w:t>
      </w:r>
      <w:r w:rsidR="48AAEFD5" w:rsidRPr="17BC35A5">
        <w:rPr>
          <w:rFonts w:ascii="Source Sans Pro Light" w:eastAsia="Source Sans Pro Light" w:hAnsi="Source Sans Pro Light" w:cs="Source Sans Pro Light"/>
          <w:lang w:val="en-US"/>
        </w:rPr>
        <w:t xml:space="preserve">peat </w:t>
      </w:r>
      <w:r w:rsidRPr="17BC35A5">
        <w:rPr>
          <w:rFonts w:ascii="Source Sans Pro Light" w:eastAsia="Source Sans Pro Light" w:hAnsi="Source Sans Pro Light" w:cs="Source Sans Pro Light"/>
          <w:lang w:val="en-US"/>
        </w:rPr>
        <w:t xml:space="preserve">cores to a depth of </w:t>
      </w:r>
      <w:r w:rsidR="3EDE207D" w:rsidRPr="6EA798B2">
        <w:rPr>
          <w:rFonts w:ascii="Source Sans Pro Light" w:eastAsia="Source Sans Pro Light" w:hAnsi="Source Sans Pro Light" w:cs="Source Sans Pro Light"/>
          <w:lang w:val="en-US"/>
        </w:rPr>
        <w:t>~</w:t>
      </w:r>
      <w:r w:rsidRPr="17BC35A5">
        <w:rPr>
          <w:rFonts w:ascii="Source Sans Pro Light" w:eastAsia="Source Sans Pro Light" w:hAnsi="Source Sans Pro Light" w:cs="Source Sans Pro Light"/>
          <w:lang w:val="en-US"/>
        </w:rPr>
        <w:t xml:space="preserve">10 cm. </w:t>
      </w:r>
      <w:r w:rsidR="055D49FD" w:rsidRPr="17BC35A5">
        <w:rPr>
          <w:rFonts w:ascii="Source Sans Pro Light" w:eastAsia="Source Sans Pro Light" w:hAnsi="Source Sans Pro Light" w:cs="Source Sans Pro Light"/>
          <w:lang w:val="en-US"/>
        </w:rPr>
        <w:t xml:space="preserve">Any living moss at the surface of the core was </w:t>
      </w:r>
      <w:proofErr w:type="gramStart"/>
      <w:r w:rsidR="055D49FD" w:rsidRPr="17BC35A5">
        <w:rPr>
          <w:rFonts w:ascii="Source Sans Pro Light" w:eastAsia="Source Sans Pro Light" w:hAnsi="Source Sans Pro Light" w:cs="Source Sans Pro Light"/>
          <w:lang w:val="en-US"/>
        </w:rPr>
        <w:t>discarded</w:t>
      </w:r>
      <w:proofErr w:type="gramEnd"/>
    </w:p>
    <w:p w14:paraId="3F44C7F3" w14:textId="718BAF43" w:rsidR="0F79A63C" w:rsidRDefault="0F79A63C" w:rsidP="00E30146">
      <w:pPr>
        <w:pStyle w:val="ListParagraph"/>
        <w:numPr>
          <w:ilvl w:val="0"/>
          <w:numId w:val="71"/>
        </w:numPr>
        <w:spacing w:line="360" w:lineRule="auto"/>
        <w:rPr>
          <w:rFonts w:ascii="Source Sans Pro Light" w:eastAsia="Source Sans Pro Light" w:hAnsi="Source Sans Pro Light" w:cs="Source Sans Pro Light"/>
        </w:rPr>
      </w:pPr>
      <w:r w:rsidRPr="17BC35A5">
        <w:rPr>
          <w:rFonts w:ascii="Source Sans Pro Light" w:eastAsia="Source Sans Pro Light" w:hAnsi="Source Sans Pro Light" w:cs="Source Sans Pro Light"/>
        </w:rPr>
        <w:t xml:space="preserve">The subsample cores were thoroughly mixed in a labelled plastic grip seal bag in the field to </w:t>
      </w:r>
      <w:proofErr w:type="gramStart"/>
      <w:r w:rsidRPr="17BC35A5">
        <w:rPr>
          <w:rFonts w:ascii="Source Sans Pro Light" w:eastAsia="Source Sans Pro Light" w:hAnsi="Source Sans Pro Light" w:cs="Source Sans Pro Light"/>
        </w:rPr>
        <w:t>homogenise</w:t>
      </w:r>
      <w:proofErr w:type="gramEnd"/>
    </w:p>
    <w:p w14:paraId="63C45C4A" w14:textId="7999ABE3" w:rsidR="0F79A63C" w:rsidRDefault="0F79A63C" w:rsidP="00E30146">
      <w:pPr>
        <w:pStyle w:val="ListParagraph"/>
        <w:numPr>
          <w:ilvl w:val="0"/>
          <w:numId w:val="71"/>
        </w:numPr>
        <w:spacing w:line="360" w:lineRule="auto"/>
        <w:rPr>
          <w:lang w:val="en-US"/>
        </w:rPr>
      </w:pPr>
      <w:r w:rsidRPr="17BC35A5">
        <w:rPr>
          <w:rFonts w:ascii="Source Sans Pro Light" w:eastAsia="Source Sans Pro Light" w:hAnsi="Source Sans Pro Light" w:cs="Source Sans Pro Light"/>
          <w:lang w:val="en-US"/>
        </w:rPr>
        <w:t xml:space="preserve">To prevent cross-contamination, after each plot the soil auger was wiped with </w:t>
      </w:r>
      <w:proofErr w:type="spellStart"/>
      <w:r w:rsidRPr="17BC35A5">
        <w:rPr>
          <w:rFonts w:ascii="Source Sans Pro Light" w:eastAsia="Source Sans Pro Light" w:hAnsi="Source Sans Pro Light" w:cs="Source Sans Pro Light"/>
          <w:lang w:val="en-US"/>
        </w:rPr>
        <w:t>Chemgene</w:t>
      </w:r>
      <w:proofErr w:type="spellEnd"/>
      <w:r w:rsidRPr="17BC35A5">
        <w:rPr>
          <w:rFonts w:ascii="Source Sans Pro Light" w:eastAsia="Source Sans Pro Light" w:hAnsi="Source Sans Pro Light" w:cs="Source Sans Pro Light"/>
          <w:lang w:val="en-US"/>
        </w:rPr>
        <w:t xml:space="preserve"> disinfectant wipes and the sampler’s gloves were </w:t>
      </w:r>
      <w:proofErr w:type="gramStart"/>
      <w:r w:rsidRPr="17BC35A5">
        <w:rPr>
          <w:rFonts w:ascii="Source Sans Pro Light" w:eastAsia="Source Sans Pro Light" w:hAnsi="Source Sans Pro Light" w:cs="Source Sans Pro Light"/>
          <w:lang w:val="en-US"/>
        </w:rPr>
        <w:t>changed</w:t>
      </w:r>
      <w:proofErr w:type="gramEnd"/>
    </w:p>
    <w:p w14:paraId="5C214E67" w14:textId="4855957C" w:rsidR="79FDE036" w:rsidRDefault="79FDE036" w:rsidP="00E30146">
      <w:pPr>
        <w:pStyle w:val="ListParagraph"/>
        <w:numPr>
          <w:ilvl w:val="0"/>
          <w:numId w:val="71"/>
        </w:numPr>
        <w:spacing w:line="360" w:lineRule="auto"/>
        <w:rPr>
          <w:lang w:val="en-US"/>
        </w:rPr>
      </w:pPr>
      <w:r w:rsidRPr="706F4773">
        <w:rPr>
          <w:rFonts w:ascii="Source Sans Pro Light" w:eastAsia="Source Sans Pro Light" w:hAnsi="Source Sans Pro Light" w:cs="Source Sans Pro Light"/>
          <w:lang w:val="en-US"/>
        </w:rPr>
        <w:t xml:space="preserve">Samples were kept on ice in a cool bag in the field and while in transit, </w:t>
      </w:r>
      <w:r w:rsidR="2795A280" w:rsidRPr="17BC35A5">
        <w:rPr>
          <w:rFonts w:ascii="Source Sans Pro Light" w:eastAsia="Source Sans Pro Light" w:hAnsi="Source Sans Pro Light" w:cs="Source Sans Pro Light"/>
          <w:lang w:val="en-US"/>
        </w:rPr>
        <w:t>and</w:t>
      </w:r>
      <w:r w:rsidRPr="17BC35A5">
        <w:rPr>
          <w:rFonts w:ascii="Source Sans Pro Light" w:eastAsia="Source Sans Pro Light" w:hAnsi="Source Sans Pro Light" w:cs="Source Sans Pro Light"/>
          <w:lang w:val="en-US"/>
        </w:rPr>
        <w:t xml:space="preserve"> </w:t>
      </w:r>
      <w:r w:rsidR="4AE0C849" w:rsidRPr="17BC35A5">
        <w:rPr>
          <w:rFonts w:ascii="Source Sans Pro Light" w:eastAsia="Source Sans Pro Light" w:hAnsi="Source Sans Pro Light" w:cs="Source Sans Pro Light"/>
          <w:lang w:val="en-US"/>
        </w:rPr>
        <w:t xml:space="preserve">stored in a freezer </w:t>
      </w:r>
      <w:r w:rsidR="43D9D5BC" w:rsidRPr="17BC35A5">
        <w:rPr>
          <w:rFonts w:ascii="Source Sans Pro Light" w:eastAsia="Source Sans Pro Light" w:hAnsi="Source Sans Pro Light" w:cs="Source Sans Pro Light"/>
          <w:lang w:val="en-US"/>
        </w:rPr>
        <w:t>prior to</w:t>
      </w:r>
      <w:r w:rsidR="4AE0C849" w:rsidRPr="17BC35A5">
        <w:rPr>
          <w:rFonts w:ascii="Source Sans Pro Light" w:eastAsia="Source Sans Pro Light" w:hAnsi="Source Sans Pro Light" w:cs="Source Sans Pro Light"/>
          <w:lang w:val="en-US"/>
        </w:rPr>
        <w:t xml:space="preserve"> transport to the </w:t>
      </w:r>
      <w:proofErr w:type="gramStart"/>
      <w:r w:rsidRPr="706F4773">
        <w:rPr>
          <w:rFonts w:ascii="Source Sans Pro Light" w:eastAsia="Source Sans Pro Light" w:hAnsi="Source Sans Pro Light" w:cs="Source Sans Pro Light"/>
          <w:lang w:val="en-US"/>
        </w:rPr>
        <w:t>laboratory</w:t>
      </w:r>
      <w:proofErr w:type="gramEnd"/>
    </w:p>
    <w:p w14:paraId="6628E878" w14:textId="504E0039" w:rsidR="79FDE036" w:rsidRDefault="79FDE036" w:rsidP="00E30146">
      <w:pPr>
        <w:pStyle w:val="ListParagraph"/>
        <w:numPr>
          <w:ilvl w:val="0"/>
          <w:numId w:val="71"/>
        </w:numPr>
        <w:spacing w:line="360" w:lineRule="auto"/>
        <w:rPr>
          <w:rFonts w:ascii="Source Sans Pro Light" w:eastAsia="Source Sans Pro Light" w:hAnsi="Source Sans Pro Light" w:cs="Source Sans Pro Light"/>
          <w:lang w:val="en-US"/>
        </w:rPr>
      </w:pPr>
      <w:r w:rsidRPr="706F4773">
        <w:rPr>
          <w:rFonts w:ascii="Source Sans Pro Light" w:eastAsia="Source Sans Pro Light" w:hAnsi="Source Sans Pro Light" w:cs="Source Sans Pro Light"/>
          <w:lang w:val="en-US"/>
        </w:rPr>
        <w:t xml:space="preserve">A total of 50 samples were collected from </w:t>
      </w:r>
      <w:r w:rsidR="00984399">
        <w:rPr>
          <w:rFonts w:ascii="Source Sans Pro Light" w:eastAsia="Source Sans Pro Light" w:hAnsi="Source Sans Pro Light" w:cs="Source Sans Pro Light"/>
          <w:lang w:val="en-US"/>
        </w:rPr>
        <w:t>three</w:t>
      </w:r>
      <w:r w:rsidR="00984399" w:rsidRPr="706F4773">
        <w:rPr>
          <w:rFonts w:ascii="Source Sans Pro Light" w:eastAsia="Source Sans Pro Light" w:hAnsi="Source Sans Pro Light" w:cs="Source Sans Pro Light"/>
          <w:lang w:val="en-US"/>
        </w:rPr>
        <w:t xml:space="preserve"> </w:t>
      </w:r>
      <w:r w:rsidRPr="706F4773">
        <w:rPr>
          <w:rFonts w:ascii="Source Sans Pro Light" w:eastAsia="Source Sans Pro Light" w:hAnsi="Source Sans Pro Light" w:cs="Source Sans Pro Light"/>
          <w:lang w:val="en-US"/>
        </w:rPr>
        <w:t>sites (all within LLTNP)</w:t>
      </w:r>
    </w:p>
    <w:p w14:paraId="19FAB1C4" w14:textId="3BDA5D32" w:rsidR="79FDE036" w:rsidRDefault="79FDE036" w:rsidP="00E30146">
      <w:pPr>
        <w:pStyle w:val="ListParagraph"/>
        <w:numPr>
          <w:ilvl w:val="1"/>
          <w:numId w:val="71"/>
        </w:numPr>
        <w:spacing w:line="360" w:lineRule="auto"/>
        <w:rPr>
          <w:rFonts w:ascii="Source Sans Pro Light" w:eastAsia="Source Sans Pro Light" w:hAnsi="Source Sans Pro Light" w:cs="Source Sans Pro Light"/>
          <w:color w:val="000000" w:themeColor="text1"/>
          <w:sz w:val="22"/>
          <w:szCs w:val="22"/>
          <w:lang w:val="en-US"/>
        </w:rPr>
      </w:pPr>
      <w:r w:rsidRPr="706F4773">
        <w:rPr>
          <w:rFonts w:ascii="Source Sans Pro Light" w:eastAsia="Source Sans Pro Light" w:hAnsi="Source Sans Pro Light" w:cs="Source Sans Pro Light"/>
          <w:color w:val="000000" w:themeColor="text1"/>
          <w:sz w:val="22"/>
          <w:szCs w:val="22"/>
        </w:rPr>
        <w:t>10 x drained and 10 x restored from Glen Finglas</w:t>
      </w:r>
    </w:p>
    <w:p w14:paraId="62F8E5EE" w14:textId="6C796072" w:rsidR="79FDE036" w:rsidRDefault="79FDE036" w:rsidP="00E30146">
      <w:pPr>
        <w:pStyle w:val="ListParagraph"/>
        <w:numPr>
          <w:ilvl w:val="1"/>
          <w:numId w:val="71"/>
        </w:numPr>
        <w:spacing w:after="160" w:line="360" w:lineRule="auto"/>
        <w:rPr>
          <w:rFonts w:ascii="Source Sans Pro Light" w:eastAsia="Source Sans Pro Light" w:hAnsi="Source Sans Pro Light" w:cs="Source Sans Pro Light"/>
          <w:color w:val="000000" w:themeColor="text1"/>
          <w:sz w:val="22"/>
          <w:szCs w:val="22"/>
          <w:lang w:val="en-US"/>
        </w:rPr>
      </w:pPr>
      <w:r w:rsidRPr="706F4773">
        <w:rPr>
          <w:rFonts w:ascii="Source Sans Pro Light" w:eastAsia="Source Sans Pro Light" w:hAnsi="Source Sans Pro Light" w:cs="Source Sans Pro Light"/>
          <w:color w:val="000000" w:themeColor="text1"/>
          <w:sz w:val="22"/>
          <w:szCs w:val="22"/>
        </w:rPr>
        <w:t xml:space="preserve">10 x drained and 10 x restored from </w:t>
      </w:r>
      <w:proofErr w:type="spellStart"/>
      <w:proofErr w:type="gramStart"/>
      <w:r w:rsidRPr="706F4773">
        <w:rPr>
          <w:rFonts w:ascii="Source Sans Pro Light" w:eastAsia="Source Sans Pro Light" w:hAnsi="Source Sans Pro Light" w:cs="Source Sans Pro Light"/>
          <w:color w:val="000000" w:themeColor="text1"/>
          <w:sz w:val="22"/>
          <w:szCs w:val="22"/>
        </w:rPr>
        <w:t>Auchlyne</w:t>
      </w:r>
      <w:proofErr w:type="spellEnd"/>
      <w:proofErr w:type="gramEnd"/>
    </w:p>
    <w:p w14:paraId="5A9E7CD8" w14:textId="30A55C9C" w:rsidR="79FDE036" w:rsidRPr="00E30146" w:rsidRDefault="79FDE036" w:rsidP="00E30146">
      <w:pPr>
        <w:pStyle w:val="ListParagraph"/>
        <w:numPr>
          <w:ilvl w:val="1"/>
          <w:numId w:val="71"/>
        </w:numPr>
        <w:spacing w:after="160" w:line="360" w:lineRule="auto"/>
        <w:rPr>
          <w:rFonts w:ascii="Source Sans Pro Light" w:eastAsia="Source Sans Pro Light" w:hAnsi="Source Sans Pro Light" w:cs="Source Sans Pro Light"/>
          <w:color w:val="000000" w:themeColor="text1"/>
          <w:sz w:val="22"/>
          <w:szCs w:val="22"/>
          <w:lang w:val="en-US"/>
        </w:rPr>
      </w:pPr>
      <w:r w:rsidRPr="706F4773">
        <w:rPr>
          <w:rFonts w:ascii="Source Sans Pro Light" w:eastAsia="Source Sans Pro Light" w:hAnsi="Source Sans Pro Light" w:cs="Source Sans Pro Light"/>
          <w:color w:val="000000" w:themeColor="text1"/>
          <w:sz w:val="22"/>
          <w:szCs w:val="22"/>
        </w:rPr>
        <w:t>10 x drained from Cashel (no restoration works have happened at this site)</w:t>
      </w:r>
    </w:p>
    <w:p w14:paraId="650AA26B" w14:textId="77777777" w:rsidR="00E30146" w:rsidRDefault="00E30146" w:rsidP="00E30146">
      <w:pPr>
        <w:pStyle w:val="ListParagraph"/>
        <w:spacing w:after="160" w:line="360" w:lineRule="auto"/>
        <w:ind w:left="1440"/>
        <w:rPr>
          <w:rFonts w:ascii="Source Sans Pro Light" w:eastAsia="Source Sans Pro Light" w:hAnsi="Source Sans Pro Light" w:cs="Source Sans Pro Light"/>
          <w:color w:val="000000" w:themeColor="text1"/>
          <w:sz w:val="22"/>
          <w:szCs w:val="22"/>
          <w:lang w:val="en-US"/>
        </w:rPr>
      </w:pPr>
    </w:p>
    <w:p w14:paraId="65BA8306" w14:textId="495E9D06" w:rsidR="006B4404" w:rsidRDefault="006B4404" w:rsidP="006B4404"/>
    <w:p w14:paraId="36B97DEE" w14:textId="38B4D179" w:rsidR="006B4404" w:rsidRDefault="006B4404" w:rsidP="00E30146">
      <w:pPr>
        <w:pStyle w:val="Heading3"/>
        <w:spacing w:line="360" w:lineRule="auto"/>
        <w:jc w:val="left"/>
      </w:pPr>
      <w:r w:rsidRPr="001F1627">
        <w:rPr>
          <w:color w:val="146568"/>
        </w:rPr>
        <w:lastRenderedPageBreak/>
        <w:t>Data collection</w:t>
      </w:r>
    </w:p>
    <w:p w14:paraId="225C3E73" w14:textId="0F8ECFDF" w:rsidR="009E2F78" w:rsidRPr="00D54E8E" w:rsidRDefault="712351F7" w:rsidP="00E30146">
      <w:pPr>
        <w:pStyle w:val="ListParagraph"/>
        <w:numPr>
          <w:ilvl w:val="0"/>
          <w:numId w:val="72"/>
        </w:numPr>
        <w:spacing w:line="360" w:lineRule="auto"/>
        <w:rPr>
          <w:rFonts w:ascii="Source Sans Pro Light" w:eastAsia="Source Sans Pro Light" w:hAnsi="Source Sans Pro Light" w:cs="Source Sans Pro Light"/>
          <w:lang w:val="en-US"/>
        </w:rPr>
      </w:pPr>
      <w:r w:rsidRPr="00D54E8E">
        <w:rPr>
          <w:rFonts w:ascii="Source Sans Pro Light" w:eastAsia="Source Sans Pro Light" w:hAnsi="Source Sans Pro Light" w:cs="Source Sans Pro Light"/>
          <w:lang w:val="en-US"/>
        </w:rPr>
        <w:t>Peatland Action Condition categories</w:t>
      </w:r>
      <w:r w:rsidRPr="2C37D369">
        <w:rPr>
          <w:rFonts w:ascii="Source Sans Pro Light" w:eastAsia="Source Sans Pro Light" w:hAnsi="Source Sans Pro Light" w:cs="Source Sans Pro Light"/>
          <w:lang w:val="en-US"/>
        </w:rPr>
        <w:t xml:space="preserve"> were recorded </w:t>
      </w:r>
      <w:r w:rsidR="551ABF43" w:rsidRPr="17BC35A5">
        <w:rPr>
          <w:rFonts w:ascii="Source Sans Pro Light" w:eastAsia="Source Sans Pro Light" w:hAnsi="Source Sans Pro Light" w:cs="Source Sans Pro Light"/>
          <w:lang w:val="en-US"/>
        </w:rPr>
        <w:t xml:space="preserve">at some plots </w:t>
      </w:r>
      <w:r w:rsidRPr="2C37D369">
        <w:rPr>
          <w:rFonts w:ascii="Source Sans Pro Light" w:eastAsia="Source Sans Pro Light" w:hAnsi="Source Sans Pro Light" w:cs="Source Sans Pro Light"/>
          <w:lang w:val="en-US"/>
        </w:rPr>
        <w:t xml:space="preserve">by an ecologist from SEPA who accompanied the sampling at Glen Finglas and </w:t>
      </w:r>
      <w:proofErr w:type="spellStart"/>
      <w:r w:rsidRPr="2C37D369">
        <w:rPr>
          <w:rFonts w:ascii="Source Sans Pro Light" w:eastAsia="Source Sans Pro Light" w:hAnsi="Source Sans Pro Light" w:cs="Source Sans Pro Light"/>
          <w:lang w:val="en-US"/>
        </w:rPr>
        <w:t>Auchlyne</w:t>
      </w:r>
      <w:proofErr w:type="spellEnd"/>
      <w:r w:rsidRPr="2C37D369">
        <w:rPr>
          <w:rFonts w:ascii="Source Sans Pro Light" w:eastAsia="Source Sans Pro Light" w:hAnsi="Source Sans Pro Light" w:cs="Source Sans Pro Light"/>
          <w:lang w:val="en-US"/>
        </w:rPr>
        <w:t xml:space="preserve">. </w:t>
      </w:r>
      <w:r w:rsidR="4A70E75C" w:rsidRPr="2C37D369">
        <w:rPr>
          <w:rFonts w:ascii="Source Sans Pro Light" w:eastAsia="Source Sans Pro Light" w:hAnsi="Source Sans Pro Light" w:cs="Source Sans Pro Light"/>
          <w:lang w:val="en-US"/>
        </w:rPr>
        <w:t>SEPA peatland categories mirror NM peatland categories</w:t>
      </w:r>
    </w:p>
    <w:p w14:paraId="25CBDDA9" w14:textId="109F988F" w:rsidR="3A5EAA84" w:rsidRDefault="5D89C44B" w:rsidP="00E30146">
      <w:pPr>
        <w:pStyle w:val="ListParagraph"/>
        <w:numPr>
          <w:ilvl w:val="0"/>
          <w:numId w:val="72"/>
        </w:numPr>
        <w:spacing w:line="360" w:lineRule="auto"/>
        <w:rPr>
          <w:rFonts w:ascii="Source Sans Pro Light" w:hAnsi="Source Sans Pro Light"/>
        </w:rPr>
      </w:pPr>
      <w:r w:rsidRPr="57D5DD20">
        <w:rPr>
          <w:rFonts w:ascii="Source Sans Pro Light" w:hAnsi="Source Sans Pro Light"/>
        </w:rPr>
        <w:t xml:space="preserve">Latitude and longitude coordinates were recorded for each sampling </w:t>
      </w:r>
      <w:proofErr w:type="gramStart"/>
      <w:r w:rsidRPr="57D5DD20">
        <w:rPr>
          <w:rFonts w:ascii="Source Sans Pro Light" w:hAnsi="Source Sans Pro Light"/>
        </w:rPr>
        <w:t>site</w:t>
      </w:r>
      <w:proofErr w:type="gramEnd"/>
    </w:p>
    <w:p w14:paraId="166779FE" w14:textId="62AD345F" w:rsidR="3A5EAA84" w:rsidRDefault="5D89C44B" w:rsidP="00E30146">
      <w:pPr>
        <w:pStyle w:val="ListParagraph"/>
        <w:numPr>
          <w:ilvl w:val="0"/>
          <w:numId w:val="72"/>
        </w:numPr>
        <w:spacing w:line="360" w:lineRule="auto"/>
        <w:rPr>
          <w:rFonts w:ascii="Source Sans Pro Light" w:hAnsi="Source Sans Pro Light"/>
        </w:rPr>
      </w:pPr>
      <w:r w:rsidRPr="57D5DD20">
        <w:rPr>
          <w:rFonts w:ascii="Source Sans Pro Light" w:hAnsi="Source Sans Pro Light"/>
        </w:rPr>
        <w:t xml:space="preserve">Habitat condition, drained vs restored, was recorded for each sampling </w:t>
      </w:r>
      <w:proofErr w:type="gramStart"/>
      <w:r w:rsidRPr="57D5DD20">
        <w:rPr>
          <w:rFonts w:ascii="Source Sans Pro Light" w:hAnsi="Source Sans Pro Light"/>
        </w:rPr>
        <w:t>location</w:t>
      </w:r>
      <w:proofErr w:type="gramEnd"/>
    </w:p>
    <w:p w14:paraId="03E54176" w14:textId="095644F3" w:rsidR="3A5EAA84" w:rsidRPr="001F1627" w:rsidRDefault="5D89C44B" w:rsidP="57D5DD20">
      <w:pPr>
        <w:pStyle w:val="ListParagraph"/>
        <w:numPr>
          <w:ilvl w:val="0"/>
          <w:numId w:val="72"/>
        </w:numPr>
        <w:spacing w:line="360" w:lineRule="auto"/>
        <w:rPr>
          <w:rFonts w:ascii="Source Sans Pro Light" w:eastAsia="Source Sans Pro Light" w:hAnsi="Source Sans Pro Light" w:cs="Source Sans Pro Light"/>
        </w:rPr>
      </w:pPr>
      <w:r w:rsidRPr="57D5DD20">
        <w:rPr>
          <w:rFonts w:ascii="Source Sans Pro Light" w:hAnsi="Source Sans Pro Light"/>
        </w:rPr>
        <w:t>Soil moisture (% moisture on a wet weight basis), and soil pH were recorded for each sample</w:t>
      </w:r>
      <w:r w:rsidR="7567CD48" w:rsidRPr="3100E8F5">
        <w:rPr>
          <w:rFonts w:ascii="Source Sans Pro Light" w:hAnsi="Source Sans Pro Light"/>
        </w:rPr>
        <w:t xml:space="preserve">. </w:t>
      </w:r>
      <w:r w:rsidR="7567CD48" w:rsidRPr="3100E8F5">
        <w:rPr>
          <w:rFonts w:ascii="Source Sans Pro Light" w:eastAsia="Source Sans Pro Light" w:hAnsi="Source Sans Pro Light" w:cs="Source Sans Pro Light"/>
        </w:rPr>
        <w:t>In the laboratory, the dry weight basis was also recorded and used for the analyses.</w:t>
      </w:r>
    </w:p>
    <w:p w14:paraId="321050C9" w14:textId="3EF8E030" w:rsidR="00B111D2" w:rsidRDefault="00B111D2" w:rsidP="00E30146">
      <w:pPr>
        <w:pStyle w:val="Heading3"/>
        <w:spacing w:line="360" w:lineRule="auto"/>
        <w:jc w:val="left"/>
      </w:pPr>
      <w:r w:rsidRPr="001F1627">
        <w:rPr>
          <w:color w:val="146568"/>
        </w:rPr>
        <w:t>eDNA assays</w:t>
      </w:r>
    </w:p>
    <w:p w14:paraId="0D169B36" w14:textId="26797613" w:rsidR="0B280B39" w:rsidRDefault="50CC2610" w:rsidP="00E30146">
      <w:pPr>
        <w:pStyle w:val="NMtext"/>
        <w:spacing w:line="360" w:lineRule="auto"/>
      </w:pPr>
      <w:r>
        <w:t>Based on the key outcomes from the pilot study, the soil samples w</w:t>
      </w:r>
      <w:r w:rsidR="390C1DE1">
        <w:t>ere</w:t>
      </w:r>
      <w:r>
        <w:t xml:space="preserve"> analysed using the </w:t>
      </w:r>
      <w:r w:rsidRPr="7B667D58">
        <w:rPr>
          <w:lang w:val="en-US"/>
        </w:rPr>
        <w:t xml:space="preserve">bacteria, fungi, and </w:t>
      </w:r>
      <w:proofErr w:type="gramStart"/>
      <w:r w:rsidRPr="7B667D58">
        <w:rPr>
          <w:lang w:val="en-US"/>
        </w:rPr>
        <w:t>invertebrate</w:t>
      </w:r>
      <w:r w:rsidR="4F5C5955" w:rsidRPr="7B667D58">
        <w:rPr>
          <w:lang w:val="en-US"/>
        </w:rPr>
        <w:t>s</w:t>
      </w:r>
      <w:proofErr w:type="gramEnd"/>
      <w:r>
        <w:t xml:space="preserve"> assays.</w:t>
      </w:r>
      <w:r w:rsidR="117B327C">
        <w:t xml:space="preserve"> Under further consideration </w:t>
      </w:r>
      <w:r w:rsidR="3D7CBD85">
        <w:t>wa</w:t>
      </w:r>
      <w:r w:rsidR="117B327C">
        <w:t xml:space="preserve">s the application of a </w:t>
      </w:r>
      <w:proofErr w:type="spellStart"/>
      <w:proofErr w:type="gramStart"/>
      <w:r w:rsidR="117B327C">
        <w:t>Fungal:Bacterial</w:t>
      </w:r>
      <w:proofErr w:type="spellEnd"/>
      <w:proofErr w:type="gramEnd"/>
      <w:r w:rsidR="117B327C">
        <w:t xml:space="preserve"> qPCR</w:t>
      </w:r>
      <w:r w:rsidR="15536F84">
        <w:t xml:space="preserve"> assay; t</w:t>
      </w:r>
      <w:r w:rsidR="1E046E42">
        <w:t>he ratio of fungal to bacterial abundance. In general, higher fungal to bacteria ratios are associated with more fertile and sustainable soil.</w:t>
      </w:r>
    </w:p>
    <w:p w14:paraId="1FF7D350" w14:textId="2BEE81FF" w:rsidR="00B111D2" w:rsidRPr="00B111D2" w:rsidRDefault="00B111D2" w:rsidP="00E30146">
      <w:pPr>
        <w:pStyle w:val="Heading3"/>
        <w:spacing w:line="360" w:lineRule="auto"/>
        <w:jc w:val="left"/>
      </w:pPr>
      <w:r w:rsidRPr="001F1627">
        <w:rPr>
          <w:color w:val="146568"/>
        </w:rPr>
        <w:t>Caveats</w:t>
      </w:r>
    </w:p>
    <w:p w14:paraId="7E8C3850" w14:textId="64412AC8" w:rsidR="00586F35" w:rsidRDefault="3548DC84" w:rsidP="00E30146">
      <w:pPr>
        <w:spacing w:line="360" w:lineRule="auto"/>
        <w:rPr>
          <w:rFonts w:ascii="Source Sans Pro Light" w:eastAsia="Source Sans Pro Light" w:hAnsi="Source Sans Pro Light" w:cs="Source Sans Pro Light"/>
        </w:rPr>
      </w:pPr>
      <w:r w:rsidRPr="1DF36116">
        <w:rPr>
          <w:rFonts w:ascii="Source Sans Pro Light" w:eastAsia="Source Sans Pro Light" w:hAnsi="Source Sans Pro Light" w:cs="Source Sans Pro Light"/>
        </w:rPr>
        <w:t xml:space="preserve">No unimpacted areas were included in this study. </w:t>
      </w:r>
      <w:r w:rsidR="5D4152FF" w:rsidRPr="1DF36116">
        <w:rPr>
          <w:rFonts w:ascii="Source Sans Pro Light" w:eastAsia="Source Sans Pro Light" w:hAnsi="Source Sans Pro Light" w:cs="Source Sans Pro Light"/>
        </w:rPr>
        <w:t xml:space="preserve">90% of Scottish peatland is degraded, </w:t>
      </w:r>
      <w:r w:rsidR="1EB2F01B" w:rsidRPr="1DF36116">
        <w:rPr>
          <w:rFonts w:ascii="Source Sans Pro Light" w:eastAsia="Source Sans Pro Light" w:hAnsi="Source Sans Pro Light" w:cs="Source Sans Pro Light"/>
        </w:rPr>
        <w:t>and as such</w:t>
      </w:r>
      <w:r w:rsidR="5D4152FF" w:rsidRPr="1DF36116">
        <w:rPr>
          <w:rFonts w:ascii="Source Sans Pro Light" w:eastAsia="Source Sans Pro Light" w:hAnsi="Source Sans Pro Light" w:cs="Source Sans Pro Light"/>
        </w:rPr>
        <w:t>,</w:t>
      </w:r>
      <w:r w:rsidR="5D4152FF" w:rsidRPr="1DF36116">
        <w:rPr>
          <w:rFonts w:ascii="Source Sans Pro Light" w:eastAsia="Source Sans Pro Light" w:hAnsi="Source Sans Pro Light" w:cs="Source Sans Pro Light"/>
          <w:lang w:val="en-US"/>
        </w:rPr>
        <w:t xml:space="preserve"> </w:t>
      </w:r>
      <w:r w:rsidR="69678653" w:rsidRPr="1DF36116">
        <w:rPr>
          <w:rFonts w:ascii="Source Sans Pro Light" w:eastAsia="Source Sans Pro Light" w:hAnsi="Source Sans Pro Light" w:cs="Source Sans Pro Light"/>
          <w:lang w:val="en-US"/>
        </w:rPr>
        <w:t xml:space="preserve">the Peatland ACTION officer was unable to suggest any </w:t>
      </w:r>
      <w:r w:rsidR="5D4152FF" w:rsidRPr="1DF36116">
        <w:rPr>
          <w:rFonts w:ascii="Source Sans Pro Light" w:eastAsia="Source Sans Pro Light" w:hAnsi="Source Sans Pro Light" w:cs="Source Sans Pro Light"/>
          <w:lang w:val="en-US"/>
        </w:rPr>
        <w:t>good/</w:t>
      </w:r>
      <w:r w:rsidR="475C0B4C" w:rsidRPr="1DF36116">
        <w:rPr>
          <w:rFonts w:ascii="Source Sans Pro Light" w:eastAsia="Source Sans Pro Light" w:hAnsi="Source Sans Pro Light" w:cs="Source Sans Pro Light"/>
          <w:lang w:val="en-US"/>
        </w:rPr>
        <w:t xml:space="preserve">unimpacted </w:t>
      </w:r>
      <w:r w:rsidR="5D4152FF" w:rsidRPr="1DF36116">
        <w:rPr>
          <w:rFonts w:ascii="Source Sans Pro Light" w:eastAsia="Source Sans Pro Light" w:hAnsi="Source Sans Pro Light" w:cs="Source Sans Pro Light"/>
          <w:lang w:val="en-US"/>
        </w:rPr>
        <w:t xml:space="preserve">condition peatland </w:t>
      </w:r>
      <w:r w:rsidR="749882E7" w:rsidRPr="1DF36116">
        <w:rPr>
          <w:rFonts w:ascii="Source Sans Pro Light" w:eastAsia="Source Sans Pro Light" w:hAnsi="Source Sans Pro Light" w:cs="Source Sans Pro Light"/>
          <w:lang w:val="en-US"/>
        </w:rPr>
        <w:t>within LLTNP. Furthermore, despite searching while on site, no patches of good/</w:t>
      </w:r>
      <w:r w:rsidR="475C0B4C" w:rsidRPr="1DF36116">
        <w:rPr>
          <w:rFonts w:ascii="Source Sans Pro Light" w:eastAsia="Source Sans Pro Light" w:hAnsi="Source Sans Pro Light" w:cs="Source Sans Pro Light"/>
          <w:lang w:val="en-US"/>
        </w:rPr>
        <w:t>unimpacted</w:t>
      </w:r>
      <w:r w:rsidR="749882E7" w:rsidRPr="1DF36116">
        <w:rPr>
          <w:rFonts w:ascii="Source Sans Pro Light" w:eastAsia="Source Sans Pro Light" w:hAnsi="Source Sans Pro Light" w:cs="Source Sans Pro Light"/>
          <w:lang w:val="en-US"/>
        </w:rPr>
        <w:t xml:space="preserve"> condition peatland</w:t>
      </w:r>
      <w:r w:rsidR="5D4152FF" w:rsidRPr="1DF36116">
        <w:rPr>
          <w:rFonts w:ascii="Source Sans Pro Light" w:eastAsia="Source Sans Pro Light" w:hAnsi="Source Sans Pro Light" w:cs="Source Sans Pro Light"/>
          <w:lang w:val="en-US"/>
        </w:rPr>
        <w:t xml:space="preserve"> w</w:t>
      </w:r>
      <w:r w:rsidR="489E1423" w:rsidRPr="1DF36116">
        <w:rPr>
          <w:rFonts w:ascii="Source Sans Pro Light" w:eastAsia="Source Sans Pro Light" w:hAnsi="Source Sans Pro Light" w:cs="Source Sans Pro Light"/>
          <w:lang w:val="en-US"/>
        </w:rPr>
        <w:t>ere</w:t>
      </w:r>
      <w:r w:rsidR="5D4152FF" w:rsidRPr="1DF36116">
        <w:rPr>
          <w:rFonts w:ascii="Source Sans Pro Light" w:eastAsia="Source Sans Pro Light" w:hAnsi="Source Sans Pro Light" w:cs="Source Sans Pro Light"/>
          <w:lang w:val="en-US"/>
        </w:rPr>
        <w:t xml:space="preserve"> identified at any of the sites.</w:t>
      </w:r>
      <w:r w:rsidR="5D4152FF" w:rsidRPr="1DF36116">
        <w:rPr>
          <w:rFonts w:ascii="Source Sans Pro Light" w:eastAsia="Source Sans Pro Light" w:hAnsi="Source Sans Pro Light" w:cs="Source Sans Pro Light"/>
        </w:rPr>
        <w:t xml:space="preserve"> </w:t>
      </w:r>
      <w:r w:rsidR="1A98426A" w:rsidRPr="1DF36116">
        <w:rPr>
          <w:rFonts w:ascii="Source Sans Pro Light" w:eastAsia="Source Sans Pro Light" w:hAnsi="Source Sans Pro Light" w:cs="Source Sans Pro Light"/>
        </w:rPr>
        <w:t xml:space="preserve">At </w:t>
      </w:r>
      <w:r w:rsidR="51E6F971" w:rsidRPr="1DF36116">
        <w:rPr>
          <w:rFonts w:ascii="Source Sans Pro Light" w:eastAsia="Source Sans Pro Light" w:hAnsi="Source Sans Pro Light" w:cs="Source Sans Pro Light"/>
        </w:rPr>
        <w:t>some</w:t>
      </w:r>
      <w:r w:rsidR="1A98426A" w:rsidRPr="1DF36116">
        <w:rPr>
          <w:rFonts w:ascii="Source Sans Pro Light" w:eastAsia="Source Sans Pro Light" w:hAnsi="Source Sans Pro Light" w:cs="Source Sans Pro Light"/>
        </w:rPr>
        <w:t xml:space="preserve"> locations, the moisture/texture of the peat made it impossible to extract cores</w:t>
      </w:r>
      <w:r w:rsidR="4ECBB5DA" w:rsidRPr="1DF36116">
        <w:rPr>
          <w:rFonts w:ascii="Source Sans Pro Light" w:eastAsia="Source Sans Pro Light" w:hAnsi="Source Sans Pro Light" w:cs="Source Sans Pro Light"/>
        </w:rPr>
        <w:t xml:space="preserve">. We therefore continued along the channels until we encountered an area where cores could be </w:t>
      </w:r>
      <w:r w:rsidR="58094B74" w:rsidRPr="1DF36116">
        <w:rPr>
          <w:rFonts w:ascii="Source Sans Pro Light" w:eastAsia="Source Sans Pro Light" w:hAnsi="Source Sans Pro Light" w:cs="Source Sans Pro Light"/>
        </w:rPr>
        <w:t>extracted,</w:t>
      </w:r>
      <w:r w:rsidR="4ECBB5DA" w:rsidRPr="1DF36116">
        <w:rPr>
          <w:rFonts w:ascii="Source Sans Pro Light" w:eastAsia="Source Sans Pro Light" w:hAnsi="Source Sans Pro Light" w:cs="Source Sans Pro Light"/>
        </w:rPr>
        <w:t xml:space="preserve"> and plots were situated accordingly.</w:t>
      </w:r>
    </w:p>
    <w:p w14:paraId="5D92B1EA" w14:textId="30F13F82" w:rsidR="000474FA" w:rsidRPr="00E30146" w:rsidRDefault="2A3C3467" w:rsidP="00E30146">
      <w:pPr>
        <w:spacing w:line="360" w:lineRule="auto"/>
        <w:rPr>
          <w:rFonts w:ascii="Source Sans Pro Light" w:eastAsia="Source Sans Pro Light" w:hAnsi="Source Sans Pro Light" w:cs="Source Sans Pro Light"/>
        </w:rPr>
      </w:pPr>
      <w:r w:rsidRPr="00E30146">
        <w:rPr>
          <w:rFonts w:ascii="Source Sans Pro Light" w:eastAsia="Source Sans Pro Light" w:hAnsi="Source Sans Pro Light" w:cs="Source Sans Pro Light"/>
          <w:b/>
          <w:bCs/>
          <w:lang w:val="en-US"/>
        </w:rPr>
        <w:t>Table 4</w:t>
      </w:r>
      <w:r w:rsidRPr="00E30146">
        <w:rPr>
          <w:rFonts w:ascii="Source Sans Pro Light" w:eastAsia="Source Sans Pro Light" w:hAnsi="Source Sans Pro Light" w:cs="Source Sans Pro Light"/>
          <w:lang w:val="en-US"/>
        </w:rPr>
        <w:t xml:space="preserve">: Overview of </w:t>
      </w:r>
      <w:r w:rsidR="50F5441E" w:rsidRPr="00E30146">
        <w:rPr>
          <w:rFonts w:ascii="Source Sans Pro Light" w:eastAsia="Source Sans Pro Light" w:hAnsi="Source Sans Pro Light" w:cs="Source Sans Pro Light"/>
        </w:rPr>
        <w:t>designations of conservation importance and protected status</w:t>
      </w:r>
      <w:r w:rsidR="02E5B302" w:rsidRPr="00E30146">
        <w:rPr>
          <w:rFonts w:ascii="Source Sans Pro Light" w:eastAsia="Source Sans Pro Light" w:hAnsi="Source Sans Pro Light" w:cs="Source Sans Pro Light"/>
        </w:rPr>
        <w:t xml:space="preserve"> for each of the sampled locations of all four habitats</w:t>
      </w:r>
      <w:r w:rsidR="63517750" w:rsidRPr="00E30146">
        <w:rPr>
          <w:rFonts w:ascii="Source Sans Pro Light" w:eastAsia="Source Sans Pro Light" w:hAnsi="Source Sans Pro Light" w:cs="Source Sans Pro Light"/>
        </w:rPr>
        <w:t xml:space="preserve">. Green: type and name of </w:t>
      </w:r>
      <w:r w:rsidR="1DA892E5" w:rsidRPr="00E30146">
        <w:rPr>
          <w:rFonts w:ascii="Source Sans Pro Light" w:eastAsia="Source Sans Pro Light" w:hAnsi="Source Sans Pro Light" w:cs="Source Sans Pro Light"/>
        </w:rPr>
        <w:t>designated area, Red: site has no special designation</w:t>
      </w:r>
      <w:r w:rsidR="0014119C">
        <w:rPr>
          <w:rFonts w:ascii="Source Sans Pro Light" w:eastAsia="Source Sans Pro Light" w:hAnsi="Source Sans Pro Light" w:cs="Source Sans Pro Light"/>
        </w:rPr>
        <w:t>.</w:t>
      </w:r>
    </w:p>
    <w:tbl>
      <w:tblPr>
        <w:tblStyle w:val="TableGrid"/>
        <w:tblpPr w:leftFromText="180" w:rightFromText="180" w:vertAnchor="text" w:horzAnchor="margin" w:tblpY="258"/>
        <w:tblW w:w="9012" w:type="dxa"/>
        <w:tblLayout w:type="fixed"/>
        <w:tblLook w:val="04A0" w:firstRow="1" w:lastRow="0" w:firstColumn="1" w:lastColumn="0" w:noHBand="0" w:noVBand="1"/>
        <w:tblCaption w:val="Overview of designations of conservation importance and protected status for each of the sampled locations of all four habitats. Green: type and name of designated area, Red: site has no special designation."/>
      </w:tblPr>
      <w:tblGrid>
        <w:gridCol w:w="1502"/>
        <w:gridCol w:w="1502"/>
        <w:gridCol w:w="1502"/>
        <w:gridCol w:w="1502"/>
        <w:gridCol w:w="1502"/>
        <w:gridCol w:w="1502"/>
      </w:tblGrid>
      <w:tr w:rsidR="000474FA" w:rsidRPr="008E3494" w14:paraId="05EAB1BB" w14:textId="77777777" w:rsidTr="00B27FC9">
        <w:trPr>
          <w:cantSplit/>
          <w:trHeight w:val="300"/>
          <w:tblHeader/>
        </w:trPr>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7F0CA74E" w14:textId="7D81C3AA" w:rsidR="000474FA" w:rsidRPr="008E3494" w:rsidRDefault="000474FA" w:rsidP="000474FA">
            <w:pPr>
              <w:rPr>
                <w:b/>
                <w:bCs/>
                <w:color w:val="000000" w:themeColor="text1"/>
                <w:sz w:val="16"/>
                <w:szCs w:val="16"/>
              </w:rPr>
            </w:pPr>
            <w:r w:rsidRPr="008E3494">
              <w:rPr>
                <w:b/>
                <w:bCs/>
                <w:color w:val="000000" w:themeColor="text1"/>
                <w:sz w:val="16"/>
                <w:szCs w:val="16"/>
              </w:rPr>
              <w:t>S</w:t>
            </w:r>
            <w:r>
              <w:rPr>
                <w:b/>
                <w:bCs/>
                <w:color w:val="000000" w:themeColor="text1"/>
                <w:sz w:val="16"/>
                <w:szCs w:val="16"/>
              </w:rPr>
              <w:t>ite</w:t>
            </w:r>
            <w:r w:rsidRPr="008E3494">
              <w:rPr>
                <w:b/>
                <w:bCs/>
                <w:color w:val="000000" w:themeColor="text1"/>
                <w:sz w:val="16"/>
                <w:szCs w:val="16"/>
              </w:rPr>
              <w:t xml:space="preserve"> Name</w:t>
            </w:r>
          </w:p>
        </w:tc>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237B5ADE"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Sites of Special Scientific Interest (SSSI)</w:t>
            </w:r>
          </w:p>
        </w:tc>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4E59B01E"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Special Areas of Conservation (SAC)</w:t>
            </w:r>
          </w:p>
        </w:tc>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61C654F3"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Special</w:t>
            </w:r>
          </w:p>
          <w:p w14:paraId="10B5D741"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Protection Areas</w:t>
            </w:r>
          </w:p>
        </w:tc>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2B0F9E73"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National</w:t>
            </w:r>
          </w:p>
          <w:p w14:paraId="113E6058"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Parks</w:t>
            </w:r>
          </w:p>
        </w:tc>
        <w:tc>
          <w:tcPr>
            <w:tcW w:w="1502" w:type="dxa"/>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2102DD26"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Marine Protected Areas (MPA)</w:t>
            </w:r>
          </w:p>
        </w:tc>
      </w:tr>
      <w:tr w:rsidR="000474FA" w:rsidRPr="008E3494" w14:paraId="7E21925F" w14:textId="77777777" w:rsidTr="00B27FC9">
        <w:trPr>
          <w:cantSplit/>
          <w:trHeight w:val="300"/>
        </w:trPr>
        <w:tc>
          <w:tcPr>
            <w:tcW w:w="9012" w:type="dxa"/>
            <w:gridSpan w:val="6"/>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17B10BE2" w14:textId="77777777" w:rsidR="000474FA" w:rsidRPr="008E3494" w:rsidRDefault="000474FA" w:rsidP="000474FA">
            <w:pPr>
              <w:jc w:val="center"/>
              <w:rPr>
                <w:b/>
                <w:bCs/>
                <w:color w:val="000000" w:themeColor="text1"/>
                <w:sz w:val="16"/>
                <w:szCs w:val="16"/>
              </w:rPr>
            </w:pPr>
            <w:r w:rsidRPr="008E3494">
              <w:rPr>
                <w:b/>
                <w:bCs/>
                <w:color w:val="000000" w:themeColor="text1"/>
                <w:sz w:val="16"/>
                <w:szCs w:val="16"/>
              </w:rPr>
              <w:t>Freshwater Sites</w:t>
            </w:r>
          </w:p>
        </w:tc>
      </w:tr>
      <w:tr w:rsidR="000474FA" w:rsidRPr="008E3494" w14:paraId="14D9DB68"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68F94C55"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Arkaig</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EF2429A" w14:textId="77777777" w:rsidR="000474FA" w:rsidRPr="008E3494" w:rsidRDefault="000474FA" w:rsidP="000474FA">
            <w:pPr>
              <w:jc w:val="center"/>
              <w:rPr>
                <w:color w:val="000000" w:themeColor="text1"/>
                <w:sz w:val="16"/>
                <w:szCs w:val="16"/>
              </w:rPr>
            </w:pPr>
            <w:r w:rsidRPr="008E3494">
              <w:rPr>
                <w:color w:val="000000" w:themeColor="text1"/>
                <w:sz w:val="16"/>
                <w:szCs w:val="16"/>
              </w:rPr>
              <w:t xml:space="preserve">Loch </w:t>
            </w:r>
            <w:proofErr w:type="spellStart"/>
            <w:r w:rsidRPr="008E3494">
              <w:rPr>
                <w:color w:val="000000" w:themeColor="text1"/>
                <w:sz w:val="16"/>
                <w:szCs w:val="16"/>
              </w:rPr>
              <w:t>Arkaig</w:t>
            </w:r>
            <w:proofErr w:type="spellEnd"/>
            <w:r w:rsidRPr="008E3494">
              <w:rPr>
                <w:color w:val="000000" w:themeColor="text1"/>
                <w:sz w:val="16"/>
                <w:szCs w:val="16"/>
              </w:rPr>
              <w:t xml:space="preserve"> Pinewood (part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EF1F31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307E82A"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1626441"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6ACF903"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87731DD"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04C2ED2A" w14:textId="77777777" w:rsidR="000474FA" w:rsidRPr="008E3494" w:rsidRDefault="000474FA" w:rsidP="000474FA">
            <w:pPr>
              <w:jc w:val="center"/>
              <w:rPr>
                <w:sz w:val="16"/>
                <w:szCs w:val="16"/>
              </w:rPr>
            </w:pPr>
            <w:r w:rsidRPr="008E3494">
              <w:rPr>
                <w:sz w:val="16"/>
                <w:szCs w:val="16"/>
              </w:rPr>
              <w:t>Loch Tulla</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5112991" w14:textId="77777777" w:rsidR="000474FA" w:rsidRPr="008E3494" w:rsidRDefault="000474FA" w:rsidP="000474FA">
            <w:pPr>
              <w:jc w:val="center"/>
              <w:rPr>
                <w:color w:val="000000" w:themeColor="text1"/>
                <w:sz w:val="16"/>
                <w:szCs w:val="16"/>
              </w:rPr>
            </w:pPr>
            <w:r w:rsidRPr="008E3494">
              <w:rPr>
                <w:color w:val="000000" w:themeColor="text1"/>
                <w:sz w:val="16"/>
                <w:szCs w:val="16"/>
              </w:rPr>
              <w:t>Doire Darach (part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E747A31"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5806D7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AF4228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2DD8D02"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10A9575"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5FC09E3D" w14:textId="77777777" w:rsidR="000474FA" w:rsidRPr="008E3494" w:rsidRDefault="000474FA" w:rsidP="000474FA">
            <w:pPr>
              <w:jc w:val="center"/>
              <w:rPr>
                <w:sz w:val="16"/>
                <w:szCs w:val="16"/>
              </w:rPr>
            </w:pPr>
            <w:r w:rsidRPr="008E3494">
              <w:rPr>
                <w:sz w:val="16"/>
                <w:szCs w:val="16"/>
              </w:rPr>
              <w:lastRenderedPageBreak/>
              <w:t xml:space="preserve">Loch </w:t>
            </w:r>
            <w:proofErr w:type="spellStart"/>
            <w:r w:rsidRPr="008E3494">
              <w:rPr>
                <w:sz w:val="16"/>
                <w:szCs w:val="16"/>
              </w:rPr>
              <w:t>Scammadale</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B836868"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B49620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942974F"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AB399C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71F263B"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66214A8"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0E144BE6"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Doilet</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BB07858"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C059960"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DD9F27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D3752A3"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E6A12DA"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1908E953"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7BBF343D" w14:textId="77777777" w:rsidR="000474FA" w:rsidRPr="008E3494" w:rsidRDefault="000474FA" w:rsidP="000474FA">
            <w:pPr>
              <w:jc w:val="center"/>
              <w:rPr>
                <w:sz w:val="16"/>
                <w:szCs w:val="16"/>
              </w:rPr>
            </w:pPr>
            <w:r w:rsidRPr="008E3494">
              <w:rPr>
                <w:sz w:val="16"/>
                <w:szCs w:val="16"/>
              </w:rPr>
              <w:t>Loch Voil</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714405BD" w14:textId="77777777" w:rsidR="000474FA" w:rsidRPr="008E3494" w:rsidRDefault="000474FA" w:rsidP="000474FA">
            <w:pPr>
              <w:jc w:val="center"/>
              <w:rPr>
                <w:color w:val="000000" w:themeColor="text1"/>
                <w:sz w:val="16"/>
                <w:szCs w:val="16"/>
              </w:rPr>
            </w:pPr>
            <w:proofErr w:type="spellStart"/>
            <w:r w:rsidRPr="008E3494">
              <w:rPr>
                <w:color w:val="000000" w:themeColor="text1"/>
                <w:sz w:val="16"/>
                <w:szCs w:val="16"/>
              </w:rPr>
              <w:t>Stronvar</w:t>
            </w:r>
            <w:proofErr w:type="spellEnd"/>
            <w:r w:rsidRPr="008E3494">
              <w:rPr>
                <w:color w:val="000000" w:themeColor="text1"/>
                <w:sz w:val="16"/>
                <w:szCs w:val="16"/>
              </w:rPr>
              <w:t xml:space="preserve"> Marshes (small part of the loc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99D0DFB" w14:textId="77777777" w:rsidR="000474FA" w:rsidRPr="008E3494" w:rsidRDefault="000474FA" w:rsidP="000474FA">
            <w:pPr>
              <w:jc w:val="center"/>
              <w:rPr>
                <w:color w:val="000000" w:themeColor="text1"/>
                <w:sz w:val="16"/>
                <w:szCs w:val="16"/>
              </w:rPr>
            </w:pPr>
            <w:r w:rsidRPr="008E3494">
              <w:rPr>
                <w:color w:val="000000" w:themeColor="text1"/>
                <w:sz w:val="16"/>
                <w:szCs w:val="16"/>
              </w:rPr>
              <w:t xml:space="preserve">River </w:t>
            </w:r>
            <w:proofErr w:type="spellStart"/>
            <w:r w:rsidRPr="008E3494">
              <w:rPr>
                <w:color w:val="000000" w:themeColor="text1"/>
                <w:sz w:val="16"/>
                <w:szCs w:val="16"/>
              </w:rPr>
              <w:t>Teith</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92E4CCB"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0044F632"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0A585BF"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30A1AEA"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05EBDD76"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Eilt</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49BB635"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4A9EDE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2618071E" w14:textId="77777777" w:rsidR="000474FA" w:rsidRPr="008E3494" w:rsidRDefault="000474FA" w:rsidP="000474FA">
            <w:pPr>
              <w:jc w:val="center"/>
              <w:rPr>
                <w:color w:val="000000" w:themeColor="text1"/>
                <w:sz w:val="16"/>
                <w:szCs w:val="16"/>
              </w:rPr>
            </w:pPr>
            <w:proofErr w:type="spellStart"/>
            <w:r w:rsidRPr="008E3494">
              <w:rPr>
                <w:color w:val="000000" w:themeColor="text1"/>
                <w:sz w:val="16"/>
                <w:szCs w:val="16"/>
              </w:rPr>
              <w:t>Moidart</w:t>
            </w:r>
            <w:proofErr w:type="spellEnd"/>
            <w:r w:rsidRPr="008E3494">
              <w:rPr>
                <w:color w:val="000000" w:themeColor="text1"/>
                <w:sz w:val="16"/>
                <w:szCs w:val="16"/>
              </w:rPr>
              <w:t xml:space="preserve"> and </w:t>
            </w:r>
            <w:proofErr w:type="spellStart"/>
            <w:r w:rsidRPr="008E3494">
              <w:rPr>
                <w:color w:val="000000" w:themeColor="text1"/>
                <w:sz w:val="16"/>
                <w:szCs w:val="16"/>
              </w:rPr>
              <w:t>Ardgour</w:t>
            </w:r>
            <w:proofErr w:type="spellEnd"/>
            <w:r w:rsidRPr="008E3494">
              <w:rPr>
                <w:color w:val="000000" w:themeColor="text1"/>
                <w:sz w:val="16"/>
                <w:szCs w:val="16"/>
              </w:rPr>
              <w:t>, area around the loch</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2D5C1B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D75960B"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309DD5D3"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35B7313D"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Avich</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FE8CDC6"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12B02E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A1AB620"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DC9C68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0D25899"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32422D46"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3220DD3D" w14:textId="77777777" w:rsidR="000474FA" w:rsidRPr="008E3494" w:rsidRDefault="000474FA" w:rsidP="000474FA">
            <w:pPr>
              <w:jc w:val="center"/>
              <w:rPr>
                <w:sz w:val="16"/>
                <w:szCs w:val="16"/>
              </w:rPr>
            </w:pPr>
            <w:r w:rsidRPr="008E3494">
              <w:rPr>
                <w:sz w:val="16"/>
                <w:szCs w:val="16"/>
              </w:rPr>
              <w:t>Loch Lomond (N)</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1D441FB"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6F40556"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A7D9533"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ED1A104"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B1AE7F9"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38C47C7"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2FCFACE6" w14:textId="77777777" w:rsidR="000474FA" w:rsidRPr="008E3494" w:rsidRDefault="000474FA" w:rsidP="000474FA">
            <w:pPr>
              <w:jc w:val="center"/>
              <w:rPr>
                <w:sz w:val="16"/>
                <w:szCs w:val="16"/>
              </w:rPr>
            </w:pPr>
            <w:r w:rsidRPr="008E3494">
              <w:rPr>
                <w:sz w:val="16"/>
                <w:szCs w:val="16"/>
              </w:rPr>
              <w:t>Loch Lomond (S)</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D28BE8F"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2F2346F9"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77667BD2" w14:textId="77777777" w:rsidR="000474FA" w:rsidRPr="008E3494" w:rsidRDefault="000474FA" w:rsidP="000474FA">
            <w:pPr>
              <w:jc w:val="center"/>
              <w:rPr>
                <w:color w:val="000000" w:themeColor="text1"/>
                <w:sz w:val="16"/>
                <w:szCs w:val="16"/>
              </w:rPr>
            </w:pPr>
            <w:r w:rsidRPr="008E3494">
              <w:rPr>
                <w:color w:val="000000" w:themeColor="text1"/>
                <w:sz w:val="16"/>
                <w:szCs w:val="16"/>
              </w:rPr>
              <w:t>LLTNP, parts of the catchment</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1A91E6D"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0010E3E"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79E99344"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37AA5C4F"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Achray</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DA41353"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A861BB6" w14:textId="77777777" w:rsidR="000474FA" w:rsidRPr="008E3494" w:rsidRDefault="000474FA" w:rsidP="000474FA">
            <w:pPr>
              <w:jc w:val="center"/>
              <w:rPr>
                <w:color w:val="000000" w:themeColor="text1"/>
                <w:sz w:val="16"/>
                <w:szCs w:val="16"/>
              </w:rPr>
            </w:pPr>
            <w:r w:rsidRPr="008E3494">
              <w:rPr>
                <w:color w:val="000000" w:themeColor="text1"/>
                <w:sz w:val="16"/>
                <w:szCs w:val="16"/>
              </w:rPr>
              <w:t xml:space="preserve">River </w:t>
            </w:r>
            <w:proofErr w:type="spellStart"/>
            <w:r w:rsidRPr="008E3494">
              <w:rPr>
                <w:color w:val="000000" w:themeColor="text1"/>
                <w:sz w:val="16"/>
                <w:szCs w:val="16"/>
              </w:rPr>
              <w:t>Teith</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5E1F6AC"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08C1115C"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1C3A6F9"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9BCAF06"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10C39ECD" w14:textId="77777777" w:rsidR="000474FA" w:rsidRPr="008E3494" w:rsidRDefault="000474FA" w:rsidP="000474FA">
            <w:pPr>
              <w:jc w:val="center"/>
              <w:rPr>
                <w:sz w:val="16"/>
                <w:szCs w:val="16"/>
              </w:rPr>
            </w:pPr>
            <w:r w:rsidRPr="008E3494">
              <w:rPr>
                <w:sz w:val="16"/>
                <w:szCs w:val="16"/>
              </w:rPr>
              <w:t xml:space="preserve">Loch </w:t>
            </w:r>
            <w:proofErr w:type="spellStart"/>
            <w:r w:rsidRPr="008E3494">
              <w:rPr>
                <w:sz w:val="16"/>
                <w:szCs w:val="16"/>
              </w:rPr>
              <w:t>Lubnaig</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BAFE521" w14:textId="77777777" w:rsidR="000474FA" w:rsidRPr="008E3494" w:rsidRDefault="000474FA" w:rsidP="000474FA">
            <w:pPr>
              <w:jc w:val="center"/>
              <w:rPr>
                <w:color w:val="000000" w:themeColor="text1"/>
                <w:sz w:val="16"/>
                <w:szCs w:val="16"/>
              </w:rPr>
            </w:pPr>
            <w:r w:rsidRPr="008E3494">
              <w:rPr>
                <w:color w:val="000000" w:themeColor="text1"/>
                <w:sz w:val="16"/>
                <w:szCs w:val="16"/>
              </w:rPr>
              <w:t xml:space="preserve">Loch </w:t>
            </w:r>
            <w:proofErr w:type="spellStart"/>
            <w:r w:rsidRPr="008E3494">
              <w:rPr>
                <w:color w:val="000000" w:themeColor="text1"/>
                <w:sz w:val="16"/>
                <w:szCs w:val="16"/>
              </w:rPr>
              <w:t>Lubnaig</w:t>
            </w:r>
            <w:proofErr w:type="spellEnd"/>
            <w:r w:rsidRPr="008E3494">
              <w:rPr>
                <w:color w:val="000000" w:themeColor="text1"/>
                <w:sz w:val="16"/>
                <w:szCs w:val="16"/>
              </w:rPr>
              <w:t xml:space="preserve"> Marshes, small part of the loc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65F607D7" w14:textId="77777777" w:rsidR="000474FA" w:rsidRPr="008E3494" w:rsidRDefault="000474FA" w:rsidP="000474FA">
            <w:pPr>
              <w:jc w:val="center"/>
              <w:rPr>
                <w:color w:val="000000" w:themeColor="text1"/>
                <w:sz w:val="16"/>
                <w:szCs w:val="16"/>
              </w:rPr>
            </w:pPr>
            <w:r w:rsidRPr="008E3494">
              <w:rPr>
                <w:color w:val="000000" w:themeColor="text1"/>
                <w:sz w:val="16"/>
                <w:szCs w:val="16"/>
              </w:rPr>
              <w:t xml:space="preserve">River </w:t>
            </w:r>
            <w:proofErr w:type="spellStart"/>
            <w:r w:rsidRPr="008E3494">
              <w:rPr>
                <w:color w:val="000000" w:themeColor="text1"/>
                <w:sz w:val="16"/>
                <w:szCs w:val="16"/>
              </w:rPr>
              <w:t>Teith</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A97AFAE"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183B6142"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90ED98C"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37ED9BD5"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26932085" w14:textId="77777777" w:rsidR="000474FA" w:rsidRPr="008E3494" w:rsidRDefault="000474FA" w:rsidP="000474FA">
            <w:pPr>
              <w:jc w:val="center"/>
              <w:rPr>
                <w:sz w:val="16"/>
                <w:szCs w:val="16"/>
              </w:rPr>
            </w:pPr>
            <w:r w:rsidRPr="008E3494">
              <w:rPr>
                <w:sz w:val="16"/>
                <w:szCs w:val="16"/>
              </w:rPr>
              <w:t>Loch Ard</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5534FA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823A27F"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A1D9A1C"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CADF1F2"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827BF95"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7B7D03E5"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31801904" w14:textId="77777777" w:rsidR="000474FA" w:rsidRPr="008E3494" w:rsidRDefault="000474FA" w:rsidP="000474FA">
            <w:pPr>
              <w:jc w:val="center"/>
              <w:rPr>
                <w:sz w:val="16"/>
                <w:szCs w:val="16"/>
              </w:rPr>
            </w:pPr>
            <w:r w:rsidRPr="008E3494">
              <w:rPr>
                <w:sz w:val="16"/>
                <w:szCs w:val="16"/>
              </w:rPr>
              <w:t>Lake of Menteit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1A4C71BE" w14:textId="77777777" w:rsidR="000474FA" w:rsidRPr="008E3494" w:rsidRDefault="000474FA" w:rsidP="000474FA">
            <w:pPr>
              <w:jc w:val="center"/>
              <w:rPr>
                <w:color w:val="000000" w:themeColor="text1"/>
                <w:sz w:val="16"/>
                <w:szCs w:val="16"/>
              </w:rPr>
            </w:pPr>
            <w:r w:rsidRPr="008E3494">
              <w:rPr>
                <w:color w:val="000000" w:themeColor="text1"/>
                <w:sz w:val="16"/>
                <w:szCs w:val="16"/>
              </w:rPr>
              <w:t>Lake of Menteith</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1B43DD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AB56DAB"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1D3D3009"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F689DDD"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66CD067F"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060B5584" w14:textId="77777777" w:rsidR="000474FA" w:rsidRPr="008E3494" w:rsidRDefault="000474FA" w:rsidP="000474FA">
            <w:pPr>
              <w:jc w:val="center"/>
              <w:rPr>
                <w:sz w:val="16"/>
                <w:szCs w:val="16"/>
              </w:rPr>
            </w:pPr>
            <w:r w:rsidRPr="008E3494">
              <w:rPr>
                <w:sz w:val="16"/>
                <w:szCs w:val="16"/>
              </w:rPr>
              <w:t>Loch Chon</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BDC5D06"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FE9B89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45BA48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AC33B1C"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EBF953D"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3451B66C"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627F1EF6" w14:textId="77777777" w:rsidR="000474FA" w:rsidRPr="008E3494" w:rsidRDefault="000474FA" w:rsidP="000474FA">
            <w:pPr>
              <w:jc w:val="center"/>
              <w:rPr>
                <w:sz w:val="16"/>
                <w:szCs w:val="16"/>
              </w:rPr>
            </w:pPr>
            <w:r w:rsidRPr="008E3494">
              <w:rPr>
                <w:sz w:val="16"/>
                <w:szCs w:val="16"/>
              </w:rPr>
              <w:t>Castle Semple Loc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1D3A1A1" w14:textId="77777777" w:rsidR="000474FA" w:rsidRPr="008E3494" w:rsidRDefault="000474FA" w:rsidP="000474FA">
            <w:pPr>
              <w:jc w:val="center"/>
              <w:rPr>
                <w:color w:val="000000" w:themeColor="text1"/>
                <w:sz w:val="16"/>
                <w:szCs w:val="16"/>
              </w:rPr>
            </w:pPr>
            <w:r w:rsidRPr="008E3494">
              <w:rPr>
                <w:color w:val="000000" w:themeColor="text1"/>
                <w:sz w:val="16"/>
                <w:szCs w:val="16"/>
              </w:rPr>
              <w:t>Castle Semple and Barr Lochs</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EEC644B"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DD08408"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366319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2899CD0"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7538986B" w14:textId="77777777" w:rsidTr="00B27FC9">
        <w:trPr>
          <w:cantSplit/>
          <w:trHeight w:val="351"/>
        </w:trPr>
        <w:tc>
          <w:tcPr>
            <w:tcW w:w="9012" w:type="dxa"/>
            <w:gridSpan w:val="6"/>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3DD0256D" w14:textId="77777777" w:rsidR="000474FA" w:rsidRPr="008E3494" w:rsidRDefault="000474FA" w:rsidP="000474FA">
            <w:pPr>
              <w:jc w:val="center"/>
              <w:rPr>
                <w:b/>
                <w:bCs/>
                <w:sz w:val="16"/>
                <w:szCs w:val="16"/>
              </w:rPr>
            </w:pPr>
            <w:r w:rsidRPr="008E3494">
              <w:rPr>
                <w:b/>
                <w:bCs/>
                <w:sz w:val="16"/>
                <w:szCs w:val="16"/>
              </w:rPr>
              <w:t>Marine Sites</w:t>
            </w:r>
          </w:p>
        </w:tc>
      </w:tr>
      <w:tr w:rsidR="000474FA" w:rsidRPr="008E3494" w14:paraId="76CFED05"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173C2833" w14:textId="77777777" w:rsidR="000474FA" w:rsidRPr="008E3494" w:rsidRDefault="000474FA" w:rsidP="000474FA">
            <w:pPr>
              <w:jc w:val="center"/>
              <w:rPr>
                <w:sz w:val="16"/>
                <w:szCs w:val="16"/>
              </w:rPr>
            </w:pPr>
            <w:r w:rsidRPr="008E3494">
              <w:rPr>
                <w:sz w:val="16"/>
                <w:szCs w:val="16"/>
              </w:rPr>
              <w:t>Loch Goil</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9DEF295"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90D37F6"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B28BFB2"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54ED5B9"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2C69EDAE" w14:textId="77777777" w:rsidR="000474FA" w:rsidRPr="008E3494" w:rsidRDefault="000474FA" w:rsidP="000474FA">
            <w:pPr>
              <w:jc w:val="center"/>
              <w:rPr>
                <w:color w:val="000000" w:themeColor="text1"/>
                <w:sz w:val="16"/>
                <w:szCs w:val="16"/>
              </w:rPr>
            </w:pPr>
            <w:r w:rsidRPr="008E3494">
              <w:rPr>
                <w:color w:val="000000" w:themeColor="text1"/>
                <w:sz w:val="16"/>
                <w:szCs w:val="16"/>
              </w:rPr>
              <w:t>Upper Loch Fyne and Loch Goil</w:t>
            </w:r>
          </w:p>
        </w:tc>
      </w:tr>
      <w:tr w:rsidR="000474FA" w:rsidRPr="008E3494" w14:paraId="66317D0B"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21C4DD97" w14:textId="77777777" w:rsidR="000474FA" w:rsidRPr="008E3494" w:rsidRDefault="000474FA" w:rsidP="000474FA">
            <w:pPr>
              <w:jc w:val="center"/>
              <w:rPr>
                <w:sz w:val="16"/>
                <w:szCs w:val="16"/>
              </w:rPr>
            </w:pPr>
            <w:r w:rsidRPr="008E3494">
              <w:rPr>
                <w:sz w:val="16"/>
                <w:szCs w:val="16"/>
              </w:rPr>
              <w:t>Loch Long</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875BE9A"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81DDE21"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CDF7D11"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4CDD05E"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6BF5BCC"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2474119B" w14:textId="77777777" w:rsidTr="00B27FC9">
        <w:trPr>
          <w:cantSplit/>
          <w:trHeight w:val="381"/>
        </w:trPr>
        <w:tc>
          <w:tcPr>
            <w:tcW w:w="9012" w:type="dxa"/>
            <w:gridSpan w:val="6"/>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13970A55" w14:textId="77777777" w:rsidR="000474FA" w:rsidRPr="008E3494" w:rsidRDefault="000474FA" w:rsidP="000474FA">
            <w:pPr>
              <w:jc w:val="center"/>
              <w:rPr>
                <w:b/>
                <w:bCs/>
                <w:sz w:val="16"/>
                <w:szCs w:val="16"/>
              </w:rPr>
            </w:pPr>
            <w:r w:rsidRPr="008E3494">
              <w:rPr>
                <w:b/>
                <w:bCs/>
                <w:sz w:val="16"/>
                <w:szCs w:val="16"/>
              </w:rPr>
              <w:t xml:space="preserve"> Woodland Sites </w:t>
            </w:r>
          </w:p>
        </w:tc>
      </w:tr>
      <w:tr w:rsidR="000474FA" w:rsidRPr="008E3494" w14:paraId="69496C87"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13D44007" w14:textId="77777777" w:rsidR="000474FA" w:rsidRPr="008E3494" w:rsidRDefault="000474FA" w:rsidP="000474FA">
            <w:pPr>
              <w:jc w:val="center"/>
              <w:rPr>
                <w:sz w:val="16"/>
                <w:szCs w:val="16"/>
              </w:rPr>
            </w:pPr>
            <w:proofErr w:type="spellStart"/>
            <w:r w:rsidRPr="008E3494">
              <w:rPr>
                <w:sz w:val="16"/>
                <w:szCs w:val="16"/>
              </w:rPr>
              <w:t>Coille</w:t>
            </w:r>
            <w:proofErr w:type="spellEnd"/>
            <w:r w:rsidRPr="008E3494">
              <w:rPr>
                <w:sz w:val="16"/>
                <w:szCs w:val="16"/>
              </w:rPr>
              <w:t xml:space="preserve"> Ruig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0A9026A" w14:textId="77777777" w:rsidR="000474FA" w:rsidRPr="008E3494" w:rsidRDefault="000474FA" w:rsidP="000474FA">
            <w:pPr>
              <w:jc w:val="center"/>
              <w:rPr>
                <w:color w:val="000000" w:themeColor="text1"/>
                <w:sz w:val="16"/>
                <w:szCs w:val="16"/>
              </w:rPr>
            </w:pPr>
            <w:r w:rsidRPr="008E3494">
              <w:rPr>
                <w:color w:val="000000" w:themeColor="text1"/>
                <w:sz w:val="16"/>
                <w:szCs w:val="16"/>
              </w:rPr>
              <w:t>Glen Affric</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7ECE8D59" w14:textId="77777777" w:rsidR="000474FA" w:rsidRPr="008E3494" w:rsidRDefault="000474FA" w:rsidP="000474FA">
            <w:pPr>
              <w:jc w:val="center"/>
              <w:rPr>
                <w:color w:val="000000" w:themeColor="text1"/>
                <w:sz w:val="16"/>
                <w:szCs w:val="16"/>
              </w:rPr>
            </w:pPr>
            <w:r w:rsidRPr="008E3494">
              <w:rPr>
                <w:color w:val="000000" w:themeColor="text1"/>
                <w:sz w:val="16"/>
                <w:szCs w:val="16"/>
              </w:rPr>
              <w:t>Strathglass Complex</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5117E4D"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B272A4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88D2175"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028187B"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40D56DE1" w14:textId="77777777" w:rsidR="000474FA" w:rsidRPr="008E3494" w:rsidRDefault="000474FA" w:rsidP="000474FA">
            <w:pPr>
              <w:jc w:val="center"/>
              <w:rPr>
                <w:sz w:val="16"/>
                <w:szCs w:val="16"/>
              </w:rPr>
            </w:pPr>
            <w:proofErr w:type="spellStart"/>
            <w:r w:rsidRPr="008E3494">
              <w:rPr>
                <w:sz w:val="16"/>
                <w:szCs w:val="16"/>
              </w:rPr>
              <w:t>Ghubhais</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6E52DB9" w14:textId="77777777" w:rsidR="000474FA" w:rsidRPr="008E3494" w:rsidRDefault="000474FA" w:rsidP="000474FA">
            <w:pPr>
              <w:jc w:val="center"/>
              <w:rPr>
                <w:color w:val="000000" w:themeColor="text1"/>
                <w:sz w:val="16"/>
                <w:szCs w:val="16"/>
              </w:rPr>
            </w:pPr>
            <w:r w:rsidRPr="008E3494">
              <w:rPr>
                <w:color w:val="000000" w:themeColor="text1"/>
                <w:sz w:val="16"/>
                <w:szCs w:val="16"/>
              </w:rPr>
              <w:t>Glen Affric</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117FC02" w14:textId="77777777" w:rsidR="000474FA" w:rsidRPr="008E3494" w:rsidRDefault="000474FA" w:rsidP="000474FA">
            <w:pPr>
              <w:jc w:val="center"/>
              <w:rPr>
                <w:color w:val="000000" w:themeColor="text1"/>
                <w:sz w:val="16"/>
                <w:szCs w:val="16"/>
              </w:rPr>
            </w:pPr>
            <w:r w:rsidRPr="008E3494">
              <w:rPr>
                <w:color w:val="000000" w:themeColor="text1"/>
                <w:sz w:val="16"/>
                <w:szCs w:val="16"/>
              </w:rPr>
              <w:t>Strathglass Complex</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02B9E7D"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46BD902"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870F306"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50C935BF"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1D3FDE5C" w14:textId="77777777" w:rsidR="000474FA" w:rsidRPr="008E3494" w:rsidRDefault="000474FA" w:rsidP="000474FA">
            <w:pPr>
              <w:jc w:val="center"/>
              <w:rPr>
                <w:sz w:val="16"/>
                <w:szCs w:val="16"/>
              </w:rPr>
            </w:pPr>
            <w:proofErr w:type="spellStart"/>
            <w:r w:rsidRPr="008E3494">
              <w:rPr>
                <w:sz w:val="16"/>
                <w:szCs w:val="16"/>
              </w:rPr>
              <w:t>Dundreggan</w:t>
            </w:r>
            <w:proofErr w:type="spellEnd"/>
            <w:r w:rsidRPr="008E3494">
              <w:rPr>
                <w:sz w:val="16"/>
                <w:szCs w:val="16"/>
              </w:rPr>
              <w:t xml:space="preserve"> WGS</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6422154"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2055455"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180F8ED"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BDA70D8"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627D2A7"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1CBE1A8A"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521FBB80" w14:textId="77777777" w:rsidR="000474FA" w:rsidRPr="008E3494" w:rsidRDefault="000474FA" w:rsidP="000474FA">
            <w:pPr>
              <w:jc w:val="center"/>
              <w:rPr>
                <w:sz w:val="16"/>
                <w:szCs w:val="16"/>
              </w:rPr>
            </w:pPr>
            <w:proofErr w:type="spellStart"/>
            <w:r w:rsidRPr="008E3494">
              <w:rPr>
                <w:sz w:val="16"/>
                <w:szCs w:val="16"/>
              </w:rPr>
              <w:t>Dundreggan</w:t>
            </w:r>
            <w:proofErr w:type="spellEnd"/>
            <w:r w:rsidRPr="008E3494">
              <w:rPr>
                <w:sz w:val="16"/>
                <w:szCs w:val="16"/>
              </w:rPr>
              <w:t xml:space="preserve"> </w:t>
            </w:r>
            <w:proofErr w:type="spellStart"/>
            <w:r w:rsidRPr="008E3494">
              <w:rPr>
                <w:sz w:val="16"/>
                <w:szCs w:val="16"/>
              </w:rPr>
              <w:t>Allt</w:t>
            </w:r>
            <w:proofErr w:type="spellEnd"/>
            <w:r w:rsidRPr="008E3494">
              <w:rPr>
                <w:sz w:val="16"/>
                <w:szCs w:val="16"/>
              </w:rPr>
              <w:t xml:space="preserve"> </w:t>
            </w:r>
            <w:proofErr w:type="spellStart"/>
            <w:r w:rsidRPr="008E3494">
              <w:rPr>
                <w:sz w:val="16"/>
                <w:szCs w:val="16"/>
              </w:rPr>
              <w:t>Fearna</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668F28C"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32D9E8E"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828822F"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516FB53"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DB4661C"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697CF71D"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440CD5DB" w14:textId="77777777" w:rsidR="000474FA" w:rsidRPr="008E3494" w:rsidRDefault="000474FA" w:rsidP="000474FA">
            <w:pPr>
              <w:jc w:val="center"/>
              <w:rPr>
                <w:sz w:val="16"/>
                <w:szCs w:val="16"/>
              </w:rPr>
            </w:pPr>
            <w:proofErr w:type="spellStart"/>
            <w:r w:rsidRPr="008E3494">
              <w:rPr>
                <w:sz w:val="16"/>
                <w:szCs w:val="16"/>
              </w:rPr>
              <w:t>Inverwick</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B751577"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5C54715"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4C44A3BB"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04A1222"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4A6439F"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1BC872E8"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7A20FF47" w14:textId="77777777" w:rsidR="000474FA" w:rsidRPr="008E3494" w:rsidRDefault="000474FA" w:rsidP="000474FA">
            <w:pPr>
              <w:jc w:val="center"/>
              <w:rPr>
                <w:sz w:val="16"/>
                <w:szCs w:val="16"/>
              </w:rPr>
            </w:pPr>
            <w:proofErr w:type="spellStart"/>
            <w:r w:rsidRPr="008E3494">
              <w:rPr>
                <w:sz w:val="16"/>
                <w:szCs w:val="16"/>
              </w:rPr>
              <w:t>Coille</w:t>
            </w:r>
            <w:proofErr w:type="spellEnd"/>
            <w:r w:rsidRPr="008E3494">
              <w:rPr>
                <w:sz w:val="16"/>
                <w:szCs w:val="16"/>
              </w:rPr>
              <w:t xml:space="preserve"> Coire </w:t>
            </w:r>
            <w:proofErr w:type="spellStart"/>
            <w:r w:rsidRPr="008E3494">
              <w:rPr>
                <w:sz w:val="16"/>
                <w:szCs w:val="16"/>
              </w:rPr>
              <w:t>Chuilc</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EEE4EA3" w14:textId="77777777" w:rsidR="000474FA" w:rsidRPr="008E3494" w:rsidRDefault="000474FA" w:rsidP="000474FA">
            <w:pPr>
              <w:jc w:val="center"/>
              <w:rPr>
                <w:color w:val="000000" w:themeColor="text1"/>
                <w:sz w:val="16"/>
                <w:szCs w:val="16"/>
              </w:rPr>
            </w:pPr>
            <w:proofErr w:type="spellStart"/>
            <w:r w:rsidRPr="008E3494">
              <w:rPr>
                <w:color w:val="000000" w:themeColor="text1"/>
                <w:sz w:val="16"/>
                <w:szCs w:val="16"/>
              </w:rPr>
              <w:t>Coille</w:t>
            </w:r>
            <w:proofErr w:type="spellEnd"/>
            <w:r w:rsidRPr="008E3494">
              <w:rPr>
                <w:color w:val="000000" w:themeColor="text1"/>
                <w:sz w:val="16"/>
                <w:szCs w:val="16"/>
              </w:rPr>
              <w:t xml:space="preserve"> Coire </w:t>
            </w:r>
            <w:proofErr w:type="spellStart"/>
            <w:r w:rsidRPr="008E3494">
              <w:rPr>
                <w:color w:val="000000" w:themeColor="text1"/>
                <w:sz w:val="16"/>
                <w:szCs w:val="16"/>
              </w:rPr>
              <w:t>Chuilc</w:t>
            </w:r>
            <w:proofErr w:type="spellEnd"/>
            <w:r w:rsidRPr="008E3494">
              <w:rPr>
                <w:color w:val="000000" w:themeColor="text1"/>
                <w:sz w:val="16"/>
                <w:szCs w:val="16"/>
              </w:rPr>
              <w:t>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74BA930"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CA69ECF"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0F273528"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E2EFDB8"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274945CC"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73ECF9E2" w14:textId="77777777" w:rsidR="000474FA" w:rsidRPr="008E3494" w:rsidRDefault="000474FA" w:rsidP="000474FA">
            <w:pPr>
              <w:jc w:val="center"/>
              <w:rPr>
                <w:sz w:val="16"/>
                <w:szCs w:val="16"/>
              </w:rPr>
            </w:pPr>
            <w:r w:rsidRPr="008E3494">
              <w:rPr>
                <w:sz w:val="16"/>
                <w:szCs w:val="16"/>
              </w:rPr>
              <w:t>Glen Falloch</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653B3781" w14:textId="77777777" w:rsidR="000474FA" w:rsidRPr="008E3494" w:rsidRDefault="000474FA" w:rsidP="000474FA">
            <w:pPr>
              <w:jc w:val="center"/>
              <w:rPr>
                <w:color w:val="000000" w:themeColor="text1"/>
                <w:sz w:val="16"/>
                <w:szCs w:val="16"/>
              </w:rPr>
            </w:pPr>
            <w:r w:rsidRPr="008E3494">
              <w:rPr>
                <w:color w:val="000000" w:themeColor="text1"/>
                <w:sz w:val="16"/>
                <w:szCs w:val="16"/>
              </w:rPr>
              <w:t>Glen Falloch Pinewood</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BCD38FD"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B1015AD" w14:textId="77777777" w:rsidR="000474FA" w:rsidRPr="008E3494" w:rsidRDefault="000474FA" w:rsidP="000474FA">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331C90E6" w14:textId="77777777" w:rsidR="000474FA" w:rsidRPr="008E3494" w:rsidRDefault="000474FA" w:rsidP="000474FA">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9EF958E"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0BB3A8E4"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41077B73" w14:textId="56C763FD" w:rsidR="000474FA" w:rsidRPr="008E3494" w:rsidRDefault="000E0139" w:rsidP="000474FA">
            <w:pPr>
              <w:jc w:val="center"/>
              <w:rPr>
                <w:sz w:val="16"/>
                <w:szCs w:val="16"/>
              </w:rPr>
            </w:pPr>
            <w:proofErr w:type="spellStart"/>
            <w:r>
              <w:rPr>
                <w:sz w:val="16"/>
                <w:szCs w:val="16"/>
              </w:rPr>
              <w:t>Rothiemurchus</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5717CA89" w14:textId="77777777" w:rsidR="000474FA" w:rsidRPr="008E3494" w:rsidRDefault="000474FA" w:rsidP="000474FA">
            <w:pPr>
              <w:jc w:val="center"/>
              <w:rPr>
                <w:color w:val="000000" w:themeColor="text1"/>
                <w:sz w:val="16"/>
                <w:szCs w:val="16"/>
              </w:rPr>
            </w:pPr>
            <w:r w:rsidRPr="008E3494">
              <w:rPr>
                <w:color w:val="000000" w:themeColor="text1"/>
                <w:sz w:val="16"/>
                <w:szCs w:val="16"/>
              </w:rPr>
              <w:t>Cairngorms</w:t>
            </w:r>
            <w:r>
              <w:rPr>
                <w:color w:val="000000" w:themeColor="text1"/>
                <w:sz w:val="16"/>
                <w:szCs w:val="16"/>
              </w:rPr>
              <w:t xml:space="preserve"> NP</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46C1C8DA" w14:textId="77777777" w:rsidR="000474FA" w:rsidRPr="008E3494" w:rsidRDefault="000474FA" w:rsidP="000474FA">
            <w:pPr>
              <w:jc w:val="center"/>
              <w:rPr>
                <w:color w:val="000000" w:themeColor="text1"/>
                <w:sz w:val="16"/>
                <w:szCs w:val="16"/>
              </w:rPr>
            </w:pPr>
            <w:r w:rsidRPr="008E3494">
              <w:rPr>
                <w:color w:val="000000" w:themeColor="text1"/>
                <w:sz w:val="16"/>
                <w:szCs w:val="16"/>
              </w:rPr>
              <w:t>Cairngorms</w:t>
            </w:r>
            <w:r>
              <w:rPr>
                <w:color w:val="000000" w:themeColor="text1"/>
                <w:sz w:val="16"/>
                <w:szCs w:val="16"/>
              </w:rPr>
              <w:t xml:space="preserve"> NP</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1343404B" w14:textId="77777777" w:rsidR="000474FA" w:rsidRPr="008E3494" w:rsidRDefault="000474FA" w:rsidP="000474FA">
            <w:pPr>
              <w:jc w:val="center"/>
              <w:rPr>
                <w:color w:val="000000" w:themeColor="text1"/>
                <w:sz w:val="16"/>
                <w:szCs w:val="16"/>
              </w:rPr>
            </w:pPr>
            <w:r w:rsidRPr="008E3494">
              <w:rPr>
                <w:color w:val="000000" w:themeColor="text1"/>
                <w:sz w:val="16"/>
                <w:szCs w:val="16"/>
              </w:rPr>
              <w:t>Cairngorms</w:t>
            </w:r>
            <w:r>
              <w:rPr>
                <w:color w:val="000000" w:themeColor="text1"/>
                <w:sz w:val="16"/>
                <w:szCs w:val="16"/>
              </w:rPr>
              <w:t xml:space="preserve"> NP</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160642B5" w14:textId="77777777" w:rsidR="000474FA" w:rsidRPr="008E3494" w:rsidRDefault="000474FA" w:rsidP="000474FA">
            <w:pPr>
              <w:jc w:val="center"/>
              <w:rPr>
                <w:color w:val="000000" w:themeColor="text1"/>
                <w:sz w:val="16"/>
                <w:szCs w:val="16"/>
              </w:rPr>
            </w:pPr>
            <w:r w:rsidRPr="008E3494">
              <w:rPr>
                <w:color w:val="000000" w:themeColor="text1"/>
                <w:sz w:val="16"/>
                <w:szCs w:val="16"/>
              </w:rPr>
              <w:t>Cairngorms</w:t>
            </w:r>
            <w:r>
              <w:rPr>
                <w:color w:val="000000" w:themeColor="text1"/>
                <w:sz w:val="16"/>
                <w:szCs w:val="16"/>
              </w:rPr>
              <w:t xml:space="preserve"> 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0939DBD8" w14:textId="77777777" w:rsidR="000474FA" w:rsidRPr="008E3494" w:rsidRDefault="000474FA" w:rsidP="000474FA">
            <w:pPr>
              <w:jc w:val="center"/>
              <w:rPr>
                <w:sz w:val="16"/>
                <w:szCs w:val="16"/>
              </w:rPr>
            </w:pPr>
            <w:r w:rsidRPr="008E3494">
              <w:rPr>
                <w:sz w:val="16"/>
                <w:szCs w:val="16"/>
              </w:rPr>
              <w:t xml:space="preserve"> </w:t>
            </w:r>
          </w:p>
        </w:tc>
      </w:tr>
      <w:tr w:rsidR="000474FA" w:rsidRPr="008E3494" w14:paraId="1B666D4B" w14:textId="77777777" w:rsidTr="00B27FC9">
        <w:trPr>
          <w:cantSplit/>
          <w:trHeight w:val="372"/>
        </w:trPr>
        <w:tc>
          <w:tcPr>
            <w:tcW w:w="9012" w:type="dxa"/>
            <w:gridSpan w:val="6"/>
            <w:tcBorders>
              <w:top w:val="single" w:sz="8" w:space="0" w:color="auto"/>
              <w:left w:val="single" w:sz="8" w:space="0" w:color="auto"/>
              <w:bottom w:val="single" w:sz="8" w:space="0" w:color="auto"/>
              <w:right w:val="single" w:sz="8" w:space="0" w:color="auto"/>
            </w:tcBorders>
            <w:shd w:val="clear" w:color="auto" w:fill="FFE599" w:themeFill="accent4" w:themeFillTint="66"/>
            <w:vAlign w:val="center"/>
          </w:tcPr>
          <w:p w14:paraId="0662E7E2" w14:textId="77777777" w:rsidR="000474FA" w:rsidRPr="008E3494" w:rsidRDefault="000474FA" w:rsidP="008F06B7">
            <w:pPr>
              <w:jc w:val="center"/>
              <w:rPr>
                <w:b/>
                <w:bCs/>
                <w:sz w:val="16"/>
                <w:szCs w:val="16"/>
              </w:rPr>
            </w:pPr>
            <w:r w:rsidRPr="008E3494">
              <w:rPr>
                <w:b/>
                <w:bCs/>
                <w:sz w:val="16"/>
                <w:szCs w:val="16"/>
              </w:rPr>
              <w:t xml:space="preserve"> Peatland Sites </w:t>
            </w:r>
          </w:p>
        </w:tc>
      </w:tr>
      <w:tr w:rsidR="000474FA" w:rsidRPr="008E3494" w14:paraId="5592AF20"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437BA5D2" w14:textId="77777777" w:rsidR="000474FA" w:rsidRPr="008E3494" w:rsidRDefault="000474FA" w:rsidP="008F06B7">
            <w:pPr>
              <w:jc w:val="center"/>
              <w:rPr>
                <w:sz w:val="16"/>
                <w:szCs w:val="16"/>
              </w:rPr>
            </w:pPr>
            <w:r w:rsidRPr="008E3494">
              <w:rPr>
                <w:sz w:val="16"/>
                <w:szCs w:val="16"/>
              </w:rPr>
              <w:t>Glen Finglas</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9953F61"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DAD6120"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2F73F041"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0DD4A92F" w14:textId="77777777" w:rsidR="000474FA" w:rsidRPr="008E3494" w:rsidRDefault="000474FA" w:rsidP="008F06B7">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26B3310" w14:textId="77777777" w:rsidR="000474FA" w:rsidRPr="008E3494" w:rsidRDefault="000474FA" w:rsidP="008F06B7">
            <w:pPr>
              <w:jc w:val="center"/>
              <w:rPr>
                <w:sz w:val="16"/>
                <w:szCs w:val="16"/>
              </w:rPr>
            </w:pPr>
            <w:r w:rsidRPr="008E3494">
              <w:rPr>
                <w:sz w:val="16"/>
                <w:szCs w:val="16"/>
              </w:rPr>
              <w:t xml:space="preserve"> </w:t>
            </w:r>
          </w:p>
        </w:tc>
      </w:tr>
      <w:tr w:rsidR="000474FA" w:rsidRPr="008E3494" w14:paraId="322EBF9F"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77552EF2" w14:textId="77777777" w:rsidR="000474FA" w:rsidRPr="008E3494" w:rsidRDefault="000474FA" w:rsidP="008F06B7">
            <w:pPr>
              <w:jc w:val="center"/>
              <w:rPr>
                <w:sz w:val="16"/>
                <w:szCs w:val="16"/>
              </w:rPr>
            </w:pPr>
            <w:proofErr w:type="spellStart"/>
            <w:r w:rsidRPr="008E3494">
              <w:rPr>
                <w:sz w:val="16"/>
                <w:szCs w:val="16"/>
              </w:rPr>
              <w:t>Auchlyne</w:t>
            </w:r>
            <w:proofErr w:type="spellEnd"/>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9F6EF54"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1483545"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3A30640B"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6D7ADAE0" w14:textId="77777777" w:rsidR="000474FA" w:rsidRPr="008E3494" w:rsidRDefault="000474FA" w:rsidP="008F06B7">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1D2BBE43" w14:textId="77777777" w:rsidR="000474FA" w:rsidRPr="008E3494" w:rsidRDefault="000474FA" w:rsidP="008F06B7">
            <w:pPr>
              <w:jc w:val="center"/>
              <w:rPr>
                <w:sz w:val="16"/>
                <w:szCs w:val="16"/>
              </w:rPr>
            </w:pPr>
            <w:r w:rsidRPr="008E3494">
              <w:rPr>
                <w:sz w:val="16"/>
                <w:szCs w:val="16"/>
              </w:rPr>
              <w:t xml:space="preserve"> </w:t>
            </w:r>
          </w:p>
        </w:tc>
      </w:tr>
      <w:tr w:rsidR="000474FA" w:rsidRPr="008E3494" w14:paraId="5C4BA8AC" w14:textId="77777777" w:rsidTr="00B27FC9">
        <w:trPr>
          <w:cantSplit/>
          <w:trHeight w:val="300"/>
        </w:trPr>
        <w:tc>
          <w:tcPr>
            <w:tcW w:w="1502" w:type="dxa"/>
            <w:tcBorders>
              <w:top w:val="single" w:sz="8" w:space="0" w:color="auto"/>
              <w:left w:val="single" w:sz="8" w:space="0" w:color="auto"/>
              <w:bottom w:val="single" w:sz="8" w:space="0" w:color="auto"/>
              <w:right w:val="single" w:sz="8" w:space="0" w:color="auto"/>
            </w:tcBorders>
            <w:vAlign w:val="center"/>
          </w:tcPr>
          <w:p w14:paraId="467A01D7" w14:textId="77777777" w:rsidR="000474FA" w:rsidRPr="008E3494" w:rsidRDefault="000474FA" w:rsidP="008F06B7">
            <w:pPr>
              <w:jc w:val="center"/>
              <w:rPr>
                <w:sz w:val="16"/>
                <w:szCs w:val="16"/>
              </w:rPr>
            </w:pPr>
            <w:r w:rsidRPr="008E3494">
              <w:rPr>
                <w:sz w:val="16"/>
                <w:szCs w:val="16"/>
              </w:rPr>
              <w:t>Cashel</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1A56F18"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52A3CB54"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70BC26A9" w14:textId="77777777" w:rsidR="000474FA" w:rsidRPr="008E3494" w:rsidRDefault="000474FA" w:rsidP="008F06B7">
            <w:pPr>
              <w:jc w:val="center"/>
              <w:rPr>
                <w:sz w:val="16"/>
                <w:szCs w:val="16"/>
              </w:rPr>
            </w:pPr>
            <w:r w:rsidRPr="008E3494">
              <w:rPr>
                <w:sz w:val="16"/>
                <w:szCs w:val="16"/>
              </w:rPr>
              <w:t xml:space="preserve"> </w:t>
            </w:r>
          </w:p>
        </w:tc>
        <w:tc>
          <w:tcPr>
            <w:tcW w:w="1502" w:type="dxa"/>
            <w:tcBorders>
              <w:top w:val="single" w:sz="8" w:space="0" w:color="auto"/>
              <w:left w:val="single" w:sz="8" w:space="0" w:color="auto"/>
              <w:bottom w:val="single" w:sz="8" w:space="0" w:color="auto"/>
              <w:right w:val="single" w:sz="8" w:space="0" w:color="auto"/>
            </w:tcBorders>
            <w:shd w:val="clear" w:color="auto" w:fill="92D050"/>
            <w:vAlign w:val="center"/>
          </w:tcPr>
          <w:p w14:paraId="7D2416BB" w14:textId="77777777" w:rsidR="000474FA" w:rsidRPr="008E3494" w:rsidRDefault="000474FA" w:rsidP="008F06B7">
            <w:pPr>
              <w:jc w:val="center"/>
              <w:rPr>
                <w:color w:val="000000" w:themeColor="text1"/>
                <w:sz w:val="16"/>
                <w:szCs w:val="16"/>
              </w:rPr>
            </w:pPr>
            <w:r w:rsidRPr="008E3494">
              <w:rPr>
                <w:color w:val="000000" w:themeColor="text1"/>
                <w:sz w:val="16"/>
                <w:szCs w:val="16"/>
              </w:rPr>
              <w:t>LLTNP</w:t>
            </w:r>
          </w:p>
        </w:tc>
        <w:tc>
          <w:tcPr>
            <w:tcW w:w="1502" w:type="dxa"/>
            <w:tcBorders>
              <w:top w:val="single" w:sz="8" w:space="0" w:color="auto"/>
              <w:left w:val="single" w:sz="8" w:space="0" w:color="auto"/>
              <w:bottom w:val="single" w:sz="8" w:space="0" w:color="auto"/>
              <w:right w:val="single" w:sz="8" w:space="0" w:color="auto"/>
            </w:tcBorders>
            <w:shd w:val="clear" w:color="auto" w:fill="FF0000"/>
            <w:vAlign w:val="center"/>
          </w:tcPr>
          <w:p w14:paraId="6C88EF27" w14:textId="77777777" w:rsidR="000474FA" w:rsidRPr="008E3494" w:rsidRDefault="000474FA" w:rsidP="008F06B7">
            <w:pPr>
              <w:jc w:val="center"/>
              <w:rPr>
                <w:sz w:val="16"/>
                <w:szCs w:val="16"/>
              </w:rPr>
            </w:pPr>
          </w:p>
        </w:tc>
      </w:tr>
    </w:tbl>
    <w:p w14:paraId="187CDFAE" w14:textId="430A5932" w:rsidR="50DB6104" w:rsidRPr="00B0229D" w:rsidRDefault="000474FA" w:rsidP="000474FA">
      <w:pPr>
        <w:spacing w:after="160" w:line="259" w:lineRule="auto"/>
        <w:rPr>
          <w:rFonts w:ascii="Source Sans Pro Light" w:eastAsia="Source Sans Pro Light" w:hAnsi="Source Sans Pro Light" w:cs="Source Sans Pro Light"/>
          <w:sz w:val="20"/>
          <w:szCs w:val="20"/>
        </w:rPr>
      </w:pPr>
      <w:r>
        <w:rPr>
          <w:rFonts w:ascii="Source Sans Pro Light" w:eastAsia="Source Sans Pro Light" w:hAnsi="Source Sans Pro Light" w:cs="Source Sans Pro Light"/>
          <w:sz w:val="20"/>
          <w:szCs w:val="20"/>
        </w:rPr>
        <w:br w:type="page"/>
      </w:r>
    </w:p>
    <w:p w14:paraId="1985A796" w14:textId="2F337365" w:rsidR="00B5514B" w:rsidRDefault="5F779992" w:rsidP="0014119C">
      <w:pPr>
        <w:pStyle w:val="Heading1"/>
        <w:spacing w:line="360" w:lineRule="auto"/>
        <w:jc w:val="both"/>
        <w:rPr>
          <w:rStyle w:val="Heading1Char"/>
        </w:rPr>
      </w:pPr>
      <w:bookmarkStart w:id="95" w:name="_Toc753379471"/>
      <w:r w:rsidRPr="33DE2D1A">
        <w:rPr>
          <w:rStyle w:val="Heading1Char"/>
        </w:rPr>
        <w:lastRenderedPageBreak/>
        <w:t>Appendi</w:t>
      </w:r>
      <w:r w:rsidR="0CF253C2" w:rsidRPr="33DE2D1A">
        <w:rPr>
          <w:rStyle w:val="Heading1Char"/>
        </w:rPr>
        <w:t xml:space="preserve">ces </w:t>
      </w:r>
      <w:bookmarkEnd w:id="95"/>
    </w:p>
    <w:p w14:paraId="77053C93" w14:textId="446E896D" w:rsidR="2C37D369" w:rsidRPr="0014119C" w:rsidRDefault="27866797" w:rsidP="2C37D369">
      <w:pPr>
        <w:pStyle w:val="Heading2"/>
        <w:spacing w:line="360" w:lineRule="auto"/>
      </w:pPr>
      <w:bookmarkStart w:id="96" w:name="_Toc1579144980"/>
      <w:r>
        <w:t>Pilot results marine</w:t>
      </w:r>
      <w:bookmarkEnd w:id="96"/>
    </w:p>
    <w:p w14:paraId="1305EC16" w14:textId="480F1E5E" w:rsidR="229B564F" w:rsidRDefault="229B564F" w:rsidP="0095201C">
      <w:pPr>
        <w:spacing w:line="360" w:lineRule="auto"/>
      </w:pPr>
      <w:r w:rsidRPr="57D5DD20">
        <w:rPr>
          <w:rFonts w:ascii="Source Sans Pro SemiBold" w:eastAsia="Source Sans Pro SemiBold" w:hAnsi="Source Sans Pro SemiBold" w:cs="Source Sans Pro SemiBold"/>
          <w:b/>
          <w:bCs/>
          <w:color w:val="146568"/>
          <w:sz w:val="36"/>
          <w:szCs w:val="36"/>
        </w:rPr>
        <w:t>Introduction</w:t>
      </w:r>
    </w:p>
    <w:p w14:paraId="53D36927" w14:textId="5622C757" w:rsidR="229B564F" w:rsidRDefault="5631888E" w:rsidP="0095201C">
      <w:pPr>
        <w:spacing w:after="160" w:line="360" w:lineRule="auto"/>
      </w:pPr>
      <w:r w:rsidRPr="7B667D58">
        <w:rPr>
          <w:rFonts w:ascii="Source Sans Pro Light" w:eastAsia="Source Sans Pro Light" w:hAnsi="Source Sans Pro Light" w:cs="Source Sans Pro Light"/>
          <w:color w:val="000000" w:themeColor="text1"/>
        </w:rPr>
        <w:t xml:space="preserve">The pilot sampling campaign took place </w:t>
      </w:r>
      <w:r w:rsidR="5569915A" w:rsidRPr="7B667D58">
        <w:rPr>
          <w:rFonts w:ascii="Source Sans Pro Light" w:eastAsia="Source Sans Pro Light" w:hAnsi="Source Sans Pro Light" w:cs="Source Sans Pro Light"/>
          <w:color w:val="000000" w:themeColor="text1"/>
        </w:rPr>
        <w:t xml:space="preserve">in </w:t>
      </w:r>
      <w:r w:rsidRPr="7B667D58">
        <w:rPr>
          <w:rFonts w:ascii="Source Sans Pro Light" w:eastAsia="Source Sans Pro Light" w:hAnsi="Source Sans Pro Light" w:cs="Source Sans Pro Light"/>
          <w:color w:val="000000" w:themeColor="text1"/>
        </w:rPr>
        <w:t>October 2021</w:t>
      </w:r>
      <w:r w:rsidR="44E434FB" w:rsidRPr="7B667D58">
        <w:rPr>
          <w:rFonts w:ascii="Source Sans Pro Light" w:eastAsia="Source Sans Pro Light" w:hAnsi="Source Sans Pro Light" w:cs="Source Sans Pro Light"/>
          <w:color w:val="000000" w:themeColor="text1"/>
        </w:rPr>
        <w:t xml:space="preserve"> and the main sampling campaign</w:t>
      </w:r>
      <w:r w:rsidR="37740548" w:rsidRPr="7B667D58">
        <w:rPr>
          <w:rFonts w:ascii="Source Sans Pro Light" w:eastAsia="Source Sans Pro Light" w:hAnsi="Source Sans Pro Light" w:cs="Source Sans Pro Light"/>
          <w:color w:val="000000" w:themeColor="text1"/>
        </w:rPr>
        <w:t xml:space="preserve"> </w:t>
      </w:r>
      <w:r w:rsidR="44E434FB" w:rsidRPr="7B667D58">
        <w:rPr>
          <w:rFonts w:ascii="Source Sans Pro Light" w:eastAsia="Source Sans Pro Light" w:hAnsi="Source Sans Pro Light" w:cs="Source Sans Pro Light"/>
          <w:color w:val="000000" w:themeColor="text1"/>
        </w:rPr>
        <w:t>t</w:t>
      </w:r>
      <w:r w:rsidR="048B7FB5" w:rsidRPr="7B667D58">
        <w:rPr>
          <w:rFonts w:ascii="Source Sans Pro Light" w:eastAsia="Source Sans Pro Light" w:hAnsi="Source Sans Pro Light" w:cs="Source Sans Pro Light"/>
          <w:color w:val="000000" w:themeColor="text1"/>
        </w:rPr>
        <w:t>ook</w:t>
      </w:r>
      <w:r w:rsidR="44E434FB" w:rsidRPr="7B667D58">
        <w:rPr>
          <w:rFonts w:ascii="Source Sans Pro Light" w:eastAsia="Source Sans Pro Light" w:hAnsi="Source Sans Pro Light" w:cs="Source Sans Pro Light"/>
          <w:color w:val="000000" w:themeColor="text1"/>
        </w:rPr>
        <w:t xml:space="preserve"> place in August – September 2022</w:t>
      </w:r>
      <w:r w:rsidRPr="7B667D58">
        <w:rPr>
          <w:rFonts w:ascii="Source Sans Pro Light" w:eastAsia="Source Sans Pro Light" w:hAnsi="Source Sans Pro Light" w:cs="Source Sans Pro Light"/>
          <w:color w:val="000000" w:themeColor="text1"/>
        </w:rPr>
        <w:t xml:space="preserve">. Within each </w:t>
      </w:r>
      <w:r w:rsidR="211D43AB" w:rsidRPr="7B667D58">
        <w:rPr>
          <w:rFonts w:ascii="Source Sans Pro Light" w:eastAsia="Source Sans Pro Light" w:hAnsi="Source Sans Pro Light" w:cs="Source Sans Pro Light"/>
          <w:color w:val="000000" w:themeColor="text1"/>
        </w:rPr>
        <w:t>of the habitats</w:t>
      </w:r>
      <w:r w:rsidRPr="7B667D58">
        <w:rPr>
          <w:rFonts w:ascii="Source Sans Pro Light" w:eastAsia="Source Sans Pro Light" w:hAnsi="Source Sans Pro Light" w:cs="Source Sans Pro Light"/>
          <w:color w:val="000000" w:themeColor="text1"/>
        </w:rPr>
        <w:t xml:space="preserve">, the pilot study has investigated some key parameters of interest, such as the effects of subsampling or the starting sample type (e.g., water or sediment). The data generated in the pilot </w:t>
      </w:r>
      <w:r w:rsidR="18FCC78F" w:rsidRPr="7B667D58">
        <w:rPr>
          <w:rFonts w:ascii="Source Sans Pro Light" w:eastAsia="Source Sans Pro Light" w:hAnsi="Source Sans Pro Light" w:cs="Source Sans Pro Light"/>
          <w:color w:val="000000" w:themeColor="text1"/>
        </w:rPr>
        <w:t>were</w:t>
      </w:r>
      <w:r w:rsidRPr="7B667D58">
        <w:rPr>
          <w:rFonts w:ascii="Source Sans Pro Light" w:eastAsia="Source Sans Pro Light" w:hAnsi="Source Sans Pro Light" w:cs="Source Sans Pro Light"/>
          <w:color w:val="000000" w:themeColor="text1"/>
        </w:rPr>
        <w:t xml:space="preserve"> interrogated to assess their usefulness for detecting key features or informing target indicators. </w:t>
      </w:r>
      <w:r w:rsidRPr="7B667D58">
        <w:rPr>
          <w:rFonts w:ascii="Source Sans Pro Light" w:eastAsia="Source Sans Pro Light" w:hAnsi="Source Sans Pro Light" w:cs="Source Sans Pro Light"/>
        </w:rPr>
        <w:t>Th</w:t>
      </w:r>
      <w:r w:rsidR="36F39EA1" w:rsidRPr="7B667D58">
        <w:rPr>
          <w:rFonts w:ascii="Source Sans Pro Light" w:eastAsia="Source Sans Pro Light" w:hAnsi="Source Sans Pro Light" w:cs="Source Sans Pro Light"/>
        </w:rPr>
        <w:t>e</w:t>
      </w:r>
      <w:r w:rsidRPr="7B667D58">
        <w:rPr>
          <w:rFonts w:ascii="Source Sans Pro Light" w:eastAsia="Source Sans Pro Light" w:hAnsi="Source Sans Pro Light" w:cs="Source Sans Pro Light"/>
        </w:rPr>
        <w:t xml:space="preserve"> </w:t>
      </w:r>
      <w:r w:rsidR="518BB659" w:rsidRPr="7B667D58">
        <w:rPr>
          <w:rFonts w:ascii="Source Sans Pro Light" w:eastAsia="Source Sans Pro Light" w:hAnsi="Source Sans Pro Light" w:cs="Source Sans Pro Light"/>
        </w:rPr>
        <w:t>following</w:t>
      </w:r>
      <w:r w:rsidRPr="7B667D58">
        <w:rPr>
          <w:rFonts w:ascii="Source Sans Pro Light" w:eastAsia="Source Sans Pro Light" w:hAnsi="Source Sans Pro Light" w:cs="Source Sans Pro Light"/>
        </w:rPr>
        <w:t xml:space="preserve"> report details the methods and results from the pilot phase of the project for the marine sampling. These results </w:t>
      </w:r>
      <w:r w:rsidR="3F93C1F4" w:rsidRPr="7B667D58">
        <w:rPr>
          <w:rFonts w:ascii="Source Sans Pro Light" w:eastAsia="Source Sans Pro Light" w:hAnsi="Source Sans Pro Light" w:cs="Source Sans Pro Light"/>
        </w:rPr>
        <w:t>have fe</w:t>
      </w:r>
      <w:r w:rsidRPr="7B667D58">
        <w:rPr>
          <w:rFonts w:ascii="Source Sans Pro Light" w:eastAsia="Source Sans Pro Light" w:hAnsi="Source Sans Pro Light" w:cs="Source Sans Pro Light"/>
        </w:rPr>
        <w:t xml:space="preserve">d into the decision making </w:t>
      </w:r>
      <w:r w:rsidR="642E82AB" w:rsidRPr="7B667D58">
        <w:rPr>
          <w:rFonts w:ascii="Source Sans Pro Light" w:eastAsia="Source Sans Pro Light" w:hAnsi="Source Sans Pro Light" w:cs="Source Sans Pro Light"/>
        </w:rPr>
        <w:t xml:space="preserve">of both the sampling </w:t>
      </w:r>
      <w:r w:rsidRPr="7B667D58">
        <w:rPr>
          <w:rFonts w:ascii="Source Sans Pro Light" w:eastAsia="Source Sans Pro Light" w:hAnsi="Source Sans Pro Light" w:cs="Source Sans Pro Light"/>
        </w:rPr>
        <w:t xml:space="preserve">design and </w:t>
      </w:r>
      <w:r w:rsidR="3FA3E183" w:rsidRPr="7B667D58">
        <w:rPr>
          <w:rFonts w:ascii="Source Sans Pro Light" w:eastAsia="Source Sans Pro Light" w:hAnsi="Source Sans Pro Light" w:cs="Source Sans Pro Light"/>
        </w:rPr>
        <w:t>the</w:t>
      </w:r>
      <w:r w:rsidRPr="7B667D58">
        <w:rPr>
          <w:rFonts w:ascii="Source Sans Pro Light" w:eastAsia="Source Sans Pro Light" w:hAnsi="Source Sans Pro Light" w:cs="Source Sans Pro Light"/>
        </w:rPr>
        <w:t xml:space="preserve"> analysis approach </w:t>
      </w:r>
      <w:r w:rsidR="2FA196E5" w:rsidRPr="7B667D58">
        <w:rPr>
          <w:rFonts w:ascii="Source Sans Pro Light" w:eastAsia="Source Sans Pro Light" w:hAnsi="Source Sans Pro Light" w:cs="Source Sans Pro Light"/>
        </w:rPr>
        <w:t>of</w:t>
      </w:r>
      <w:r w:rsidRPr="7B667D58">
        <w:rPr>
          <w:rFonts w:ascii="Source Sans Pro Light" w:eastAsia="Source Sans Pro Light" w:hAnsi="Source Sans Pro Light" w:cs="Source Sans Pro Light"/>
        </w:rPr>
        <w:t xml:space="preserve"> the P2 Sampling Plan.</w:t>
      </w:r>
    </w:p>
    <w:p w14:paraId="590B1696" w14:textId="3DA320DC" w:rsidR="229B564F" w:rsidRDefault="229B564F" w:rsidP="0095201C">
      <w:pPr>
        <w:spacing w:line="360" w:lineRule="auto"/>
      </w:pPr>
      <w:r w:rsidRPr="57D5DD20">
        <w:rPr>
          <w:rFonts w:ascii="Source Sans Pro SemiBold" w:eastAsia="Source Sans Pro SemiBold" w:hAnsi="Source Sans Pro SemiBold" w:cs="Source Sans Pro SemiBold"/>
          <w:b/>
          <w:bCs/>
          <w:color w:val="146568"/>
          <w:sz w:val="36"/>
          <w:szCs w:val="36"/>
        </w:rPr>
        <w:t>Methods</w:t>
      </w:r>
    </w:p>
    <w:p w14:paraId="0434EA87" w14:textId="48FE82AC" w:rsidR="229B564F" w:rsidRDefault="229B564F" w:rsidP="0095201C">
      <w:pPr>
        <w:spacing w:line="360" w:lineRule="auto"/>
      </w:pPr>
      <w:r w:rsidRPr="001F1627">
        <w:rPr>
          <w:rFonts w:ascii="Source Sans Pro SemiBold" w:eastAsia="Source Sans Pro SemiBold" w:hAnsi="Source Sans Pro SemiBold" w:cs="Source Sans Pro SemiBold"/>
          <w:b/>
          <w:bCs/>
          <w:color w:val="146568"/>
          <w:sz w:val="28"/>
          <w:szCs w:val="28"/>
        </w:rPr>
        <w:t>Study sites</w:t>
      </w:r>
    </w:p>
    <w:p w14:paraId="0CC25E49" w14:textId="69E18086" w:rsidR="229B564F" w:rsidRDefault="2B8927D5" w:rsidP="0095201C">
      <w:pPr>
        <w:spacing w:after="160" w:line="360" w:lineRule="auto"/>
        <w:rPr>
          <w:rFonts w:ascii="Source Sans Pro Light" w:eastAsia="Source Sans Pro Light" w:hAnsi="Source Sans Pro Light" w:cs="Source Sans Pro Light"/>
        </w:rPr>
      </w:pPr>
      <w:r w:rsidRPr="3C51F64D">
        <w:rPr>
          <w:rFonts w:ascii="Source Sans Pro Light" w:eastAsia="Source Sans Pro Light" w:hAnsi="Source Sans Pro Light" w:cs="Source Sans Pro Light"/>
        </w:rPr>
        <w:t xml:space="preserve">Loch Goil was selected to conduct a pilot study to identify optimal sampling strategy, appropriate laboratory analysis, </w:t>
      </w:r>
      <w:r w:rsidR="738D30B2" w:rsidRPr="3C51F64D">
        <w:rPr>
          <w:rFonts w:ascii="Source Sans Pro Light" w:eastAsia="Source Sans Pro Light" w:hAnsi="Source Sans Pro Light" w:cs="Source Sans Pro Light"/>
        </w:rPr>
        <w:t>and</w:t>
      </w:r>
      <w:r w:rsidR="00F34C9A">
        <w:rPr>
          <w:rFonts w:ascii="Source Sans Pro Light" w:eastAsia="Source Sans Pro Light" w:hAnsi="Source Sans Pro Light" w:cs="Source Sans Pro Light"/>
        </w:rPr>
        <w:t xml:space="preserve"> project objectives</w:t>
      </w:r>
      <w:r w:rsidR="738D30B2" w:rsidRPr="3C51F64D">
        <w:rPr>
          <w:rFonts w:ascii="Source Sans Pro Light" w:eastAsia="Source Sans Pro Light" w:hAnsi="Source Sans Pro Light" w:cs="Source Sans Pro Light"/>
        </w:rPr>
        <w:t xml:space="preserve"> to consider pursuing for the marine habitat in Phase 2</w:t>
      </w:r>
      <w:r w:rsidRPr="3C51F64D">
        <w:rPr>
          <w:rFonts w:ascii="Source Sans Pro Light" w:eastAsia="Source Sans Pro Light" w:hAnsi="Source Sans Pro Light" w:cs="Source Sans Pro Light"/>
        </w:rPr>
        <w:t>. Loch Goil and Loch Lo</w:t>
      </w:r>
      <w:r w:rsidR="00EB0E9C">
        <w:rPr>
          <w:rFonts w:ascii="Source Sans Pro Light" w:eastAsia="Source Sans Pro Light" w:hAnsi="Source Sans Pro Light" w:cs="Source Sans Pro Light"/>
        </w:rPr>
        <w:t>ng</w:t>
      </w:r>
      <w:r w:rsidRPr="3C51F64D">
        <w:rPr>
          <w:rFonts w:ascii="Source Sans Pro Light" w:eastAsia="Source Sans Pro Light" w:hAnsi="Source Sans Pro Light" w:cs="Source Sans Pro Light"/>
        </w:rPr>
        <w:t xml:space="preserve"> have been previously surveyed for fish and macroinvertebrates using</w:t>
      </w:r>
      <w:r w:rsidR="008224C9">
        <w:rPr>
          <w:rFonts w:ascii="Source Sans Pro Light" w:eastAsia="Source Sans Pro Light" w:hAnsi="Source Sans Pro Light" w:cs="Source Sans Pro Light"/>
        </w:rPr>
        <w:t xml:space="preserve"> traditional monitoring approaches such as</w:t>
      </w:r>
      <w:r w:rsidRPr="3C51F64D">
        <w:rPr>
          <w:rFonts w:ascii="Source Sans Pro Light" w:eastAsia="Source Sans Pro Light" w:hAnsi="Source Sans Pro Light" w:cs="Source Sans Pro Light"/>
        </w:rPr>
        <w:t xml:space="preserve"> underwater camera footage and </w:t>
      </w:r>
      <w:r w:rsidR="008224C9">
        <w:rPr>
          <w:rFonts w:ascii="Source Sans Pro Light" w:eastAsia="Source Sans Pro Light" w:hAnsi="Source Sans Pro Light" w:cs="Source Sans Pro Light"/>
        </w:rPr>
        <w:t xml:space="preserve">morphological analysis of </w:t>
      </w:r>
      <w:r w:rsidRPr="3C51F64D">
        <w:rPr>
          <w:rFonts w:ascii="Source Sans Pro Light" w:eastAsia="Source Sans Pro Light" w:hAnsi="Source Sans Pro Light" w:cs="Source Sans Pro Light"/>
        </w:rPr>
        <w:t xml:space="preserve">benthic </w:t>
      </w:r>
      <w:r w:rsidR="008224C9">
        <w:rPr>
          <w:rFonts w:ascii="Source Sans Pro Light" w:eastAsia="Source Sans Pro Light" w:hAnsi="Source Sans Pro Light" w:cs="Source Sans Pro Light"/>
        </w:rPr>
        <w:t xml:space="preserve">fauna from </w:t>
      </w:r>
      <w:r w:rsidRPr="3C51F64D">
        <w:rPr>
          <w:rFonts w:ascii="Source Sans Pro Light" w:eastAsia="Source Sans Pro Light" w:hAnsi="Source Sans Pro Light" w:cs="Source Sans Pro Light"/>
        </w:rPr>
        <w:t>grab samples</w:t>
      </w:r>
      <w:r w:rsidR="007F3507">
        <w:rPr>
          <w:rFonts w:ascii="Source Sans Pro Light" w:eastAsia="Source Sans Pro Light" w:hAnsi="Source Sans Pro Light" w:cs="Source Sans Pro Light"/>
        </w:rPr>
        <w:t xml:space="preserve"> </w:t>
      </w:r>
      <w:r w:rsidR="007F3507">
        <w:rPr>
          <w:rFonts w:ascii="Source Sans Pro Light" w:eastAsia="Source Sans Pro Light" w:hAnsi="Source Sans Pro Light" w:cs="Source Sans Pro Light"/>
        </w:rPr>
        <w:fldChar w:fldCharType="begin"/>
      </w:r>
      <w:r w:rsidR="007F3507">
        <w:rPr>
          <w:rFonts w:ascii="Source Sans Pro Light" w:eastAsia="Source Sans Pro Light" w:hAnsi="Source Sans Pro Light" w:cs="Source Sans Pro Light"/>
        </w:rPr>
        <w:instrText xml:space="preserve"> ADDIN ZOTERO_ITEM CSL_CITATION {"citationID":"WGlTrGJ5","properties":{"formattedCitation":"(Allen, C., Axelsson, M., Dewey, S. &amp; Clark, 2013; Moore, 2013)","plainCitation":"(Allen, C., Axelsson, M., Dewey, S. &amp; Clark, 2013; Moore, 2013)","noteIndex":0},"citationItems":[{"id":2478,"uris":["http://zotero.org/users/10679637/items/BWQKWUDC"],"itemData":{"id":2478,"type":"article-journal","container-title":"Scottish Natural Heritage Commissioned Report No.437.","issue":"437","page":"1-240","title":"Marine biological survey to establish the distribution of Priority Marine Features within the Clyde Sea area","author":[{"family":"Allen, C., Axelsson, M., Dewey, S. &amp; Clark","given":"L."}],"issued":{"date-parts":[["2013"]]}}},{"id":2437,"uris":["http://zotero.org/users/10679637/items/VHX6M8KK"],"itemData":{"id":2437,"type":"report","title":"NatureScot Commissioned Report 631: 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007F3507">
        <w:rPr>
          <w:rFonts w:ascii="Source Sans Pro Light" w:eastAsia="Source Sans Pro Light" w:hAnsi="Source Sans Pro Light" w:cs="Source Sans Pro Light"/>
        </w:rPr>
        <w:fldChar w:fldCharType="separate"/>
      </w:r>
      <w:r w:rsidR="007F3507">
        <w:rPr>
          <w:rFonts w:ascii="Source Sans Pro Light" w:eastAsia="Source Sans Pro Light" w:hAnsi="Source Sans Pro Light" w:cs="Source Sans Pro Light"/>
          <w:noProof/>
        </w:rPr>
        <w:t>(Allen, C., Axelsson, M., Dewey, S. &amp; Clark, 2013; Moore, 2013)</w:t>
      </w:r>
      <w:r w:rsidR="007F3507">
        <w:rPr>
          <w:rFonts w:ascii="Source Sans Pro Light" w:eastAsia="Source Sans Pro Light" w:hAnsi="Source Sans Pro Light" w:cs="Source Sans Pro Light"/>
        </w:rPr>
        <w:fldChar w:fldCharType="end"/>
      </w:r>
      <w:r w:rsidRPr="3C51F64D">
        <w:rPr>
          <w:rFonts w:ascii="Source Sans Pro Light" w:eastAsia="Source Sans Pro Light" w:hAnsi="Source Sans Pro Light" w:cs="Source Sans Pro Light"/>
        </w:rPr>
        <w:t xml:space="preserve">. Loch Goil has distinct ecological zones as well as contrasting bathymetry and sediment composition. In 2014 Loch Goil was declared a Nature Conservation Marine Protected Area (NCMPA). </w:t>
      </w:r>
    </w:p>
    <w:p w14:paraId="6F18E219" w14:textId="163D4D99" w:rsidR="229B564F" w:rsidRDefault="229B564F" w:rsidP="0095201C">
      <w:pPr>
        <w:spacing w:after="160" w:line="360" w:lineRule="auto"/>
        <w:rPr>
          <w:rFonts w:ascii="Source Sans Pro Light" w:eastAsia="Source Sans Pro Light" w:hAnsi="Source Sans Pro Light" w:cs="Source Sans Pro Light"/>
        </w:rPr>
      </w:pPr>
      <w:r w:rsidRPr="1DF36116">
        <w:rPr>
          <w:rFonts w:ascii="Source Sans Pro Light" w:eastAsia="Source Sans Pro Light" w:hAnsi="Source Sans Pro Light" w:cs="Source Sans Pro Light"/>
        </w:rPr>
        <w:t xml:space="preserve">Samples were collected on the 7th of October 2021 from 3 stations with previously recorded contrasting biotopes, all of which are Priority Marine Features (PMFs; Table </w:t>
      </w:r>
      <w:r w:rsidR="48EB4AAA" w:rsidRPr="1DF36116">
        <w:rPr>
          <w:rFonts w:ascii="Source Sans Pro Light" w:eastAsia="Source Sans Pro Light" w:hAnsi="Source Sans Pro Light" w:cs="Source Sans Pro Light"/>
        </w:rPr>
        <w:t>5</w:t>
      </w:r>
      <w:r w:rsidRPr="1DF36116">
        <w:rPr>
          <w:rFonts w:ascii="Source Sans Pro Light" w:eastAsia="Source Sans Pro Light" w:hAnsi="Source Sans Pro Light" w:cs="Source Sans Pro Light"/>
        </w:rPr>
        <w:t xml:space="preserve">, Figure </w:t>
      </w:r>
      <w:r w:rsidR="5A412670" w:rsidRPr="1DF36116">
        <w:rPr>
          <w:rFonts w:ascii="Source Sans Pro Light" w:eastAsia="Source Sans Pro Light" w:hAnsi="Source Sans Pro Light" w:cs="Source Sans Pro Light"/>
        </w:rPr>
        <w:t>6</w:t>
      </w:r>
      <w:r w:rsidRPr="1DF36116">
        <w:rPr>
          <w:rFonts w:ascii="Source Sans Pro Light" w:eastAsia="Source Sans Pro Light" w:hAnsi="Source Sans Pro Light" w:cs="Source Sans Pro Light"/>
        </w:rPr>
        <w:t xml:space="preserve">). </w:t>
      </w:r>
    </w:p>
    <w:p w14:paraId="23B0BD40" w14:textId="0B0C92D3" w:rsidR="00FE0A90" w:rsidRPr="00C338F4" w:rsidRDefault="00FE0A90" w:rsidP="00C338F4">
      <w:pPr>
        <w:spacing w:line="360" w:lineRule="auto"/>
        <w:rPr>
          <w:rFonts w:ascii="Source Sans Pro Light" w:eastAsia="Source Sans Pro Light" w:hAnsi="Source Sans Pro Light" w:cs="Source Sans Pro Light"/>
        </w:rPr>
      </w:pPr>
      <w:r w:rsidRPr="00C338F4">
        <w:rPr>
          <w:rFonts w:ascii="Source Sans Pro Light" w:eastAsia="Source Sans Pro Light" w:hAnsi="Source Sans Pro Light" w:cs="Source Sans Pro Light"/>
          <w:b/>
        </w:rPr>
        <w:t xml:space="preserve">Table </w:t>
      </w:r>
      <w:r w:rsidR="2625A06D" w:rsidRPr="00C338F4">
        <w:rPr>
          <w:rFonts w:ascii="Source Sans Pro Light" w:eastAsia="Source Sans Pro Light" w:hAnsi="Source Sans Pro Light" w:cs="Source Sans Pro Light"/>
          <w:b/>
        </w:rPr>
        <w:t>5</w:t>
      </w:r>
      <w:r w:rsidRPr="00C338F4">
        <w:rPr>
          <w:rFonts w:ascii="Source Sans Pro Light" w:eastAsia="Source Sans Pro Light" w:hAnsi="Source Sans Pro Light" w:cs="Source Sans Pro Light"/>
        </w:rPr>
        <w:t xml:space="preserve">: Target </w:t>
      </w:r>
      <w:r w:rsidR="0066535E" w:rsidRPr="00C338F4">
        <w:rPr>
          <w:rFonts w:ascii="Source Sans Pro Light" w:eastAsia="Source Sans Pro Light" w:hAnsi="Source Sans Pro Light" w:cs="Source Sans Pro Light"/>
        </w:rPr>
        <w:t>s</w:t>
      </w:r>
      <w:r w:rsidRPr="00C338F4">
        <w:rPr>
          <w:rFonts w:ascii="Source Sans Pro Light" w:eastAsia="Source Sans Pro Light" w:hAnsi="Source Sans Pro Light" w:cs="Source Sans Pro Light"/>
        </w:rPr>
        <w:t xml:space="preserve">ampling </w:t>
      </w:r>
      <w:r w:rsidR="0066535E" w:rsidRPr="00C338F4">
        <w:rPr>
          <w:rFonts w:ascii="Source Sans Pro Light" w:eastAsia="Source Sans Pro Light" w:hAnsi="Source Sans Pro Light" w:cs="Source Sans Pro Light"/>
        </w:rPr>
        <w:t>l</w:t>
      </w:r>
      <w:r w:rsidRPr="00C338F4">
        <w:rPr>
          <w:rFonts w:ascii="Source Sans Pro Light" w:eastAsia="Source Sans Pro Light" w:hAnsi="Source Sans Pro Light" w:cs="Source Sans Pro Light"/>
        </w:rPr>
        <w:t>ocation coordinates and previously reported biotopes</w:t>
      </w:r>
      <w:r w:rsidR="0066535E" w:rsidRPr="00C338F4">
        <w:rPr>
          <w:rFonts w:ascii="Source Sans Pro Light" w:eastAsia="Source Sans Pro Light" w:hAnsi="Source Sans Pro Light" w:cs="Source Sans Pro Light"/>
        </w:rPr>
        <w:t xml:space="preserve"> </w:t>
      </w:r>
    </w:p>
    <w:tbl>
      <w:tblPr>
        <w:tblStyle w:val="TableGrid"/>
        <w:tblW w:w="9013" w:type="dxa"/>
        <w:tblLayout w:type="fixed"/>
        <w:tblLook w:val="04A0" w:firstRow="1" w:lastRow="0" w:firstColumn="1" w:lastColumn="0" w:noHBand="0" w:noVBand="1"/>
        <w:tblCaption w:val="Target sampling location coordinates and previously reported biotopes "/>
      </w:tblPr>
      <w:tblGrid>
        <w:gridCol w:w="1542"/>
        <w:gridCol w:w="1542"/>
        <w:gridCol w:w="1542"/>
        <w:gridCol w:w="2126"/>
        <w:gridCol w:w="2261"/>
      </w:tblGrid>
      <w:tr w:rsidR="57D5DD20" w14:paraId="435F3D0B" w14:textId="77777777" w:rsidTr="00C338F4">
        <w:trPr>
          <w:cantSplit/>
          <w:tblHeader/>
        </w:trPr>
        <w:tc>
          <w:tcPr>
            <w:tcW w:w="1542" w:type="dxa"/>
            <w:tcBorders>
              <w:top w:val="single" w:sz="8" w:space="0" w:color="auto"/>
              <w:left w:val="single" w:sz="8" w:space="0" w:color="auto"/>
              <w:bottom w:val="single" w:sz="8" w:space="0" w:color="auto"/>
              <w:right w:val="single" w:sz="8" w:space="0" w:color="auto"/>
            </w:tcBorders>
          </w:tcPr>
          <w:p w14:paraId="6030DACB" w14:textId="3C78253B" w:rsidR="57D5DD20" w:rsidRDefault="57D5DD20" w:rsidP="57D5DD20">
            <w:pPr>
              <w:jc w:val="both"/>
            </w:pPr>
            <w:r w:rsidRPr="57D5DD20">
              <w:rPr>
                <w:rFonts w:ascii="Source Sans Pro Light" w:eastAsia="Source Sans Pro Light" w:hAnsi="Source Sans Pro Light" w:cs="Source Sans Pro Light"/>
              </w:rPr>
              <w:t>Station</w:t>
            </w:r>
          </w:p>
        </w:tc>
        <w:tc>
          <w:tcPr>
            <w:tcW w:w="1542" w:type="dxa"/>
            <w:tcBorders>
              <w:top w:val="single" w:sz="8" w:space="0" w:color="auto"/>
              <w:left w:val="single" w:sz="8" w:space="0" w:color="auto"/>
              <w:bottom w:val="single" w:sz="8" w:space="0" w:color="auto"/>
              <w:right w:val="single" w:sz="8" w:space="0" w:color="auto"/>
            </w:tcBorders>
          </w:tcPr>
          <w:p w14:paraId="7C812341" w14:textId="3DBD2D03" w:rsidR="57D5DD20" w:rsidRDefault="57D5DD20" w:rsidP="57D5DD20">
            <w:pPr>
              <w:jc w:val="both"/>
            </w:pPr>
            <w:r w:rsidRPr="57D5DD20">
              <w:rPr>
                <w:rFonts w:ascii="Source Sans Pro Light" w:eastAsia="Source Sans Pro Light" w:hAnsi="Source Sans Pro Light" w:cs="Source Sans Pro Light"/>
              </w:rPr>
              <w:t>Target Lat</w:t>
            </w:r>
          </w:p>
        </w:tc>
        <w:tc>
          <w:tcPr>
            <w:tcW w:w="1542" w:type="dxa"/>
            <w:tcBorders>
              <w:top w:val="single" w:sz="8" w:space="0" w:color="auto"/>
              <w:left w:val="single" w:sz="8" w:space="0" w:color="auto"/>
              <w:bottom w:val="single" w:sz="8" w:space="0" w:color="auto"/>
              <w:right w:val="single" w:sz="8" w:space="0" w:color="auto"/>
            </w:tcBorders>
          </w:tcPr>
          <w:p w14:paraId="634E2787" w14:textId="553CB42A" w:rsidR="57D5DD20" w:rsidRDefault="57D5DD20" w:rsidP="57D5DD20">
            <w:pPr>
              <w:jc w:val="both"/>
            </w:pPr>
            <w:r w:rsidRPr="57D5DD20">
              <w:rPr>
                <w:rFonts w:ascii="Source Sans Pro Light" w:eastAsia="Source Sans Pro Light" w:hAnsi="Source Sans Pro Light" w:cs="Source Sans Pro Light"/>
              </w:rPr>
              <w:t>Target Long</w:t>
            </w:r>
          </w:p>
        </w:tc>
        <w:tc>
          <w:tcPr>
            <w:tcW w:w="2126" w:type="dxa"/>
            <w:tcBorders>
              <w:top w:val="single" w:sz="8" w:space="0" w:color="auto"/>
              <w:left w:val="single" w:sz="8" w:space="0" w:color="auto"/>
              <w:bottom w:val="single" w:sz="8" w:space="0" w:color="auto"/>
              <w:right w:val="single" w:sz="8" w:space="0" w:color="auto"/>
            </w:tcBorders>
          </w:tcPr>
          <w:p w14:paraId="2E514FBC" w14:textId="10E7DDED" w:rsidR="57D5DD20" w:rsidRDefault="57D5DD20" w:rsidP="57D5DD20">
            <w:pPr>
              <w:jc w:val="both"/>
            </w:pPr>
            <w:r w:rsidRPr="57D5DD20">
              <w:rPr>
                <w:rFonts w:ascii="Source Sans Pro Light" w:eastAsia="Source Sans Pro Light" w:hAnsi="Source Sans Pro Light" w:cs="Source Sans Pro Light"/>
              </w:rPr>
              <w:t>Allen 2013 biotope</w:t>
            </w:r>
          </w:p>
        </w:tc>
        <w:tc>
          <w:tcPr>
            <w:tcW w:w="2261" w:type="dxa"/>
            <w:tcBorders>
              <w:top w:val="single" w:sz="8" w:space="0" w:color="auto"/>
              <w:left w:val="single" w:sz="8" w:space="0" w:color="auto"/>
              <w:bottom w:val="single" w:sz="8" w:space="0" w:color="auto"/>
              <w:right w:val="single" w:sz="8" w:space="0" w:color="auto"/>
            </w:tcBorders>
          </w:tcPr>
          <w:p w14:paraId="177E33D4" w14:textId="3949F4DB" w:rsidR="57D5DD20" w:rsidRDefault="57D5DD20" w:rsidP="57D5DD20">
            <w:pPr>
              <w:jc w:val="both"/>
            </w:pPr>
            <w:r w:rsidRPr="57D5DD20">
              <w:rPr>
                <w:rFonts w:ascii="Source Sans Pro Light" w:eastAsia="Source Sans Pro Light" w:hAnsi="Source Sans Pro Light" w:cs="Source Sans Pro Light"/>
              </w:rPr>
              <w:t>Moore 2013 biotope</w:t>
            </w:r>
          </w:p>
        </w:tc>
      </w:tr>
      <w:tr w:rsidR="57D5DD20" w14:paraId="212629A3" w14:textId="77777777" w:rsidTr="00C338F4">
        <w:trPr>
          <w:cantSplit/>
        </w:trPr>
        <w:tc>
          <w:tcPr>
            <w:tcW w:w="1542" w:type="dxa"/>
            <w:tcBorders>
              <w:top w:val="single" w:sz="8" w:space="0" w:color="auto"/>
              <w:left w:val="single" w:sz="8" w:space="0" w:color="auto"/>
              <w:bottom w:val="single" w:sz="8" w:space="0" w:color="auto"/>
              <w:right w:val="single" w:sz="8" w:space="0" w:color="auto"/>
            </w:tcBorders>
          </w:tcPr>
          <w:p w14:paraId="6F75F22A" w14:textId="42382CF6" w:rsidR="57D5DD20" w:rsidRDefault="57D5DD20" w:rsidP="57D5DD20">
            <w:pPr>
              <w:jc w:val="both"/>
            </w:pPr>
            <w:r w:rsidRPr="57D5DD20">
              <w:rPr>
                <w:rFonts w:ascii="Source Sans Pro Light" w:eastAsia="Source Sans Pro Light" w:hAnsi="Source Sans Pro Light" w:cs="Source Sans Pro Light"/>
              </w:rPr>
              <w:t>Station 1</w:t>
            </w:r>
          </w:p>
        </w:tc>
        <w:tc>
          <w:tcPr>
            <w:tcW w:w="1542" w:type="dxa"/>
            <w:tcBorders>
              <w:top w:val="single" w:sz="8" w:space="0" w:color="auto"/>
              <w:left w:val="single" w:sz="8" w:space="0" w:color="auto"/>
              <w:bottom w:val="single" w:sz="8" w:space="0" w:color="auto"/>
              <w:right w:val="single" w:sz="8" w:space="0" w:color="auto"/>
            </w:tcBorders>
          </w:tcPr>
          <w:p w14:paraId="130993B7" w14:textId="7C305F7C" w:rsidR="57D5DD20" w:rsidRDefault="57D5DD20" w:rsidP="57D5DD20">
            <w:pPr>
              <w:jc w:val="both"/>
            </w:pPr>
            <w:r w:rsidRPr="57D5DD20">
              <w:rPr>
                <w:rFonts w:ascii="Source Sans Pro Light" w:eastAsia="Source Sans Pro Light" w:hAnsi="Source Sans Pro Light" w:cs="Source Sans Pro Light"/>
              </w:rPr>
              <w:t>56.099518</w:t>
            </w:r>
          </w:p>
        </w:tc>
        <w:tc>
          <w:tcPr>
            <w:tcW w:w="1542" w:type="dxa"/>
            <w:tcBorders>
              <w:top w:val="single" w:sz="8" w:space="0" w:color="auto"/>
              <w:left w:val="single" w:sz="8" w:space="0" w:color="auto"/>
              <w:bottom w:val="single" w:sz="8" w:space="0" w:color="auto"/>
              <w:right w:val="single" w:sz="8" w:space="0" w:color="auto"/>
            </w:tcBorders>
          </w:tcPr>
          <w:p w14:paraId="6150DF4C" w14:textId="3D8ED8AB" w:rsidR="57D5DD20" w:rsidRDefault="57D5DD20" w:rsidP="57D5DD20">
            <w:pPr>
              <w:jc w:val="both"/>
            </w:pPr>
            <w:r w:rsidRPr="57D5DD20">
              <w:rPr>
                <w:rFonts w:ascii="Source Sans Pro Light" w:eastAsia="Source Sans Pro Light" w:hAnsi="Source Sans Pro Light" w:cs="Source Sans Pro Light"/>
              </w:rPr>
              <w:t>-4.876821</w:t>
            </w:r>
          </w:p>
        </w:tc>
        <w:tc>
          <w:tcPr>
            <w:tcW w:w="2126" w:type="dxa"/>
            <w:tcBorders>
              <w:top w:val="single" w:sz="8" w:space="0" w:color="auto"/>
              <w:left w:val="single" w:sz="8" w:space="0" w:color="auto"/>
              <w:bottom w:val="single" w:sz="8" w:space="0" w:color="auto"/>
              <w:right w:val="single" w:sz="8" w:space="0" w:color="auto"/>
            </w:tcBorders>
          </w:tcPr>
          <w:p w14:paraId="38F255C6" w14:textId="6D9900C9" w:rsidR="57D5DD20" w:rsidRDefault="57D5DD20" w:rsidP="57D5DD20">
            <w:pPr>
              <w:jc w:val="both"/>
            </w:pPr>
            <w:proofErr w:type="spellStart"/>
            <w:proofErr w:type="gramStart"/>
            <w:r w:rsidRPr="57D5DD20">
              <w:rPr>
                <w:rFonts w:ascii="Source Sans Pro Light" w:eastAsia="Source Sans Pro Light" w:hAnsi="Source Sans Pro Light" w:cs="Source Sans Pro Light"/>
              </w:rPr>
              <w:t>SS.SMu.CfiMu</w:t>
            </w:r>
            <w:proofErr w:type="gramEnd"/>
            <w:r w:rsidRPr="57D5DD20">
              <w:rPr>
                <w:rFonts w:ascii="Source Sans Pro Light" w:eastAsia="Source Sans Pro Light" w:hAnsi="Source Sans Pro Light" w:cs="Source Sans Pro Light"/>
              </w:rPr>
              <w:t>.MegMax</w:t>
            </w:r>
            <w:proofErr w:type="spellEnd"/>
          </w:p>
        </w:tc>
        <w:tc>
          <w:tcPr>
            <w:tcW w:w="2261" w:type="dxa"/>
            <w:tcBorders>
              <w:top w:val="single" w:sz="8" w:space="0" w:color="auto"/>
              <w:left w:val="single" w:sz="8" w:space="0" w:color="auto"/>
              <w:bottom w:val="single" w:sz="8" w:space="0" w:color="auto"/>
              <w:right w:val="single" w:sz="8" w:space="0" w:color="auto"/>
            </w:tcBorders>
          </w:tcPr>
          <w:p w14:paraId="4B272FDA" w14:textId="06D291AE" w:rsidR="57D5DD20" w:rsidRDefault="57D5DD20" w:rsidP="57D5DD20">
            <w:pPr>
              <w:jc w:val="both"/>
            </w:pPr>
            <w:proofErr w:type="spellStart"/>
            <w:proofErr w:type="gramStart"/>
            <w:r w:rsidRPr="57D5DD20">
              <w:rPr>
                <w:rFonts w:ascii="Source Sans Pro Light" w:eastAsia="Source Sans Pro Light" w:hAnsi="Source Sans Pro Light" w:cs="Source Sans Pro Light"/>
              </w:rPr>
              <w:t>SS.SMu.CFiMu</w:t>
            </w:r>
            <w:proofErr w:type="gramEnd"/>
            <w:r w:rsidRPr="57D5DD20">
              <w:rPr>
                <w:rFonts w:ascii="Source Sans Pro Light" w:eastAsia="Source Sans Pro Light" w:hAnsi="Source Sans Pro Light" w:cs="Source Sans Pro Light"/>
              </w:rPr>
              <w:t>.SpnMeg</w:t>
            </w:r>
            <w:proofErr w:type="spellEnd"/>
          </w:p>
        </w:tc>
      </w:tr>
      <w:tr w:rsidR="57D5DD20" w14:paraId="5826A275" w14:textId="77777777" w:rsidTr="00C338F4">
        <w:trPr>
          <w:cantSplit/>
        </w:trPr>
        <w:tc>
          <w:tcPr>
            <w:tcW w:w="1542" w:type="dxa"/>
            <w:tcBorders>
              <w:top w:val="single" w:sz="8" w:space="0" w:color="auto"/>
              <w:left w:val="single" w:sz="8" w:space="0" w:color="auto"/>
              <w:bottom w:val="single" w:sz="8" w:space="0" w:color="auto"/>
              <w:right w:val="single" w:sz="8" w:space="0" w:color="auto"/>
            </w:tcBorders>
          </w:tcPr>
          <w:p w14:paraId="6C79EEEB" w14:textId="7D5B09DC" w:rsidR="57D5DD20" w:rsidRDefault="57D5DD20" w:rsidP="57D5DD20">
            <w:pPr>
              <w:jc w:val="both"/>
            </w:pPr>
            <w:r w:rsidRPr="57D5DD20">
              <w:rPr>
                <w:rFonts w:ascii="Source Sans Pro Light" w:eastAsia="Source Sans Pro Light" w:hAnsi="Source Sans Pro Light" w:cs="Source Sans Pro Light"/>
              </w:rPr>
              <w:lastRenderedPageBreak/>
              <w:t>Station 2</w:t>
            </w:r>
          </w:p>
        </w:tc>
        <w:tc>
          <w:tcPr>
            <w:tcW w:w="1542" w:type="dxa"/>
            <w:tcBorders>
              <w:top w:val="single" w:sz="8" w:space="0" w:color="auto"/>
              <w:left w:val="single" w:sz="8" w:space="0" w:color="auto"/>
              <w:bottom w:val="single" w:sz="8" w:space="0" w:color="auto"/>
              <w:right w:val="single" w:sz="8" w:space="0" w:color="auto"/>
            </w:tcBorders>
          </w:tcPr>
          <w:p w14:paraId="6AC1B9CC" w14:textId="34E6B5E4" w:rsidR="57D5DD20" w:rsidRDefault="57D5DD20" w:rsidP="57D5DD20">
            <w:pPr>
              <w:jc w:val="both"/>
            </w:pPr>
            <w:r w:rsidRPr="57D5DD20">
              <w:rPr>
                <w:rFonts w:ascii="Source Sans Pro Light" w:eastAsia="Source Sans Pro Light" w:hAnsi="Source Sans Pro Light" w:cs="Source Sans Pro Light"/>
              </w:rPr>
              <w:t>56.123199</w:t>
            </w:r>
          </w:p>
        </w:tc>
        <w:tc>
          <w:tcPr>
            <w:tcW w:w="1542" w:type="dxa"/>
            <w:tcBorders>
              <w:top w:val="single" w:sz="8" w:space="0" w:color="auto"/>
              <w:left w:val="single" w:sz="8" w:space="0" w:color="auto"/>
              <w:bottom w:val="single" w:sz="8" w:space="0" w:color="auto"/>
              <w:right w:val="single" w:sz="8" w:space="0" w:color="auto"/>
            </w:tcBorders>
          </w:tcPr>
          <w:p w14:paraId="7ACA022E" w14:textId="17A1237E" w:rsidR="57D5DD20" w:rsidRDefault="57D5DD20" w:rsidP="57D5DD20">
            <w:pPr>
              <w:jc w:val="both"/>
            </w:pPr>
            <w:r w:rsidRPr="57D5DD20">
              <w:rPr>
                <w:rFonts w:ascii="Source Sans Pro Light" w:eastAsia="Source Sans Pro Light" w:hAnsi="Source Sans Pro Light" w:cs="Source Sans Pro Light"/>
              </w:rPr>
              <w:t>-4.898793</w:t>
            </w:r>
          </w:p>
        </w:tc>
        <w:tc>
          <w:tcPr>
            <w:tcW w:w="2126" w:type="dxa"/>
            <w:tcBorders>
              <w:top w:val="single" w:sz="8" w:space="0" w:color="auto"/>
              <w:left w:val="single" w:sz="8" w:space="0" w:color="auto"/>
              <w:bottom w:val="single" w:sz="8" w:space="0" w:color="auto"/>
              <w:right w:val="single" w:sz="8" w:space="0" w:color="auto"/>
            </w:tcBorders>
          </w:tcPr>
          <w:p w14:paraId="271C9A25" w14:textId="1EA85F8C" w:rsidR="57D5DD20" w:rsidRDefault="57D5DD20" w:rsidP="57D5DD20">
            <w:pPr>
              <w:jc w:val="center"/>
            </w:pPr>
            <w:r w:rsidRPr="57D5DD20">
              <w:rPr>
                <w:rFonts w:ascii="Source Sans Pro Light" w:eastAsia="Source Sans Pro Light" w:hAnsi="Source Sans Pro Light" w:cs="Source Sans Pro Light"/>
              </w:rPr>
              <w:t>-</w:t>
            </w:r>
          </w:p>
        </w:tc>
        <w:tc>
          <w:tcPr>
            <w:tcW w:w="2261" w:type="dxa"/>
            <w:tcBorders>
              <w:top w:val="single" w:sz="8" w:space="0" w:color="auto"/>
              <w:left w:val="single" w:sz="8" w:space="0" w:color="auto"/>
              <w:bottom w:val="single" w:sz="8" w:space="0" w:color="auto"/>
              <w:right w:val="single" w:sz="8" w:space="0" w:color="auto"/>
            </w:tcBorders>
          </w:tcPr>
          <w:p w14:paraId="4FC7AE08" w14:textId="0487EEA0" w:rsidR="57D5DD20" w:rsidRDefault="57D5DD20" w:rsidP="57D5DD20">
            <w:pPr>
              <w:jc w:val="both"/>
            </w:pPr>
            <w:proofErr w:type="spellStart"/>
            <w:proofErr w:type="gramStart"/>
            <w:r w:rsidRPr="57D5DD20">
              <w:rPr>
                <w:rFonts w:ascii="Source Sans Pro Light" w:eastAsia="Source Sans Pro Light" w:hAnsi="Source Sans Pro Light" w:cs="Source Sans Pro Light"/>
              </w:rPr>
              <w:t>SS.SMu.CFIMu</w:t>
            </w:r>
            <w:proofErr w:type="gramEnd"/>
            <w:r w:rsidRPr="57D5DD20">
              <w:rPr>
                <w:rFonts w:ascii="Source Sans Pro Light" w:eastAsia="Source Sans Pro Light" w:hAnsi="Source Sans Pro Light" w:cs="Source Sans Pro Light"/>
              </w:rPr>
              <w:t>.SpnMeg</w:t>
            </w:r>
            <w:proofErr w:type="spellEnd"/>
          </w:p>
        </w:tc>
      </w:tr>
      <w:tr w:rsidR="57D5DD20" w14:paraId="2EB808B0" w14:textId="77777777" w:rsidTr="00C338F4">
        <w:trPr>
          <w:cantSplit/>
        </w:trPr>
        <w:tc>
          <w:tcPr>
            <w:tcW w:w="1542" w:type="dxa"/>
            <w:tcBorders>
              <w:top w:val="single" w:sz="8" w:space="0" w:color="auto"/>
              <w:left w:val="single" w:sz="8" w:space="0" w:color="auto"/>
              <w:bottom w:val="single" w:sz="8" w:space="0" w:color="auto"/>
              <w:right w:val="single" w:sz="8" w:space="0" w:color="auto"/>
            </w:tcBorders>
          </w:tcPr>
          <w:p w14:paraId="6259EAC7" w14:textId="6A20B2C8" w:rsidR="57D5DD20" w:rsidRDefault="57D5DD20" w:rsidP="57D5DD20">
            <w:pPr>
              <w:jc w:val="both"/>
            </w:pPr>
            <w:r w:rsidRPr="57D5DD20">
              <w:rPr>
                <w:rFonts w:ascii="Source Sans Pro Light" w:eastAsia="Source Sans Pro Light" w:hAnsi="Source Sans Pro Light" w:cs="Source Sans Pro Light"/>
              </w:rPr>
              <w:t>Station 3</w:t>
            </w:r>
          </w:p>
        </w:tc>
        <w:tc>
          <w:tcPr>
            <w:tcW w:w="1542" w:type="dxa"/>
            <w:tcBorders>
              <w:top w:val="single" w:sz="8" w:space="0" w:color="auto"/>
              <w:left w:val="single" w:sz="8" w:space="0" w:color="auto"/>
              <w:bottom w:val="single" w:sz="8" w:space="0" w:color="auto"/>
              <w:right w:val="single" w:sz="8" w:space="0" w:color="auto"/>
            </w:tcBorders>
          </w:tcPr>
          <w:p w14:paraId="18BA2D37" w14:textId="7C082095" w:rsidR="57D5DD20" w:rsidRDefault="57D5DD20" w:rsidP="57D5DD20">
            <w:pPr>
              <w:jc w:val="both"/>
            </w:pPr>
            <w:r w:rsidRPr="57D5DD20">
              <w:rPr>
                <w:rFonts w:ascii="Source Sans Pro Light" w:eastAsia="Source Sans Pro Light" w:hAnsi="Source Sans Pro Light" w:cs="Source Sans Pro Light"/>
              </w:rPr>
              <w:t>56.14785</w:t>
            </w:r>
          </w:p>
        </w:tc>
        <w:tc>
          <w:tcPr>
            <w:tcW w:w="1542" w:type="dxa"/>
            <w:tcBorders>
              <w:top w:val="single" w:sz="8" w:space="0" w:color="auto"/>
              <w:left w:val="single" w:sz="8" w:space="0" w:color="auto"/>
              <w:bottom w:val="single" w:sz="8" w:space="0" w:color="auto"/>
              <w:right w:val="single" w:sz="8" w:space="0" w:color="auto"/>
            </w:tcBorders>
          </w:tcPr>
          <w:p w14:paraId="0AFBC7D2" w14:textId="1A143C43" w:rsidR="57D5DD20" w:rsidRDefault="57D5DD20" w:rsidP="57D5DD20">
            <w:pPr>
              <w:jc w:val="both"/>
            </w:pPr>
            <w:r w:rsidRPr="57D5DD20">
              <w:rPr>
                <w:rFonts w:ascii="Source Sans Pro Light" w:eastAsia="Source Sans Pro Light" w:hAnsi="Source Sans Pro Light" w:cs="Source Sans Pro Light"/>
              </w:rPr>
              <w:t>-4.896203</w:t>
            </w:r>
          </w:p>
        </w:tc>
        <w:tc>
          <w:tcPr>
            <w:tcW w:w="2126" w:type="dxa"/>
            <w:tcBorders>
              <w:top w:val="single" w:sz="8" w:space="0" w:color="auto"/>
              <w:left w:val="single" w:sz="8" w:space="0" w:color="auto"/>
              <w:bottom w:val="single" w:sz="8" w:space="0" w:color="auto"/>
              <w:right w:val="single" w:sz="8" w:space="0" w:color="auto"/>
            </w:tcBorders>
          </w:tcPr>
          <w:p w14:paraId="017A9BBA" w14:textId="7234E6B3" w:rsidR="57D5DD20" w:rsidRDefault="57D5DD20" w:rsidP="57D5DD20">
            <w:pPr>
              <w:jc w:val="center"/>
            </w:pPr>
            <w:r w:rsidRPr="57D5DD20">
              <w:rPr>
                <w:rFonts w:ascii="Source Sans Pro Light" w:eastAsia="Source Sans Pro Light" w:hAnsi="Source Sans Pro Light" w:cs="Source Sans Pro Light"/>
              </w:rPr>
              <w:t>-</w:t>
            </w:r>
          </w:p>
        </w:tc>
        <w:tc>
          <w:tcPr>
            <w:tcW w:w="2261" w:type="dxa"/>
            <w:tcBorders>
              <w:top w:val="single" w:sz="8" w:space="0" w:color="auto"/>
              <w:left w:val="single" w:sz="8" w:space="0" w:color="auto"/>
              <w:bottom w:val="single" w:sz="8" w:space="0" w:color="auto"/>
              <w:right w:val="single" w:sz="8" w:space="0" w:color="auto"/>
            </w:tcBorders>
          </w:tcPr>
          <w:p w14:paraId="41404DF4" w14:textId="0474D651" w:rsidR="57D5DD20" w:rsidRDefault="57D5DD20" w:rsidP="57D5DD20">
            <w:pPr>
              <w:jc w:val="both"/>
            </w:pPr>
            <w:proofErr w:type="spellStart"/>
            <w:proofErr w:type="gramStart"/>
            <w:r w:rsidRPr="57D5DD20">
              <w:rPr>
                <w:rFonts w:ascii="Source Sans Pro Light" w:eastAsia="Source Sans Pro Light" w:hAnsi="Source Sans Pro Light" w:cs="Source Sans Pro Light"/>
              </w:rPr>
              <w:t>SS.SMu.IFiMu</w:t>
            </w:r>
            <w:proofErr w:type="gramEnd"/>
            <w:r w:rsidRPr="57D5DD20">
              <w:rPr>
                <w:rFonts w:ascii="Source Sans Pro Light" w:eastAsia="Source Sans Pro Light" w:hAnsi="Source Sans Pro Light" w:cs="Source Sans Pro Light"/>
              </w:rPr>
              <w:t>.Beg</w:t>
            </w:r>
            <w:proofErr w:type="spellEnd"/>
          </w:p>
        </w:tc>
      </w:tr>
    </w:tbl>
    <w:p w14:paraId="019BBEF9" w14:textId="7E04E8CE" w:rsidR="229B564F" w:rsidRDefault="229B564F" w:rsidP="57D5DD20">
      <w:pPr>
        <w:jc w:val="both"/>
      </w:pPr>
    </w:p>
    <w:p w14:paraId="447E0971" w14:textId="6B14BE2D" w:rsidR="229B564F" w:rsidRDefault="229B564F" w:rsidP="00C338F4">
      <w:pPr>
        <w:spacing w:after="160" w:line="360" w:lineRule="auto"/>
      </w:pPr>
      <w:r w:rsidRPr="57D5DD20">
        <w:rPr>
          <w:rFonts w:ascii="Source Sans Pro Light" w:eastAsia="Source Sans Pro Light" w:hAnsi="Source Sans Pro Light" w:cs="Source Sans Pro Light"/>
        </w:rPr>
        <w:t xml:space="preserve">Station 2 coordinates were closer to LFG18 rather than LFG17 from Moore et al. </w:t>
      </w:r>
      <w:proofErr w:type="spellStart"/>
      <w:proofErr w:type="gramStart"/>
      <w:r w:rsidRPr="57D5DD20">
        <w:rPr>
          <w:rFonts w:ascii="Source Sans Pro Light" w:eastAsia="Source Sans Pro Light" w:hAnsi="Source Sans Pro Light" w:cs="Source Sans Pro Light"/>
        </w:rPr>
        <w:t>SS.SMu.IFiMu</w:t>
      </w:r>
      <w:proofErr w:type="gramEnd"/>
      <w:r w:rsidRPr="57D5DD20">
        <w:rPr>
          <w:rFonts w:ascii="Source Sans Pro Light" w:eastAsia="Source Sans Pro Light" w:hAnsi="Source Sans Pro Light" w:cs="Source Sans Pro Light"/>
        </w:rPr>
        <w:t>.Beg</w:t>
      </w:r>
      <w:proofErr w:type="spellEnd"/>
      <w:r w:rsidRPr="57D5DD20">
        <w:rPr>
          <w:rFonts w:ascii="Source Sans Pro Light" w:eastAsia="Source Sans Pro Light" w:hAnsi="Source Sans Pro Light" w:cs="Source Sans Pro Light"/>
        </w:rPr>
        <w:t xml:space="preserve"> (56.13, 4.89), which was characterised by </w:t>
      </w:r>
      <w:proofErr w:type="spellStart"/>
      <w:r w:rsidRPr="57D5DD20">
        <w:rPr>
          <w:rFonts w:ascii="Source Sans Pro Light" w:eastAsia="Source Sans Pro Light" w:hAnsi="Source Sans Pro Light" w:cs="Source Sans Pro Light"/>
        </w:rPr>
        <w:t>SS.SMu.IFiMu.Beg</w:t>
      </w:r>
      <w:proofErr w:type="spellEnd"/>
      <w:r w:rsidRPr="57D5DD20">
        <w:rPr>
          <w:rFonts w:ascii="Source Sans Pro Light" w:eastAsia="Source Sans Pro Light" w:hAnsi="Source Sans Pro Light" w:cs="Source Sans Pro Light"/>
        </w:rPr>
        <w:t xml:space="preserve"> rather than </w:t>
      </w:r>
      <w:proofErr w:type="spellStart"/>
      <w:r w:rsidRPr="57D5DD20">
        <w:rPr>
          <w:rFonts w:ascii="Source Sans Pro Light" w:eastAsia="Source Sans Pro Light" w:hAnsi="Source Sans Pro Light" w:cs="Source Sans Pro Light"/>
        </w:rPr>
        <w:t>SS.Smu.CFIMu.SpnMeg</w:t>
      </w:r>
      <w:proofErr w:type="spellEnd"/>
      <w:r w:rsidRPr="57D5DD20">
        <w:rPr>
          <w:rFonts w:ascii="Source Sans Pro Light" w:eastAsia="Source Sans Pro Light" w:hAnsi="Source Sans Pro Light" w:cs="Source Sans Pro Light"/>
        </w:rPr>
        <w:t xml:space="preserve">. </w:t>
      </w:r>
    </w:p>
    <w:p w14:paraId="4E09319A" w14:textId="4DCF2F60" w:rsidR="229B564F" w:rsidRDefault="2B8927D5" w:rsidP="00C338F4">
      <w:pPr>
        <w:spacing w:after="160" w:line="360" w:lineRule="auto"/>
      </w:pPr>
      <w:r w:rsidRPr="3C51F64D">
        <w:rPr>
          <w:rFonts w:ascii="Source Sans Pro Light" w:eastAsia="Source Sans Pro Light" w:hAnsi="Source Sans Pro Light" w:cs="Source Sans Pro Light"/>
        </w:rPr>
        <w:t>To capture the benthic community (benthic and nektonic PMF taxa) water sampling was carried out as close to the substrate as possible, without disturbing the substrate, at all three stations. Sampling depth was based on depth measurements recorded during previous sampling campaigns</w:t>
      </w:r>
      <w:r w:rsidR="004C3F6F">
        <w:rPr>
          <w:rFonts w:ascii="Source Sans Pro Light" w:eastAsia="Source Sans Pro Light" w:hAnsi="Source Sans Pro Light" w:cs="Source Sans Pro Light"/>
        </w:rPr>
        <w:t xml:space="preserve"> </w:t>
      </w:r>
      <w:r w:rsidR="004C3F6F">
        <w:rPr>
          <w:rFonts w:ascii="Source Sans Pro Light" w:eastAsia="Source Sans Pro Light" w:hAnsi="Source Sans Pro Light" w:cs="Source Sans Pro Light"/>
        </w:rPr>
        <w:fldChar w:fldCharType="begin"/>
      </w:r>
      <w:r w:rsidR="004C3F6F">
        <w:rPr>
          <w:rFonts w:ascii="Source Sans Pro Light" w:eastAsia="Source Sans Pro Light" w:hAnsi="Source Sans Pro Light" w:cs="Source Sans Pro Light"/>
        </w:rPr>
        <w:instrText xml:space="preserve"> ADDIN ZOTERO_ITEM CSL_CITATION {"citationID":"EhxPxlQl","properties":{"formattedCitation":"(Moore, 2013)","plainCitation":"(Moore, 2013)","noteIndex":0},"citationItems":[{"id":2437,"uris":["http://zotero.org/users/10679637/items/VHX6M8KK"],"itemData":{"id":2437,"type":"report","title":"NatureScot Commissioned Report 631: 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004C3F6F">
        <w:rPr>
          <w:rFonts w:ascii="Source Sans Pro Light" w:eastAsia="Source Sans Pro Light" w:hAnsi="Source Sans Pro Light" w:cs="Source Sans Pro Light"/>
        </w:rPr>
        <w:fldChar w:fldCharType="separate"/>
      </w:r>
      <w:r w:rsidR="004C3F6F">
        <w:rPr>
          <w:rFonts w:ascii="Source Sans Pro Light" w:eastAsia="Source Sans Pro Light" w:hAnsi="Source Sans Pro Light" w:cs="Source Sans Pro Light"/>
          <w:noProof/>
        </w:rPr>
        <w:t>(Moore, 2013)</w:t>
      </w:r>
      <w:r w:rsidR="004C3F6F">
        <w:rPr>
          <w:rFonts w:ascii="Source Sans Pro Light" w:eastAsia="Source Sans Pro Light" w:hAnsi="Source Sans Pro Light" w:cs="Source Sans Pro Light"/>
        </w:rPr>
        <w:fldChar w:fldCharType="end"/>
      </w:r>
      <w:r w:rsidRPr="3C51F64D">
        <w:rPr>
          <w:rFonts w:ascii="Source Sans Pro Light" w:eastAsia="Source Sans Pro Light" w:hAnsi="Source Sans Pro Light" w:cs="Source Sans Pro Light"/>
        </w:rPr>
        <w:t xml:space="preserve">. Three water samples of </w:t>
      </w:r>
      <w:r w:rsidR="55A68B85" w:rsidRPr="3C51F64D">
        <w:rPr>
          <w:rFonts w:ascii="Source Sans Pro Light" w:eastAsia="Source Sans Pro Light" w:hAnsi="Source Sans Pro Light" w:cs="Source Sans Pro Light"/>
        </w:rPr>
        <w:t xml:space="preserve">4 </w:t>
      </w:r>
      <w:r w:rsidRPr="3C51F64D">
        <w:rPr>
          <w:rFonts w:ascii="Source Sans Pro Light" w:eastAsia="Source Sans Pro Light" w:hAnsi="Source Sans Pro Light" w:cs="Source Sans Pro Light"/>
        </w:rPr>
        <w:t>L were collected from each station (Fig. 1). A Vampire Pump</w:t>
      </w:r>
      <w:r w:rsidR="00D50CFF">
        <w:rPr>
          <w:rFonts w:ascii="Source Sans Pro Light" w:eastAsia="Source Sans Pro Light" w:hAnsi="Source Sans Pro Light" w:cs="Source Sans Pro Light"/>
        </w:rPr>
        <w:t xml:space="preserve"> (</w:t>
      </w:r>
      <w:proofErr w:type="spellStart"/>
      <w:r w:rsidR="00D50CFF" w:rsidRPr="00D50CFF">
        <w:rPr>
          <w:rFonts w:ascii="Source Sans Pro Light" w:eastAsia="Source Sans Pro Light" w:hAnsi="Source Sans Pro Light" w:cs="Source Sans Pro Light"/>
        </w:rPr>
        <w:t>Burlke</w:t>
      </w:r>
      <w:proofErr w:type="spellEnd"/>
      <w:r w:rsidR="00D50CFF" w:rsidRPr="00D50CFF">
        <w:rPr>
          <w:rFonts w:ascii="Source Sans Pro Light" w:eastAsia="Source Sans Pro Light" w:hAnsi="Source Sans Pro Light" w:cs="Source Sans Pro Light"/>
        </w:rPr>
        <w:t>, Germany</w:t>
      </w:r>
      <w:r w:rsidR="00D50CFF">
        <w:rPr>
          <w:rFonts w:ascii="Source Sans Pro Light" w:eastAsia="Source Sans Pro Light" w:hAnsi="Source Sans Pro Light" w:cs="Source Sans Pro Light"/>
        </w:rPr>
        <w:t>)</w:t>
      </w:r>
      <w:r w:rsidRPr="3C51F64D">
        <w:rPr>
          <w:rFonts w:ascii="Source Sans Pro Light" w:eastAsia="Source Sans Pro Light" w:hAnsi="Source Sans Pro Light" w:cs="Source Sans Pro Light"/>
        </w:rPr>
        <w:t xml:space="preserve"> was used to filter 4 L of water through a</w:t>
      </w:r>
      <w:r w:rsidR="00FD4449">
        <w:rPr>
          <w:rFonts w:ascii="Source Sans Pro Light" w:eastAsia="Source Sans Pro Light" w:hAnsi="Source Sans Pro Light" w:cs="Source Sans Pro Light"/>
        </w:rPr>
        <w:t>n enclosed</w:t>
      </w:r>
      <w:r w:rsidR="00250B9B">
        <w:rPr>
          <w:rFonts w:ascii="Source Sans Pro Light" w:eastAsia="Source Sans Pro Light" w:hAnsi="Source Sans Pro Light" w:cs="Source Sans Pro Light"/>
        </w:rPr>
        <w:t xml:space="preserve"> casing containing a</w:t>
      </w:r>
      <w:r w:rsidRPr="3C51F64D">
        <w:rPr>
          <w:rFonts w:ascii="Source Sans Pro Light" w:eastAsia="Source Sans Pro Light" w:hAnsi="Source Sans Pro Light" w:cs="Source Sans Pro Light"/>
        </w:rPr>
        <w:t xml:space="preserve"> 0.8 </w:t>
      </w:r>
      <w:proofErr w:type="spellStart"/>
      <w:r w:rsidRPr="3C51F64D">
        <w:rPr>
          <w:rFonts w:ascii="Source Sans Pro Light" w:eastAsia="Source Sans Pro Light" w:hAnsi="Source Sans Pro Light" w:cs="Source Sans Pro Light"/>
        </w:rPr>
        <w:t>μm</w:t>
      </w:r>
      <w:proofErr w:type="spellEnd"/>
      <w:r w:rsidRPr="3C51F64D">
        <w:rPr>
          <w:rFonts w:ascii="Source Sans Pro Light" w:eastAsia="Source Sans Pro Light" w:hAnsi="Source Sans Pro Light" w:cs="Source Sans Pro Light"/>
        </w:rPr>
        <w:t xml:space="preserve"> PES filter </w:t>
      </w:r>
      <w:r w:rsidR="00250B9B">
        <w:rPr>
          <w:rFonts w:ascii="Source Sans Pro Light" w:eastAsia="Source Sans Pro Light" w:hAnsi="Source Sans Pro Light" w:cs="Source Sans Pro Light"/>
        </w:rPr>
        <w:t xml:space="preserve">and </w:t>
      </w:r>
      <w:r w:rsidR="00FD4449" w:rsidRPr="00FD4449">
        <w:rPr>
          <w:rFonts w:ascii="Source Sans Pro Light" w:eastAsia="Source Sans Pro Light" w:hAnsi="Source Sans Pro Light" w:cs="Source Sans Pro Light"/>
        </w:rPr>
        <w:t xml:space="preserve">a 5 </w:t>
      </w:r>
      <w:proofErr w:type="spellStart"/>
      <w:r w:rsidR="00FD4449" w:rsidRPr="00FD4449">
        <w:rPr>
          <w:rFonts w:ascii="Source Sans Pro Light" w:eastAsia="Source Sans Pro Light" w:hAnsi="Source Sans Pro Light" w:cs="Source Sans Pro Light"/>
        </w:rPr>
        <w:t>μm</w:t>
      </w:r>
      <w:proofErr w:type="spellEnd"/>
      <w:r w:rsidR="00EA770A">
        <w:rPr>
          <w:rFonts w:ascii="Source Sans Pro Light" w:eastAsia="Source Sans Pro Light" w:hAnsi="Source Sans Pro Light" w:cs="Source Sans Pro Light"/>
        </w:rPr>
        <w:t xml:space="preserve"> </w:t>
      </w:r>
      <w:r w:rsidR="00FD4449" w:rsidRPr="00FD4449">
        <w:rPr>
          <w:rFonts w:ascii="Source Sans Pro Light" w:eastAsia="Source Sans Pro Light" w:hAnsi="Source Sans Pro Light" w:cs="Source Sans Pro Light"/>
        </w:rPr>
        <w:t xml:space="preserve">glass </w:t>
      </w:r>
      <w:r w:rsidR="00250B9B" w:rsidRPr="00FD4449">
        <w:rPr>
          <w:rFonts w:ascii="Source Sans Pro Light" w:eastAsia="Source Sans Pro Light" w:hAnsi="Source Sans Pro Light" w:cs="Source Sans Pro Light"/>
        </w:rPr>
        <w:t>fibre</w:t>
      </w:r>
      <w:r w:rsidR="00FD4449" w:rsidRPr="00FD4449">
        <w:rPr>
          <w:rFonts w:ascii="Source Sans Pro Light" w:eastAsia="Source Sans Pro Light" w:hAnsi="Source Sans Pro Light" w:cs="Source Sans Pro Light"/>
        </w:rPr>
        <w:t xml:space="preserve"> prefilter (NatureMetrics, UK)</w:t>
      </w:r>
      <w:r w:rsidR="00EA770A">
        <w:rPr>
          <w:rFonts w:ascii="Source Sans Pro Light" w:eastAsia="Source Sans Pro Light" w:hAnsi="Source Sans Pro Light" w:cs="Source Sans Pro Light"/>
        </w:rPr>
        <w:t xml:space="preserve"> </w:t>
      </w:r>
      <w:r w:rsidRPr="3C51F64D">
        <w:rPr>
          <w:rFonts w:ascii="Source Sans Pro Light" w:eastAsia="Source Sans Pro Light" w:hAnsi="Source Sans Pro Light" w:cs="Source Sans Pro Light"/>
        </w:rPr>
        <w:t xml:space="preserve">and preserved with </w:t>
      </w:r>
      <w:r w:rsidR="00364128">
        <w:rPr>
          <w:rFonts w:ascii="Source Sans Pro Light" w:eastAsia="Source Sans Pro Light" w:hAnsi="Source Sans Pro Light" w:cs="Source Sans Pro Light"/>
        </w:rPr>
        <w:t xml:space="preserve">Longmire’s </w:t>
      </w:r>
      <w:r w:rsidRPr="3C51F64D">
        <w:rPr>
          <w:rFonts w:ascii="Source Sans Pro Light" w:eastAsia="Source Sans Pro Light" w:hAnsi="Source Sans Pro Light" w:cs="Source Sans Pro Light"/>
        </w:rPr>
        <w:t>preservation buffer</w:t>
      </w:r>
      <w:r w:rsidR="004C3F6F">
        <w:rPr>
          <w:rFonts w:ascii="Source Sans Pro Light" w:eastAsia="Source Sans Pro Light" w:hAnsi="Source Sans Pro Light" w:cs="Source Sans Pro Light"/>
        </w:rPr>
        <w:t xml:space="preserve"> </w:t>
      </w:r>
      <w:r w:rsidR="004C3F6F">
        <w:rPr>
          <w:rFonts w:ascii="Source Sans Pro Light" w:eastAsia="Source Sans Pro Light" w:hAnsi="Source Sans Pro Light" w:cs="Source Sans Pro Light"/>
        </w:rPr>
        <w:fldChar w:fldCharType="begin"/>
      </w:r>
      <w:r w:rsidR="004C3F6F">
        <w:rPr>
          <w:rFonts w:ascii="Source Sans Pro Light" w:eastAsia="Source Sans Pro Light" w:hAnsi="Source Sans Pro Light" w:cs="Source Sans Pro Light"/>
        </w:rPr>
        <w:instrText xml:space="preserve"> ADDIN ZOTERO_ITEM CSL_CITATION {"citationID":"zD8CrFte","properties":{"formattedCitation":"(Longmire et al., 1997)","plainCitation":"(Longmire et al., 1997)","noteIndex":0},"citationItems":[{"id":3730,"uris":["http://zotero.org/groups/4440035/items/PE4QHMN7"],"itemData":{"id":3730,"type":"book","event-place":"Lubbock, TX. :","language":"en","note":"DOI: 10.5962/bhl.title.143318","publisher":"Museum of Texas Tech University,","publisher-place":"Lubbock, TX. :","source":"DOI.org (Crossref)","title":"Use of \"Lysis Buffer\" in DNA isolation and its implication for museum collections /","URL":"https://www.biodiversitylibrary.org/bibliography/143318","author":[{"family":"Longmire","given":"Jonathan L."},{"family":"Baker","given":"Robert J."},{"family":"Maltbie","given":"Mary."},{"literal":"Texas Tech University."}],"accessed":{"date-parts":[["2021",9,29]]},"issued":{"date-parts":[["1997"]]}}}],"schema":"https://github.com/citation-style-language/schema/raw/master/csl-citation.json"} </w:instrText>
      </w:r>
      <w:r w:rsidR="004C3F6F">
        <w:rPr>
          <w:rFonts w:ascii="Source Sans Pro Light" w:eastAsia="Source Sans Pro Light" w:hAnsi="Source Sans Pro Light" w:cs="Source Sans Pro Light"/>
        </w:rPr>
        <w:fldChar w:fldCharType="separate"/>
      </w:r>
      <w:r w:rsidR="004C3F6F">
        <w:rPr>
          <w:rFonts w:ascii="Source Sans Pro Light" w:eastAsia="Source Sans Pro Light" w:hAnsi="Source Sans Pro Light" w:cs="Source Sans Pro Light"/>
          <w:noProof/>
        </w:rPr>
        <w:t>(Longmire et al., 1997)</w:t>
      </w:r>
      <w:r w:rsidR="004C3F6F">
        <w:rPr>
          <w:rFonts w:ascii="Source Sans Pro Light" w:eastAsia="Source Sans Pro Light" w:hAnsi="Source Sans Pro Light" w:cs="Source Sans Pro Light"/>
        </w:rPr>
        <w:fldChar w:fldCharType="end"/>
      </w:r>
      <w:r w:rsidRPr="3C51F64D">
        <w:rPr>
          <w:rFonts w:ascii="Source Sans Pro Light" w:eastAsia="Source Sans Pro Light" w:hAnsi="Source Sans Pro Light" w:cs="Source Sans Pro Light"/>
        </w:rPr>
        <w:t xml:space="preserve">. </w:t>
      </w:r>
      <w:r w:rsidR="55A68B85" w:rsidRPr="3C51F64D">
        <w:rPr>
          <w:rFonts w:ascii="Source Sans Pro Light" w:eastAsia="Source Sans Pro Light" w:hAnsi="Source Sans Pro Light" w:cs="Source Sans Pro Light"/>
        </w:rPr>
        <w:t>One</w:t>
      </w:r>
      <w:r w:rsidRPr="3C51F64D">
        <w:rPr>
          <w:rFonts w:ascii="Source Sans Pro Light" w:eastAsia="Source Sans Pro Light" w:hAnsi="Source Sans Pro Light" w:cs="Source Sans Pro Light"/>
        </w:rPr>
        <w:t xml:space="preserve"> L </w:t>
      </w:r>
      <w:r w:rsidR="55A68B85" w:rsidRPr="3C51F64D">
        <w:rPr>
          <w:rFonts w:ascii="Source Sans Pro Light" w:eastAsia="Source Sans Pro Light" w:hAnsi="Source Sans Pro Light" w:cs="Source Sans Pro Light"/>
        </w:rPr>
        <w:t xml:space="preserve">of water was collected </w:t>
      </w:r>
      <w:r w:rsidRPr="3C51F64D">
        <w:rPr>
          <w:rFonts w:ascii="Source Sans Pro Light" w:eastAsia="Source Sans Pro Light" w:hAnsi="Source Sans Pro Light" w:cs="Source Sans Pro Light"/>
        </w:rPr>
        <w:t xml:space="preserve">from Stations 2 and 3 </w:t>
      </w:r>
      <w:r w:rsidR="00195793">
        <w:rPr>
          <w:rFonts w:ascii="Source Sans Pro Light" w:eastAsia="Source Sans Pro Light" w:hAnsi="Source Sans Pro Light" w:cs="Source Sans Pro Light"/>
        </w:rPr>
        <w:t xml:space="preserve">and </w:t>
      </w:r>
      <w:r w:rsidRPr="3C51F64D">
        <w:rPr>
          <w:rFonts w:ascii="Source Sans Pro Light" w:eastAsia="Source Sans Pro Light" w:hAnsi="Source Sans Pro Light" w:cs="Source Sans Pro Light"/>
        </w:rPr>
        <w:t xml:space="preserve">passed through a 0.2 </w:t>
      </w:r>
      <w:proofErr w:type="spellStart"/>
      <w:r w:rsidRPr="3C51F64D">
        <w:rPr>
          <w:rFonts w:ascii="Source Sans Pro Light" w:eastAsia="Source Sans Pro Light" w:hAnsi="Source Sans Pro Light" w:cs="Source Sans Pro Light"/>
        </w:rPr>
        <w:t>μm</w:t>
      </w:r>
      <w:proofErr w:type="spellEnd"/>
      <w:r w:rsidRPr="3C51F64D">
        <w:rPr>
          <w:rFonts w:ascii="Source Sans Pro Light" w:eastAsia="Source Sans Pro Light" w:hAnsi="Source Sans Pro Light" w:cs="Source Sans Pro Light"/>
        </w:rPr>
        <w:t xml:space="preserve"> PES filter </w:t>
      </w:r>
      <w:r w:rsidR="00195793">
        <w:rPr>
          <w:rFonts w:ascii="Source Sans Pro Light" w:eastAsia="Source Sans Pro Light" w:hAnsi="Source Sans Pro Light" w:cs="Source Sans Pro Light"/>
        </w:rPr>
        <w:t xml:space="preserve">and </w:t>
      </w:r>
      <w:r w:rsidR="00195793" w:rsidRPr="00FD4449">
        <w:rPr>
          <w:rFonts w:ascii="Source Sans Pro Light" w:eastAsia="Source Sans Pro Light" w:hAnsi="Source Sans Pro Light" w:cs="Source Sans Pro Light"/>
        </w:rPr>
        <w:t xml:space="preserve">a 5 </w:t>
      </w:r>
      <w:proofErr w:type="spellStart"/>
      <w:r w:rsidR="00195793" w:rsidRPr="00FD4449">
        <w:rPr>
          <w:rFonts w:ascii="Source Sans Pro Light" w:eastAsia="Source Sans Pro Light" w:hAnsi="Source Sans Pro Light" w:cs="Source Sans Pro Light"/>
        </w:rPr>
        <w:t>μm</w:t>
      </w:r>
      <w:proofErr w:type="spellEnd"/>
      <w:r w:rsidR="00195793">
        <w:rPr>
          <w:rFonts w:ascii="Source Sans Pro Light" w:eastAsia="Source Sans Pro Light" w:hAnsi="Source Sans Pro Light" w:cs="Source Sans Pro Light"/>
        </w:rPr>
        <w:t xml:space="preserve"> </w:t>
      </w:r>
      <w:r w:rsidR="00195793" w:rsidRPr="00FD4449">
        <w:rPr>
          <w:rFonts w:ascii="Source Sans Pro Light" w:eastAsia="Source Sans Pro Light" w:hAnsi="Source Sans Pro Light" w:cs="Source Sans Pro Light"/>
        </w:rPr>
        <w:t>glass fibre prefilter (NatureMetrics, UK)</w:t>
      </w:r>
      <w:r w:rsidR="00195793">
        <w:rPr>
          <w:rFonts w:ascii="Source Sans Pro Light" w:eastAsia="Source Sans Pro Light" w:hAnsi="Source Sans Pro Light" w:cs="Source Sans Pro Light"/>
        </w:rPr>
        <w:t xml:space="preserve"> </w:t>
      </w:r>
      <w:r w:rsidRPr="3C51F64D">
        <w:rPr>
          <w:rFonts w:ascii="Source Sans Pro Light" w:eastAsia="Source Sans Pro Light" w:hAnsi="Source Sans Pro Light" w:cs="Source Sans Pro Light"/>
        </w:rPr>
        <w:t xml:space="preserve">and preserved in </w:t>
      </w:r>
      <w:proofErr w:type="spellStart"/>
      <w:r w:rsidRPr="3C51F64D">
        <w:rPr>
          <w:rFonts w:ascii="Source Sans Pro Light" w:eastAsia="Source Sans Pro Light" w:hAnsi="Source Sans Pro Light" w:cs="Source Sans Pro Light"/>
        </w:rPr>
        <w:t>RNALater</w:t>
      </w:r>
      <w:proofErr w:type="spellEnd"/>
      <w:r w:rsidR="0066535E">
        <w:rPr>
          <w:rFonts w:ascii="Source Sans Pro Light" w:eastAsia="Source Sans Pro Light" w:hAnsi="Source Sans Pro Light" w:cs="Source Sans Pro Light"/>
        </w:rPr>
        <w:t xml:space="preserve"> (</w:t>
      </w:r>
      <w:proofErr w:type="spellStart"/>
      <w:r w:rsidR="00F508B2" w:rsidRPr="00FD4449">
        <w:rPr>
          <w:rFonts w:ascii="Source Sans Pro Light" w:eastAsia="Source Sans Pro Light" w:hAnsi="Source Sans Pro Light" w:cs="Source Sans Pro Light"/>
        </w:rPr>
        <w:t>NatureMetrics</w:t>
      </w:r>
      <w:proofErr w:type="spellEnd"/>
      <w:r w:rsidR="00F508B2" w:rsidRPr="00FD4449">
        <w:rPr>
          <w:rFonts w:ascii="Source Sans Pro Light" w:eastAsia="Source Sans Pro Light" w:hAnsi="Source Sans Pro Light" w:cs="Source Sans Pro Light"/>
        </w:rPr>
        <w:t>, UK</w:t>
      </w:r>
      <w:r w:rsidR="0066535E">
        <w:rPr>
          <w:rFonts w:ascii="Source Sans Pro Light" w:eastAsia="Source Sans Pro Light" w:hAnsi="Source Sans Pro Light" w:cs="Source Sans Pro Light"/>
        </w:rPr>
        <w:t>)</w:t>
      </w:r>
      <w:r w:rsidRPr="3C51F64D">
        <w:rPr>
          <w:rFonts w:ascii="Source Sans Pro Light" w:eastAsia="Source Sans Pro Light" w:hAnsi="Source Sans Pro Light" w:cs="Source Sans Pro Light"/>
        </w:rPr>
        <w:t xml:space="preserve">. At Station 1, mineral water was filtered through a 0.2 </w:t>
      </w:r>
      <w:proofErr w:type="spellStart"/>
      <w:r w:rsidRPr="3C51F64D">
        <w:rPr>
          <w:rFonts w:ascii="Source Sans Pro Light" w:eastAsia="Source Sans Pro Light" w:hAnsi="Source Sans Pro Light" w:cs="Source Sans Pro Light"/>
        </w:rPr>
        <w:t>μm</w:t>
      </w:r>
      <w:proofErr w:type="spellEnd"/>
      <w:r w:rsidRPr="3C51F64D">
        <w:rPr>
          <w:rFonts w:ascii="Source Sans Pro Light" w:eastAsia="Source Sans Pro Light" w:hAnsi="Source Sans Pro Light" w:cs="Source Sans Pro Light"/>
        </w:rPr>
        <w:t xml:space="preserve"> PES filter as a field blank </w:t>
      </w:r>
      <w:r w:rsidR="0066535E">
        <w:rPr>
          <w:rFonts w:ascii="Source Sans Pro Light" w:eastAsia="Source Sans Pro Light" w:hAnsi="Source Sans Pro Light" w:cs="Source Sans Pro Light"/>
        </w:rPr>
        <w:t>control</w:t>
      </w:r>
      <w:r w:rsidRPr="3C51F64D">
        <w:rPr>
          <w:rFonts w:ascii="Source Sans Pro Light" w:eastAsia="Source Sans Pro Light" w:hAnsi="Source Sans Pro Light" w:cs="Source Sans Pro Light"/>
        </w:rPr>
        <w:t>.</w:t>
      </w:r>
    </w:p>
    <w:p w14:paraId="4981BF12" w14:textId="3CF5D9FE" w:rsidR="229B564F" w:rsidRDefault="229B564F" w:rsidP="00C338F4">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Sediment was collected from the same three stations, using a mini Van Veen grab (0.1 m</w:t>
      </w:r>
      <w:r w:rsidRPr="57D5DD20">
        <w:rPr>
          <w:rFonts w:ascii="Source Sans Pro Light" w:eastAsia="Source Sans Pro Light" w:hAnsi="Source Sans Pro Light" w:cs="Source Sans Pro Light"/>
          <w:vertAlign w:val="superscript"/>
        </w:rPr>
        <w:t>2</w:t>
      </w:r>
      <w:r w:rsidRPr="57D5DD20">
        <w:rPr>
          <w:rFonts w:ascii="Source Sans Pro Light" w:eastAsia="Source Sans Pro Light" w:hAnsi="Source Sans Pro Light" w:cs="Source Sans Pro Light"/>
        </w:rPr>
        <w:t xml:space="preserve">). Three grabs were planned per location, but poor sampling conditions reduced the number of grabs to two per station. Four subsamples were collected from each grab using a mini-corer </w:t>
      </w:r>
      <w:r w:rsidR="0066535E">
        <w:rPr>
          <w:rFonts w:ascii="Source Sans Pro Light" w:eastAsia="Source Sans Pro Light" w:hAnsi="Source Sans Pro Light" w:cs="Source Sans Pro Light"/>
        </w:rPr>
        <w:t>(NatureMetrics</w:t>
      </w:r>
      <w:r w:rsidR="00B47877">
        <w:rPr>
          <w:rFonts w:ascii="Source Sans Pro Light" w:eastAsia="Source Sans Pro Light" w:hAnsi="Source Sans Pro Light" w:cs="Source Sans Pro Light"/>
        </w:rPr>
        <w:t>, UK</w:t>
      </w:r>
      <w:r w:rsidR="0066535E">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and pooled </w:t>
      </w:r>
      <w:r w:rsidR="007D083B">
        <w:rPr>
          <w:rFonts w:ascii="Source Sans Pro Light" w:eastAsia="Source Sans Pro Light" w:hAnsi="Source Sans Pro Light" w:cs="Source Sans Pro Light"/>
        </w:rPr>
        <w:t xml:space="preserve">following </w:t>
      </w:r>
      <w:r w:rsidR="00B439F6">
        <w:rPr>
          <w:rFonts w:ascii="Source Sans Pro Light" w:eastAsia="Source Sans Pro Light" w:hAnsi="Source Sans Pro Light" w:cs="Source Sans Pro Light"/>
        </w:rPr>
        <w:t>NatureMetrics</w:t>
      </w:r>
      <w:r w:rsidR="004C3F6F">
        <w:rPr>
          <w:rFonts w:ascii="Source Sans Pro Light" w:eastAsia="Source Sans Pro Light" w:hAnsi="Source Sans Pro Light" w:cs="Source Sans Pro Light"/>
        </w:rPr>
        <w:t xml:space="preserve"> </w:t>
      </w:r>
      <w:r w:rsidR="004C3F6F">
        <w:rPr>
          <w:rFonts w:ascii="Source Sans Pro Light" w:eastAsia="Source Sans Pro Light" w:hAnsi="Source Sans Pro Light" w:cs="Source Sans Pro Light"/>
        </w:rPr>
        <w:fldChar w:fldCharType="begin"/>
      </w:r>
      <w:r w:rsidR="004C3F6F">
        <w:rPr>
          <w:rFonts w:ascii="Source Sans Pro Light" w:eastAsia="Source Sans Pro Light" w:hAnsi="Source Sans Pro Light" w:cs="Source Sans Pro Light"/>
        </w:rPr>
        <w:instrText xml:space="preserve"> ADDIN ZOTERO_ITEM CSL_CITATION {"citationID":"c0CaXusb","properties":{"formattedCitation":"(NatureMetrics, 2022)","plainCitation":"(NatureMetrics, 2022)","noteIndex":0},"citationItems":[{"id":3114,"uris":["http://zotero.org/groups/4440035/items/D94UEISU"],"itemData":{"id":3114,"type":"article-journal","issue":"706","language":"en","page":"16","source":"Zotero","title":"Protocol for Sampling Marine Benthic Sediment for DNA-based Analysis (JNCC Report No. 706)","author":[{"family":"NatureMetrics","given":""}],"issued":{"date-parts":[["2022"]]}}}],"schema":"https://github.com/citation-style-language/schema/raw/master/csl-citation.json"} </w:instrText>
      </w:r>
      <w:r w:rsidR="004C3F6F">
        <w:rPr>
          <w:rFonts w:ascii="Source Sans Pro Light" w:eastAsia="Source Sans Pro Light" w:hAnsi="Source Sans Pro Light" w:cs="Source Sans Pro Light"/>
        </w:rPr>
        <w:fldChar w:fldCharType="separate"/>
      </w:r>
      <w:r w:rsidR="004C3F6F">
        <w:rPr>
          <w:rFonts w:ascii="Source Sans Pro Light" w:eastAsia="Source Sans Pro Light" w:hAnsi="Source Sans Pro Light" w:cs="Source Sans Pro Light"/>
          <w:noProof/>
        </w:rPr>
        <w:t>(NatureMetrics, 2022)</w:t>
      </w:r>
      <w:r w:rsidR="004C3F6F">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Pooled samples were placed in a Ziplock bag, sealed, and </w:t>
      </w:r>
      <w:r w:rsidR="0066535E">
        <w:rPr>
          <w:rFonts w:ascii="Source Sans Pro Light" w:eastAsia="Source Sans Pro Light" w:hAnsi="Source Sans Pro Light" w:cs="Source Sans Pro Light"/>
        </w:rPr>
        <w:t xml:space="preserve">kept on ice until </w:t>
      </w:r>
      <w:r w:rsidRPr="57D5DD20">
        <w:rPr>
          <w:rFonts w:ascii="Source Sans Pro Light" w:eastAsia="Source Sans Pro Light" w:hAnsi="Source Sans Pro Light" w:cs="Source Sans Pro Light"/>
        </w:rPr>
        <w:t>transported to the NatureMetrics laboratory and stored at -20°C until analysis. The remainder of the grab content was brought to shore</w:t>
      </w:r>
      <w:r w:rsidR="00030E5B">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sieved through a 1 mm </w:t>
      </w:r>
      <w:proofErr w:type="gramStart"/>
      <w:r w:rsidRPr="57D5DD20">
        <w:rPr>
          <w:rFonts w:ascii="Source Sans Pro Light" w:eastAsia="Source Sans Pro Light" w:hAnsi="Source Sans Pro Light" w:cs="Source Sans Pro Light"/>
        </w:rPr>
        <w:t>mesh</w:t>
      </w:r>
      <w:proofErr w:type="gramEnd"/>
      <w:r w:rsidRPr="57D5DD20">
        <w:rPr>
          <w:rFonts w:ascii="Source Sans Pro Light" w:eastAsia="Source Sans Pro Light" w:hAnsi="Source Sans Pro Light" w:cs="Source Sans Pro Light"/>
        </w:rPr>
        <w:t xml:space="preserve"> and stored in </w:t>
      </w:r>
      <w:r w:rsidR="00222CAC">
        <w:rPr>
          <w:rFonts w:ascii="Source Sans Pro Light" w:eastAsia="Source Sans Pro Light" w:hAnsi="Source Sans Pro Light" w:cs="Source Sans Pro Light"/>
        </w:rPr>
        <w:t xml:space="preserve">1L bottles </w:t>
      </w:r>
      <w:r w:rsidR="00030E5B">
        <w:rPr>
          <w:rFonts w:ascii="Source Sans Pro Light" w:eastAsia="Source Sans Pro Light" w:hAnsi="Source Sans Pro Light" w:cs="Source Sans Pro Light"/>
        </w:rPr>
        <w:t>fixed</w:t>
      </w:r>
      <w:r w:rsidR="00222CAC">
        <w:rPr>
          <w:rFonts w:ascii="Source Sans Pro Light" w:eastAsia="Source Sans Pro Light" w:hAnsi="Source Sans Pro Light" w:cs="Source Sans Pro Light"/>
        </w:rPr>
        <w:t xml:space="preserve"> with 100% ethanol. </w:t>
      </w:r>
      <w:r w:rsidRPr="57D5DD20">
        <w:rPr>
          <w:rFonts w:ascii="Source Sans Pro Light" w:eastAsia="Source Sans Pro Light" w:hAnsi="Source Sans Pro Light" w:cs="Source Sans Pro Light"/>
        </w:rPr>
        <w:t>This was transported to the NatureMetrics laboratory, and subsequently sent to</w:t>
      </w:r>
      <w:r w:rsidR="008D475D">
        <w:rPr>
          <w:rFonts w:ascii="Source Sans Pro Light" w:eastAsia="Source Sans Pro Light" w:hAnsi="Source Sans Pro Light" w:cs="Source Sans Pro Light"/>
        </w:rPr>
        <w:t xml:space="preserve"> </w:t>
      </w:r>
      <w:r w:rsidR="0066535E">
        <w:rPr>
          <w:rFonts w:ascii="Source Sans Pro Light" w:eastAsia="Source Sans Pro Light" w:hAnsi="Source Sans Pro Light" w:cs="Source Sans Pro Light"/>
        </w:rPr>
        <w:t xml:space="preserve">be </w:t>
      </w:r>
      <w:r w:rsidR="008D475D">
        <w:rPr>
          <w:rFonts w:ascii="Source Sans Pro Light" w:eastAsia="Source Sans Pro Light" w:hAnsi="Source Sans Pro Light" w:cs="Source Sans Pro Light"/>
        </w:rPr>
        <w:t>analysed by a subcontractor</w:t>
      </w:r>
      <w:r w:rsidR="0071216E">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for morphological identification.</w:t>
      </w:r>
    </w:p>
    <w:p w14:paraId="08C2B545" w14:textId="0CDD7EE0" w:rsidR="00737E7C" w:rsidRDefault="00737E7C" w:rsidP="00C338F4">
      <w:pPr>
        <w:pStyle w:val="NMtext"/>
        <w:spacing w:line="360" w:lineRule="auto"/>
      </w:pPr>
      <w:r>
        <w:t>The pilot study relied on previous classifications of biotopes for sampling location selection and there were two complications with this: 1) Station 1 was classified differently according to two separate sources</w:t>
      </w:r>
      <w:r w:rsidR="004C3F6F">
        <w:t xml:space="preserve"> </w:t>
      </w:r>
      <w:r w:rsidR="004C3F6F">
        <w:fldChar w:fldCharType="begin"/>
      </w:r>
      <w:r w:rsidR="004C3F6F">
        <w:instrText xml:space="preserve"> ADDIN ZOTERO_ITEM CSL_CITATION {"citationID":"jbVnzEvV","properties":{"formattedCitation":"(Allen, C., Axelsson, M., Dewey, S. &amp; Clark, 2013; Moore, 2013)","plainCitation":"(Allen, C., Axelsson, M., Dewey, S. &amp; Clark, 2013; Moore, 2013)","noteIndex":0},"citationItems":[{"id":2478,"uris":["http://zotero.org/users/10679637/items/BWQKWUDC"],"itemData":{"id":2478,"type":"article-journal","container-title":"Scottish Natural Heritage Commissioned Report No.437.","issue":"437","page":"1-240","title":"Marine biological survey to establish the distribution of Priority Marine Features within the Clyde Sea area","author":[{"family":"Allen, C., Axelsson, M., Dewey, S. &amp; Clark","given":"L."}],"issued":{"date-parts":[["2013"]]}}},{"id":2437,"uris":["http://zotero.org/users/10679637/items/VHX6M8KK"],"itemData":{"id":2437,"type":"report","title":"NatureScot Commissioned Report 631: Biological analyses of underwater video from research cruises in the Clyde Sea (Loch Goil and the south of Arran) and in Orkney (Rousay Sound and Stronsay Firth","author":[{"family":"Moore","given":"C. G."}],"issued":{"date-parts":[["2013"]]}}}],"schema":"https://github.com/citation-style-language/schema/raw/master/csl-citation.json"} </w:instrText>
      </w:r>
      <w:r w:rsidR="004C3F6F">
        <w:fldChar w:fldCharType="separate"/>
      </w:r>
      <w:r w:rsidR="004C3F6F">
        <w:rPr>
          <w:noProof/>
        </w:rPr>
        <w:t>(Allen, C., Axelsson, M., Dewey, S. &amp; Clark, 2013; Moore, 2013)</w:t>
      </w:r>
      <w:r w:rsidR="004C3F6F">
        <w:fldChar w:fldCharType="end"/>
      </w:r>
      <w:r>
        <w:t xml:space="preserve"> and; 2) </w:t>
      </w:r>
      <w:r>
        <w:lastRenderedPageBreak/>
        <w:t>the actual sampling location for Station 2 was closer to a station originally classified as a biotope other than that intended.</w:t>
      </w:r>
    </w:p>
    <w:p w14:paraId="4685F333" w14:textId="58C53E6D" w:rsidR="00B439F6" w:rsidRDefault="00737E7C" w:rsidP="00C338F4">
      <w:pPr>
        <w:pStyle w:val="NMtext"/>
        <w:spacing w:line="360" w:lineRule="auto"/>
      </w:pPr>
      <w:r>
        <w:t xml:space="preserve">Due to the complications arising from relying on previous classifications of biotopes, and the limited number of sites in the pilot study, it was not possible to answer definitively whether the ecological communities were different enough between biotopes and similar enough within biotopes to enable long-term monitoring. It was also not possible to determine the minimum number of replicates needed per station. Furthermore, the variability in detection of rare species was high within stations, and detection of such rare species is important for Marine Protected Area management. As a result, it was decided that 3 replicate samples would be used for the Phase 2 </w:t>
      </w:r>
      <w:r w:rsidRPr="00385E58">
        <w:t xml:space="preserve">eDNA survey </w:t>
      </w:r>
      <w:r>
        <w:t xml:space="preserve">for both sediment and water samples to answer this question fully. Additionally, analysis of morphological invertebrate samples and Particle Size Analysis would be conducted on sediment samples to allow for more precise classification of biotopes.   </w:t>
      </w:r>
    </w:p>
    <w:p w14:paraId="22BE8515" w14:textId="2329C4FD" w:rsidR="229B564F" w:rsidRDefault="008D75D5" w:rsidP="00B439F6">
      <w:pPr>
        <w:jc w:val="center"/>
      </w:pPr>
      <w:r>
        <w:rPr>
          <w:rStyle w:val="eop"/>
          <w:rFonts w:eastAsiaTheme="minorEastAsia"/>
          <w:noProof/>
        </w:rPr>
        <w:drawing>
          <wp:inline distT="0" distB="0" distL="0" distR="0" wp14:anchorId="3C33D4E7" wp14:editId="4E79BF84">
            <wp:extent cx="4914900" cy="4610491"/>
            <wp:effectExtent l="0" t="0" r="0" b="0"/>
            <wp:docPr id="26" name="Picture 26" descr="Map of marine sampl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of marine sampling location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18946" cy="4614286"/>
                    </a:xfrm>
                    <a:prstGeom prst="rect">
                      <a:avLst/>
                    </a:prstGeom>
                    <a:noFill/>
                    <a:ln>
                      <a:noFill/>
                    </a:ln>
                  </pic:spPr>
                </pic:pic>
              </a:graphicData>
            </a:graphic>
          </wp:inline>
        </w:drawing>
      </w:r>
    </w:p>
    <w:p w14:paraId="6E573BA7" w14:textId="5DB970A0" w:rsidR="229B564F" w:rsidRPr="00C338F4" w:rsidRDefault="229B564F" w:rsidP="00C338F4">
      <w:pPr>
        <w:spacing w:line="360" w:lineRule="auto"/>
        <w:rPr>
          <w:rFonts w:ascii="Source Sans Pro Light" w:hAnsi="Source Sans Pro Light"/>
        </w:rPr>
      </w:pPr>
      <w:r w:rsidRPr="00C338F4">
        <w:rPr>
          <w:rFonts w:ascii="Source Sans Pro Light" w:eastAsia="Source Sans Pro Light" w:hAnsi="Source Sans Pro Light" w:cs="Source Sans Pro Light"/>
          <w:b/>
          <w:bCs/>
        </w:rPr>
        <w:t xml:space="preserve">Figure </w:t>
      </w:r>
      <w:r w:rsidR="000C23CF" w:rsidRPr="00C338F4">
        <w:rPr>
          <w:rFonts w:ascii="Source Sans Pro Light" w:eastAsia="Source Sans Pro Light" w:hAnsi="Source Sans Pro Light" w:cs="Source Sans Pro Light"/>
          <w:b/>
          <w:bCs/>
        </w:rPr>
        <w:t>6</w:t>
      </w:r>
      <w:r w:rsidRPr="00C338F4">
        <w:rPr>
          <w:rFonts w:ascii="Source Sans Pro Light" w:eastAsia="Source Sans Pro Light" w:hAnsi="Source Sans Pro Light" w:cs="Source Sans Pro Light"/>
          <w:b/>
          <w:bCs/>
        </w:rPr>
        <w:t>:</w:t>
      </w:r>
      <w:r w:rsidRPr="00C338F4">
        <w:rPr>
          <w:rFonts w:ascii="Source Sans Pro Light" w:eastAsia="Source Sans Pro Light" w:hAnsi="Source Sans Pro Light" w:cs="Source Sans Pro Light"/>
        </w:rPr>
        <w:t xml:space="preserve"> Map of </w:t>
      </w:r>
      <w:r w:rsidR="00A570AE" w:rsidRPr="00C338F4">
        <w:rPr>
          <w:rFonts w:ascii="Source Sans Pro Light" w:eastAsia="Source Sans Pro Light" w:hAnsi="Source Sans Pro Light" w:cs="Source Sans Pro Light"/>
        </w:rPr>
        <w:t xml:space="preserve">marine </w:t>
      </w:r>
      <w:r w:rsidRPr="00C338F4">
        <w:rPr>
          <w:rFonts w:ascii="Source Sans Pro Light" w:eastAsia="Source Sans Pro Light" w:hAnsi="Source Sans Pro Light" w:cs="Source Sans Pro Light"/>
        </w:rPr>
        <w:t>sampling locations.</w:t>
      </w:r>
    </w:p>
    <w:p w14:paraId="687A35F5" w14:textId="2C9FD756" w:rsidR="229B564F" w:rsidRDefault="229B564F" w:rsidP="00C338F4">
      <w:pPr>
        <w:spacing w:line="360" w:lineRule="auto"/>
      </w:pPr>
      <w:r w:rsidRPr="001F1627">
        <w:rPr>
          <w:rFonts w:ascii="Source Sans Pro SemiBold" w:eastAsia="Source Sans Pro SemiBold" w:hAnsi="Source Sans Pro SemiBold" w:cs="Source Sans Pro SemiBold"/>
          <w:b/>
          <w:bCs/>
          <w:color w:val="146568"/>
          <w:sz w:val="28"/>
          <w:szCs w:val="28"/>
        </w:rPr>
        <w:lastRenderedPageBreak/>
        <w:t>DNA extraction</w:t>
      </w:r>
    </w:p>
    <w:p w14:paraId="02EB1F4E" w14:textId="0969CF71" w:rsidR="229B564F" w:rsidRDefault="2B8927D5" w:rsidP="00C338F4">
      <w:pPr>
        <w:spacing w:after="160" w:line="360" w:lineRule="auto"/>
      </w:pPr>
      <w:r w:rsidRPr="3C51F64D">
        <w:rPr>
          <w:rFonts w:ascii="Source Sans Pro Light" w:eastAsia="Source Sans Pro Light" w:hAnsi="Source Sans Pro Light" w:cs="Source Sans Pro Light"/>
          <w:color w:val="000000" w:themeColor="text1"/>
        </w:rPr>
        <w:t xml:space="preserve">Before and after each step, all benches were decontaminated with CHEMGENE HLD4L wipes (STARLAB). Each step of the process had its own designated space, equipment, reagents, and consumables. </w:t>
      </w:r>
      <w:r w:rsidR="55A68B85" w:rsidRPr="3C51F64D">
        <w:rPr>
          <w:rFonts w:ascii="Source Sans Pro Light" w:eastAsia="Source Sans Pro Light" w:hAnsi="Source Sans Pro Light" w:cs="Source Sans Pro Light"/>
          <w:color w:val="000000" w:themeColor="text1"/>
        </w:rPr>
        <w:t xml:space="preserve">From water samples, </w:t>
      </w:r>
      <w:r w:rsidRPr="3C51F64D">
        <w:rPr>
          <w:rFonts w:ascii="Source Sans Pro Light" w:eastAsia="Source Sans Pro Light" w:hAnsi="Source Sans Pro Light" w:cs="Source Sans Pro Light"/>
          <w:color w:val="000000" w:themeColor="text1"/>
        </w:rPr>
        <w:t xml:space="preserve">DNA was extracted from each filter using a </w:t>
      </w:r>
      <w:proofErr w:type="spellStart"/>
      <w:r w:rsidRPr="3C51F64D">
        <w:rPr>
          <w:rFonts w:ascii="Source Sans Pro Light" w:eastAsia="Source Sans Pro Light" w:hAnsi="Source Sans Pro Light" w:cs="Source Sans Pro Light"/>
          <w:color w:val="000000" w:themeColor="text1"/>
        </w:rPr>
        <w:t>DNeasy</w:t>
      </w:r>
      <w:proofErr w:type="spellEnd"/>
      <w:r w:rsidRPr="3C51F64D">
        <w:rPr>
          <w:rFonts w:ascii="Source Sans Pro Light" w:eastAsia="Source Sans Pro Light" w:hAnsi="Source Sans Pro Light" w:cs="Source Sans Pro Light"/>
          <w:color w:val="000000" w:themeColor="text1"/>
        </w:rPr>
        <w:t xml:space="preserve"> Blood and </w:t>
      </w:r>
      <w:r w:rsidRPr="00ED3B44">
        <w:rPr>
          <w:rFonts w:ascii="Source Sans Pro Light" w:eastAsia="Source Sans Pro Light" w:hAnsi="Source Sans Pro Light" w:cs="Source Sans Pro Light"/>
          <w:color w:val="000000" w:themeColor="text1"/>
        </w:rPr>
        <w:t xml:space="preserve">Tissue </w:t>
      </w:r>
      <w:r w:rsidRPr="00A46467">
        <w:rPr>
          <w:rFonts w:ascii="Source Sans Pro Light" w:eastAsia="Source Sans Pro Light" w:hAnsi="Source Sans Pro Light" w:cs="Source Sans Pro Light"/>
          <w:color w:val="000000" w:themeColor="text1"/>
        </w:rPr>
        <w:t>Kit</w:t>
      </w:r>
      <w:r w:rsidRPr="00ED3B44">
        <w:rPr>
          <w:rFonts w:ascii="Source Sans Pro Light" w:eastAsia="Source Sans Pro Light" w:hAnsi="Source Sans Pro Light" w:cs="Source Sans Pro Light"/>
          <w:color w:val="000000" w:themeColor="text1"/>
        </w:rPr>
        <w:t xml:space="preserve"> (Qiagen) </w:t>
      </w:r>
      <w:r w:rsidR="00226A68">
        <w:rPr>
          <w:rFonts w:ascii="Source Sans Pro Light" w:eastAsia="Source Sans Pro Light" w:hAnsi="Source Sans Pro Light" w:cs="Source Sans Pro Light"/>
          <w:color w:val="000000" w:themeColor="text1"/>
        </w:rPr>
        <w:t xml:space="preserve">following </w:t>
      </w:r>
      <w:r w:rsidR="004C3F6F">
        <w:rPr>
          <w:rFonts w:ascii="Source Sans Pro Light" w:eastAsia="Source Sans Pro Light" w:hAnsi="Source Sans Pro Light" w:cs="Source Sans Pro Light"/>
          <w:color w:val="000000" w:themeColor="text1"/>
        </w:rPr>
        <w:fldChar w:fldCharType="begin"/>
      </w:r>
      <w:r w:rsidR="007B533C">
        <w:rPr>
          <w:rFonts w:ascii="Source Sans Pro Light" w:eastAsia="Source Sans Pro Light" w:hAnsi="Source Sans Pro Light" w:cs="Source Sans Pro Light"/>
          <w:color w:val="000000" w:themeColor="text1"/>
        </w:rPr>
        <w:instrText xml:space="preserve"> ADDIN ZOTERO_ITEM CSL_CITATION {"citationID":"qv0rwUQM","properties":{"formattedCitation":"(Spens et al., 2017)","plainCitation":"(Spens et al., 2017)","noteIndex":0},"citationItems":[{"id":639,"uris":["http://zotero.org/users/10679637/items/C8DZ25SP"],"itemData":{"id":639,"type":"article-journal","abstract":"* Aqueous environmental DNA (eDNA) is an emerging efficient non-invasive tool for species inventory studies. To maximize performance of downstream quantitative PCR (qPCR) and next-generation sequencing (NGS) applications, quality and quantity of the starting material is crucial, calling for optimized capture, storage and extraction techniques of eDNA. Previous comparative studies for eDNA capture/storage have tested precipitation and ‘open’ filters. However, practical ‘enclosed’ filters which reduce unnecessary handling have not been included. Here, we fill this gap by comparing a filter capsule (Sterivex-GP polyethersulfone, pore size 0·22 μm, hereafter called SX) with commonly used methods. * Our experimental set-up, covering altogether 41 treatments combining capture by precipitation or filtration with different preservation techniques and storage times, sampled one single lake (and a fish-free control pond). We selected documented capture methods that have successfully targeted a wide range of fauna. The eDNA was extracted using an optimized protocol modified from the DNeasy® Blood &amp; Tissue kit (Qiagen). We measured total eDNA concentrations and Cq-values (cycles used for DNA quantification by qPCR) to target specific mtDNA cytochrome b (cyt b) sequences in two local keystone fish species. * SX yielded higher amounts of total eDNA along with lower Cq-values than polycarbonate track-etched filters (PCTE), glass fibre filters (GF) or ethanol precipitation (EP). SX also generated lower Cq-values than cellulose nitrate filters (CN) for one of the target species. DNA integrity of SX samples did not decrease significantly after 2 weeks of storage in contrast to GF and PCTE. Adding preservative before storage improved SX results. * In conclusion, we recommend SX filters (originally designed for filtering micro-organisms) as an efficient capture method for sampling macrobial eDNA. Ethanol or Longmire's buffer preservation of SX immediately after filtration is recommended. Preserved SX capsules may be stored at room temperature for at least 2 weeks without significant degradation. Reduced handling and less exposure to outside stress compared with other filters may contribute to better eDNA results. SX capsules are easily transported and enable eDNA sampling in remote and harsh field conditions as samples can be filtered/preserved on site.","container-title":"Methods in Ecology and Evolution","DOI":"10.1111/2041-210X.12683","ISSN":"2041210X","issue":"5","note":"ISBN: 2041210X","page":"635-645","title":"Comparison of capture and storage methods for aqueous macrobial eDNA using an optimized extraction protocol: advantage of enclosed filter","volume":"8","author":[{"family":"Spens","given":"Johan"},{"family":"Evans","given":"Alice R."},{"family":"Halfmaerten","given":"David"},{"family":"Knudsen","given":"Steen W."},{"family":"Sengupta","given":"Mita E."},{"family":"Mak","given":"Sarah S.T."},{"family":"Sigsgaard","given":"Eva E."},{"family":"Hellström","given":"Micaela"}],"issued":{"date-parts":[["2017"]]}}}],"schema":"https://github.com/citation-style-language/schema/raw/master/csl-citation.json"} </w:instrText>
      </w:r>
      <w:r w:rsidR="004C3F6F">
        <w:rPr>
          <w:rFonts w:ascii="Source Sans Pro Light" w:eastAsia="Source Sans Pro Light" w:hAnsi="Source Sans Pro Light" w:cs="Source Sans Pro Light"/>
          <w:color w:val="000000" w:themeColor="text1"/>
        </w:rPr>
        <w:fldChar w:fldCharType="separate"/>
      </w:r>
      <w:r w:rsidR="007B533C">
        <w:rPr>
          <w:rFonts w:ascii="Source Sans Pro Light" w:eastAsia="Source Sans Pro Light" w:hAnsi="Source Sans Pro Light" w:cs="Source Sans Pro Light"/>
          <w:noProof/>
          <w:color w:val="000000" w:themeColor="text1"/>
        </w:rPr>
        <w:t>(Spens et al., 2017)</w:t>
      </w:r>
      <w:r w:rsidR="004C3F6F">
        <w:rPr>
          <w:rFonts w:ascii="Source Sans Pro Light" w:eastAsia="Source Sans Pro Light" w:hAnsi="Source Sans Pro Light" w:cs="Source Sans Pro Light"/>
          <w:color w:val="000000" w:themeColor="text1"/>
        </w:rPr>
        <w:fldChar w:fldCharType="end"/>
      </w:r>
      <w:r w:rsidR="00226A68">
        <w:rPr>
          <w:rFonts w:ascii="Source Sans Pro Light" w:eastAsia="Source Sans Pro Light" w:hAnsi="Source Sans Pro Light" w:cs="Source Sans Pro Light"/>
          <w:color w:val="000000" w:themeColor="text1"/>
        </w:rPr>
        <w:t xml:space="preserve"> </w:t>
      </w:r>
      <w:r w:rsidR="0062117D">
        <w:rPr>
          <w:rFonts w:ascii="Source Sans Pro Light" w:eastAsia="Source Sans Pro Light" w:hAnsi="Source Sans Pro Light" w:cs="Source Sans Pro Light"/>
          <w:color w:val="000000" w:themeColor="text1"/>
        </w:rPr>
        <w:t xml:space="preserve">method for </w:t>
      </w:r>
      <w:r w:rsidR="007A0C9A">
        <w:rPr>
          <w:rFonts w:ascii="Source Sans Pro Light" w:eastAsia="Source Sans Pro Light" w:hAnsi="Source Sans Pro Light" w:cs="Source Sans Pro Light"/>
          <w:color w:val="000000" w:themeColor="text1"/>
        </w:rPr>
        <w:t xml:space="preserve">disc filters in </w:t>
      </w:r>
      <w:r w:rsidR="004E6448">
        <w:rPr>
          <w:rFonts w:ascii="Source Sans Pro Light" w:eastAsia="Source Sans Pro Light" w:hAnsi="Source Sans Pro Light" w:cs="Source Sans Pro Light"/>
          <w:color w:val="000000" w:themeColor="text1"/>
        </w:rPr>
        <w:t xml:space="preserve">buffer </w:t>
      </w:r>
      <w:r w:rsidRPr="00ED3B44">
        <w:rPr>
          <w:rFonts w:ascii="Source Sans Pro Light" w:eastAsia="Source Sans Pro Light" w:hAnsi="Source Sans Pro Light" w:cs="Source Sans Pro Light"/>
          <w:color w:val="000000" w:themeColor="text1"/>
        </w:rPr>
        <w:t xml:space="preserve">with the following modifications: </w:t>
      </w:r>
      <w:r w:rsidR="004B7FF7">
        <w:rPr>
          <w:rFonts w:ascii="Source Sans Pro Light" w:eastAsia="Source Sans Pro Light" w:hAnsi="Source Sans Pro Light" w:cs="Source Sans Pro Light"/>
          <w:color w:val="000000" w:themeColor="text1"/>
        </w:rPr>
        <w:t xml:space="preserve">proteinase K </w:t>
      </w:r>
      <w:r w:rsidR="00210378">
        <w:rPr>
          <w:rFonts w:ascii="Source Sans Pro Light" w:eastAsia="Source Sans Pro Light" w:hAnsi="Source Sans Pro Light" w:cs="Source Sans Pro Light"/>
          <w:color w:val="000000" w:themeColor="text1"/>
        </w:rPr>
        <w:t xml:space="preserve">was </w:t>
      </w:r>
      <w:r w:rsidR="00DB057C">
        <w:rPr>
          <w:rFonts w:ascii="Source Sans Pro Light" w:eastAsia="Source Sans Pro Light" w:hAnsi="Source Sans Pro Light" w:cs="Source Sans Pro Light"/>
          <w:color w:val="000000" w:themeColor="text1"/>
        </w:rPr>
        <w:t xml:space="preserve">initially </w:t>
      </w:r>
      <w:r w:rsidR="00210378">
        <w:rPr>
          <w:rFonts w:ascii="Source Sans Pro Light" w:eastAsia="Source Sans Pro Light" w:hAnsi="Source Sans Pro Light" w:cs="Source Sans Pro Light"/>
          <w:color w:val="000000" w:themeColor="text1"/>
        </w:rPr>
        <w:t xml:space="preserve">added </w:t>
      </w:r>
      <w:r w:rsidR="007A6BFE">
        <w:rPr>
          <w:rFonts w:ascii="Source Sans Pro Light" w:eastAsia="Source Sans Pro Light" w:hAnsi="Source Sans Pro Light" w:cs="Source Sans Pro Light"/>
          <w:color w:val="000000" w:themeColor="text1"/>
        </w:rPr>
        <w:t xml:space="preserve">directly </w:t>
      </w:r>
      <w:r w:rsidR="00B177E8">
        <w:rPr>
          <w:rFonts w:ascii="Source Sans Pro Light" w:eastAsia="Source Sans Pro Light" w:hAnsi="Source Sans Pro Light" w:cs="Source Sans Pro Light"/>
          <w:color w:val="000000" w:themeColor="text1"/>
        </w:rPr>
        <w:t xml:space="preserve">to the </w:t>
      </w:r>
      <w:r w:rsidR="007A6BFE">
        <w:rPr>
          <w:rFonts w:ascii="Source Sans Pro Light" w:eastAsia="Source Sans Pro Light" w:hAnsi="Source Sans Pro Light" w:cs="Source Sans Pro Light"/>
          <w:color w:val="000000" w:themeColor="text1"/>
        </w:rPr>
        <w:t>filter</w:t>
      </w:r>
      <w:r w:rsidR="00C85D0E">
        <w:rPr>
          <w:rFonts w:ascii="Source Sans Pro Light" w:eastAsia="Source Sans Pro Light" w:hAnsi="Source Sans Pro Light" w:cs="Source Sans Pro Light"/>
          <w:color w:val="000000" w:themeColor="text1"/>
        </w:rPr>
        <w:t xml:space="preserve"> housing</w:t>
      </w:r>
      <w:r w:rsidR="004D48DD">
        <w:rPr>
          <w:rFonts w:ascii="Source Sans Pro Light" w:eastAsia="Source Sans Pro Light" w:hAnsi="Source Sans Pro Light" w:cs="Source Sans Pro Light"/>
          <w:color w:val="000000" w:themeColor="text1"/>
        </w:rPr>
        <w:t xml:space="preserve">; </w:t>
      </w:r>
      <w:r w:rsidR="00B50AB2">
        <w:rPr>
          <w:rFonts w:ascii="Source Sans Pro Light" w:eastAsia="Source Sans Pro Light" w:hAnsi="Source Sans Pro Light" w:cs="Source Sans Pro Light"/>
          <w:color w:val="000000" w:themeColor="text1"/>
        </w:rPr>
        <w:t xml:space="preserve">following </w:t>
      </w:r>
      <w:r w:rsidR="000A519A">
        <w:rPr>
          <w:rFonts w:ascii="Source Sans Pro Light" w:eastAsia="Source Sans Pro Light" w:hAnsi="Source Sans Pro Light" w:cs="Source Sans Pro Light"/>
          <w:color w:val="000000" w:themeColor="text1"/>
        </w:rPr>
        <w:t xml:space="preserve">incubation, </w:t>
      </w:r>
      <w:r w:rsidR="008739DC">
        <w:rPr>
          <w:rFonts w:ascii="Source Sans Pro Light" w:eastAsia="Source Sans Pro Light" w:hAnsi="Source Sans Pro Light" w:cs="Source Sans Pro Light"/>
          <w:color w:val="000000" w:themeColor="text1"/>
        </w:rPr>
        <w:t xml:space="preserve">1 mL of </w:t>
      </w:r>
      <w:r w:rsidR="007E4B10">
        <w:rPr>
          <w:rFonts w:ascii="Source Sans Pro Light" w:eastAsia="Source Sans Pro Light" w:hAnsi="Source Sans Pro Light" w:cs="Source Sans Pro Light"/>
          <w:color w:val="000000" w:themeColor="text1"/>
        </w:rPr>
        <w:t xml:space="preserve">lysate was </w:t>
      </w:r>
      <w:r w:rsidR="000A519A">
        <w:rPr>
          <w:rFonts w:ascii="Source Sans Pro Light" w:eastAsia="Source Sans Pro Light" w:hAnsi="Source Sans Pro Light" w:cs="Source Sans Pro Light"/>
          <w:color w:val="000000" w:themeColor="text1"/>
        </w:rPr>
        <w:t xml:space="preserve">carried forward for extraction and all </w:t>
      </w:r>
      <w:proofErr w:type="spellStart"/>
      <w:r w:rsidR="002B6A3D" w:rsidRPr="3C51F64D">
        <w:rPr>
          <w:rFonts w:ascii="Source Sans Pro Light" w:eastAsia="Source Sans Pro Light" w:hAnsi="Source Sans Pro Light" w:cs="Source Sans Pro Light"/>
          <w:color w:val="000000" w:themeColor="text1"/>
        </w:rPr>
        <w:t>DNeasy</w:t>
      </w:r>
      <w:proofErr w:type="spellEnd"/>
      <w:r w:rsidR="002B6A3D" w:rsidRPr="3C51F64D">
        <w:rPr>
          <w:rFonts w:ascii="Source Sans Pro Light" w:eastAsia="Source Sans Pro Light" w:hAnsi="Source Sans Pro Light" w:cs="Source Sans Pro Light"/>
          <w:color w:val="000000" w:themeColor="text1"/>
        </w:rPr>
        <w:t xml:space="preserve"> Blood and </w:t>
      </w:r>
      <w:r w:rsidR="002B6A3D" w:rsidRPr="00ED3B44">
        <w:rPr>
          <w:rFonts w:ascii="Source Sans Pro Light" w:eastAsia="Source Sans Pro Light" w:hAnsi="Source Sans Pro Light" w:cs="Source Sans Pro Light"/>
          <w:color w:val="000000" w:themeColor="text1"/>
        </w:rPr>
        <w:t xml:space="preserve">Tissue </w:t>
      </w:r>
      <w:r w:rsidR="002B6A3D" w:rsidRPr="00A46467">
        <w:rPr>
          <w:rFonts w:ascii="Source Sans Pro Light" w:eastAsia="Source Sans Pro Light" w:hAnsi="Source Sans Pro Light" w:cs="Source Sans Pro Light"/>
          <w:color w:val="000000" w:themeColor="text1"/>
        </w:rPr>
        <w:t>Kit</w:t>
      </w:r>
      <w:r w:rsidR="002B6A3D" w:rsidRPr="00ED3B44">
        <w:rPr>
          <w:rFonts w:ascii="Source Sans Pro Light" w:eastAsia="Source Sans Pro Light" w:hAnsi="Source Sans Pro Light" w:cs="Source Sans Pro Light"/>
          <w:color w:val="000000" w:themeColor="text1"/>
        </w:rPr>
        <w:t xml:space="preserve"> (Qiagen) </w:t>
      </w:r>
      <w:r w:rsidR="002B6A3D">
        <w:rPr>
          <w:rFonts w:ascii="Source Sans Pro Light" w:eastAsia="Source Sans Pro Light" w:hAnsi="Source Sans Pro Light" w:cs="Source Sans Pro Light"/>
          <w:color w:val="000000" w:themeColor="text1"/>
        </w:rPr>
        <w:t>reagents were adjusted accordingly</w:t>
      </w:r>
      <w:r w:rsidR="002731CA">
        <w:rPr>
          <w:rFonts w:ascii="Source Sans Pro Light" w:eastAsia="Source Sans Pro Light" w:hAnsi="Source Sans Pro Light" w:cs="Source Sans Pro Light"/>
          <w:color w:val="000000" w:themeColor="text1"/>
        </w:rPr>
        <w:t xml:space="preserve">, with a final elution in 200 </w:t>
      </w:r>
      <w:proofErr w:type="spellStart"/>
      <w:r w:rsidR="002731CA">
        <w:rPr>
          <w:rFonts w:ascii="Source Sans Pro Light" w:eastAsia="Source Sans Pro Light" w:hAnsi="Source Sans Pro Light" w:cs="Source Sans Pro Light"/>
          <w:color w:val="000000" w:themeColor="text1"/>
        </w:rPr>
        <w:t>u</w:t>
      </w:r>
      <w:r w:rsidR="007B533C">
        <w:rPr>
          <w:rFonts w:ascii="Source Sans Pro Light" w:eastAsia="Source Sans Pro Light" w:hAnsi="Source Sans Pro Light" w:cs="Source Sans Pro Light"/>
          <w:color w:val="000000" w:themeColor="text1"/>
        </w:rPr>
        <w:t>l</w:t>
      </w:r>
      <w:proofErr w:type="spellEnd"/>
      <w:r w:rsidR="002B6A3D">
        <w:rPr>
          <w:rFonts w:ascii="Source Sans Pro Light" w:eastAsia="Source Sans Pro Light" w:hAnsi="Source Sans Pro Light" w:cs="Source Sans Pro Light"/>
          <w:color w:val="000000" w:themeColor="text1"/>
        </w:rPr>
        <w:t xml:space="preserve">. </w:t>
      </w:r>
      <w:r w:rsidR="00D52C6C">
        <w:rPr>
          <w:rFonts w:ascii="Source Sans Pro Light" w:eastAsia="Source Sans Pro Light" w:hAnsi="Source Sans Pro Light" w:cs="Source Sans Pro Light"/>
          <w:color w:val="000000" w:themeColor="text1"/>
        </w:rPr>
        <w:t xml:space="preserve">The reasons for these modifications are to </w:t>
      </w:r>
      <w:r w:rsidRPr="00ED3B44">
        <w:rPr>
          <w:rFonts w:ascii="Source Sans Pro Light" w:eastAsia="Source Sans Pro Light" w:hAnsi="Source Sans Pro Light" w:cs="Source Sans Pro Light"/>
          <w:color w:val="000000" w:themeColor="text1"/>
        </w:rPr>
        <w:t>minimise potential contamination risks and maximise DNA yield.</w:t>
      </w:r>
      <w:r w:rsidR="00B30107">
        <w:rPr>
          <w:rFonts w:ascii="Source Sans Pro Light" w:eastAsia="Source Sans Pro Light" w:hAnsi="Source Sans Pro Light" w:cs="Source Sans Pro Light"/>
          <w:color w:val="000000" w:themeColor="text1"/>
        </w:rPr>
        <w:t xml:space="preserve"> </w:t>
      </w:r>
      <w:r w:rsidRPr="00ED3B44">
        <w:rPr>
          <w:rFonts w:ascii="Source Sans Pro Light" w:eastAsia="Source Sans Pro Light" w:hAnsi="Source Sans Pro Light" w:cs="Source Sans Pro Light"/>
        </w:rPr>
        <w:t xml:space="preserve">An extraction blank was processed with each batch of extractions to assess potential contamination in the extraction process. </w:t>
      </w:r>
      <w:r w:rsidRPr="00ED3B44">
        <w:rPr>
          <w:rFonts w:ascii="Source Sans Pro Light" w:eastAsia="Source Sans Pro Light" w:hAnsi="Source Sans Pro Light" w:cs="Source Sans Pro Light"/>
          <w:color w:val="000000" w:themeColor="text1"/>
        </w:rPr>
        <w:t xml:space="preserve">DNA was purified to remove PCR inhibitors using a </w:t>
      </w:r>
      <w:proofErr w:type="spellStart"/>
      <w:r w:rsidRPr="00ED3B44">
        <w:rPr>
          <w:rFonts w:ascii="Source Sans Pro Light" w:eastAsia="Source Sans Pro Light" w:hAnsi="Source Sans Pro Light" w:cs="Source Sans Pro Light"/>
          <w:color w:val="000000" w:themeColor="text1"/>
        </w:rPr>
        <w:t>DNeasy</w:t>
      </w:r>
      <w:proofErr w:type="spellEnd"/>
      <w:r w:rsidRPr="00ED3B44">
        <w:rPr>
          <w:rFonts w:ascii="Source Sans Pro Light" w:eastAsia="Source Sans Pro Light" w:hAnsi="Source Sans Pro Light" w:cs="Source Sans Pro Light"/>
          <w:color w:val="000000" w:themeColor="text1"/>
        </w:rPr>
        <w:t xml:space="preserve"> </w:t>
      </w:r>
      <w:proofErr w:type="spellStart"/>
      <w:r w:rsidRPr="00ED3B44">
        <w:rPr>
          <w:rFonts w:ascii="Source Sans Pro Light" w:eastAsia="Source Sans Pro Light" w:hAnsi="Source Sans Pro Light" w:cs="Source Sans Pro Light"/>
          <w:color w:val="000000" w:themeColor="text1"/>
        </w:rPr>
        <w:t>PowerClean</w:t>
      </w:r>
      <w:proofErr w:type="spellEnd"/>
      <w:r w:rsidRPr="00ED3B44">
        <w:rPr>
          <w:rFonts w:ascii="Source Sans Pro Light" w:eastAsia="Source Sans Pro Light" w:hAnsi="Source Sans Pro Light" w:cs="Source Sans Pro Light"/>
          <w:color w:val="000000" w:themeColor="text1"/>
        </w:rPr>
        <w:t xml:space="preserve"> Pro Cleanup </w:t>
      </w:r>
      <w:r w:rsidRPr="00A46467">
        <w:rPr>
          <w:rFonts w:ascii="Source Sans Pro Light" w:eastAsia="Source Sans Pro Light" w:hAnsi="Source Sans Pro Light" w:cs="Source Sans Pro Light"/>
          <w:color w:val="000000" w:themeColor="text1"/>
        </w:rPr>
        <w:t>Kit</w:t>
      </w:r>
      <w:r w:rsidRPr="00ED3B44">
        <w:rPr>
          <w:rFonts w:ascii="Source Sans Pro Light" w:eastAsia="Source Sans Pro Light" w:hAnsi="Source Sans Pro Light" w:cs="Source Sans Pro Light"/>
          <w:color w:val="000000" w:themeColor="text1"/>
        </w:rPr>
        <w:t xml:space="preserve"> (Qiagen). Purified DNA extracts were quantified using a Qubit dsDNA HS Assay </w:t>
      </w:r>
      <w:r w:rsidRPr="00CC56E4">
        <w:rPr>
          <w:rFonts w:ascii="Source Sans Pro Light" w:eastAsia="Source Sans Pro Light" w:hAnsi="Source Sans Pro Light" w:cs="Source Sans Pro Light"/>
          <w:color w:val="000000" w:themeColor="text1"/>
        </w:rPr>
        <w:t>Kit</w:t>
      </w:r>
      <w:r w:rsidRPr="00ED3B44">
        <w:rPr>
          <w:rFonts w:ascii="Source Sans Pro Light" w:eastAsia="Source Sans Pro Light" w:hAnsi="Source Sans Pro Light" w:cs="Source Sans Pro Light"/>
          <w:color w:val="000000" w:themeColor="text1"/>
        </w:rPr>
        <w:t xml:space="preserve"> on a Qubit</w:t>
      </w:r>
      <w:r w:rsidRPr="3C51F64D">
        <w:rPr>
          <w:rFonts w:ascii="Source Sans Pro Light" w:eastAsia="Source Sans Pro Light" w:hAnsi="Source Sans Pro Light" w:cs="Source Sans Pro Light"/>
          <w:color w:val="000000" w:themeColor="text1"/>
        </w:rPr>
        <w:t xml:space="preserve"> 3.0 fluorometer (</w:t>
      </w:r>
      <w:proofErr w:type="spellStart"/>
      <w:r w:rsidRPr="3C51F64D">
        <w:rPr>
          <w:rFonts w:ascii="Source Sans Pro Light" w:eastAsia="Source Sans Pro Light" w:hAnsi="Source Sans Pro Light" w:cs="Source Sans Pro Light"/>
          <w:color w:val="000000" w:themeColor="text1"/>
        </w:rPr>
        <w:t>Thermo</w:t>
      </w:r>
      <w:proofErr w:type="spellEnd"/>
      <w:r w:rsidRPr="3C51F64D">
        <w:rPr>
          <w:rFonts w:ascii="Source Sans Pro Light" w:eastAsia="Source Sans Pro Light" w:hAnsi="Source Sans Pro Light" w:cs="Source Sans Pro Light"/>
          <w:color w:val="000000" w:themeColor="text1"/>
        </w:rPr>
        <w:t xml:space="preserve"> Scientific).</w:t>
      </w:r>
      <w:r w:rsidR="00C41BEB">
        <w:rPr>
          <w:rFonts w:ascii="Source Sans Pro Light" w:eastAsia="Source Sans Pro Light" w:hAnsi="Source Sans Pro Light" w:cs="Source Sans Pro Light"/>
          <w:color w:val="000000" w:themeColor="text1"/>
        </w:rPr>
        <w:t xml:space="preserve"> </w:t>
      </w:r>
      <w:r w:rsidR="55A68B85" w:rsidRPr="3C51F64D">
        <w:rPr>
          <w:rFonts w:ascii="Source Sans Pro Light" w:eastAsia="Source Sans Pro Light" w:hAnsi="Source Sans Pro Light" w:cs="Source Sans Pro Light"/>
        </w:rPr>
        <w:t xml:space="preserve">From sediment samples, </w:t>
      </w:r>
      <w:r w:rsidRPr="3C51F64D">
        <w:rPr>
          <w:rFonts w:ascii="Source Sans Pro Light" w:eastAsia="Source Sans Pro Light" w:hAnsi="Source Sans Pro Light" w:cs="Source Sans Pro Light"/>
        </w:rPr>
        <w:t xml:space="preserve">DNA was extracted from approximately 10 grams of each sediment sample using </w:t>
      </w:r>
      <w:r w:rsidRPr="00ED3B44">
        <w:rPr>
          <w:rFonts w:ascii="Source Sans Pro Light" w:eastAsia="Source Sans Pro Light" w:hAnsi="Source Sans Pro Light" w:cs="Source Sans Pro Light"/>
        </w:rPr>
        <w:t xml:space="preserve">a </w:t>
      </w:r>
      <w:proofErr w:type="spellStart"/>
      <w:r w:rsidRPr="00ED3B44">
        <w:rPr>
          <w:rFonts w:ascii="Source Sans Pro Light" w:eastAsia="Source Sans Pro Light" w:hAnsi="Source Sans Pro Light" w:cs="Source Sans Pro Light"/>
        </w:rPr>
        <w:t>DNeasy</w:t>
      </w:r>
      <w:proofErr w:type="spellEnd"/>
      <w:r w:rsidRPr="00ED3B44">
        <w:rPr>
          <w:rFonts w:ascii="Source Sans Pro Light" w:eastAsia="Source Sans Pro Light" w:hAnsi="Source Sans Pro Light" w:cs="Source Sans Pro Light"/>
        </w:rPr>
        <w:t xml:space="preserve"> </w:t>
      </w:r>
      <w:proofErr w:type="spellStart"/>
      <w:r w:rsidRPr="00ED3B44">
        <w:rPr>
          <w:rFonts w:ascii="Source Sans Pro Light" w:eastAsia="Source Sans Pro Light" w:hAnsi="Source Sans Pro Light" w:cs="Source Sans Pro Light"/>
        </w:rPr>
        <w:t>PowerSoil</w:t>
      </w:r>
      <w:proofErr w:type="spellEnd"/>
      <w:r w:rsidRPr="00ED3B44">
        <w:rPr>
          <w:rFonts w:ascii="Source Sans Pro Light" w:eastAsia="Source Sans Pro Light" w:hAnsi="Source Sans Pro Light" w:cs="Source Sans Pro Light"/>
        </w:rPr>
        <w:t xml:space="preserve"> </w:t>
      </w:r>
      <w:r w:rsidRPr="00D3718F">
        <w:rPr>
          <w:rFonts w:ascii="Source Sans Pro Light" w:eastAsia="Source Sans Pro Light" w:hAnsi="Source Sans Pro Light" w:cs="Source Sans Pro Light"/>
        </w:rPr>
        <w:t>Kit</w:t>
      </w:r>
      <w:r w:rsidRPr="00ED3B44">
        <w:rPr>
          <w:rFonts w:ascii="Source Sans Pro Light" w:eastAsia="Source Sans Pro Light" w:hAnsi="Source Sans Pro Light" w:cs="Source Sans Pro Light"/>
        </w:rPr>
        <w:t xml:space="preserve"> (Qiagen)</w:t>
      </w:r>
      <w:r w:rsidR="00A2076E">
        <w:rPr>
          <w:rFonts w:ascii="Source Sans Pro Light" w:eastAsia="Source Sans Pro Light" w:hAnsi="Source Sans Pro Light" w:cs="Source Sans Pro Light"/>
        </w:rPr>
        <w:t xml:space="preserve">, following brief manual </w:t>
      </w:r>
      <w:r w:rsidR="00181EBC">
        <w:rPr>
          <w:rFonts w:ascii="Source Sans Pro Light" w:eastAsia="Source Sans Pro Light" w:hAnsi="Source Sans Pro Light" w:cs="Source Sans Pro Light"/>
        </w:rPr>
        <w:t>mixing</w:t>
      </w:r>
      <w:r w:rsidR="001F228A">
        <w:rPr>
          <w:rFonts w:ascii="Source Sans Pro Light" w:eastAsia="Source Sans Pro Light" w:hAnsi="Source Sans Pro Light" w:cs="Source Sans Pro Light"/>
        </w:rPr>
        <w:t xml:space="preserve"> in the bag</w:t>
      </w:r>
      <w:r w:rsidRPr="00ED3B44">
        <w:rPr>
          <w:rFonts w:ascii="Source Sans Pro Light" w:eastAsia="Source Sans Pro Light" w:hAnsi="Source Sans Pro Light" w:cs="Source Sans Pro Light"/>
        </w:rPr>
        <w:t xml:space="preserve">. An extraction blank was also processed for each extraction batch. The DNA concentration was quantified using a Qubit DNA broad range </w:t>
      </w:r>
      <w:r w:rsidRPr="00D3718F">
        <w:rPr>
          <w:rFonts w:ascii="Source Sans Pro Light" w:eastAsia="Source Sans Pro Light" w:hAnsi="Source Sans Pro Light" w:cs="Source Sans Pro Light"/>
        </w:rPr>
        <w:t>kit</w:t>
      </w:r>
      <w:r w:rsidRPr="00ED3B44">
        <w:rPr>
          <w:rFonts w:ascii="Source Sans Pro Light" w:eastAsia="Source Sans Pro Light" w:hAnsi="Source Sans Pro Light" w:cs="Source Sans Pro Light"/>
        </w:rPr>
        <w:t xml:space="preserve"> according to the manufacturer’s</w:t>
      </w:r>
      <w:r w:rsidRPr="3C51F64D">
        <w:rPr>
          <w:rFonts w:ascii="Source Sans Pro Light" w:eastAsia="Source Sans Pro Light" w:hAnsi="Source Sans Pro Light" w:cs="Source Sans Pro Light"/>
        </w:rPr>
        <w:t xml:space="preserve"> protocol. </w:t>
      </w:r>
    </w:p>
    <w:p w14:paraId="1B161FB5" w14:textId="281FF9A2" w:rsidR="229B564F" w:rsidRDefault="229B564F" w:rsidP="00C338F4">
      <w:pPr>
        <w:spacing w:line="360" w:lineRule="auto"/>
      </w:pPr>
      <w:r w:rsidRPr="57D5DD20">
        <w:rPr>
          <w:rFonts w:ascii="Source Sans Pro Light" w:eastAsia="Source Sans Pro Light" w:hAnsi="Source Sans Pro Light" w:cs="Source Sans Pro Light"/>
        </w:rPr>
        <w:t xml:space="preserve"> </w:t>
      </w:r>
    </w:p>
    <w:p w14:paraId="1E8C801C" w14:textId="160D3B18" w:rsidR="229B564F" w:rsidRDefault="229B564F" w:rsidP="00C338F4">
      <w:pPr>
        <w:spacing w:line="360" w:lineRule="auto"/>
      </w:pPr>
      <w:r w:rsidRPr="001F1627">
        <w:rPr>
          <w:rFonts w:ascii="Source Sans Pro SemiBold" w:eastAsia="Source Sans Pro SemiBold" w:hAnsi="Source Sans Pro SemiBold" w:cs="Source Sans Pro SemiBold"/>
          <w:b/>
          <w:bCs/>
          <w:color w:val="146568"/>
          <w:sz w:val="28"/>
          <w:szCs w:val="28"/>
        </w:rPr>
        <w:t>PCR amplification</w:t>
      </w:r>
    </w:p>
    <w:p w14:paraId="7D4BA7B3" w14:textId="6717B4CA" w:rsidR="229B564F" w:rsidRDefault="6D52B79D" w:rsidP="00C338F4">
      <w:pPr>
        <w:spacing w:after="160" w:line="360" w:lineRule="auto"/>
        <w:rPr>
          <w:rFonts w:ascii="Source Sans Pro Light" w:eastAsia="Source Sans Pro Light" w:hAnsi="Source Sans Pro Light" w:cs="Source Sans Pro Light"/>
          <w:color w:val="000000" w:themeColor="text1"/>
        </w:rPr>
      </w:pPr>
      <w:r w:rsidRPr="7B667D58">
        <w:rPr>
          <w:rFonts w:ascii="Source Sans Pro Light" w:eastAsia="Source Sans Pro Light" w:hAnsi="Source Sans Pro Light" w:cs="Source Sans Pro Light"/>
        </w:rPr>
        <w:t xml:space="preserve">Regions of the 16S ribosomal RNA (bacteria, from the 0.2 </w:t>
      </w:r>
      <w:proofErr w:type="spellStart"/>
      <w:r w:rsidRPr="7B667D58">
        <w:rPr>
          <w:rFonts w:ascii="Source Sans Pro Light" w:eastAsia="Source Sans Pro Light" w:hAnsi="Source Sans Pro Light" w:cs="Source Sans Pro Light"/>
        </w:rPr>
        <w:t>μm</w:t>
      </w:r>
      <w:proofErr w:type="spellEnd"/>
      <w:r w:rsidRPr="7B667D58">
        <w:rPr>
          <w:rFonts w:ascii="Source Sans Pro Light" w:eastAsia="Source Sans Pro Light" w:hAnsi="Source Sans Pro Light" w:cs="Source Sans Pro Light"/>
        </w:rPr>
        <w:t xml:space="preserve"> PES filter samples) were amplified with </w:t>
      </w:r>
      <w:r w:rsidRPr="7B667D58">
        <w:rPr>
          <w:rFonts w:ascii="Source Sans Pro Light" w:eastAsia="Source Sans Pro Light" w:hAnsi="Source Sans Pro Light" w:cs="Source Sans Pro Light"/>
          <w:color w:val="000000" w:themeColor="text1"/>
        </w:rPr>
        <w:t>modified 515F (Parada et al., 2015) and 806R primers (Apprill et al., 2015</w:t>
      </w:r>
      <w:r w:rsidRPr="7B667D58">
        <w:rPr>
          <w:rFonts w:ascii="Source Sans Pro Light" w:eastAsia="Source Sans Pro Light" w:hAnsi="Source Sans Pro Light" w:cs="Source Sans Pro Light"/>
        </w:rPr>
        <w:t>). The 18S ribosomal RNA (invertebrates) (Capra et al. 2016), and the 12S ribosomal RNA (teleost fish) (Miya et al. 2015) genes were amplified via a two-step PCR process.</w:t>
      </w:r>
      <w:r w:rsidR="786D8EA7" w:rsidRPr="7B667D58">
        <w:rPr>
          <w:rFonts w:ascii="Source Sans Pro Light" w:eastAsia="Source Sans Pro Light" w:hAnsi="Source Sans Pro Light" w:cs="Source Sans Pro Light"/>
        </w:rPr>
        <w:t xml:space="preserve"> Tails were added at the 5′ end to be complementary with Illumina </w:t>
      </w:r>
      <w:proofErr w:type="spellStart"/>
      <w:r w:rsidR="786D8EA7" w:rsidRPr="7B667D58">
        <w:rPr>
          <w:rFonts w:ascii="Source Sans Pro Light" w:eastAsia="Source Sans Pro Light" w:hAnsi="Source Sans Pro Light" w:cs="Source Sans Pro Light"/>
        </w:rPr>
        <w:t>Nextera</w:t>
      </w:r>
      <w:proofErr w:type="spellEnd"/>
      <w:r w:rsidR="786D8EA7" w:rsidRPr="7B667D58">
        <w:rPr>
          <w:rFonts w:ascii="Source Sans Pro Light" w:eastAsia="Source Sans Pro Light" w:hAnsi="Source Sans Pro Light" w:cs="Source Sans Pro Light"/>
        </w:rPr>
        <w:t xml:space="preserve"> index primers.</w:t>
      </w:r>
      <w:r w:rsidRPr="7B667D58">
        <w:rPr>
          <w:rFonts w:ascii="Source Sans Pro Light" w:eastAsia="Source Sans Pro Light" w:hAnsi="Source Sans Pro Light" w:cs="Source Sans Pro Light"/>
        </w:rPr>
        <w:t xml:space="preserve"> </w:t>
      </w:r>
      <w:r w:rsidRPr="7B667D58">
        <w:rPr>
          <w:rFonts w:ascii="Source Sans Pro Light" w:eastAsia="Source Sans Pro Light" w:hAnsi="Source Sans Pro Light" w:cs="Source Sans Pro Light"/>
          <w:color w:val="000000" w:themeColor="text1"/>
        </w:rPr>
        <w:t>In the first step, 12 and 3 PCR replicates were performed on water and sediment sample</w:t>
      </w:r>
      <w:r w:rsidR="094A4A1D" w:rsidRPr="7B667D58">
        <w:rPr>
          <w:rFonts w:ascii="Source Sans Pro Light" w:eastAsia="Source Sans Pro Light" w:hAnsi="Source Sans Pro Light" w:cs="Source Sans Pro Light"/>
          <w:color w:val="000000" w:themeColor="text1"/>
        </w:rPr>
        <w:t>s,</w:t>
      </w:r>
      <w:r w:rsidRPr="7B667D58">
        <w:rPr>
          <w:rFonts w:ascii="Source Sans Pro Light" w:eastAsia="Source Sans Pro Light" w:hAnsi="Source Sans Pro Light" w:cs="Source Sans Pro Light"/>
          <w:color w:val="000000" w:themeColor="text1"/>
        </w:rPr>
        <w:t xml:space="preserve"> respectively.</w:t>
      </w:r>
      <w:r w:rsidR="64B75514" w:rsidRPr="7B667D58">
        <w:rPr>
          <w:rFonts w:ascii="Source Sans Pro Light" w:eastAsia="Source Sans Pro Light" w:hAnsi="Source Sans Pro Light" w:cs="Source Sans Pro Light"/>
          <w:color w:val="000000" w:themeColor="text1"/>
        </w:rPr>
        <w:t xml:space="preserve"> </w:t>
      </w:r>
      <w:r w:rsidR="5E304349" w:rsidRPr="7B667D58">
        <w:rPr>
          <w:rFonts w:ascii="Source Sans Pro Light" w:eastAsia="Source Sans Pro Light" w:hAnsi="Source Sans Pro Light" w:cs="Source Sans Pro Light"/>
        </w:rPr>
        <w:t xml:space="preserve">All PCRs were carried out in a total volume of 25 µL. </w:t>
      </w:r>
      <w:r w:rsidR="71111C34" w:rsidRPr="7B667D58">
        <w:rPr>
          <w:rFonts w:ascii="Source Sans Pro Light" w:eastAsia="Source Sans Pro Light" w:hAnsi="Source Sans Pro Light" w:cs="Source Sans Pro Light"/>
          <w:color w:val="000000" w:themeColor="text1"/>
        </w:rPr>
        <w:t>For the first round PCR t</w:t>
      </w:r>
      <w:r w:rsidRPr="7B667D58">
        <w:rPr>
          <w:rFonts w:ascii="Source Sans Pro Light" w:eastAsia="Source Sans Pro Light" w:hAnsi="Source Sans Pro Light" w:cs="Source Sans Pro Light"/>
          <w:color w:val="000000" w:themeColor="text1"/>
        </w:rPr>
        <w:t>he fish amplification mixture contained 1X Phusion Green PCR Master Mix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0.4 </w:t>
      </w:r>
      <w:proofErr w:type="spellStart"/>
      <w:r w:rsidRPr="7B667D58">
        <w:rPr>
          <w:rFonts w:ascii="Source Sans Pro Light" w:eastAsia="Source Sans Pro Light" w:hAnsi="Source Sans Pro Light" w:cs="Source Sans Pro Light"/>
          <w:color w:val="000000" w:themeColor="text1"/>
        </w:rPr>
        <w:t>μM</w:t>
      </w:r>
      <w:proofErr w:type="spellEnd"/>
      <w:r w:rsidRPr="7B667D58">
        <w:rPr>
          <w:rFonts w:ascii="Source Sans Pro Light" w:eastAsia="Source Sans Pro Light" w:hAnsi="Source Sans Pro Light" w:cs="Source Sans Pro Light"/>
          <w:color w:val="000000" w:themeColor="text1"/>
        </w:rPr>
        <w:t xml:space="preserve"> of each primer, 1.5 mM of MgCl2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0.6 mg/ml of BSA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3% DMSO, 0.9 µl of template DNA, and PCR grade water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The invertebrate amplification mixture consisted of 1X Phusion Green</w:t>
      </w:r>
      <w:r w:rsidRPr="7B667D58">
        <w:rPr>
          <w:rFonts w:ascii="Source Sans Pro Light" w:eastAsia="Source Sans Pro Light" w:hAnsi="Source Sans Pro Light" w:cs="Source Sans Pro Light"/>
          <w:color w:val="000000" w:themeColor="text1"/>
          <w:sz w:val="20"/>
          <w:szCs w:val="20"/>
        </w:rPr>
        <w:t xml:space="preserve"> </w:t>
      </w:r>
      <w:r w:rsidRPr="7B667D58">
        <w:rPr>
          <w:rFonts w:ascii="Source Sans Pro Light" w:eastAsia="Source Sans Pro Light" w:hAnsi="Source Sans Pro Light" w:cs="Source Sans Pro Light"/>
          <w:color w:val="000000" w:themeColor="text1"/>
        </w:rPr>
        <w:t>PCR Master Mix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0.4 </w:t>
      </w:r>
      <w:proofErr w:type="spellStart"/>
      <w:r w:rsidRPr="7B667D58">
        <w:rPr>
          <w:rFonts w:ascii="Source Sans Pro Light" w:eastAsia="Source Sans Pro Light" w:hAnsi="Source Sans Pro Light" w:cs="Source Sans Pro Light"/>
          <w:color w:val="000000" w:themeColor="text1"/>
        </w:rPr>
        <w:t>μM</w:t>
      </w:r>
      <w:proofErr w:type="spellEnd"/>
      <w:r w:rsidRPr="7B667D58">
        <w:rPr>
          <w:rFonts w:ascii="Source Sans Pro Light" w:eastAsia="Source Sans Pro Light" w:hAnsi="Source Sans Pro Light" w:cs="Source Sans Pro Light"/>
          <w:color w:val="000000" w:themeColor="text1"/>
        </w:rPr>
        <w:t xml:space="preserve"> of each </w:t>
      </w:r>
      <w:r w:rsidRPr="7B667D58">
        <w:rPr>
          <w:rFonts w:ascii="Source Sans Pro Light" w:eastAsia="Source Sans Pro Light" w:hAnsi="Source Sans Pro Light" w:cs="Source Sans Pro Light"/>
          <w:color w:val="000000" w:themeColor="text1"/>
        </w:rPr>
        <w:lastRenderedPageBreak/>
        <w:t>primer, 0.4 mg/ml of BSA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1 µl of template DNA, and PCR grade water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The bacteria amplification mixture consisted of 1X </w:t>
      </w:r>
      <w:proofErr w:type="spellStart"/>
      <w:r w:rsidRPr="7B667D58">
        <w:rPr>
          <w:rFonts w:ascii="Source Sans Pro Light" w:eastAsia="Source Sans Pro Light" w:hAnsi="Source Sans Pro Light" w:cs="Source Sans Pro Light"/>
          <w:color w:val="000000" w:themeColor="text1"/>
        </w:rPr>
        <w:t>DreamTaq</w:t>
      </w:r>
      <w:proofErr w:type="spellEnd"/>
      <w:r w:rsidRPr="7B667D58">
        <w:rPr>
          <w:rFonts w:ascii="Source Sans Pro Light" w:eastAsia="Source Sans Pro Light" w:hAnsi="Source Sans Pro Light" w:cs="Source Sans Pro Light"/>
          <w:color w:val="000000" w:themeColor="text1"/>
          <w:sz w:val="20"/>
          <w:szCs w:val="20"/>
        </w:rPr>
        <w:t xml:space="preserve"> </w:t>
      </w:r>
      <w:r w:rsidRPr="7B667D58">
        <w:rPr>
          <w:rFonts w:ascii="Source Sans Pro Light" w:eastAsia="Source Sans Pro Light" w:hAnsi="Source Sans Pro Light" w:cs="Source Sans Pro Light"/>
          <w:color w:val="000000" w:themeColor="text1"/>
        </w:rPr>
        <w:t>PCR Master Mix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0.2 </w:t>
      </w:r>
      <w:proofErr w:type="spellStart"/>
      <w:r w:rsidRPr="7B667D58">
        <w:rPr>
          <w:rFonts w:ascii="Source Sans Pro Light" w:eastAsia="Source Sans Pro Light" w:hAnsi="Source Sans Pro Light" w:cs="Source Sans Pro Light"/>
          <w:color w:val="000000" w:themeColor="text1"/>
        </w:rPr>
        <w:t>μM</w:t>
      </w:r>
      <w:proofErr w:type="spellEnd"/>
      <w:r w:rsidRPr="7B667D58">
        <w:rPr>
          <w:rFonts w:ascii="Source Sans Pro Light" w:eastAsia="Source Sans Pro Light" w:hAnsi="Source Sans Pro Light" w:cs="Source Sans Pro Light"/>
          <w:color w:val="000000" w:themeColor="text1"/>
        </w:rPr>
        <w:t xml:space="preserve"> of each primer, 0.25 mg/ml of BSA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 1 µl of template DNA, and PCR grade water (</w:t>
      </w:r>
      <w:proofErr w:type="spellStart"/>
      <w:r w:rsidRPr="7B667D58">
        <w:rPr>
          <w:rFonts w:ascii="Source Sans Pro Light" w:eastAsia="Source Sans Pro Light" w:hAnsi="Source Sans Pro Light" w:cs="Source Sans Pro Light"/>
          <w:color w:val="000000" w:themeColor="text1"/>
        </w:rPr>
        <w:t>Thermo</w:t>
      </w:r>
      <w:proofErr w:type="spellEnd"/>
      <w:r w:rsidRPr="7B667D58">
        <w:rPr>
          <w:rFonts w:ascii="Source Sans Pro Light" w:eastAsia="Source Sans Pro Light" w:hAnsi="Source Sans Pro Light" w:cs="Source Sans Pro Light"/>
          <w:color w:val="000000" w:themeColor="text1"/>
        </w:rPr>
        <w:t xml:space="preserve"> Scientific).</w:t>
      </w:r>
      <w:r w:rsidR="79AF285B" w:rsidRPr="7B667D58">
        <w:rPr>
          <w:rFonts w:ascii="Source Sans Pro Light" w:eastAsia="Source Sans Pro Light" w:hAnsi="Source Sans Pro Light" w:cs="Source Sans Pro Light"/>
          <w:color w:val="000000" w:themeColor="text1"/>
        </w:rPr>
        <w:t xml:space="preserve"> </w:t>
      </w:r>
      <w:r w:rsidRPr="7B667D58">
        <w:rPr>
          <w:rFonts w:ascii="Source Sans Pro Light" w:eastAsia="Source Sans Pro Light" w:hAnsi="Source Sans Pro Light" w:cs="Source Sans Pro Light"/>
          <w:color w:val="000000" w:themeColor="text1"/>
        </w:rPr>
        <w:t xml:space="preserve">Fish PCR conditions followed </w:t>
      </w:r>
      <w:r w:rsidR="229B564F" w:rsidRPr="7B667D58">
        <w:rPr>
          <w:rFonts w:ascii="Source Sans Pro Light" w:eastAsia="Source Sans Pro Light" w:hAnsi="Source Sans Pro Light" w:cs="Source Sans Pro Light"/>
          <w:color w:val="000000" w:themeColor="text1"/>
        </w:rPr>
        <w:fldChar w:fldCharType="begin"/>
      </w:r>
      <w:r w:rsidR="229B564F" w:rsidRPr="7B667D58">
        <w:rPr>
          <w:rFonts w:ascii="Source Sans Pro Light" w:eastAsia="Source Sans Pro Light" w:hAnsi="Source Sans Pro Light" w:cs="Source Sans Pro Light"/>
          <w:color w:val="000000" w:themeColor="text1"/>
        </w:rPr>
        <w:instrText xml:space="preserve"> ADDIN ZOTERO_ITEM CSL_CITATION {"citationID":"2rtpJqDo","properties":{"formattedCitation":"(Miya et al., 2015)","plainCitation":"(Miya et al., 2015)","noteIndex":0},"citationItems":[{"id":25,"uris":["http://zotero.org/users/10679637/items/5829YTTP"],"itemData":{"id":25,"type":"article-journal","abstract":"Hemos desarrollado un conjunto de cebadores de PCR universales (MiFish-U / E) para metabarcoding ADN del medio ambiente (Edna) a partir de peces. Los cebadores se diseñaron utilizando genoma mitocondrial Alineados conjunto (mitogenome) secuencias de 880 especies, complementada con secuencias parciales de mitogenome 160 elasmobranquios (tiburones y rayas). Los cebadores se dirigen a una región hipervariable del gen 12S rRNA (163-185 pb), que contiene información suficiente para identificar peces a la familia taxonómica, género y especie a excepción de algunos congéneres estrechamente relacionadas. Para probar la versatilidad de los cebadores través de una amplia gama de peces, tomamos muestras de Edna de cuatro tanques en el Acuario Churaumi de Okinawa con composiciones de especies conocidas, preparados bibliotecas de doble indexados y realizó la secuenciación de extremo emparejado de la región utilizando alto rendimiento de próxima generación tecnologías de secuenciación. De las 180 especies de peces marinos contenidos en los cuatro tanques con secuencias de referencia en una base de datos personalizada, se han detectado 168 especies (93,3%) distribuidos en 59 familias y 123 géneros. Estos peces no sólo son taxonómicamente diversas, desde tiburones y rayas a los teleósteos más altos, pero también se varían mucho en su ecología, incluyendo tanto especies pelágicas y bentónicas que viven en aguas poco profundas de la costa a las aguas profundas. También probamos las aguas marinas naturales alrededor de los arrecifes de coral cerca del acuario y se detectaron 93 especies de peces que utilizan este enfoque. De las 93 especies, 64 no se detectaron en los cuatro tanques del acuario, haciendo que el número total de especies detectadas a 232 (de 70 familias y 152 géneros). El enfoque metabarcoding que aquí se presenta no es invasiva, más eficiente, más rentable y más sensible que los métodos tradicionales de encuestas. Tiene el potencial de servir como una herramienta alternativa (o complementaria) para el monitoreo de la biodiversidad que revoluciona la gestión de los recursos naturales y los estudios ecológicos de las comunidades de peces en escalas espaciales y temporales más grandes.","container-title":"Royal Society Open Science","DOI":"10.1098/rsos.150088","ISSN":"2054-5703","issue":"7","note":"PMID: 26587265\nISBN: 2054-5703","page":"150088","title":"MiFish, a set of universal PCR primers for metabarcoding environmental DNA from fishes: detection of more than 230 subtropical marine species","volume":"2","author":[{"family":"Miya","given":"M."},{"family":"Sato","given":"Y."},{"family":"Fukunaga","given":"T."},{"family":"Sado","given":"T."},{"family":"Poulsen","given":"J. Y."},{"family":"Sato","given":"K."},{"family":"Minamoto","given":"T."},{"family":"Yamamoto","given":"S."},{"family":"Yamanaka","given":"H."},{"family":"Araki","given":"H."},{"family":"Kondoh","given":"M."},{"family":"Iwasaki","given":"W."}],"issued":{"date-parts":[["2015"]]}}}],"schema":"https://github.com/citation-style-language/schema/raw/master/csl-citation.json"} </w:instrText>
      </w:r>
      <w:r w:rsidR="229B564F" w:rsidRPr="7B667D58">
        <w:rPr>
          <w:rFonts w:ascii="Source Sans Pro Light" w:eastAsia="Source Sans Pro Light" w:hAnsi="Source Sans Pro Light" w:cs="Source Sans Pro Light"/>
          <w:color w:val="000000" w:themeColor="text1"/>
        </w:rPr>
        <w:fldChar w:fldCharType="separate"/>
      </w:r>
      <w:r w:rsidR="3261066A" w:rsidRPr="7B667D58">
        <w:rPr>
          <w:rFonts w:ascii="Source Sans Pro Light" w:eastAsia="Source Sans Pro Light" w:hAnsi="Source Sans Pro Light" w:cs="Source Sans Pro Light"/>
          <w:noProof/>
          <w:color w:val="000000" w:themeColor="text1"/>
        </w:rPr>
        <w:t>(Miya et al., 2015)</w:t>
      </w:r>
      <w:r w:rsidR="229B564F" w:rsidRPr="7B667D58">
        <w:rPr>
          <w:rFonts w:ascii="Source Sans Pro Light" w:eastAsia="Source Sans Pro Light" w:hAnsi="Source Sans Pro Light" w:cs="Source Sans Pro Light"/>
          <w:color w:val="000000" w:themeColor="text1"/>
        </w:rPr>
        <w:fldChar w:fldCharType="end"/>
      </w:r>
      <w:r w:rsidRPr="7B667D58">
        <w:rPr>
          <w:rFonts w:ascii="Source Sans Pro Light" w:eastAsia="Source Sans Pro Light" w:hAnsi="Source Sans Pro Light" w:cs="Source Sans Pro Light"/>
          <w:color w:val="000000" w:themeColor="text1"/>
        </w:rPr>
        <w:t xml:space="preserve"> but using a modified annealing temperature of 10 cycles touchdown PCR (- 0.5°C per cycle) starting at 69°C followed by 25 cycles of 72°C for 15 seconds. Invertebrate PCR conditions consisted </w:t>
      </w:r>
      <w:r w:rsidR="4C9DF02C" w:rsidRPr="7B667D58">
        <w:rPr>
          <w:rFonts w:ascii="Source Sans Pro Light" w:eastAsia="Source Sans Pro Light" w:hAnsi="Source Sans Pro Light" w:cs="Source Sans Pro Light"/>
          <w:color w:val="000000" w:themeColor="text1"/>
        </w:rPr>
        <w:t>of an</w:t>
      </w:r>
      <w:r w:rsidRPr="7B667D58">
        <w:rPr>
          <w:rFonts w:ascii="Source Sans Pro Light" w:eastAsia="Source Sans Pro Light" w:hAnsi="Source Sans Pro Light" w:cs="Source Sans Pro Light"/>
          <w:color w:val="000000" w:themeColor="text1"/>
        </w:rPr>
        <w:t xml:space="preserve"> initial denaturation at 98°C for 30 s; 35 cycles of 20 s at 98°C, 30 s at 65°C, and 30 s at 72°C; and a final elongation step at 72°C for 7 min. Bacteria PCR conditions followed</w:t>
      </w:r>
      <w:r w:rsidR="3261066A" w:rsidRPr="7B667D58">
        <w:rPr>
          <w:rFonts w:ascii="Source Sans Pro Light" w:eastAsia="Source Sans Pro Light" w:hAnsi="Source Sans Pro Light" w:cs="Source Sans Pro Light"/>
          <w:color w:val="000000" w:themeColor="text1"/>
        </w:rPr>
        <w:t xml:space="preserve"> </w:t>
      </w:r>
      <w:r w:rsidR="229B564F" w:rsidRPr="7B667D58">
        <w:rPr>
          <w:rFonts w:ascii="Source Sans Pro Light" w:eastAsia="Source Sans Pro Light" w:hAnsi="Source Sans Pro Light" w:cs="Source Sans Pro Light"/>
          <w:color w:val="000000" w:themeColor="text1"/>
        </w:rPr>
        <w:fldChar w:fldCharType="begin"/>
      </w:r>
      <w:r w:rsidR="229B564F" w:rsidRPr="7B667D58">
        <w:rPr>
          <w:rFonts w:ascii="Source Sans Pro Light" w:eastAsia="Source Sans Pro Light" w:hAnsi="Source Sans Pro Light" w:cs="Source Sans Pro Light"/>
          <w:color w:val="000000" w:themeColor="text1"/>
        </w:rPr>
        <w:instrText xml:space="preserve"> ADDIN ZOTERO_ITEM CSL_CITATION {"citationID":"YUIQ7a1N","properties":{"formattedCitation":"(Caporaso et al., 2011)","plainCitation":"(Caporaso et al., 2011)","noteIndex":0},"citationItems":[{"id":3390,"uris":["http://zotero.org/groups/4440035/items/WGLY4FGC"],"itemData":{"id":3390,"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229B564F" w:rsidRPr="7B667D58">
        <w:rPr>
          <w:rFonts w:ascii="Source Sans Pro Light" w:eastAsia="Source Sans Pro Light" w:hAnsi="Source Sans Pro Light" w:cs="Source Sans Pro Light"/>
          <w:color w:val="000000" w:themeColor="text1"/>
        </w:rPr>
        <w:fldChar w:fldCharType="separate"/>
      </w:r>
      <w:r w:rsidR="3261066A" w:rsidRPr="7B667D58">
        <w:rPr>
          <w:rFonts w:ascii="Source Sans Pro Light" w:eastAsia="Source Sans Pro Light" w:hAnsi="Source Sans Pro Light" w:cs="Source Sans Pro Light"/>
          <w:noProof/>
          <w:color w:val="000000" w:themeColor="text1"/>
        </w:rPr>
        <w:t>(Caporaso et al., 2011)</w:t>
      </w:r>
      <w:r w:rsidR="229B564F" w:rsidRPr="7B667D58">
        <w:rPr>
          <w:rFonts w:ascii="Source Sans Pro Light" w:eastAsia="Source Sans Pro Light" w:hAnsi="Source Sans Pro Light" w:cs="Source Sans Pro Light"/>
          <w:color w:val="000000" w:themeColor="text1"/>
        </w:rPr>
        <w:fldChar w:fldCharType="end"/>
      </w:r>
      <w:r w:rsidRPr="7B667D58">
        <w:rPr>
          <w:rFonts w:ascii="Source Sans Pro Light" w:eastAsia="Source Sans Pro Light" w:hAnsi="Source Sans Pro Light" w:cs="Source Sans Pro Light"/>
          <w:color w:val="000000" w:themeColor="text1"/>
        </w:rPr>
        <w:t xml:space="preserve"> but using 30 cycles rather than 35. PCR positive controls (i.e., a mock community with a known composition of non-native species) were included to verify sequence quality and PCR negative controls (i.e., PCR grade water) were included to detect potential cross-contamination. Amplification success was confirmed via gel electrophoresis.</w:t>
      </w:r>
      <w:r w:rsidR="7AC7DBC7" w:rsidRPr="7B667D58">
        <w:rPr>
          <w:rFonts w:ascii="Source Sans Pro Light" w:eastAsia="Source Sans Pro Light" w:hAnsi="Source Sans Pro Light" w:cs="Source Sans Pro Light"/>
          <w:color w:val="000000" w:themeColor="text1"/>
        </w:rPr>
        <w:t xml:space="preserve"> </w:t>
      </w:r>
    </w:p>
    <w:p w14:paraId="6043C2F7" w14:textId="68BEC027" w:rsidR="00580290" w:rsidRDefault="004B2C7D" w:rsidP="00C338F4">
      <w:pPr>
        <w:spacing w:after="160" w:line="360" w:lineRule="auto"/>
      </w:pPr>
      <w:r>
        <w:rPr>
          <w:rFonts w:ascii="Source Sans Pro Light" w:eastAsia="Source Sans Pro Light" w:hAnsi="Source Sans Pro Light" w:cs="Source Sans Pro Light"/>
          <w:color w:val="000000" w:themeColor="text1"/>
        </w:rPr>
        <w:t>A</w:t>
      </w:r>
      <w:r w:rsidR="00F0066A">
        <w:rPr>
          <w:rFonts w:ascii="Source Sans Pro Light" w:eastAsia="Source Sans Pro Light" w:hAnsi="Source Sans Pro Light" w:cs="Source Sans Pro Light"/>
          <w:color w:val="000000" w:themeColor="text1"/>
        </w:rPr>
        <w:t xml:space="preserve">nother metazoan </w:t>
      </w:r>
      <w:r>
        <w:rPr>
          <w:rFonts w:ascii="Source Sans Pro Light" w:eastAsia="Source Sans Pro Light" w:hAnsi="Source Sans Pro Light" w:cs="Source Sans Pro Light"/>
          <w:color w:val="000000" w:themeColor="text1"/>
        </w:rPr>
        <w:t xml:space="preserve">primer, </w:t>
      </w:r>
      <w:r w:rsidR="008C5690">
        <w:rPr>
          <w:rFonts w:ascii="Source Sans Pro Light" w:eastAsia="Source Sans Pro Light" w:hAnsi="Source Sans Pro Light" w:cs="Source Sans Pro Light"/>
          <w:color w:val="000000" w:themeColor="text1"/>
        </w:rPr>
        <w:t>LoboF1/LoboR1</w:t>
      </w:r>
      <w:r w:rsidR="007B533C">
        <w:rPr>
          <w:rFonts w:ascii="Source Sans Pro Light" w:eastAsia="Source Sans Pro Light" w:hAnsi="Source Sans Pro Light" w:cs="Source Sans Pro Light"/>
          <w:color w:val="000000" w:themeColor="text1"/>
        </w:rPr>
        <w:fldChar w:fldCharType="begin"/>
      </w:r>
      <w:r w:rsidR="00D9298C">
        <w:rPr>
          <w:rFonts w:ascii="Source Sans Pro Light" w:eastAsia="Source Sans Pro Light" w:hAnsi="Source Sans Pro Light" w:cs="Source Sans Pro Light"/>
          <w:color w:val="000000" w:themeColor="text1"/>
        </w:rPr>
        <w:instrText xml:space="preserve"> ADDIN ZOTERO_ITEM CSL_CITATION {"citationID":"lvpnQU7y","properties":{"formattedCitation":"(Lobo et al., 2013)","plainCitation":"(Lobo et al., 2013)","noteIndex":0},"citationItems":[{"id":6672,"uris":["http://zotero.org/users/10679637/items/LU6SZNV6"],"itemData":{"id":6672,"type":"article-journal","abstract":"Background: Building reference libraries of DNA barcodes is relatively straightforward when specifically designed primers are available to amplify the COI-5P region from a relatively narrow taxonomic group (e.g. single class or single order). DNA barcoding marine communities have been comparatively harder to accomplish due to the broad taxonomic diversity and lack of consistently efficient primers. Although some of the so-called “universal” primers have been relatively successful, they still fail to amplify COI-5P of many marine animal groups, while displaying random success even among species within each group. Here we propose a new pair of primers designed to enhance amplification of the COI-5P region in a wide range of marine organisms.\nResults: Amplification tests conducted on a wide range of marine animal taxa, rendered possible the first–time sequencing of DNA barcodes from eight separated phyla (Annelida, Arthropoda, Chordata, Cnidaria, Echinodermata, Mollusca, Nemertea and Platyhelminthes), comprising a total of 14 classes, 28 orders, 57 families, 68 genus and 76 species.\nConclusions: These primers demonstrated to be highly cost-effective, which is of key importance for DNA barcoding procedures, such as for building comprehensive DNA barcode libraries of marine communities, where the processing of a large numbers of specimens from a wide variety of marine taxa is compulsory.","container-title":"BMC Ecology","DOI":"10.1186/1472-6785-13-34","ISSN":"1472-6785","issue":"1","journalAbbreviation":"BMC Ecol","language":"en","page":"34","source":"DOI.org (Crossref)","title":"Enhanced primers for amplification of DNA barcodes from a broad range of marine metazoans","volume":"13","author":[{"family":"Lobo","given":"Jorge"},{"family":"Costa","given":"Pedro M"},{"family":"Teixeira","given":"Marcos AL"},{"family":"Ferreira","given":"Maria SG"},{"family":"Costa","given":"Maria H"},{"family":"Costa","given":"Filipe O"}],"issued":{"date-parts":[["2013"]]}}}],"schema":"https://github.com/citation-style-language/schema/raw/master/csl-citation.json"} </w:instrText>
      </w:r>
      <w:r w:rsidR="007B533C">
        <w:rPr>
          <w:rFonts w:ascii="Source Sans Pro Light" w:eastAsia="Source Sans Pro Light" w:hAnsi="Source Sans Pro Light" w:cs="Source Sans Pro Light"/>
          <w:color w:val="000000" w:themeColor="text1"/>
        </w:rPr>
        <w:fldChar w:fldCharType="separate"/>
      </w:r>
      <w:r w:rsidR="00D9298C">
        <w:rPr>
          <w:rFonts w:ascii="Source Sans Pro Light" w:eastAsia="Source Sans Pro Light" w:hAnsi="Source Sans Pro Light" w:cs="Source Sans Pro Light"/>
          <w:noProof/>
          <w:color w:val="000000" w:themeColor="text1"/>
        </w:rPr>
        <w:t>(Lobo et al., 2013)</w:t>
      </w:r>
      <w:r w:rsidR="007B533C">
        <w:rPr>
          <w:rFonts w:ascii="Source Sans Pro Light" w:eastAsia="Source Sans Pro Light" w:hAnsi="Source Sans Pro Light" w:cs="Source Sans Pro Light"/>
          <w:color w:val="000000" w:themeColor="text1"/>
        </w:rPr>
        <w:fldChar w:fldCharType="end"/>
      </w:r>
      <w:r w:rsidR="00D9298C">
        <w:rPr>
          <w:rStyle w:val="CommentReference"/>
        </w:rPr>
        <w:t>,</w:t>
      </w:r>
      <w:r w:rsidR="00B2372E">
        <w:rPr>
          <w:rFonts w:ascii="Source Sans Pro Light" w:eastAsia="Source Sans Pro Light" w:hAnsi="Source Sans Pro Light" w:cs="Source Sans Pro Light"/>
          <w:color w:val="000000" w:themeColor="text1"/>
        </w:rPr>
        <w:t xml:space="preserve"> was also </w:t>
      </w:r>
      <w:r w:rsidR="00793761">
        <w:rPr>
          <w:rFonts w:ascii="Source Sans Pro Light" w:eastAsia="Source Sans Pro Light" w:hAnsi="Source Sans Pro Light" w:cs="Source Sans Pro Light"/>
          <w:color w:val="000000" w:themeColor="text1"/>
        </w:rPr>
        <w:t>trialled</w:t>
      </w:r>
      <w:r w:rsidR="00B2372E">
        <w:rPr>
          <w:rFonts w:ascii="Source Sans Pro Light" w:eastAsia="Source Sans Pro Light" w:hAnsi="Source Sans Pro Light" w:cs="Source Sans Pro Light"/>
          <w:color w:val="000000" w:themeColor="text1"/>
        </w:rPr>
        <w:t xml:space="preserve"> using </w:t>
      </w:r>
      <w:r w:rsidR="00793761">
        <w:rPr>
          <w:rFonts w:ascii="Source Sans Pro Light" w:eastAsia="Source Sans Pro Light" w:hAnsi="Source Sans Pro Light" w:cs="Source Sans Pro Light"/>
          <w:color w:val="000000" w:themeColor="text1"/>
        </w:rPr>
        <w:t>similar c</w:t>
      </w:r>
      <w:r w:rsidR="00B2372E">
        <w:rPr>
          <w:rFonts w:ascii="Source Sans Pro Light" w:eastAsia="Source Sans Pro Light" w:hAnsi="Source Sans Pro Light" w:cs="Source Sans Pro Light"/>
          <w:color w:val="000000" w:themeColor="text1"/>
        </w:rPr>
        <w:t xml:space="preserve">onditions as for </w:t>
      </w:r>
      <w:r w:rsidR="009A7790">
        <w:rPr>
          <w:rFonts w:ascii="Source Sans Pro Light" w:eastAsia="Source Sans Pro Light" w:hAnsi="Source Sans Pro Light" w:cs="Source Sans Pro Light"/>
          <w:color w:val="000000" w:themeColor="text1"/>
        </w:rPr>
        <w:t>the invertebrate PCRs, but amplification success was poor and was discontinued from further testing.</w:t>
      </w:r>
    </w:p>
    <w:p w14:paraId="5EC18A09" w14:textId="42C767B1" w:rsidR="706F4773" w:rsidRDefault="229B564F" w:rsidP="00C338F4">
      <w:pPr>
        <w:spacing w:after="160" w:line="360" w:lineRule="auto"/>
        <w:rPr>
          <w:rFonts w:ascii="Source Sans Pro Light" w:eastAsia="Source Sans Pro Light" w:hAnsi="Source Sans Pro Light" w:cs="Source Sans Pro Light"/>
          <w:color w:val="000000" w:themeColor="text1"/>
        </w:rPr>
      </w:pPr>
      <w:r w:rsidRPr="706F4773">
        <w:rPr>
          <w:rFonts w:ascii="Source Sans Pro Light" w:eastAsia="Source Sans Pro Light" w:hAnsi="Source Sans Pro Light" w:cs="Source Sans Pro Light"/>
          <w:color w:val="000000" w:themeColor="text1"/>
        </w:rPr>
        <w:t xml:space="preserve">All </w:t>
      </w:r>
      <w:r w:rsidR="0066535E">
        <w:rPr>
          <w:rFonts w:ascii="Source Sans Pro Light" w:eastAsia="Source Sans Pro Light" w:hAnsi="Source Sans Pro Light" w:cs="Source Sans Pro Light"/>
          <w:color w:val="000000" w:themeColor="text1"/>
        </w:rPr>
        <w:t xml:space="preserve">first round </w:t>
      </w:r>
      <w:r w:rsidRPr="706F4773">
        <w:rPr>
          <w:rFonts w:ascii="Source Sans Pro Light" w:eastAsia="Source Sans Pro Light" w:hAnsi="Source Sans Pro Light" w:cs="Source Sans Pro Light"/>
          <w:color w:val="000000" w:themeColor="text1"/>
        </w:rPr>
        <w:t>PCR replicates per sample per marker were pooled and purified using Mag-Bind</w:t>
      </w:r>
      <w:r w:rsidRPr="706F4773">
        <w:rPr>
          <w:rFonts w:ascii="Segoe UI" w:eastAsia="Segoe UI" w:hAnsi="Segoe UI" w:cs="Segoe UI"/>
          <w:color w:val="000000" w:themeColor="text1"/>
        </w:rPr>
        <w:t>®</w:t>
      </w:r>
      <w:r w:rsidRPr="706F4773">
        <w:rPr>
          <w:rFonts w:ascii="Source Sans Pro Light" w:eastAsia="Source Sans Pro Light" w:hAnsi="Source Sans Pro Light" w:cs="Source Sans Pro Light"/>
          <w:color w:val="000000" w:themeColor="text1"/>
        </w:rPr>
        <w:t xml:space="preserve"> </w:t>
      </w:r>
      <w:proofErr w:type="spellStart"/>
      <w:r w:rsidRPr="706F4773">
        <w:rPr>
          <w:rFonts w:ascii="Source Sans Pro Light" w:eastAsia="Source Sans Pro Light" w:hAnsi="Source Sans Pro Light" w:cs="Source Sans Pro Light"/>
          <w:color w:val="000000" w:themeColor="text1"/>
        </w:rPr>
        <w:t>TotalPure</w:t>
      </w:r>
      <w:proofErr w:type="spellEnd"/>
      <w:r w:rsidRPr="706F4773">
        <w:rPr>
          <w:rFonts w:ascii="Source Sans Pro Light" w:eastAsia="Source Sans Pro Light" w:hAnsi="Source Sans Pro Light" w:cs="Source Sans Pro Light"/>
          <w:color w:val="000000" w:themeColor="text1"/>
        </w:rPr>
        <w:t xml:space="preserve"> NGS (Omega Bio-</w:t>
      </w:r>
      <w:proofErr w:type="spellStart"/>
      <w:r w:rsidRPr="706F4773">
        <w:rPr>
          <w:rFonts w:ascii="Source Sans Pro Light" w:eastAsia="Source Sans Pro Light" w:hAnsi="Source Sans Pro Light" w:cs="Source Sans Pro Light"/>
          <w:color w:val="000000" w:themeColor="text1"/>
        </w:rPr>
        <w:t>tek</w:t>
      </w:r>
      <w:proofErr w:type="spellEnd"/>
      <w:r w:rsidRPr="706F4773">
        <w:rPr>
          <w:rFonts w:ascii="Source Sans Pro Light" w:eastAsia="Source Sans Pro Light" w:hAnsi="Source Sans Pro Light" w:cs="Source Sans Pro Light"/>
          <w:color w:val="000000" w:themeColor="text1"/>
        </w:rPr>
        <w:t xml:space="preserve">) magnetic beads. A sequencing library was prepared from the purified amplicons using a combinational dual index approach, following Illumina’s 16S Metagenomic Sequencing Library Preparation protocol </w:t>
      </w:r>
      <w:r w:rsidR="00624326">
        <w:rPr>
          <w:rFonts w:ascii="Source Sans Pro Light" w:eastAsia="Source Sans Pro Light" w:hAnsi="Source Sans Pro Light" w:cs="Source Sans Pro Light"/>
          <w:color w:val="000000" w:themeColor="text1"/>
        </w:rPr>
        <w:t xml:space="preserve">using the </w:t>
      </w:r>
      <w:proofErr w:type="spellStart"/>
      <w:r w:rsidR="00624326" w:rsidRPr="00624326">
        <w:rPr>
          <w:rFonts w:ascii="Source Sans Pro Light" w:eastAsia="Source Sans Pro Light" w:hAnsi="Source Sans Pro Light" w:cs="Source Sans Pro Light"/>
          <w:color w:val="000000" w:themeColor="text1"/>
        </w:rPr>
        <w:t>Nextera</w:t>
      </w:r>
      <w:proofErr w:type="spellEnd"/>
      <w:r w:rsidR="00624326" w:rsidRPr="00624326">
        <w:rPr>
          <w:rFonts w:ascii="Source Sans Pro Light" w:eastAsia="Source Sans Pro Light" w:hAnsi="Source Sans Pro Light" w:cs="Source Sans Pro Light"/>
          <w:color w:val="000000" w:themeColor="text1"/>
        </w:rPr>
        <w:t xml:space="preserve"> XT</w:t>
      </w:r>
      <w:r w:rsidR="00624326">
        <w:rPr>
          <w:rFonts w:ascii="Source Sans Pro Light" w:eastAsia="Source Sans Pro Light" w:hAnsi="Source Sans Pro Light" w:cs="Source Sans Pro Light"/>
          <w:color w:val="000000" w:themeColor="text1"/>
        </w:rPr>
        <w:t xml:space="preserve"> </w:t>
      </w:r>
      <w:r w:rsidR="00E0267C">
        <w:rPr>
          <w:rFonts w:ascii="Source Sans Pro Light" w:eastAsia="Source Sans Pro Light" w:hAnsi="Source Sans Pro Light" w:cs="Source Sans Pro Light"/>
          <w:color w:val="000000" w:themeColor="text1"/>
        </w:rPr>
        <w:t xml:space="preserve">indexes </w:t>
      </w:r>
      <w:r w:rsidR="00624326">
        <w:rPr>
          <w:rFonts w:ascii="Source Sans Pro Light" w:eastAsia="Source Sans Pro Light" w:hAnsi="Source Sans Pro Light" w:cs="Source Sans Pro Light"/>
          <w:color w:val="000000" w:themeColor="text1"/>
        </w:rPr>
        <w:t>(Illumi</w:t>
      </w:r>
      <w:r w:rsidR="00F22957">
        <w:rPr>
          <w:rFonts w:ascii="Source Sans Pro Light" w:eastAsia="Source Sans Pro Light" w:hAnsi="Source Sans Pro Light" w:cs="Source Sans Pro Light"/>
          <w:color w:val="000000" w:themeColor="text1"/>
        </w:rPr>
        <w:t>na)</w:t>
      </w:r>
      <w:r w:rsidR="00F428FE">
        <w:rPr>
          <w:rFonts w:ascii="Source Sans Pro Light" w:eastAsia="Source Sans Pro Light" w:hAnsi="Source Sans Pro Light" w:cs="Source Sans Pro Light"/>
          <w:color w:val="000000" w:themeColor="text1"/>
        </w:rPr>
        <w:t>,</w:t>
      </w:r>
      <w:r w:rsidR="00F22957">
        <w:rPr>
          <w:rFonts w:ascii="Source Sans Pro Light" w:eastAsia="Source Sans Pro Light" w:hAnsi="Source Sans Pro Light" w:cs="Source Sans Pro Light"/>
          <w:color w:val="000000" w:themeColor="text1"/>
        </w:rPr>
        <w:t xml:space="preserve"> </w:t>
      </w:r>
      <w:r w:rsidRPr="706F4773">
        <w:rPr>
          <w:rFonts w:ascii="Source Sans Pro Light" w:eastAsia="Source Sans Pro Light" w:hAnsi="Source Sans Pro Light" w:cs="Source Sans Pro Light"/>
          <w:color w:val="000000" w:themeColor="text1"/>
        </w:rPr>
        <w:t xml:space="preserve">but using 1X </w:t>
      </w:r>
      <w:proofErr w:type="spellStart"/>
      <w:r w:rsidRPr="706F4773">
        <w:rPr>
          <w:rFonts w:ascii="Source Sans Pro Light" w:eastAsia="Source Sans Pro Light" w:hAnsi="Source Sans Pro Light" w:cs="Source Sans Pro Light"/>
          <w:color w:val="000000" w:themeColor="text1"/>
        </w:rPr>
        <w:t>DreamTaq</w:t>
      </w:r>
      <w:proofErr w:type="spellEnd"/>
      <w:r w:rsidRPr="706F4773">
        <w:rPr>
          <w:rFonts w:ascii="Source Sans Pro Light" w:eastAsia="Source Sans Pro Light" w:hAnsi="Source Sans Pro Light" w:cs="Source Sans Pro Light"/>
          <w:color w:val="000000" w:themeColor="text1"/>
          <w:sz w:val="20"/>
          <w:szCs w:val="20"/>
        </w:rPr>
        <w:t xml:space="preserve"> </w:t>
      </w:r>
      <w:r w:rsidRPr="706F4773">
        <w:rPr>
          <w:rFonts w:ascii="Source Sans Pro Light" w:eastAsia="Source Sans Pro Light" w:hAnsi="Source Sans Pro Light" w:cs="Source Sans Pro Light"/>
          <w:color w:val="000000" w:themeColor="text1"/>
        </w:rPr>
        <w:t>PCR Master Mix (</w:t>
      </w:r>
      <w:proofErr w:type="spellStart"/>
      <w:r w:rsidRPr="706F4773">
        <w:rPr>
          <w:rFonts w:ascii="Source Sans Pro Light" w:eastAsia="Source Sans Pro Light" w:hAnsi="Source Sans Pro Light" w:cs="Source Sans Pro Light"/>
          <w:color w:val="000000" w:themeColor="text1"/>
        </w:rPr>
        <w:t>Thermo</w:t>
      </w:r>
      <w:proofErr w:type="spellEnd"/>
      <w:r w:rsidRPr="706F4773">
        <w:rPr>
          <w:rFonts w:ascii="Source Sans Pro Light" w:eastAsia="Source Sans Pro Light" w:hAnsi="Source Sans Pro Light" w:cs="Source Sans Pro Light"/>
          <w:color w:val="000000" w:themeColor="text1"/>
        </w:rPr>
        <w:t xml:space="preserve"> Scientific).</w:t>
      </w:r>
      <w:r w:rsidR="0066535E">
        <w:rPr>
          <w:rFonts w:ascii="Source Sans Pro Light" w:eastAsia="Source Sans Pro Light" w:hAnsi="Source Sans Pro Light" w:cs="Source Sans Pro Light"/>
          <w:color w:val="000000" w:themeColor="text1"/>
        </w:rPr>
        <w:t xml:space="preserve"> The second round i</w:t>
      </w:r>
      <w:r w:rsidRPr="706F4773">
        <w:rPr>
          <w:rFonts w:ascii="Source Sans Pro Light" w:eastAsia="Source Sans Pro Light" w:hAnsi="Source Sans Pro Light" w:cs="Source Sans Pro Light"/>
          <w:color w:val="000000" w:themeColor="text1"/>
        </w:rPr>
        <w:t xml:space="preserve">ndexed PCR products were again purified using Mag-Bind® </w:t>
      </w:r>
      <w:proofErr w:type="spellStart"/>
      <w:r w:rsidRPr="706F4773">
        <w:rPr>
          <w:rFonts w:ascii="Source Sans Pro Light" w:eastAsia="Source Sans Pro Light" w:hAnsi="Source Sans Pro Light" w:cs="Source Sans Pro Light"/>
          <w:color w:val="000000" w:themeColor="text1"/>
        </w:rPr>
        <w:t>TotalPure</w:t>
      </w:r>
      <w:proofErr w:type="spellEnd"/>
      <w:r w:rsidRPr="706F4773">
        <w:rPr>
          <w:rFonts w:ascii="Source Sans Pro Light" w:eastAsia="Source Sans Pro Light" w:hAnsi="Source Sans Pro Light" w:cs="Source Sans Pro Light"/>
          <w:color w:val="000000" w:themeColor="text1"/>
        </w:rPr>
        <w:t xml:space="preserve"> NGS (Omega Bio-</w:t>
      </w:r>
      <w:proofErr w:type="spellStart"/>
      <w:r w:rsidRPr="706F4773">
        <w:rPr>
          <w:rFonts w:ascii="Source Sans Pro Light" w:eastAsia="Source Sans Pro Light" w:hAnsi="Source Sans Pro Light" w:cs="Source Sans Pro Light"/>
          <w:color w:val="000000" w:themeColor="text1"/>
        </w:rPr>
        <w:t>tek</w:t>
      </w:r>
      <w:proofErr w:type="spellEnd"/>
      <w:r w:rsidRPr="706F4773">
        <w:rPr>
          <w:rFonts w:ascii="Source Sans Pro Light" w:eastAsia="Source Sans Pro Light" w:hAnsi="Source Sans Pro Light" w:cs="Source Sans Pro Light"/>
          <w:color w:val="000000" w:themeColor="text1"/>
        </w:rPr>
        <w:t>) magnetic beads. The purified index products were quantified using a Qubit dsDNA BR Assay Kit, normalized to 4</w:t>
      </w:r>
      <w:r w:rsidR="000845AA">
        <w:rPr>
          <w:rFonts w:ascii="Source Sans Pro Light" w:eastAsia="Source Sans Pro Light" w:hAnsi="Source Sans Pro Light" w:cs="Source Sans Pro Light"/>
          <w:color w:val="000000" w:themeColor="text1"/>
        </w:rPr>
        <w:t xml:space="preserve"> </w:t>
      </w:r>
      <w:proofErr w:type="spellStart"/>
      <w:proofErr w:type="gramStart"/>
      <w:r w:rsidRPr="706F4773">
        <w:rPr>
          <w:rFonts w:ascii="Source Sans Pro Light" w:eastAsia="Source Sans Pro Light" w:hAnsi="Source Sans Pro Light" w:cs="Source Sans Pro Light"/>
          <w:color w:val="000000" w:themeColor="text1"/>
        </w:rPr>
        <w:t>nM</w:t>
      </w:r>
      <w:proofErr w:type="spellEnd"/>
      <w:proofErr w:type="gramEnd"/>
      <w:r w:rsidRPr="706F4773">
        <w:rPr>
          <w:rFonts w:ascii="Source Sans Pro Light" w:eastAsia="Source Sans Pro Light" w:hAnsi="Source Sans Pro Light" w:cs="Source Sans Pro Light"/>
          <w:color w:val="000000" w:themeColor="text1"/>
        </w:rPr>
        <w:t xml:space="preserve"> and pooled</w:t>
      </w:r>
      <w:r w:rsidR="00DA10FD">
        <w:rPr>
          <w:rFonts w:ascii="Source Sans Pro Light" w:eastAsia="Source Sans Pro Light" w:hAnsi="Source Sans Pro Light" w:cs="Source Sans Pro Light"/>
          <w:color w:val="000000" w:themeColor="text1"/>
        </w:rPr>
        <w:t xml:space="preserve"> at equal volumes</w:t>
      </w:r>
      <w:r w:rsidRPr="706F4773">
        <w:rPr>
          <w:rFonts w:ascii="Source Sans Pro Light" w:eastAsia="Source Sans Pro Light" w:hAnsi="Source Sans Pro Light" w:cs="Source Sans Pro Light"/>
          <w:color w:val="000000" w:themeColor="text1"/>
        </w:rPr>
        <w:t>. The pooled 4</w:t>
      </w:r>
      <w:r w:rsidR="000845AA">
        <w:rPr>
          <w:rFonts w:ascii="Source Sans Pro Light" w:eastAsia="Source Sans Pro Light" w:hAnsi="Source Sans Pro Light" w:cs="Source Sans Pro Light"/>
          <w:color w:val="000000" w:themeColor="text1"/>
        </w:rPr>
        <w:t xml:space="preserve"> </w:t>
      </w:r>
      <w:proofErr w:type="spellStart"/>
      <w:r w:rsidRPr="706F4773">
        <w:rPr>
          <w:rFonts w:ascii="Source Sans Pro Light" w:eastAsia="Source Sans Pro Light" w:hAnsi="Source Sans Pro Light" w:cs="Source Sans Pro Light"/>
          <w:color w:val="000000" w:themeColor="text1"/>
        </w:rPr>
        <w:t>nM</w:t>
      </w:r>
      <w:proofErr w:type="spellEnd"/>
      <w:r w:rsidRPr="706F4773">
        <w:rPr>
          <w:rFonts w:ascii="Source Sans Pro Light" w:eastAsia="Source Sans Pro Light" w:hAnsi="Source Sans Pro Light" w:cs="Source Sans Pro Light"/>
          <w:color w:val="000000" w:themeColor="text1"/>
        </w:rPr>
        <w:t xml:space="preserve"> purified index PCRs were sized using a </w:t>
      </w:r>
      <w:proofErr w:type="spellStart"/>
      <w:r w:rsidRPr="706F4773">
        <w:rPr>
          <w:rFonts w:ascii="Source Sans Pro Light" w:eastAsia="Source Sans Pro Light" w:hAnsi="Source Sans Pro Light" w:cs="Source Sans Pro Light"/>
          <w:color w:val="000000" w:themeColor="text1"/>
        </w:rPr>
        <w:t>TapeStation</w:t>
      </w:r>
      <w:proofErr w:type="spellEnd"/>
      <w:r w:rsidRPr="706F4773">
        <w:rPr>
          <w:rFonts w:ascii="Source Sans Pro Light" w:eastAsia="Source Sans Pro Light" w:hAnsi="Source Sans Pro Light" w:cs="Source Sans Pro Light"/>
          <w:color w:val="000000" w:themeColor="text1"/>
        </w:rPr>
        <w:t xml:space="preserve"> D1000 </w:t>
      </w:r>
      <w:proofErr w:type="spellStart"/>
      <w:r w:rsidRPr="706F4773">
        <w:rPr>
          <w:rFonts w:ascii="Source Sans Pro Light" w:eastAsia="Source Sans Pro Light" w:hAnsi="Source Sans Pro Light" w:cs="Source Sans Pro Light"/>
          <w:color w:val="000000" w:themeColor="text1"/>
        </w:rPr>
        <w:t>ScreenTape</w:t>
      </w:r>
      <w:proofErr w:type="spellEnd"/>
      <w:r w:rsidRPr="706F4773">
        <w:rPr>
          <w:rFonts w:ascii="Source Sans Pro Light" w:eastAsia="Source Sans Pro Light" w:hAnsi="Source Sans Pro Light" w:cs="Source Sans Pro Light"/>
          <w:color w:val="000000" w:themeColor="text1"/>
        </w:rPr>
        <w:t xml:space="preserve"> System (Agilent). The libraries were sequenced on an Illumina </w:t>
      </w:r>
      <w:proofErr w:type="spellStart"/>
      <w:r w:rsidRPr="706F4773">
        <w:rPr>
          <w:rFonts w:ascii="Source Sans Pro Light" w:eastAsia="Source Sans Pro Light" w:hAnsi="Source Sans Pro Light" w:cs="Source Sans Pro Light"/>
          <w:color w:val="000000" w:themeColor="text1"/>
        </w:rPr>
        <w:t>MiSeq</w:t>
      </w:r>
      <w:proofErr w:type="spellEnd"/>
      <w:r w:rsidRPr="706F4773">
        <w:rPr>
          <w:rFonts w:ascii="Source Sans Pro Light" w:eastAsia="Source Sans Pro Light" w:hAnsi="Source Sans Pro Light" w:cs="Source Sans Pro Light"/>
          <w:color w:val="000000" w:themeColor="text1"/>
        </w:rPr>
        <w:t xml:space="preserve"> with a V3 </w:t>
      </w:r>
      <w:proofErr w:type="spellStart"/>
      <w:r w:rsidRPr="706F4773">
        <w:rPr>
          <w:rFonts w:ascii="Source Sans Pro Light" w:eastAsia="Source Sans Pro Light" w:hAnsi="Source Sans Pro Light" w:cs="Source Sans Pro Light"/>
          <w:color w:val="000000" w:themeColor="text1"/>
        </w:rPr>
        <w:t>MiSeq</w:t>
      </w:r>
      <w:proofErr w:type="spellEnd"/>
      <w:r w:rsidRPr="706F4773">
        <w:rPr>
          <w:rFonts w:ascii="Source Sans Pro Light" w:eastAsia="Source Sans Pro Light" w:hAnsi="Source Sans Pro Light" w:cs="Source Sans Pro Light"/>
          <w:color w:val="000000" w:themeColor="text1"/>
        </w:rPr>
        <w:t xml:space="preserve"> Reagent kit, the final library was loaded at 10 </w:t>
      </w:r>
      <w:proofErr w:type="spellStart"/>
      <w:r w:rsidRPr="706F4773">
        <w:rPr>
          <w:rFonts w:ascii="Source Sans Pro Light" w:eastAsia="Source Sans Pro Light" w:hAnsi="Source Sans Pro Light" w:cs="Source Sans Pro Light"/>
          <w:color w:val="000000" w:themeColor="text1"/>
        </w:rPr>
        <w:t>pM</w:t>
      </w:r>
      <w:proofErr w:type="spellEnd"/>
      <w:r w:rsidRPr="706F4773">
        <w:rPr>
          <w:rFonts w:ascii="Source Sans Pro Light" w:eastAsia="Source Sans Pro Light" w:hAnsi="Source Sans Pro Light" w:cs="Source Sans Pro Light"/>
          <w:color w:val="000000" w:themeColor="text1"/>
        </w:rPr>
        <w:t xml:space="preserve"> with a 20% </w:t>
      </w:r>
      <w:proofErr w:type="spellStart"/>
      <w:r w:rsidRPr="706F4773">
        <w:rPr>
          <w:rFonts w:ascii="Source Sans Pro Light" w:eastAsia="Source Sans Pro Light" w:hAnsi="Source Sans Pro Light" w:cs="Source Sans Pro Light"/>
          <w:color w:val="000000" w:themeColor="text1"/>
        </w:rPr>
        <w:t>PhiX</w:t>
      </w:r>
      <w:proofErr w:type="spellEnd"/>
      <w:r w:rsidRPr="706F4773">
        <w:rPr>
          <w:rFonts w:ascii="Source Sans Pro Light" w:eastAsia="Source Sans Pro Light" w:hAnsi="Source Sans Pro Light" w:cs="Source Sans Pro Light"/>
          <w:color w:val="000000" w:themeColor="text1"/>
        </w:rPr>
        <w:t xml:space="preserve"> control spike.  </w:t>
      </w:r>
    </w:p>
    <w:p w14:paraId="7C813BFB" w14:textId="73002B9B" w:rsidR="229B564F" w:rsidRDefault="229B564F" w:rsidP="00C338F4">
      <w:pPr>
        <w:spacing w:line="360" w:lineRule="auto"/>
      </w:pPr>
      <w:r w:rsidRPr="001F1627">
        <w:rPr>
          <w:rFonts w:ascii="Source Sans Pro SemiBold" w:eastAsia="Source Sans Pro SemiBold" w:hAnsi="Source Sans Pro SemiBold" w:cs="Source Sans Pro SemiBold"/>
          <w:b/>
          <w:bCs/>
          <w:color w:val="146568"/>
          <w:sz w:val="28"/>
          <w:szCs w:val="28"/>
        </w:rPr>
        <w:t>Bioinformatics</w:t>
      </w:r>
    </w:p>
    <w:p w14:paraId="0731F397" w14:textId="4F8C182B" w:rsidR="229B564F" w:rsidRDefault="229B564F" w:rsidP="00C338F4">
      <w:pPr>
        <w:spacing w:after="160" w:line="360" w:lineRule="auto"/>
      </w:pPr>
      <w:r w:rsidRPr="57D5DD20">
        <w:rPr>
          <w:rFonts w:ascii="Source Sans Pro Light" w:eastAsia="Source Sans Pro Light" w:hAnsi="Source Sans Pro Light" w:cs="Source Sans Pro Light"/>
          <w:color w:val="000000" w:themeColor="text1"/>
        </w:rPr>
        <w:t xml:space="preserve">Sequences were demultiplexed with bcl2fastq and subsequently processed to obtain </w:t>
      </w:r>
      <w:r w:rsidR="00574976">
        <w:rPr>
          <w:rFonts w:ascii="Source Sans Pro Light" w:eastAsia="Source Sans Pro Light" w:hAnsi="Source Sans Pro Light" w:cs="Source Sans Pro Light"/>
          <w:color w:val="000000" w:themeColor="text1"/>
        </w:rPr>
        <w:t>Amplicon Sequence Variants (ASV</w:t>
      </w:r>
      <w:r w:rsidRPr="57D5DD20">
        <w:rPr>
          <w:rFonts w:ascii="Source Sans Pro Light" w:eastAsia="Source Sans Pro Light" w:hAnsi="Source Sans Pro Light" w:cs="Source Sans Pro Light"/>
          <w:color w:val="000000" w:themeColor="text1"/>
        </w:rPr>
        <w:t>).</w:t>
      </w:r>
    </w:p>
    <w:p w14:paraId="7A721F85" w14:textId="706E00B6" w:rsidR="229B564F" w:rsidRDefault="229B564F" w:rsidP="00C338F4">
      <w:pPr>
        <w:spacing w:after="160" w:line="360" w:lineRule="auto"/>
      </w:pPr>
      <w:r w:rsidRPr="57D5DD20">
        <w:rPr>
          <w:rFonts w:ascii="Source Sans Pro Light" w:eastAsia="Source Sans Pro Light" w:hAnsi="Source Sans Pro Light" w:cs="Source Sans Pro Light"/>
          <w:color w:val="000000" w:themeColor="text1"/>
        </w:rPr>
        <w:lastRenderedPageBreak/>
        <w:t xml:space="preserve">For the fish and bacterial assays, paired-end FASTQ reads for each sample were merged with USEARCH </w:t>
      </w:r>
      <w:r w:rsidR="00D9298C">
        <w:rPr>
          <w:rFonts w:ascii="Source Sans Pro Light" w:eastAsia="Source Sans Pro Light" w:hAnsi="Source Sans Pro Light" w:cs="Source Sans Pro Light"/>
          <w:color w:val="000000" w:themeColor="text1"/>
        </w:rPr>
        <w:fldChar w:fldCharType="begin"/>
      </w:r>
      <w:r w:rsidR="00D9298C">
        <w:rPr>
          <w:rFonts w:ascii="Source Sans Pro Light" w:eastAsia="Source Sans Pro Light" w:hAnsi="Source Sans Pro Light" w:cs="Source Sans Pro Light"/>
          <w:color w:val="000000" w:themeColor="text1"/>
        </w:rPr>
        <w:instrText xml:space="preserve"> ADDIN ZOTERO_ITEM CSL_CITATION {"citationID":"NOhB5op0","properties":{"formattedCitation":"(Edgar, 2010)","plainCitation":"(Edgar, 2010)","noteIndex":0},"citationItems":[{"id":1617,"uris":["http://zotero.org/users/10679637/items/JBI73JKS"],"itemData":{"id":1617,"type":"article-journal","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container-title":"Bioinformatics","DOI":"10.1093/bioinformatics/btq461","ISSN":"13674803","issue":"19","page":"2460-2461","title":"Search and clustering orders of magnitude faster than BLAST","volume":"26","author":[{"family":"Edgar","given":"Robert C."}],"issued":{"date-parts":[["2010"]]}}}],"schema":"https://github.com/citation-style-language/schema/raw/master/csl-citation.json"} </w:instrText>
      </w:r>
      <w:r w:rsidR="00D9298C">
        <w:rPr>
          <w:rFonts w:ascii="Source Sans Pro Light" w:eastAsia="Source Sans Pro Light" w:hAnsi="Source Sans Pro Light" w:cs="Source Sans Pro Light"/>
          <w:color w:val="000000" w:themeColor="text1"/>
        </w:rPr>
        <w:fldChar w:fldCharType="separate"/>
      </w:r>
      <w:r w:rsidR="00D9298C">
        <w:rPr>
          <w:rFonts w:ascii="Source Sans Pro Light" w:eastAsia="Source Sans Pro Light" w:hAnsi="Source Sans Pro Light" w:cs="Source Sans Pro Light"/>
          <w:noProof/>
          <w:color w:val="000000" w:themeColor="text1"/>
        </w:rPr>
        <w:t>(Edgar, 2010)</w:t>
      </w:r>
      <w:r w:rsidR="00D9298C">
        <w:rPr>
          <w:rFonts w:ascii="Source Sans Pro Light" w:eastAsia="Source Sans Pro Light" w:hAnsi="Source Sans Pro Light" w:cs="Source Sans Pro Light"/>
          <w:color w:val="000000" w:themeColor="text1"/>
        </w:rPr>
        <w:fldChar w:fldCharType="end"/>
      </w:r>
      <w:r w:rsidRPr="00EC6B24">
        <w:rPr>
          <w:rFonts w:ascii="Source Sans Pro Light" w:eastAsia="Source Sans Pro Light" w:hAnsi="Source Sans Pro Light" w:cs="Source Sans Pro Light"/>
          <w:color w:val="000000" w:themeColor="text1"/>
        </w:rPr>
        <w:t xml:space="preserve">. Forward and reverse primers were trimmed from the merged sequences using </w:t>
      </w:r>
      <w:proofErr w:type="spellStart"/>
      <w:r w:rsidRPr="00EC6B24">
        <w:rPr>
          <w:rFonts w:ascii="Source Sans Pro Light" w:eastAsia="Source Sans Pro Light" w:hAnsi="Source Sans Pro Light" w:cs="Source Sans Pro Light"/>
          <w:color w:val="000000" w:themeColor="text1"/>
        </w:rPr>
        <w:t>cutadapt</w:t>
      </w:r>
      <w:proofErr w:type="spellEnd"/>
      <w:r w:rsidRPr="00EC6B24">
        <w:rPr>
          <w:rFonts w:ascii="Source Sans Pro Light" w:eastAsia="Source Sans Pro Light" w:hAnsi="Source Sans Pro Light" w:cs="Source Sans Pro Light"/>
          <w:color w:val="000000" w:themeColor="text1"/>
        </w:rPr>
        <w:t xml:space="preserve"> </w:t>
      </w:r>
      <w:r w:rsidR="00D9298C">
        <w:rPr>
          <w:rFonts w:ascii="Source Sans Pro Light" w:eastAsia="Source Sans Pro Light" w:hAnsi="Source Sans Pro Light" w:cs="Source Sans Pro Light"/>
          <w:color w:val="000000" w:themeColor="text1"/>
        </w:rPr>
        <w:fldChar w:fldCharType="begin"/>
      </w:r>
      <w:r w:rsidR="00D9298C">
        <w:rPr>
          <w:rFonts w:ascii="Source Sans Pro Light" w:eastAsia="Source Sans Pro Light" w:hAnsi="Source Sans Pro Light" w:cs="Source Sans Pro Light"/>
          <w:color w:val="000000" w:themeColor="text1"/>
        </w:rPr>
        <w:instrText xml:space="preserve"> ADDIN ZOTERO_ITEM CSL_CITATION {"citationID":"BCdU0wth","properties":{"formattedCitation":"(Martin, 2011)","plainCitation":"(Martin, 2011)","noteIndex":0},"citationItems":[{"id":1619,"uris":["http://zotero.org/users/10679637/items/9YK4BC4W"],"itemData":{"id":1619,"type":"article-journal","container-title":"EMBnet. journal","page":"10","title":"Cutadapt removes adapter sequences from high-throughput sequencing reads","volume":"17","author":[{"family":"Martin","given":"M"}],"issued":{"date-parts":[["2011"]]}}}],"schema":"https://github.com/citation-style-language/schema/raw/master/csl-citation.json"} </w:instrText>
      </w:r>
      <w:r w:rsidR="00D9298C">
        <w:rPr>
          <w:rFonts w:ascii="Source Sans Pro Light" w:eastAsia="Source Sans Pro Light" w:hAnsi="Source Sans Pro Light" w:cs="Source Sans Pro Light"/>
          <w:color w:val="000000" w:themeColor="text1"/>
        </w:rPr>
        <w:fldChar w:fldCharType="separate"/>
      </w:r>
      <w:r w:rsidR="00D9298C">
        <w:rPr>
          <w:rFonts w:ascii="Source Sans Pro Light" w:eastAsia="Source Sans Pro Light" w:hAnsi="Source Sans Pro Light" w:cs="Source Sans Pro Light"/>
          <w:noProof/>
          <w:color w:val="000000" w:themeColor="text1"/>
        </w:rPr>
        <w:t>(Martin, 2011)</w:t>
      </w:r>
      <w:r w:rsidR="00D9298C">
        <w:rPr>
          <w:rFonts w:ascii="Source Sans Pro Light" w:eastAsia="Source Sans Pro Light" w:hAnsi="Source Sans Pro Light" w:cs="Source Sans Pro Light"/>
          <w:color w:val="000000" w:themeColor="text1"/>
        </w:rPr>
        <w:fldChar w:fldCharType="end"/>
      </w:r>
      <w:r w:rsidRPr="00EC6B24">
        <w:rPr>
          <w:rFonts w:ascii="Source Sans Pro Light" w:eastAsia="Source Sans Pro Light" w:hAnsi="Source Sans Pro Light" w:cs="Source Sans Pro Light"/>
          <w:color w:val="000000" w:themeColor="text1"/>
        </w:rPr>
        <w:t xml:space="preserve"> and a length filter </w:t>
      </w:r>
      <w:r w:rsidR="0042331D" w:rsidRPr="00EC6B24">
        <w:rPr>
          <w:rFonts w:ascii="Source Sans Pro Light" w:eastAsia="Source Sans Pro Light" w:hAnsi="Source Sans Pro Light" w:cs="Source Sans Pro Light"/>
          <w:color w:val="000000" w:themeColor="text1"/>
        </w:rPr>
        <w:t xml:space="preserve">140-200 bp and </w:t>
      </w:r>
      <w:r w:rsidR="007D39B4" w:rsidRPr="00EC6B24">
        <w:rPr>
          <w:rFonts w:ascii="Source Sans Pro Light" w:eastAsia="Source Sans Pro Light" w:hAnsi="Source Sans Pro Light" w:cs="Source Sans Pro Light"/>
          <w:color w:val="000000" w:themeColor="text1"/>
        </w:rPr>
        <w:t xml:space="preserve">240-260 </w:t>
      </w:r>
      <w:r w:rsidR="009959E0" w:rsidRPr="00EC6B24">
        <w:rPr>
          <w:rFonts w:ascii="Source Sans Pro Light" w:eastAsia="Source Sans Pro Light" w:hAnsi="Source Sans Pro Light" w:cs="Source Sans Pro Light"/>
          <w:color w:val="000000" w:themeColor="text1"/>
        </w:rPr>
        <w:t xml:space="preserve">bp </w:t>
      </w:r>
      <w:r w:rsidR="007D39B4" w:rsidRPr="00EC6B24">
        <w:rPr>
          <w:rFonts w:ascii="Source Sans Pro Light" w:eastAsia="Source Sans Pro Light" w:hAnsi="Source Sans Pro Light" w:cs="Source Sans Pro Light"/>
          <w:color w:val="000000" w:themeColor="text1"/>
        </w:rPr>
        <w:t xml:space="preserve">were </w:t>
      </w:r>
      <w:r w:rsidRPr="00EC6B24">
        <w:rPr>
          <w:rFonts w:ascii="Source Sans Pro Light" w:eastAsia="Source Sans Pro Light" w:hAnsi="Source Sans Pro Light" w:cs="Source Sans Pro Light"/>
          <w:color w:val="000000" w:themeColor="text1"/>
        </w:rPr>
        <w:t xml:space="preserve">applied </w:t>
      </w:r>
      <w:r w:rsidR="00A007D9" w:rsidRPr="00EC6B24">
        <w:rPr>
          <w:rFonts w:ascii="Source Sans Pro Light" w:eastAsia="Source Sans Pro Light" w:hAnsi="Source Sans Pro Light" w:cs="Source Sans Pro Light"/>
          <w:color w:val="000000" w:themeColor="text1"/>
        </w:rPr>
        <w:t xml:space="preserve">for the fish and bacterial assays </w:t>
      </w:r>
      <w:r w:rsidR="007D39B4" w:rsidRPr="00EC6B24">
        <w:rPr>
          <w:rFonts w:ascii="Source Sans Pro Light" w:eastAsia="Source Sans Pro Light" w:hAnsi="Source Sans Pro Light" w:cs="Source Sans Pro Light"/>
          <w:color w:val="000000" w:themeColor="text1"/>
        </w:rPr>
        <w:t>respectively</w:t>
      </w:r>
      <w:r w:rsidRPr="00EC6B24">
        <w:rPr>
          <w:rFonts w:ascii="Source Sans Pro Light" w:eastAsia="Source Sans Pro Light" w:hAnsi="Source Sans Pro Light" w:cs="Source Sans Pro Light"/>
          <w:color w:val="000000" w:themeColor="text1"/>
        </w:rPr>
        <w:t xml:space="preserve">. </w:t>
      </w:r>
      <w:r w:rsidR="00264753" w:rsidRPr="00EC6B24">
        <w:rPr>
          <w:rFonts w:ascii="Source Sans Pro Light" w:eastAsia="Source Sans Pro Light" w:hAnsi="Source Sans Pro Light" w:cs="Source Sans Pro Light"/>
          <w:color w:val="000000" w:themeColor="text1"/>
        </w:rPr>
        <w:t>These sequences were quality filtered with USEARCH to retain only those with an expected error rate per base of 0.05 or below and dereplicated by sample, retaining singletons. Unique sequences from all samples were denoised in a single analysis with UNOISE, requiring retained sequences to have a minimum abundance of 8 in at least one sample</w:t>
      </w:r>
      <w:r w:rsidR="00D9298C">
        <w:rPr>
          <w:rFonts w:ascii="Source Sans Pro Light" w:eastAsia="Source Sans Pro Light" w:hAnsi="Source Sans Pro Light" w:cs="Source Sans Pro Light"/>
          <w:color w:val="000000" w:themeColor="text1"/>
        </w:rPr>
        <w:t xml:space="preserve"> </w:t>
      </w:r>
      <w:r w:rsidR="00D9298C">
        <w:rPr>
          <w:rFonts w:ascii="Source Sans Pro Light" w:eastAsia="Source Sans Pro Light" w:hAnsi="Source Sans Pro Light" w:cs="Source Sans Pro Light"/>
          <w:color w:val="000000" w:themeColor="text1"/>
        </w:rPr>
        <w:fldChar w:fldCharType="begin"/>
      </w:r>
      <w:r w:rsidR="00896AE4">
        <w:rPr>
          <w:rFonts w:ascii="Source Sans Pro Light" w:eastAsia="Source Sans Pro Light" w:hAnsi="Source Sans Pro Light" w:cs="Source Sans Pro Light"/>
          <w:color w:val="000000" w:themeColor="text1"/>
        </w:rPr>
        <w:instrText xml:space="preserve"> ADDIN ZOTERO_ITEM CSL_CITATION {"citationID":"WRI1UKTi","properties":{"formattedCitation":"(Edgar, 2016)","plainCitation":"(Edgar, 2016)","noteIndex":0},"citationItems":[{"id":1620,"uris":["http://zotero.org/users/10679637/items/WPJ5W823"],"itemData":{"id":1620,"type":"article-journal","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container-title":"bioRxiv","DOI":"10.1101/081257","page":"081257","title":"UNOISE2: improved error-correction for Illumina 16S and ITS amplicon sequencing","author":[{"family":"Edgar","given":"Robert C"}],"issued":{"date-parts":[["2016"]]}}}],"schema":"https://github.com/citation-style-language/schema/raw/master/csl-citation.json"} </w:instrText>
      </w:r>
      <w:r w:rsidR="00D9298C">
        <w:rPr>
          <w:rFonts w:ascii="Source Sans Pro Light" w:eastAsia="Source Sans Pro Light" w:hAnsi="Source Sans Pro Light" w:cs="Source Sans Pro Light"/>
          <w:color w:val="000000" w:themeColor="text1"/>
        </w:rPr>
        <w:fldChar w:fldCharType="separate"/>
      </w:r>
      <w:r w:rsidR="00896AE4">
        <w:rPr>
          <w:rFonts w:ascii="Source Sans Pro Light" w:eastAsia="Source Sans Pro Light" w:hAnsi="Source Sans Pro Light" w:cs="Source Sans Pro Light"/>
          <w:noProof/>
          <w:color w:val="000000" w:themeColor="text1"/>
        </w:rPr>
        <w:t>(Edgar, 2016)</w:t>
      </w:r>
      <w:r w:rsidR="00D9298C">
        <w:rPr>
          <w:rFonts w:ascii="Source Sans Pro Light" w:eastAsia="Source Sans Pro Light" w:hAnsi="Source Sans Pro Light" w:cs="Source Sans Pro Light"/>
          <w:color w:val="000000" w:themeColor="text1"/>
        </w:rPr>
        <w:fldChar w:fldCharType="end"/>
      </w:r>
      <w:r w:rsidR="00264753" w:rsidRPr="00EC6B24">
        <w:rPr>
          <w:rFonts w:ascii="Source Sans Pro Light" w:eastAsia="Source Sans Pro Light" w:hAnsi="Source Sans Pro Light" w:cs="Source Sans Pro Light"/>
          <w:color w:val="000000" w:themeColor="text1"/>
        </w:rPr>
        <w:t>.</w:t>
      </w:r>
    </w:p>
    <w:p w14:paraId="18851E40" w14:textId="294FA3EC" w:rsidR="229B564F" w:rsidRDefault="229B564F" w:rsidP="00C338F4">
      <w:pPr>
        <w:spacing w:after="160" w:line="360" w:lineRule="auto"/>
      </w:pPr>
      <w:r w:rsidRPr="57D5DD20">
        <w:rPr>
          <w:rFonts w:ascii="Source Sans Pro Light" w:eastAsia="Source Sans Pro Light" w:hAnsi="Source Sans Pro Light" w:cs="Source Sans Pro Light"/>
          <w:color w:val="000000" w:themeColor="text1"/>
        </w:rPr>
        <w:t xml:space="preserve">For the faunal assay the primer was removed from the forward reads using </w:t>
      </w:r>
      <w:proofErr w:type="spellStart"/>
      <w:r w:rsidRPr="57D5DD20">
        <w:rPr>
          <w:rFonts w:ascii="Source Sans Pro Light" w:eastAsia="Source Sans Pro Light" w:hAnsi="Source Sans Pro Light" w:cs="Source Sans Pro Light"/>
          <w:color w:val="000000" w:themeColor="text1"/>
        </w:rPr>
        <w:t>cutadapt</w:t>
      </w:r>
      <w:proofErr w:type="spellEnd"/>
      <w:r w:rsidRPr="57D5DD20">
        <w:rPr>
          <w:rFonts w:ascii="Source Sans Pro Light" w:eastAsia="Source Sans Pro Light" w:hAnsi="Source Sans Pro Light" w:cs="Source Sans Pro Light"/>
          <w:color w:val="000000" w:themeColor="text1"/>
        </w:rPr>
        <w:t xml:space="preserve"> </w:t>
      </w:r>
      <w:r w:rsidR="00896AE4">
        <w:rPr>
          <w:rFonts w:ascii="Source Sans Pro Light" w:eastAsia="Source Sans Pro Light" w:hAnsi="Source Sans Pro Light" w:cs="Source Sans Pro Light"/>
          <w:color w:val="000000" w:themeColor="text1"/>
        </w:rPr>
        <w:fldChar w:fldCharType="begin"/>
      </w:r>
      <w:r w:rsidR="00896AE4">
        <w:rPr>
          <w:rFonts w:ascii="Source Sans Pro Light" w:eastAsia="Source Sans Pro Light" w:hAnsi="Source Sans Pro Light" w:cs="Source Sans Pro Light"/>
          <w:color w:val="000000" w:themeColor="text1"/>
        </w:rPr>
        <w:instrText xml:space="preserve"> ADDIN ZOTERO_ITEM CSL_CITATION {"citationID":"55Qtdrhk","properties":{"formattedCitation":"(Martin, 2011)","plainCitation":"(Martin, 2011)","noteIndex":0},"citationItems":[{"id":1619,"uris":["http://zotero.org/users/10679637/items/9YK4BC4W"],"itemData":{"id":1619,"type":"article-journal","container-title":"EMBnet. journal","page":"10","title":"Cutadapt removes adapter sequences from high-throughput sequencing reads","volume":"17","author":[{"family":"Martin","given":"M"}],"issued":{"date-parts":[["2011"]]}}}],"schema":"https://github.com/citation-style-language/schema/raw/master/csl-citation.json"} </w:instrText>
      </w:r>
      <w:r w:rsidR="00896AE4">
        <w:rPr>
          <w:rFonts w:ascii="Source Sans Pro Light" w:eastAsia="Source Sans Pro Light" w:hAnsi="Source Sans Pro Light" w:cs="Source Sans Pro Light"/>
          <w:color w:val="000000" w:themeColor="text1"/>
        </w:rPr>
        <w:fldChar w:fldCharType="separate"/>
      </w:r>
      <w:r w:rsidR="00896AE4">
        <w:rPr>
          <w:rFonts w:ascii="Source Sans Pro Light" w:eastAsia="Source Sans Pro Light" w:hAnsi="Source Sans Pro Light" w:cs="Source Sans Pro Light"/>
          <w:noProof/>
          <w:color w:val="000000" w:themeColor="text1"/>
        </w:rPr>
        <w:t>(Martin, 2011)</w:t>
      </w:r>
      <w:r w:rsidR="00896AE4">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and further trimmed to 275 bp. Any reads with low quality bases (PHRED33 score &lt;25) remaining at the 3’ ends were discarded, as were all reverse reads. </w:t>
      </w:r>
      <w:r w:rsidR="001A45E7">
        <w:rPr>
          <w:rFonts w:ascii="Source Sans Pro Light" w:eastAsia="Source Sans Pro Light" w:hAnsi="Source Sans Pro Light" w:cs="Source Sans Pro Light"/>
          <w:color w:val="000000" w:themeColor="text1"/>
        </w:rPr>
        <w:t>Because the reads for this marker do not overlap, o</w:t>
      </w:r>
      <w:r w:rsidR="000A19C1">
        <w:rPr>
          <w:rFonts w:ascii="Source Sans Pro Light" w:eastAsia="Source Sans Pro Light" w:hAnsi="Source Sans Pro Light" w:cs="Source Sans Pro Light"/>
          <w:color w:val="000000" w:themeColor="text1"/>
        </w:rPr>
        <w:t xml:space="preserve">nly forward </w:t>
      </w:r>
      <w:r w:rsidR="00807A6F">
        <w:rPr>
          <w:rFonts w:ascii="Source Sans Pro Light" w:eastAsia="Source Sans Pro Light" w:hAnsi="Source Sans Pro Light" w:cs="Source Sans Pro Light"/>
          <w:color w:val="000000" w:themeColor="text1"/>
        </w:rPr>
        <w:t xml:space="preserve">reads were </w:t>
      </w:r>
      <w:r w:rsidR="00EC3F1C">
        <w:rPr>
          <w:rFonts w:ascii="Source Sans Pro Light" w:eastAsia="Source Sans Pro Light" w:hAnsi="Source Sans Pro Light" w:cs="Source Sans Pro Light"/>
          <w:color w:val="000000" w:themeColor="text1"/>
        </w:rPr>
        <w:t>used from this point.</w:t>
      </w:r>
      <w:r w:rsidR="001A45E7">
        <w:rPr>
          <w:rFonts w:ascii="Source Sans Pro Light" w:eastAsia="Source Sans Pro Light" w:hAnsi="Source Sans Pro Light" w:cs="Source Sans Pro Light"/>
          <w:color w:val="000000" w:themeColor="text1"/>
        </w:rPr>
        <w:t xml:space="preserve"> </w:t>
      </w:r>
      <w:r w:rsidR="00264753">
        <w:rPr>
          <w:rFonts w:ascii="Source Sans Pro Light" w:eastAsia="Source Sans Pro Light" w:hAnsi="Source Sans Pro Light" w:cs="Source Sans Pro Light"/>
          <w:color w:val="000000" w:themeColor="text1"/>
        </w:rPr>
        <w:t>S</w:t>
      </w:r>
      <w:r w:rsidRPr="57D5DD20">
        <w:rPr>
          <w:rFonts w:ascii="Source Sans Pro Light" w:eastAsia="Source Sans Pro Light" w:hAnsi="Source Sans Pro Light" w:cs="Source Sans Pro Light"/>
          <w:color w:val="000000" w:themeColor="text1"/>
        </w:rPr>
        <w:t xml:space="preserve">equences were quality filtered </w:t>
      </w:r>
      <w:r w:rsidR="00CF3D2A">
        <w:rPr>
          <w:rFonts w:ascii="Source Sans Pro Light" w:eastAsia="Source Sans Pro Light" w:hAnsi="Source Sans Pro Light" w:cs="Source Sans Pro Light"/>
          <w:color w:val="000000" w:themeColor="text1"/>
        </w:rPr>
        <w:t>and denoised as above</w:t>
      </w:r>
      <w:r w:rsidRPr="57D5DD20">
        <w:rPr>
          <w:rFonts w:ascii="Source Sans Pro Light" w:eastAsia="Source Sans Pro Light" w:hAnsi="Source Sans Pro Light" w:cs="Source Sans Pro Light"/>
          <w:color w:val="000000" w:themeColor="text1"/>
        </w:rPr>
        <w:t>).</w:t>
      </w:r>
    </w:p>
    <w:p w14:paraId="18ED6B39" w14:textId="79764B78" w:rsidR="229B564F" w:rsidRDefault="229B564F" w:rsidP="00C338F4">
      <w:pPr>
        <w:spacing w:after="160" w:line="360" w:lineRule="auto"/>
        <w:rPr>
          <w:rFonts w:ascii="Source Sans Pro Light" w:eastAsia="Source Sans Pro Light" w:hAnsi="Source Sans Pro Light" w:cs="Source Sans Pro Light"/>
          <w:color w:val="000000" w:themeColor="text1"/>
        </w:rPr>
      </w:pPr>
      <w:r w:rsidRPr="57D5DD20">
        <w:rPr>
          <w:rFonts w:ascii="Source Sans Pro Light" w:eastAsia="Source Sans Pro Light" w:hAnsi="Source Sans Pro Light" w:cs="Source Sans Pro Light"/>
        </w:rPr>
        <w:t>Taxonomic assignments were made via sequence similarity (</w:t>
      </w:r>
      <w:proofErr w:type="spellStart"/>
      <w:r w:rsidRPr="57D5DD20">
        <w:rPr>
          <w:rFonts w:ascii="Source Sans Pro Light" w:eastAsia="Source Sans Pro Light" w:hAnsi="Source Sans Pro Light" w:cs="Source Sans Pro Light"/>
        </w:rPr>
        <w:t>blastn</w:t>
      </w:r>
      <w:proofErr w:type="spellEnd"/>
      <w:r w:rsidRPr="57D5DD20">
        <w:rPr>
          <w:rFonts w:ascii="Source Sans Pro Light" w:eastAsia="Source Sans Pro Light" w:hAnsi="Source Sans Pro Light" w:cs="Source Sans Pro Light"/>
        </w:rPr>
        <w:t xml:space="preserve">; </w:t>
      </w:r>
      <w:r w:rsidR="00896AE4">
        <w:rPr>
          <w:rFonts w:ascii="Source Sans Pro Light" w:eastAsia="Source Sans Pro Light" w:hAnsi="Source Sans Pro Light" w:cs="Source Sans Pro Light"/>
        </w:rPr>
        <w:fldChar w:fldCharType="begin"/>
      </w:r>
      <w:r w:rsidR="00896AE4">
        <w:rPr>
          <w:rFonts w:ascii="Source Sans Pro Light" w:eastAsia="Source Sans Pro Light" w:hAnsi="Source Sans Pro Light" w:cs="Source Sans Pro Light"/>
        </w:rPr>
        <w:instrText xml:space="preserve"> ADDIN ZOTERO_ITEM CSL_CITATION {"citationID":"DfOv4KHD","properties":{"formattedCitation":"(Altschul et al., 1990; Camacho et al., 2009)","plainCitation":"(Altschul et al., 1990; Camacho et al., 2009)","noteIndex":0},"citationItems":[{"id":3960,"uris":["http://zotero.org/groups/4440035/items/CCWPSMTE"],"itemData":{"id":3960,"type":"article-journal","container-title":"Journal of Molecular Biology","language":"en","page":"403-410","source":"Zotero","title":"Basic Local Alignment Search Tool","volume":"215","author":[{"family":"Altschul","given":"Stephen F"},{"family":"Gish","given":"Warren"},{"family":"Miller","given":"Webb"},{"family":"Myers","given":"Eugene W"},{"family":"Lipman","given":"David J"}],"issued":{"date-parts":[["1990"]]}}},{"id":3393,"uris":["http://zotero.org/groups/4440035/items/EBRCXJKE"],"itemData":{"id":339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Conclusion: The new BLAST command-line applications, compared to the current BLAST tools, demonstrate substantial speed improvements for long queries as well as chromosome length database sequences. We have also improved the user interface of the command-line applications.","container-title":"BMC Bioinformatics","DOI":"10.1186/1471-2105-10-421","ISSN":"1471-2105","issue":"1","journalAbbreviation":"BMC Bioinformatics","language":"en","page":"421","source":"DOI.org (Crossref)","title":"BLAST+: architecture and applications","title-short":"BLAST+","volume":"10","author":[{"family":"Camacho","given":"Christiam"},{"family":"Coulouris","given":"George"},{"family":"Avagyan","given":"Vahram"},{"family":"Ma","given":"Ning"},{"family":"Papadopoulos","given":"Jason"},{"family":"Bealer","given":"Kevin"},{"family":"Madden","given":"Thomas L"}],"issued":{"date-parts":[["2009",12]]}}}],"schema":"https://github.com/citation-style-language/schema/raw/master/csl-citation.json"} </w:instrText>
      </w:r>
      <w:r w:rsidR="00896AE4">
        <w:rPr>
          <w:rFonts w:ascii="Source Sans Pro Light" w:eastAsia="Source Sans Pro Light" w:hAnsi="Source Sans Pro Light" w:cs="Source Sans Pro Light"/>
        </w:rPr>
        <w:fldChar w:fldCharType="separate"/>
      </w:r>
      <w:r w:rsidR="00896AE4">
        <w:rPr>
          <w:rFonts w:ascii="Source Sans Pro Light" w:eastAsia="Source Sans Pro Light" w:hAnsi="Source Sans Pro Light" w:cs="Source Sans Pro Light"/>
          <w:noProof/>
        </w:rPr>
        <w:t>(Altschul et al., 1990; Camacho et al., 2009)</w:t>
      </w:r>
      <w:r w:rsidR="00896AE4">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searches of the </w:t>
      </w:r>
      <w:r w:rsidR="00411D40">
        <w:rPr>
          <w:rFonts w:ascii="Source Sans Pro Light" w:eastAsia="Source Sans Pro Light" w:hAnsi="Source Sans Pro Light" w:cs="Source Sans Pro Light"/>
        </w:rPr>
        <w:t>ASV</w:t>
      </w:r>
      <w:r w:rsidRPr="57D5DD20">
        <w:rPr>
          <w:rFonts w:ascii="Source Sans Pro Light" w:eastAsia="Source Sans Pro Light" w:hAnsi="Source Sans Pro Light" w:cs="Source Sans Pro Light"/>
        </w:rPr>
        <w:t xml:space="preserve"> sequences against two reference databases appropriate for the assay. The NCBI nucleotide </w:t>
      </w:r>
      <w:r w:rsidRPr="57D5DD20">
        <w:rPr>
          <w:rFonts w:ascii="Source Sans Pro Light" w:eastAsia="Source Sans Pro Light" w:hAnsi="Source Sans Pro Light" w:cs="Source Sans Pro Light"/>
          <w:color w:val="000000" w:themeColor="text1"/>
        </w:rPr>
        <w:t>database was queried for all three assays</w:t>
      </w:r>
      <w:r w:rsidRPr="57D5DD20">
        <w:rPr>
          <w:rFonts w:ascii="Source Sans Pro Light" w:eastAsia="Source Sans Pro Light" w:hAnsi="Source Sans Pro Light" w:cs="Source Sans Pro Light"/>
        </w:rPr>
        <w:t xml:space="preserve"> (NCBI </w:t>
      </w:r>
      <w:proofErr w:type="spellStart"/>
      <w:r w:rsidRPr="57D5DD20">
        <w:rPr>
          <w:rFonts w:ascii="Source Sans Pro Light" w:eastAsia="Source Sans Pro Light" w:hAnsi="Source Sans Pro Light" w:cs="Source Sans Pro Light"/>
          <w:i/>
          <w:iCs/>
        </w:rPr>
        <w:t>nt</w:t>
      </w:r>
      <w:proofErr w:type="spellEnd"/>
      <w:r w:rsidRPr="57D5DD20">
        <w:rPr>
          <w:rFonts w:ascii="Source Sans Pro Light" w:eastAsia="Source Sans Pro Light" w:hAnsi="Source Sans Pro Light" w:cs="Source Sans Pro Light"/>
        </w:rPr>
        <w:t>; downloaded on 28-09-2021), with</w:t>
      </w:r>
      <w:r w:rsidRPr="57D5DD20">
        <w:rPr>
          <w:rFonts w:ascii="Source Sans Pro Light" w:eastAsia="Source Sans Pro Light" w:hAnsi="Source Sans Pro Light" w:cs="Source Sans Pro Light"/>
          <w:color w:val="000000" w:themeColor="text1"/>
        </w:rPr>
        <w:t xml:space="preserve"> the bacterial and faunal datasets additionally queried against SILVA </w:t>
      </w:r>
      <w:r w:rsidR="00896AE4">
        <w:rPr>
          <w:rFonts w:ascii="Source Sans Pro Light" w:eastAsia="Source Sans Pro Light" w:hAnsi="Source Sans Pro Light" w:cs="Source Sans Pro Light"/>
          <w:color w:val="000000" w:themeColor="text1"/>
        </w:rPr>
        <w:fldChar w:fldCharType="begin"/>
      </w:r>
      <w:r w:rsidR="00896AE4">
        <w:rPr>
          <w:rFonts w:ascii="Source Sans Pro Light" w:eastAsia="Source Sans Pro Light" w:hAnsi="Source Sans Pro Light" w:cs="Source Sans Pro Light"/>
          <w:color w:val="000000" w:themeColor="text1"/>
        </w:rPr>
        <w:instrText xml:space="preserve"> ADDIN ZOTERO_ITEM CSL_CITATION {"citationID":"wzHD8Z7b","properties":{"formattedCitation":"(Quast et al., 2012)","plainCitation":"(Quast et al., 2012)","noteIndex":0},"citationItems":[{"id":3841,"uris":["http://zotero.org/groups/4440035/items/V53CXUEL"],"itemData":{"id":3841,"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896AE4">
        <w:rPr>
          <w:rFonts w:ascii="Source Sans Pro Light" w:eastAsia="Source Sans Pro Light" w:hAnsi="Source Sans Pro Light" w:cs="Source Sans Pro Light"/>
          <w:color w:val="000000" w:themeColor="text1"/>
        </w:rPr>
        <w:fldChar w:fldCharType="separate"/>
      </w:r>
      <w:r w:rsidR="00896AE4">
        <w:rPr>
          <w:rFonts w:ascii="Source Sans Pro Light" w:eastAsia="Source Sans Pro Light" w:hAnsi="Source Sans Pro Light" w:cs="Source Sans Pro Light"/>
          <w:noProof/>
          <w:color w:val="000000" w:themeColor="text1"/>
        </w:rPr>
        <w:t>(Quast et al., 2012)</w:t>
      </w:r>
      <w:r w:rsidR="00896AE4">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Hits were required to have a minimum e-score of 1e-20 and cover at least 90% of the query sequence. The </w:t>
      </w:r>
      <w:r w:rsidR="00874A3B">
        <w:rPr>
          <w:rFonts w:ascii="Source Sans Pro Light" w:eastAsia="Source Sans Pro Light" w:hAnsi="Source Sans Pro Light" w:cs="Source Sans Pro Light"/>
          <w:color w:val="000000" w:themeColor="text1"/>
        </w:rPr>
        <w:t>taxonom</w:t>
      </w:r>
      <w:r w:rsidR="003E1095">
        <w:rPr>
          <w:rFonts w:ascii="Source Sans Pro Light" w:eastAsia="Source Sans Pro Light" w:hAnsi="Source Sans Pro Light" w:cs="Source Sans Pro Light"/>
          <w:color w:val="000000" w:themeColor="text1"/>
        </w:rPr>
        <w:t>y</w:t>
      </w:r>
      <w:r w:rsidRPr="57D5DD20">
        <w:rPr>
          <w:rFonts w:ascii="Source Sans Pro Light" w:eastAsia="Source Sans Pro Light" w:hAnsi="Source Sans Pro Light" w:cs="Source Sans Pro Light"/>
          <w:color w:val="000000" w:themeColor="text1"/>
        </w:rPr>
        <w:t xml:space="preserve"> associated with each hit was converted to the GBIF taxonomic backbone to allow </w:t>
      </w:r>
      <w:proofErr w:type="spellStart"/>
      <w:r w:rsidR="00EA68E2">
        <w:rPr>
          <w:rFonts w:ascii="Source Sans Pro Light" w:eastAsia="Source Sans Pro Light" w:hAnsi="Source Sans Pro Light" w:cs="Source Sans Pro Light"/>
          <w:color w:val="000000" w:themeColor="text1"/>
        </w:rPr>
        <w:t>blastn</w:t>
      </w:r>
      <w:proofErr w:type="spellEnd"/>
      <w:r w:rsidR="00EA68E2">
        <w:rPr>
          <w:rFonts w:ascii="Source Sans Pro Light" w:eastAsia="Source Sans Pro Light" w:hAnsi="Source Sans Pro Light" w:cs="Source Sans Pro Light"/>
          <w:color w:val="000000" w:themeColor="text1"/>
        </w:rPr>
        <w:t xml:space="preserve"> </w:t>
      </w:r>
      <w:r w:rsidRPr="57D5DD20">
        <w:rPr>
          <w:rFonts w:ascii="Source Sans Pro Light" w:eastAsia="Source Sans Pro Light" w:hAnsi="Source Sans Pro Light" w:cs="Source Sans Pro Light"/>
          <w:color w:val="000000" w:themeColor="text1"/>
        </w:rPr>
        <w:t>results from different databases to be com</w:t>
      </w:r>
      <w:r w:rsidR="00EA68E2">
        <w:rPr>
          <w:rFonts w:ascii="Source Sans Pro Light" w:eastAsia="Source Sans Pro Light" w:hAnsi="Source Sans Pro Light" w:cs="Source Sans Pro Light"/>
          <w:color w:val="000000" w:themeColor="text1"/>
        </w:rPr>
        <w:t>parable for the following step</w:t>
      </w:r>
      <w:r w:rsidRPr="57D5DD20">
        <w:rPr>
          <w:rFonts w:ascii="Source Sans Pro Light" w:eastAsia="Source Sans Pro Light" w:hAnsi="Source Sans Pro Light" w:cs="Source Sans Pro Light"/>
          <w:color w:val="000000" w:themeColor="text1"/>
        </w:rPr>
        <w:t>.</w:t>
      </w:r>
      <w:r w:rsidR="00A975BB">
        <w:rPr>
          <w:rFonts w:ascii="Source Sans Pro Light" w:eastAsia="Source Sans Pro Light" w:hAnsi="Source Sans Pro Light" w:cs="Source Sans Pro Light"/>
          <w:color w:val="000000" w:themeColor="text1"/>
        </w:rPr>
        <w:t xml:space="preserve"> </w:t>
      </w:r>
      <w:r w:rsidR="00A975BB" w:rsidRPr="00A975BB">
        <w:rPr>
          <w:rFonts w:ascii="Source Sans Pro Light" w:eastAsia="Source Sans Pro Light" w:hAnsi="Source Sans Pro Light" w:cs="Source Sans Pro Light"/>
          <w:color w:val="000000" w:themeColor="text1"/>
        </w:rPr>
        <w:t xml:space="preserve">Public databases are known to contain errors with DNA sequences frequently associated with incorrect species names. This poses a problem when assigning species names to metabarcoding DNA sequences. NatureMetrics uses proprietary methods to curate and filter out such errors </w:t>
      </w:r>
      <w:r w:rsidR="00044184">
        <w:rPr>
          <w:rFonts w:ascii="Source Sans Pro Light" w:eastAsia="Source Sans Pro Light" w:hAnsi="Source Sans Pro Light" w:cs="Source Sans Pro Light"/>
          <w:color w:val="000000" w:themeColor="text1"/>
        </w:rPr>
        <w:t xml:space="preserve">through whitelisting, </w:t>
      </w:r>
      <w:r w:rsidR="00FC4AC7">
        <w:rPr>
          <w:rFonts w:ascii="Source Sans Pro Light" w:eastAsia="Source Sans Pro Light" w:hAnsi="Source Sans Pro Light" w:cs="Source Sans Pro Light"/>
          <w:color w:val="000000" w:themeColor="text1"/>
        </w:rPr>
        <w:t>blacklisting</w:t>
      </w:r>
      <w:r w:rsidR="00253D4A" w:rsidRPr="1331049B">
        <w:rPr>
          <w:rFonts w:ascii="Source Sans Pro Light" w:eastAsia="Source Sans Pro Light" w:hAnsi="Source Sans Pro Light" w:cs="Source Sans Pro Light"/>
          <w:color w:val="000000" w:themeColor="text1"/>
        </w:rPr>
        <w:t>,</w:t>
      </w:r>
      <w:r w:rsidR="00FC4AC7">
        <w:rPr>
          <w:rFonts w:ascii="Source Sans Pro Light" w:eastAsia="Source Sans Pro Light" w:hAnsi="Source Sans Pro Light" w:cs="Source Sans Pro Light"/>
          <w:color w:val="000000" w:themeColor="text1"/>
        </w:rPr>
        <w:t xml:space="preserve"> </w:t>
      </w:r>
      <w:r w:rsidR="00F67BA8">
        <w:rPr>
          <w:rFonts w:ascii="Source Sans Pro Light" w:eastAsia="Source Sans Pro Light" w:hAnsi="Source Sans Pro Light" w:cs="Source Sans Pro Light"/>
          <w:color w:val="000000" w:themeColor="text1"/>
        </w:rPr>
        <w:t xml:space="preserve">and human curation based on </w:t>
      </w:r>
      <w:r w:rsidR="009F5B60">
        <w:rPr>
          <w:rFonts w:ascii="Source Sans Pro Light" w:eastAsia="Source Sans Pro Light" w:hAnsi="Source Sans Pro Light" w:cs="Source Sans Pro Light"/>
          <w:color w:val="000000" w:themeColor="text1"/>
        </w:rPr>
        <w:t xml:space="preserve">country lookups </w:t>
      </w:r>
      <w:r w:rsidR="00A975BB" w:rsidRPr="00A975BB">
        <w:rPr>
          <w:rFonts w:ascii="Source Sans Pro Light" w:eastAsia="Source Sans Pro Light" w:hAnsi="Source Sans Pro Light" w:cs="Source Sans Pro Light"/>
          <w:color w:val="000000" w:themeColor="text1"/>
        </w:rPr>
        <w:t>to ensure that there is reasonable support that the sequence has been correctly associated in the database. Accessions that are flagged as potentially erroneous are not used for taxonomic assignment of metabarcoding sequences.</w:t>
      </w:r>
      <w:r w:rsidR="1C4BCB17" w:rsidRPr="1331049B">
        <w:rPr>
          <w:rFonts w:ascii="Source Sans Pro Light" w:eastAsia="Source Sans Pro Light" w:hAnsi="Source Sans Pro Light" w:cs="Source Sans Pro Light"/>
          <w:color w:val="000000" w:themeColor="text1"/>
        </w:rPr>
        <w:t xml:space="preserve"> It should be noted that while it is possible to use </w:t>
      </w:r>
      <w:proofErr w:type="spellStart"/>
      <w:r w:rsidR="1C4BCB17" w:rsidRPr="1331049B">
        <w:rPr>
          <w:rFonts w:ascii="Source Sans Pro Light" w:eastAsia="Source Sans Pro Light" w:hAnsi="Source Sans Pro Light" w:cs="Source Sans Pro Light"/>
          <w:color w:val="000000" w:themeColor="text1"/>
        </w:rPr>
        <w:t>uncurated</w:t>
      </w:r>
      <w:proofErr w:type="spellEnd"/>
      <w:r w:rsidR="1C4BCB17" w:rsidRPr="1331049B">
        <w:rPr>
          <w:rFonts w:ascii="Source Sans Pro Light" w:eastAsia="Source Sans Pro Light" w:hAnsi="Source Sans Pro Light" w:cs="Source Sans Pro Light"/>
          <w:color w:val="000000" w:themeColor="text1"/>
        </w:rPr>
        <w:t xml:space="preserve"> public databases for taxono</w:t>
      </w:r>
      <w:r w:rsidR="493457E7" w:rsidRPr="1331049B">
        <w:rPr>
          <w:rFonts w:ascii="Source Sans Pro Light" w:eastAsia="Source Sans Pro Light" w:hAnsi="Source Sans Pro Light" w:cs="Source Sans Pro Light"/>
          <w:color w:val="000000" w:themeColor="text1"/>
        </w:rPr>
        <w:t>mic assignment, resulting outputs might differ (slightly)</w:t>
      </w:r>
      <w:r w:rsidR="5E8BE574" w:rsidRPr="1331049B">
        <w:rPr>
          <w:rFonts w:ascii="Source Sans Pro Light" w:eastAsia="Source Sans Pro Light" w:hAnsi="Source Sans Pro Light" w:cs="Source Sans Pro Light"/>
          <w:color w:val="000000" w:themeColor="text1"/>
        </w:rPr>
        <w:t xml:space="preserve">, such as in species resolution, </w:t>
      </w:r>
      <w:r w:rsidR="493457E7" w:rsidRPr="1331049B">
        <w:rPr>
          <w:rFonts w:ascii="Source Sans Pro Light" w:eastAsia="Source Sans Pro Light" w:hAnsi="Source Sans Pro Light" w:cs="Source Sans Pro Light"/>
          <w:color w:val="000000" w:themeColor="text1"/>
        </w:rPr>
        <w:t xml:space="preserve">from those </w:t>
      </w:r>
      <w:r w:rsidR="04077D58" w:rsidRPr="1331049B">
        <w:rPr>
          <w:rFonts w:ascii="Source Sans Pro Light" w:eastAsia="Source Sans Pro Light" w:hAnsi="Source Sans Pro Light" w:cs="Source Sans Pro Light"/>
          <w:color w:val="000000" w:themeColor="text1"/>
        </w:rPr>
        <w:t>resulting from curated ones</w:t>
      </w:r>
      <w:r w:rsidR="254C62C1" w:rsidRPr="1331049B">
        <w:rPr>
          <w:rFonts w:ascii="Source Sans Pro Light" w:eastAsia="Source Sans Pro Light" w:hAnsi="Source Sans Pro Light" w:cs="Source Sans Pro Light"/>
          <w:color w:val="000000" w:themeColor="text1"/>
        </w:rPr>
        <w:t>.</w:t>
      </w:r>
    </w:p>
    <w:p w14:paraId="39E81992" w14:textId="3F105C1F" w:rsidR="229B564F" w:rsidRDefault="229B564F" w:rsidP="00C338F4">
      <w:pPr>
        <w:spacing w:after="160" w:line="360" w:lineRule="auto"/>
      </w:pPr>
      <w:r w:rsidRPr="57D5DD20">
        <w:rPr>
          <w:rFonts w:ascii="Source Sans Pro Light" w:eastAsia="Source Sans Pro Light" w:hAnsi="Source Sans Pro Light" w:cs="Source Sans Pro Light"/>
          <w:color w:val="000000" w:themeColor="text1"/>
        </w:rPr>
        <w:lastRenderedPageBreak/>
        <w:t>For the bacterial dataset, assignments were made to the lowest possible taxonomic level where there was consistency in the matches, with minimum similarity thresholds of 98%, 95% and 92% for species-, genus- and higher-level assignments respectively. The same process was applied to the faunal dataset, with an additional country-based sense-checking step subsequently applied to elevate identifications to the taxonomic level supported by GBIF occurrence records for the United Kingdom (</w:t>
      </w:r>
      <w:proofErr w:type="spellStart"/>
      <w:r w:rsidRPr="57D5DD20">
        <w:rPr>
          <w:rFonts w:ascii="Source Sans Pro Light" w:eastAsia="Source Sans Pro Light" w:hAnsi="Source Sans Pro Light" w:cs="Source Sans Pro Light"/>
          <w:color w:val="000000" w:themeColor="text1"/>
        </w:rPr>
        <w:t>rgbif</w:t>
      </w:r>
      <w:proofErr w:type="spellEnd"/>
      <w:r w:rsidRPr="57D5DD20">
        <w:rPr>
          <w:rFonts w:ascii="Source Sans Pro Light" w:eastAsia="Source Sans Pro Light" w:hAnsi="Source Sans Pro Light" w:cs="Source Sans Pro Light"/>
          <w:color w:val="000000" w:themeColor="text1"/>
        </w:rPr>
        <w:t xml:space="preserve">; </w:t>
      </w:r>
      <w:r w:rsidR="00070EFB">
        <w:rPr>
          <w:rFonts w:ascii="Source Sans Pro Light" w:eastAsia="Source Sans Pro Light" w:hAnsi="Source Sans Pro Light" w:cs="Source Sans Pro Light"/>
          <w:color w:val="000000" w:themeColor="text1"/>
        </w:rPr>
        <w:fldChar w:fldCharType="begin"/>
      </w:r>
      <w:r w:rsidR="00DA7F1E">
        <w:rPr>
          <w:rFonts w:ascii="Source Sans Pro Light" w:eastAsia="Source Sans Pro Light" w:hAnsi="Source Sans Pro Light" w:cs="Source Sans Pro Light"/>
          <w:color w:val="000000" w:themeColor="text1"/>
        </w:rPr>
        <w:instrText xml:space="preserve"> ADDIN ZOTERO_ITEM CSL_CITATION {"citationID":"NS5OxyxZ","properties":{"formattedCitation":"(Chamberlain et al., 2022)","plainCitation":"(Chamberlain et al., 2022)","noteIndex":0},"citationItems":[{"id":6673,"uris":["http://zotero.org/users/10679637/items/WJVLZL3Z"],"itemData":{"id":6673,"type":"software","abstract":"There is a new rgbif maintainer: John Waller. NEW FEATURES &lt;code&gt;derived_dataset()&lt;/code&gt; : New function to register a cleaned or modified dataset on GBIF for citation. (#467) &lt;code&gt;name_backbone_checklist()&lt;/code&gt; : New function that takes a list, vector, or data.frame of scientific names and asynchronously matches them to the backbone. (#475) &lt;code&gt;pred_isnull()&lt;/code&gt; : New predicate function that includes NULL values from a column in the download. (#489) &lt;code&gt;occ_download.print()&lt;/code&gt; : Now prints out much more information including a DOI and citation. (#494) DEPRECATED &lt;code&gt;gbif_citation.gbif()&lt;/code&gt; : it is no longer considered best practice to generate a citation from &lt;code&gt;occ_search()&lt;/code&gt; or &lt;code&gt;occ_data()&lt;/code&gt;. We recommend &lt;code&gt;occ_download()&lt;/code&gt; or &lt;code&gt;derived_dataset()&lt;/code&gt; instead. (#494) MINOR IMPROVEMENTS &lt;code&gt;occ_download_wait()&lt;/code&gt; and &lt;code&gt;occ_download_meta()&lt;/code&gt; : now accept a class character download key directly. The keys does do not need to be class \"occ_download\". (#487) &lt;code&gt;name_backbone()&lt;/code&gt; : now returns new columns \"verbatim_name\", \"verabtim_genus\" ect. that the user has supplied. This makes it easier for the user to track what has been matched. The verbose argument also has been un-retired. If &lt;code&gt;verbose=TRUE&lt;/code&gt;, more results will be returned in a single data.frame. (#475) &lt;code&gt;gbif_citation()&lt;/code&gt; : will now accept a download key directly. &lt;code&gt;occ_download_get()&lt;/code&gt; : Does not throw an error if the data is already present and &lt;code&gt;overwrite=FALSE&lt;/code&gt;, it will just give a warning and return the already present dataset. This allows users to run &lt;code&gt;occ_download_get(key) %&amp;gt;% occ_download_import()&lt;/code&gt; multiple times without re-downloading the same file with &lt;code&gt;overwrite=TRUE&lt;/code&gt;. &lt;code&gt;download_predicate_dsl()&lt;/code&gt; : \"publishingOrg\" now added as a download key. (#496) &lt;code&gt;key_lkup&lt;/code&gt; now includes GBIF-style uppercase keys as well. So &lt;code&gt;pred(\"TAXON_KEY\",212)&lt;/code&gt; and &lt;code&gt;pred(\"taxonKey\",212)&lt;/code&gt; will both work. DOCUMENTATION Wrote new articles highlighting new features and encouraging the use of &lt;code&gt;occ_download()&lt;/code&gt; over &lt;code&gt;occ_search()&lt;/code&gt;. New articles: Citing GBIF Mediated Data Set Up Your GBIF Username and Password Getting Occurrence Data From GBIF Downloading A Long Species List Working With Taxonomic Names BUG FIXES &lt;code&gt;occ_download_import()&lt;/code&gt; : fixed bug related to select argument. (#479) &lt;code&gt;map_fetch()&lt;/code&gt; : fixed bug related to &lt;code&gt;sp::CRS&lt;/code&gt; (#497)","license":"Open Access","note":"DOI: 10.5281/ZENODO.1045299","publisher":"Zenodo","source":"DOI.org (Datacite)","title":"ropensci/rgbif: rgbif v3.7.0","title-short":"ropensci/rgbif","URL":"https://zenodo.org/record/1045299","version":"v3.7.0","author":[{"family":"Chamberlain","given":"Scott"},{"family":"Oldoni","given":"Damiano"},{"family":"Geffert","given":"Laurens"},{"family":"Desmet","given":"Peter"},{"family":"Barve","given":"Vijay"},{"family":"Ram","given":"Karthik"},{"family":"Blissett","given":"Matt"},{"family":"Waller","given":"John"},{"family":"McGlinn","given":"Dan"},{"family":"Ooms","given":"Jeroen"},{"family":"Steven (Siwei) Ye","given":""},{"family":"Oksanen","given":"Jari"},{"family":"Marwick","given":"Ben"},{"family":"John","given":""},{"family":"Sumner","given":"Michael"},{"family":"Sriram","given":""}],"accessed":{"date-parts":[["2023",1,24]]},"issued":{"date-parts":[["2022",2,9]]}}}],"schema":"https://github.com/citation-style-language/schema/raw/master/csl-citation.json"} </w:instrText>
      </w:r>
      <w:r w:rsidR="00070EFB">
        <w:rPr>
          <w:rFonts w:ascii="Source Sans Pro Light" w:eastAsia="Source Sans Pro Light" w:hAnsi="Source Sans Pro Light" w:cs="Source Sans Pro Light"/>
          <w:color w:val="000000" w:themeColor="text1"/>
        </w:rPr>
        <w:fldChar w:fldCharType="separate"/>
      </w:r>
      <w:r w:rsidR="00DA7F1E">
        <w:rPr>
          <w:rFonts w:ascii="Source Sans Pro Light" w:eastAsia="Source Sans Pro Light" w:hAnsi="Source Sans Pro Light" w:cs="Source Sans Pro Light"/>
          <w:noProof/>
          <w:color w:val="000000" w:themeColor="text1"/>
        </w:rPr>
        <w:t>(Chamberlain et al., 2022)</w:t>
      </w:r>
      <w:r w:rsidR="00070EFB">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w:t>
      </w:r>
    </w:p>
    <w:p w14:paraId="10851320" w14:textId="2CFF5641" w:rsidR="229B564F" w:rsidRDefault="229B564F" w:rsidP="00C338F4">
      <w:pPr>
        <w:spacing w:after="160" w:line="360" w:lineRule="auto"/>
      </w:pPr>
      <w:r w:rsidRPr="57D5DD20">
        <w:rPr>
          <w:rFonts w:ascii="Source Sans Pro Light" w:eastAsia="Source Sans Pro Light" w:hAnsi="Source Sans Pro Light" w:cs="Source Sans Pro Light"/>
          <w:color w:val="000000" w:themeColor="text1"/>
        </w:rPr>
        <w:t>A similar process was applied to the fish dataset, with minimum similarity thresholds of 99%, 97% and 95% for species, genus, and higher-level assignments respectively. Country-based sense-checking against GBIF occurrence records for the United Kingdom was used to manually improve vertebrate and invertebrate identifications in cases where there were equally good reference matches (</w:t>
      </w:r>
      <w:proofErr w:type="spellStart"/>
      <w:r w:rsidRPr="57D5DD20">
        <w:rPr>
          <w:rFonts w:ascii="Source Sans Pro Light" w:eastAsia="Source Sans Pro Light" w:hAnsi="Source Sans Pro Light" w:cs="Source Sans Pro Light"/>
          <w:color w:val="000000" w:themeColor="text1"/>
        </w:rPr>
        <w:t>rgbif</w:t>
      </w:r>
      <w:proofErr w:type="spellEnd"/>
      <w:r w:rsidRPr="57D5DD20">
        <w:rPr>
          <w:rFonts w:ascii="Source Sans Pro Light" w:eastAsia="Source Sans Pro Light" w:hAnsi="Source Sans Pro Light" w:cs="Source Sans Pro Light"/>
          <w:color w:val="000000" w:themeColor="text1"/>
        </w:rPr>
        <w:t xml:space="preserve">; </w:t>
      </w:r>
      <w:r w:rsidR="00DA7F1E">
        <w:rPr>
          <w:rFonts w:ascii="Source Sans Pro Light" w:eastAsia="Source Sans Pro Light" w:hAnsi="Source Sans Pro Light" w:cs="Source Sans Pro Light"/>
          <w:color w:val="000000" w:themeColor="text1"/>
        </w:rPr>
        <w:fldChar w:fldCharType="begin"/>
      </w:r>
      <w:r w:rsidR="00DA7F1E">
        <w:rPr>
          <w:rFonts w:ascii="Source Sans Pro Light" w:eastAsia="Source Sans Pro Light" w:hAnsi="Source Sans Pro Light" w:cs="Source Sans Pro Light"/>
          <w:color w:val="000000" w:themeColor="text1"/>
        </w:rPr>
        <w:instrText xml:space="preserve"> ADDIN ZOTERO_ITEM CSL_CITATION {"citationID":"J6cXu54g","properties":{"formattedCitation":"(Chamberlain et al., 2022)","plainCitation":"(Chamberlain et al., 2022)","noteIndex":0},"citationItems":[{"id":6673,"uris":["http://zotero.org/users/10679637/items/WJVLZL3Z"],"itemData":{"id":6673,"type":"software","abstract":"There is a new rgbif maintainer: John Waller. NEW FEATURES &lt;code&gt;derived_dataset()&lt;/code&gt; : New function to register a cleaned or modified dataset on GBIF for citation. (#467) &lt;code&gt;name_backbone_checklist()&lt;/code&gt; : New function that takes a list, vector, or data.frame of scientific names and asynchronously matches them to the backbone. (#475) &lt;code&gt;pred_isnull()&lt;/code&gt; : New predicate function that includes NULL values from a column in the download. (#489) &lt;code&gt;occ_download.print()&lt;/code&gt; : Now prints out much more information including a DOI and citation. (#494) DEPRECATED &lt;code&gt;gbif_citation.gbif()&lt;/code&gt; : it is no longer considered best practice to generate a citation from &lt;code&gt;occ_search()&lt;/code&gt; or &lt;code&gt;occ_data()&lt;/code&gt;. We recommend &lt;code&gt;occ_download()&lt;/code&gt; or &lt;code&gt;derived_dataset()&lt;/code&gt; instead. (#494) MINOR IMPROVEMENTS &lt;code&gt;occ_download_wait()&lt;/code&gt; and &lt;code&gt;occ_download_meta()&lt;/code&gt; : now accept a class character download key directly. The keys does do not need to be class \"occ_download\". (#487) &lt;code&gt;name_backbone()&lt;/code&gt; : now returns new columns \"verbatim_name\", \"verabtim_genus\" ect. that the user has supplied. This makes it easier for the user to track what has been matched. The verbose argument also has been un-retired. If &lt;code&gt;verbose=TRUE&lt;/code&gt;, more results will be returned in a single data.frame. (#475) &lt;code&gt;gbif_citation()&lt;/code&gt; : will now accept a download key directly. &lt;code&gt;occ_download_get()&lt;/code&gt; : Does not throw an error if the data is already present and &lt;code&gt;overwrite=FALSE&lt;/code&gt;, it will just give a warning and return the already present dataset. This allows users to run &lt;code&gt;occ_download_get(key) %&amp;gt;% occ_download_import()&lt;/code&gt; multiple times without re-downloading the same file with &lt;code&gt;overwrite=TRUE&lt;/code&gt;. &lt;code&gt;download_predicate_dsl()&lt;/code&gt; : \"publishingOrg\" now added as a download key. (#496) &lt;code&gt;key_lkup&lt;/code&gt; now includes GBIF-style uppercase keys as well. So &lt;code&gt;pred(\"TAXON_KEY\",212)&lt;/code&gt; and &lt;code&gt;pred(\"taxonKey\",212)&lt;/code&gt; will both work. DOCUMENTATION Wrote new articles highlighting new features and encouraging the use of &lt;code&gt;occ_download()&lt;/code&gt; over &lt;code&gt;occ_search()&lt;/code&gt;. New articles: Citing GBIF Mediated Data Set Up Your GBIF Username and Password Getting Occurrence Data From GBIF Downloading A Long Species List Working With Taxonomic Names BUG FIXES &lt;code&gt;occ_download_import()&lt;/code&gt; : fixed bug related to select argument. (#479) &lt;code&gt;map_fetch()&lt;/code&gt; : fixed bug related to &lt;code&gt;sp::CRS&lt;/code&gt; (#497)","license":"Open Access","note":"DOI: 10.5281/ZENODO.1045299","publisher":"Zenodo","source":"DOI.org (Datacite)","title":"ropensci/rgbif: rgbif v3.7.0","title-short":"ropensci/rgbif","URL":"https://zenodo.org/record/1045299","version":"v3.7.0","author":[{"family":"Chamberlain","given":"Scott"},{"family":"Oldoni","given":"Damiano"},{"family":"Geffert","given":"Laurens"},{"family":"Desmet","given":"Peter"},{"family":"Barve","given":"Vijay"},{"family":"Ram","given":"Karthik"},{"family":"Blissett","given":"Matt"},{"family":"Waller","given":"John"},{"family":"McGlinn","given":"Dan"},{"family":"Ooms","given":"Jeroen"},{"family":"Steven (Siwei) Ye","given":""},{"family":"Oksanen","given":"Jari"},{"family":"Marwick","given":"Ben"},{"family":"John","given":""},{"family":"Sumner","given":"Michael"},{"family":"Sriram","given":""}],"accessed":{"date-parts":[["2023",1,24]]},"issued":{"date-parts":[["2022",2,9]]}}}],"schema":"https://github.com/citation-style-language/schema/raw/master/csl-citation.json"} </w:instrText>
      </w:r>
      <w:r w:rsidR="00DA7F1E">
        <w:rPr>
          <w:rFonts w:ascii="Source Sans Pro Light" w:eastAsia="Source Sans Pro Light" w:hAnsi="Source Sans Pro Light" w:cs="Source Sans Pro Light"/>
          <w:color w:val="000000" w:themeColor="text1"/>
        </w:rPr>
        <w:fldChar w:fldCharType="separate"/>
      </w:r>
      <w:r w:rsidR="00DA7F1E">
        <w:rPr>
          <w:rFonts w:ascii="Source Sans Pro Light" w:eastAsia="Source Sans Pro Light" w:hAnsi="Source Sans Pro Light" w:cs="Source Sans Pro Light"/>
          <w:noProof/>
          <w:color w:val="000000" w:themeColor="text1"/>
        </w:rPr>
        <w:t>(Chamberlain et al., 2022)</w:t>
      </w:r>
      <w:r w:rsidR="00DA7F1E">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w:t>
      </w:r>
    </w:p>
    <w:p w14:paraId="3350EA81" w14:textId="1E461A2A" w:rsidR="229B564F" w:rsidRDefault="00FC76C1" w:rsidP="00C338F4">
      <w:pPr>
        <w:spacing w:after="160" w:line="360" w:lineRule="auto"/>
      </w:pPr>
      <w:r>
        <w:rPr>
          <w:rFonts w:ascii="Source Sans Pro Light" w:eastAsia="Source Sans Pro Light" w:hAnsi="Source Sans Pro Light" w:cs="Source Sans Pro Light"/>
          <w:color w:val="000000" w:themeColor="text1"/>
        </w:rPr>
        <w:t>ASV</w:t>
      </w:r>
      <w:r w:rsidR="229B564F" w:rsidRPr="57D5DD20">
        <w:rPr>
          <w:rFonts w:ascii="Source Sans Pro Light" w:eastAsia="Source Sans Pro Light" w:hAnsi="Source Sans Pro Light" w:cs="Source Sans Pro Light"/>
          <w:color w:val="000000" w:themeColor="text1"/>
        </w:rPr>
        <w:t>s were then clustered at 97% similarity with USEARCH to obtain OTUs. An OTU-by-sample table was generated by mapping all dereplicated reads for each sample to the OTU representative sequences with USEARCH at an identity threshold of 97%.</w:t>
      </w:r>
    </w:p>
    <w:p w14:paraId="4A676556" w14:textId="3BA69017" w:rsidR="229B564F" w:rsidRDefault="229B564F" w:rsidP="00C338F4">
      <w:pPr>
        <w:spacing w:after="160" w:line="360" w:lineRule="auto"/>
        <w:rPr>
          <w:rFonts w:ascii="Source Sans Pro Light" w:eastAsia="Source Sans Pro Light" w:hAnsi="Source Sans Pro Light" w:cs="Source Sans Pro Light"/>
          <w:color w:val="000000" w:themeColor="text1"/>
        </w:rPr>
      </w:pPr>
      <w:r w:rsidRPr="57D5DD20">
        <w:rPr>
          <w:rFonts w:ascii="Source Sans Pro Light" w:eastAsia="Source Sans Pro Light" w:hAnsi="Source Sans Pro Light" w:cs="Source Sans Pro Light"/>
          <w:color w:val="000000" w:themeColor="text1"/>
        </w:rPr>
        <w:t xml:space="preserve">All OTUs with species-level identifications were queried against the </w:t>
      </w:r>
      <w:hyperlink r:id="rId46" w:history="1">
        <w:r w:rsidRPr="00C338F4">
          <w:rPr>
            <w:rStyle w:val="Hyperlink"/>
            <w:rFonts w:ascii="Source Sans Pro Light" w:eastAsia="Source Sans Pro Light" w:hAnsi="Source Sans Pro Light" w:cs="Source Sans Pro Light"/>
          </w:rPr>
          <w:t>IUCN Red List</w:t>
        </w:r>
      </w:hyperlink>
      <w:r w:rsidRPr="57D5DD20">
        <w:rPr>
          <w:rFonts w:ascii="Source Sans Pro Light" w:eastAsia="Source Sans Pro Light" w:hAnsi="Source Sans Pro Light" w:cs="Source Sans Pro Light"/>
          <w:color w:val="000000" w:themeColor="text1"/>
        </w:rPr>
        <w:t xml:space="preserve"> (</w:t>
      </w:r>
      <w:proofErr w:type="spellStart"/>
      <w:r w:rsidRPr="57D5DD20">
        <w:rPr>
          <w:rFonts w:ascii="Source Sans Pro Light" w:eastAsia="Source Sans Pro Light" w:hAnsi="Source Sans Pro Light" w:cs="Source Sans Pro Light"/>
          <w:color w:val="000000" w:themeColor="text1"/>
        </w:rPr>
        <w:t>rredlist</w:t>
      </w:r>
      <w:proofErr w:type="spellEnd"/>
      <w:r w:rsidRPr="57D5DD20">
        <w:rPr>
          <w:rFonts w:ascii="Source Sans Pro Light" w:eastAsia="Source Sans Pro Light" w:hAnsi="Source Sans Pro Light" w:cs="Source Sans Pro Light"/>
          <w:color w:val="000000" w:themeColor="text1"/>
        </w:rPr>
        <w:t>; Chamberl</w:t>
      </w:r>
      <w:r w:rsidR="006C4A6B">
        <w:rPr>
          <w:rFonts w:ascii="Source Sans Pro Light" w:eastAsia="Source Sans Pro Light" w:hAnsi="Source Sans Pro Light" w:cs="Source Sans Pro Light"/>
          <w:color w:val="000000" w:themeColor="text1"/>
        </w:rPr>
        <w:t>a</w:t>
      </w:r>
      <w:r w:rsidRPr="57D5DD20">
        <w:rPr>
          <w:rFonts w:ascii="Source Sans Pro Light" w:eastAsia="Source Sans Pro Light" w:hAnsi="Source Sans Pro Light" w:cs="Source Sans Pro Light"/>
          <w:color w:val="000000" w:themeColor="text1"/>
        </w:rPr>
        <w:t>in</w:t>
      </w:r>
      <w:r w:rsidR="00C338F4">
        <w:rPr>
          <w:rFonts w:ascii="Source Sans Pro Light" w:eastAsia="Source Sans Pro Light" w:hAnsi="Source Sans Pro Light" w:cs="Source Sans Pro Light"/>
          <w:color w:val="000000" w:themeColor="text1"/>
        </w:rPr>
        <w:t>)</w:t>
      </w:r>
      <w:r w:rsidRPr="57D5DD20">
        <w:rPr>
          <w:rFonts w:ascii="Source Sans Pro Light" w:eastAsia="Source Sans Pro Light" w:hAnsi="Source Sans Pro Light" w:cs="Source Sans Pro Light"/>
          <w:color w:val="000000" w:themeColor="text1"/>
        </w:rPr>
        <w:t xml:space="preserve"> to obtain global threat status. Finally, low abundance detections were omitted, with filter thresholds set at a percentage of the total reads per sample (bacterial: 0.025%; faunal: 0.025%; fish: 0.02). </w:t>
      </w:r>
      <w:r w:rsidRPr="57D5DD20">
        <w:rPr>
          <w:rFonts w:ascii="Source Sans Pro Light" w:eastAsia="Source Sans Pro Light" w:hAnsi="Source Sans Pro Light" w:cs="Source Sans Pro Light"/>
          <w:color w:val="000000" w:themeColor="text1"/>
          <w:lang w:val="en"/>
        </w:rPr>
        <w:t xml:space="preserve">Results are presented for OTUs identified to the </w:t>
      </w:r>
      <w:r w:rsidRPr="57D5DD20">
        <w:rPr>
          <w:rFonts w:ascii="Source Sans Pro Light" w:eastAsia="Source Sans Pro Light" w:hAnsi="Source Sans Pro Light" w:cs="Source Sans Pro Light"/>
          <w:color w:val="000000" w:themeColor="text1"/>
        </w:rPr>
        <w:t xml:space="preserve">target taxonomic group only (bacterial: Bacteria; faunal: Animalia; fish: Actinopterygii and </w:t>
      </w:r>
      <w:proofErr w:type="spellStart"/>
      <w:r w:rsidRPr="57D5DD20">
        <w:rPr>
          <w:rFonts w:ascii="Source Sans Pro Light" w:eastAsia="Source Sans Pro Light" w:hAnsi="Source Sans Pro Light" w:cs="Source Sans Pro Light"/>
          <w:color w:val="000000" w:themeColor="text1"/>
        </w:rPr>
        <w:t>Cephalaspidomorphi</w:t>
      </w:r>
      <w:proofErr w:type="spellEnd"/>
      <w:r w:rsidRPr="57D5DD20">
        <w:rPr>
          <w:rFonts w:ascii="Source Sans Pro Light" w:eastAsia="Source Sans Pro Light" w:hAnsi="Source Sans Pro Light" w:cs="Source Sans Pro Light"/>
          <w:color w:val="000000" w:themeColor="text1"/>
        </w:rPr>
        <w:t>).</w:t>
      </w:r>
    </w:p>
    <w:p w14:paraId="7F8AFB4E" w14:textId="46C415F2" w:rsidR="00EE7872" w:rsidRDefault="00DE0783" w:rsidP="00C338F4">
      <w:pPr>
        <w:spacing w:after="160" w:line="360" w:lineRule="auto"/>
      </w:pPr>
      <w:r>
        <w:rPr>
          <w:rFonts w:ascii="Source Sans Pro Light" w:eastAsia="Source Sans Pro Light" w:hAnsi="Source Sans Pro Light" w:cs="Source Sans Pro Light"/>
          <w:color w:val="000000" w:themeColor="text1"/>
        </w:rPr>
        <w:t xml:space="preserve">Although </w:t>
      </w:r>
      <w:r w:rsidR="001348DF">
        <w:rPr>
          <w:rFonts w:ascii="Source Sans Pro Light" w:eastAsia="Source Sans Pro Light" w:hAnsi="Source Sans Pro Light" w:cs="Source Sans Pro Light"/>
          <w:color w:val="000000" w:themeColor="text1"/>
        </w:rPr>
        <w:t xml:space="preserve">none of the extraction or PCR blanks contained </w:t>
      </w:r>
      <w:r w:rsidR="00F9685E">
        <w:rPr>
          <w:rFonts w:ascii="Source Sans Pro Light" w:eastAsia="Source Sans Pro Light" w:hAnsi="Source Sans Pro Light" w:cs="Source Sans Pro Light"/>
          <w:color w:val="000000" w:themeColor="text1"/>
        </w:rPr>
        <w:t>reads</w:t>
      </w:r>
      <w:r w:rsidR="001577AE">
        <w:rPr>
          <w:rFonts w:ascii="Source Sans Pro Light" w:eastAsia="Source Sans Pro Light" w:hAnsi="Source Sans Pro Light" w:cs="Source Sans Pro Light"/>
          <w:color w:val="000000" w:themeColor="text1"/>
        </w:rPr>
        <w:t xml:space="preserve"> post filtering</w:t>
      </w:r>
      <w:r w:rsidR="00B81E33">
        <w:rPr>
          <w:rFonts w:ascii="Source Sans Pro Light" w:eastAsia="Source Sans Pro Light" w:hAnsi="Source Sans Pro Light" w:cs="Source Sans Pro Light"/>
          <w:color w:val="000000" w:themeColor="text1"/>
        </w:rPr>
        <w:t>, fo</w:t>
      </w:r>
      <w:r w:rsidR="005F5486">
        <w:rPr>
          <w:rFonts w:ascii="Source Sans Pro Light" w:eastAsia="Source Sans Pro Light" w:hAnsi="Source Sans Pro Light" w:cs="Source Sans Pro Light"/>
          <w:color w:val="000000" w:themeColor="text1"/>
        </w:rPr>
        <w:t xml:space="preserve">r the invertebrate </w:t>
      </w:r>
      <w:r w:rsidR="00900CE7">
        <w:rPr>
          <w:rFonts w:ascii="Source Sans Pro Light" w:eastAsia="Source Sans Pro Light" w:hAnsi="Source Sans Pro Light" w:cs="Source Sans Pro Light"/>
          <w:color w:val="000000" w:themeColor="text1"/>
        </w:rPr>
        <w:t xml:space="preserve">assay, we observed </w:t>
      </w:r>
      <w:proofErr w:type="gramStart"/>
      <w:r w:rsidR="00900CE7">
        <w:rPr>
          <w:rFonts w:ascii="Source Sans Pro Light" w:eastAsia="Source Sans Pro Light" w:hAnsi="Source Sans Pro Light" w:cs="Source Sans Pro Light"/>
          <w:color w:val="000000" w:themeColor="text1"/>
        </w:rPr>
        <w:t>a number of</w:t>
      </w:r>
      <w:proofErr w:type="gramEnd"/>
      <w:r w:rsidR="00900CE7">
        <w:rPr>
          <w:rFonts w:ascii="Source Sans Pro Light" w:eastAsia="Source Sans Pro Light" w:hAnsi="Source Sans Pro Light" w:cs="Source Sans Pro Light"/>
          <w:color w:val="000000" w:themeColor="text1"/>
        </w:rPr>
        <w:t xml:space="preserve"> OTUs </w:t>
      </w:r>
      <w:r w:rsidR="00485B32">
        <w:rPr>
          <w:rFonts w:ascii="Source Sans Pro Light" w:eastAsia="Source Sans Pro Light" w:hAnsi="Source Sans Pro Light" w:cs="Source Sans Pro Light"/>
          <w:color w:val="000000" w:themeColor="text1"/>
        </w:rPr>
        <w:t xml:space="preserve">in </w:t>
      </w:r>
      <w:r w:rsidR="003F7684">
        <w:rPr>
          <w:rFonts w:ascii="Source Sans Pro Light" w:eastAsia="Source Sans Pro Light" w:hAnsi="Source Sans Pro Light" w:cs="Source Sans Pro Light"/>
          <w:color w:val="000000" w:themeColor="text1"/>
        </w:rPr>
        <w:t xml:space="preserve">a positive control </w:t>
      </w:r>
      <w:r w:rsidR="00291C13">
        <w:rPr>
          <w:rFonts w:ascii="Source Sans Pro Light" w:eastAsia="Source Sans Pro Light" w:hAnsi="Source Sans Pro Light" w:cs="Source Sans Pro Light"/>
          <w:color w:val="000000" w:themeColor="text1"/>
        </w:rPr>
        <w:t xml:space="preserve">used to monitor </w:t>
      </w:r>
      <w:r w:rsidR="008C511D">
        <w:rPr>
          <w:rFonts w:ascii="Source Sans Pro Light" w:eastAsia="Source Sans Pro Light" w:hAnsi="Source Sans Pro Light" w:cs="Source Sans Pro Light"/>
          <w:color w:val="000000" w:themeColor="text1"/>
        </w:rPr>
        <w:t xml:space="preserve">the sequencing run. </w:t>
      </w:r>
      <w:r w:rsidR="00052240">
        <w:rPr>
          <w:rFonts w:ascii="Source Sans Pro Light" w:eastAsia="Source Sans Pro Light" w:hAnsi="Source Sans Pro Light" w:cs="Source Sans Pro Light"/>
          <w:color w:val="000000" w:themeColor="text1"/>
        </w:rPr>
        <w:t xml:space="preserve">These are indicated on the </w:t>
      </w:r>
      <w:r w:rsidR="00892A71">
        <w:rPr>
          <w:rFonts w:ascii="Source Sans Pro Light" w:eastAsia="Source Sans Pro Light" w:hAnsi="Source Sans Pro Light" w:cs="Source Sans Pro Light"/>
          <w:color w:val="000000" w:themeColor="text1"/>
        </w:rPr>
        <w:t xml:space="preserve">OTU table as tentative detections. </w:t>
      </w:r>
    </w:p>
    <w:p w14:paraId="438F58E6" w14:textId="395FC6D0" w:rsidR="229B564F" w:rsidRDefault="229B564F" w:rsidP="00C338F4">
      <w:pPr>
        <w:spacing w:line="360" w:lineRule="auto"/>
      </w:pPr>
      <w:r w:rsidRPr="001F1627">
        <w:rPr>
          <w:rFonts w:ascii="Source Sans Pro SemiBold" w:eastAsia="Source Sans Pro SemiBold" w:hAnsi="Source Sans Pro SemiBold" w:cs="Source Sans Pro SemiBold"/>
          <w:b/>
          <w:bCs/>
          <w:color w:val="146568"/>
          <w:sz w:val="28"/>
          <w:szCs w:val="28"/>
        </w:rPr>
        <w:t>Data analysis</w:t>
      </w:r>
    </w:p>
    <w:p w14:paraId="28B657E8" w14:textId="371EDEBD" w:rsidR="229B564F" w:rsidRDefault="229B564F" w:rsidP="00C338F4">
      <w:pPr>
        <w:spacing w:after="160" w:line="360" w:lineRule="auto"/>
      </w:pPr>
      <w:r w:rsidRPr="57D5DD20">
        <w:rPr>
          <w:rFonts w:ascii="Source Sans Pro Light" w:eastAsia="Source Sans Pro Light" w:hAnsi="Source Sans Pro Light" w:cs="Source Sans Pro Light"/>
        </w:rPr>
        <w:t xml:space="preserve">Data were analysed using the statistical software R v4.1.0 with RStudio v1.4.1717.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was used for data manipulation and formatting. The total read counts per sample were used to calculate the proportional read counts for each taxon. Bubble plots showing positive detections in samples were produced using the package ggplot2 v3.3.5. Using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taxon richness was calculated for each </w:t>
      </w:r>
      <w:r w:rsidRPr="57D5DD20">
        <w:rPr>
          <w:rFonts w:ascii="Source Sans Pro Light" w:eastAsia="Source Sans Pro Light" w:hAnsi="Source Sans Pro Light" w:cs="Source Sans Pro Light"/>
        </w:rPr>
        <w:lastRenderedPageBreak/>
        <w:t xml:space="preserve">sample and mean taxon richness between sampling locations and sample types for the was compared. Community similarity was visualised using Non-Metric Multi-Dimensional Scaling (NMDS) plots, created with the package vegan v2.5-7. </w:t>
      </w:r>
    </w:p>
    <w:p w14:paraId="63B782AF" w14:textId="327543D4" w:rsidR="229B564F" w:rsidRDefault="229B564F" w:rsidP="00C338F4">
      <w:pPr>
        <w:spacing w:line="360" w:lineRule="auto"/>
      </w:pPr>
      <w:r w:rsidRPr="00AF6923">
        <w:rPr>
          <w:rFonts w:ascii="Source Sans Pro SemiBold" w:eastAsia="Source Sans Pro SemiBold" w:hAnsi="Source Sans Pro SemiBold" w:cs="Source Sans Pro SemiBold"/>
          <w:b/>
          <w:bCs/>
          <w:color w:val="146568"/>
          <w:sz w:val="28"/>
          <w:szCs w:val="28"/>
        </w:rPr>
        <w:t>Sequencing data summary</w:t>
      </w:r>
    </w:p>
    <w:p w14:paraId="04E8C8DA" w14:textId="51E7FA9F" w:rsidR="229B564F" w:rsidRPr="00C338F4" w:rsidRDefault="229B564F" w:rsidP="00C338F4">
      <w:pPr>
        <w:spacing w:after="160" w:line="360" w:lineRule="auto"/>
        <w:rPr>
          <w:rFonts w:ascii="Source Sans Pro Light" w:eastAsia="Source Sans Pro Light" w:hAnsi="Source Sans Pro Light" w:cs="Source Sans Pro Light"/>
        </w:rPr>
      </w:pPr>
      <w:r w:rsidRPr="669BC3CF">
        <w:rPr>
          <w:rFonts w:ascii="Source Sans Pro Light" w:eastAsia="Source Sans Pro Light" w:hAnsi="Source Sans Pro Light" w:cs="Source Sans Pro Light"/>
        </w:rPr>
        <w:t>The final dataset</w:t>
      </w:r>
      <w:r w:rsidR="00D34975" w:rsidRPr="669BC3CF">
        <w:rPr>
          <w:rFonts w:ascii="Source Sans Pro Light" w:eastAsia="Source Sans Pro Light" w:hAnsi="Source Sans Pro Light" w:cs="Source Sans Pro Light"/>
        </w:rPr>
        <w:t>,</w:t>
      </w:r>
      <w:r w:rsidRPr="669BC3CF">
        <w:rPr>
          <w:rFonts w:ascii="Source Sans Pro Light" w:eastAsia="Source Sans Pro Light" w:hAnsi="Source Sans Pro Light" w:cs="Source Sans Pro Light"/>
        </w:rPr>
        <w:t xml:space="preserve"> </w:t>
      </w:r>
      <w:r w:rsidR="00D34975" w:rsidRPr="669BC3CF">
        <w:rPr>
          <w:rFonts w:ascii="Source Sans Pro Light" w:eastAsia="Source Sans Pro Light" w:hAnsi="Source Sans Pro Light" w:cs="Source Sans Pro Light"/>
        </w:rPr>
        <w:t xml:space="preserve">across the </w:t>
      </w:r>
      <w:r w:rsidR="00CE2E37" w:rsidRPr="669BC3CF">
        <w:rPr>
          <w:rFonts w:ascii="Source Sans Pro Light" w:eastAsia="Source Sans Pro Light" w:hAnsi="Source Sans Pro Light" w:cs="Source Sans Pro Light"/>
        </w:rPr>
        <w:t>nine</w:t>
      </w:r>
      <w:r w:rsidR="00D34975" w:rsidRPr="669BC3CF">
        <w:rPr>
          <w:rFonts w:ascii="Source Sans Pro Light" w:eastAsia="Source Sans Pro Light" w:hAnsi="Source Sans Pro Light" w:cs="Source Sans Pro Light"/>
        </w:rPr>
        <w:t xml:space="preserve"> water eDNA samples, </w:t>
      </w:r>
      <w:r w:rsidRPr="669BC3CF">
        <w:rPr>
          <w:rFonts w:ascii="Source Sans Pro Light" w:eastAsia="Source Sans Pro Light" w:hAnsi="Source Sans Pro Light" w:cs="Source Sans Pro Light"/>
        </w:rPr>
        <w:t xml:space="preserve">contained a total of 385 OTUs: 278 bacteria, 69 invertebrates, and 38 fish (Table </w:t>
      </w:r>
      <w:r w:rsidR="197D3D53" w:rsidRPr="669BC3CF">
        <w:rPr>
          <w:rFonts w:ascii="Source Sans Pro Light" w:eastAsia="Source Sans Pro Light" w:hAnsi="Source Sans Pro Light" w:cs="Source Sans Pro Light"/>
        </w:rPr>
        <w:t>6</w:t>
      </w:r>
      <w:r w:rsidRPr="669BC3CF">
        <w:rPr>
          <w:rFonts w:ascii="Source Sans Pro Light" w:eastAsia="Source Sans Pro Light" w:hAnsi="Source Sans Pro Light" w:cs="Source Sans Pro Light"/>
        </w:rPr>
        <w:t>). The final sediment DNA dataset contained total of 808 OTUs: 694 bacteria, and 114 invertebrates. Taxon-by-sample tables of the samples are attached to this report (</w:t>
      </w:r>
      <w:r w:rsidR="0021375E" w:rsidRPr="669BC3CF">
        <w:rPr>
          <w:rFonts w:ascii="Source Sans Pro Light" w:eastAsia="Source Sans Pro Light" w:hAnsi="Source Sans Pro Light" w:cs="Source Sans Pro Light"/>
        </w:rPr>
        <w:t xml:space="preserve">NM-PPP825 - </w:t>
      </w:r>
      <w:proofErr w:type="spellStart"/>
      <w:r w:rsidR="0021375E" w:rsidRPr="669BC3CF">
        <w:rPr>
          <w:rFonts w:ascii="Source Sans Pro Light" w:eastAsia="Source Sans Pro Light" w:hAnsi="Source Sans Pro Light" w:cs="Source Sans Pro Light"/>
        </w:rPr>
        <w:t>ScotGov</w:t>
      </w:r>
      <w:proofErr w:type="spellEnd"/>
      <w:r w:rsidR="0021375E" w:rsidRPr="669BC3CF">
        <w:rPr>
          <w:rFonts w:ascii="Source Sans Pro Light" w:eastAsia="Source Sans Pro Light" w:hAnsi="Source Sans Pro Light" w:cs="Source Sans Pro Light"/>
        </w:rPr>
        <w:t xml:space="preserve"> - Marine pilot report appendices.xlsx</w:t>
      </w:r>
      <w:r w:rsidRPr="669BC3CF">
        <w:rPr>
          <w:rFonts w:ascii="Source Sans Pro Light" w:eastAsia="Source Sans Pro Light" w:hAnsi="Source Sans Pro Light" w:cs="Source Sans Pro Light"/>
        </w:rPr>
        <w:t>). More fish and invertebrate OTUs were identified at the species level compared to bacteria. This reflects differences in availability of reference sequences for different organisms within the reference databases and a higher proportion of assignment conflicts (100% matches to multiple species) in bacteria.</w:t>
      </w:r>
      <w:r w:rsidR="36B5A3D8" w:rsidRPr="669BC3CF">
        <w:rPr>
          <w:rFonts w:ascii="Source Sans Pro Light" w:eastAsia="Source Sans Pro Light" w:hAnsi="Source Sans Pro Light" w:cs="Source Sans Pro Light"/>
        </w:rPr>
        <w:t xml:space="preserve"> Extraction and PCR blanks did not show evidence of amplification and were not sequenced.</w:t>
      </w:r>
    </w:p>
    <w:p w14:paraId="32BEED64" w14:textId="3D1B3F9B" w:rsidR="229B564F" w:rsidRPr="00C338F4" w:rsidRDefault="229B564F" w:rsidP="00C338F4">
      <w:pPr>
        <w:spacing w:line="360" w:lineRule="auto"/>
        <w:rPr>
          <w:rFonts w:ascii="Source Sans Pro Light" w:eastAsia="Source Sans Pro Light" w:hAnsi="Source Sans Pro Light" w:cs="Source Sans Pro Light"/>
          <w:color w:val="000000" w:themeColor="text1"/>
        </w:rPr>
      </w:pPr>
      <w:r w:rsidRPr="00C338F4">
        <w:rPr>
          <w:rFonts w:ascii="Source Sans Pro Light" w:eastAsia="Source Sans Pro Light" w:hAnsi="Source Sans Pro Light" w:cs="Source Sans Pro Light"/>
          <w:b/>
          <w:bCs/>
          <w:color w:val="000000" w:themeColor="text1"/>
        </w:rPr>
        <w:t xml:space="preserve">Table </w:t>
      </w:r>
      <w:r w:rsidR="6C3DE22A" w:rsidRPr="00C338F4">
        <w:rPr>
          <w:rFonts w:ascii="Source Sans Pro Light" w:eastAsia="Source Sans Pro Light" w:hAnsi="Source Sans Pro Light" w:cs="Source Sans Pro Light"/>
          <w:b/>
          <w:bCs/>
          <w:color w:val="000000" w:themeColor="text1"/>
        </w:rPr>
        <w:t>6</w:t>
      </w:r>
      <w:r w:rsidRPr="00C338F4">
        <w:rPr>
          <w:rFonts w:ascii="Source Sans Pro Light" w:eastAsia="Source Sans Pro Light" w:hAnsi="Source Sans Pro Light" w:cs="Source Sans Pro Light"/>
          <w:b/>
          <w:bCs/>
          <w:color w:val="000000" w:themeColor="text1"/>
        </w:rPr>
        <w:t>.</w:t>
      </w:r>
      <w:r w:rsidRPr="00C338F4">
        <w:rPr>
          <w:rFonts w:ascii="Source Sans Pro Light" w:eastAsia="Source Sans Pro Light" w:hAnsi="Source Sans Pro Light" w:cs="Source Sans Pro Light"/>
          <w:color w:val="000000" w:themeColor="text1"/>
        </w:rPr>
        <w:t xml:space="preserve"> Summary of the number of OTUs detected and the percentage of OTUs successfully classified at each taxonomic level for each target in the </w:t>
      </w:r>
      <w:r w:rsidR="00CE2E37" w:rsidRPr="00C338F4">
        <w:rPr>
          <w:rFonts w:ascii="Source Sans Pro Light" w:eastAsia="Source Sans Pro Light" w:hAnsi="Source Sans Pro Light" w:cs="Source Sans Pro Light"/>
          <w:color w:val="000000" w:themeColor="text1"/>
        </w:rPr>
        <w:t xml:space="preserve">nine </w:t>
      </w:r>
      <w:r w:rsidRPr="00C338F4">
        <w:rPr>
          <w:rFonts w:ascii="Source Sans Pro Light" w:eastAsia="Source Sans Pro Light" w:hAnsi="Source Sans Pro Light" w:cs="Source Sans Pro Light"/>
          <w:color w:val="000000" w:themeColor="text1"/>
        </w:rPr>
        <w:t>water samples</w:t>
      </w:r>
      <w:r w:rsidR="00C8246E">
        <w:rPr>
          <w:rFonts w:ascii="Source Sans Pro Light" w:eastAsia="Source Sans Pro Light" w:hAnsi="Source Sans Pro Light" w:cs="Source Sans Pro Light"/>
          <w:color w:val="000000" w:themeColor="text1"/>
        </w:rPr>
        <w:t>.</w:t>
      </w:r>
    </w:p>
    <w:p w14:paraId="1E65136D" w14:textId="77777777" w:rsidR="003904E7" w:rsidRPr="00975EB4" w:rsidRDefault="003904E7" w:rsidP="57D5DD20">
      <w:pPr>
        <w:jc w:val="both"/>
        <w:rPr>
          <w:color w:val="000000" w:themeColor="text1"/>
          <w:sz w:val="20"/>
          <w:szCs w:val="20"/>
        </w:rPr>
      </w:pPr>
    </w:p>
    <w:tbl>
      <w:tblPr>
        <w:tblW w:w="0" w:type="auto"/>
        <w:tblLayout w:type="fixed"/>
        <w:tblLook w:val="04A0" w:firstRow="1" w:lastRow="0" w:firstColumn="1" w:lastColumn="0" w:noHBand="0" w:noVBand="1"/>
        <w:tblCaption w:val="Summary of the number of OTUs detected and the percentage of OTUs successfully classified at each taxonomic level for each target in the nine water samples"/>
      </w:tblPr>
      <w:tblGrid>
        <w:gridCol w:w="1560"/>
        <w:gridCol w:w="1195"/>
        <w:gridCol w:w="1048"/>
        <w:gridCol w:w="1033"/>
        <w:gridCol w:w="1033"/>
        <w:gridCol w:w="1048"/>
        <w:gridCol w:w="1048"/>
        <w:gridCol w:w="1048"/>
      </w:tblGrid>
      <w:tr w:rsidR="57D5DD20" w14:paraId="402C5847" w14:textId="77777777" w:rsidTr="00C8246E">
        <w:trPr>
          <w:cantSplit/>
          <w:trHeight w:val="675"/>
          <w:tblHeader/>
        </w:trPr>
        <w:tc>
          <w:tcPr>
            <w:tcW w:w="1560" w:type="dxa"/>
            <w:tcBorders>
              <w:top w:val="nil"/>
              <w:left w:val="nil"/>
              <w:bottom w:val="nil"/>
              <w:right w:val="nil"/>
            </w:tcBorders>
            <w:shd w:val="clear" w:color="auto" w:fill="2D2D38"/>
            <w:vAlign w:val="center"/>
          </w:tcPr>
          <w:p w14:paraId="64B57BD9" w14:textId="3F5620B8"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Target </w:t>
            </w:r>
          </w:p>
        </w:tc>
        <w:tc>
          <w:tcPr>
            <w:tcW w:w="1195" w:type="dxa"/>
            <w:tcBorders>
              <w:top w:val="nil"/>
              <w:left w:val="nil"/>
              <w:bottom w:val="nil"/>
              <w:right w:val="nil"/>
            </w:tcBorders>
            <w:shd w:val="clear" w:color="auto" w:fill="2D2D38"/>
            <w:vAlign w:val="center"/>
          </w:tcPr>
          <w:p w14:paraId="1A2DD7F6" w14:textId="59CF5CE3"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Number of OTUs </w:t>
            </w:r>
          </w:p>
        </w:tc>
        <w:tc>
          <w:tcPr>
            <w:tcW w:w="1048" w:type="dxa"/>
            <w:tcBorders>
              <w:top w:val="nil"/>
              <w:left w:val="nil"/>
              <w:bottom w:val="nil"/>
              <w:right w:val="nil"/>
            </w:tcBorders>
            <w:shd w:val="clear" w:color="auto" w:fill="2D2D38"/>
            <w:vAlign w:val="center"/>
          </w:tcPr>
          <w:p w14:paraId="69A58C61" w14:textId="20989DC7"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Phylum </w:t>
            </w:r>
          </w:p>
        </w:tc>
        <w:tc>
          <w:tcPr>
            <w:tcW w:w="1033" w:type="dxa"/>
            <w:tcBorders>
              <w:top w:val="nil"/>
              <w:left w:val="nil"/>
              <w:bottom w:val="nil"/>
              <w:right w:val="nil"/>
            </w:tcBorders>
            <w:shd w:val="clear" w:color="auto" w:fill="2D2D38"/>
            <w:vAlign w:val="center"/>
          </w:tcPr>
          <w:p w14:paraId="693128CF" w14:textId="6156D7E9"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Class </w:t>
            </w:r>
          </w:p>
        </w:tc>
        <w:tc>
          <w:tcPr>
            <w:tcW w:w="1033" w:type="dxa"/>
            <w:tcBorders>
              <w:top w:val="nil"/>
              <w:left w:val="nil"/>
              <w:bottom w:val="nil"/>
              <w:right w:val="nil"/>
            </w:tcBorders>
            <w:shd w:val="clear" w:color="auto" w:fill="2D2D38"/>
            <w:vAlign w:val="center"/>
          </w:tcPr>
          <w:p w14:paraId="3B8F32D2" w14:textId="6EE8183A"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Order </w:t>
            </w:r>
          </w:p>
        </w:tc>
        <w:tc>
          <w:tcPr>
            <w:tcW w:w="1048" w:type="dxa"/>
            <w:tcBorders>
              <w:top w:val="nil"/>
              <w:left w:val="nil"/>
              <w:bottom w:val="nil"/>
              <w:right w:val="nil"/>
            </w:tcBorders>
            <w:shd w:val="clear" w:color="auto" w:fill="2D2D38"/>
            <w:vAlign w:val="center"/>
          </w:tcPr>
          <w:p w14:paraId="4A1D2BF0" w14:textId="34F93EB6"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Family </w:t>
            </w:r>
          </w:p>
        </w:tc>
        <w:tc>
          <w:tcPr>
            <w:tcW w:w="1048" w:type="dxa"/>
            <w:tcBorders>
              <w:top w:val="nil"/>
              <w:left w:val="nil"/>
              <w:bottom w:val="nil"/>
              <w:right w:val="nil"/>
            </w:tcBorders>
            <w:shd w:val="clear" w:color="auto" w:fill="2D2D38"/>
            <w:vAlign w:val="center"/>
          </w:tcPr>
          <w:p w14:paraId="482A7732" w14:textId="598DFD60"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Genus </w:t>
            </w:r>
          </w:p>
        </w:tc>
        <w:tc>
          <w:tcPr>
            <w:tcW w:w="1048" w:type="dxa"/>
            <w:tcBorders>
              <w:top w:val="nil"/>
              <w:left w:val="nil"/>
              <w:bottom w:val="nil"/>
              <w:right w:val="nil"/>
            </w:tcBorders>
            <w:shd w:val="clear" w:color="auto" w:fill="2D2D38"/>
            <w:vAlign w:val="center"/>
          </w:tcPr>
          <w:p w14:paraId="380C5530" w14:textId="23653018" w:rsidR="57D5DD20" w:rsidRDefault="57D5DD20" w:rsidP="00C338F4">
            <w:pPr>
              <w:spacing w:line="360" w:lineRule="auto"/>
            </w:pPr>
            <w:r w:rsidRPr="57D5DD20">
              <w:rPr>
                <w:rFonts w:ascii="Source Sans Pro Light" w:eastAsia="Source Sans Pro Light" w:hAnsi="Source Sans Pro Light" w:cs="Source Sans Pro Light"/>
                <w:color w:val="FFFFFF" w:themeColor="background1"/>
              </w:rPr>
              <w:t xml:space="preserve">Species </w:t>
            </w:r>
          </w:p>
        </w:tc>
      </w:tr>
      <w:tr w:rsidR="57D5DD20" w14:paraId="23DC799D" w14:textId="77777777" w:rsidTr="00C8246E">
        <w:trPr>
          <w:cantSplit/>
          <w:trHeight w:val="675"/>
        </w:trPr>
        <w:tc>
          <w:tcPr>
            <w:tcW w:w="1560" w:type="dxa"/>
            <w:tcBorders>
              <w:top w:val="nil"/>
              <w:left w:val="nil"/>
              <w:bottom w:val="nil"/>
              <w:right w:val="nil"/>
            </w:tcBorders>
            <w:vAlign w:val="center"/>
          </w:tcPr>
          <w:p w14:paraId="5975CACC" w14:textId="268F5214" w:rsidR="57D5DD20" w:rsidRDefault="57D5DD20" w:rsidP="00C338F4">
            <w:pPr>
              <w:spacing w:line="360" w:lineRule="auto"/>
            </w:pPr>
            <w:r w:rsidRPr="57D5DD20">
              <w:rPr>
                <w:rFonts w:ascii="Source Sans Pro Light" w:eastAsia="Source Sans Pro Light" w:hAnsi="Source Sans Pro Light" w:cs="Source Sans Pro Light"/>
              </w:rPr>
              <w:t>Bacteria</w:t>
            </w:r>
          </w:p>
        </w:tc>
        <w:tc>
          <w:tcPr>
            <w:tcW w:w="1195" w:type="dxa"/>
            <w:tcBorders>
              <w:top w:val="nil"/>
              <w:left w:val="nil"/>
              <w:bottom w:val="nil"/>
              <w:right w:val="nil"/>
            </w:tcBorders>
            <w:vAlign w:val="center"/>
          </w:tcPr>
          <w:p w14:paraId="465BCB1A" w14:textId="2F7C44AB" w:rsidR="57D5DD20" w:rsidRDefault="57D5DD20" w:rsidP="00C338F4">
            <w:pPr>
              <w:spacing w:line="360" w:lineRule="auto"/>
            </w:pPr>
            <w:r w:rsidRPr="57D5DD20">
              <w:rPr>
                <w:rFonts w:ascii="Source Sans Pro Light" w:eastAsia="Source Sans Pro Light" w:hAnsi="Source Sans Pro Light" w:cs="Source Sans Pro Light"/>
              </w:rPr>
              <w:t>278</w:t>
            </w:r>
          </w:p>
        </w:tc>
        <w:tc>
          <w:tcPr>
            <w:tcW w:w="1048" w:type="dxa"/>
            <w:tcBorders>
              <w:top w:val="nil"/>
              <w:left w:val="nil"/>
              <w:bottom w:val="nil"/>
              <w:right w:val="nil"/>
            </w:tcBorders>
            <w:vAlign w:val="center"/>
          </w:tcPr>
          <w:p w14:paraId="3EA160E8" w14:textId="7E419477" w:rsidR="57D5DD20" w:rsidRDefault="57D5DD20" w:rsidP="00C338F4">
            <w:pPr>
              <w:spacing w:line="360" w:lineRule="auto"/>
            </w:pPr>
            <w:r w:rsidRPr="57D5DD20">
              <w:rPr>
                <w:rFonts w:ascii="Source Sans Pro Light" w:eastAsia="Source Sans Pro Light" w:hAnsi="Source Sans Pro Light" w:cs="Source Sans Pro Light"/>
              </w:rPr>
              <w:t>76.6%</w:t>
            </w:r>
          </w:p>
        </w:tc>
        <w:tc>
          <w:tcPr>
            <w:tcW w:w="1033" w:type="dxa"/>
            <w:tcBorders>
              <w:top w:val="nil"/>
              <w:left w:val="nil"/>
              <w:bottom w:val="nil"/>
              <w:right w:val="nil"/>
            </w:tcBorders>
            <w:vAlign w:val="center"/>
          </w:tcPr>
          <w:p w14:paraId="69EA8794" w14:textId="30338302" w:rsidR="57D5DD20" w:rsidRDefault="57D5DD20" w:rsidP="00C338F4">
            <w:pPr>
              <w:spacing w:line="360" w:lineRule="auto"/>
            </w:pPr>
            <w:r w:rsidRPr="57D5DD20">
              <w:rPr>
                <w:rFonts w:ascii="Source Sans Pro Light" w:eastAsia="Source Sans Pro Light" w:hAnsi="Source Sans Pro Light" w:cs="Source Sans Pro Light"/>
              </w:rPr>
              <w:t>66.9%</w:t>
            </w:r>
          </w:p>
        </w:tc>
        <w:tc>
          <w:tcPr>
            <w:tcW w:w="1033" w:type="dxa"/>
            <w:tcBorders>
              <w:top w:val="nil"/>
              <w:left w:val="nil"/>
              <w:bottom w:val="nil"/>
              <w:right w:val="nil"/>
            </w:tcBorders>
            <w:vAlign w:val="center"/>
          </w:tcPr>
          <w:p w14:paraId="5300CCF7" w14:textId="759BCEA8" w:rsidR="57D5DD20" w:rsidRDefault="57D5DD20" w:rsidP="00C338F4">
            <w:pPr>
              <w:spacing w:line="360" w:lineRule="auto"/>
            </w:pPr>
            <w:r w:rsidRPr="57D5DD20">
              <w:rPr>
                <w:rFonts w:ascii="Source Sans Pro Light" w:eastAsia="Source Sans Pro Light" w:hAnsi="Source Sans Pro Light" w:cs="Source Sans Pro Light"/>
              </w:rPr>
              <w:t>48.9%</w:t>
            </w:r>
          </w:p>
        </w:tc>
        <w:tc>
          <w:tcPr>
            <w:tcW w:w="1048" w:type="dxa"/>
            <w:tcBorders>
              <w:top w:val="nil"/>
              <w:left w:val="nil"/>
              <w:bottom w:val="nil"/>
              <w:right w:val="nil"/>
            </w:tcBorders>
            <w:vAlign w:val="center"/>
          </w:tcPr>
          <w:p w14:paraId="7A90A13B" w14:textId="348FB5FF" w:rsidR="57D5DD20" w:rsidRDefault="57D5DD20" w:rsidP="00C338F4">
            <w:pPr>
              <w:spacing w:line="360" w:lineRule="auto"/>
            </w:pPr>
            <w:r w:rsidRPr="57D5DD20">
              <w:rPr>
                <w:rFonts w:ascii="Source Sans Pro Light" w:eastAsia="Source Sans Pro Light" w:hAnsi="Source Sans Pro Light" w:cs="Source Sans Pro Light"/>
              </w:rPr>
              <w:t>32%</w:t>
            </w:r>
          </w:p>
        </w:tc>
        <w:tc>
          <w:tcPr>
            <w:tcW w:w="1048" w:type="dxa"/>
            <w:tcBorders>
              <w:top w:val="nil"/>
              <w:left w:val="nil"/>
              <w:bottom w:val="nil"/>
              <w:right w:val="nil"/>
            </w:tcBorders>
            <w:vAlign w:val="center"/>
          </w:tcPr>
          <w:p w14:paraId="6035C4CD" w14:textId="064790E8" w:rsidR="57D5DD20" w:rsidRDefault="57D5DD20" w:rsidP="00C338F4">
            <w:pPr>
              <w:spacing w:line="360" w:lineRule="auto"/>
            </w:pPr>
            <w:r w:rsidRPr="57D5DD20">
              <w:rPr>
                <w:rFonts w:ascii="Source Sans Pro Light" w:eastAsia="Source Sans Pro Light" w:hAnsi="Source Sans Pro Light" w:cs="Source Sans Pro Light"/>
              </w:rPr>
              <w:t>10.4%</w:t>
            </w:r>
          </w:p>
        </w:tc>
        <w:tc>
          <w:tcPr>
            <w:tcW w:w="1048" w:type="dxa"/>
            <w:tcBorders>
              <w:top w:val="nil"/>
              <w:left w:val="nil"/>
              <w:bottom w:val="nil"/>
              <w:right w:val="nil"/>
            </w:tcBorders>
            <w:vAlign w:val="center"/>
          </w:tcPr>
          <w:p w14:paraId="52BD7131" w14:textId="440A9458" w:rsidR="57D5DD20" w:rsidRDefault="57D5DD20" w:rsidP="00C338F4">
            <w:pPr>
              <w:spacing w:line="360" w:lineRule="auto"/>
            </w:pPr>
            <w:r w:rsidRPr="57D5DD20">
              <w:rPr>
                <w:rFonts w:ascii="Source Sans Pro Light" w:eastAsia="Source Sans Pro Light" w:hAnsi="Source Sans Pro Light" w:cs="Source Sans Pro Light"/>
              </w:rPr>
              <w:t>1.8%</w:t>
            </w:r>
          </w:p>
        </w:tc>
      </w:tr>
      <w:tr w:rsidR="57D5DD20" w14:paraId="5C71B17F" w14:textId="77777777" w:rsidTr="00C8246E">
        <w:trPr>
          <w:cantSplit/>
          <w:trHeight w:val="675"/>
        </w:trPr>
        <w:tc>
          <w:tcPr>
            <w:tcW w:w="1560" w:type="dxa"/>
            <w:tcBorders>
              <w:top w:val="nil"/>
              <w:left w:val="nil"/>
              <w:bottom w:val="nil"/>
              <w:right w:val="nil"/>
            </w:tcBorders>
            <w:shd w:val="clear" w:color="auto" w:fill="F2F2F2" w:themeFill="background1" w:themeFillShade="F2"/>
            <w:vAlign w:val="center"/>
          </w:tcPr>
          <w:p w14:paraId="73E8C476" w14:textId="467052F3"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Invertebrates</w:t>
            </w:r>
          </w:p>
        </w:tc>
        <w:tc>
          <w:tcPr>
            <w:tcW w:w="1195" w:type="dxa"/>
            <w:tcBorders>
              <w:top w:val="nil"/>
              <w:left w:val="nil"/>
              <w:bottom w:val="nil"/>
              <w:right w:val="nil"/>
            </w:tcBorders>
            <w:shd w:val="clear" w:color="auto" w:fill="F2F2F2" w:themeFill="background1" w:themeFillShade="F2"/>
            <w:vAlign w:val="center"/>
          </w:tcPr>
          <w:p w14:paraId="458990D8" w14:textId="6A340F04"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69</w:t>
            </w:r>
          </w:p>
        </w:tc>
        <w:tc>
          <w:tcPr>
            <w:tcW w:w="1048" w:type="dxa"/>
            <w:tcBorders>
              <w:top w:val="nil"/>
              <w:left w:val="nil"/>
              <w:bottom w:val="nil"/>
              <w:right w:val="nil"/>
            </w:tcBorders>
            <w:shd w:val="clear" w:color="auto" w:fill="F2F2F2" w:themeFill="background1" w:themeFillShade="F2"/>
            <w:vAlign w:val="center"/>
          </w:tcPr>
          <w:p w14:paraId="3E000B24" w14:textId="03C20D30"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100%</w:t>
            </w:r>
          </w:p>
        </w:tc>
        <w:tc>
          <w:tcPr>
            <w:tcW w:w="1033" w:type="dxa"/>
            <w:tcBorders>
              <w:top w:val="nil"/>
              <w:left w:val="nil"/>
              <w:bottom w:val="nil"/>
              <w:right w:val="nil"/>
            </w:tcBorders>
            <w:shd w:val="clear" w:color="auto" w:fill="F2F2F2" w:themeFill="background1" w:themeFillShade="F2"/>
            <w:vAlign w:val="center"/>
          </w:tcPr>
          <w:p w14:paraId="6667F616" w14:textId="27EA548B"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95.7%</w:t>
            </w:r>
          </w:p>
        </w:tc>
        <w:tc>
          <w:tcPr>
            <w:tcW w:w="1033" w:type="dxa"/>
            <w:tcBorders>
              <w:top w:val="nil"/>
              <w:left w:val="nil"/>
              <w:bottom w:val="nil"/>
              <w:right w:val="nil"/>
            </w:tcBorders>
            <w:shd w:val="clear" w:color="auto" w:fill="F2F2F2" w:themeFill="background1" w:themeFillShade="F2"/>
            <w:vAlign w:val="center"/>
          </w:tcPr>
          <w:p w14:paraId="691C74FF" w14:textId="74FF939D"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81.2%</w:t>
            </w:r>
          </w:p>
        </w:tc>
        <w:tc>
          <w:tcPr>
            <w:tcW w:w="1048" w:type="dxa"/>
            <w:tcBorders>
              <w:top w:val="nil"/>
              <w:left w:val="nil"/>
              <w:bottom w:val="nil"/>
              <w:right w:val="nil"/>
            </w:tcBorders>
            <w:shd w:val="clear" w:color="auto" w:fill="F2F2F2" w:themeFill="background1" w:themeFillShade="F2"/>
            <w:vAlign w:val="center"/>
          </w:tcPr>
          <w:p w14:paraId="455321BD" w14:textId="4A5ED967"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75.4%</w:t>
            </w:r>
          </w:p>
        </w:tc>
        <w:tc>
          <w:tcPr>
            <w:tcW w:w="1048" w:type="dxa"/>
            <w:tcBorders>
              <w:top w:val="nil"/>
              <w:left w:val="nil"/>
              <w:bottom w:val="nil"/>
              <w:right w:val="nil"/>
            </w:tcBorders>
            <w:shd w:val="clear" w:color="auto" w:fill="F2F2F2" w:themeFill="background1" w:themeFillShade="F2"/>
            <w:vAlign w:val="center"/>
          </w:tcPr>
          <w:p w14:paraId="708962A6" w14:textId="36153F73"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33.3%</w:t>
            </w:r>
          </w:p>
        </w:tc>
        <w:tc>
          <w:tcPr>
            <w:tcW w:w="1048" w:type="dxa"/>
            <w:tcBorders>
              <w:top w:val="nil"/>
              <w:left w:val="nil"/>
              <w:bottom w:val="nil"/>
              <w:right w:val="nil"/>
            </w:tcBorders>
            <w:shd w:val="clear" w:color="auto" w:fill="F2F2F2" w:themeFill="background1" w:themeFillShade="F2"/>
            <w:vAlign w:val="center"/>
          </w:tcPr>
          <w:p w14:paraId="32F89250" w14:textId="57BCFC94" w:rsidR="57D5DD20" w:rsidRDefault="57D5DD20" w:rsidP="00C338F4">
            <w:pPr>
              <w:spacing w:line="360" w:lineRule="auto"/>
            </w:pPr>
            <w:r w:rsidRPr="57D5DD20">
              <w:rPr>
                <w:rFonts w:ascii="Source Sans Pro Light" w:eastAsia="Source Sans Pro Light" w:hAnsi="Source Sans Pro Light" w:cs="Source Sans Pro Light"/>
                <w:color w:val="000000" w:themeColor="text1"/>
              </w:rPr>
              <w:t>13%</w:t>
            </w:r>
          </w:p>
        </w:tc>
      </w:tr>
      <w:tr w:rsidR="57D5DD20" w14:paraId="33EFFF99" w14:textId="77777777" w:rsidTr="00C8246E">
        <w:trPr>
          <w:cantSplit/>
          <w:trHeight w:val="675"/>
        </w:trPr>
        <w:tc>
          <w:tcPr>
            <w:tcW w:w="1560" w:type="dxa"/>
            <w:tcBorders>
              <w:top w:val="nil"/>
              <w:left w:val="nil"/>
              <w:bottom w:val="single" w:sz="8" w:space="0" w:color="auto"/>
              <w:right w:val="nil"/>
            </w:tcBorders>
            <w:vAlign w:val="center"/>
          </w:tcPr>
          <w:p w14:paraId="36E3576A" w14:textId="25181904" w:rsidR="57D5DD20" w:rsidRDefault="57D5DD20" w:rsidP="00C338F4">
            <w:pPr>
              <w:spacing w:line="360" w:lineRule="auto"/>
            </w:pPr>
            <w:r w:rsidRPr="57D5DD20">
              <w:rPr>
                <w:rFonts w:ascii="Source Sans Pro Light" w:eastAsia="Source Sans Pro Light" w:hAnsi="Source Sans Pro Light" w:cs="Source Sans Pro Light"/>
              </w:rPr>
              <w:t>Fish</w:t>
            </w:r>
          </w:p>
        </w:tc>
        <w:tc>
          <w:tcPr>
            <w:tcW w:w="1195" w:type="dxa"/>
            <w:tcBorders>
              <w:top w:val="nil"/>
              <w:left w:val="nil"/>
              <w:bottom w:val="single" w:sz="8" w:space="0" w:color="auto"/>
              <w:right w:val="nil"/>
            </w:tcBorders>
            <w:vAlign w:val="center"/>
          </w:tcPr>
          <w:p w14:paraId="2FB950ED" w14:textId="65428F32" w:rsidR="57D5DD20" w:rsidRDefault="57D5DD20" w:rsidP="00C338F4">
            <w:pPr>
              <w:spacing w:line="360" w:lineRule="auto"/>
            </w:pPr>
            <w:r w:rsidRPr="57D5DD20">
              <w:rPr>
                <w:rFonts w:ascii="Source Sans Pro Light" w:eastAsia="Source Sans Pro Light" w:hAnsi="Source Sans Pro Light" w:cs="Source Sans Pro Light"/>
              </w:rPr>
              <w:t>38</w:t>
            </w:r>
          </w:p>
        </w:tc>
        <w:tc>
          <w:tcPr>
            <w:tcW w:w="1048" w:type="dxa"/>
            <w:tcBorders>
              <w:top w:val="nil"/>
              <w:left w:val="nil"/>
              <w:bottom w:val="single" w:sz="8" w:space="0" w:color="auto"/>
              <w:right w:val="nil"/>
            </w:tcBorders>
            <w:vAlign w:val="center"/>
          </w:tcPr>
          <w:p w14:paraId="01212585" w14:textId="576C1DE7" w:rsidR="57D5DD20" w:rsidRDefault="57D5DD20" w:rsidP="00C338F4">
            <w:pPr>
              <w:spacing w:line="360" w:lineRule="auto"/>
            </w:pPr>
            <w:r w:rsidRPr="57D5DD20">
              <w:rPr>
                <w:rFonts w:ascii="Source Sans Pro Light" w:eastAsia="Source Sans Pro Light" w:hAnsi="Source Sans Pro Light" w:cs="Source Sans Pro Light"/>
              </w:rPr>
              <w:t>100%</w:t>
            </w:r>
          </w:p>
        </w:tc>
        <w:tc>
          <w:tcPr>
            <w:tcW w:w="1033" w:type="dxa"/>
            <w:tcBorders>
              <w:top w:val="nil"/>
              <w:left w:val="nil"/>
              <w:bottom w:val="single" w:sz="8" w:space="0" w:color="auto"/>
              <w:right w:val="nil"/>
            </w:tcBorders>
            <w:vAlign w:val="center"/>
          </w:tcPr>
          <w:p w14:paraId="03582E7C" w14:textId="24810B04" w:rsidR="57D5DD20" w:rsidRDefault="57D5DD20" w:rsidP="00C338F4">
            <w:pPr>
              <w:spacing w:line="360" w:lineRule="auto"/>
            </w:pPr>
            <w:r w:rsidRPr="57D5DD20">
              <w:rPr>
                <w:rFonts w:ascii="Source Sans Pro Light" w:eastAsia="Source Sans Pro Light" w:hAnsi="Source Sans Pro Light" w:cs="Source Sans Pro Light"/>
              </w:rPr>
              <w:t>100%</w:t>
            </w:r>
          </w:p>
        </w:tc>
        <w:tc>
          <w:tcPr>
            <w:tcW w:w="1033" w:type="dxa"/>
            <w:tcBorders>
              <w:top w:val="nil"/>
              <w:left w:val="nil"/>
              <w:bottom w:val="single" w:sz="8" w:space="0" w:color="auto"/>
              <w:right w:val="nil"/>
            </w:tcBorders>
            <w:vAlign w:val="center"/>
          </w:tcPr>
          <w:p w14:paraId="40117EF0" w14:textId="0CB8215D" w:rsidR="57D5DD20" w:rsidRDefault="57D5DD20" w:rsidP="00C338F4">
            <w:pPr>
              <w:spacing w:line="360" w:lineRule="auto"/>
            </w:pPr>
            <w:r w:rsidRPr="57D5DD20">
              <w:rPr>
                <w:rFonts w:ascii="Source Sans Pro Light" w:eastAsia="Source Sans Pro Light" w:hAnsi="Source Sans Pro Light" w:cs="Source Sans Pro Light"/>
              </w:rPr>
              <w:t>100%</w:t>
            </w:r>
          </w:p>
        </w:tc>
        <w:tc>
          <w:tcPr>
            <w:tcW w:w="1048" w:type="dxa"/>
            <w:tcBorders>
              <w:top w:val="nil"/>
              <w:left w:val="nil"/>
              <w:bottom w:val="single" w:sz="8" w:space="0" w:color="auto"/>
              <w:right w:val="nil"/>
            </w:tcBorders>
            <w:vAlign w:val="center"/>
          </w:tcPr>
          <w:p w14:paraId="163F96B8" w14:textId="0B16B0CC" w:rsidR="57D5DD20" w:rsidRDefault="57D5DD20" w:rsidP="00C338F4">
            <w:pPr>
              <w:spacing w:line="360" w:lineRule="auto"/>
            </w:pPr>
            <w:r w:rsidRPr="57D5DD20">
              <w:rPr>
                <w:rFonts w:ascii="Source Sans Pro Light" w:eastAsia="Source Sans Pro Light" w:hAnsi="Source Sans Pro Light" w:cs="Source Sans Pro Light"/>
              </w:rPr>
              <w:t>100%</w:t>
            </w:r>
          </w:p>
        </w:tc>
        <w:tc>
          <w:tcPr>
            <w:tcW w:w="1048" w:type="dxa"/>
            <w:tcBorders>
              <w:top w:val="nil"/>
              <w:left w:val="nil"/>
              <w:bottom w:val="single" w:sz="8" w:space="0" w:color="auto"/>
              <w:right w:val="nil"/>
            </w:tcBorders>
            <w:vAlign w:val="center"/>
          </w:tcPr>
          <w:p w14:paraId="4ACF176D" w14:textId="03DA0FE5" w:rsidR="57D5DD20" w:rsidRDefault="57D5DD20" w:rsidP="00C338F4">
            <w:pPr>
              <w:spacing w:line="360" w:lineRule="auto"/>
            </w:pPr>
            <w:r w:rsidRPr="57D5DD20">
              <w:rPr>
                <w:rFonts w:ascii="Source Sans Pro Light" w:eastAsia="Source Sans Pro Light" w:hAnsi="Source Sans Pro Light" w:cs="Source Sans Pro Light"/>
              </w:rPr>
              <w:t>95.2%</w:t>
            </w:r>
          </w:p>
        </w:tc>
        <w:tc>
          <w:tcPr>
            <w:tcW w:w="1048" w:type="dxa"/>
            <w:tcBorders>
              <w:top w:val="nil"/>
              <w:left w:val="nil"/>
              <w:bottom w:val="single" w:sz="8" w:space="0" w:color="auto"/>
              <w:right w:val="nil"/>
            </w:tcBorders>
            <w:vAlign w:val="center"/>
          </w:tcPr>
          <w:p w14:paraId="3F1D18A8" w14:textId="4FB2A2F0" w:rsidR="57D5DD20" w:rsidRDefault="57D5DD20" w:rsidP="00C338F4">
            <w:pPr>
              <w:spacing w:line="360" w:lineRule="auto"/>
            </w:pPr>
            <w:r w:rsidRPr="57D5DD20">
              <w:rPr>
                <w:rFonts w:ascii="Source Sans Pro Light" w:eastAsia="Source Sans Pro Light" w:hAnsi="Source Sans Pro Light" w:cs="Source Sans Pro Light"/>
              </w:rPr>
              <w:t>85.7%</w:t>
            </w:r>
          </w:p>
        </w:tc>
      </w:tr>
    </w:tbl>
    <w:p w14:paraId="22DA7797" w14:textId="2BA0C415" w:rsidR="229B564F" w:rsidRDefault="229B564F" w:rsidP="57D5DD20">
      <w:pPr>
        <w:jc w:val="both"/>
      </w:pPr>
      <w:r w:rsidRPr="57D5DD20">
        <w:rPr>
          <w:rFonts w:ascii="Source Sans Pro Light" w:eastAsia="Source Sans Pro Light" w:hAnsi="Source Sans Pro Light" w:cs="Source Sans Pro Light"/>
        </w:rPr>
        <w:t xml:space="preserve"> </w:t>
      </w:r>
    </w:p>
    <w:p w14:paraId="63F9D04C" w14:textId="064699D0" w:rsidR="229B564F" w:rsidRPr="00C8246E" w:rsidRDefault="229B564F" w:rsidP="00C8246E">
      <w:pPr>
        <w:spacing w:line="360" w:lineRule="auto"/>
        <w:rPr>
          <w:rFonts w:ascii="Source Sans Pro Light" w:eastAsia="Source Sans Pro Light" w:hAnsi="Source Sans Pro Light" w:cs="Source Sans Pro Light"/>
          <w:color w:val="000000" w:themeColor="text1"/>
        </w:rPr>
      </w:pPr>
      <w:r w:rsidRPr="00C8246E">
        <w:rPr>
          <w:rFonts w:ascii="Source Sans Pro Light" w:eastAsia="Source Sans Pro Light" w:hAnsi="Source Sans Pro Light" w:cs="Source Sans Pro Light"/>
          <w:b/>
          <w:bCs/>
          <w:color w:val="000000" w:themeColor="text1"/>
        </w:rPr>
        <w:t xml:space="preserve">Table </w:t>
      </w:r>
      <w:r w:rsidR="365E73D4" w:rsidRPr="00C8246E">
        <w:rPr>
          <w:rFonts w:ascii="Source Sans Pro Light" w:eastAsia="Source Sans Pro Light" w:hAnsi="Source Sans Pro Light" w:cs="Source Sans Pro Light"/>
          <w:b/>
          <w:bCs/>
          <w:color w:val="000000" w:themeColor="text1"/>
        </w:rPr>
        <w:t>7</w:t>
      </w:r>
      <w:r w:rsidRPr="00C8246E">
        <w:rPr>
          <w:rFonts w:ascii="Source Sans Pro Light" w:eastAsia="Source Sans Pro Light" w:hAnsi="Source Sans Pro Light" w:cs="Source Sans Pro Light"/>
          <w:b/>
          <w:bCs/>
          <w:color w:val="000000" w:themeColor="text1"/>
        </w:rPr>
        <w:t>.</w:t>
      </w:r>
      <w:r w:rsidRPr="00C8246E">
        <w:rPr>
          <w:rFonts w:ascii="Source Sans Pro Light" w:eastAsia="Source Sans Pro Light" w:hAnsi="Source Sans Pro Light" w:cs="Source Sans Pro Light"/>
          <w:color w:val="000000" w:themeColor="text1"/>
        </w:rPr>
        <w:t xml:space="preserve"> Summary of the number of OTUs detected and the percentage of OTUs successfully classified at each taxonomic level for each target in the </w:t>
      </w:r>
      <w:r w:rsidR="00CE2E37" w:rsidRPr="00C8246E">
        <w:rPr>
          <w:rFonts w:ascii="Source Sans Pro Light" w:eastAsia="Source Sans Pro Light" w:hAnsi="Source Sans Pro Light" w:cs="Source Sans Pro Light"/>
          <w:color w:val="000000" w:themeColor="text1"/>
        </w:rPr>
        <w:t xml:space="preserve">six </w:t>
      </w:r>
      <w:r w:rsidRPr="00C8246E">
        <w:rPr>
          <w:rFonts w:ascii="Source Sans Pro Light" w:eastAsia="Source Sans Pro Light" w:hAnsi="Source Sans Pro Light" w:cs="Source Sans Pro Light"/>
          <w:color w:val="000000" w:themeColor="text1"/>
        </w:rPr>
        <w:t>sediment samples</w:t>
      </w:r>
      <w:r w:rsidR="00C8246E" w:rsidRPr="00C8246E">
        <w:rPr>
          <w:rFonts w:ascii="Source Sans Pro Light" w:eastAsia="Source Sans Pro Light" w:hAnsi="Source Sans Pro Light" w:cs="Source Sans Pro Light"/>
          <w:color w:val="000000" w:themeColor="text1"/>
        </w:rPr>
        <w:t>.</w:t>
      </w:r>
    </w:p>
    <w:p w14:paraId="6E630E6A" w14:textId="77777777" w:rsidR="003904E7" w:rsidRPr="00975EB4" w:rsidRDefault="003904E7" w:rsidP="57D5DD20">
      <w:pPr>
        <w:jc w:val="both"/>
        <w:rPr>
          <w:color w:val="000000" w:themeColor="text1"/>
          <w:sz w:val="20"/>
          <w:szCs w:val="20"/>
        </w:rPr>
      </w:pPr>
    </w:p>
    <w:tbl>
      <w:tblPr>
        <w:tblW w:w="0" w:type="auto"/>
        <w:tblLayout w:type="fixed"/>
        <w:tblLook w:val="04A0" w:firstRow="1" w:lastRow="0" w:firstColumn="1" w:lastColumn="0" w:noHBand="0" w:noVBand="1"/>
        <w:tblCaption w:val="Summary of the number of OTUs detected and the percentage of OTUs successfully classified at each taxonomic level for each target in the six sediment samples."/>
      </w:tblPr>
      <w:tblGrid>
        <w:gridCol w:w="1560"/>
        <w:gridCol w:w="1300"/>
        <w:gridCol w:w="1033"/>
        <w:gridCol w:w="1018"/>
        <w:gridCol w:w="1018"/>
        <w:gridCol w:w="1033"/>
        <w:gridCol w:w="1018"/>
        <w:gridCol w:w="1033"/>
      </w:tblGrid>
      <w:tr w:rsidR="57D5DD20" w14:paraId="6BA0503F" w14:textId="77777777" w:rsidTr="00C8246E">
        <w:trPr>
          <w:cantSplit/>
          <w:trHeight w:val="675"/>
          <w:tblHeader/>
        </w:trPr>
        <w:tc>
          <w:tcPr>
            <w:tcW w:w="1560" w:type="dxa"/>
            <w:tcBorders>
              <w:top w:val="nil"/>
              <w:left w:val="nil"/>
              <w:bottom w:val="nil"/>
              <w:right w:val="nil"/>
            </w:tcBorders>
            <w:shd w:val="clear" w:color="auto" w:fill="2D2D38"/>
            <w:vAlign w:val="center"/>
          </w:tcPr>
          <w:p w14:paraId="3812066B" w14:textId="03DA7015" w:rsidR="57D5DD20" w:rsidRDefault="57D5DD20" w:rsidP="00C8246E">
            <w:r w:rsidRPr="57D5DD20">
              <w:rPr>
                <w:rFonts w:ascii="Source Sans Pro Light" w:eastAsia="Source Sans Pro Light" w:hAnsi="Source Sans Pro Light" w:cs="Source Sans Pro Light"/>
                <w:color w:val="FFFFFF" w:themeColor="background1"/>
              </w:rPr>
              <w:t xml:space="preserve">Target </w:t>
            </w:r>
          </w:p>
        </w:tc>
        <w:tc>
          <w:tcPr>
            <w:tcW w:w="1300" w:type="dxa"/>
            <w:tcBorders>
              <w:top w:val="nil"/>
              <w:left w:val="nil"/>
              <w:bottom w:val="nil"/>
              <w:right w:val="nil"/>
            </w:tcBorders>
            <w:shd w:val="clear" w:color="auto" w:fill="2D2D38"/>
            <w:vAlign w:val="center"/>
          </w:tcPr>
          <w:p w14:paraId="68FA09B2" w14:textId="7702317F" w:rsidR="57D5DD20" w:rsidRDefault="57D5DD20" w:rsidP="00C8246E">
            <w:r w:rsidRPr="57D5DD20">
              <w:rPr>
                <w:rFonts w:ascii="Source Sans Pro Light" w:eastAsia="Source Sans Pro Light" w:hAnsi="Source Sans Pro Light" w:cs="Source Sans Pro Light"/>
                <w:color w:val="FFFFFF" w:themeColor="background1"/>
              </w:rPr>
              <w:t xml:space="preserve">Number of OTUs </w:t>
            </w:r>
          </w:p>
        </w:tc>
        <w:tc>
          <w:tcPr>
            <w:tcW w:w="1033" w:type="dxa"/>
            <w:tcBorders>
              <w:top w:val="nil"/>
              <w:left w:val="nil"/>
              <w:bottom w:val="nil"/>
              <w:right w:val="nil"/>
            </w:tcBorders>
            <w:shd w:val="clear" w:color="auto" w:fill="2D2D38"/>
            <w:vAlign w:val="center"/>
          </w:tcPr>
          <w:p w14:paraId="0D62AEB5" w14:textId="5C4A9569" w:rsidR="57D5DD20" w:rsidRDefault="57D5DD20" w:rsidP="00C8246E">
            <w:r w:rsidRPr="57D5DD20">
              <w:rPr>
                <w:rFonts w:ascii="Source Sans Pro Light" w:eastAsia="Source Sans Pro Light" w:hAnsi="Source Sans Pro Light" w:cs="Source Sans Pro Light"/>
                <w:color w:val="FFFFFF" w:themeColor="background1"/>
              </w:rPr>
              <w:t xml:space="preserve">Phylum </w:t>
            </w:r>
          </w:p>
        </w:tc>
        <w:tc>
          <w:tcPr>
            <w:tcW w:w="1018" w:type="dxa"/>
            <w:tcBorders>
              <w:top w:val="nil"/>
              <w:left w:val="nil"/>
              <w:bottom w:val="nil"/>
              <w:right w:val="nil"/>
            </w:tcBorders>
            <w:shd w:val="clear" w:color="auto" w:fill="2D2D38"/>
            <w:vAlign w:val="center"/>
          </w:tcPr>
          <w:p w14:paraId="6784C129" w14:textId="54B8DFE6" w:rsidR="57D5DD20" w:rsidRDefault="57D5DD20" w:rsidP="00C8246E">
            <w:r w:rsidRPr="57D5DD20">
              <w:rPr>
                <w:rFonts w:ascii="Source Sans Pro Light" w:eastAsia="Source Sans Pro Light" w:hAnsi="Source Sans Pro Light" w:cs="Source Sans Pro Light"/>
                <w:color w:val="FFFFFF" w:themeColor="background1"/>
              </w:rPr>
              <w:t xml:space="preserve">Class </w:t>
            </w:r>
          </w:p>
        </w:tc>
        <w:tc>
          <w:tcPr>
            <w:tcW w:w="1018" w:type="dxa"/>
            <w:tcBorders>
              <w:top w:val="nil"/>
              <w:left w:val="nil"/>
              <w:bottom w:val="nil"/>
              <w:right w:val="nil"/>
            </w:tcBorders>
            <w:shd w:val="clear" w:color="auto" w:fill="2D2D38"/>
            <w:vAlign w:val="center"/>
          </w:tcPr>
          <w:p w14:paraId="12F60438" w14:textId="7A746EB4" w:rsidR="57D5DD20" w:rsidRDefault="57D5DD20" w:rsidP="00C8246E">
            <w:r w:rsidRPr="57D5DD20">
              <w:rPr>
                <w:rFonts w:ascii="Source Sans Pro Light" w:eastAsia="Source Sans Pro Light" w:hAnsi="Source Sans Pro Light" w:cs="Source Sans Pro Light"/>
                <w:color w:val="FFFFFF" w:themeColor="background1"/>
              </w:rPr>
              <w:t xml:space="preserve">Order </w:t>
            </w:r>
          </w:p>
        </w:tc>
        <w:tc>
          <w:tcPr>
            <w:tcW w:w="1033" w:type="dxa"/>
            <w:tcBorders>
              <w:top w:val="nil"/>
              <w:left w:val="nil"/>
              <w:bottom w:val="nil"/>
              <w:right w:val="nil"/>
            </w:tcBorders>
            <w:shd w:val="clear" w:color="auto" w:fill="2D2D38"/>
            <w:vAlign w:val="center"/>
          </w:tcPr>
          <w:p w14:paraId="528B9288" w14:textId="7DA2902A" w:rsidR="57D5DD20" w:rsidRDefault="57D5DD20" w:rsidP="00C8246E">
            <w:r w:rsidRPr="57D5DD20">
              <w:rPr>
                <w:rFonts w:ascii="Source Sans Pro Light" w:eastAsia="Source Sans Pro Light" w:hAnsi="Source Sans Pro Light" w:cs="Source Sans Pro Light"/>
                <w:color w:val="FFFFFF" w:themeColor="background1"/>
              </w:rPr>
              <w:t xml:space="preserve">Family </w:t>
            </w:r>
          </w:p>
        </w:tc>
        <w:tc>
          <w:tcPr>
            <w:tcW w:w="1018" w:type="dxa"/>
            <w:tcBorders>
              <w:top w:val="nil"/>
              <w:left w:val="nil"/>
              <w:bottom w:val="nil"/>
              <w:right w:val="nil"/>
            </w:tcBorders>
            <w:shd w:val="clear" w:color="auto" w:fill="2D2D38"/>
            <w:vAlign w:val="center"/>
          </w:tcPr>
          <w:p w14:paraId="09F56F5D" w14:textId="76C759AB" w:rsidR="57D5DD20" w:rsidRDefault="57D5DD20" w:rsidP="00C8246E">
            <w:r w:rsidRPr="57D5DD20">
              <w:rPr>
                <w:rFonts w:ascii="Source Sans Pro Light" w:eastAsia="Source Sans Pro Light" w:hAnsi="Source Sans Pro Light" w:cs="Source Sans Pro Light"/>
                <w:color w:val="FFFFFF" w:themeColor="background1"/>
              </w:rPr>
              <w:t xml:space="preserve">Genus </w:t>
            </w:r>
          </w:p>
        </w:tc>
        <w:tc>
          <w:tcPr>
            <w:tcW w:w="1033" w:type="dxa"/>
            <w:tcBorders>
              <w:top w:val="nil"/>
              <w:left w:val="nil"/>
              <w:bottom w:val="nil"/>
              <w:right w:val="nil"/>
            </w:tcBorders>
            <w:shd w:val="clear" w:color="auto" w:fill="2D2D38"/>
            <w:vAlign w:val="center"/>
          </w:tcPr>
          <w:p w14:paraId="65ECA211" w14:textId="37ADAA61" w:rsidR="57D5DD20" w:rsidRDefault="57D5DD20" w:rsidP="00C8246E">
            <w:r w:rsidRPr="57D5DD20">
              <w:rPr>
                <w:rFonts w:ascii="Source Sans Pro Light" w:eastAsia="Source Sans Pro Light" w:hAnsi="Source Sans Pro Light" w:cs="Source Sans Pro Light"/>
                <w:color w:val="FFFFFF" w:themeColor="background1"/>
              </w:rPr>
              <w:t xml:space="preserve">Species </w:t>
            </w:r>
          </w:p>
        </w:tc>
      </w:tr>
      <w:tr w:rsidR="57D5DD20" w:rsidRPr="004F1FF4" w14:paraId="758184C9" w14:textId="77777777" w:rsidTr="00C8246E">
        <w:trPr>
          <w:cantSplit/>
          <w:trHeight w:val="675"/>
        </w:trPr>
        <w:tc>
          <w:tcPr>
            <w:tcW w:w="1560" w:type="dxa"/>
            <w:tcBorders>
              <w:top w:val="nil"/>
              <w:left w:val="nil"/>
              <w:bottom w:val="nil"/>
              <w:right w:val="nil"/>
            </w:tcBorders>
            <w:vAlign w:val="center"/>
          </w:tcPr>
          <w:p w14:paraId="7DD39BEF" w14:textId="258411B2" w:rsidR="57D5DD20" w:rsidRPr="004F1FF4" w:rsidRDefault="57D5DD20" w:rsidP="00C8246E">
            <w:r w:rsidRPr="004F1FF4">
              <w:rPr>
                <w:rFonts w:ascii="Source Sans Pro Light" w:eastAsia="Source Sans Pro Light" w:hAnsi="Source Sans Pro Light" w:cs="Source Sans Pro Light"/>
              </w:rPr>
              <w:t>Bacteria</w:t>
            </w:r>
          </w:p>
        </w:tc>
        <w:tc>
          <w:tcPr>
            <w:tcW w:w="1300" w:type="dxa"/>
            <w:tcBorders>
              <w:top w:val="nil"/>
              <w:left w:val="nil"/>
              <w:bottom w:val="nil"/>
              <w:right w:val="nil"/>
            </w:tcBorders>
            <w:vAlign w:val="center"/>
          </w:tcPr>
          <w:p w14:paraId="571295C6" w14:textId="1CEA2DF1" w:rsidR="57D5DD20" w:rsidRPr="004F1FF4" w:rsidRDefault="57D5DD20" w:rsidP="00C8246E">
            <w:r w:rsidRPr="004F1FF4">
              <w:rPr>
                <w:rFonts w:ascii="Source Sans Pro Light" w:eastAsia="Source Sans Pro Light" w:hAnsi="Source Sans Pro Light" w:cs="Source Sans Pro Light"/>
              </w:rPr>
              <w:t>694</w:t>
            </w:r>
          </w:p>
        </w:tc>
        <w:tc>
          <w:tcPr>
            <w:tcW w:w="1033" w:type="dxa"/>
            <w:tcBorders>
              <w:top w:val="nil"/>
              <w:left w:val="nil"/>
              <w:bottom w:val="nil"/>
              <w:right w:val="nil"/>
            </w:tcBorders>
            <w:vAlign w:val="center"/>
          </w:tcPr>
          <w:p w14:paraId="37549081" w14:textId="75DCE5EE" w:rsidR="57D5DD20" w:rsidRPr="004F1FF4" w:rsidRDefault="002B3701" w:rsidP="00C8246E">
            <w:r w:rsidRPr="00E97F5B">
              <w:rPr>
                <w:rFonts w:ascii="Source Sans Pro Light" w:eastAsia="Source Sans Pro Light" w:hAnsi="Source Sans Pro Light" w:cs="Source Sans Pro Light"/>
              </w:rPr>
              <w:t>68.2</w:t>
            </w:r>
            <w:r w:rsidR="57D5DD20" w:rsidRPr="004F1FF4">
              <w:rPr>
                <w:rFonts w:ascii="Source Sans Pro Light" w:eastAsia="Source Sans Pro Light" w:hAnsi="Source Sans Pro Light" w:cs="Source Sans Pro Light"/>
              </w:rPr>
              <w:t>%</w:t>
            </w:r>
          </w:p>
        </w:tc>
        <w:tc>
          <w:tcPr>
            <w:tcW w:w="1018" w:type="dxa"/>
            <w:tcBorders>
              <w:top w:val="nil"/>
              <w:left w:val="nil"/>
              <w:bottom w:val="nil"/>
              <w:right w:val="nil"/>
            </w:tcBorders>
            <w:vAlign w:val="center"/>
          </w:tcPr>
          <w:p w14:paraId="058CCFAC" w14:textId="270DB5CE" w:rsidR="57D5DD20" w:rsidRPr="004F1FF4" w:rsidRDefault="00A86803" w:rsidP="00C8246E">
            <w:r w:rsidRPr="00E97F5B">
              <w:rPr>
                <w:rFonts w:ascii="Source Sans Pro Light" w:eastAsia="Source Sans Pro Light" w:hAnsi="Source Sans Pro Light" w:cs="Source Sans Pro Light"/>
              </w:rPr>
              <w:t>50.7</w:t>
            </w:r>
            <w:r w:rsidR="57D5DD20" w:rsidRPr="004F1FF4">
              <w:rPr>
                <w:rFonts w:ascii="Source Sans Pro Light" w:eastAsia="Source Sans Pro Light" w:hAnsi="Source Sans Pro Light" w:cs="Source Sans Pro Light"/>
              </w:rPr>
              <w:t>%</w:t>
            </w:r>
          </w:p>
        </w:tc>
        <w:tc>
          <w:tcPr>
            <w:tcW w:w="1018" w:type="dxa"/>
            <w:tcBorders>
              <w:top w:val="nil"/>
              <w:left w:val="nil"/>
              <w:bottom w:val="nil"/>
              <w:right w:val="nil"/>
            </w:tcBorders>
            <w:vAlign w:val="center"/>
          </w:tcPr>
          <w:p w14:paraId="7A84557A" w14:textId="753D317E" w:rsidR="57D5DD20" w:rsidRPr="004F1FF4" w:rsidRDefault="00A86803" w:rsidP="00C8246E">
            <w:r w:rsidRPr="00E97F5B">
              <w:rPr>
                <w:rFonts w:ascii="Source Sans Pro Light" w:eastAsia="Source Sans Pro Light" w:hAnsi="Source Sans Pro Light" w:cs="Source Sans Pro Light"/>
              </w:rPr>
              <w:t>32</w:t>
            </w:r>
            <w:r w:rsidR="57D5DD20" w:rsidRPr="004F1FF4">
              <w:rPr>
                <w:rFonts w:ascii="Source Sans Pro Light" w:eastAsia="Source Sans Pro Light" w:hAnsi="Source Sans Pro Light" w:cs="Source Sans Pro Light"/>
              </w:rPr>
              <w:t>%</w:t>
            </w:r>
          </w:p>
        </w:tc>
        <w:tc>
          <w:tcPr>
            <w:tcW w:w="1033" w:type="dxa"/>
            <w:tcBorders>
              <w:top w:val="nil"/>
              <w:left w:val="nil"/>
              <w:bottom w:val="nil"/>
              <w:right w:val="nil"/>
            </w:tcBorders>
            <w:vAlign w:val="center"/>
          </w:tcPr>
          <w:p w14:paraId="75DAF6A9" w14:textId="5E02FB56" w:rsidR="57D5DD20" w:rsidRPr="004F1FF4" w:rsidRDefault="57D5DD20" w:rsidP="00C8246E">
            <w:r w:rsidRPr="004F1FF4">
              <w:rPr>
                <w:rFonts w:ascii="Source Sans Pro Light" w:eastAsia="Source Sans Pro Light" w:hAnsi="Source Sans Pro Light" w:cs="Source Sans Pro Light"/>
              </w:rPr>
              <w:t>20.32%</w:t>
            </w:r>
          </w:p>
        </w:tc>
        <w:tc>
          <w:tcPr>
            <w:tcW w:w="1018" w:type="dxa"/>
            <w:tcBorders>
              <w:top w:val="nil"/>
              <w:left w:val="nil"/>
              <w:bottom w:val="nil"/>
              <w:right w:val="nil"/>
            </w:tcBorders>
            <w:vAlign w:val="center"/>
          </w:tcPr>
          <w:p w14:paraId="49998299" w14:textId="662A06C1" w:rsidR="57D5DD20" w:rsidRPr="004F1FF4" w:rsidRDefault="57D5DD20" w:rsidP="00C8246E">
            <w:r w:rsidRPr="004F1FF4">
              <w:rPr>
                <w:rFonts w:ascii="Source Sans Pro Light" w:eastAsia="Source Sans Pro Light" w:hAnsi="Source Sans Pro Light" w:cs="Source Sans Pro Light"/>
              </w:rPr>
              <w:t>3.75%</w:t>
            </w:r>
          </w:p>
        </w:tc>
        <w:tc>
          <w:tcPr>
            <w:tcW w:w="1033" w:type="dxa"/>
            <w:tcBorders>
              <w:top w:val="nil"/>
              <w:left w:val="nil"/>
              <w:bottom w:val="nil"/>
              <w:right w:val="nil"/>
            </w:tcBorders>
            <w:vAlign w:val="center"/>
          </w:tcPr>
          <w:p w14:paraId="41BE563C" w14:textId="6AC8A11F" w:rsidR="57D5DD20" w:rsidRPr="004F1FF4" w:rsidRDefault="57D5DD20" w:rsidP="00C8246E">
            <w:r w:rsidRPr="004F1FF4">
              <w:rPr>
                <w:rFonts w:ascii="Source Sans Pro Light" w:eastAsia="Source Sans Pro Light" w:hAnsi="Source Sans Pro Light" w:cs="Source Sans Pro Light"/>
              </w:rPr>
              <w:t>0.86%</w:t>
            </w:r>
          </w:p>
        </w:tc>
      </w:tr>
      <w:tr w:rsidR="57D5DD20" w14:paraId="73EB1DDB" w14:textId="77777777" w:rsidTr="00C8246E">
        <w:trPr>
          <w:cantSplit/>
          <w:trHeight w:val="675"/>
        </w:trPr>
        <w:tc>
          <w:tcPr>
            <w:tcW w:w="1560" w:type="dxa"/>
            <w:tcBorders>
              <w:top w:val="nil"/>
              <w:left w:val="nil"/>
              <w:bottom w:val="nil"/>
              <w:right w:val="nil"/>
            </w:tcBorders>
            <w:shd w:val="clear" w:color="auto" w:fill="F2F2F2" w:themeFill="background1" w:themeFillShade="F2"/>
            <w:vAlign w:val="center"/>
          </w:tcPr>
          <w:p w14:paraId="129726B5" w14:textId="40A0C7A1" w:rsidR="57D5DD20" w:rsidRDefault="57D5DD20" w:rsidP="00C8246E">
            <w:r w:rsidRPr="57D5DD20">
              <w:rPr>
                <w:rFonts w:ascii="Source Sans Pro Light" w:eastAsia="Source Sans Pro Light" w:hAnsi="Source Sans Pro Light" w:cs="Source Sans Pro Light"/>
                <w:color w:val="000000" w:themeColor="text1"/>
              </w:rPr>
              <w:t>Invertebrates</w:t>
            </w:r>
          </w:p>
        </w:tc>
        <w:tc>
          <w:tcPr>
            <w:tcW w:w="1300" w:type="dxa"/>
            <w:tcBorders>
              <w:top w:val="nil"/>
              <w:left w:val="nil"/>
              <w:bottom w:val="nil"/>
              <w:right w:val="nil"/>
            </w:tcBorders>
            <w:shd w:val="clear" w:color="auto" w:fill="F2F2F2" w:themeFill="background1" w:themeFillShade="F2"/>
            <w:vAlign w:val="center"/>
          </w:tcPr>
          <w:p w14:paraId="0FB93008" w14:textId="225034AE" w:rsidR="57D5DD20" w:rsidRDefault="57D5DD20" w:rsidP="00C8246E">
            <w:r w:rsidRPr="57D5DD20">
              <w:rPr>
                <w:rFonts w:ascii="Source Sans Pro Light" w:eastAsia="Source Sans Pro Light" w:hAnsi="Source Sans Pro Light" w:cs="Source Sans Pro Light"/>
                <w:color w:val="000000" w:themeColor="text1"/>
              </w:rPr>
              <w:t>114</w:t>
            </w:r>
          </w:p>
        </w:tc>
        <w:tc>
          <w:tcPr>
            <w:tcW w:w="1033" w:type="dxa"/>
            <w:tcBorders>
              <w:top w:val="nil"/>
              <w:left w:val="nil"/>
              <w:bottom w:val="nil"/>
              <w:right w:val="nil"/>
            </w:tcBorders>
            <w:shd w:val="clear" w:color="auto" w:fill="F2F2F2" w:themeFill="background1" w:themeFillShade="F2"/>
            <w:vAlign w:val="center"/>
          </w:tcPr>
          <w:p w14:paraId="5505F2B3" w14:textId="504587CE" w:rsidR="57D5DD20" w:rsidRDefault="57D5DD20" w:rsidP="00C8246E">
            <w:r w:rsidRPr="57D5DD20">
              <w:rPr>
                <w:rFonts w:ascii="Source Sans Pro Light" w:eastAsia="Source Sans Pro Light" w:hAnsi="Source Sans Pro Light" w:cs="Source Sans Pro Light"/>
                <w:color w:val="000000" w:themeColor="text1"/>
              </w:rPr>
              <w:t>99%</w:t>
            </w:r>
          </w:p>
        </w:tc>
        <w:tc>
          <w:tcPr>
            <w:tcW w:w="1018" w:type="dxa"/>
            <w:tcBorders>
              <w:top w:val="nil"/>
              <w:left w:val="nil"/>
              <w:bottom w:val="nil"/>
              <w:right w:val="nil"/>
            </w:tcBorders>
            <w:shd w:val="clear" w:color="auto" w:fill="F2F2F2" w:themeFill="background1" w:themeFillShade="F2"/>
            <w:vAlign w:val="center"/>
          </w:tcPr>
          <w:p w14:paraId="2B30905E" w14:textId="4D84A0A2" w:rsidR="57D5DD20" w:rsidRDefault="57D5DD20" w:rsidP="00C8246E">
            <w:r w:rsidRPr="57D5DD20">
              <w:rPr>
                <w:rFonts w:ascii="Source Sans Pro Light" w:eastAsia="Source Sans Pro Light" w:hAnsi="Source Sans Pro Light" w:cs="Source Sans Pro Light"/>
                <w:color w:val="000000" w:themeColor="text1"/>
              </w:rPr>
              <w:t>90.4%</w:t>
            </w:r>
          </w:p>
        </w:tc>
        <w:tc>
          <w:tcPr>
            <w:tcW w:w="1018" w:type="dxa"/>
            <w:tcBorders>
              <w:top w:val="nil"/>
              <w:left w:val="nil"/>
              <w:bottom w:val="nil"/>
              <w:right w:val="nil"/>
            </w:tcBorders>
            <w:shd w:val="clear" w:color="auto" w:fill="F2F2F2" w:themeFill="background1" w:themeFillShade="F2"/>
            <w:vAlign w:val="center"/>
          </w:tcPr>
          <w:p w14:paraId="28BECFF5" w14:textId="121D367D" w:rsidR="57D5DD20" w:rsidRDefault="57D5DD20" w:rsidP="00C8246E">
            <w:r w:rsidRPr="57D5DD20">
              <w:rPr>
                <w:rFonts w:ascii="Source Sans Pro Light" w:eastAsia="Source Sans Pro Light" w:hAnsi="Source Sans Pro Light" w:cs="Source Sans Pro Light"/>
                <w:color w:val="000000" w:themeColor="text1"/>
              </w:rPr>
              <w:t>92.1%</w:t>
            </w:r>
          </w:p>
        </w:tc>
        <w:tc>
          <w:tcPr>
            <w:tcW w:w="1033" w:type="dxa"/>
            <w:tcBorders>
              <w:top w:val="nil"/>
              <w:left w:val="nil"/>
              <w:bottom w:val="nil"/>
              <w:right w:val="nil"/>
            </w:tcBorders>
            <w:shd w:val="clear" w:color="auto" w:fill="F2F2F2" w:themeFill="background1" w:themeFillShade="F2"/>
            <w:vAlign w:val="center"/>
          </w:tcPr>
          <w:p w14:paraId="3FA69FBB" w14:textId="25B2568F" w:rsidR="57D5DD20" w:rsidRDefault="57D5DD20" w:rsidP="00C8246E">
            <w:r w:rsidRPr="57D5DD20">
              <w:rPr>
                <w:rFonts w:ascii="Source Sans Pro Light" w:eastAsia="Source Sans Pro Light" w:hAnsi="Source Sans Pro Light" w:cs="Source Sans Pro Light"/>
                <w:color w:val="000000" w:themeColor="text1"/>
              </w:rPr>
              <w:t>73.7%</w:t>
            </w:r>
          </w:p>
        </w:tc>
        <w:tc>
          <w:tcPr>
            <w:tcW w:w="1018" w:type="dxa"/>
            <w:tcBorders>
              <w:top w:val="nil"/>
              <w:left w:val="nil"/>
              <w:bottom w:val="nil"/>
              <w:right w:val="nil"/>
            </w:tcBorders>
            <w:shd w:val="clear" w:color="auto" w:fill="F2F2F2" w:themeFill="background1" w:themeFillShade="F2"/>
            <w:vAlign w:val="center"/>
          </w:tcPr>
          <w:p w14:paraId="47574439" w14:textId="0FF1046A" w:rsidR="57D5DD20" w:rsidRDefault="57D5DD20" w:rsidP="00C8246E">
            <w:r w:rsidRPr="57D5DD20">
              <w:rPr>
                <w:rFonts w:ascii="Source Sans Pro Light" w:eastAsia="Source Sans Pro Light" w:hAnsi="Source Sans Pro Light" w:cs="Source Sans Pro Light"/>
                <w:color w:val="000000" w:themeColor="text1"/>
              </w:rPr>
              <w:t>27.2%</w:t>
            </w:r>
          </w:p>
        </w:tc>
        <w:tc>
          <w:tcPr>
            <w:tcW w:w="1033" w:type="dxa"/>
            <w:tcBorders>
              <w:top w:val="nil"/>
              <w:left w:val="nil"/>
              <w:bottom w:val="nil"/>
              <w:right w:val="nil"/>
            </w:tcBorders>
            <w:shd w:val="clear" w:color="auto" w:fill="F2F2F2" w:themeFill="background1" w:themeFillShade="F2"/>
            <w:vAlign w:val="center"/>
          </w:tcPr>
          <w:p w14:paraId="48B2CC81" w14:textId="158C9B19" w:rsidR="57D5DD20" w:rsidRDefault="57D5DD20" w:rsidP="00C8246E">
            <w:r w:rsidRPr="57D5DD20">
              <w:rPr>
                <w:rFonts w:ascii="Source Sans Pro Light" w:eastAsia="Source Sans Pro Light" w:hAnsi="Source Sans Pro Light" w:cs="Source Sans Pro Light"/>
                <w:color w:val="000000" w:themeColor="text1"/>
              </w:rPr>
              <w:t>4.4%</w:t>
            </w:r>
          </w:p>
        </w:tc>
      </w:tr>
    </w:tbl>
    <w:p w14:paraId="29734D99" w14:textId="444302B3" w:rsidR="229B564F" w:rsidRDefault="229B564F">
      <w:r w:rsidRPr="57D5DD20">
        <w:rPr>
          <w:rFonts w:ascii="Source Sans Pro Light" w:eastAsia="Source Sans Pro Light" w:hAnsi="Source Sans Pro Light" w:cs="Source Sans Pro Light"/>
        </w:rPr>
        <w:lastRenderedPageBreak/>
        <w:t xml:space="preserve"> </w:t>
      </w:r>
    </w:p>
    <w:p w14:paraId="3F671411" w14:textId="2B506CFD" w:rsidR="229B564F" w:rsidRDefault="229B564F" w:rsidP="00C8246E">
      <w:pPr>
        <w:spacing w:line="360" w:lineRule="auto"/>
      </w:pPr>
      <w:r w:rsidRPr="57D5DD20">
        <w:rPr>
          <w:rFonts w:ascii="Source Sans Pro SemiBold" w:eastAsia="Source Sans Pro SemiBold" w:hAnsi="Source Sans Pro SemiBold" w:cs="Source Sans Pro SemiBold"/>
          <w:b/>
          <w:bCs/>
          <w:color w:val="146568"/>
          <w:sz w:val="36"/>
          <w:szCs w:val="36"/>
        </w:rPr>
        <w:t>Results</w:t>
      </w:r>
    </w:p>
    <w:p w14:paraId="2F46F22B" w14:textId="12B5F88B" w:rsidR="229B564F" w:rsidRDefault="229B564F" w:rsidP="00C8246E">
      <w:pPr>
        <w:spacing w:line="360" w:lineRule="auto"/>
      </w:pPr>
      <w:r w:rsidRPr="00AF6923">
        <w:rPr>
          <w:rFonts w:ascii="Source Sans Pro SemiBold" w:eastAsia="Source Sans Pro SemiBold" w:hAnsi="Source Sans Pro SemiBold" w:cs="Source Sans Pro SemiBold"/>
          <w:b/>
          <w:bCs/>
          <w:color w:val="146568"/>
          <w:sz w:val="28"/>
          <w:szCs w:val="28"/>
        </w:rPr>
        <w:t>Fish</w:t>
      </w:r>
    </w:p>
    <w:p w14:paraId="0C88AF71" w14:textId="556A4522" w:rsidR="229B564F" w:rsidRDefault="229B564F" w:rsidP="00C8246E">
      <w:pPr>
        <w:spacing w:after="160" w:line="360" w:lineRule="auto"/>
      </w:pPr>
      <w:r w:rsidRPr="57D5DD20">
        <w:rPr>
          <w:rFonts w:ascii="Source Sans Pro Light" w:eastAsia="Source Sans Pro Light" w:hAnsi="Source Sans Pro Light" w:cs="Source Sans Pro Light"/>
        </w:rPr>
        <w:t xml:space="preserve">In total, 38 fish taxa were detected across the </w:t>
      </w:r>
      <w:r w:rsidR="00CE2E37">
        <w:rPr>
          <w:rFonts w:ascii="Source Sans Pro Light" w:eastAsia="Source Sans Pro Light" w:hAnsi="Source Sans Pro Light" w:cs="Source Sans Pro Light"/>
        </w:rPr>
        <w:t>nine</w:t>
      </w:r>
      <w:r w:rsidR="00CE2E37"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water samples collected from Loch Goil (Fig. </w:t>
      </w:r>
      <w:r w:rsidR="006F152D">
        <w:rPr>
          <w:rFonts w:ascii="Source Sans Pro Light" w:eastAsia="Source Sans Pro Light" w:hAnsi="Source Sans Pro Light" w:cs="Source Sans Pro Light"/>
        </w:rPr>
        <w:t>8</w:t>
      </w:r>
      <w:r w:rsidR="00C70EF2">
        <w:rPr>
          <w:rFonts w:ascii="Source Sans Pro Light" w:eastAsia="Source Sans Pro Light" w:hAnsi="Source Sans Pro Light" w:cs="Source Sans Pro Light"/>
        </w:rPr>
        <w:t>)</w:t>
      </w:r>
      <w:r w:rsidRPr="57D5DD20">
        <w:rPr>
          <w:rFonts w:ascii="Source Sans Pro Light" w:eastAsia="Source Sans Pro Light" w:hAnsi="Source Sans Pro Light" w:cs="Source Sans Pro Light"/>
        </w:rPr>
        <w:t xml:space="preserve">. </w:t>
      </w:r>
      <w:r w:rsidR="383C5757" w:rsidRPr="3100E8F5">
        <w:rPr>
          <w:rFonts w:ascii="Source Sans Pro Light" w:eastAsia="Source Sans Pro Light" w:hAnsi="Source Sans Pro Light" w:cs="Source Sans Pro Light"/>
        </w:rPr>
        <w:t>Five species were unassigned taxa and removed from downstream analyses.</w:t>
      </w:r>
      <w:r w:rsidR="383C5757" w:rsidRPr="3100E8F5">
        <w:rPr>
          <w:rFonts w:ascii="Source Sans Pro Light" w:eastAsia="Source Sans Pro Light" w:hAnsi="Source Sans Pro Light" w:cs="Source Sans Pro Light"/>
          <w:color w:val="0078D4"/>
        </w:rPr>
        <w:t xml:space="preserve"> </w:t>
      </w:r>
      <w:r w:rsidRPr="57D5DD20">
        <w:rPr>
          <w:rFonts w:ascii="Source Sans Pro Light" w:eastAsia="Source Sans Pro Light" w:hAnsi="Source Sans Pro Light" w:cs="Source Sans Pro Light"/>
        </w:rPr>
        <w:t>Six mammal species (</w:t>
      </w:r>
      <w:r w:rsidRPr="57D5DD20">
        <w:rPr>
          <w:rFonts w:ascii="Source Sans Pro Light" w:eastAsia="Source Sans Pro Light" w:hAnsi="Source Sans Pro Light" w:cs="Source Sans Pro Light"/>
          <w:i/>
          <w:iCs/>
        </w:rPr>
        <w:t xml:space="preserve">Felis catus, Sus scrofa, Canis lupus, Bos taurus, Ovis </w:t>
      </w:r>
      <w:proofErr w:type="spellStart"/>
      <w:r w:rsidRPr="57D5DD20">
        <w:rPr>
          <w:rFonts w:ascii="Source Sans Pro Light" w:eastAsia="Source Sans Pro Light" w:hAnsi="Source Sans Pro Light" w:cs="Source Sans Pro Light"/>
          <w:i/>
          <w:iCs/>
        </w:rPr>
        <w:t>aries</w:t>
      </w:r>
      <w:proofErr w:type="spellEnd"/>
      <w:r w:rsidRPr="57D5DD20">
        <w:rPr>
          <w:rFonts w:ascii="Source Sans Pro Light" w:eastAsia="Source Sans Pro Light" w:hAnsi="Source Sans Pro Light" w:cs="Source Sans Pro Light"/>
        </w:rPr>
        <w:t>) were identified as contaminants, two of which (</w:t>
      </w:r>
      <w:r w:rsidRPr="57D5DD20">
        <w:rPr>
          <w:rFonts w:ascii="Source Sans Pro Light" w:eastAsia="Source Sans Pro Light" w:hAnsi="Source Sans Pro Light" w:cs="Source Sans Pro Light"/>
          <w:i/>
          <w:iCs/>
        </w:rPr>
        <w:t>Felis catus</w:t>
      </w:r>
      <w:r w:rsidRPr="57D5DD20">
        <w:rPr>
          <w:rFonts w:ascii="Source Sans Pro Light" w:eastAsia="Source Sans Pro Light" w:hAnsi="Source Sans Pro Light" w:cs="Source Sans Pro Light"/>
        </w:rPr>
        <w:t xml:space="preserve"> and</w:t>
      </w:r>
      <w:r w:rsidRPr="57D5DD20">
        <w:rPr>
          <w:rFonts w:ascii="Source Sans Pro Light" w:eastAsia="Source Sans Pro Light" w:hAnsi="Source Sans Pro Light" w:cs="Source Sans Pro Light"/>
          <w:i/>
          <w:iCs/>
        </w:rPr>
        <w:t xml:space="preserve"> Sus scrofa)</w:t>
      </w:r>
      <w:r w:rsidRPr="57D5DD20">
        <w:rPr>
          <w:rFonts w:ascii="Source Sans Pro Light" w:eastAsia="Source Sans Pro Light" w:hAnsi="Source Sans Pro Light" w:cs="Source Sans Pro Light"/>
        </w:rPr>
        <w:t xml:space="preserve"> were only detected in the field control blank sample and removed from downstream analyses. </w:t>
      </w:r>
    </w:p>
    <w:p w14:paraId="531FEACA" w14:textId="48AF4F7E" w:rsidR="229B564F" w:rsidRDefault="229B564F" w:rsidP="00C8246E">
      <w:pPr>
        <w:spacing w:after="160" w:line="360" w:lineRule="auto"/>
      </w:pPr>
      <w:r w:rsidRPr="57D5DD20">
        <w:rPr>
          <w:rFonts w:ascii="Source Sans Pro Light" w:eastAsia="Source Sans Pro Light" w:hAnsi="Source Sans Pro Light" w:cs="Source Sans Pro Light"/>
        </w:rPr>
        <w:t>The most common taxa were European sprat (</w:t>
      </w:r>
      <w:r w:rsidRPr="57D5DD20">
        <w:rPr>
          <w:rFonts w:ascii="Source Sans Pro Light" w:eastAsia="Source Sans Pro Light" w:hAnsi="Source Sans Pro Light" w:cs="Source Sans Pro Light"/>
          <w:i/>
          <w:iCs/>
        </w:rPr>
        <w:t>Sprattus sprattus</w:t>
      </w:r>
      <w:r w:rsidRPr="57D5DD20">
        <w:rPr>
          <w:rFonts w:ascii="Source Sans Pro Light" w:eastAsia="Source Sans Pro Light" w:hAnsi="Source Sans Pro Light" w:cs="Source Sans Pro Light"/>
        </w:rPr>
        <w:t>), Atlantic cod (</w:t>
      </w:r>
      <w:r w:rsidRPr="57D5DD20">
        <w:rPr>
          <w:rFonts w:ascii="Source Sans Pro Light" w:eastAsia="Source Sans Pro Light" w:hAnsi="Source Sans Pro Light" w:cs="Source Sans Pro Light"/>
          <w:i/>
          <w:iCs/>
        </w:rPr>
        <w:t xml:space="preserve">Gadus </w:t>
      </w:r>
      <w:proofErr w:type="spellStart"/>
      <w:r w:rsidRPr="57D5DD20">
        <w:rPr>
          <w:rFonts w:ascii="Source Sans Pro Light" w:eastAsia="Source Sans Pro Light" w:hAnsi="Source Sans Pro Light" w:cs="Source Sans Pro Light"/>
          <w:i/>
          <w:iCs/>
        </w:rPr>
        <w:t>morhua</w:t>
      </w:r>
      <w:proofErr w:type="spellEnd"/>
      <w:r w:rsidRPr="57D5DD20">
        <w:rPr>
          <w:rFonts w:ascii="Source Sans Pro Light" w:eastAsia="Source Sans Pro Light" w:hAnsi="Source Sans Pro Light" w:cs="Source Sans Pro Light"/>
        </w:rPr>
        <w:t>), and Atlantic mackerel (</w:t>
      </w:r>
      <w:proofErr w:type="spellStart"/>
      <w:r w:rsidRPr="57D5DD20">
        <w:rPr>
          <w:rFonts w:ascii="Source Sans Pro Light" w:eastAsia="Source Sans Pro Light" w:hAnsi="Source Sans Pro Light" w:cs="Source Sans Pro Light"/>
          <w:i/>
          <w:iCs/>
        </w:rPr>
        <w:t>Scomber</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scombrus</w:t>
      </w:r>
      <w:proofErr w:type="spellEnd"/>
      <w:r w:rsidRPr="57D5DD20">
        <w:rPr>
          <w:rFonts w:ascii="Source Sans Pro Light" w:eastAsia="Source Sans Pro Light" w:hAnsi="Source Sans Pro Light" w:cs="Source Sans Pro Light"/>
        </w:rPr>
        <w:t xml:space="preserve">), which were detected in all samples. Fifteen </w:t>
      </w:r>
      <w:r w:rsidR="00F0271F" w:rsidRPr="57D5DD20">
        <w:rPr>
          <w:rFonts w:ascii="Source Sans Pro Light" w:eastAsia="Source Sans Pro Light" w:hAnsi="Source Sans Pro Light" w:cs="Source Sans Pro Light"/>
        </w:rPr>
        <w:t xml:space="preserve">taxa were </w:t>
      </w:r>
      <w:r w:rsidR="00F0271F">
        <w:rPr>
          <w:rFonts w:ascii="Source Sans Pro Light" w:eastAsia="Source Sans Pro Light" w:hAnsi="Source Sans Pro Light" w:cs="Source Sans Pro Light"/>
        </w:rPr>
        <w:t>identified in fewer than two samples</w:t>
      </w:r>
      <w:r w:rsidRPr="57D5DD20">
        <w:rPr>
          <w:rFonts w:ascii="Source Sans Pro Light" w:eastAsia="Source Sans Pro Light" w:hAnsi="Source Sans Pro Light" w:cs="Source Sans Pro Light"/>
        </w:rPr>
        <w:t>, including the European eel (</w:t>
      </w:r>
      <w:r w:rsidRPr="57D5DD20">
        <w:rPr>
          <w:rFonts w:ascii="Source Sans Pro Light" w:eastAsia="Source Sans Pro Light" w:hAnsi="Source Sans Pro Light" w:cs="Source Sans Pro Light"/>
          <w:i/>
          <w:iCs/>
        </w:rPr>
        <w:t xml:space="preserve">Anguilla </w:t>
      </w:r>
      <w:proofErr w:type="spellStart"/>
      <w:r w:rsidRPr="57D5DD20">
        <w:rPr>
          <w:rFonts w:ascii="Source Sans Pro Light" w:eastAsia="Source Sans Pro Light" w:hAnsi="Source Sans Pro Light" w:cs="Source Sans Pro Light"/>
          <w:i/>
          <w:iCs/>
        </w:rPr>
        <w:t>anguilla</w:t>
      </w:r>
      <w:proofErr w:type="spellEnd"/>
      <w:r w:rsidRPr="57D5DD20">
        <w:rPr>
          <w:rFonts w:ascii="Source Sans Pro Light" w:eastAsia="Source Sans Pro Light" w:hAnsi="Source Sans Pro Light" w:cs="Source Sans Pro Light"/>
        </w:rPr>
        <w:t>) and a lamprey species (</w:t>
      </w:r>
      <w:proofErr w:type="spellStart"/>
      <w:r w:rsidRPr="57D5DD20">
        <w:rPr>
          <w:rFonts w:ascii="Source Sans Pro Light" w:eastAsia="Source Sans Pro Light" w:hAnsi="Source Sans Pro Light" w:cs="Source Sans Pro Light"/>
          <w:i/>
          <w:iCs/>
        </w:rPr>
        <w:t>Lampetra</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 xml:space="preserve">sp.) (Figure </w:t>
      </w:r>
      <w:r w:rsidR="68222B83" w:rsidRPr="0FA74821">
        <w:rPr>
          <w:rFonts w:ascii="Source Sans Pro Light" w:eastAsia="Source Sans Pro Light" w:hAnsi="Source Sans Pro Light" w:cs="Source Sans Pro Light"/>
        </w:rPr>
        <w:t>8</w:t>
      </w:r>
      <w:r w:rsidRPr="57D5DD20">
        <w:rPr>
          <w:rFonts w:ascii="Source Sans Pro Light" w:eastAsia="Source Sans Pro Light" w:hAnsi="Source Sans Pro Light" w:cs="Source Sans Pro Light"/>
        </w:rPr>
        <w:t>). Ten PMF teleost taxa were detected; European eel (</w:t>
      </w:r>
      <w:r w:rsidRPr="57D5DD20">
        <w:rPr>
          <w:rFonts w:ascii="Source Sans Pro Light" w:eastAsia="Source Sans Pro Light" w:hAnsi="Source Sans Pro Light" w:cs="Source Sans Pro Light"/>
          <w:i/>
          <w:iCs/>
        </w:rPr>
        <w:t xml:space="preserve">Anguilla </w:t>
      </w:r>
      <w:proofErr w:type="spellStart"/>
      <w:r w:rsidRPr="57D5DD20">
        <w:rPr>
          <w:rFonts w:ascii="Source Sans Pro Light" w:eastAsia="Source Sans Pro Light" w:hAnsi="Source Sans Pro Light" w:cs="Source Sans Pro Light"/>
          <w:i/>
          <w:iCs/>
        </w:rPr>
        <w:t>anguilla</w:t>
      </w:r>
      <w:proofErr w:type="spellEnd"/>
      <w:r w:rsidRPr="57D5DD20">
        <w:rPr>
          <w:rFonts w:ascii="Source Sans Pro Light" w:eastAsia="Source Sans Pro Light" w:hAnsi="Source Sans Pro Light" w:cs="Source Sans Pro Light"/>
        </w:rPr>
        <w:t>), Atlantic herring (</w:t>
      </w:r>
      <w:r w:rsidRPr="57D5DD20">
        <w:rPr>
          <w:rFonts w:ascii="Source Sans Pro Light" w:eastAsia="Source Sans Pro Light" w:hAnsi="Source Sans Pro Light" w:cs="Source Sans Pro Light"/>
          <w:i/>
          <w:iCs/>
        </w:rPr>
        <w:t xml:space="preserve">Clupea </w:t>
      </w:r>
      <w:proofErr w:type="spellStart"/>
      <w:r w:rsidRPr="57D5DD20">
        <w:rPr>
          <w:rFonts w:ascii="Source Sans Pro Light" w:eastAsia="Source Sans Pro Light" w:hAnsi="Source Sans Pro Light" w:cs="Source Sans Pro Light"/>
          <w:i/>
          <w:iCs/>
        </w:rPr>
        <w:t>harengus</w:t>
      </w:r>
      <w:proofErr w:type="spellEnd"/>
      <w:r w:rsidRPr="57D5DD20">
        <w:rPr>
          <w:rFonts w:ascii="Source Sans Pro Light" w:eastAsia="Source Sans Pro Light" w:hAnsi="Source Sans Pro Light" w:cs="Source Sans Pro Light"/>
        </w:rPr>
        <w:t>), Atlantic cod (</w:t>
      </w:r>
      <w:r w:rsidRPr="57D5DD20">
        <w:rPr>
          <w:rFonts w:ascii="Source Sans Pro Light" w:eastAsia="Source Sans Pro Light" w:hAnsi="Source Sans Pro Light" w:cs="Source Sans Pro Light"/>
          <w:i/>
          <w:iCs/>
        </w:rPr>
        <w:t xml:space="preserve">Gadus </w:t>
      </w:r>
      <w:proofErr w:type="spellStart"/>
      <w:r w:rsidRPr="57D5DD20">
        <w:rPr>
          <w:rFonts w:ascii="Source Sans Pro Light" w:eastAsia="Source Sans Pro Light" w:hAnsi="Source Sans Pro Light" w:cs="Source Sans Pro Light"/>
          <w:i/>
          <w:iCs/>
        </w:rPr>
        <w:t>morhua</w:t>
      </w:r>
      <w:proofErr w:type="spellEnd"/>
      <w:r w:rsidRPr="57D5DD20">
        <w:rPr>
          <w:rFonts w:ascii="Source Sans Pro Light" w:eastAsia="Source Sans Pro Light" w:hAnsi="Source Sans Pro Light" w:cs="Source Sans Pro Light"/>
        </w:rPr>
        <w:t>), lamprey species (</w:t>
      </w:r>
      <w:proofErr w:type="spellStart"/>
      <w:r w:rsidRPr="57D5DD20">
        <w:rPr>
          <w:rFonts w:ascii="Source Sans Pro Light" w:eastAsia="Source Sans Pro Light" w:hAnsi="Source Sans Pro Light" w:cs="Source Sans Pro Light"/>
          <w:i/>
          <w:iCs/>
        </w:rPr>
        <w:t>Lampetra</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sp.), whiting (</w:t>
      </w:r>
      <w:proofErr w:type="spellStart"/>
      <w:r w:rsidRPr="57D5DD20">
        <w:rPr>
          <w:rFonts w:ascii="Source Sans Pro Light" w:eastAsia="Source Sans Pro Light" w:hAnsi="Source Sans Pro Light" w:cs="Source Sans Pro Light"/>
          <w:i/>
          <w:iCs/>
        </w:rPr>
        <w:t>Merlangius</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merlangus</w:t>
      </w:r>
      <w:r w:rsidRPr="57D5DD20">
        <w:rPr>
          <w:rFonts w:ascii="Source Sans Pro Light" w:eastAsia="Source Sans Pro Light" w:hAnsi="Source Sans Pro Light" w:cs="Source Sans Pro Light"/>
        </w:rPr>
        <w:t>), sand goby (</w:t>
      </w:r>
      <w:proofErr w:type="spellStart"/>
      <w:r w:rsidRPr="57D5DD20">
        <w:rPr>
          <w:rFonts w:ascii="Source Sans Pro Light" w:eastAsia="Source Sans Pro Light" w:hAnsi="Source Sans Pro Light" w:cs="Source Sans Pro Light"/>
          <w:i/>
          <w:iCs/>
        </w:rPr>
        <w:t>Pomatoschistus</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minutus</w:t>
      </w:r>
      <w:proofErr w:type="spellEnd"/>
      <w:r w:rsidRPr="57D5DD20">
        <w:rPr>
          <w:rFonts w:ascii="Source Sans Pro Light" w:eastAsia="Source Sans Pro Light" w:hAnsi="Source Sans Pro Light" w:cs="Source Sans Pro Light"/>
        </w:rPr>
        <w:t>), Atlantic salmon (</w:t>
      </w:r>
      <w:r w:rsidRPr="57D5DD20">
        <w:rPr>
          <w:rFonts w:ascii="Source Sans Pro Light" w:eastAsia="Source Sans Pro Light" w:hAnsi="Source Sans Pro Light" w:cs="Source Sans Pro Light"/>
          <w:i/>
          <w:iCs/>
        </w:rPr>
        <w:t xml:space="preserve">Salmo </w:t>
      </w:r>
      <w:proofErr w:type="spellStart"/>
      <w:r w:rsidRPr="57D5DD20">
        <w:rPr>
          <w:rFonts w:ascii="Source Sans Pro Light" w:eastAsia="Source Sans Pro Light" w:hAnsi="Source Sans Pro Light" w:cs="Source Sans Pro Light"/>
          <w:i/>
          <w:iCs/>
        </w:rPr>
        <w:t>salar</w:t>
      </w:r>
      <w:proofErr w:type="spellEnd"/>
      <w:r w:rsidRPr="57D5DD20">
        <w:rPr>
          <w:rFonts w:ascii="Source Sans Pro Light" w:eastAsia="Source Sans Pro Light" w:hAnsi="Source Sans Pro Light" w:cs="Source Sans Pro Light"/>
        </w:rPr>
        <w:t>), brown trout (</w:t>
      </w:r>
      <w:r w:rsidRPr="57D5DD20">
        <w:rPr>
          <w:rFonts w:ascii="Source Sans Pro Light" w:eastAsia="Source Sans Pro Light" w:hAnsi="Source Sans Pro Light" w:cs="Source Sans Pro Light"/>
          <w:i/>
          <w:iCs/>
        </w:rPr>
        <w:t>Salmo trutta</w:t>
      </w:r>
      <w:r w:rsidRPr="57D5DD20">
        <w:rPr>
          <w:rFonts w:ascii="Source Sans Pro Light" w:eastAsia="Source Sans Pro Light" w:hAnsi="Source Sans Pro Light" w:cs="Source Sans Pro Light"/>
        </w:rPr>
        <w:t>), Atlantic mackerel (</w:t>
      </w:r>
      <w:proofErr w:type="spellStart"/>
      <w:r w:rsidRPr="57D5DD20">
        <w:rPr>
          <w:rFonts w:ascii="Source Sans Pro Light" w:eastAsia="Source Sans Pro Light" w:hAnsi="Source Sans Pro Light" w:cs="Source Sans Pro Light"/>
          <w:i/>
          <w:iCs/>
        </w:rPr>
        <w:t>Scomber</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scombrus</w:t>
      </w:r>
      <w:proofErr w:type="spellEnd"/>
      <w:r w:rsidRPr="57D5DD20">
        <w:rPr>
          <w:rFonts w:ascii="Source Sans Pro Light" w:eastAsia="Source Sans Pro Light" w:hAnsi="Source Sans Pro Light" w:cs="Source Sans Pro Light"/>
        </w:rPr>
        <w:t>), and Norway pout (</w:t>
      </w:r>
      <w:proofErr w:type="spellStart"/>
      <w:r w:rsidRPr="57D5DD20">
        <w:rPr>
          <w:rFonts w:ascii="Source Sans Pro Light" w:eastAsia="Source Sans Pro Light" w:hAnsi="Source Sans Pro Light" w:cs="Source Sans Pro Light"/>
          <w:i/>
          <w:iCs/>
        </w:rPr>
        <w:t>Trisopterus</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esmarkii</w:t>
      </w:r>
      <w:proofErr w:type="spellEnd"/>
      <w:r w:rsidRPr="57D5DD20">
        <w:rPr>
          <w:rFonts w:ascii="Source Sans Pro Light" w:eastAsia="Source Sans Pro Light" w:hAnsi="Source Sans Pro Light" w:cs="Source Sans Pro Light"/>
        </w:rPr>
        <w:t>).</w:t>
      </w:r>
    </w:p>
    <w:p w14:paraId="5F04F941" w14:textId="0F6A0812" w:rsidR="229B564F" w:rsidRDefault="229B564F" w:rsidP="00C8246E">
      <w:pPr>
        <w:spacing w:after="160" w:line="360" w:lineRule="auto"/>
      </w:pPr>
      <w:r w:rsidRPr="57D5DD20">
        <w:rPr>
          <w:rFonts w:ascii="Source Sans Pro Light" w:eastAsia="Source Sans Pro Light" w:hAnsi="Source Sans Pro Light" w:cs="Source Sans Pro Light"/>
        </w:rPr>
        <w:t xml:space="preserve">Station 3 (closest to the head of Loch Goil) had one sample with fewer marine taxa (e.g., absence of </w:t>
      </w:r>
      <w:r w:rsidRPr="57D5DD20">
        <w:rPr>
          <w:rFonts w:ascii="Source Sans Pro Light" w:eastAsia="Source Sans Pro Light" w:hAnsi="Source Sans Pro Light" w:cs="Source Sans Pro Light"/>
          <w:i/>
          <w:iCs/>
        </w:rPr>
        <w:t xml:space="preserve">Clupea </w:t>
      </w:r>
      <w:proofErr w:type="spellStart"/>
      <w:r w:rsidRPr="57D5DD20">
        <w:rPr>
          <w:rFonts w:ascii="Source Sans Pro Light" w:eastAsia="Source Sans Pro Light" w:hAnsi="Source Sans Pro Light" w:cs="Source Sans Pro Light"/>
          <w:i/>
          <w:iCs/>
        </w:rPr>
        <w:t>harengus</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 xml:space="preserve">which was present in all other samples), and more freshwater taxa (e.g., was the only sample with the presence of minnow </w:t>
      </w:r>
      <w:r w:rsidRPr="57D5DD20">
        <w:rPr>
          <w:rFonts w:ascii="Source Sans Pro Light" w:eastAsia="Source Sans Pro Light" w:hAnsi="Source Sans Pro Light" w:cs="Source Sans Pro Light"/>
          <w:i/>
          <w:iCs/>
        </w:rPr>
        <w:t xml:space="preserve">Phoxinus </w:t>
      </w:r>
      <w:proofErr w:type="spellStart"/>
      <w:r w:rsidRPr="57D5DD20">
        <w:rPr>
          <w:rFonts w:ascii="Source Sans Pro Light" w:eastAsia="Source Sans Pro Light" w:hAnsi="Source Sans Pro Light" w:cs="Source Sans Pro Light"/>
          <w:i/>
          <w:iCs/>
        </w:rPr>
        <w:t>phoxinus</w:t>
      </w:r>
      <w:proofErr w:type="spellEnd"/>
      <w:r w:rsidRPr="57D5DD20">
        <w:rPr>
          <w:rFonts w:ascii="Source Sans Pro Light" w:eastAsia="Source Sans Pro Light" w:hAnsi="Source Sans Pro Light" w:cs="Source Sans Pro Light"/>
        </w:rPr>
        <w:t>). Freshwater input is likely to have influenced this sample, which could be due to proximity to shore and a river outlet, or sampling at a shallower depth where the water was less saline.</w:t>
      </w:r>
    </w:p>
    <w:p w14:paraId="09D398E5" w14:textId="1F5F7E3F" w:rsidR="229B564F" w:rsidRDefault="229B564F" w:rsidP="00C8246E">
      <w:pPr>
        <w:spacing w:after="160" w:line="360" w:lineRule="auto"/>
      </w:pPr>
      <w:r w:rsidRPr="57D5DD20">
        <w:rPr>
          <w:rFonts w:ascii="Source Sans Pro Light" w:eastAsia="Source Sans Pro Light" w:hAnsi="Source Sans Pro Light" w:cs="Source Sans Pro Light"/>
        </w:rPr>
        <w:t>Three mammal taxa and one bird taxon were identified. Two of the mammal species, the common or harbour seal</w:t>
      </w:r>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w:t>
      </w:r>
      <w:proofErr w:type="spellStart"/>
      <w:r w:rsidRPr="57D5DD20">
        <w:rPr>
          <w:rFonts w:ascii="Source Sans Pro Light" w:eastAsia="Source Sans Pro Light" w:hAnsi="Source Sans Pro Light" w:cs="Source Sans Pro Light"/>
          <w:i/>
          <w:iCs/>
        </w:rPr>
        <w:t>Phoca</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vitulina</w:t>
      </w:r>
      <w:proofErr w:type="spellEnd"/>
      <w:r w:rsidRPr="57D5DD20">
        <w:rPr>
          <w:rFonts w:ascii="Source Sans Pro Light" w:eastAsia="Source Sans Pro Light" w:hAnsi="Source Sans Pro Light" w:cs="Source Sans Pro Light"/>
        </w:rPr>
        <w:t>) and the harbour porpoise (</w:t>
      </w:r>
      <w:r w:rsidRPr="57D5DD20">
        <w:rPr>
          <w:rFonts w:ascii="Source Sans Pro Light" w:eastAsia="Source Sans Pro Light" w:hAnsi="Source Sans Pro Light" w:cs="Source Sans Pro Light"/>
          <w:i/>
          <w:iCs/>
        </w:rPr>
        <w:t xml:space="preserve">Phocoena </w:t>
      </w:r>
      <w:proofErr w:type="spellStart"/>
      <w:r w:rsidRPr="57D5DD20">
        <w:rPr>
          <w:rFonts w:ascii="Source Sans Pro Light" w:eastAsia="Source Sans Pro Light" w:hAnsi="Source Sans Pro Light" w:cs="Source Sans Pro Light"/>
          <w:i/>
          <w:iCs/>
        </w:rPr>
        <w:t>phocoena</w:t>
      </w:r>
      <w:proofErr w:type="spellEnd"/>
      <w:r w:rsidRPr="57D5DD20">
        <w:rPr>
          <w:rFonts w:ascii="Source Sans Pro Light" w:eastAsia="Source Sans Pro Light" w:hAnsi="Source Sans Pro Light" w:cs="Source Sans Pro Light"/>
        </w:rPr>
        <w:t>), are also PMF taxa. The third mammal detected was the roe deer (</w:t>
      </w:r>
      <w:r w:rsidRPr="57D5DD20">
        <w:rPr>
          <w:rFonts w:ascii="Source Sans Pro Light" w:eastAsia="Source Sans Pro Light" w:hAnsi="Source Sans Pro Light" w:cs="Source Sans Pro Light"/>
          <w:i/>
          <w:iCs/>
        </w:rPr>
        <w:t>Capreolus capreolus</w:t>
      </w:r>
      <w:r w:rsidRPr="57D5DD20">
        <w:rPr>
          <w:rFonts w:ascii="Source Sans Pro Light" w:eastAsia="Source Sans Pro Light" w:hAnsi="Source Sans Pro Light" w:cs="Source Sans Pro Light"/>
        </w:rPr>
        <w:t>), and the bird DNA recovered was from a species of cormorant (</w:t>
      </w:r>
      <w:proofErr w:type="spellStart"/>
      <w:r w:rsidRPr="57D5DD20">
        <w:rPr>
          <w:rFonts w:ascii="Source Sans Pro Light" w:eastAsia="Source Sans Pro Light" w:hAnsi="Source Sans Pro Light" w:cs="Source Sans Pro Light"/>
        </w:rPr>
        <w:t>Phalacrocoracidae</w:t>
      </w:r>
      <w:proofErr w:type="spellEnd"/>
      <w:r w:rsidRPr="57D5DD20">
        <w:rPr>
          <w:rFonts w:ascii="Source Sans Pro Light" w:eastAsia="Source Sans Pro Light" w:hAnsi="Source Sans Pro Light" w:cs="Source Sans Pro Light"/>
        </w:rPr>
        <w:t>).</w:t>
      </w:r>
    </w:p>
    <w:p w14:paraId="51F683BB" w14:textId="5337863C" w:rsidR="229B564F" w:rsidRDefault="229B564F" w:rsidP="00C8246E">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Station 1 had the highest mean teleost fish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15.33 ± 1.53),</w:t>
      </w:r>
      <w:r w:rsidRPr="57D5DD20">
        <w:rPr>
          <w:rFonts w:ascii="Source Sans Pro Light" w:eastAsia="Source Sans Pro Light" w:hAnsi="Source Sans Pro Light" w:cs="Source Sans Pro Light"/>
          <w:strike/>
        </w:rPr>
        <w:t xml:space="preserve"> </w:t>
      </w:r>
      <w:r w:rsidRPr="57D5DD20">
        <w:rPr>
          <w:rFonts w:ascii="Source Sans Pro Light" w:eastAsia="Source Sans Pro Light" w:hAnsi="Source Sans Pro Light" w:cs="Source Sans Pro Light"/>
        </w:rPr>
        <w:t xml:space="preserve">followed by Station 2 (14.33 ± 1.15), and Station 3 (13.67 ± 0.58) (Figure </w:t>
      </w:r>
      <w:r w:rsidR="198B1B43" w:rsidRPr="0FA74821">
        <w:rPr>
          <w:rFonts w:ascii="Source Sans Pro Light" w:eastAsia="Source Sans Pro Light" w:hAnsi="Source Sans Pro Light" w:cs="Source Sans Pro Light"/>
        </w:rPr>
        <w:t>9</w:t>
      </w:r>
      <w:r w:rsidRPr="57D5DD20">
        <w:rPr>
          <w:rFonts w:ascii="Source Sans Pro Light" w:eastAsia="Source Sans Pro Light" w:hAnsi="Source Sans Pro Light" w:cs="Source Sans Pro Light"/>
        </w:rPr>
        <w:t xml:space="preserve">). There is overlap in the NMDS plot between Station 2 and Station 3, whilst Station 1 (in Loch Long) forms a separate cluster (Figure </w:t>
      </w:r>
      <w:r w:rsidR="37FF74D1" w:rsidRPr="0FA74821">
        <w:rPr>
          <w:rFonts w:ascii="Source Sans Pro Light" w:eastAsia="Source Sans Pro Light" w:hAnsi="Source Sans Pro Light" w:cs="Source Sans Pro Light"/>
        </w:rPr>
        <w:t>7</w:t>
      </w:r>
      <w:r w:rsidRPr="57D5DD20">
        <w:rPr>
          <w:rFonts w:ascii="Source Sans Pro Light" w:eastAsia="Source Sans Pro Light" w:hAnsi="Source Sans Pro Light" w:cs="Source Sans Pro Light"/>
        </w:rPr>
        <w:t>).</w:t>
      </w:r>
    </w:p>
    <w:p w14:paraId="38FBCED6" w14:textId="77777777" w:rsidR="00E97861" w:rsidRDefault="00E97861" w:rsidP="57D5DD20">
      <w:pPr>
        <w:jc w:val="both"/>
        <w:rPr>
          <w:rFonts w:ascii="Source Sans Pro Light" w:eastAsia="Source Sans Pro Light" w:hAnsi="Source Sans Pro Light" w:cs="Source Sans Pro Light"/>
        </w:rPr>
      </w:pPr>
    </w:p>
    <w:p w14:paraId="042E90AE" w14:textId="15937FE7" w:rsidR="00E97861" w:rsidRDefault="00E97861" w:rsidP="00A25421">
      <w:pPr>
        <w:jc w:val="center"/>
      </w:pPr>
      <w:r>
        <w:rPr>
          <w:strike/>
          <w:noProof/>
        </w:rPr>
        <w:drawing>
          <wp:inline distT="0" distB="0" distL="0" distR="0" wp14:anchorId="569E6BDA" wp14:editId="2F54B90D">
            <wp:extent cx="5532554" cy="2751151"/>
            <wp:effectExtent l="0" t="0" r="0" b="0"/>
            <wp:docPr id="14" name="Picture 14" descr="NMDS ordination plots based on Jaccard similarity index for vertebrate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NMDS ordination plots based on Jaccard similarity index for vertebrate community taxonomic compositions. Points are coloured by Station."/>
                    <pic:cNvPicPr>
                      <a:picLocks noChangeAspect="1" noChangeArrowheads="1"/>
                    </pic:cNvPicPr>
                  </pic:nvPicPr>
                  <pic:blipFill rotWithShape="1">
                    <a:blip r:embed="rId47">
                      <a:extLst>
                        <a:ext uri="{28A0092B-C50C-407E-A947-70E740481C1C}">
                          <a14:useLocalDpi xmlns:a14="http://schemas.microsoft.com/office/drawing/2010/main" val="0"/>
                        </a:ext>
                      </a:extLst>
                    </a:blip>
                    <a:srcRect l="7908" r="7606"/>
                    <a:stretch/>
                  </pic:blipFill>
                  <pic:spPr bwMode="auto">
                    <a:xfrm>
                      <a:off x="0" y="0"/>
                      <a:ext cx="5539803" cy="2754755"/>
                    </a:xfrm>
                    <a:prstGeom prst="rect">
                      <a:avLst/>
                    </a:prstGeom>
                    <a:noFill/>
                    <a:ln>
                      <a:noFill/>
                    </a:ln>
                    <a:extLst>
                      <a:ext uri="{53640926-AAD7-44D8-BBD7-CCE9431645EC}">
                        <a14:shadowObscured xmlns:a14="http://schemas.microsoft.com/office/drawing/2010/main"/>
                      </a:ext>
                    </a:extLst>
                  </pic:spPr>
                </pic:pic>
              </a:graphicData>
            </a:graphic>
          </wp:inline>
        </w:drawing>
      </w:r>
    </w:p>
    <w:p w14:paraId="4D5DCA73" w14:textId="55662865" w:rsidR="4AFC8D6E" w:rsidRDefault="4AFC8D6E" w:rsidP="57D5DD20">
      <w:pPr>
        <w:jc w:val="both"/>
        <w:rPr>
          <w:rFonts w:ascii="Source Sans Pro Light" w:eastAsia="Source Sans Pro Light" w:hAnsi="Source Sans Pro Light" w:cs="Source Sans Pro Light"/>
        </w:rPr>
      </w:pPr>
    </w:p>
    <w:p w14:paraId="43F6E951" w14:textId="045C388F" w:rsidR="229B564F" w:rsidRPr="00C8246E" w:rsidRDefault="229B564F" w:rsidP="00C8246E">
      <w:pPr>
        <w:spacing w:line="360" w:lineRule="auto"/>
      </w:pPr>
      <w:r w:rsidRPr="00C8246E">
        <w:rPr>
          <w:rFonts w:ascii="Source Sans Pro Light" w:eastAsia="Source Sans Pro Light" w:hAnsi="Source Sans Pro Light" w:cs="Source Sans Pro Light"/>
          <w:b/>
          <w:bCs/>
        </w:rPr>
        <w:t xml:space="preserve">Figure </w:t>
      </w:r>
      <w:r w:rsidR="00A25421" w:rsidRPr="00C8246E">
        <w:rPr>
          <w:rFonts w:ascii="Source Sans Pro Light" w:eastAsia="Source Sans Pro Light" w:hAnsi="Source Sans Pro Light" w:cs="Source Sans Pro Light"/>
          <w:b/>
          <w:bCs/>
        </w:rPr>
        <w:t>7</w:t>
      </w:r>
      <w:r w:rsidRPr="00C8246E">
        <w:rPr>
          <w:rFonts w:ascii="Source Sans Pro Light" w:eastAsia="Source Sans Pro Light" w:hAnsi="Source Sans Pro Light" w:cs="Source Sans Pro Light"/>
          <w:b/>
          <w:bCs/>
        </w:rPr>
        <w:t>:</w:t>
      </w:r>
      <w:r w:rsidRPr="00C8246E">
        <w:rPr>
          <w:rFonts w:ascii="Source Sans Pro Light" w:eastAsia="Source Sans Pro Light" w:hAnsi="Source Sans Pro Light" w:cs="Source Sans Pro Light"/>
        </w:rPr>
        <w:t xml:space="preserve"> NMDS ordination plots based on Jaccard similarity index for vertebrate community taxonomic compositions. Points are coloured by Station.</w:t>
      </w:r>
    </w:p>
    <w:p w14:paraId="5204C4FF" w14:textId="742C62CC" w:rsidR="229B564F" w:rsidRDefault="229B564F">
      <w:r w:rsidRPr="57D5DD20">
        <w:rPr>
          <w:rFonts w:ascii="Source Sans Pro Light" w:eastAsia="Source Sans Pro Light" w:hAnsi="Source Sans Pro Light" w:cs="Source Sans Pro Light"/>
        </w:rPr>
        <w:t xml:space="preserve"> </w:t>
      </w:r>
    </w:p>
    <w:p w14:paraId="755B4716" w14:textId="3633086F" w:rsidR="57D5DD20" w:rsidRDefault="57D5DD20" w:rsidP="57D5DD20">
      <w:pPr>
        <w:jc w:val="center"/>
      </w:pPr>
    </w:p>
    <w:p w14:paraId="0CD5FE39" w14:textId="0337AD67" w:rsidR="063030F4" w:rsidRPr="00C8246E" w:rsidRDefault="00244A9E" w:rsidP="00C8246E">
      <w:pPr>
        <w:jc w:val="center"/>
      </w:pPr>
      <w:r>
        <w:rPr>
          <w:noProof/>
        </w:rPr>
        <w:lastRenderedPageBreak/>
        <w:drawing>
          <wp:inline distT="0" distB="0" distL="0" distR="0" wp14:anchorId="64FF7C74" wp14:editId="6CE30004">
            <wp:extent cx="4294332" cy="7971211"/>
            <wp:effectExtent l="0" t="0" r="0" b="0"/>
            <wp:docPr id="4" name="Picture 4" descr="Bubble plot summarising vertebrate detection from water samples collected from Loch Goil with Station number (1 to 3) and Replicate (.1 t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ubble plot summarising vertebrate detection from water samples collected from Loch Goil with Station number (1 to 3) and Replicate (.1 to .3)."/>
                    <pic:cNvPicPr/>
                  </pic:nvPicPr>
                  <pic:blipFill>
                    <a:blip r:embed="rId48">
                      <a:extLst>
                        <a:ext uri="{28A0092B-C50C-407E-A947-70E740481C1C}">
                          <a14:useLocalDpi xmlns:a14="http://schemas.microsoft.com/office/drawing/2010/main" val="0"/>
                        </a:ext>
                      </a:extLst>
                    </a:blip>
                    <a:stretch>
                      <a:fillRect/>
                    </a:stretch>
                  </pic:blipFill>
                  <pic:spPr>
                    <a:xfrm>
                      <a:off x="0" y="0"/>
                      <a:ext cx="4294332" cy="7971211"/>
                    </a:xfrm>
                    <a:prstGeom prst="rect">
                      <a:avLst/>
                    </a:prstGeom>
                  </pic:spPr>
                </pic:pic>
              </a:graphicData>
            </a:graphic>
          </wp:inline>
        </w:drawing>
      </w:r>
    </w:p>
    <w:p w14:paraId="2B159A87" w14:textId="721BCC18" w:rsidR="229B564F" w:rsidRPr="00C8246E" w:rsidRDefault="229B564F" w:rsidP="00C8246E">
      <w:pPr>
        <w:spacing w:line="360" w:lineRule="auto"/>
      </w:pPr>
      <w:r w:rsidRPr="00C8246E">
        <w:rPr>
          <w:rFonts w:ascii="Source Sans Pro Light" w:eastAsia="Source Sans Pro Light" w:hAnsi="Source Sans Pro Light" w:cs="Source Sans Pro Light"/>
          <w:b/>
          <w:bCs/>
        </w:rPr>
        <w:t xml:space="preserve">Figure </w:t>
      </w:r>
      <w:r w:rsidR="00E50248" w:rsidRPr="00C8246E">
        <w:rPr>
          <w:rFonts w:ascii="Source Sans Pro Light" w:eastAsia="Source Sans Pro Light" w:hAnsi="Source Sans Pro Light" w:cs="Source Sans Pro Light"/>
          <w:b/>
          <w:bCs/>
        </w:rPr>
        <w:t>8</w:t>
      </w:r>
      <w:r w:rsidRPr="00C8246E">
        <w:rPr>
          <w:rFonts w:ascii="Source Sans Pro Light" w:eastAsia="Source Sans Pro Light" w:hAnsi="Source Sans Pro Light" w:cs="Source Sans Pro Light"/>
          <w:b/>
          <w:bCs/>
        </w:rPr>
        <w:t>:</w:t>
      </w:r>
      <w:r w:rsidRPr="00C8246E">
        <w:rPr>
          <w:rFonts w:ascii="Source Sans Pro Light" w:eastAsia="Source Sans Pro Light" w:hAnsi="Source Sans Pro Light" w:cs="Source Sans Pro Light"/>
        </w:rPr>
        <w:t xml:space="preserve"> Bubble plot summarising vertebrate detection from water samples collected from Loch Goil</w:t>
      </w:r>
      <w:r w:rsidRPr="00C8246E">
        <w:rPr>
          <w:rFonts w:ascii="Source Sans Pro Light" w:eastAsia="Source Sans Pro Light" w:hAnsi="Source Sans Pro Light" w:cs="Source Sans Pro Light"/>
          <w:b/>
          <w:bCs/>
        </w:rPr>
        <w:t xml:space="preserve"> </w:t>
      </w:r>
      <w:r w:rsidRPr="00C8246E">
        <w:rPr>
          <w:rFonts w:ascii="Source Sans Pro Light" w:eastAsia="Source Sans Pro Light" w:hAnsi="Source Sans Pro Light" w:cs="Source Sans Pro Light"/>
        </w:rPr>
        <w:t>with Station number (1 to 3) and Replicate (.1 to .3).</w:t>
      </w:r>
    </w:p>
    <w:p w14:paraId="30F085E5" w14:textId="2883F2C6" w:rsidR="229B564F" w:rsidRDefault="229B564F">
      <w:r w:rsidRPr="57D5DD20">
        <w:rPr>
          <w:rFonts w:ascii="Source Sans Pro Light" w:eastAsia="Source Sans Pro Light" w:hAnsi="Source Sans Pro Light" w:cs="Source Sans Pro Light"/>
        </w:rPr>
        <w:t xml:space="preserve"> </w:t>
      </w:r>
    </w:p>
    <w:p w14:paraId="77B34D98" w14:textId="5A44C06D" w:rsidR="229B564F" w:rsidRDefault="229B564F" w:rsidP="57D5DD20">
      <w:pPr>
        <w:jc w:val="center"/>
      </w:pPr>
      <w:r w:rsidRPr="57D5DD20">
        <w:rPr>
          <w:rFonts w:ascii="Source Sans Pro Light" w:eastAsia="Source Sans Pro Light" w:hAnsi="Source Sans Pro Light" w:cs="Source Sans Pro Light"/>
          <w:b/>
          <w:bCs/>
          <w:sz w:val="20"/>
          <w:szCs w:val="20"/>
        </w:rPr>
        <w:lastRenderedPageBreak/>
        <w:t xml:space="preserve"> </w:t>
      </w:r>
    </w:p>
    <w:p w14:paraId="6B4D5842" w14:textId="65DB38EC" w:rsidR="229B564F" w:rsidRDefault="229B564F" w:rsidP="57D5DD20">
      <w:pPr>
        <w:jc w:val="both"/>
      </w:pPr>
      <w:r w:rsidRPr="57D5DD20">
        <w:rPr>
          <w:rFonts w:ascii="Source Sans Pro Light" w:eastAsia="Source Sans Pro Light" w:hAnsi="Source Sans Pro Light" w:cs="Source Sans Pro Light"/>
          <w:sz w:val="20"/>
          <w:szCs w:val="20"/>
        </w:rPr>
        <w:t xml:space="preserve"> </w:t>
      </w:r>
    </w:p>
    <w:p w14:paraId="48330AB3" w14:textId="3AC73900" w:rsidR="229B564F" w:rsidRDefault="229B564F"/>
    <w:p w14:paraId="2A3B7BDE" w14:textId="07E29270" w:rsidR="229B564F" w:rsidRDefault="229B564F"/>
    <w:p w14:paraId="655C3C8F" w14:textId="2F71A69C" w:rsidR="229B564F" w:rsidRDefault="005F0416" w:rsidP="00643A20">
      <w:pPr>
        <w:jc w:val="center"/>
      </w:pPr>
      <w:r>
        <w:rPr>
          <w:b/>
          <w:bCs/>
          <w:noProof/>
        </w:rPr>
        <w:drawing>
          <wp:inline distT="0" distB="0" distL="0" distR="0" wp14:anchorId="372267D4" wp14:editId="5E9C30F9">
            <wp:extent cx="5731510" cy="2407920"/>
            <wp:effectExtent l="0" t="0" r="2540" b="0"/>
            <wp:docPr id="15" name="Picture 15" descr="Vertebrate taxon richness from water samples based on eDNA data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Vertebrate taxon richness from water samples based on eDNA data represented per sample (smaller bar is the mean, individual samples are shown as points), and per station (larger ba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407920"/>
                    </a:xfrm>
                    <a:prstGeom prst="rect">
                      <a:avLst/>
                    </a:prstGeom>
                    <a:noFill/>
                    <a:ln>
                      <a:noFill/>
                    </a:ln>
                  </pic:spPr>
                </pic:pic>
              </a:graphicData>
            </a:graphic>
          </wp:inline>
        </w:drawing>
      </w:r>
    </w:p>
    <w:p w14:paraId="7424B20A" w14:textId="3D50D8B9" w:rsidR="229B564F" w:rsidRPr="00645F16" w:rsidRDefault="229B564F" w:rsidP="00645F16">
      <w:pPr>
        <w:spacing w:line="360" w:lineRule="auto"/>
      </w:pPr>
      <w:r w:rsidRPr="00645F16">
        <w:rPr>
          <w:rFonts w:ascii="Source Sans Pro Light" w:eastAsia="Source Sans Pro Light" w:hAnsi="Source Sans Pro Light" w:cs="Source Sans Pro Light"/>
          <w:b/>
          <w:bCs/>
        </w:rPr>
        <w:t xml:space="preserve">Figure </w:t>
      </w:r>
      <w:r w:rsidR="00F2769A" w:rsidRPr="00645F16">
        <w:rPr>
          <w:rFonts w:ascii="Source Sans Pro Light" w:eastAsia="Source Sans Pro Light" w:hAnsi="Source Sans Pro Light" w:cs="Source Sans Pro Light"/>
          <w:b/>
          <w:bCs/>
        </w:rPr>
        <w:t>9</w:t>
      </w:r>
      <w:r w:rsidRPr="00645F16">
        <w:rPr>
          <w:rFonts w:ascii="Source Sans Pro Light" w:eastAsia="Source Sans Pro Light" w:hAnsi="Source Sans Pro Light" w:cs="Source Sans Pro Light"/>
          <w:b/>
          <w:bCs/>
        </w:rPr>
        <w:t>:</w:t>
      </w:r>
      <w:r w:rsidRPr="00645F16">
        <w:rPr>
          <w:rFonts w:ascii="Source Sans Pro Light" w:eastAsia="Source Sans Pro Light" w:hAnsi="Source Sans Pro Light" w:cs="Source Sans Pro Light"/>
        </w:rPr>
        <w:t xml:space="preserve"> Vertebrate taxon richness from water samples based on eDNA data represented per sample (smaller bar is the mean, individual samples are shown as points), and per station (larger bar).</w:t>
      </w:r>
    </w:p>
    <w:p w14:paraId="15082975" w14:textId="4473772E" w:rsidR="229B564F" w:rsidRDefault="229B564F" w:rsidP="57D5DD20">
      <w:pPr>
        <w:jc w:val="both"/>
      </w:pPr>
      <w:r w:rsidRPr="57D5DD20">
        <w:rPr>
          <w:rFonts w:ascii="Source Sans Pro Light" w:eastAsia="Source Sans Pro Light" w:hAnsi="Source Sans Pro Light" w:cs="Source Sans Pro Light"/>
        </w:rPr>
        <w:t xml:space="preserve"> </w:t>
      </w:r>
    </w:p>
    <w:p w14:paraId="65D247A2" w14:textId="6CBA118A" w:rsidR="229B564F" w:rsidRDefault="229B564F" w:rsidP="00645F16">
      <w:pPr>
        <w:spacing w:line="360" w:lineRule="auto"/>
      </w:pPr>
      <w:r w:rsidRPr="00AF6923">
        <w:rPr>
          <w:rFonts w:ascii="Source Sans Pro SemiBold" w:eastAsia="Source Sans Pro SemiBold" w:hAnsi="Source Sans Pro SemiBold" w:cs="Source Sans Pro SemiBold"/>
          <w:b/>
          <w:bCs/>
          <w:color w:val="146568"/>
          <w:sz w:val="28"/>
          <w:szCs w:val="28"/>
        </w:rPr>
        <w:t>Invertebrates</w:t>
      </w:r>
    </w:p>
    <w:p w14:paraId="7A52E3BB" w14:textId="7B7592AF" w:rsidR="00522885" w:rsidRDefault="229B564F" w:rsidP="00645F16">
      <w:pPr>
        <w:pStyle w:val="NMtext"/>
        <w:spacing w:line="360" w:lineRule="auto"/>
      </w:pPr>
      <w:r w:rsidRPr="57D5DD20">
        <w:rPr>
          <w:rFonts w:eastAsia="Source Sans Pro Light" w:cs="Source Sans Pro Light"/>
        </w:rPr>
        <w:t xml:space="preserve">It is evident that different taxa have been recovered from the water compared to the sediment samples. The NMDS (Figure </w:t>
      </w:r>
      <w:r w:rsidR="3198DE6D" w:rsidRPr="0FA74821">
        <w:rPr>
          <w:rFonts w:eastAsia="Source Sans Pro Light" w:cs="Source Sans Pro Light"/>
        </w:rPr>
        <w:t>10</w:t>
      </w:r>
      <w:r w:rsidRPr="57D5DD20">
        <w:rPr>
          <w:rFonts w:eastAsia="Source Sans Pro Light" w:cs="Source Sans Pro Light"/>
        </w:rPr>
        <w:t>) illustrates the clear contrast between the different communities identified. No PMF invertebrate species were detected in any of the water or sediment samples,</w:t>
      </w:r>
      <w:r w:rsidR="00522885">
        <w:t xml:space="preserve"> </w:t>
      </w:r>
      <w:r w:rsidR="003F6CFE">
        <w:t>h</w:t>
      </w:r>
      <w:r w:rsidR="00522885">
        <w:t xml:space="preserve">owever </w:t>
      </w:r>
      <w:r w:rsidR="003F6CFE">
        <w:t xml:space="preserve">this needs to </w:t>
      </w:r>
      <w:proofErr w:type="gramStart"/>
      <w:r w:rsidR="003F6CFE">
        <w:t>take into account</w:t>
      </w:r>
      <w:proofErr w:type="gramEnd"/>
      <w:r w:rsidR="003F6CFE">
        <w:t xml:space="preserve"> </w:t>
      </w:r>
      <w:r w:rsidR="00522885">
        <w:t xml:space="preserve">the fact that the invertebrate assay did not provide species-level resolution for most taxa. No species or genera were shared between the bulk sample, identified by morphology, and metabarcoding-identified taxa, while 44% of families were common to both methods. </w:t>
      </w:r>
    </w:p>
    <w:p w14:paraId="5A2EA675" w14:textId="5FD802CB" w:rsidR="229B564F" w:rsidRDefault="229B564F" w:rsidP="00645F16">
      <w:pPr>
        <w:spacing w:after="160" w:line="360" w:lineRule="auto"/>
      </w:pPr>
      <w:r w:rsidRPr="57D5DD20">
        <w:rPr>
          <w:rFonts w:ascii="Source Sans Pro Light" w:eastAsia="Source Sans Pro Light" w:hAnsi="Source Sans Pro Light" w:cs="Source Sans Pro Light"/>
        </w:rPr>
        <w:t xml:space="preserve">The only PMF taxa without sequences in the reference database were </w:t>
      </w:r>
      <w:proofErr w:type="spellStart"/>
      <w:r w:rsidRPr="57D5DD20">
        <w:rPr>
          <w:rFonts w:ascii="Source Sans Pro Light" w:eastAsia="Source Sans Pro Light" w:hAnsi="Source Sans Pro Light" w:cs="Source Sans Pro Light"/>
          <w:i/>
          <w:iCs/>
        </w:rPr>
        <w:t>Alcyonium</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hibernicum</w:t>
      </w:r>
      <w:proofErr w:type="spellEnd"/>
      <w:r w:rsidRPr="57D5DD20">
        <w:rPr>
          <w:rFonts w:ascii="Source Sans Pro Light" w:eastAsia="Source Sans Pro Light" w:hAnsi="Source Sans Pro Light" w:cs="Source Sans Pro Light"/>
        </w:rPr>
        <w:t xml:space="preserve"> and </w:t>
      </w:r>
      <w:proofErr w:type="spellStart"/>
      <w:r w:rsidRPr="57D5DD20">
        <w:rPr>
          <w:rFonts w:ascii="Source Sans Pro Light" w:eastAsia="Source Sans Pro Light" w:hAnsi="Source Sans Pro Light" w:cs="Source Sans Pro Light"/>
          <w:i/>
          <w:iCs/>
        </w:rPr>
        <w:t>Parazoanthus</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anguicomus</w:t>
      </w:r>
      <w:proofErr w:type="spellEnd"/>
      <w:r w:rsidRPr="57D5DD20">
        <w:rPr>
          <w:rFonts w:ascii="Source Sans Pro Light" w:eastAsia="Source Sans Pro Light" w:hAnsi="Source Sans Pro Light" w:cs="Source Sans Pro Light"/>
        </w:rPr>
        <w:t>.</w:t>
      </w:r>
    </w:p>
    <w:p w14:paraId="695398A3" w14:textId="5D45D4D5" w:rsidR="229B564F" w:rsidRDefault="229B564F" w:rsidP="57D5DD20">
      <w:pPr>
        <w:jc w:val="both"/>
      </w:pPr>
      <w:r w:rsidRPr="57D5DD20">
        <w:rPr>
          <w:rFonts w:ascii="Source Sans Pro Light" w:eastAsia="Source Sans Pro Light" w:hAnsi="Source Sans Pro Light" w:cs="Source Sans Pro Light"/>
        </w:rPr>
        <w:t xml:space="preserve"> </w:t>
      </w:r>
    </w:p>
    <w:p w14:paraId="3097775D" w14:textId="68892C8C" w:rsidR="460D68D9" w:rsidRDefault="00C03C4A" w:rsidP="57D5DD20">
      <w:pPr>
        <w:jc w:val="both"/>
      </w:pPr>
      <w:r>
        <w:rPr>
          <w:strike/>
          <w:noProof/>
        </w:rPr>
        <w:lastRenderedPageBreak/>
        <w:drawing>
          <wp:inline distT="0" distB="0" distL="0" distR="0" wp14:anchorId="5A37C0CA" wp14:editId="704E777F">
            <wp:extent cx="5731510" cy="1895475"/>
            <wp:effectExtent l="0" t="0" r="2540" b="9525"/>
            <wp:docPr id="17" name="Picture 17" descr="NMDS ordination plots based on Jaccard similarity index for water and sediment invertebrate community taxonomic compositions. Points are coloured by sample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NMDS ordination plots based on Jaccard similarity index for water and sediment invertebrate community taxonomic compositions. Points are coloured by sample typ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1895475"/>
                    </a:xfrm>
                    <a:prstGeom prst="rect">
                      <a:avLst/>
                    </a:prstGeom>
                    <a:noFill/>
                    <a:ln>
                      <a:noFill/>
                    </a:ln>
                  </pic:spPr>
                </pic:pic>
              </a:graphicData>
            </a:graphic>
          </wp:inline>
        </w:drawing>
      </w:r>
    </w:p>
    <w:p w14:paraId="35E87BBB" w14:textId="5B448ABA" w:rsidR="229B564F" w:rsidRPr="00645F16" w:rsidRDefault="229B564F" w:rsidP="00645F16">
      <w:pPr>
        <w:spacing w:line="360" w:lineRule="auto"/>
      </w:pPr>
      <w:r w:rsidRPr="00645F16">
        <w:rPr>
          <w:rFonts w:ascii="Source Sans Pro Light" w:eastAsia="Source Sans Pro Light" w:hAnsi="Source Sans Pro Light" w:cs="Source Sans Pro Light"/>
          <w:b/>
          <w:bCs/>
        </w:rPr>
        <w:t xml:space="preserve">Figure </w:t>
      </w:r>
      <w:r w:rsidR="00A318B9" w:rsidRPr="00645F16">
        <w:rPr>
          <w:rFonts w:ascii="Source Sans Pro Light" w:eastAsia="Source Sans Pro Light" w:hAnsi="Source Sans Pro Light" w:cs="Source Sans Pro Light"/>
          <w:b/>
          <w:bCs/>
        </w:rPr>
        <w:t>10</w:t>
      </w:r>
      <w:r w:rsidRPr="00645F16">
        <w:rPr>
          <w:rFonts w:ascii="Source Sans Pro Light" w:eastAsia="Source Sans Pro Light" w:hAnsi="Source Sans Pro Light" w:cs="Source Sans Pro Light"/>
          <w:b/>
          <w:bCs/>
        </w:rPr>
        <w:t>:</w:t>
      </w:r>
      <w:r w:rsidRPr="00645F16">
        <w:rPr>
          <w:rFonts w:ascii="Source Sans Pro Light" w:eastAsia="Source Sans Pro Light" w:hAnsi="Source Sans Pro Light" w:cs="Source Sans Pro Light"/>
        </w:rPr>
        <w:t xml:space="preserve"> NMDS ordination plots based on Jaccard similarity index for water and sediment invertebrate community taxonomic compositions. Points are coloured by sample type.</w:t>
      </w:r>
    </w:p>
    <w:p w14:paraId="70716D09" w14:textId="0611CEBC" w:rsidR="229B564F" w:rsidRDefault="229B564F" w:rsidP="00DA27B4">
      <w:pPr>
        <w:pStyle w:val="Heading4"/>
        <w:spacing w:line="360" w:lineRule="auto"/>
      </w:pPr>
      <w:r w:rsidRPr="57D5DD20">
        <w:rPr>
          <w:rFonts w:eastAsia="Source Sans Pro Light"/>
        </w:rPr>
        <w:t xml:space="preserve"> Water</w:t>
      </w:r>
    </w:p>
    <w:p w14:paraId="1FEE0CDB" w14:textId="55016C53" w:rsidR="229B564F" w:rsidRDefault="229B564F" w:rsidP="00DA27B4">
      <w:pPr>
        <w:spacing w:after="160" w:line="360" w:lineRule="auto"/>
      </w:pPr>
      <w:r w:rsidRPr="57D5DD20">
        <w:rPr>
          <w:rFonts w:ascii="Source Sans Pro Light" w:eastAsia="Source Sans Pro Light" w:hAnsi="Source Sans Pro Light" w:cs="Source Sans Pro Light"/>
        </w:rPr>
        <w:t xml:space="preserve">In total, 69 invertebrate taxa were detected across the </w:t>
      </w:r>
      <w:r w:rsidR="00CE2E37">
        <w:rPr>
          <w:rFonts w:ascii="Source Sans Pro Light" w:eastAsia="Source Sans Pro Light" w:hAnsi="Source Sans Pro Light" w:cs="Source Sans Pro Light"/>
        </w:rPr>
        <w:t>nine</w:t>
      </w:r>
      <w:r w:rsidR="00CE2E37"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water samples collected from Loch Goil. Six OTUs were unassigned taxa and removed from downstream analyses.</w:t>
      </w:r>
    </w:p>
    <w:p w14:paraId="76E5668C" w14:textId="0E2A5090" w:rsidR="229B564F" w:rsidRDefault="229B564F" w:rsidP="00645F16">
      <w:pPr>
        <w:spacing w:after="160" w:line="360" w:lineRule="auto"/>
      </w:pPr>
      <w:r w:rsidRPr="57D5DD20">
        <w:rPr>
          <w:rFonts w:ascii="Source Sans Pro Light" w:eastAsia="Source Sans Pro Light" w:hAnsi="Source Sans Pro Light" w:cs="Source Sans Pro Light"/>
          <w:lang w:val="it"/>
        </w:rPr>
        <w:t xml:space="preserve">26 taxa were </w:t>
      </w:r>
      <w:r w:rsidR="006E50B8">
        <w:rPr>
          <w:rFonts w:ascii="Source Sans Pro Light" w:eastAsia="Source Sans Pro Light" w:hAnsi="Source Sans Pro Light" w:cs="Source Sans Pro Light"/>
          <w:lang w:val="it"/>
        </w:rPr>
        <w:t>identifed fewer than two samples</w:t>
      </w:r>
      <w:r w:rsidRPr="57D5DD20">
        <w:rPr>
          <w:rFonts w:ascii="Source Sans Pro Light" w:eastAsia="Source Sans Pro Light" w:hAnsi="Source Sans Pro Light" w:cs="Source Sans Pro Light"/>
          <w:lang w:val="it"/>
        </w:rPr>
        <w:t xml:space="preserve">, including </w:t>
      </w:r>
      <w:r w:rsidRPr="57D5DD20">
        <w:rPr>
          <w:rFonts w:ascii="Source Sans Pro Light" w:eastAsia="Source Sans Pro Light" w:hAnsi="Source Sans Pro Light" w:cs="Source Sans Pro Light"/>
          <w:i/>
          <w:iCs/>
          <w:lang w:val="it"/>
        </w:rPr>
        <w:t>Arenicola marina</w:t>
      </w:r>
      <w:r w:rsidRPr="57D5DD20">
        <w:rPr>
          <w:rFonts w:ascii="Source Sans Pro Light" w:eastAsia="Source Sans Pro Light" w:hAnsi="Source Sans Pro Light" w:cs="Source Sans Pro Light"/>
          <w:lang w:val="it"/>
        </w:rPr>
        <w:t xml:space="preserve"> (Annelida), </w:t>
      </w:r>
      <w:r w:rsidRPr="57D5DD20">
        <w:rPr>
          <w:rFonts w:ascii="Source Sans Pro Light" w:eastAsia="Source Sans Pro Light" w:hAnsi="Source Sans Pro Light" w:cs="Source Sans Pro Light"/>
          <w:i/>
          <w:iCs/>
          <w:lang w:val="it"/>
        </w:rPr>
        <w:t>Evadne nordmanni</w:t>
      </w:r>
      <w:r w:rsidRPr="57D5DD20">
        <w:rPr>
          <w:rFonts w:ascii="Source Sans Pro Light" w:eastAsia="Source Sans Pro Light" w:hAnsi="Source Sans Pro Light" w:cs="Source Sans Pro Light"/>
          <w:lang w:val="it"/>
        </w:rPr>
        <w:t xml:space="preserve"> (Arthropoda), </w:t>
      </w:r>
      <w:r w:rsidRPr="57D5DD20">
        <w:rPr>
          <w:rFonts w:ascii="Source Sans Pro Light" w:eastAsia="Source Sans Pro Light" w:hAnsi="Source Sans Pro Light" w:cs="Source Sans Pro Light"/>
          <w:i/>
          <w:iCs/>
          <w:lang w:val="it"/>
        </w:rPr>
        <w:t xml:space="preserve">Calanus finmarchius </w:t>
      </w:r>
      <w:r w:rsidRPr="57D5DD20">
        <w:rPr>
          <w:rFonts w:ascii="Source Sans Pro Light" w:eastAsia="Source Sans Pro Light" w:hAnsi="Source Sans Pro Light" w:cs="Source Sans Pro Light"/>
          <w:lang w:val="it"/>
        </w:rPr>
        <w:t xml:space="preserve">(Arthropoda) and </w:t>
      </w:r>
      <w:r w:rsidRPr="57D5DD20">
        <w:rPr>
          <w:rFonts w:ascii="Source Sans Pro Light" w:eastAsia="Source Sans Pro Light" w:hAnsi="Source Sans Pro Light" w:cs="Source Sans Pro Light"/>
          <w:i/>
          <w:iCs/>
          <w:lang w:val="it"/>
        </w:rPr>
        <w:t xml:space="preserve">Austrominius modestus </w:t>
      </w:r>
      <w:r w:rsidRPr="57D5DD20">
        <w:rPr>
          <w:rFonts w:ascii="Source Sans Pro Light" w:eastAsia="Source Sans Pro Light" w:hAnsi="Source Sans Pro Light" w:cs="Source Sans Pro Light"/>
          <w:lang w:val="it"/>
        </w:rPr>
        <w:t xml:space="preserve">(Arthropoda). </w:t>
      </w:r>
    </w:p>
    <w:p w14:paraId="664E69E4" w14:textId="79BFB35C" w:rsidR="57D5DD20" w:rsidRDefault="229B564F" w:rsidP="00645F16">
      <w:pPr>
        <w:spacing w:after="160" w:line="360" w:lineRule="auto"/>
      </w:pPr>
      <w:r w:rsidRPr="57D5DD20">
        <w:rPr>
          <w:rFonts w:ascii="Source Sans Pro Light" w:eastAsia="Source Sans Pro Light" w:hAnsi="Source Sans Pro Light" w:cs="Source Sans Pro Light"/>
        </w:rPr>
        <w:t xml:space="preserve">Station 1 had the highest mean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31 ± 3.61), followed by Station 3 (21.67 ± 2.65)</w:t>
      </w:r>
      <w:r w:rsidR="008735BC" w:rsidRPr="008735BC">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and Station 2 (23 ± 3.21) (Figure </w:t>
      </w:r>
      <w:r w:rsidR="6AD86120" w:rsidRPr="0FA74821">
        <w:rPr>
          <w:rFonts w:ascii="Source Sans Pro Light" w:eastAsia="Source Sans Pro Light" w:hAnsi="Source Sans Pro Light" w:cs="Source Sans Pro Light"/>
        </w:rPr>
        <w:t>11</w:t>
      </w:r>
      <w:r w:rsidRPr="57D5DD20">
        <w:rPr>
          <w:rFonts w:ascii="Source Sans Pro Light" w:eastAsia="Source Sans Pro Light" w:hAnsi="Source Sans Pro Light" w:cs="Source Sans Pro Light"/>
        </w:rPr>
        <w:t xml:space="preserve">). There is overlap in the NMDS plot between Station 2 and Station 3 (both in Loch Goil), whilst Station 1 (in Loch Long) forms a separate cluster (Figure </w:t>
      </w:r>
      <w:r w:rsidR="329A1253" w:rsidRPr="0FA74821">
        <w:rPr>
          <w:rFonts w:ascii="Source Sans Pro Light" w:eastAsia="Source Sans Pro Light" w:hAnsi="Source Sans Pro Light" w:cs="Source Sans Pro Light"/>
        </w:rPr>
        <w:t>12</w:t>
      </w:r>
      <w:r w:rsidRPr="57D5DD20">
        <w:rPr>
          <w:rFonts w:ascii="Source Sans Pro Light" w:eastAsia="Source Sans Pro Light" w:hAnsi="Source Sans Pro Light" w:cs="Source Sans Pro Light"/>
        </w:rPr>
        <w:t xml:space="preserve">), as was also the case for fish eDNA (Figure </w:t>
      </w:r>
      <w:r w:rsidR="4937D8ED" w:rsidRPr="0FA74821">
        <w:rPr>
          <w:rFonts w:ascii="Source Sans Pro Light" w:eastAsia="Source Sans Pro Light" w:hAnsi="Source Sans Pro Light" w:cs="Source Sans Pro Light"/>
        </w:rPr>
        <w:t>7</w:t>
      </w:r>
      <w:r w:rsidRPr="57D5DD20">
        <w:rPr>
          <w:rFonts w:ascii="Source Sans Pro Light" w:eastAsia="Source Sans Pro Light" w:hAnsi="Source Sans Pro Light" w:cs="Source Sans Pro Light"/>
        </w:rPr>
        <w:t>).</w:t>
      </w:r>
    </w:p>
    <w:p w14:paraId="39C548AD" w14:textId="6A81B265" w:rsidR="0F67A8AA" w:rsidRDefault="00572B6A" w:rsidP="57D5DD20">
      <w:pPr>
        <w:jc w:val="both"/>
      </w:pPr>
      <w:r>
        <w:rPr>
          <w:b/>
          <w:bCs/>
          <w:noProof/>
        </w:rPr>
        <w:drawing>
          <wp:inline distT="0" distB="0" distL="0" distR="0" wp14:anchorId="6E481AA5" wp14:editId="1DEAD84C">
            <wp:extent cx="5731510" cy="2407920"/>
            <wp:effectExtent l="0" t="0" r="2540" b="0"/>
            <wp:docPr id="22" name="Picture 22" descr="Invertebrate taxon richness from water samples based on eDNA data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nvertebrate taxon richness from water samples based on eDNA data represented per sample (smaller bar is the mean, individual samples are shown as points), and per station (larger bar)."/>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2407920"/>
                    </a:xfrm>
                    <a:prstGeom prst="rect">
                      <a:avLst/>
                    </a:prstGeom>
                    <a:noFill/>
                    <a:ln>
                      <a:noFill/>
                    </a:ln>
                  </pic:spPr>
                </pic:pic>
              </a:graphicData>
            </a:graphic>
          </wp:inline>
        </w:drawing>
      </w:r>
    </w:p>
    <w:p w14:paraId="156DAD98" w14:textId="4C656DB3" w:rsidR="229B564F" w:rsidRPr="00645F16" w:rsidRDefault="229B564F" w:rsidP="00645F16">
      <w:pPr>
        <w:spacing w:line="360" w:lineRule="auto"/>
      </w:pPr>
      <w:r w:rsidRPr="00645F16">
        <w:rPr>
          <w:rFonts w:ascii="Source Sans Pro Light" w:eastAsia="Source Sans Pro Light" w:hAnsi="Source Sans Pro Light" w:cs="Source Sans Pro Light"/>
          <w:b/>
          <w:bCs/>
        </w:rPr>
        <w:t xml:space="preserve">Figure </w:t>
      </w:r>
      <w:r w:rsidR="00E7212A" w:rsidRPr="00645F16">
        <w:rPr>
          <w:rFonts w:ascii="Source Sans Pro Light" w:eastAsia="Source Sans Pro Light" w:hAnsi="Source Sans Pro Light" w:cs="Source Sans Pro Light"/>
          <w:b/>
          <w:bCs/>
        </w:rPr>
        <w:t>11</w:t>
      </w:r>
      <w:r w:rsidRPr="00645F16">
        <w:rPr>
          <w:rFonts w:ascii="Source Sans Pro Light" w:eastAsia="Source Sans Pro Light" w:hAnsi="Source Sans Pro Light" w:cs="Source Sans Pro Light"/>
          <w:b/>
          <w:bCs/>
        </w:rPr>
        <w:t>:</w:t>
      </w:r>
      <w:r w:rsidRPr="00645F16">
        <w:rPr>
          <w:rFonts w:ascii="Source Sans Pro Light" w:eastAsia="Source Sans Pro Light" w:hAnsi="Source Sans Pro Light" w:cs="Source Sans Pro Light"/>
        </w:rPr>
        <w:t xml:space="preserve"> Invertebrate taxon richness from water samples based on eDNA data represented per sample (smaller bar is the mean, individual samples are shown as points), and per station (larger bar).</w:t>
      </w:r>
    </w:p>
    <w:p w14:paraId="24A359FC" w14:textId="4B4EA18E" w:rsidR="229B564F" w:rsidRPr="00645F16" w:rsidRDefault="229B564F" w:rsidP="00645F16">
      <w:pPr>
        <w:spacing w:line="360" w:lineRule="auto"/>
      </w:pPr>
    </w:p>
    <w:p w14:paraId="7B681C11" w14:textId="2298B2A8" w:rsidR="229B564F" w:rsidRDefault="229B564F" w:rsidP="57D5DD20">
      <w:pPr>
        <w:jc w:val="both"/>
      </w:pPr>
    </w:p>
    <w:p w14:paraId="0C5B1048" w14:textId="6A2E4AE2" w:rsidR="000EAD97" w:rsidRDefault="00106E07" w:rsidP="57D5DD20">
      <w:pPr>
        <w:jc w:val="both"/>
      </w:pPr>
      <w:r>
        <w:rPr>
          <w:noProof/>
          <w:color w:val="FF0000"/>
        </w:rPr>
        <w:drawing>
          <wp:inline distT="0" distB="0" distL="0" distR="0" wp14:anchorId="7FB15F21" wp14:editId="7B2A188E">
            <wp:extent cx="5731510" cy="2407920"/>
            <wp:effectExtent l="0" t="0" r="2540" b="0"/>
            <wp:docPr id="12" name="Picture 12" descr="NMDS ordination plots based on Jaccard similarity index for water invertebrate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NMDS ordination plots based on Jaccard similarity index for water invertebrate community taxonomic compositions. Points are coloured by Statio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2407920"/>
                    </a:xfrm>
                    <a:prstGeom prst="rect">
                      <a:avLst/>
                    </a:prstGeom>
                    <a:noFill/>
                    <a:ln>
                      <a:noFill/>
                    </a:ln>
                  </pic:spPr>
                </pic:pic>
              </a:graphicData>
            </a:graphic>
          </wp:inline>
        </w:drawing>
      </w:r>
    </w:p>
    <w:p w14:paraId="7DC2C2BA" w14:textId="317AFE5B" w:rsidR="000C5F89" w:rsidRPr="00645F16" w:rsidRDefault="229B564F" w:rsidP="00645F16">
      <w:pPr>
        <w:spacing w:line="360" w:lineRule="auto"/>
      </w:pPr>
      <w:r w:rsidRPr="00645F16">
        <w:rPr>
          <w:rFonts w:ascii="Source Sans Pro Light" w:eastAsia="Source Sans Pro Light" w:hAnsi="Source Sans Pro Light" w:cs="Source Sans Pro Light"/>
          <w:b/>
          <w:bCs/>
        </w:rPr>
        <w:t xml:space="preserve">Figure </w:t>
      </w:r>
      <w:r w:rsidR="0097676D" w:rsidRPr="00645F16">
        <w:rPr>
          <w:rFonts w:ascii="Source Sans Pro Light" w:eastAsia="Source Sans Pro Light" w:hAnsi="Source Sans Pro Light" w:cs="Source Sans Pro Light"/>
          <w:b/>
          <w:bCs/>
        </w:rPr>
        <w:t>12</w:t>
      </w:r>
      <w:r w:rsidRPr="00645F16">
        <w:rPr>
          <w:rFonts w:ascii="Source Sans Pro Light" w:eastAsia="Source Sans Pro Light" w:hAnsi="Source Sans Pro Light" w:cs="Source Sans Pro Light"/>
          <w:b/>
          <w:bCs/>
        </w:rPr>
        <w:t>:</w:t>
      </w:r>
      <w:r w:rsidRPr="00645F16">
        <w:rPr>
          <w:rFonts w:ascii="Source Sans Pro Light" w:eastAsia="Source Sans Pro Light" w:hAnsi="Source Sans Pro Light" w:cs="Source Sans Pro Light"/>
        </w:rPr>
        <w:t xml:space="preserve"> NMDS ordination plots based on Jaccard similarity index for water invertebrate community taxonomic compositions. Points are coloured by Station.</w:t>
      </w:r>
    </w:p>
    <w:p w14:paraId="7979D2EE" w14:textId="633B874F" w:rsidR="229B564F" w:rsidRDefault="229B564F" w:rsidP="00DA27B4">
      <w:pPr>
        <w:pStyle w:val="Heading4"/>
        <w:spacing w:line="360" w:lineRule="auto"/>
        <w:jc w:val="left"/>
      </w:pPr>
      <w:r w:rsidRPr="57D5DD20">
        <w:rPr>
          <w:rFonts w:eastAsia="Source Sans Pro Light"/>
        </w:rPr>
        <w:t>Sediment</w:t>
      </w:r>
    </w:p>
    <w:p w14:paraId="6C3EFBCC" w14:textId="145CC16D" w:rsidR="229B564F" w:rsidRDefault="229B564F" w:rsidP="00DA27B4">
      <w:pPr>
        <w:spacing w:after="160" w:line="360" w:lineRule="auto"/>
      </w:pPr>
      <w:r w:rsidRPr="57D5DD20">
        <w:rPr>
          <w:rFonts w:ascii="Source Sans Pro Light" w:eastAsia="Source Sans Pro Light" w:hAnsi="Source Sans Pro Light" w:cs="Source Sans Pro Light"/>
        </w:rPr>
        <w:t xml:space="preserve">In total, 114 invertebrate taxa were detected across the </w:t>
      </w:r>
      <w:r w:rsidR="00CE2E37">
        <w:rPr>
          <w:rFonts w:ascii="Source Sans Pro Light" w:eastAsia="Source Sans Pro Light" w:hAnsi="Source Sans Pro Light" w:cs="Source Sans Pro Light"/>
        </w:rPr>
        <w:t>six</w:t>
      </w:r>
      <w:r w:rsidR="00CE2E37"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sediment samples collected from Loch Goil. Of these, 99% were identified to phylum, 90.4% to class, 92.1% to order, 73.7% to family, 27.2% to genus, and 4.4% to species level. 28 OTUs were unassigned taxa </w:t>
      </w:r>
      <w:r w:rsidR="00A96EE5">
        <w:rPr>
          <w:rFonts w:ascii="Source Sans Pro Light" w:eastAsia="Source Sans Pro Light" w:hAnsi="Source Sans Pro Light" w:cs="Source Sans Pro Light"/>
        </w:rPr>
        <w:t>(</w:t>
      </w:r>
      <w:r w:rsidR="001873A0">
        <w:rPr>
          <w:rFonts w:ascii="Source Sans Pro Light" w:eastAsia="Source Sans Pro Light" w:hAnsi="Source Sans Pro Light" w:cs="Source Sans Pro Light"/>
        </w:rPr>
        <w:t xml:space="preserve">could not be assigned to phylum level) </w:t>
      </w:r>
      <w:r w:rsidRPr="57D5DD20">
        <w:rPr>
          <w:rFonts w:ascii="Source Sans Pro Light" w:eastAsia="Source Sans Pro Light" w:hAnsi="Source Sans Pro Light" w:cs="Source Sans Pro Light"/>
        </w:rPr>
        <w:t>and were removed from downstream analyses.</w:t>
      </w:r>
    </w:p>
    <w:p w14:paraId="1B17BF46" w14:textId="64F517BD" w:rsidR="229B564F" w:rsidRDefault="229B564F" w:rsidP="00ED6C9B">
      <w:pPr>
        <w:spacing w:after="160" w:line="360" w:lineRule="auto"/>
      </w:pPr>
      <w:r w:rsidRPr="57D5DD20">
        <w:rPr>
          <w:rFonts w:ascii="Source Sans Pro Light" w:eastAsia="Source Sans Pro Light" w:hAnsi="Source Sans Pro Light" w:cs="Source Sans Pro Light"/>
        </w:rPr>
        <w:t xml:space="preserve">The taxon with the most reads was a nematode </w:t>
      </w:r>
      <w:proofErr w:type="spellStart"/>
      <w:r w:rsidRPr="57D5DD20">
        <w:rPr>
          <w:rFonts w:ascii="Source Sans Pro Light" w:eastAsia="Source Sans Pro Light" w:hAnsi="Source Sans Pro Light" w:cs="Source Sans Pro Light"/>
        </w:rPr>
        <w:t>Oncholaimidae</w:t>
      </w:r>
      <w:proofErr w:type="spellEnd"/>
      <w:r w:rsidRPr="57D5DD20">
        <w:rPr>
          <w:rFonts w:ascii="Source Sans Pro Light" w:eastAsia="Source Sans Pro Light" w:hAnsi="Source Sans Pro Light" w:cs="Source Sans Pro Light"/>
        </w:rPr>
        <w:t xml:space="preserve"> sp., although it was not detected at Station 1. 50 taxa were </w:t>
      </w:r>
      <w:r w:rsidR="004368D2">
        <w:rPr>
          <w:rFonts w:ascii="Source Sans Pro Light" w:eastAsia="Source Sans Pro Light" w:hAnsi="Source Sans Pro Light" w:cs="Source Sans Pro Light"/>
        </w:rPr>
        <w:t>identified in fewer than two samples</w:t>
      </w:r>
      <w:r w:rsidRPr="57D5DD20">
        <w:rPr>
          <w:rFonts w:ascii="Source Sans Pro Light" w:eastAsia="Source Sans Pro Light" w:hAnsi="Source Sans Pro Light" w:cs="Source Sans Pro Light"/>
        </w:rPr>
        <w:t xml:space="preserve">. </w:t>
      </w:r>
    </w:p>
    <w:p w14:paraId="31B6097A" w14:textId="75D601DB" w:rsidR="229B564F" w:rsidRDefault="229B564F" w:rsidP="00ED6C9B">
      <w:pPr>
        <w:spacing w:after="160" w:line="360" w:lineRule="auto"/>
      </w:pPr>
      <w:r w:rsidRPr="57D5DD20">
        <w:rPr>
          <w:rFonts w:ascii="Source Sans Pro Light" w:eastAsia="Source Sans Pro Light" w:hAnsi="Source Sans Pro Light" w:cs="Source Sans Pro Light"/>
        </w:rPr>
        <w:t xml:space="preserve">Station 1 had the highest mean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xml:space="preserve">: 46 ± 17.0), followed by Station 2 (37 ± 1.41), and Station 3 (34.5 ± 2.12) (Figure </w:t>
      </w:r>
      <w:r w:rsidR="2A2023FC" w:rsidRPr="0FA74821">
        <w:rPr>
          <w:rFonts w:ascii="Source Sans Pro Light" w:eastAsia="Source Sans Pro Light" w:hAnsi="Source Sans Pro Light" w:cs="Source Sans Pro Light"/>
        </w:rPr>
        <w:t>13</w:t>
      </w:r>
      <w:r w:rsidRPr="57D5DD20">
        <w:rPr>
          <w:rFonts w:ascii="Source Sans Pro Light" w:eastAsia="Source Sans Pro Light" w:hAnsi="Source Sans Pro Light" w:cs="Source Sans Pro Light"/>
        </w:rPr>
        <w:t xml:space="preserve">). Stations are well grouped by duplicates, as is shown in the NMDS (Figure </w:t>
      </w:r>
      <w:r w:rsidR="7615DEA2" w:rsidRPr="0FA74821">
        <w:rPr>
          <w:rFonts w:ascii="Source Sans Pro Light" w:eastAsia="Source Sans Pro Light" w:hAnsi="Source Sans Pro Light" w:cs="Source Sans Pro Light"/>
        </w:rPr>
        <w:t>14</w:t>
      </w:r>
      <w:r w:rsidRPr="57D5DD20">
        <w:rPr>
          <w:rFonts w:ascii="Source Sans Pro Light" w:eastAsia="Source Sans Pro Light" w:hAnsi="Source Sans Pro Light" w:cs="Source Sans Pro Light"/>
        </w:rPr>
        <w:t>), suggesting low heterogeneity between duplicates within a station.</w:t>
      </w:r>
    </w:p>
    <w:p w14:paraId="4CF02531" w14:textId="45752D44" w:rsidR="229B564F" w:rsidRDefault="229B564F" w:rsidP="57D5DD20">
      <w:pPr>
        <w:jc w:val="both"/>
      </w:pPr>
    </w:p>
    <w:p w14:paraId="72FCF36A" w14:textId="2E123881" w:rsidR="7E262110" w:rsidRDefault="00BE44BE" w:rsidP="57D5DD20">
      <w:pPr>
        <w:jc w:val="both"/>
      </w:pPr>
      <w:r>
        <w:rPr>
          <w:b/>
          <w:bCs/>
          <w:noProof/>
          <w:sz w:val="20"/>
          <w:szCs w:val="20"/>
        </w:rPr>
        <w:lastRenderedPageBreak/>
        <w:drawing>
          <wp:inline distT="0" distB="0" distL="0" distR="0" wp14:anchorId="1ECA25B4" wp14:editId="4BCE6F0A">
            <wp:extent cx="5731510" cy="1898015"/>
            <wp:effectExtent l="0" t="0" r="2540" b="6985"/>
            <wp:docPr id="21" name="Picture 21" descr="Invertebrate taxon richness from sediment samples based on eDNA data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Invertebrate taxon richness from sediment samples based on eDNA data represented per sample (smaller bar is the mean, individual samples are shown as points), and per station (larger bar)."/>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1898015"/>
                    </a:xfrm>
                    <a:prstGeom prst="rect">
                      <a:avLst/>
                    </a:prstGeom>
                  </pic:spPr>
                </pic:pic>
              </a:graphicData>
            </a:graphic>
          </wp:inline>
        </w:drawing>
      </w:r>
    </w:p>
    <w:p w14:paraId="32D1AB16" w14:textId="3EB67898" w:rsidR="229B564F" w:rsidRDefault="229B564F" w:rsidP="00ED6C9B">
      <w:pPr>
        <w:spacing w:line="360" w:lineRule="auto"/>
      </w:pPr>
      <w:r w:rsidRPr="00ED6C9B">
        <w:rPr>
          <w:rFonts w:ascii="Source Sans Pro Light" w:eastAsia="Source Sans Pro Light" w:hAnsi="Source Sans Pro Light" w:cs="Source Sans Pro Light"/>
          <w:b/>
          <w:bCs/>
        </w:rPr>
        <w:t xml:space="preserve">Figure </w:t>
      </w:r>
      <w:r w:rsidR="001501CD" w:rsidRPr="00ED6C9B">
        <w:rPr>
          <w:rFonts w:ascii="Source Sans Pro Light" w:eastAsia="Source Sans Pro Light" w:hAnsi="Source Sans Pro Light" w:cs="Source Sans Pro Light"/>
          <w:b/>
          <w:bCs/>
        </w:rPr>
        <w:t>13</w:t>
      </w:r>
      <w:r w:rsidRPr="00ED6C9B">
        <w:rPr>
          <w:rFonts w:ascii="Source Sans Pro Light" w:eastAsia="Source Sans Pro Light" w:hAnsi="Source Sans Pro Light" w:cs="Source Sans Pro Light"/>
          <w:b/>
          <w:bCs/>
        </w:rPr>
        <w:t>:</w:t>
      </w:r>
      <w:r w:rsidRPr="00ED6C9B">
        <w:rPr>
          <w:rFonts w:ascii="Source Sans Pro Light" w:eastAsia="Source Sans Pro Light" w:hAnsi="Source Sans Pro Light" w:cs="Source Sans Pro Light"/>
        </w:rPr>
        <w:t xml:space="preserve"> Invertebrate taxon richness from sediment samples based on eDNA data represented per sample (smaller bar is the mean, individual samples are shown as points), and per station (larger bar).</w:t>
      </w:r>
    </w:p>
    <w:p w14:paraId="1E43DF8F" w14:textId="70E37263" w:rsidR="229B564F" w:rsidRDefault="229B564F">
      <w:r w:rsidRPr="57D5DD20">
        <w:rPr>
          <w:rFonts w:ascii="Source Sans Pro Light" w:eastAsia="Source Sans Pro Light" w:hAnsi="Source Sans Pro Light" w:cs="Source Sans Pro Light"/>
        </w:rPr>
        <w:t xml:space="preserve"> </w:t>
      </w:r>
    </w:p>
    <w:p w14:paraId="422B3614" w14:textId="477B402C" w:rsidR="0D9266DB" w:rsidRDefault="00410563" w:rsidP="0024408B">
      <w:pPr>
        <w:jc w:val="center"/>
      </w:pPr>
      <w:r>
        <w:rPr>
          <w:noProof/>
        </w:rPr>
        <w:drawing>
          <wp:inline distT="0" distB="0" distL="0" distR="0" wp14:anchorId="6BBE534B" wp14:editId="11B40B00">
            <wp:extent cx="4758055" cy="2412782"/>
            <wp:effectExtent l="0" t="0" r="4445" b="6985"/>
            <wp:docPr id="23" name="Picture 23" descr="NMDS ordination plots based on Jaccard similarity index for sediment invertebrate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NMDS ordination plots based on Jaccard similarity index for sediment invertebrate community taxonomic compositions. Points are coloured by Station."/>
                    <pic:cNvPicPr>
                      <a:picLocks noChangeAspect="1" noChangeArrowheads="1"/>
                    </pic:cNvPicPr>
                  </pic:nvPicPr>
                  <pic:blipFill rotWithShape="1">
                    <a:blip r:embed="rId54">
                      <a:extLst>
                        <a:ext uri="{28A0092B-C50C-407E-A947-70E740481C1C}">
                          <a14:useLocalDpi xmlns:a14="http://schemas.microsoft.com/office/drawing/2010/main" val="0"/>
                        </a:ext>
                      </a:extLst>
                    </a:blip>
                    <a:srcRect l="17987" r="16796"/>
                    <a:stretch/>
                  </pic:blipFill>
                  <pic:spPr bwMode="auto">
                    <a:xfrm>
                      <a:off x="0" y="0"/>
                      <a:ext cx="4764737" cy="2416170"/>
                    </a:xfrm>
                    <a:prstGeom prst="rect">
                      <a:avLst/>
                    </a:prstGeom>
                    <a:noFill/>
                    <a:ln>
                      <a:noFill/>
                    </a:ln>
                    <a:extLst>
                      <a:ext uri="{53640926-AAD7-44D8-BBD7-CCE9431645EC}">
                        <a14:shadowObscured xmlns:a14="http://schemas.microsoft.com/office/drawing/2010/main"/>
                      </a:ext>
                    </a:extLst>
                  </pic:spPr>
                </pic:pic>
              </a:graphicData>
            </a:graphic>
          </wp:inline>
        </w:drawing>
      </w:r>
    </w:p>
    <w:p w14:paraId="4FD72299" w14:textId="17136E6A" w:rsidR="229B564F" w:rsidRPr="00ED6C9B" w:rsidRDefault="229B564F" w:rsidP="00ED6C9B">
      <w:pPr>
        <w:spacing w:line="360" w:lineRule="auto"/>
      </w:pPr>
      <w:r w:rsidRPr="00ED6C9B">
        <w:rPr>
          <w:rFonts w:ascii="Source Sans Pro Light" w:eastAsia="Source Sans Pro Light" w:hAnsi="Source Sans Pro Light" w:cs="Source Sans Pro Light"/>
          <w:b/>
          <w:bCs/>
        </w:rPr>
        <w:t xml:space="preserve">Figure </w:t>
      </w:r>
      <w:r w:rsidR="0024408B" w:rsidRPr="00ED6C9B">
        <w:rPr>
          <w:rFonts w:ascii="Source Sans Pro Light" w:eastAsia="Source Sans Pro Light" w:hAnsi="Source Sans Pro Light" w:cs="Source Sans Pro Light"/>
          <w:b/>
          <w:bCs/>
        </w:rPr>
        <w:t>14</w:t>
      </w:r>
      <w:r w:rsidRPr="00ED6C9B">
        <w:rPr>
          <w:rFonts w:ascii="Source Sans Pro Light" w:eastAsia="Source Sans Pro Light" w:hAnsi="Source Sans Pro Light" w:cs="Source Sans Pro Light"/>
          <w:b/>
          <w:bCs/>
        </w:rPr>
        <w:t>:</w:t>
      </w:r>
      <w:r w:rsidRPr="00ED6C9B">
        <w:rPr>
          <w:rFonts w:ascii="Source Sans Pro Light" w:eastAsia="Source Sans Pro Light" w:hAnsi="Source Sans Pro Light" w:cs="Source Sans Pro Light"/>
        </w:rPr>
        <w:t xml:space="preserve"> NMDS ordination plots based on Jaccard similarity index for sediment invertebrate community taxonomic compositions. Points are coloured by Station.</w:t>
      </w:r>
    </w:p>
    <w:p w14:paraId="09DC2F96" w14:textId="386F4B6E" w:rsidR="229B564F" w:rsidRPr="00ED6C9B" w:rsidRDefault="229B564F" w:rsidP="00DA27B4">
      <w:pPr>
        <w:pStyle w:val="Heading4"/>
        <w:spacing w:line="360" w:lineRule="auto"/>
        <w:jc w:val="left"/>
        <w:rPr>
          <w:rFonts w:eastAsia="Source Sans Pro Light"/>
        </w:rPr>
      </w:pPr>
      <w:r w:rsidRPr="57D5DD20">
        <w:rPr>
          <w:rFonts w:eastAsia="Source Sans Pro Light"/>
        </w:rPr>
        <w:t>Morphological Invertebrate Analysis</w:t>
      </w:r>
    </w:p>
    <w:p w14:paraId="6455FCB3" w14:textId="4F3617EF" w:rsidR="229B564F" w:rsidRDefault="229B564F" w:rsidP="00DA27B4">
      <w:pPr>
        <w:spacing w:after="160" w:line="360" w:lineRule="auto"/>
      </w:pPr>
      <w:r w:rsidRPr="57D5DD20">
        <w:rPr>
          <w:rFonts w:ascii="Source Sans Pro Light" w:eastAsia="Source Sans Pro Light" w:hAnsi="Source Sans Pro Light" w:cs="Source Sans Pro Light"/>
        </w:rPr>
        <w:t xml:space="preserve">In total, 26 invertebrate taxa were detected across the </w:t>
      </w:r>
      <w:r w:rsidR="00CE2E37">
        <w:rPr>
          <w:rFonts w:ascii="Source Sans Pro Light" w:eastAsia="Source Sans Pro Light" w:hAnsi="Source Sans Pro Light" w:cs="Source Sans Pro Light"/>
        </w:rPr>
        <w:t>six</w:t>
      </w:r>
      <w:r w:rsidR="00CE2E37"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sediment samples collected from Loch Goil. Of these, 100 % were identified to phylum, 92.3 % to class, 92.3 % to family, 80.7% to genus, and 69.2% to species level.</w:t>
      </w:r>
      <w:r w:rsidR="008735BC" w:rsidRPr="008735BC">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Although no genera were shared between the morphologically identified and </w:t>
      </w:r>
      <w:proofErr w:type="spellStart"/>
      <w:r w:rsidRPr="57D5DD20">
        <w:rPr>
          <w:rFonts w:ascii="Source Sans Pro Light" w:eastAsia="Source Sans Pro Light" w:hAnsi="Source Sans Pro Light" w:cs="Source Sans Pro Light"/>
        </w:rPr>
        <w:t>metabarcoded</w:t>
      </w:r>
      <w:proofErr w:type="spellEnd"/>
      <w:r w:rsidRPr="57D5DD20">
        <w:rPr>
          <w:rFonts w:ascii="Source Sans Pro Light" w:eastAsia="Source Sans Pro Light" w:hAnsi="Source Sans Pro Light" w:cs="Source Sans Pro Light"/>
        </w:rPr>
        <w:t xml:space="preserve"> taxa, 44% of families identified in the morphological dataset were also found in the </w:t>
      </w:r>
      <w:proofErr w:type="spellStart"/>
      <w:r w:rsidRPr="57D5DD20">
        <w:rPr>
          <w:rFonts w:ascii="Source Sans Pro Light" w:eastAsia="Source Sans Pro Light" w:hAnsi="Source Sans Pro Light" w:cs="Source Sans Pro Light"/>
        </w:rPr>
        <w:t>metabarcoded</w:t>
      </w:r>
      <w:proofErr w:type="spellEnd"/>
      <w:r w:rsidRPr="57D5DD20">
        <w:rPr>
          <w:rFonts w:ascii="Source Sans Pro Light" w:eastAsia="Source Sans Pro Light" w:hAnsi="Source Sans Pro Light" w:cs="Source Sans Pro Light"/>
        </w:rPr>
        <w:t xml:space="preserve"> dataset. </w:t>
      </w:r>
      <w:r w:rsidR="00DB2B23">
        <w:rPr>
          <w:rFonts w:ascii="Source Sans Pro Light" w:eastAsia="Source Sans Pro Light" w:hAnsi="Source Sans Pro Light" w:cs="Source Sans Pro Light"/>
        </w:rPr>
        <w:t>The primary reason for this difference is likely to be the low success rate of identifying species to genus or species level using the chosen primer set</w:t>
      </w:r>
      <w:r w:rsidR="00DE0773">
        <w:rPr>
          <w:rFonts w:ascii="Source Sans Pro Light" w:eastAsia="Source Sans Pro Light" w:hAnsi="Source Sans Pro Light" w:cs="Source Sans Pro Light"/>
        </w:rPr>
        <w:t>,</w:t>
      </w:r>
      <w:r w:rsidR="00EB0AFD">
        <w:rPr>
          <w:rFonts w:ascii="Source Sans Pro Light" w:eastAsia="Source Sans Pro Light" w:hAnsi="Source Sans Pro Light" w:cs="Source Sans Pro Light"/>
        </w:rPr>
        <w:t xml:space="preserve"> but primer bias is likely to also play a role</w:t>
      </w:r>
      <w:r w:rsidR="006C4A6B">
        <w:rPr>
          <w:rFonts w:ascii="Source Sans Pro Light" w:eastAsia="Source Sans Pro Light" w:hAnsi="Source Sans Pro Light" w:cs="Source Sans Pro Light"/>
        </w:rPr>
        <w:t xml:space="preserve"> </w:t>
      </w:r>
      <w:r w:rsidR="006C4A6B">
        <w:rPr>
          <w:rFonts w:ascii="Source Sans Pro Light" w:eastAsia="Source Sans Pro Light" w:hAnsi="Source Sans Pro Light" w:cs="Source Sans Pro Light"/>
        </w:rPr>
        <w:fldChar w:fldCharType="begin"/>
      </w:r>
      <w:r w:rsidR="006C4A6B">
        <w:rPr>
          <w:rFonts w:ascii="Source Sans Pro Light" w:eastAsia="Source Sans Pro Light" w:hAnsi="Source Sans Pro Light" w:cs="Source Sans Pro Light"/>
        </w:rPr>
        <w:instrText xml:space="preserve"> ADDIN ZOTERO_ITEM CSL_CITATION {"citationID":"D0KJHjps","properties":{"formattedCitation":"(van der Loos and Nijland, 2020)","plainCitation":"(van der Loos and Nijland, 2020)","noteIndex":0},"citationItems":[{"id":2292,"uris":["http://zotero.org/users/10679637/items/CR54UDGL"],"itemData":{"id":2292,"type":"article-journal","abstract":"With the growing anthropogenic pressure on marine ecosystems, the need for efficient monitoring of biodiversity grows stronger. DNA metabarcoding of bulk samples is increasingly being implemented in ecosystem assessments and is more cost-efficient and less time-consuming than monitoring based on morphology. However, before raw sequences are obtained from bulk samples, a profound number of methodological choices must be made. Here, we critically review the recent methods used for metabarcoding of marine bulk samples (including benthic, plankton and diet samples) and indicate how potential biases can be introduced throughout sampling, preprocessing, DNA extraction, marker and primer selection, PCR amplification and sequencing. From a total of 64 studies evaluated, our recommendations for best practices include to (a) consider DESS as a fixative instead of ethanol, (b) use the DNeasy PowerSoil kit for any samples containing traces of sediment, (c) not limit the marker selection to COI only, but preferably include multiple markers for higher taxonomic resolution, (d) avoid touchdown PCR profiles, (e) use a fixed annealing temperature for each primer pair when comparing across studies or institutes, (f) use a minimum of three PCR replicates, and (g) include both negative and positive controls. Although the implementation of DNA metabarcoding still faces several technical complexities, we foresee wide-ranging advances in the near future, including improved bioinformatics for taxonomic assignment, sequencing of longer fragments and the use of whole-genome information. Despite the bulk of biases involved in metabarcoding of bulk samples, if appropriate controls are included along the data generation process, it is clear that DNA metabarcoding provides a valuable tool in ecosystem assessments.","container-title":"Molecular Ecology","DOI":"10.1111/mec.15592","ISSN":"1365294X","issue":"March","page":"1-19","title":"Biases in bulk: DNA metabarcoding of marine communities and the methodology involved","author":[{"family":"Loos","given":"Luna M.","non-dropping-particle":"van der"},{"family":"Nijland","given":"Reindert"}],"issued":{"date-parts":[["2020"]]}}}],"schema":"https://github.com/citation-style-language/schema/raw/master/csl-citation.json"} </w:instrText>
      </w:r>
      <w:r w:rsidR="006C4A6B">
        <w:rPr>
          <w:rFonts w:ascii="Source Sans Pro Light" w:eastAsia="Source Sans Pro Light" w:hAnsi="Source Sans Pro Light" w:cs="Source Sans Pro Light"/>
        </w:rPr>
        <w:fldChar w:fldCharType="separate"/>
      </w:r>
      <w:r w:rsidR="006C4A6B">
        <w:rPr>
          <w:rFonts w:ascii="Source Sans Pro Light" w:eastAsia="Source Sans Pro Light" w:hAnsi="Source Sans Pro Light" w:cs="Source Sans Pro Light"/>
          <w:noProof/>
        </w:rPr>
        <w:t>(van der Loos and Nijland, 2020)</w:t>
      </w:r>
      <w:r w:rsidR="006C4A6B">
        <w:rPr>
          <w:rFonts w:ascii="Source Sans Pro Light" w:eastAsia="Source Sans Pro Light" w:hAnsi="Source Sans Pro Light" w:cs="Source Sans Pro Light"/>
        </w:rPr>
        <w:fldChar w:fldCharType="end"/>
      </w:r>
      <w:r w:rsidR="006C4A6B">
        <w:rPr>
          <w:rFonts w:ascii="Source Sans Pro Light" w:eastAsia="Source Sans Pro Light" w:hAnsi="Source Sans Pro Light" w:cs="Source Sans Pro Light"/>
        </w:rPr>
        <w:t>.</w:t>
      </w:r>
      <w:r w:rsidR="00EB0AFD">
        <w:rPr>
          <w:rFonts w:ascii="Source Sans Pro Light" w:eastAsia="Source Sans Pro Light" w:hAnsi="Source Sans Pro Light" w:cs="Source Sans Pro Light"/>
        </w:rPr>
        <w:t xml:space="preserve"> </w:t>
      </w:r>
    </w:p>
    <w:p w14:paraId="2772EE25" w14:textId="588C97BB" w:rsidR="229B564F" w:rsidRDefault="229B564F" w:rsidP="00492B24">
      <w:pPr>
        <w:spacing w:after="160" w:line="360" w:lineRule="auto"/>
      </w:pPr>
      <w:r w:rsidRPr="57D5DD20">
        <w:rPr>
          <w:rFonts w:ascii="Source Sans Pro Light" w:eastAsia="Source Sans Pro Light" w:hAnsi="Source Sans Pro Light" w:cs="Source Sans Pro Light"/>
        </w:rPr>
        <w:lastRenderedPageBreak/>
        <w:t xml:space="preserve">It was noted that the samples were relatively small in terms of abundance and diversity. This may be caused by: </w:t>
      </w:r>
    </w:p>
    <w:p w14:paraId="3D7FC88E" w14:textId="6A83ADBB" w:rsidR="229B564F" w:rsidRPr="00492B24" w:rsidRDefault="229B564F" w:rsidP="00492B24">
      <w:pPr>
        <w:pStyle w:val="ListParagraph"/>
        <w:numPr>
          <w:ilvl w:val="0"/>
          <w:numId w:val="70"/>
        </w:numPr>
        <w:spacing w:after="160" w:line="360" w:lineRule="auto"/>
        <w:rPr>
          <w:rFonts w:ascii="Source Sans Pro Light" w:eastAsia="Source Sans Pro Light" w:hAnsi="Source Sans Pro Light" w:cs="Source Sans Pro Light"/>
          <w:bCs/>
        </w:rPr>
      </w:pPr>
      <w:r w:rsidRPr="00492B24">
        <w:rPr>
          <w:rFonts w:ascii="Source Sans Pro Light" w:eastAsia="Source Sans Pro Light" w:hAnsi="Source Sans Pro Light" w:cs="Source Sans Pro Light"/>
          <w:bCs/>
        </w:rPr>
        <w:t xml:space="preserve">Using a min-van Veen grab rather than a regular van Veen grab </w:t>
      </w:r>
    </w:p>
    <w:p w14:paraId="12E1CA58" w14:textId="68D365A7" w:rsidR="229B564F" w:rsidRPr="00492B24" w:rsidRDefault="229B564F" w:rsidP="00492B24">
      <w:pPr>
        <w:pStyle w:val="ListParagraph"/>
        <w:numPr>
          <w:ilvl w:val="0"/>
          <w:numId w:val="69"/>
        </w:numPr>
        <w:spacing w:after="160" w:line="360" w:lineRule="auto"/>
        <w:rPr>
          <w:rFonts w:ascii="Source Sans Pro Light" w:eastAsia="Source Sans Pro Light" w:hAnsi="Source Sans Pro Light" w:cs="Source Sans Pro Light"/>
          <w:bCs/>
        </w:rPr>
      </w:pPr>
      <w:r w:rsidRPr="00492B24">
        <w:rPr>
          <w:rFonts w:ascii="Source Sans Pro Light" w:eastAsia="Source Sans Pro Light" w:hAnsi="Source Sans Pro Light" w:cs="Source Sans Pro Light"/>
          <w:bCs/>
        </w:rPr>
        <w:t>Using ethanol as a preservation buffer rather than formalin</w:t>
      </w:r>
      <w:r w:rsidR="002B17D7" w:rsidRPr="00492B24">
        <w:rPr>
          <w:rFonts w:ascii="Source Sans Pro Light" w:eastAsia="Source Sans Pro Light" w:hAnsi="Source Sans Pro Light" w:cs="Source Sans Pro Light"/>
          <w:bCs/>
        </w:rPr>
        <w:t xml:space="preserve"> (as</w:t>
      </w:r>
      <w:r w:rsidR="00145650" w:rsidRPr="00492B24">
        <w:rPr>
          <w:rFonts w:ascii="Source Sans Pro Light" w:eastAsia="Source Sans Pro Light" w:hAnsi="Source Sans Pro Light" w:cs="Source Sans Pro Light"/>
          <w:bCs/>
        </w:rPr>
        <w:t xml:space="preserve"> ethanol can reduce the diversity of taxa detected</w:t>
      </w:r>
      <w:r w:rsidR="00642E88" w:rsidRPr="00492B24">
        <w:rPr>
          <w:rFonts w:ascii="Source Sans Pro Light" w:eastAsia="Source Sans Pro Light" w:hAnsi="Source Sans Pro Light" w:cs="Source Sans Pro Light"/>
          <w:bCs/>
        </w:rPr>
        <w:t xml:space="preserve"> </w:t>
      </w:r>
      <w:r w:rsidR="00642E88" w:rsidRPr="00492B24">
        <w:rPr>
          <w:rFonts w:ascii="Source Sans Pro Light" w:eastAsia="Source Sans Pro Light" w:hAnsi="Source Sans Pro Light" w:cs="Source Sans Pro Light"/>
          <w:bCs/>
        </w:rPr>
        <w:fldChar w:fldCharType="begin"/>
      </w:r>
      <w:r w:rsidR="00B90544" w:rsidRPr="00492B24">
        <w:rPr>
          <w:rFonts w:ascii="Source Sans Pro Light" w:eastAsia="Source Sans Pro Light" w:hAnsi="Source Sans Pro Light" w:cs="Source Sans Pro Light"/>
          <w:bCs/>
        </w:rPr>
        <w:instrText xml:space="preserve"> ADDIN ZOTERO_ITEM CSL_CITATION {"citationID":"Jtl4mGSM","properties":{"formattedCitation":"(de Souza and Barros, 2017)","plainCitation":"(de Souza and Barros, 2017)","noteIndex":0},"citationItems":[{"id":6675,"uris":["http://zotero.org/groups/4440035/items/JZKSIY9G"],"itemData":{"id":6675,"type":"article-journal","abstract":"Some benthic assemblages studies have tested the effects of different preservation procedures on biomass, but their influence on quantitative patterns (number of species and abundance) is still unclear. We evaluated the influence of two sample preservation procedures on quantitative patterns in benthic ecology. Ten sampling points were systematically interspersed on two types of sediment (sandy and muddy). At each sediment type, samples from five sampling points were fixed in 10% formalin, and the other five points were preserved in 70% ethanol (without previous fixation). Three replicates were collected at each sampling point, and samples were washed in 0.5 mesh size and sorted in laboratory. A cost/benefit analysis was performed considering the washing time in laboratory and the costs of substances. A total of 1970 individuals were collected (muddy sediment: 132; sandy sediment: 1838), belonging to 121 taxa (muddy: 49; sandy: 83). Assemblages preserved in ethanol were composed of 795 individuals and 80 taxa, while those fixed with formalin had 1173 individuals and 94 taxa. Polychaeta predominated as the most abundant group for both preservation procedures. For the whole benthic community, significant differences occurred only between sediment types. Significant differences in the number of individuals of polychaetes were observed for the different preservation procedures in sandy sediment. Ethanol has the best cost/benefit ratio in both sediment types due to additional costs to attend safety requirements for formalin-fixed samples. Further studies should evaluate how quantitative patterns are affected by exposure time of preservation, anesthesia interaction, and morphological deformations (e.g. impossibility of identification).","container-title":"Helgoland Marine Research","DOI":"10.1186/s10152-017-0501-3","ISSN":"1438-387X, 1438-3888","issue":"1","journalAbbreviation":"Helgol Mar Res","language":"en","page":"21","source":"DOI.org (Crossref)","title":"Cost/benefit and the effect of sample preservation procedures on quantitative patterns in benthic ecology","volume":"71","author":[{"family":"Souza","given":"Gabriel Barros Gonçalves","non-dropping-particle":"de"},{"family":"Barros","given":"Francisco"}],"issued":{"date-parts":[["2017",12]]}}}],"schema":"https://github.com/citation-style-language/schema/raw/master/csl-citation.json"} </w:instrText>
      </w:r>
      <w:r w:rsidR="00642E88" w:rsidRPr="00492B24">
        <w:rPr>
          <w:rFonts w:ascii="Source Sans Pro Light" w:eastAsia="Source Sans Pro Light" w:hAnsi="Source Sans Pro Light" w:cs="Source Sans Pro Light"/>
          <w:bCs/>
        </w:rPr>
        <w:fldChar w:fldCharType="separate"/>
      </w:r>
      <w:r w:rsidR="00B90544" w:rsidRPr="00492B24">
        <w:rPr>
          <w:rFonts w:ascii="Source Sans Pro Light" w:eastAsia="Source Sans Pro Light" w:hAnsi="Source Sans Pro Light" w:cs="Source Sans Pro Light"/>
          <w:bCs/>
          <w:noProof/>
        </w:rPr>
        <w:t>(de Souza and Barros, 2017)</w:t>
      </w:r>
      <w:r w:rsidR="00642E88" w:rsidRPr="00492B24">
        <w:rPr>
          <w:rFonts w:ascii="Source Sans Pro Light" w:eastAsia="Source Sans Pro Light" w:hAnsi="Source Sans Pro Light" w:cs="Source Sans Pro Light"/>
          <w:bCs/>
        </w:rPr>
        <w:fldChar w:fldCharType="end"/>
      </w:r>
    </w:p>
    <w:p w14:paraId="495C7279" w14:textId="391ACE5F" w:rsidR="229B564F" w:rsidRDefault="229B564F" w:rsidP="00492B24">
      <w:pPr>
        <w:spacing w:after="160" w:line="360" w:lineRule="auto"/>
      </w:pPr>
      <w:r w:rsidRPr="57D5DD20">
        <w:rPr>
          <w:rFonts w:ascii="Source Sans Pro Light" w:eastAsia="Source Sans Pro Light" w:hAnsi="Source Sans Pro Light" w:cs="Source Sans Pro Light"/>
        </w:rPr>
        <w:t xml:space="preserve">The most abundant taxon was </w:t>
      </w:r>
      <w:proofErr w:type="spellStart"/>
      <w:r w:rsidRPr="57D5DD20">
        <w:rPr>
          <w:rFonts w:ascii="Source Sans Pro Light" w:eastAsia="Source Sans Pro Light" w:hAnsi="Source Sans Pro Light" w:cs="Source Sans Pro Light"/>
          <w:i/>
          <w:iCs/>
        </w:rPr>
        <w:t>Mediomastus</w:t>
      </w:r>
      <w:proofErr w:type="spellEnd"/>
      <w:r w:rsidRPr="57D5DD20">
        <w:rPr>
          <w:rFonts w:ascii="Source Sans Pro Light" w:eastAsia="Source Sans Pro Light" w:hAnsi="Source Sans Pro Light" w:cs="Source Sans Pro Light"/>
          <w:i/>
          <w:iCs/>
        </w:rPr>
        <w:t xml:space="preserve"> fragilis </w:t>
      </w:r>
      <w:r w:rsidRPr="57D5DD20">
        <w:rPr>
          <w:rFonts w:ascii="Source Sans Pro Light" w:eastAsia="Source Sans Pro Light" w:hAnsi="Source Sans Pro Light" w:cs="Source Sans Pro Light"/>
        </w:rPr>
        <w:t xml:space="preserve">(Annelida) with a total of 51 individuals identified in both Station 3 samples, and in one of the Station 2 samples. </w:t>
      </w:r>
    </w:p>
    <w:p w14:paraId="57C2F417" w14:textId="07F6BA99" w:rsidR="229B564F" w:rsidRDefault="229B564F" w:rsidP="00492B24">
      <w:pPr>
        <w:spacing w:after="160" w:line="360" w:lineRule="auto"/>
      </w:pPr>
      <w:r w:rsidRPr="57D5DD20">
        <w:rPr>
          <w:rFonts w:ascii="Source Sans Pro Light" w:eastAsia="Source Sans Pro Light" w:hAnsi="Source Sans Pro Light" w:cs="Source Sans Pro Light"/>
        </w:rPr>
        <w:t xml:space="preserve">Station 3 had the highest mean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xml:space="preserve">: 11.5 ± 2.12), followed by Station 1 (8.5 ± 2.12), and Station 2 (7 ± 2.83) (Figure </w:t>
      </w:r>
      <w:r w:rsidRPr="0FA74821">
        <w:rPr>
          <w:rFonts w:ascii="Source Sans Pro Light" w:eastAsia="Source Sans Pro Light" w:hAnsi="Source Sans Pro Light" w:cs="Source Sans Pro Light"/>
        </w:rPr>
        <w:t>1</w:t>
      </w:r>
      <w:r w:rsidR="6D929590" w:rsidRPr="0FA74821">
        <w:rPr>
          <w:rFonts w:ascii="Source Sans Pro Light" w:eastAsia="Source Sans Pro Light" w:hAnsi="Source Sans Pro Light" w:cs="Source Sans Pro Light"/>
        </w:rPr>
        <w:t>5</w:t>
      </w:r>
      <w:r w:rsidRPr="57D5DD20">
        <w:rPr>
          <w:rFonts w:ascii="Source Sans Pro Light" w:eastAsia="Source Sans Pro Light" w:hAnsi="Source Sans Pro Light" w:cs="Source Sans Pro Light"/>
        </w:rPr>
        <w:t>).</w:t>
      </w:r>
      <w:r w:rsidR="008735BC" w:rsidRPr="008735BC">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Whilst Stations 1 and 2 have very similar communities identified between replicates, Station 3 shows a higher variation between replicate communities (Figure </w:t>
      </w:r>
      <w:r w:rsidRPr="0FA74821">
        <w:rPr>
          <w:rFonts w:ascii="Source Sans Pro Light" w:eastAsia="Source Sans Pro Light" w:hAnsi="Source Sans Pro Light" w:cs="Source Sans Pro Light"/>
        </w:rPr>
        <w:t>1</w:t>
      </w:r>
      <w:r w:rsidR="0EE6322D" w:rsidRPr="0FA74821">
        <w:rPr>
          <w:rFonts w:ascii="Source Sans Pro Light" w:eastAsia="Source Sans Pro Light" w:hAnsi="Source Sans Pro Light" w:cs="Source Sans Pro Light"/>
        </w:rPr>
        <w:t>6</w:t>
      </w:r>
      <w:r w:rsidRPr="57D5DD20">
        <w:rPr>
          <w:rFonts w:ascii="Source Sans Pro Light" w:eastAsia="Source Sans Pro Light" w:hAnsi="Source Sans Pro Light" w:cs="Source Sans Pro Light"/>
        </w:rPr>
        <w:t xml:space="preserve">). </w:t>
      </w:r>
    </w:p>
    <w:p w14:paraId="3ACF3A36" w14:textId="7EC8EA9B" w:rsidR="229B564F" w:rsidRDefault="229B564F">
      <w:r w:rsidRPr="57D5DD20">
        <w:rPr>
          <w:rFonts w:ascii="Source Sans Pro Light" w:eastAsia="Source Sans Pro Light" w:hAnsi="Source Sans Pro Light" w:cs="Source Sans Pro Light"/>
        </w:rPr>
        <w:t xml:space="preserve"> </w:t>
      </w:r>
    </w:p>
    <w:p w14:paraId="556487DE" w14:textId="012102D4" w:rsidR="1E830725" w:rsidRDefault="00702D44" w:rsidP="00394C36">
      <w:pPr>
        <w:jc w:val="center"/>
      </w:pPr>
      <w:r>
        <w:rPr>
          <w:noProof/>
        </w:rPr>
        <w:drawing>
          <wp:inline distT="0" distB="0" distL="0" distR="0" wp14:anchorId="6CB921CC" wp14:editId="0A3A48BB">
            <wp:extent cx="5731510" cy="2407920"/>
            <wp:effectExtent l="0" t="0" r="2540" b="0"/>
            <wp:docPr id="19" name="Picture 19" descr="Morphologically identified invertebrate taxon richness from sediment samples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orphologically identified invertebrate taxon richness from sediment samples represented per sample (smaller bar is the mean, individual samples are shown as points), and per station (larger ba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2407920"/>
                    </a:xfrm>
                    <a:prstGeom prst="rect">
                      <a:avLst/>
                    </a:prstGeom>
                    <a:noFill/>
                    <a:ln>
                      <a:noFill/>
                    </a:ln>
                  </pic:spPr>
                </pic:pic>
              </a:graphicData>
            </a:graphic>
          </wp:inline>
        </w:drawing>
      </w:r>
    </w:p>
    <w:p w14:paraId="12FCE284" w14:textId="777C3663" w:rsidR="229B564F" w:rsidRPr="00492B24" w:rsidRDefault="229B564F" w:rsidP="00492B24">
      <w:pPr>
        <w:spacing w:line="360" w:lineRule="auto"/>
      </w:pPr>
      <w:r w:rsidRPr="00492B24">
        <w:rPr>
          <w:rFonts w:ascii="Source Sans Pro Light" w:eastAsia="Source Sans Pro Light" w:hAnsi="Source Sans Pro Light" w:cs="Source Sans Pro Light"/>
          <w:b/>
          <w:bCs/>
        </w:rPr>
        <w:t>Figure 1</w:t>
      </w:r>
      <w:r w:rsidR="00394C36" w:rsidRPr="00492B24">
        <w:rPr>
          <w:rFonts w:ascii="Source Sans Pro Light" w:eastAsia="Source Sans Pro Light" w:hAnsi="Source Sans Pro Light" w:cs="Source Sans Pro Light"/>
          <w:b/>
          <w:bCs/>
        </w:rPr>
        <w:t>5</w:t>
      </w:r>
      <w:r w:rsidRPr="00492B24">
        <w:rPr>
          <w:rFonts w:ascii="Source Sans Pro Light" w:eastAsia="Source Sans Pro Light" w:hAnsi="Source Sans Pro Light" w:cs="Source Sans Pro Light"/>
          <w:b/>
          <w:bCs/>
        </w:rPr>
        <w:t>:</w:t>
      </w:r>
      <w:r w:rsidRPr="00492B24">
        <w:rPr>
          <w:rFonts w:ascii="Source Sans Pro Light" w:eastAsia="Source Sans Pro Light" w:hAnsi="Source Sans Pro Light" w:cs="Source Sans Pro Light"/>
        </w:rPr>
        <w:t xml:space="preserve"> Morphologically identified invertebrate taxon richness from sediment samples represented per sample (smaller bar is the mean, individual samples are shown as points), and per station (larger bar).</w:t>
      </w:r>
    </w:p>
    <w:p w14:paraId="0E75C161" w14:textId="059B4F89" w:rsidR="229B564F" w:rsidRDefault="229B564F">
      <w:r w:rsidRPr="57D5DD20">
        <w:rPr>
          <w:rFonts w:ascii="Source Sans Pro Light" w:eastAsia="Source Sans Pro Light" w:hAnsi="Source Sans Pro Light" w:cs="Source Sans Pro Light"/>
        </w:rPr>
        <w:t xml:space="preserve"> </w:t>
      </w:r>
    </w:p>
    <w:p w14:paraId="6231B037" w14:textId="733F748A" w:rsidR="53EB0B38" w:rsidRDefault="00003D70" w:rsidP="00394C36">
      <w:pPr>
        <w:jc w:val="center"/>
      </w:pPr>
      <w:r>
        <w:rPr>
          <w:noProof/>
        </w:rPr>
        <w:lastRenderedPageBreak/>
        <w:drawing>
          <wp:inline distT="0" distB="0" distL="0" distR="0" wp14:anchorId="692EA516" wp14:editId="7113B1AE">
            <wp:extent cx="5731510" cy="2675988"/>
            <wp:effectExtent l="0" t="0" r="2540" b="0"/>
            <wp:docPr id="20" name="Picture 20" descr="NMDS ordination plots based on Jaccard similarity index for sediment morphologically identified invertebrate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NMDS ordination plots based on Jaccard similarity index for sediment morphologically identified invertebrate community taxonomic compositions. Points are coloured by Station."/>
                    <pic:cNvPicPr>
                      <a:picLocks noChangeAspect="1" noChangeArrowheads="1"/>
                    </pic:cNvPicPr>
                  </pic:nvPicPr>
                  <pic:blipFill rotWithShape="1">
                    <a:blip r:embed="rId56">
                      <a:extLst>
                        <a:ext uri="{28A0092B-C50C-407E-A947-70E740481C1C}">
                          <a14:useLocalDpi xmlns:a14="http://schemas.microsoft.com/office/drawing/2010/main" val="0"/>
                        </a:ext>
                      </a:extLst>
                    </a:blip>
                    <a:srcRect l="5105" r="4913"/>
                    <a:stretch/>
                  </pic:blipFill>
                  <pic:spPr bwMode="auto">
                    <a:xfrm>
                      <a:off x="0" y="0"/>
                      <a:ext cx="5731510" cy="2675988"/>
                    </a:xfrm>
                    <a:prstGeom prst="rect">
                      <a:avLst/>
                    </a:prstGeom>
                    <a:noFill/>
                    <a:ln>
                      <a:noFill/>
                    </a:ln>
                    <a:extLst>
                      <a:ext uri="{53640926-AAD7-44D8-BBD7-CCE9431645EC}">
                        <a14:shadowObscured xmlns:a14="http://schemas.microsoft.com/office/drawing/2010/main"/>
                      </a:ext>
                    </a:extLst>
                  </pic:spPr>
                </pic:pic>
              </a:graphicData>
            </a:graphic>
          </wp:inline>
        </w:drawing>
      </w:r>
    </w:p>
    <w:p w14:paraId="15E869B9" w14:textId="50ED7EC9" w:rsidR="229B564F" w:rsidRDefault="229B564F" w:rsidP="00492B24">
      <w:pPr>
        <w:spacing w:line="360" w:lineRule="auto"/>
      </w:pPr>
      <w:r w:rsidRPr="00492B24">
        <w:rPr>
          <w:rFonts w:ascii="Source Sans Pro Light" w:eastAsia="Source Sans Pro Light" w:hAnsi="Source Sans Pro Light" w:cs="Source Sans Pro Light"/>
          <w:b/>
          <w:bCs/>
        </w:rPr>
        <w:t>Figure 1</w:t>
      </w:r>
      <w:r w:rsidR="00394C36" w:rsidRPr="00492B24">
        <w:rPr>
          <w:rFonts w:ascii="Source Sans Pro Light" w:eastAsia="Source Sans Pro Light" w:hAnsi="Source Sans Pro Light" w:cs="Source Sans Pro Light"/>
          <w:b/>
          <w:bCs/>
        </w:rPr>
        <w:t>6</w:t>
      </w:r>
      <w:r w:rsidRPr="00492B24">
        <w:rPr>
          <w:rFonts w:ascii="Source Sans Pro Light" w:eastAsia="Source Sans Pro Light" w:hAnsi="Source Sans Pro Light" w:cs="Source Sans Pro Light"/>
          <w:b/>
          <w:bCs/>
        </w:rPr>
        <w:t>:</w:t>
      </w:r>
      <w:r w:rsidRPr="00492B24">
        <w:rPr>
          <w:rFonts w:ascii="Source Sans Pro Light" w:eastAsia="Source Sans Pro Light" w:hAnsi="Source Sans Pro Light" w:cs="Source Sans Pro Light"/>
        </w:rPr>
        <w:t xml:space="preserve"> NMDS ordination plots based on Jaccard similarity index for sediment morphologically identified invertebrate community taxonomic compositions. Points are coloured by Station.</w:t>
      </w:r>
    </w:p>
    <w:p w14:paraId="3685C039" w14:textId="16439AE5" w:rsidR="229B564F" w:rsidRDefault="229B564F" w:rsidP="00492B24">
      <w:pPr>
        <w:spacing w:line="360" w:lineRule="auto"/>
      </w:pPr>
      <w:r w:rsidRPr="00AF6923">
        <w:rPr>
          <w:rFonts w:ascii="Source Sans Pro SemiBold" w:eastAsia="Source Sans Pro SemiBold" w:hAnsi="Source Sans Pro SemiBold" w:cs="Source Sans Pro SemiBold"/>
          <w:b/>
          <w:bCs/>
          <w:color w:val="146568"/>
          <w:sz w:val="28"/>
          <w:szCs w:val="28"/>
        </w:rPr>
        <w:t>Bacteria</w:t>
      </w:r>
    </w:p>
    <w:p w14:paraId="34BF1222" w14:textId="240635D3" w:rsidR="229B564F" w:rsidRDefault="229B564F" w:rsidP="00492B24">
      <w:pPr>
        <w:spacing w:after="160" w:line="360" w:lineRule="auto"/>
      </w:pPr>
      <w:r w:rsidRPr="57D5DD20">
        <w:rPr>
          <w:rFonts w:ascii="Source Sans Pro Light" w:eastAsia="Source Sans Pro Light" w:hAnsi="Source Sans Pro Light" w:cs="Source Sans Pro Light"/>
        </w:rPr>
        <w:t xml:space="preserve">As with the invertebrates, different taxonomic groups were recovered from the water and sediment samples, and the data recovered from the two sample types should be treated separately. </w:t>
      </w:r>
    </w:p>
    <w:p w14:paraId="023084A0" w14:textId="53B73C24" w:rsidR="229B564F" w:rsidRDefault="229B564F" w:rsidP="00DA27B4">
      <w:pPr>
        <w:pStyle w:val="Heading4"/>
        <w:spacing w:line="360" w:lineRule="auto"/>
        <w:jc w:val="left"/>
      </w:pPr>
      <w:r w:rsidRPr="688AE269">
        <w:rPr>
          <w:rFonts w:eastAsia="Source Sans Pro Light"/>
        </w:rPr>
        <w:t>Water</w:t>
      </w:r>
    </w:p>
    <w:p w14:paraId="2A5C12D0" w14:textId="356E7572" w:rsidR="229B564F" w:rsidRDefault="229B564F" w:rsidP="00DA27B4">
      <w:pPr>
        <w:spacing w:after="160" w:line="360" w:lineRule="auto"/>
      </w:pPr>
      <w:r w:rsidRPr="57D5DD20">
        <w:rPr>
          <w:rFonts w:ascii="Source Sans Pro Light" w:eastAsia="Source Sans Pro Light" w:hAnsi="Source Sans Pro Light" w:cs="Source Sans Pro Light"/>
        </w:rPr>
        <w:t xml:space="preserve">Unfortunately, one bacterial filter sample from each station failed to amplify during PCR. This may be related to preservation issues encountered in the field. In total, 278 bacteria taxa were detected across the </w:t>
      </w:r>
      <w:r w:rsidR="004F27E2">
        <w:rPr>
          <w:rFonts w:ascii="Source Sans Pro Light" w:eastAsia="Source Sans Pro Light" w:hAnsi="Source Sans Pro Light" w:cs="Source Sans Pro Light"/>
        </w:rPr>
        <w:t>five</w:t>
      </w:r>
      <w:r w:rsidR="004F27E2"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water samples collected from Loch Goil. 76.6% were identified to phylum, 66.9% to class, 48.9% to order, 32% to family, 10.4% to genus, and 1.8% to species level.</w:t>
      </w:r>
    </w:p>
    <w:p w14:paraId="4450A8DF" w14:textId="70603216" w:rsidR="229B564F" w:rsidRDefault="229B564F" w:rsidP="00492B24">
      <w:pPr>
        <w:spacing w:after="160" w:line="360" w:lineRule="auto"/>
      </w:pPr>
      <w:r w:rsidRPr="57D5DD20">
        <w:rPr>
          <w:rFonts w:ascii="Source Sans Pro Light" w:eastAsia="Source Sans Pro Light" w:hAnsi="Source Sans Pro Light" w:cs="Source Sans Pro Light"/>
        </w:rPr>
        <w:t xml:space="preserve">85 taxa were </w:t>
      </w:r>
      <w:r w:rsidR="004368D2">
        <w:rPr>
          <w:rFonts w:ascii="Source Sans Pro Light" w:eastAsia="Source Sans Pro Light" w:hAnsi="Source Sans Pro Light" w:cs="Source Sans Pro Light"/>
        </w:rPr>
        <w:t>identified in fewer than two samples</w:t>
      </w:r>
      <w:r w:rsidRPr="57D5DD20">
        <w:rPr>
          <w:rFonts w:ascii="Source Sans Pro Light" w:eastAsia="Source Sans Pro Light" w:hAnsi="Source Sans Pro Light" w:cs="Source Sans Pro Light"/>
        </w:rPr>
        <w:t xml:space="preserve">, including </w:t>
      </w:r>
      <w:proofErr w:type="spellStart"/>
      <w:r w:rsidRPr="57D5DD20">
        <w:rPr>
          <w:rFonts w:ascii="Source Sans Pro Light" w:eastAsia="Source Sans Pro Light" w:hAnsi="Source Sans Pro Light" w:cs="Source Sans Pro Light"/>
          <w:i/>
          <w:iCs/>
        </w:rPr>
        <w:t>Ilumatobacter</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nonamiensis</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w:t>
      </w:r>
      <w:proofErr w:type="spellStart"/>
      <w:r w:rsidRPr="57D5DD20">
        <w:rPr>
          <w:rFonts w:ascii="Source Sans Pro Light" w:eastAsia="Source Sans Pro Light" w:hAnsi="Source Sans Pro Light" w:cs="Source Sans Pro Light"/>
        </w:rPr>
        <w:t>Actinobacteriota</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 xml:space="preserve">Arcobacter </w:t>
      </w:r>
      <w:proofErr w:type="spellStart"/>
      <w:r w:rsidRPr="57D5DD20">
        <w:rPr>
          <w:rFonts w:ascii="Source Sans Pro Light" w:eastAsia="Source Sans Pro Light" w:hAnsi="Source Sans Pro Light" w:cs="Source Sans Pro Light"/>
          <w:i/>
          <w:iCs/>
        </w:rPr>
        <w:t>aquimarinus</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w:t>
      </w:r>
      <w:proofErr w:type="spellStart"/>
      <w:r w:rsidRPr="57D5DD20">
        <w:rPr>
          <w:rFonts w:ascii="Source Sans Pro Light" w:eastAsia="Source Sans Pro Light" w:hAnsi="Source Sans Pro Light" w:cs="Source Sans Pro Light"/>
        </w:rPr>
        <w:t>Campylobacterota</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 xml:space="preserve">Salmonella enterica </w:t>
      </w:r>
      <w:r w:rsidRPr="57D5DD20">
        <w:rPr>
          <w:rFonts w:ascii="Source Sans Pro Light" w:eastAsia="Source Sans Pro Light" w:hAnsi="Source Sans Pro Light" w:cs="Source Sans Pro Light"/>
        </w:rPr>
        <w:t xml:space="preserve">(Proteobacteria), and the protozoan </w:t>
      </w:r>
      <w:proofErr w:type="spellStart"/>
      <w:r w:rsidRPr="57D5DD20">
        <w:rPr>
          <w:rFonts w:ascii="Source Sans Pro Light" w:eastAsia="Source Sans Pro Light" w:hAnsi="Source Sans Pro Light" w:cs="Source Sans Pro Light"/>
          <w:i/>
          <w:iCs/>
        </w:rPr>
        <w:t>Eutreptiella</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gymnastica</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Euglenozoa).</w:t>
      </w:r>
    </w:p>
    <w:p w14:paraId="0FB36788" w14:textId="7DAA3C18" w:rsidR="57D5DD20" w:rsidRPr="00492B24" w:rsidRDefault="229B564F" w:rsidP="00492B24">
      <w:pPr>
        <w:spacing w:after="160" w:line="360" w:lineRule="auto"/>
      </w:pPr>
      <w:r w:rsidRPr="57D5DD20">
        <w:rPr>
          <w:rFonts w:ascii="Source Sans Pro Light" w:eastAsia="Source Sans Pro Light" w:hAnsi="Source Sans Pro Light" w:cs="Source Sans Pro Light"/>
        </w:rPr>
        <w:t xml:space="preserve">Station 2 had the highest mean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151.5 ± 31.8),</w:t>
      </w:r>
      <w:r w:rsidRPr="57D5DD20">
        <w:rPr>
          <w:rFonts w:ascii="Source Sans Pro Light" w:eastAsia="Source Sans Pro Light" w:hAnsi="Source Sans Pro Light" w:cs="Source Sans Pro Light"/>
          <w:strike/>
        </w:rPr>
        <w:t xml:space="preserve"> </w:t>
      </w:r>
      <w:r w:rsidRPr="57D5DD20">
        <w:rPr>
          <w:rFonts w:ascii="Source Sans Pro Light" w:eastAsia="Source Sans Pro Light" w:hAnsi="Source Sans Pro Light" w:cs="Source Sans Pro Light"/>
        </w:rPr>
        <w:t xml:space="preserve">followed by Station 1 (132), and Station 3 (127.5 ± 7.78) (Figure </w:t>
      </w:r>
      <w:r w:rsidRPr="0FA74821">
        <w:rPr>
          <w:rFonts w:ascii="Source Sans Pro Light" w:eastAsia="Source Sans Pro Light" w:hAnsi="Source Sans Pro Light" w:cs="Source Sans Pro Light"/>
        </w:rPr>
        <w:t>1</w:t>
      </w:r>
      <w:r w:rsidR="5F324424" w:rsidRPr="0FA74821">
        <w:rPr>
          <w:rFonts w:ascii="Source Sans Pro Light" w:eastAsia="Source Sans Pro Light" w:hAnsi="Source Sans Pro Light" w:cs="Source Sans Pro Light"/>
        </w:rPr>
        <w:t>7</w:t>
      </w:r>
      <w:r w:rsidRPr="57D5DD20">
        <w:rPr>
          <w:rFonts w:ascii="Source Sans Pro Light" w:eastAsia="Source Sans Pro Light" w:hAnsi="Source Sans Pro Light" w:cs="Source Sans Pro Light"/>
        </w:rPr>
        <w:t xml:space="preserve">). Even though only a small number of samples was collected, the results suggest that there is a high degree of variation between replicate samples within a station (Figure </w:t>
      </w:r>
      <w:r w:rsidRPr="0FA74821">
        <w:rPr>
          <w:rFonts w:ascii="Source Sans Pro Light" w:eastAsia="Source Sans Pro Light" w:hAnsi="Source Sans Pro Light" w:cs="Source Sans Pro Light"/>
        </w:rPr>
        <w:t>1</w:t>
      </w:r>
      <w:r w:rsidR="62DB748D" w:rsidRPr="0FA74821">
        <w:rPr>
          <w:rFonts w:ascii="Source Sans Pro Light" w:eastAsia="Source Sans Pro Light" w:hAnsi="Source Sans Pro Light" w:cs="Source Sans Pro Light"/>
        </w:rPr>
        <w:t>8</w:t>
      </w:r>
      <w:r w:rsidRPr="57D5DD20">
        <w:rPr>
          <w:rFonts w:ascii="Source Sans Pro Light" w:eastAsia="Source Sans Pro Light" w:hAnsi="Source Sans Pro Light" w:cs="Source Sans Pro Light"/>
        </w:rPr>
        <w:t xml:space="preserve">). This indicates that there may be a </w:t>
      </w:r>
      <w:r w:rsidRPr="57D5DD20">
        <w:rPr>
          <w:rFonts w:ascii="Source Sans Pro Light" w:eastAsia="Source Sans Pro Light" w:hAnsi="Source Sans Pro Light" w:cs="Source Sans Pro Light"/>
        </w:rPr>
        <w:lastRenderedPageBreak/>
        <w:t xml:space="preserve">high level of heterogeneity in bacterial communities, even at a very small scale. Increased sampling effort would therefore be required to capture a more complete representation of the bacterial community. </w:t>
      </w:r>
    </w:p>
    <w:p w14:paraId="70B55B3A" w14:textId="15F61894" w:rsidR="53B919EF" w:rsidRDefault="00F233BD" w:rsidP="57D5DD20">
      <w:pPr>
        <w:jc w:val="both"/>
      </w:pPr>
      <w:r>
        <w:rPr>
          <w:noProof/>
        </w:rPr>
        <w:drawing>
          <wp:inline distT="0" distB="0" distL="0" distR="0" wp14:anchorId="52967BE9" wp14:editId="1EF1D325">
            <wp:extent cx="5731510" cy="2405850"/>
            <wp:effectExtent l="0" t="0" r="2540" b="0"/>
            <wp:docPr id="24" name="Picture 24" descr="Bacteria taxon richness from water samples based on eDNA data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Bacteria taxon richness from water samples based on eDNA data represented per sample (smaller bar is the mean, individual samples are shown as points), and per station (larger bar)."/>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405850"/>
                    </a:xfrm>
                    <a:prstGeom prst="rect">
                      <a:avLst/>
                    </a:prstGeom>
                    <a:noFill/>
                  </pic:spPr>
                </pic:pic>
              </a:graphicData>
            </a:graphic>
          </wp:inline>
        </w:drawing>
      </w:r>
    </w:p>
    <w:p w14:paraId="3A1384C6" w14:textId="72014A4A" w:rsidR="57D5DD20" w:rsidRPr="00492B24" w:rsidRDefault="229B564F" w:rsidP="00492B24">
      <w:pPr>
        <w:spacing w:line="360" w:lineRule="auto"/>
        <w:rPr>
          <w:rFonts w:ascii="Source Sans Pro Light" w:eastAsia="Source Sans Pro Light" w:hAnsi="Source Sans Pro Light" w:cs="Source Sans Pro Light"/>
        </w:rPr>
      </w:pPr>
      <w:r w:rsidRPr="00492B24">
        <w:rPr>
          <w:rFonts w:ascii="Source Sans Pro Light" w:eastAsia="Source Sans Pro Light" w:hAnsi="Source Sans Pro Light" w:cs="Source Sans Pro Light"/>
          <w:b/>
          <w:bCs/>
        </w:rPr>
        <w:t>Figure 1</w:t>
      </w:r>
      <w:r w:rsidR="00F04427" w:rsidRPr="00492B24">
        <w:rPr>
          <w:rFonts w:ascii="Source Sans Pro Light" w:eastAsia="Source Sans Pro Light" w:hAnsi="Source Sans Pro Light" w:cs="Source Sans Pro Light"/>
          <w:b/>
          <w:bCs/>
        </w:rPr>
        <w:t>7</w:t>
      </w:r>
      <w:r w:rsidRPr="00492B24">
        <w:rPr>
          <w:rFonts w:ascii="Source Sans Pro Light" w:eastAsia="Source Sans Pro Light" w:hAnsi="Source Sans Pro Light" w:cs="Source Sans Pro Light"/>
          <w:b/>
          <w:bCs/>
        </w:rPr>
        <w:t>:</w:t>
      </w:r>
      <w:r w:rsidRPr="00492B24">
        <w:rPr>
          <w:rFonts w:ascii="Source Sans Pro Light" w:eastAsia="Source Sans Pro Light" w:hAnsi="Source Sans Pro Light" w:cs="Source Sans Pro Light"/>
        </w:rPr>
        <w:t xml:space="preserve"> Bacteria taxon richness from water samples based on eDNA data represented per sample (smaller bar is the mean, individual samples are shown as points), and per station (larger bar).</w:t>
      </w:r>
    </w:p>
    <w:p w14:paraId="1844C4DE" w14:textId="056AE1AC" w:rsidR="229B564F" w:rsidRDefault="00735B06" w:rsidP="57D5DD20">
      <w:pPr>
        <w:jc w:val="both"/>
      </w:pPr>
      <w:r>
        <w:rPr>
          <w:b/>
          <w:bCs/>
          <w:noProof/>
          <w:color w:val="FF0000"/>
        </w:rPr>
        <w:drawing>
          <wp:inline distT="0" distB="0" distL="0" distR="0" wp14:anchorId="5814F765" wp14:editId="2BDEA0C6">
            <wp:extent cx="5731510" cy="2580994"/>
            <wp:effectExtent l="0" t="0" r="2540" b="0"/>
            <wp:docPr id="16" name="Picture 16" descr="NMDS ordination plots based on Jaccard similarity index for water bacteria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NMDS ordination plots based on Jaccard similarity index for water bacteria community taxonomic compositions. Points are coloured by Station."/>
                    <pic:cNvPicPr>
                      <a:picLocks noChangeAspect="1" noChangeArrowheads="1"/>
                    </pic:cNvPicPr>
                  </pic:nvPicPr>
                  <pic:blipFill rotWithShape="1">
                    <a:blip r:embed="rId58">
                      <a:extLst>
                        <a:ext uri="{28A0092B-C50C-407E-A947-70E740481C1C}">
                          <a14:useLocalDpi xmlns:a14="http://schemas.microsoft.com/office/drawing/2010/main" val="0"/>
                        </a:ext>
                      </a:extLst>
                    </a:blip>
                    <a:srcRect l="3446" r="3256"/>
                    <a:stretch/>
                  </pic:blipFill>
                  <pic:spPr bwMode="auto">
                    <a:xfrm>
                      <a:off x="0" y="0"/>
                      <a:ext cx="5731510" cy="2580994"/>
                    </a:xfrm>
                    <a:prstGeom prst="rect">
                      <a:avLst/>
                    </a:prstGeom>
                    <a:noFill/>
                    <a:ln>
                      <a:noFill/>
                    </a:ln>
                    <a:extLst>
                      <a:ext uri="{53640926-AAD7-44D8-BBD7-CCE9431645EC}">
                        <a14:shadowObscured xmlns:a14="http://schemas.microsoft.com/office/drawing/2010/main"/>
                      </a:ext>
                    </a:extLst>
                  </pic:spPr>
                </pic:pic>
              </a:graphicData>
            </a:graphic>
          </wp:inline>
        </w:drawing>
      </w:r>
    </w:p>
    <w:p w14:paraId="0657180B" w14:textId="7D393E30" w:rsidR="229B564F" w:rsidRPr="00492B24" w:rsidRDefault="229B564F" w:rsidP="00492B24">
      <w:pPr>
        <w:spacing w:line="360" w:lineRule="auto"/>
      </w:pPr>
      <w:r w:rsidRPr="00492B24">
        <w:rPr>
          <w:rFonts w:ascii="Source Sans Pro Light" w:eastAsia="Source Sans Pro Light" w:hAnsi="Source Sans Pro Light" w:cs="Source Sans Pro Light"/>
          <w:b/>
          <w:bCs/>
        </w:rPr>
        <w:t>Figure 1</w:t>
      </w:r>
      <w:r w:rsidR="00F04427" w:rsidRPr="00492B24">
        <w:rPr>
          <w:rFonts w:ascii="Source Sans Pro Light" w:eastAsia="Source Sans Pro Light" w:hAnsi="Source Sans Pro Light" w:cs="Source Sans Pro Light"/>
          <w:b/>
          <w:bCs/>
        </w:rPr>
        <w:t>8</w:t>
      </w:r>
      <w:r w:rsidRPr="00492B24">
        <w:rPr>
          <w:rFonts w:ascii="Source Sans Pro Light" w:eastAsia="Source Sans Pro Light" w:hAnsi="Source Sans Pro Light" w:cs="Source Sans Pro Light"/>
          <w:b/>
          <w:bCs/>
        </w:rPr>
        <w:t>:</w:t>
      </w:r>
      <w:r w:rsidRPr="00492B24">
        <w:rPr>
          <w:rFonts w:ascii="Source Sans Pro Light" w:eastAsia="Source Sans Pro Light" w:hAnsi="Source Sans Pro Light" w:cs="Source Sans Pro Light"/>
        </w:rPr>
        <w:t xml:space="preserve"> NMDS ordination plots based on Jaccard similarity index for water bacteria community taxonomic compositions. Points are coloured by Station.</w:t>
      </w:r>
    </w:p>
    <w:p w14:paraId="73F0EA14" w14:textId="2497234B" w:rsidR="229B564F" w:rsidRDefault="229B564F" w:rsidP="57D5DD20">
      <w:pPr>
        <w:jc w:val="both"/>
      </w:pPr>
      <w:r w:rsidRPr="57D5DD20">
        <w:rPr>
          <w:rFonts w:ascii="Source Sans Pro Light" w:eastAsia="Source Sans Pro Light" w:hAnsi="Source Sans Pro Light" w:cs="Source Sans Pro Light"/>
          <w:b/>
          <w:bCs/>
        </w:rPr>
        <w:t xml:space="preserve"> </w:t>
      </w:r>
    </w:p>
    <w:p w14:paraId="2F950F67" w14:textId="4036C032" w:rsidR="229B564F" w:rsidRDefault="229B564F" w:rsidP="00DA27B4">
      <w:pPr>
        <w:pStyle w:val="Heading4"/>
        <w:spacing w:line="360" w:lineRule="auto"/>
        <w:jc w:val="left"/>
      </w:pPr>
      <w:r w:rsidRPr="57D5DD20">
        <w:rPr>
          <w:rFonts w:eastAsia="Source Sans Pro Light"/>
        </w:rPr>
        <w:t>Sediment</w:t>
      </w:r>
    </w:p>
    <w:p w14:paraId="65AE6E97" w14:textId="73C4DE90" w:rsidR="229B564F" w:rsidRDefault="229B564F" w:rsidP="00DA27B4">
      <w:pPr>
        <w:spacing w:after="160" w:line="360" w:lineRule="auto"/>
      </w:pPr>
      <w:r w:rsidRPr="57D5DD20">
        <w:rPr>
          <w:rFonts w:ascii="Source Sans Pro Light" w:eastAsia="Source Sans Pro Light" w:hAnsi="Source Sans Pro Light" w:cs="Source Sans Pro Light"/>
        </w:rPr>
        <w:t xml:space="preserve">In total, 694 bacteria taxa were detected across the </w:t>
      </w:r>
      <w:r w:rsidR="004F27E2">
        <w:rPr>
          <w:rFonts w:ascii="Source Sans Pro Light" w:eastAsia="Source Sans Pro Light" w:hAnsi="Source Sans Pro Light" w:cs="Source Sans Pro Light"/>
        </w:rPr>
        <w:t>six</w:t>
      </w:r>
      <w:r w:rsidR="004F27E2"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sediment samples collected from Loch Goil. 20.32 % were identified to family, 3.75 % to genus, and 0.86 % to species level. 63 OTUs were unassigned taxa and removed from downstream analyses. </w:t>
      </w:r>
    </w:p>
    <w:p w14:paraId="47212487" w14:textId="6FE7CEBD" w:rsidR="229B564F" w:rsidRDefault="229B564F" w:rsidP="00492B24">
      <w:pPr>
        <w:spacing w:after="160" w:line="360" w:lineRule="auto"/>
      </w:pPr>
      <w:r w:rsidRPr="57D5DD20">
        <w:rPr>
          <w:rFonts w:ascii="Source Sans Pro Light" w:eastAsia="Source Sans Pro Light" w:hAnsi="Source Sans Pro Light" w:cs="Source Sans Pro Light"/>
        </w:rPr>
        <w:lastRenderedPageBreak/>
        <w:t xml:space="preserve">140 </w:t>
      </w:r>
      <w:r w:rsidR="00F0271F" w:rsidRPr="57D5DD20">
        <w:rPr>
          <w:rFonts w:ascii="Source Sans Pro Light" w:eastAsia="Source Sans Pro Light" w:hAnsi="Source Sans Pro Light" w:cs="Source Sans Pro Light"/>
        </w:rPr>
        <w:t xml:space="preserve">taxa were </w:t>
      </w:r>
      <w:r w:rsidR="00F0271F">
        <w:rPr>
          <w:rFonts w:ascii="Source Sans Pro Light" w:eastAsia="Source Sans Pro Light" w:hAnsi="Source Sans Pro Light" w:cs="Source Sans Pro Light"/>
        </w:rPr>
        <w:t>identified in fewer than two samples</w:t>
      </w:r>
      <w:r w:rsidRPr="57D5DD20">
        <w:rPr>
          <w:rFonts w:ascii="Source Sans Pro Light" w:eastAsia="Source Sans Pro Light" w:hAnsi="Source Sans Pro Light" w:cs="Source Sans Pro Light"/>
        </w:rPr>
        <w:t>, including two Acidobacterium sp. (</w:t>
      </w:r>
      <w:proofErr w:type="spellStart"/>
      <w:r w:rsidRPr="57D5DD20">
        <w:rPr>
          <w:rFonts w:ascii="Source Sans Pro Light" w:eastAsia="Source Sans Pro Light" w:hAnsi="Source Sans Pro Light" w:cs="Source Sans Pro Light"/>
        </w:rPr>
        <w:t>Acidobacteriota</w:t>
      </w:r>
      <w:proofErr w:type="spellEnd"/>
      <w:r w:rsidRPr="57D5DD20">
        <w:rPr>
          <w:rFonts w:ascii="Source Sans Pro Light" w:eastAsia="Source Sans Pro Light" w:hAnsi="Source Sans Pro Light" w:cs="Source Sans Pro Light"/>
        </w:rPr>
        <w:t xml:space="preserve">), </w:t>
      </w:r>
      <w:proofErr w:type="spellStart"/>
      <w:r w:rsidRPr="57D5DD20">
        <w:rPr>
          <w:rFonts w:ascii="Source Sans Pro Light" w:eastAsia="Source Sans Pro Light" w:hAnsi="Source Sans Pro Light" w:cs="Source Sans Pro Light"/>
          <w:i/>
          <w:iCs/>
        </w:rPr>
        <w:t>Colwellia</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 xml:space="preserve">sp. (Proteobacteria), </w:t>
      </w:r>
      <w:proofErr w:type="spellStart"/>
      <w:r w:rsidRPr="57D5DD20">
        <w:rPr>
          <w:rFonts w:ascii="Source Sans Pro Light" w:eastAsia="Source Sans Pro Light" w:hAnsi="Source Sans Pro Light" w:cs="Source Sans Pro Light"/>
          <w:i/>
          <w:iCs/>
        </w:rPr>
        <w:t>Pelagibius</w:t>
      </w:r>
      <w:proofErr w:type="spellEnd"/>
      <w:r w:rsidRPr="57D5DD20">
        <w:rPr>
          <w:rFonts w:ascii="Source Sans Pro Light" w:eastAsia="Source Sans Pro Light" w:hAnsi="Source Sans Pro Light" w:cs="Source Sans Pro Light"/>
          <w:i/>
          <w:iCs/>
        </w:rPr>
        <w:t xml:space="preserve"> </w:t>
      </w:r>
      <w:r w:rsidRPr="57D5DD20">
        <w:rPr>
          <w:rFonts w:ascii="Source Sans Pro Light" w:eastAsia="Source Sans Pro Light" w:hAnsi="Source Sans Pro Light" w:cs="Source Sans Pro Light"/>
        </w:rPr>
        <w:t xml:space="preserve">sp. (Proteobacteria), </w:t>
      </w:r>
      <w:proofErr w:type="spellStart"/>
      <w:r w:rsidRPr="57D5DD20">
        <w:rPr>
          <w:rFonts w:ascii="Source Sans Pro Light" w:eastAsia="Source Sans Pro Light" w:hAnsi="Source Sans Pro Light" w:cs="Source Sans Pro Light"/>
          <w:i/>
          <w:iCs/>
        </w:rPr>
        <w:t>Planctomyces</w:t>
      </w:r>
      <w:proofErr w:type="spellEnd"/>
      <w:r w:rsidRPr="57D5DD20">
        <w:rPr>
          <w:rFonts w:ascii="Source Sans Pro Light" w:eastAsia="Source Sans Pro Light" w:hAnsi="Source Sans Pro Light" w:cs="Source Sans Pro Light"/>
        </w:rPr>
        <w:t xml:space="preserve"> sp. (</w:t>
      </w:r>
      <w:proofErr w:type="spellStart"/>
      <w:r w:rsidRPr="57D5DD20">
        <w:rPr>
          <w:rFonts w:ascii="Source Sans Pro Light" w:eastAsia="Source Sans Pro Light" w:hAnsi="Source Sans Pro Light" w:cs="Source Sans Pro Light"/>
        </w:rPr>
        <w:t>Planctomycetota</w:t>
      </w:r>
      <w:proofErr w:type="spellEnd"/>
      <w:r w:rsidRPr="57D5DD20">
        <w:rPr>
          <w:rFonts w:ascii="Source Sans Pro Light" w:eastAsia="Source Sans Pro Light" w:hAnsi="Source Sans Pro Light" w:cs="Source Sans Pro Light"/>
        </w:rPr>
        <w:t>), and 4 Archaea taxa.</w:t>
      </w:r>
    </w:p>
    <w:p w14:paraId="05522464" w14:textId="6ED8C4DD" w:rsidR="229B564F" w:rsidRDefault="229B564F" w:rsidP="00492B24">
      <w:pPr>
        <w:spacing w:after="160" w:line="360" w:lineRule="auto"/>
      </w:pPr>
      <w:r w:rsidRPr="57D5DD20">
        <w:rPr>
          <w:rFonts w:ascii="Source Sans Pro Light" w:eastAsia="Source Sans Pro Light" w:hAnsi="Source Sans Pro Light" w:cs="Source Sans Pro Light"/>
        </w:rPr>
        <w:t xml:space="preserve">Station 1 had the highest mean richness of the three stations (mean ± </w:t>
      </w:r>
      <w:proofErr w:type="spellStart"/>
      <w:r w:rsidRPr="57D5DD20">
        <w:rPr>
          <w:rFonts w:ascii="Source Sans Pro Light" w:eastAsia="Source Sans Pro Light" w:hAnsi="Source Sans Pro Light" w:cs="Source Sans Pro Light"/>
        </w:rPr>
        <w:t>s.d.</w:t>
      </w:r>
      <w:proofErr w:type="spellEnd"/>
      <w:r w:rsidRPr="57D5DD20">
        <w:rPr>
          <w:rFonts w:ascii="Source Sans Pro Light" w:eastAsia="Source Sans Pro Light" w:hAnsi="Source Sans Pro Light" w:cs="Source Sans Pro Light"/>
        </w:rPr>
        <w:t>: 437.5 ± 6.37),</w:t>
      </w:r>
      <w:r w:rsidRPr="57D5DD20">
        <w:rPr>
          <w:rFonts w:ascii="Source Sans Pro Light" w:eastAsia="Source Sans Pro Light" w:hAnsi="Source Sans Pro Light" w:cs="Source Sans Pro Light"/>
          <w:strike/>
        </w:rPr>
        <w:t xml:space="preserve"> </w:t>
      </w:r>
      <w:r w:rsidRPr="57D5DD20">
        <w:rPr>
          <w:rFonts w:ascii="Source Sans Pro Light" w:eastAsia="Source Sans Pro Light" w:hAnsi="Source Sans Pro Light" w:cs="Source Sans Pro Light"/>
        </w:rPr>
        <w:t xml:space="preserve">followed by Station 3 (399 ± 2.82) and Station 2 (377.5 ± 9.19) (Figure </w:t>
      </w:r>
      <w:r w:rsidRPr="0FA74821">
        <w:rPr>
          <w:rFonts w:ascii="Source Sans Pro Light" w:eastAsia="Source Sans Pro Light" w:hAnsi="Source Sans Pro Light" w:cs="Source Sans Pro Light"/>
        </w:rPr>
        <w:t>1</w:t>
      </w:r>
      <w:r w:rsidR="5E5C0AD6" w:rsidRPr="0FA74821">
        <w:rPr>
          <w:rFonts w:ascii="Source Sans Pro Light" w:eastAsia="Source Sans Pro Light" w:hAnsi="Source Sans Pro Light" w:cs="Source Sans Pro Light"/>
        </w:rPr>
        <w:t>9</w:t>
      </w:r>
      <w:r w:rsidRPr="57D5DD20">
        <w:rPr>
          <w:rFonts w:ascii="Source Sans Pro Light" w:eastAsia="Source Sans Pro Light" w:hAnsi="Source Sans Pro Light" w:cs="Source Sans Pro Light"/>
        </w:rPr>
        <w:t>). The variation in community structure between replicates was far less than the variation between stations</w:t>
      </w:r>
      <w:r w:rsidR="003F7D4D">
        <w:rPr>
          <w:rFonts w:ascii="Source Sans Pro Light" w:eastAsia="Source Sans Pro Light" w:hAnsi="Source Sans Pro Light" w:cs="Source Sans Pro Light"/>
        </w:rPr>
        <w:t xml:space="preserve"> (Figure 20)</w:t>
      </w:r>
      <w:r w:rsidRPr="57D5DD20">
        <w:rPr>
          <w:rFonts w:ascii="Source Sans Pro Light" w:eastAsia="Source Sans Pro Light" w:hAnsi="Source Sans Pro Light" w:cs="Source Sans Pro Light"/>
        </w:rPr>
        <w:t>, suggesting that bacteria sediment samples would be useful for distinguishing between biotopes</w:t>
      </w:r>
      <w:r w:rsidR="006E651C">
        <w:rPr>
          <w:rFonts w:ascii="Source Sans Pro Light" w:eastAsia="Source Sans Pro Light" w:hAnsi="Source Sans Pro Light" w:cs="Source Sans Pro Light"/>
        </w:rPr>
        <w:t xml:space="preserve">, if future </w:t>
      </w:r>
      <w:r w:rsidR="00840487">
        <w:rPr>
          <w:rFonts w:ascii="Source Sans Pro Light" w:eastAsia="Source Sans Pro Light" w:hAnsi="Source Sans Pro Light" w:cs="Source Sans Pro Light"/>
        </w:rPr>
        <w:t>research was done involving numerous biotopes to assess how the bacterial signature</w:t>
      </w:r>
      <w:r w:rsidR="003F7D4D">
        <w:rPr>
          <w:rFonts w:ascii="Source Sans Pro Light" w:eastAsia="Source Sans Pro Light" w:hAnsi="Source Sans Pro Light" w:cs="Source Sans Pro Light"/>
        </w:rPr>
        <w:t xml:space="preserve"> relates to each biotope</w:t>
      </w:r>
      <w:r w:rsidRPr="57D5DD20">
        <w:rPr>
          <w:rFonts w:ascii="Source Sans Pro Light" w:eastAsia="Source Sans Pro Light" w:hAnsi="Source Sans Pro Light" w:cs="Source Sans Pro Light"/>
        </w:rPr>
        <w:t>.</w:t>
      </w:r>
    </w:p>
    <w:p w14:paraId="7D2A49CE" w14:textId="0906165C" w:rsidR="229B564F" w:rsidRDefault="229B564F">
      <w:r w:rsidRPr="57D5DD20">
        <w:rPr>
          <w:rFonts w:ascii="Source Sans Pro Light" w:eastAsia="Source Sans Pro Light" w:hAnsi="Source Sans Pro Light" w:cs="Source Sans Pro Light"/>
        </w:rPr>
        <w:t xml:space="preserve"> </w:t>
      </w:r>
    </w:p>
    <w:p w14:paraId="550B80A5" w14:textId="0D053498" w:rsidR="380D91E1" w:rsidRDefault="00EA40A1" w:rsidP="57D5DD20">
      <w:r>
        <w:rPr>
          <w:noProof/>
        </w:rPr>
        <w:drawing>
          <wp:inline distT="0" distB="0" distL="0" distR="0" wp14:anchorId="6D00E0DB" wp14:editId="5E1629F9">
            <wp:extent cx="5731510" cy="1895475"/>
            <wp:effectExtent l="0" t="0" r="2540" b="9525"/>
            <wp:docPr id="25" name="Picture 25" descr="Taxonomic richness of bacteria from sediment samples collected represented per sample (smaller bar is the mean, individual samples are shown as points), and per station (larger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xonomic richness of bacteria from sediment samples collected represented per sample (smaller bar is the mean, individual samples are shown as points), and per station (larger bar)."/>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1895475"/>
                    </a:xfrm>
                    <a:prstGeom prst="rect">
                      <a:avLst/>
                    </a:prstGeom>
                    <a:noFill/>
                    <a:ln>
                      <a:noFill/>
                    </a:ln>
                  </pic:spPr>
                </pic:pic>
              </a:graphicData>
            </a:graphic>
          </wp:inline>
        </w:drawing>
      </w:r>
    </w:p>
    <w:p w14:paraId="714F0F65" w14:textId="1A036B33" w:rsidR="229B564F" w:rsidRPr="00492B24" w:rsidRDefault="229B564F" w:rsidP="00492B24">
      <w:pPr>
        <w:spacing w:line="360" w:lineRule="auto"/>
        <w:rPr>
          <w:rFonts w:ascii="Source Sans Pro Light" w:eastAsia="Source Sans Pro Light" w:hAnsi="Source Sans Pro Light" w:cs="Source Sans Pro Light"/>
        </w:rPr>
      </w:pPr>
      <w:r w:rsidRPr="00492B24">
        <w:rPr>
          <w:rFonts w:ascii="Source Sans Pro Light" w:eastAsia="Source Sans Pro Light" w:hAnsi="Source Sans Pro Light" w:cs="Source Sans Pro Light"/>
          <w:b/>
          <w:bCs/>
        </w:rPr>
        <w:t>Figure 1</w:t>
      </w:r>
      <w:r w:rsidR="006B1092" w:rsidRPr="00492B24">
        <w:rPr>
          <w:rFonts w:ascii="Source Sans Pro Light" w:eastAsia="Source Sans Pro Light" w:hAnsi="Source Sans Pro Light" w:cs="Source Sans Pro Light"/>
          <w:b/>
          <w:bCs/>
        </w:rPr>
        <w:t>9</w:t>
      </w:r>
      <w:r w:rsidRPr="00492B24">
        <w:rPr>
          <w:rFonts w:ascii="Source Sans Pro Light" w:eastAsia="Source Sans Pro Light" w:hAnsi="Source Sans Pro Light" w:cs="Source Sans Pro Light"/>
          <w:b/>
          <w:bCs/>
        </w:rPr>
        <w:t>:</w:t>
      </w:r>
      <w:r w:rsidRPr="00492B24">
        <w:rPr>
          <w:rFonts w:ascii="Source Sans Pro Light" w:eastAsia="Source Sans Pro Light" w:hAnsi="Source Sans Pro Light" w:cs="Source Sans Pro Light"/>
        </w:rPr>
        <w:t xml:space="preserve"> Taxonomic richness of bacteria from sediment samples collected represented per sample (smaller bar is the mean, individual samples are shown as points), and per station (larger bar).</w:t>
      </w:r>
    </w:p>
    <w:p w14:paraId="6B305A02" w14:textId="77777777" w:rsidR="0015293A" w:rsidRDefault="0015293A" w:rsidP="57D5DD20">
      <w:pPr>
        <w:jc w:val="both"/>
        <w:rPr>
          <w:rFonts w:ascii="Source Sans Pro Light" w:eastAsia="Source Sans Pro Light" w:hAnsi="Source Sans Pro Light" w:cs="Source Sans Pro Light"/>
          <w:sz w:val="20"/>
          <w:szCs w:val="20"/>
        </w:rPr>
      </w:pPr>
    </w:p>
    <w:p w14:paraId="7027B7A9" w14:textId="10343B21" w:rsidR="229B564F" w:rsidRDefault="00656B31" w:rsidP="001D0ED4">
      <w:pPr>
        <w:jc w:val="center"/>
      </w:pPr>
      <w:r>
        <w:rPr>
          <w:noProof/>
          <w:lang w:val="en-US"/>
        </w:rPr>
        <w:drawing>
          <wp:inline distT="0" distB="0" distL="0" distR="0" wp14:anchorId="7962203C" wp14:editId="568E8AB9">
            <wp:extent cx="5709679" cy="2567635"/>
            <wp:effectExtent l="0" t="0" r="5715" b="4445"/>
            <wp:docPr id="3" name="Picture 3" descr="NMDS ordination plots based on Jaccard similarity index for sediment bacteria community taxonomic compositions. Points are coloured by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NMDS ordination plots based on Jaccard similarity index for sediment bacteria community taxonomic compositions. Points are coloured by Station."/>
                    <pic:cNvPicPr>
                      <a:picLocks noChangeAspect="1" noChangeArrowheads="1"/>
                    </pic:cNvPicPr>
                  </pic:nvPicPr>
                  <pic:blipFill rotWithShape="1">
                    <a:blip r:embed="rId60">
                      <a:extLst>
                        <a:ext uri="{28A0092B-C50C-407E-A947-70E740481C1C}">
                          <a14:useLocalDpi xmlns:a14="http://schemas.microsoft.com/office/drawing/2010/main" val="0"/>
                        </a:ext>
                      </a:extLst>
                    </a:blip>
                    <a:srcRect l="13407" r="13028"/>
                    <a:stretch/>
                  </pic:blipFill>
                  <pic:spPr bwMode="auto">
                    <a:xfrm>
                      <a:off x="0" y="0"/>
                      <a:ext cx="5745752" cy="2583857"/>
                    </a:xfrm>
                    <a:prstGeom prst="rect">
                      <a:avLst/>
                    </a:prstGeom>
                    <a:noFill/>
                    <a:ln>
                      <a:noFill/>
                    </a:ln>
                    <a:extLst>
                      <a:ext uri="{53640926-AAD7-44D8-BBD7-CCE9431645EC}">
                        <a14:shadowObscured xmlns:a14="http://schemas.microsoft.com/office/drawing/2010/main"/>
                      </a:ext>
                    </a:extLst>
                  </pic:spPr>
                </pic:pic>
              </a:graphicData>
            </a:graphic>
          </wp:inline>
        </w:drawing>
      </w:r>
    </w:p>
    <w:p w14:paraId="2D91EF45" w14:textId="7FF2684D" w:rsidR="57D5DD20" w:rsidRDefault="57D5DD20" w:rsidP="57D5DD20">
      <w:pPr>
        <w:jc w:val="both"/>
      </w:pPr>
    </w:p>
    <w:p w14:paraId="7F08D028" w14:textId="33F9FD2B" w:rsidR="229B564F" w:rsidRPr="00492B24" w:rsidRDefault="229B564F" w:rsidP="00492B24">
      <w:pPr>
        <w:spacing w:line="360" w:lineRule="auto"/>
        <w:rPr>
          <w:rFonts w:ascii="Source Sans Pro Light" w:eastAsia="Source Sans Pro Light" w:hAnsi="Source Sans Pro Light" w:cs="Source Sans Pro Light"/>
        </w:rPr>
      </w:pPr>
      <w:r w:rsidRPr="00492B24">
        <w:rPr>
          <w:rFonts w:ascii="Source Sans Pro Light" w:eastAsia="Source Sans Pro Light" w:hAnsi="Source Sans Pro Light" w:cs="Source Sans Pro Light"/>
        </w:rPr>
        <w:lastRenderedPageBreak/>
        <w:t xml:space="preserve">Figure </w:t>
      </w:r>
      <w:r w:rsidR="006B1092" w:rsidRPr="00492B24">
        <w:rPr>
          <w:rFonts w:ascii="Source Sans Pro Light" w:eastAsia="Source Sans Pro Light" w:hAnsi="Source Sans Pro Light" w:cs="Source Sans Pro Light"/>
        </w:rPr>
        <w:t>20</w:t>
      </w:r>
      <w:r w:rsidRPr="00492B24">
        <w:rPr>
          <w:rFonts w:ascii="Source Sans Pro Light" w:eastAsia="Source Sans Pro Light" w:hAnsi="Source Sans Pro Light" w:cs="Source Sans Pro Light"/>
        </w:rPr>
        <w:t>: NMDS ordination plots based on Jaccard similarity index for sediment bacteria community taxonomic compositions. Points are coloured by Station.</w:t>
      </w:r>
    </w:p>
    <w:p w14:paraId="23DDA326" w14:textId="5475A7D0" w:rsidR="229B564F" w:rsidRDefault="002D61DB" w:rsidP="57D5DD20">
      <w:pPr>
        <w:jc w:val="both"/>
      </w:pPr>
      <w:r w:rsidRPr="57D5DD20" w:rsidDel="002D61DB">
        <w:rPr>
          <w:rFonts w:ascii="Source Sans Pro SemiBold" w:eastAsia="Source Sans Pro SemiBold" w:hAnsi="Source Sans Pro SemiBold" w:cs="Source Sans Pro SemiBold"/>
          <w:b/>
          <w:bCs/>
          <w:color w:val="146568"/>
          <w:sz w:val="36"/>
          <w:szCs w:val="36"/>
        </w:rPr>
        <w:t xml:space="preserve"> </w:t>
      </w:r>
    </w:p>
    <w:p w14:paraId="041DEE6B" w14:textId="6D7E1E53" w:rsidR="57D5DD20" w:rsidRDefault="004323A4" w:rsidP="00191035">
      <w:pPr>
        <w:spacing w:after="160" w:line="259" w:lineRule="auto"/>
      </w:pPr>
      <w:r>
        <w:br w:type="page"/>
      </w:r>
    </w:p>
    <w:p w14:paraId="3641299A" w14:textId="4017AB53" w:rsidR="2C37D369" w:rsidRPr="00492B24" w:rsidRDefault="285A6142" w:rsidP="00492B24">
      <w:pPr>
        <w:pStyle w:val="Heading2"/>
        <w:spacing w:line="360" w:lineRule="auto"/>
      </w:pPr>
      <w:bookmarkStart w:id="97" w:name="_Toc1024360855"/>
      <w:r>
        <w:lastRenderedPageBreak/>
        <w:t xml:space="preserve">Pilot results </w:t>
      </w:r>
      <w:r w:rsidR="11B806DD">
        <w:t>f</w:t>
      </w:r>
      <w:r>
        <w:t>r</w:t>
      </w:r>
      <w:r w:rsidR="62D1E3E8">
        <w:t>eshwater</w:t>
      </w:r>
      <w:bookmarkEnd w:id="97"/>
    </w:p>
    <w:p w14:paraId="4EDBC370" w14:textId="322534C2" w:rsidR="54D3E78B" w:rsidRPr="00492B24" w:rsidRDefault="54D3E78B" w:rsidP="00492B24">
      <w:pPr>
        <w:spacing w:line="360" w:lineRule="auto"/>
      </w:pPr>
      <w:r w:rsidRPr="00492B24">
        <w:rPr>
          <w:rFonts w:ascii="Source Sans Pro SemiBold" w:eastAsia="Source Sans Pro SemiBold" w:hAnsi="Source Sans Pro SemiBold" w:cs="Source Sans Pro SemiBold"/>
          <w:b/>
          <w:bCs/>
          <w:color w:val="146568"/>
        </w:rPr>
        <w:t>Introduction</w:t>
      </w:r>
    </w:p>
    <w:p w14:paraId="096E810D" w14:textId="5D6A64CD" w:rsidR="54D3E78B" w:rsidRPr="00492B24" w:rsidRDefault="595DB733" w:rsidP="00492B24">
      <w:pPr>
        <w:spacing w:after="160" w:line="360" w:lineRule="auto"/>
        <w:rPr>
          <w:rFonts w:ascii="Source Sans Pro Light" w:eastAsia="Source Sans Pro Light" w:hAnsi="Source Sans Pro Light" w:cs="Source Sans Pro Light"/>
          <w:color w:val="000000" w:themeColor="text1"/>
        </w:rPr>
      </w:pPr>
      <w:r w:rsidRPr="00492B24">
        <w:rPr>
          <w:rFonts w:ascii="Source Sans Pro Light" w:eastAsia="Source Sans Pro Light" w:hAnsi="Source Sans Pro Light" w:cs="Source Sans Pro Light"/>
          <w:color w:val="000000" w:themeColor="text1"/>
        </w:rPr>
        <w:t xml:space="preserve">The pilot sampling campaign took place in August – October 2021 and the main sampling campaign </w:t>
      </w:r>
      <w:r w:rsidR="0A0ECFF3" w:rsidRPr="00492B24">
        <w:rPr>
          <w:rFonts w:ascii="Source Sans Pro Light" w:eastAsia="Source Sans Pro Light" w:hAnsi="Source Sans Pro Light" w:cs="Source Sans Pro Light"/>
          <w:color w:val="000000" w:themeColor="text1"/>
        </w:rPr>
        <w:t>took</w:t>
      </w:r>
      <w:r w:rsidRPr="00492B24">
        <w:rPr>
          <w:rFonts w:ascii="Source Sans Pro Light" w:eastAsia="Source Sans Pro Light" w:hAnsi="Source Sans Pro Light" w:cs="Source Sans Pro Light"/>
          <w:color w:val="000000" w:themeColor="text1"/>
        </w:rPr>
        <w:t xml:space="preserve"> place in </w:t>
      </w:r>
      <w:r w:rsidR="5C60BDCF" w:rsidRPr="00492B24">
        <w:rPr>
          <w:rFonts w:ascii="Source Sans Pro Light" w:eastAsia="Source Sans Pro Light" w:hAnsi="Source Sans Pro Light" w:cs="Source Sans Pro Light"/>
          <w:color w:val="000000" w:themeColor="text1"/>
        </w:rPr>
        <w:t>August – September</w:t>
      </w:r>
      <w:r w:rsidRPr="00492B24">
        <w:rPr>
          <w:rFonts w:ascii="Source Sans Pro Light" w:eastAsia="Source Sans Pro Light" w:hAnsi="Source Sans Pro Light" w:cs="Source Sans Pro Light"/>
          <w:color w:val="000000" w:themeColor="text1"/>
        </w:rPr>
        <w:t xml:space="preserve"> 2022. Within each habitat, the pilot study has investigated some key parameters of interest, such as the effects of subsampling or the starting sample type (e.g., water or sediment). The data generated in the pilot </w:t>
      </w:r>
      <w:r w:rsidR="7B89A1E6" w:rsidRPr="00492B24">
        <w:rPr>
          <w:rFonts w:ascii="Source Sans Pro Light" w:eastAsia="Source Sans Pro Light" w:hAnsi="Source Sans Pro Light" w:cs="Source Sans Pro Light"/>
          <w:color w:val="000000" w:themeColor="text1"/>
        </w:rPr>
        <w:t>were</w:t>
      </w:r>
      <w:r w:rsidRPr="00492B24">
        <w:rPr>
          <w:rFonts w:ascii="Source Sans Pro Light" w:eastAsia="Source Sans Pro Light" w:hAnsi="Source Sans Pro Light" w:cs="Source Sans Pro Light"/>
          <w:color w:val="000000" w:themeColor="text1"/>
        </w:rPr>
        <w:t xml:space="preserve"> interrogated to assess their usefulness for detecting key features or informing target </w:t>
      </w:r>
      <w:r w:rsidRPr="00492B24">
        <w:rPr>
          <w:rFonts w:ascii="Source Sans Pro Light" w:eastAsia="Source Sans Pro Light" w:hAnsi="Source Sans Pro Light" w:cs="Source Sans Pro Light"/>
        </w:rPr>
        <w:t>indicators. This report details the methods and results from the pilot</w:t>
      </w:r>
      <w:r w:rsidRPr="00492B24">
        <w:rPr>
          <w:rFonts w:ascii="Source Sans Pro Light" w:eastAsia="Source Sans Pro Light" w:hAnsi="Source Sans Pro Light" w:cs="Source Sans Pro Light"/>
          <w:color w:val="000000" w:themeColor="text1"/>
        </w:rPr>
        <w:t xml:space="preserve"> phase of the project for the freshwater sampling. These results </w:t>
      </w:r>
      <w:r w:rsidR="300982DB" w:rsidRPr="00492B24">
        <w:rPr>
          <w:rFonts w:ascii="Source Sans Pro Light" w:eastAsia="Source Sans Pro Light" w:hAnsi="Source Sans Pro Light" w:cs="Source Sans Pro Light"/>
          <w:color w:val="000000" w:themeColor="text1"/>
        </w:rPr>
        <w:t>have fed</w:t>
      </w:r>
      <w:r w:rsidRPr="00492B24">
        <w:rPr>
          <w:rFonts w:ascii="Source Sans Pro Light" w:eastAsia="Source Sans Pro Light" w:hAnsi="Source Sans Pro Light" w:cs="Source Sans Pro Light"/>
          <w:color w:val="000000" w:themeColor="text1"/>
        </w:rPr>
        <w:t xml:space="preserve"> into the decision making to design the sampling and analysis approach </w:t>
      </w:r>
      <w:r w:rsidR="7743F0B3" w:rsidRPr="00492B24">
        <w:rPr>
          <w:rFonts w:ascii="Source Sans Pro Light" w:eastAsia="Source Sans Pro Light" w:hAnsi="Source Sans Pro Light" w:cs="Source Sans Pro Light"/>
          <w:color w:val="000000" w:themeColor="text1"/>
        </w:rPr>
        <w:t>of</w:t>
      </w:r>
      <w:r w:rsidRPr="00492B24">
        <w:rPr>
          <w:rFonts w:ascii="Source Sans Pro Light" w:eastAsia="Source Sans Pro Light" w:hAnsi="Source Sans Pro Light" w:cs="Source Sans Pro Light"/>
          <w:color w:val="000000" w:themeColor="text1"/>
        </w:rPr>
        <w:t xml:space="preserve"> the P2 Sampling Plan.</w:t>
      </w:r>
    </w:p>
    <w:p w14:paraId="0BD83F10" w14:textId="264ABCFB" w:rsidR="54D3E78B" w:rsidRDefault="54D3E78B" w:rsidP="00492B24">
      <w:pPr>
        <w:spacing w:line="360" w:lineRule="auto"/>
      </w:pPr>
      <w:r w:rsidRPr="6B28DEB9">
        <w:rPr>
          <w:rFonts w:ascii="Source Sans Pro SemiBold" w:eastAsia="Source Sans Pro SemiBold" w:hAnsi="Source Sans Pro SemiBold" w:cs="Source Sans Pro SemiBold"/>
          <w:b/>
          <w:bCs/>
          <w:color w:val="146568"/>
          <w:sz w:val="36"/>
          <w:szCs w:val="36"/>
        </w:rPr>
        <w:t>Methods</w:t>
      </w:r>
    </w:p>
    <w:p w14:paraId="7D23E3B7" w14:textId="587CE542" w:rsidR="54D3E78B" w:rsidRDefault="54D3E78B" w:rsidP="00492B24">
      <w:pPr>
        <w:spacing w:line="360" w:lineRule="auto"/>
      </w:pPr>
      <w:r w:rsidRPr="00AF6923">
        <w:rPr>
          <w:rFonts w:ascii="Source Sans Pro SemiBold" w:eastAsia="Source Sans Pro SemiBold" w:hAnsi="Source Sans Pro SemiBold" w:cs="Source Sans Pro SemiBold"/>
          <w:b/>
          <w:bCs/>
          <w:color w:val="146568"/>
          <w:sz w:val="28"/>
          <w:szCs w:val="28"/>
        </w:rPr>
        <w:t>Study sites</w:t>
      </w:r>
    </w:p>
    <w:p w14:paraId="4F2D9F33" w14:textId="414A8454" w:rsidR="54D3E78B" w:rsidRDefault="246291AF" w:rsidP="00492B24">
      <w:pPr>
        <w:spacing w:after="160" w:line="360" w:lineRule="auto"/>
        <w:rPr>
          <w:rFonts w:ascii="Source Sans Pro Light" w:eastAsia="Source Sans Pro Light" w:hAnsi="Source Sans Pro Light" w:cs="Source Sans Pro Light"/>
        </w:rPr>
      </w:pPr>
      <w:r w:rsidRPr="2AC8A271">
        <w:rPr>
          <w:rFonts w:ascii="Source Sans Pro Light" w:eastAsia="Source Sans Pro Light" w:hAnsi="Source Sans Pro Light" w:cs="Source Sans Pro Light"/>
        </w:rPr>
        <w:t xml:space="preserve">Loch Lomond and </w:t>
      </w:r>
      <w:r w:rsidR="75C22AFA" w:rsidRPr="2AC8A271">
        <w:rPr>
          <w:rFonts w:ascii="Source Sans Pro Light" w:eastAsia="Source Sans Pro Light" w:hAnsi="Source Sans Pro Light" w:cs="Source Sans Pro Light"/>
        </w:rPr>
        <w:t xml:space="preserve">the </w:t>
      </w:r>
      <w:r w:rsidRPr="2AC8A271">
        <w:rPr>
          <w:rFonts w:ascii="Source Sans Pro Light" w:eastAsia="Source Sans Pro Light" w:hAnsi="Source Sans Pro Light" w:cs="Source Sans Pro Light"/>
        </w:rPr>
        <w:t xml:space="preserve">Endrick Water were selected to conduct a pilot study to identify optimal sampling strategy, appropriate laboratory analysis, </w:t>
      </w:r>
      <w:r w:rsidR="44FD9DCC" w:rsidRPr="2AC8A271">
        <w:rPr>
          <w:rFonts w:ascii="Source Sans Pro Light" w:eastAsia="Source Sans Pro Light" w:hAnsi="Source Sans Pro Light" w:cs="Source Sans Pro Light"/>
        </w:rPr>
        <w:t>and</w:t>
      </w:r>
      <w:r w:rsidR="00DA29D3">
        <w:rPr>
          <w:rFonts w:ascii="Source Sans Pro Light" w:eastAsia="Source Sans Pro Light" w:hAnsi="Source Sans Pro Light" w:cs="Source Sans Pro Light"/>
        </w:rPr>
        <w:t xml:space="preserve"> project objectives</w:t>
      </w:r>
      <w:r w:rsidR="44FD9DCC" w:rsidRPr="2AC8A271">
        <w:rPr>
          <w:rFonts w:ascii="Source Sans Pro Light" w:eastAsia="Source Sans Pro Light" w:hAnsi="Source Sans Pro Light" w:cs="Source Sans Pro Light"/>
        </w:rPr>
        <w:t xml:space="preserve"> to consider pursuing for the freshwater habitat in Phase 2</w:t>
      </w:r>
      <w:r w:rsidRPr="2AC8A271">
        <w:rPr>
          <w:rFonts w:ascii="Source Sans Pro Light" w:eastAsia="Source Sans Pro Light" w:hAnsi="Source Sans Pro Light" w:cs="Source Sans Pro Light"/>
        </w:rPr>
        <w:t xml:space="preserve">. Loch Lomond has distinct ecological zones as well as contrasting bathymetry and land use between its north and south basins. </w:t>
      </w:r>
      <w:r w:rsidR="75C22AFA" w:rsidRPr="2AC8A271">
        <w:rPr>
          <w:rFonts w:ascii="Source Sans Pro Light" w:eastAsia="Source Sans Pro Light" w:hAnsi="Source Sans Pro Light" w:cs="Source Sans Pro Light"/>
        </w:rPr>
        <w:t xml:space="preserve">The </w:t>
      </w:r>
      <w:r w:rsidRPr="2AC8A271">
        <w:rPr>
          <w:rFonts w:ascii="Source Sans Pro Light" w:eastAsia="Source Sans Pro Light" w:hAnsi="Source Sans Pro Light" w:cs="Source Sans Pro Light"/>
        </w:rPr>
        <w:t xml:space="preserve">Endrick Water flows into </w:t>
      </w:r>
      <w:r w:rsidR="373B1FA9" w:rsidRPr="2AC8A271">
        <w:rPr>
          <w:rFonts w:ascii="Source Sans Pro Light" w:eastAsia="Source Sans Pro Light" w:hAnsi="Source Sans Pro Light" w:cs="Source Sans Pro Light"/>
        </w:rPr>
        <w:t>Loch Lomond and</w:t>
      </w:r>
      <w:r w:rsidRPr="2AC8A271">
        <w:rPr>
          <w:rFonts w:ascii="Source Sans Pro Light" w:eastAsia="Source Sans Pro Light" w:hAnsi="Source Sans Pro Light" w:cs="Source Sans Pro Light"/>
        </w:rPr>
        <w:t xml:space="preserve"> has point impacts from sewage treatment works and major broad-scale impacts such as land-use changes</w:t>
      </w:r>
      <w:r w:rsidR="4F9151E8" w:rsidRPr="2AC8A271">
        <w:rPr>
          <w:rFonts w:ascii="Source Sans Pro Light" w:eastAsia="Source Sans Pro Light" w:hAnsi="Source Sans Pro Light" w:cs="Source Sans Pro Light"/>
        </w:rPr>
        <w:t xml:space="preserve"> (e.g. tourism, forestry, </w:t>
      </w:r>
      <w:r w:rsidR="387EAB77" w:rsidRPr="2AC8A271">
        <w:rPr>
          <w:rFonts w:ascii="Source Sans Pro Light" w:eastAsia="Source Sans Pro Light" w:hAnsi="Source Sans Pro Light" w:cs="Source Sans Pro Light"/>
        </w:rPr>
        <w:t>infrastructure)</w:t>
      </w:r>
      <w:r w:rsidRPr="2AC8A271">
        <w:rPr>
          <w:rFonts w:ascii="Source Sans Pro Light" w:eastAsia="Source Sans Pro Light" w:hAnsi="Source Sans Pro Light" w:cs="Source Sans Pro Light"/>
        </w:rPr>
        <w:t xml:space="preserve">. </w:t>
      </w:r>
    </w:p>
    <w:p w14:paraId="0E82C18B" w14:textId="1B24CE3A" w:rsidR="54D3E78B" w:rsidRDefault="246291AF" w:rsidP="00492B24">
      <w:pPr>
        <w:spacing w:after="160" w:line="360" w:lineRule="auto"/>
        <w:rPr>
          <w:rFonts w:ascii="Source Sans Pro Light" w:eastAsia="Source Sans Pro Light" w:hAnsi="Source Sans Pro Light" w:cs="Source Sans Pro Light"/>
        </w:rPr>
      </w:pPr>
      <w:r w:rsidRPr="649AF1E5">
        <w:rPr>
          <w:rFonts w:ascii="Source Sans Pro Light" w:eastAsia="Source Sans Pro Light" w:hAnsi="Source Sans Pro Light" w:cs="Source Sans Pro Light"/>
        </w:rPr>
        <w:t>Water was sampled from both basins in Loch Lomond for a preliminary comparison of biodiversity present in areas of high (South Basin) and low (North Basin) anthropogenic disturbance. The sampling strategy was based on protocols established by</w:t>
      </w:r>
      <w:r w:rsidR="00B90544">
        <w:rPr>
          <w:rFonts w:ascii="Source Sans Pro Light" w:eastAsia="Source Sans Pro Light" w:hAnsi="Source Sans Pro Light" w:cs="Source Sans Pro Light"/>
        </w:rPr>
        <w:t xml:space="preserve"> </w:t>
      </w:r>
      <w:r w:rsidR="00B90544">
        <w:rPr>
          <w:rFonts w:ascii="Source Sans Pro Light" w:eastAsia="Source Sans Pro Light" w:hAnsi="Source Sans Pro Light" w:cs="Source Sans Pro Light"/>
        </w:rPr>
        <w:fldChar w:fldCharType="begin"/>
      </w:r>
      <w:r w:rsidR="00B90544">
        <w:rPr>
          <w:rFonts w:ascii="Source Sans Pro Light" w:eastAsia="Source Sans Pro Light" w:hAnsi="Source Sans Pro Light" w:cs="Source Sans Pro Light"/>
        </w:rPr>
        <w:instrText xml:space="preserve"> ADDIN ZOTERO_ITEM CSL_CITATION {"citationID":"ZzrgSWAh","properties":{"formattedCitation":"(H\\uc0\\u228{}nfling et al., 2016)","plainCitation":"(Hänfling et al., 2016)","noteIndex":0},"citationItems":[{"id":69,"uris":["http://zotero.org/users/10679637/items/YWTTSYBR"],"itemData":{"id":69,"type":"article-journal","abstract":"Organisms continuously release DNA into their environments via shed cells, excreta, gametes and decaying material. Analysis of this \"environmental DNA\" (eDNA) is revolutionis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set available in the UK. Seventy 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 This article is protected by copyright. All rights reserved.","container-title":"Molecular Ecology","DOI":"10.1111/mec.13660","ISSN":"09621083","issue":"13","note":"PMID: 27095076\nISBN: 1755-0998","page":"3101-3119","title":"Environmental DNA metabarcoding of lake fish communities reflects long-term data from established survey methods","volume":"25","author":[{"family":"Hänfling","given":"Bernd"},{"family":"Lawson Handley","given":"Lori"},{"family":"Read","given":"Daniel S."},{"family":"Hahn","given":"Christoph"},{"family":"Li","given":"Jianlong"},{"family":"Nichols","given":"Paul"},{"family":"Blackman","given":"Rosetta C."},{"family":"Oliver","given":"Anna"},{"family":"Winfield","given":"Ian J."}],"issued":{"date-parts":[["2016",7]]}}}],"schema":"https://github.com/citation-style-language/schema/raw/master/csl-citation.json"} </w:instrText>
      </w:r>
      <w:r w:rsidR="00B90544">
        <w:rPr>
          <w:rFonts w:ascii="Source Sans Pro Light" w:eastAsia="Source Sans Pro Light" w:hAnsi="Source Sans Pro Light" w:cs="Source Sans Pro Light"/>
        </w:rPr>
        <w:fldChar w:fldCharType="separate"/>
      </w:r>
      <w:r w:rsidR="00B90544" w:rsidRPr="00B90544">
        <w:rPr>
          <w:rFonts w:ascii="Source Sans Pro Light" w:hAnsi="Source Sans Pro Light"/>
        </w:rPr>
        <w:t>(Hänfling et al., 2016)</w:t>
      </w:r>
      <w:r w:rsidR="00B90544">
        <w:rPr>
          <w:rFonts w:ascii="Source Sans Pro Light" w:eastAsia="Source Sans Pro Light" w:hAnsi="Source Sans Pro Light" w:cs="Source Sans Pro Light"/>
        </w:rPr>
        <w:fldChar w:fldCharType="end"/>
      </w:r>
      <w:r w:rsidRPr="649AF1E5">
        <w:rPr>
          <w:rFonts w:ascii="Source Sans Pro Light" w:eastAsia="Source Sans Pro Light" w:hAnsi="Source Sans Pro Light" w:cs="Source Sans Pro Light"/>
        </w:rPr>
        <w:t xml:space="preserve"> with some minor modifications. Five 3.3 L water samples were collected from each basin at approximately equidistant locations where possible, taking shoreline access by foot into consideration (Figure </w:t>
      </w:r>
      <w:r w:rsidR="40BAF7EC" w:rsidRPr="649AF1E5">
        <w:rPr>
          <w:rFonts w:ascii="Source Sans Pro Light" w:eastAsia="Source Sans Pro Light" w:hAnsi="Source Sans Pro Light" w:cs="Source Sans Pro Light"/>
        </w:rPr>
        <w:t>2</w:t>
      </w:r>
      <w:r w:rsidRPr="649AF1E5">
        <w:rPr>
          <w:rFonts w:ascii="Source Sans Pro Light" w:eastAsia="Source Sans Pro Light" w:hAnsi="Source Sans Pro Light" w:cs="Source Sans Pro Light"/>
        </w:rPr>
        <w:t xml:space="preserve">1; Appendix C). Each sample was comprised of 10 x 330 mL subsamples, with subsamples taken at 10 m intervals along 100 m of shoreline. Once subsamples were deposited in the </w:t>
      </w:r>
      <w:r w:rsidR="005B6618">
        <w:rPr>
          <w:rFonts w:ascii="Source Sans Pro Light" w:eastAsia="Source Sans Pro Light" w:hAnsi="Source Sans Pro Light" w:cs="Source Sans Pro Light"/>
        </w:rPr>
        <w:t>3</w:t>
      </w:r>
      <w:r w:rsidR="00FC32FB">
        <w:rPr>
          <w:rFonts w:ascii="Source Sans Pro Light" w:eastAsia="Source Sans Pro Light" w:hAnsi="Source Sans Pro Light" w:cs="Source Sans Pro Light"/>
        </w:rPr>
        <w:t>.5</w:t>
      </w:r>
      <w:r w:rsidR="005B6618">
        <w:rPr>
          <w:rFonts w:ascii="Source Sans Pro Light" w:eastAsia="Source Sans Pro Light" w:hAnsi="Source Sans Pro Light" w:cs="Source Sans Pro Light"/>
        </w:rPr>
        <w:t xml:space="preserve"> L </w:t>
      </w:r>
      <w:r w:rsidRPr="649AF1E5">
        <w:rPr>
          <w:rFonts w:ascii="Source Sans Pro Light" w:eastAsia="Source Sans Pro Light" w:hAnsi="Source Sans Pro Light" w:cs="Source Sans Pro Light"/>
        </w:rPr>
        <w:t xml:space="preserve">sterile sampling bag, the bag was sealed and shaken for 20-30 seconds to homogenise the water sample. </w:t>
      </w:r>
      <w:r w:rsidR="00617B5F">
        <w:rPr>
          <w:rFonts w:ascii="Source Sans Pro Light" w:eastAsia="Source Sans Pro Light" w:hAnsi="Source Sans Pro Light" w:cs="Source Sans Pro Light"/>
        </w:rPr>
        <w:t xml:space="preserve">To capture sufficient DNA for multiple downstream laboratory analyses, </w:t>
      </w:r>
      <w:r w:rsidR="00A25879">
        <w:rPr>
          <w:rFonts w:ascii="Source Sans Pro Light" w:eastAsia="Source Sans Pro Light" w:hAnsi="Source Sans Pro Light" w:cs="Source Sans Pro Light"/>
        </w:rPr>
        <w:t>two filter units</w:t>
      </w:r>
      <w:r w:rsidR="00602078">
        <w:rPr>
          <w:rFonts w:ascii="Source Sans Pro Light" w:eastAsia="Source Sans Pro Light" w:hAnsi="Source Sans Pro Light" w:cs="Source Sans Pro Light"/>
        </w:rPr>
        <w:t xml:space="preserve">, </w:t>
      </w:r>
      <w:r w:rsidR="00864E4D">
        <w:rPr>
          <w:rFonts w:ascii="Source Sans Pro Light" w:eastAsia="Source Sans Pro Light" w:hAnsi="Source Sans Pro Light" w:cs="Source Sans Pro Light"/>
        </w:rPr>
        <w:t xml:space="preserve">each an </w:t>
      </w:r>
      <w:r w:rsidR="00602078">
        <w:rPr>
          <w:rFonts w:ascii="Source Sans Pro Light" w:eastAsia="Source Sans Pro Light" w:hAnsi="Source Sans Pro Light" w:cs="Source Sans Pro Light"/>
        </w:rPr>
        <w:t>enclosed casing containing a</w:t>
      </w:r>
      <w:r w:rsidR="00602078" w:rsidRPr="3C51F64D">
        <w:rPr>
          <w:rFonts w:ascii="Source Sans Pro Light" w:eastAsia="Source Sans Pro Light" w:hAnsi="Source Sans Pro Light" w:cs="Source Sans Pro Light"/>
        </w:rPr>
        <w:t xml:space="preserve"> 0.8 </w:t>
      </w:r>
      <w:proofErr w:type="spellStart"/>
      <w:r w:rsidR="00602078" w:rsidRPr="3C51F64D">
        <w:rPr>
          <w:rFonts w:ascii="Source Sans Pro Light" w:eastAsia="Source Sans Pro Light" w:hAnsi="Source Sans Pro Light" w:cs="Source Sans Pro Light"/>
        </w:rPr>
        <w:lastRenderedPageBreak/>
        <w:t>μm</w:t>
      </w:r>
      <w:proofErr w:type="spellEnd"/>
      <w:r w:rsidR="00602078" w:rsidRPr="3C51F64D">
        <w:rPr>
          <w:rFonts w:ascii="Source Sans Pro Light" w:eastAsia="Source Sans Pro Light" w:hAnsi="Source Sans Pro Light" w:cs="Source Sans Pro Light"/>
        </w:rPr>
        <w:t xml:space="preserve"> PES filter </w:t>
      </w:r>
      <w:r w:rsidR="00602078">
        <w:rPr>
          <w:rFonts w:ascii="Source Sans Pro Light" w:eastAsia="Source Sans Pro Light" w:hAnsi="Source Sans Pro Light" w:cs="Source Sans Pro Light"/>
        </w:rPr>
        <w:t xml:space="preserve">and </w:t>
      </w:r>
      <w:r w:rsidR="00602078" w:rsidRPr="00FD4449">
        <w:rPr>
          <w:rFonts w:ascii="Source Sans Pro Light" w:eastAsia="Source Sans Pro Light" w:hAnsi="Source Sans Pro Light" w:cs="Source Sans Pro Light"/>
        </w:rPr>
        <w:t xml:space="preserve">a 5 </w:t>
      </w:r>
      <w:proofErr w:type="spellStart"/>
      <w:r w:rsidR="00602078" w:rsidRPr="00FD4449">
        <w:rPr>
          <w:rFonts w:ascii="Source Sans Pro Light" w:eastAsia="Source Sans Pro Light" w:hAnsi="Source Sans Pro Light" w:cs="Source Sans Pro Light"/>
        </w:rPr>
        <w:t>μm</w:t>
      </w:r>
      <w:proofErr w:type="spellEnd"/>
      <w:r w:rsidR="00602078">
        <w:rPr>
          <w:rFonts w:ascii="Source Sans Pro Light" w:eastAsia="Source Sans Pro Light" w:hAnsi="Source Sans Pro Light" w:cs="Source Sans Pro Light"/>
        </w:rPr>
        <w:t xml:space="preserve"> </w:t>
      </w:r>
      <w:r w:rsidR="00602078" w:rsidRPr="00FD4449">
        <w:rPr>
          <w:rFonts w:ascii="Source Sans Pro Light" w:eastAsia="Source Sans Pro Light" w:hAnsi="Source Sans Pro Light" w:cs="Source Sans Pro Light"/>
        </w:rPr>
        <w:t>glass fibre prefilter (NatureMetrics, UK)</w:t>
      </w:r>
      <w:r w:rsidR="00602078">
        <w:rPr>
          <w:rFonts w:ascii="Source Sans Pro Light" w:eastAsia="Source Sans Pro Light" w:hAnsi="Source Sans Pro Light" w:cs="Source Sans Pro Light"/>
        </w:rPr>
        <w:t>,</w:t>
      </w:r>
      <w:r w:rsidR="00A25879">
        <w:rPr>
          <w:rFonts w:ascii="Source Sans Pro Light" w:eastAsia="Source Sans Pro Light" w:hAnsi="Source Sans Pro Light" w:cs="Source Sans Pro Light"/>
        </w:rPr>
        <w:t xml:space="preserve"> were used per 3.3 L sampl</w:t>
      </w:r>
      <w:r w:rsidR="006C4908">
        <w:rPr>
          <w:rFonts w:ascii="Source Sans Pro Light" w:eastAsia="Source Sans Pro Light" w:hAnsi="Source Sans Pro Light" w:cs="Source Sans Pro Light"/>
        </w:rPr>
        <w:t>e</w:t>
      </w:r>
      <w:r w:rsidR="00F53748">
        <w:rPr>
          <w:rFonts w:ascii="Source Sans Pro Light" w:eastAsia="Source Sans Pro Light" w:hAnsi="Source Sans Pro Light" w:cs="Source Sans Pro Light"/>
        </w:rPr>
        <w:t xml:space="preserve">. </w:t>
      </w:r>
      <w:r w:rsidR="00967A15">
        <w:rPr>
          <w:rFonts w:ascii="Source Sans Pro Light" w:eastAsia="Source Sans Pro Light" w:hAnsi="Source Sans Pro Light" w:cs="Source Sans Pro Light"/>
        </w:rPr>
        <w:t xml:space="preserve">Using a 100 mL syringe, </w:t>
      </w:r>
      <w:r w:rsidR="00863970">
        <w:rPr>
          <w:rFonts w:ascii="Source Sans Pro Light" w:eastAsia="Source Sans Pro Light" w:hAnsi="Source Sans Pro Light" w:cs="Source Sans Pro Light"/>
        </w:rPr>
        <w:t xml:space="preserve">up to </w:t>
      </w:r>
      <w:r w:rsidR="00067608">
        <w:rPr>
          <w:rFonts w:ascii="Source Sans Pro Light" w:eastAsia="Source Sans Pro Light" w:hAnsi="Source Sans Pro Light" w:cs="Source Sans Pro Light"/>
        </w:rPr>
        <w:t xml:space="preserve">1.5 L </w:t>
      </w:r>
      <w:r w:rsidR="00067608" w:rsidRPr="3C51F64D">
        <w:rPr>
          <w:rFonts w:ascii="Source Sans Pro Light" w:eastAsia="Source Sans Pro Light" w:hAnsi="Source Sans Pro Light" w:cs="Source Sans Pro Light"/>
        </w:rPr>
        <w:t xml:space="preserve">of water </w:t>
      </w:r>
      <w:r w:rsidR="007F5ACE">
        <w:rPr>
          <w:rFonts w:ascii="Source Sans Pro Light" w:eastAsia="Source Sans Pro Light" w:hAnsi="Source Sans Pro Light" w:cs="Source Sans Pro Light"/>
        </w:rPr>
        <w:t xml:space="preserve">was pushed </w:t>
      </w:r>
      <w:r w:rsidR="00067608" w:rsidRPr="3C51F64D">
        <w:rPr>
          <w:rFonts w:ascii="Source Sans Pro Light" w:eastAsia="Source Sans Pro Light" w:hAnsi="Source Sans Pro Light" w:cs="Source Sans Pro Light"/>
        </w:rPr>
        <w:t xml:space="preserve">through </w:t>
      </w:r>
      <w:r w:rsidR="0051592D">
        <w:rPr>
          <w:rFonts w:ascii="Source Sans Pro Light" w:eastAsia="Source Sans Pro Light" w:hAnsi="Source Sans Pro Light" w:cs="Source Sans Pro Light"/>
        </w:rPr>
        <w:t xml:space="preserve">each </w:t>
      </w:r>
      <w:r w:rsidR="00706065">
        <w:rPr>
          <w:rFonts w:ascii="Source Sans Pro Light" w:eastAsia="Source Sans Pro Light" w:hAnsi="Source Sans Pro Light" w:cs="Source Sans Pro Light"/>
        </w:rPr>
        <w:t xml:space="preserve">filter unit </w:t>
      </w:r>
      <w:r w:rsidR="00067608" w:rsidRPr="3C51F64D">
        <w:rPr>
          <w:rFonts w:ascii="Source Sans Pro Light" w:eastAsia="Source Sans Pro Light" w:hAnsi="Source Sans Pro Light" w:cs="Source Sans Pro Light"/>
        </w:rPr>
        <w:t xml:space="preserve">and preserved with </w:t>
      </w:r>
      <w:r w:rsidR="00067608">
        <w:rPr>
          <w:rFonts w:ascii="Source Sans Pro Light" w:eastAsia="Source Sans Pro Light" w:hAnsi="Source Sans Pro Light" w:cs="Source Sans Pro Light"/>
        </w:rPr>
        <w:t xml:space="preserve">Longmire’s </w:t>
      </w:r>
      <w:r w:rsidR="00067608" w:rsidRPr="3C51F64D">
        <w:rPr>
          <w:rFonts w:ascii="Source Sans Pro Light" w:eastAsia="Source Sans Pro Light" w:hAnsi="Source Sans Pro Light" w:cs="Source Sans Pro Light"/>
        </w:rPr>
        <w:t>preservation buffer</w:t>
      </w:r>
      <w:r w:rsidR="00B90544">
        <w:rPr>
          <w:rFonts w:ascii="Source Sans Pro Light" w:eastAsia="Source Sans Pro Light" w:hAnsi="Source Sans Pro Light" w:cs="Source Sans Pro Light"/>
        </w:rPr>
        <w:t xml:space="preserve"> </w:t>
      </w:r>
      <w:r w:rsidR="00B90544">
        <w:rPr>
          <w:rFonts w:ascii="Source Sans Pro Light" w:eastAsia="Source Sans Pro Light" w:hAnsi="Source Sans Pro Light" w:cs="Source Sans Pro Light"/>
        </w:rPr>
        <w:fldChar w:fldCharType="begin"/>
      </w:r>
      <w:r w:rsidR="00B90544">
        <w:rPr>
          <w:rFonts w:ascii="Source Sans Pro Light" w:eastAsia="Source Sans Pro Light" w:hAnsi="Source Sans Pro Light" w:cs="Source Sans Pro Light"/>
        </w:rPr>
        <w:instrText xml:space="preserve"> ADDIN ZOTERO_ITEM CSL_CITATION {"citationID":"aBTvZjxF","properties":{"formattedCitation":"(Longmire et al., 1997)","plainCitation":"(Longmire et al., 1997)","noteIndex":0},"citationItems":[{"id":3730,"uris":["http://zotero.org/groups/4440035/items/PE4QHMN7"],"itemData":{"id":3730,"type":"book","event-place":"Lubbock, TX. :","language":"en","note":"DOI: 10.5962/bhl.title.143318","publisher":"Museum of Texas Tech University,","publisher-place":"Lubbock, TX. :","source":"DOI.org (Crossref)","title":"Use of \"Lysis Buffer\" in DNA isolation and its implication for museum collections /","URL":"https://www.biodiversitylibrary.org/bibliography/143318","author":[{"family":"Longmire","given":"Jonathan L."},{"family":"Baker","given":"Robert J."},{"family":"Maltbie","given":"Mary."},{"literal":"Texas Tech University."}],"accessed":{"date-parts":[["2021",9,29]]},"issued":{"date-parts":[["1997"]]}}}],"schema":"https://github.com/citation-style-language/schema/raw/master/csl-citation.json"} </w:instrText>
      </w:r>
      <w:r w:rsidR="00B90544">
        <w:rPr>
          <w:rFonts w:ascii="Source Sans Pro Light" w:eastAsia="Source Sans Pro Light" w:hAnsi="Source Sans Pro Light" w:cs="Source Sans Pro Light"/>
        </w:rPr>
        <w:fldChar w:fldCharType="separate"/>
      </w:r>
      <w:r w:rsidR="00B90544">
        <w:rPr>
          <w:rFonts w:ascii="Source Sans Pro Light" w:eastAsia="Source Sans Pro Light" w:hAnsi="Source Sans Pro Light" w:cs="Source Sans Pro Light"/>
          <w:noProof/>
        </w:rPr>
        <w:t>(Longmire et al., 1997)</w:t>
      </w:r>
      <w:r w:rsidR="00B90544">
        <w:rPr>
          <w:rFonts w:ascii="Source Sans Pro Light" w:eastAsia="Source Sans Pro Light" w:hAnsi="Source Sans Pro Light" w:cs="Source Sans Pro Light"/>
        </w:rPr>
        <w:fldChar w:fldCharType="end"/>
      </w:r>
      <w:r w:rsidR="00067608" w:rsidRPr="3C51F64D">
        <w:rPr>
          <w:rFonts w:ascii="Source Sans Pro Light" w:eastAsia="Source Sans Pro Light" w:hAnsi="Source Sans Pro Light" w:cs="Source Sans Pro Light"/>
        </w:rPr>
        <w:t>.</w:t>
      </w:r>
      <w:r w:rsidR="00B07502">
        <w:rPr>
          <w:rFonts w:ascii="Source Sans Pro Light" w:eastAsia="Source Sans Pro Light" w:hAnsi="Source Sans Pro Light" w:cs="Source Sans Pro Light"/>
        </w:rPr>
        <w:t xml:space="preserve"> </w:t>
      </w:r>
      <w:r w:rsidR="75C22AFA">
        <w:rPr>
          <w:rFonts w:ascii="Source Sans Pro Light" w:eastAsia="Source Sans Pro Light" w:hAnsi="Source Sans Pro Light" w:cs="Source Sans Pro Light"/>
        </w:rPr>
        <w:t>The v</w:t>
      </w:r>
      <w:r w:rsidRPr="649AF1E5">
        <w:rPr>
          <w:rFonts w:ascii="Source Sans Pro Light" w:eastAsia="Source Sans Pro Light" w:hAnsi="Source Sans Pro Light" w:cs="Source Sans Pro Light"/>
        </w:rPr>
        <w:t>olume of water passed through each filter was recorded.</w:t>
      </w:r>
    </w:p>
    <w:p w14:paraId="0D2FFFE2" w14:textId="0CED79E6" w:rsidR="54D3E78B" w:rsidRDefault="54D3E78B" w:rsidP="00492B24">
      <w:pPr>
        <w:spacing w:after="160" w:line="360" w:lineRule="auto"/>
        <w:rPr>
          <w:rFonts w:ascii="Source Sans Pro Light" w:eastAsia="Source Sans Pro Light" w:hAnsi="Source Sans Pro Light" w:cs="Source Sans Pro Light"/>
        </w:rPr>
      </w:pPr>
      <w:r w:rsidRPr="649AF1E5">
        <w:rPr>
          <w:rFonts w:ascii="Source Sans Pro Light" w:eastAsia="Source Sans Pro Light" w:hAnsi="Source Sans Pro Light" w:cs="Source Sans Pro Light"/>
        </w:rPr>
        <w:t xml:space="preserve">Water and macroinvertebrates were sampled at three locations along </w:t>
      </w:r>
      <w:r w:rsidR="004F27E2">
        <w:rPr>
          <w:rFonts w:ascii="Source Sans Pro Light" w:eastAsia="Source Sans Pro Light" w:hAnsi="Source Sans Pro Light" w:cs="Source Sans Pro Light"/>
        </w:rPr>
        <w:t xml:space="preserve">the </w:t>
      </w:r>
      <w:r w:rsidRPr="649AF1E5">
        <w:rPr>
          <w:rFonts w:ascii="Source Sans Pro Light" w:eastAsia="Source Sans Pro Light" w:hAnsi="Source Sans Pro Light" w:cs="Source Sans Pro Light"/>
        </w:rPr>
        <w:t>Endrick Water for a prelim</w:t>
      </w:r>
      <w:r w:rsidR="44176C4E" w:rsidRPr="649AF1E5">
        <w:rPr>
          <w:rFonts w:ascii="Source Sans Pro Light" w:eastAsia="Source Sans Pro Light" w:hAnsi="Source Sans Pro Light" w:cs="Source Sans Pro Light"/>
        </w:rPr>
        <w:t>in</w:t>
      </w:r>
      <w:r w:rsidRPr="649AF1E5">
        <w:rPr>
          <w:rFonts w:ascii="Source Sans Pro Light" w:eastAsia="Source Sans Pro Light" w:hAnsi="Source Sans Pro Light" w:cs="Source Sans Pro Light"/>
        </w:rPr>
        <w:t xml:space="preserve">ary comparison of biodiversity present along the length of </w:t>
      </w:r>
      <w:r w:rsidR="004F27E2">
        <w:rPr>
          <w:rFonts w:ascii="Source Sans Pro Light" w:eastAsia="Source Sans Pro Light" w:hAnsi="Source Sans Pro Light" w:cs="Source Sans Pro Light"/>
        </w:rPr>
        <w:t xml:space="preserve">the </w:t>
      </w:r>
      <w:r w:rsidRPr="649AF1E5">
        <w:rPr>
          <w:rFonts w:ascii="Source Sans Pro Light" w:eastAsia="Source Sans Pro Light" w:hAnsi="Source Sans Pro Light" w:cs="Source Sans Pro Light"/>
        </w:rPr>
        <w:t xml:space="preserve">Endrick Water, sampling strategies and sample types. An established sampling strategy for rivers and streams, based on the collection of independent water samples across the width of the stream/river section </w:t>
      </w:r>
      <w:r w:rsidR="00B90544">
        <w:rPr>
          <w:rFonts w:ascii="Source Sans Pro Light" w:eastAsia="Source Sans Pro Light" w:hAnsi="Source Sans Pro Light" w:cs="Source Sans Pro Light"/>
        </w:rPr>
        <w:fldChar w:fldCharType="begin"/>
      </w:r>
      <w:r w:rsidR="00B90544">
        <w:rPr>
          <w:rFonts w:ascii="Source Sans Pro Light" w:eastAsia="Source Sans Pro Light" w:hAnsi="Source Sans Pro Light" w:cs="Source Sans Pro Light"/>
        </w:rPr>
        <w:instrText xml:space="preserve"> ADDIN ZOTERO_ITEM CSL_CITATION {"citationID":"u1OKpPbC","properties":{"formattedCitation":"(Bruce et al., 2021)","plainCitation":"(Bruce et al., 2021)","noteIndex":0},"citationItems":[{"id":2863,"uris":["http://zotero.org/users/10679637/items/B6RJTYXT"],"itemData":{"id":2863,"type":"book","ISBN":"978-619-248-053-0","license":"All rights reserved","note":"DOI: 10.3897/ab.e68634","publisher":"Pensoft Publishers","title":"A practical guide to DNA-based methods for biodiversity assessment","URL":"https://ab.pensoft.net/article/68634/","author":[{"family":"Bruce","given":"Kat"},{"family":"Blackman","given":"Rosetta"},{"family":"Bourlat","given":"Sarah J"},{"family":"Hellström","given":"Ann Micaela"},{"family":"Bakker","given":"Judith"},{"family":"Bista","given":"Iliana"},{"family":"Bohmann","given":"Kristine"},{"family":"Bouchez","given":"Agnès"},{"family":"Brys","given":"Rein"},{"family":"Clark","given":"Katie"},{"family":"Elbrecht","given":"Vasco"},{"family":"Fazi","given":"Stefano"},{"family":"Fonseca","given":"Vera"},{"family":"Hänfling","given":"Bernd"},{"family":"Leese","given":"Florian"},{"family":"Mächler","given":"Elvira"},{"family":"Mahon","given":"Andrew R."},{"family":"Meissner","given":"Kristian"},{"family":"Panksep","given":"Kristel"},{"family":"Pawlowski","given":"Jan"},{"family":"Schmidt Yáñez","given":"Paul"},{"family":"Seymour","given":"Mathew"},{"family":"Thalinger","given":"Bettina"},{"family":"Valentini","given":"Alice"},{"family":"Woodcock","given":"Paul"},{"family":"Traugott","given":"Michael"},{"family":"Vasselon","given":"Valentin"},{"family":"Deiner","given":"Kristy"}],"issued":{"date-parts":[["2021",12,2]]}}}],"schema":"https://github.com/citation-style-language/schema/raw/master/csl-citation.json"} </w:instrText>
      </w:r>
      <w:r w:rsidR="00B90544">
        <w:rPr>
          <w:rFonts w:ascii="Source Sans Pro Light" w:eastAsia="Source Sans Pro Light" w:hAnsi="Source Sans Pro Light" w:cs="Source Sans Pro Light"/>
        </w:rPr>
        <w:fldChar w:fldCharType="separate"/>
      </w:r>
      <w:r w:rsidR="00B90544">
        <w:rPr>
          <w:rFonts w:ascii="Source Sans Pro Light" w:eastAsia="Source Sans Pro Light" w:hAnsi="Source Sans Pro Light" w:cs="Source Sans Pro Light"/>
          <w:noProof/>
        </w:rPr>
        <w:t>(Bruce et al., 2021)</w:t>
      </w:r>
      <w:r w:rsidR="00B90544">
        <w:rPr>
          <w:rFonts w:ascii="Source Sans Pro Light" w:eastAsia="Source Sans Pro Light" w:hAnsi="Source Sans Pro Light" w:cs="Source Sans Pro Light"/>
        </w:rPr>
        <w:fldChar w:fldCharType="end"/>
      </w:r>
      <w:r w:rsidRPr="649AF1E5">
        <w:rPr>
          <w:rFonts w:ascii="Source Sans Pro Light" w:eastAsia="Source Sans Pro Light" w:hAnsi="Source Sans Pro Light" w:cs="Source Sans Pro Light"/>
        </w:rPr>
        <w:t xml:space="preserve">, was compared with an unconventional sampling strategy using a single composite water sample. At each location, three 2 L water samples were collected from the left bank, mid-channel, and right bank, following which 1 L from each sample was pooled into a new sampling bag to create a 3 L composite sample, leaving three 1L independent samples (Figure </w:t>
      </w:r>
      <w:r w:rsidR="70D0FEF9"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2</w:t>
      </w:r>
      <w:r w:rsidRPr="649AF1E5">
        <w:rPr>
          <w:rFonts w:ascii="Source Sans Pro Light" w:eastAsia="Source Sans Pro Light" w:hAnsi="Source Sans Pro Light" w:cs="Source Sans Pro Light"/>
        </w:rPr>
        <w:t xml:space="preserve">). One litre from each independent and composite sample was passed through one of two 0.8 </w:t>
      </w:r>
      <w:proofErr w:type="spellStart"/>
      <w:r w:rsidRPr="649AF1E5">
        <w:rPr>
          <w:rFonts w:ascii="Source Sans Pro Light" w:eastAsia="Source Sans Pro Light" w:hAnsi="Source Sans Pro Light" w:cs="Source Sans Pro Light"/>
        </w:rPr>
        <w:t>μm</w:t>
      </w:r>
      <w:proofErr w:type="spellEnd"/>
      <w:r w:rsidRPr="649AF1E5">
        <w:rPr>
          <w:rFonts w:ascii="Source Sans Pro Light" w:eastAsia="Source Sans Pro Light" w:hAnsi="Source Sans Pro Light" w:cs="Source Sans Pro Light"/>
        </w:rPr>
        <w:t xml:space="preserve"> PES filters. The spare filters were used on the remaining water in the composite sample. A 3-minute </w:t>
      </w:r>
      <w:proofErr w:type="spellStart"/>
      <w:r w:rsidRPr="649AF1E5">
        <w:rPr>
          <w:rFonts w:ascii="Source Sans Pro Light" w:eastAsia="Source Sans Pro Light" w:hAnsi="Source Sans Pro Light" w:cs="Source Sans Pro Light"/>
        </w:rPr>
        <w:t>kicknet</w:t>
      </w:r>
      <w:proofErr w:type="spellEnd"/>
      <w:r w:rsidRPr="649AF1E5">
        <w:rPr>
          <w:rFonts w:ascii="Source Sans Pro Light" w:eastAsia="Source Sans Pro Light" w:hAnsi="Source Sans Pro Light" w:cs="Source Sans Pro Light"/>
        </w:rPr>
        <w:t xml:space="preserve"> survey was performed at each location by a SEPA ecologist to collect a macroinvertebrate sample. The sample was roughly sorted in the field to remove stones and vegetation, before specimens were preserved in 1 L of </w:t>
      </w:r>
      <w:r w:rsidRPr="649AF1E5">
        <w:rPr>
          <w:rFonts w:ascii="Source Sans Pro Light" w:eastAsia="Source Sans Pro Light" w:hAnsi="Source Sans Pro Light" w:cs="Source Sans Pro Light"/>
          <w:color w:val="000000" w:themeColor="text1"/>
        </w:rPr>
        <w:t>≥99%</w:t>
      </w:r>
      <w:r w:rsidRPr="649AF1E5">
        <w:rPr>
          <w:rFonts w:ascii="Source Sans Pro Light" w:eastAsia="Source Sans Pro Light" w:hAnsi="Source Sans Pro Light" w:cs="Source Sans Pro Light"/>
        </w:rPr>
        <w:t xml:space="preserve"> analytical-grade ethanol.</w:t>
      </w:r>
    </w:p>
    <w:p w14:paraId="6FC42640" w14:textId="76FDE625" w:rsidR="54D3E78B" w:rsidRDefault="54D3E78B" w:rsidP="00492B24">
      <w:pPr>
        <w:spacing w:after="160" w:line="360" w:lineRule="auto"/>
      </w:pPr>
      <w:r w:rsidRPr="57D5DD20">
        <w:rPr>
          <w:rFonts w:ascii="Source Sans Pro Light" w:eastAsia="Source Sans Pro Light" w:hAnsi="Source Sans Pro Light" w:cs="Source Sans Pro Light"/>
        </w:rPr>
        <w:t xml:space="preserve">All samples were transported to the NatureMetrics laboratory </w:t>
      </w:r>
      <w:r w:rsidR="007B6F25">
        <w:rPr>
          <w:rFonts w:ascii="Source Sans Pro Light" w:eastAsia="Source Sans Pro Light" w:hAnsi="Source Sans Pro Light" w:cs="Source Sans Pro Light"/>
        </w:rPr>
        <w:t xml:space="preserve">(Guildford, UK) </w:t>
      </w:r>
      <w:r w:rsidRPr="57D5DD20">
        <w:rPr>
          <w:rFonts w:ascii="Source Sans Pro Light" w:eastAsia="Source Sans Pro Light" w:hAnsi="Source Sans Pro Light" w:cs="Source Sans Pro Light"/>
        </w:rPr>
        <w:t>at ambient temperature and stored at -20°C until analysis.</w:t>
      </w:r>
    </w:p>
    <w:p w14:paraId="032127C9" w14:textId="5519DF12" w:rsidR="54D3E78B" w:rsidRDefault="54D3E78B" w:rsidP="57D5DD20">
      <w:pPr>
        <w:jc w:val="both"/>
      </w:pPr>
      <w:r w:rsidRPr="57D5DD20">
        <w:rPr>
          <w:rFonts w:ascii="Source Sans Pro Light" w:eastAsia="Source Sans Pro Light" w:hAnsi="Source Sans Pro Light" w:cs="Source Sans Pro Light"/>
        </w:rPr>
        <w:t xml:space="preserve"> </w:t>
      </w:r>
    </w:p>
    <w:p w14:paraId="4DE65C3C" w14:textId="1C27E7C5" w:rsidR="57D5DD20" w:rsidRDefault="00DE0C7D" w:rsidP="003904E7">
      <w:pPr>
        <w:jc w:val="center"/>
      </w:pPr>
      <w:r>
        <w:rPr>
          <w:noProof/>
        </w:rPr>
        <w:lastRenderedPageBreak/>
        <w:drawing>
          <wp:inline distT="0" distB="0" distL="0" distR="0" wp14:anchorId="2AA4BCB2" wp14:editId="3263DE0C">
            <wp:extent cx="5486400" cy="5063490"/>
            <wp:effectExtent l="0" t="0" r="0" b="0"/>
            <wp:docPr id="1793107853" name="Picture 1793107853" descr="Map of sampling locations across Loch Lomond (North and South Basin) and the Endrick Water (Denny, Fintry, and Drymen 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107853" name="Picture 1793107853" descr="Map of sampling locations across Loch Lomond (North and South Basin) and the Endrick Water (Denny, Fintry, and Drymen Bridge)."/>
                    <pic:cNvPicPr/>
                  </pic:nvPicPr>
                  <pic:blipFill>
                    <a:blip r:embed="rId61">
                      <a:extLst>
                        <a:ext uri="{28A0092B-C50C-407E-A947-70E740481C1C}">
                          <a14:useLocalDpi xmlns:a14="http://schemas.microsoft.com/office/drawing/2010/main" val="0"/>
                        </a:ext>
                      </a:extLst>
                    </a:blip>
                    <a:stretch>
                      <a:fillRect/>
                    </a:stretch>
                  </pic:blipFill>
                  <pic:spPr>
                    <a:xfrm>
                      <a:off x="0" y="0"/>
                      <a:ext cx="5486400" cy="5063490"/>
                    </a:xfrm>
                    <a:prstGeom prst="rect">
                      <a:avLst/>
                    </a:prstGeom>
                  </pic:spPr>
                </pic:pic>
              </a:graphicData>
            </a:graphic>
          </wp:inline>
        </w:drawing>
      </w:r>
    </w:p>
    <w:p w14:paraId="20AF3B0D" w14:textId="73F66EA6" w:rsidR="54D3E78B" w:rsidRPr="00492B24" w:rsidRDefault="54D3E78B" w:rsidP="00492B24">
      <w:pPr>
        <w:spacing w:line="360" w:lineRule="auto"/>
      </w:pPr>
      <w:r w:rsidRPr="00492B24">
        <w:rPr>
          <w:rFonts w:ascii="Source Sans Pro Light" w:eastAsia="Source Sans Pro Light" w:hAnsi="Source Sans Pro Light" w:cs="Source Sans Pro Light"/>
          <w:b/>
          <w:bCs/>
        </w:rPr>
        <w:t xml:space="preserve">Figure </w:t>
      </w:r>
      <w:r w:rsidR="00D42642" w:rsidRPr="00492B24">
        <w:rPr>
          <w:rFonts w:ascii="Source Sans Pro Light" w:eastAsia="Source Sans Pro Light" w:hAnsi="Source Sans Pro Light" w:cs="Source Sans Pro Light"/>
          <w:b/>
          <w:bCs/>
        </w:rPr>
        <w:t>2</w:t>
      </w:r>
      <w:r w:rsidRPr="00492B24">
        <w:rPr>
          <w:rFonts w:ascii="Source Sans Pro Light" w:eastAsia="Source Sans Pro Light" w:hAnsi="Source Sans Pro Light" w:cs="Source Sans Pro Light"/>
          <w:b/>
          <w:bCs/>
        </w:rPr>
        <w:t>1.</w:t>
      </w:r>
      <w:r w:rsidRPr="00492B24">
        <w:rPr>
          <w:rFonts w:ascii="Source Sans Pro Light" w:eastAsia="Source Sans Pro Light" w:hAnsi="Source Sans Pro Light" w:cs="Source Sans Pro Light"/>
        </w:rPr>
        <w:t xml:space="preserve"> Map of sampling locations across Loch Lomond (North and South Basin) and </w:t>
      </w:r>
      <w:r w:rsidR="001208E9" w:rsidRPr="00492B24">
        <w:rPr>
          <w:rFonts w:ascii="Source Sans Pro Light" w:eastAsia="Source Sans Pro Light" w:hAnsi="Source Sans Pro Light" w:cs="Source Sans Pro Light"/>
        </w:rPr>
        <w:t xml:space="preserve">the </w:t>
      </w:r>
      <w:r w:rsidRPr="00492B24">
        <w:rPr>
          <w:rFonts w:ascii="Source Sans Pro Light" w:eastAsia="Source Sans Pro Light" w:hAnsi="Source Sans Pro Light" w:cs="Source Sans Pro Light"/>
        </w:rPr>
        <w:t xml:space="preserve">Endrick Water (Denny, Fintry, and </w:t>
      </w:r>
      <w:proofErr w:type="spellStart"/>
      <w:r w:rsidRPr="00492B24">
        <w:rPr>
          <w:rFonts w:ascii="Source Sans Pro Light" w:eastAsia="Source Sans Pro Light" w:hAnsi="Source Sans Pro Light" w:cs="Source Sans Pro Light"/>
        </w:rPr>
        <w:t>Drymen</w:t>
      </w:r>
      <w:proofErr w:type="spellEnd"/>
      <w:r w:rsidRPr="00492B24">
        <w:rPr>
          <w:rFonts w:ascii="Source Sans Pro Light" w:eastAsia="Source Sans Pro Light" w:hAnsi="Source Sans Pro Light" w:cs="Source Sans Pro Light"/>
        </w:rPr>
        <w:t xml:space="preserve"> Bridge).</w:t>
      </w:r>
    </w:p>
    <w:p w14:paraId="1A73B6F7" w14:textId="20B6CE9F" w:rsidR="54D3E78B" w:rsidRDefault="54D3E78B" w:rsidP="57D5DD20">
      <w:pPr>
        <w:jc w:val="both"/>
      </w:pPr>
      <w:r w:rsidRPr="57D5DD20">
        <w:rPr>
          <w:rFonts w:ascii="Source Sans Pro Light" w:eastAsia="Source Sans Pro Light" w:hAnsi="Source Sans Pro Light" w:cs="Source Sans Pro Light"/>
        </w:rPr>
        <w:t xml:space="preserve"> </w:t>
      </w:r>
    </w:p>
    <w:p w14:paraId="7711CA47" w14:textId="3E2E4EA4" w:rsidR="54D3E78B" w:rsidRDefault="6109B938" w:rsidP="001D241B">
      <w:pPr>
        <w:jc w:val="center"/>
        <w:rPr>
          <w:rFonts w:ascii="Source Sans Pro Light" w:eastAsia="Source Sans Pro Light" w:hAnsi="Source Sans Pro Light" w:cs="Source Sans Pro Light"/>
        </w:rPr>
      </w:pPr>
      <w:r>
        <w:rPr>
          <w:noProof/>
          <w:color w:val="2B579A"/>
          <w:shd w:val="clear" w:color="auto" w:fill="E6E6E6"/>
        </w:rPr>
        <w:lastRenderedPageBreak/>
        <w:drawing>
          <wp:inline distT="0" distB="0" distL="0" distR="0" wp14:anchorId="723A814E" wp14:editId="0B4563A3">
            <wp:extent cx="4572000" cy="3590925"/>
            <wp:effectExtent l="0" t="0" r="0" b="0"/>
            <wp:docPr id="994525073" name="Picture 994525073" descr="Sampling scheme for Endrick Water, showing three sampling locations (Drymen Bridge - downstream, Fintry – midsection, Denny - upstream), with three replicate samples and one composite sample per location, where the composite sample was made using 1 L from the three replicate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25073" name="Picture 994525073" descr="Sampling scheme for Endrick Water, showing three sampling locations (Drymen Bridge - downstream, Fintry – midsection, Denny - upstream), with three replicate samples and one composite sample per location, where the composite sample was made using 1 L from the three replicate samples."/>
                    <pic:cNvPicPr/>
                  </pic:nvPicPr>
                  <pic:blipFill>
                    <a:blip r:embed="rId62">
                      <a:extLst>
                        <a:ext uri="{28A0092B-C50C-407E-A947-70E740481C1C}">
                          <a14:useLocalDpi xmlns:a14="http://schemas.microsoft.com/office/drawing/2010/main" val="0"/>
                        </a:ext>
                      </a:extLst>
                    </a:blip>
                    <a:stretch>
                      <a:fillRect/>
                    </a:stretch>
                  </pic:blipFill>
                  <pic:spPr>
                    <a:xfrm>
                      <a:off x="0" y="0"/>
                      <a:ext cx="4572000" cy="3590925"/>
                    </a:xfrm>
                    <a:prstGeom prst="rect">
                      <a:avLst/>
                    </a:prstGeom>
                  </pic:spPr>
                </pic:pic>
              </a:graphicData>
            </a:graphic>
          </wp:inline>
        </w:drawing>
      </w:r>
    </w:p>
    <w:p w14:paraId="1DAF9C0C" w14:textId="20204E6F" w:rsidR="54D3E78B" w:rsidRPr="008E494F" w:rsidRDefault="54D3E78B" w:rsidP="008E494F">
      <w:pPr>
        <w:spacing w:line="360" w:lineRule="auto"/>
        <w:rPr>
          <w:rFonts w:ascii="Source Sans Pro Light" w:eastAsia="Source Sans Pro Light" w:hAnsi="Source Sans Pro Light" w:cs="Source Sans Pro Light"/>
        </w:rPr>
      </w:pPr>
      <w:r w:rsidRPr="008E494F">
        <w:rPr>
          <w:rFonts w:ascii="Source Sans Pro Light" w:eastAsia="Source Sans Pro Light" w:hAnsi="Source Sans Pro Light" w:cs="Source Sans Pro Light"/>
          <w:b/>
        </w:rPr>
        <w:t>Figure 2</w:t>
      </w:r>
      <w:r w:rsidR="00471CB9" w:rsidRPr="008E494F">
        <w:rPr>
          <w:rFonts w:ascii="Source Sans Pro Light" w:eastAsia="Source Sans Pro Light" w:hAnsi="Source Sans Pro Light" w:cs="Source Sans Pro Light"/>
          <w:b/>
        </w:rPr>
        <w:t>2</w:t>
      </w:r>
      <w:r w:rsidR="68CF9678" w:rsidRPr="008E494F">
        <w:rPr>
          <w:rFonts w:ascii="Source Sans Pro Light" w:eastAsia="Source Sans Pro Light" w:hAnsi="Source Sans Pro Light" w:cs="Source Sans Pro Light"/>
          <w:b/>
          <w:bCs/>
        </w:rPr>
        <w:t>:</w:t>
      </w:r>
      <w:r w:rsidRPr="008E494F">
        <w:rPr>
          <w:rFonts w:ascii="Source Sans Pro Light" w:eastAsia="Source Sans Pro Light" w:hAnsi="Source Sans Pro Light" w:cs="Source Sans Pro Light"/>
          <w:i/>
        </w:rPr>
        <w:t xml:space="preserve"> </w:t>
      </w:r>
      <w:r w:rsidRPr="008E494F">
        <w:rPr>
          <w:rFonts w:ascii="Source Sans Pro Light" w:eastAsia="Source Sans Pro Light" w:hAnsi="Source Sans Pro Light" w:cs="Source Sans Pro Light"/>
        </w:rPr>
        <w:t xml:space="preserve">Sampling scheme for Endrick Water, showing three sampling </w:t>
      </w:r>
      <w:r w:rsidRPr="008E494F">
        <w:rPr>
          <w:rFonts w:ascii="Source Sans Pro Light" w:eastAsia="Source Sans Pro Light" w:hAnsi="Source Sans Pro Light" w:cs="Source Sans Pro Light"/>
          <w:bCs/>
        </w:rPr>
        <w:t>locations</w:t>
      </w:r>
      <w:r w:rsidRPr="008E494F">
        <w:rPr>
          <w:rFonts w:ascii="Source Sans Pro Light" w:eastAsia="Source Sans Pro Light" w:hAnsi="Source Sans Pro Light" w:cs="Source Sans Pro Light"/>
        </w:rPr>
        <w:t xml:space="preserve"> (</w:t>
      </w:r>
      <w:proofErr w:type="spellStart"/>
      <w:r w:rsidRPr="008E494F">
        <w:rPr>
          <w:rFonts w:ascii="Source Sans Pro Light" w:eastAsia="Source Sans Pro Light" w:hAnsi="Source Sans Pro Light" w:cs="Source Sans Pro Light"/>
        </w:rPr>
        <w:t>Drymen</w:t>
      </w:r>
      <w:proofErr w:type="spellEnd"/>
      <w:r w:rsidRPr="008E494F">
        <w:rPr>
          <w:rFonts w:ascii="Source Sans Pro Light" w:eastAsia="Source Sans Pro Light" w:hAnsi="Source Sans Pro Light" w:cs="Source Sans Pro Light"/>
        </w:rPr>
        <w:t xml:space="preserve"> Bridge - downstream, Fintry – midsection, Denny - upstream), with three </w:t>
      </w:r>
      <w:r w:rsidRPr="008E494F">
        <w:rPr>
          <w:rFonts w:ascii="Source Sans Pro Light" w:eastAsia="Source Sans Pro Light" w:hAnsi="Source Sans Pro Light" w:cs="Source Sans Pro Light"/>
          <w:bCs/>
        </w:rPr>
        <w:t>replicate</w:t>
      </w:r>
      <w:r w:rsidRPr="008E494F">
        <w:rPr>
          <w:rFonts w:ascii="Source Sans Pro Light" w:eastAsia="Source Sans Pro Light" w:hAnsi="Source Sans Pro Light" w:cs="Source Sans Pro Light"/>
        </w:rPr>
        <w:t xml:space="preserve"> samples and one </w:t>
      </w:r>
      <w:r w:rsidRPr="008E494F">
        <w:rPr>
          <w:rFonts w:ascii="Source Sans Pro Light" w:eastAsia="Source Sans Pro Light" w:hAnsi="Source Sans Pro Light" w:cs="Source Sans Pro Light"/>
          <w:bCs/>
        </w:rPr>
        <w:t>composite</w:t>
      </w:r>
      <w:r w:rsidRPr="008E494F">
        <w:rPr>
          <w:rFonts w:ascii="Source Sans Pro Light" w:eastAsia="Source Sans Pro Light" w:hAnsi="Source Sans Pro Light" w:cs="Source Sans Pro Light"/>
        </w:rPr>
        <w:t xml:space="preserve"> sample per location, where the composite sample was made using 1 L from the three replicate samples.</w:t>
      </w:r>
    </w:p>
    <w:p w14:paraId="38A6740F" w14:textId="3F481930" w:rsidR="54D3E78B" w:rsidRDefault="54D3E78B" w:rsidP="57D5DD20">
      <w:pPr>
        <w:jc w:val="both"/>
      </w:pPr>
      <w:r w:rsidRPr="57D5DD20">
        <w:rPr>
          <w:rFonts w:ascii="Source Sans Pro Light" w:eastAsia="Source Sans Pro Light" w:hAnsi="Source Sans Pro Light" w:cs="Source Sans Pro Light"/>
        </w:rPr>
        <w:t xml:space="preserve"> </w:t>
      </w:r>
    </w:p>
    <w:p w14:paraId="5BB7FDCB" w14:textId="71026452" w:rsidR="54D3E78B" w:rsidRDefault="54D3E78B" w:rsidP="008E494F">
      <w:pPr>
        <w:spacing w:line="360" w:lineRule="auto"/>
      </w:pPr>
      <w:r w:rsidRPr="00AF6923">
        <w:rPr>
          <w:rFonts w:ascii="Source Sans Pro SemiBold" w:eastAsia="Source Sans Pro SemiBold" w:hAnsi="Source Sans Pro SemiBold" w:cs="Source Sans Pro SemiBold"/>
          <w:b/>
          <w:bCs/>
          <w:color w:val="146568"/>
          <w:sz w:val="28"/>
          <w:szCs w:val="28"/>
        </w:rPr>
        <w:t>DNA extraction</w:t>
      </w:r>
    </w:p>
    <w:p w14:paraId="1D9AB2CA" w14:textId="49C8E1C6" w:rsidR="0092038C" w:rsidRDefault="0092038C" w:rsidP="008E494F">
      <w:pPr>
        <w:pStyle w:val="paragraph"/>
        <w:spacing w:before="0" w:beforeAutospacing="0" w:after="0" w:afterAutospacing="0" w:line="360" w:lineRule="auto"/>
        <w:textAlignment w:val="baseline"/>
        <w:rPr>
          <w:rStyle w:val="eop"/>
          <w:rFonts w:ascii="Source Sans Pro Light" w:hAnsi="Source Sans Pro Light" w:cs="Segoe UI"/>
        </w:rPr>
      </w:pPr>
      <w:r>
        <w:rPr>
          <w:rStyle w:val="normaltextrun"/>
          <w:rFonts w:ascii="Source Sans Pro Light" w:hAnsi="Source Sans Pro Light" w:cs="Segoe UI"/>
        </w:rPr>
        <w:t>Before and after each step, all benches were decontaminated with CHEMGENE HLD4L wipes (STARLAB). Each step of the process had its own designated space, equipment, reagents, and consumables. </w:t>
      </w:r>
      <w:r>
        <w:rPr>
          <w:rStyle w:val="eop"/>
          <w:rFonts w:ascii="Source Sans Pro Light" w:hAnsi="Source Sans Pro Light" w:cs="Segoe UI"/>
        </w:rPr>
        <w:t> </w:t>
      </w:r>
      <w:r>
        <w:rPr>
          <w:rStyle w:val="normaltextrun"/>
          <w:rFonts w:ascii="Source Sans Pro Light" w:hAnsi="Source Sans Pro Light" w:cs="Segoe UI"/>
        </w:rPr>
        <w:t xml:space="preserve">DNA was extracted from each filter using a </w:t>
      </w:r>
      <w:proofErr w:type="spellStart"/>
      <w:r>
        <w:rPr>
          <w:rStyle w:val="normaltextrun"/>
          <w:rFonts w:ascii="Source Sans Pro Light" w:hAnsi="Source Sans Pro Light" w:cs="Segoe UI"/>
        </w:rPr>
        <w:t>DNeasy</w:t>
      </w:r>
      <w:proofErr w:type="spellEnd"/>
      <w:r>
        <w:rPr>
          <w:rStyle w:val="normaltextrun"/>
          <w:rFonts w:ascii="Source Sans Pro Light" w:hAnsi="Source Sans Pro Light" w:cs="Segoe UI"/>
        </w:rPr>
        <w:t xml:space="preserve"> Blood and Tissue Kit (Qiagen) </w:t>
      </w:r>
      <w:r>
        <w:rPr>
          <w:rStyle w:val="normaltextrun"/>
          <w:rFonts w:ascii="Source Sans Pro Light" w:hAnsi="Source Sans Pro Light" w:cs="Segoe UI"/>
          <w:color w:val="000000"/>
        </w:rPr>
        <w:t>with the following modifications: initial lysis happens on the filter to minimise potential contamination risk and a higher lysate volume is taken through in subsequent steps to maximise DNA yield</w:t>
      </w:r>
      <w:r>
        <w:rPr>
          <w:rStyle w:val="normaltextrun"/>
          <w:rFonts w:ascii="Source Sans Pro Light" w:hAnsi="Source Sans Pro Light" w:cs="Segoe UI"/>
        </w:rPr>
        <w:t xml:space="preserve">. Only one DNA extract resulting from one of two filters used for each sample collected from Loch Lomond and only DNA extracts resulting from the 1 L independent and composite samples from the Endrick Water were used for subsequent analyses. DNA was purified to remove PCR inhibitors using a </w:t>
      </w:r>
      <w:proofErr w:type="spellStart"/>
      <w:r>
        <w:rPr>
          <w:rStyle w:val="normaltextrun"/>
          <w:rFonts w:ascii="Source Sans Pro Light" w:hAnsi="Source Sans Pro Light" w:cs="Segoe UI"/>
        </w:rPr>
        <w:t>DNeasy</w:t>
      </w:r>
      <w:proofErr w:type="spellEnd"/>
      <w:r>
        <w:rPr>
          <w:rStyle w:val="normaltextrun"/>
          <w:rFonts w:ascii="Source Sans Pro Light" w:hAnsi="Source Sans Pro Light" w:cs="Segoe UI"/>
        </w:rPr>
        <w:t xml:space="preserve"> </w:t>
      </w:r>
      <w:proofErr w:type="spellStart"/>
      <w:r>
        <w:rPr>
          <w:rStyle w:val="normaltextrun"/>
          <w:rFonts w:ascii="Source Sans Pro Light" w:hAnsi="Source Sans Pro Light" w:cs="Segoe UI"/>
        </w:rPr>
        <w:t>PowerClean</w:t>
      </w:r>
      <w:proofErr w:type="spellEnd"/>
      <w:r>
        <w:rPr>
          <w:rStyle w:val="normaltextrun"/>
          <w:rFonts w:ascii="Source Sans Pro Light" w:hAnsi="Source Sans Pro Light" w:cs="Segoe UI"/>
        </w:rPr>
        <w:t xml:space="preserve"> Pro Cleanup Kit (Qiagen). </w:t>
      </w:r>
      <w:r>
        <w:rPr>
          <w:rStyle w:val="eop"/>
          <w:rFonts w:ascii="Source Sans Pro Light" w:hAnsi="Source Sans Pro Light" w:cs="Segoe UI"/>
        </w:rPr>
        <w:t> </w:t>
      </w:r>
    </w:p>
    <w:p w14:paraId="3A8A465E" w14:textId="77777777" w:rsidR="00CD6E64" w:rsidRPr="00CD6E64" w:rsidRDefault="00CD6E64" w:rsidP="008E494F">
      <w:pPr>
        <w:pStyle w:val="paragraph"/>
        <w:spacing w:before="0" w:beforeAutospacing="0" w:after="0" w:afterAutospacing="0" w:line="360" w:lineRule="auto"/>
        <w:textAlignment w:val="baseline"/>
        <w:rPr>
          <w:rFonts w:ascii="Source Sans Pro Light" w:hAnsi="Source Sans Pro Light" w:cs="Segoe UI"/>
        </w:rPr>
      </w:pPr>
    </w:p>
    <w:p w14:paraId="52C99ED0" w14:textId="65BA4B07" w:rsidR="0092038C" w:rsidRDefault="0092038C" w:rsidP="008E494F">
      <w:pPr>
        <w:pStyle w:val="paragraph"/>
        <w:spacing w:before="0" w:beforeAutospacing="0" w:after="0" w:afterAutospacing="0" w:line="360" w:lineRule="auto"/>
        <w:textAlignment w:val="baseline"/>
        <w:rPr>
          <w:rStyle w:val="eop"/>
          <w:rFonts w:ascii="Source Sans Pro Light" w:hAnsi="Source Sans Pro Light" w:cs="Segoe UI"/>
        </w:rPr>
      </w:pPr>
      <w:r>
        <w:rPr>
          <w:rStyle w:val="normaltextrun"/>
          <w:rFonts w:ascii="Source Sans Pro Light" w:hAnsi="Source Sans Pro Light" w:cs="Segoe UI"/>
        </w:rPr>
        <w:lastRenderedPageBreak/>
        <w:t xml:space="preserve">DNA was extracted from each bulk tissue sample using a homemade lysis buffer (Tris-HCl, NaCl, </w:t>
      </w:r>
      <w:proofErr w:type="spellStart"/>
      <w:r>
        <w:rPr>
          <w:rStyle w:val="normaltextrun"/>
          <w:rFonts w:ascii="Source Sans Pro Light" w:hAnsi="Source Sans Pro Light" w:cs="Segoe UI"/>
        </w:rPr>
        <w:t>CaCL</w:t>
      </w:r>
      <w:proofErr w:type="spellEnd"/>
      <w:r>
        <w:rPr>
          <w:rStyle w:val="normaltextrun"/>
          <w:rFonts w:ascii="Source Sans Pro Light" w:hAnsi="Source Sans Pro Light" w:cs="Segoe UI"/>
        </w:rPr>
        <w:t xml:space="preserve">, EDTA, SDS, Proteinase K, DTT) with a </w:t>
      </w:r>
      <w:proofErr w:type="spellStart"/>
      <w:r>
        <w:rPr>
          <w:rStyle w:val="normaltextrun"/>
          <w:rFonts w:ascii="Source Sans Pro Light" w:hAnsi="Source Sans Pro Light" w:cs="Segoe UI"/>
        </w:rPr>
        <w:t>DNeasy</w:t>
      </w:r>
      <w:proofErr w:type="spellEnd"/>
      <w:r>
        <w:rPr>
          <w:rStyle w:val="normaltextrun"/>
          <w:rFonts w:ascii="Source Sans Pro Light" w:hAnsi="Source Sans Pro Light" w:cs="Segoe UI"/>
        </w:rPr>
        <w:t xml:space="preserve"> Blood and Tissue Kit (Qiagen). First, ethanol was poured off and samples were left to dry for 24 hours in an incubator at 30°C. Enough lysis buffer was added to cover each sample (200-400 ml), then samples were incubated at 56°C for 4 hours. After incubation, 14 ml of lysate from each sample was passed through a set of five spin columns (2.8 ml per spin column), followed by 500 </w:t>
      </w:r>
      <w:proofErr w:type="spellStart"/>
      <w:r>
        <w:rPr>
          <w:rStyle w:val="normaltextrun"/>
          <w:rFonts w:ascii="Source Sans Pro Light" w:hAnsi="Source Sans Pro Light" w:cs="Segoe UI"/>
        </w:rPr>
        <w:t>μl</w:t>
      </w:r>
      <w:proofErr w:type="spellEnd"/>
      <w:r>
        <w:rPr>
          <w:rStyle w:val="normaltextrun"/>
          <w:rFonts w:ascii="Source Sans Pro Light" w:hAnsi="Source Sans Pro Light" w:cs="Segoe UI"/>
        </w:rPr>
        <w:t xml:space="preserve"> of Buffer AW1, then 500 </w:t>
      </w:r>
      <w:proofErr w:type="spellStart"/>
      <w:r>
        <w:rPr>
          <w:rStyle w:val="normaltextrun"/>
          <w:rFonts w:ascii="Source Sans Pro Light" w:hAnsi="Source Sans Pro Light" w:cs="Segoe UI"/>
        </w:rPr>
        <w:t>μl</w:t>
      </w:r>
      <w:proofErr w:type="spellEnd"/>
      <w:r>
        <w:rPr>
          <w:rStyle w:val="normaltextrun"/>
          <w:rFonts w:ascii="Source Sans Pro Light" w:hAnsi="Source Sans Pro Light" w:cs="Segoe UI"/>
        </w:rPr>
        <w:t xml:space="preserve"> of Buffer AW2. Finally, 50 </w:t>
      </w:r>
      <w:proofErr w:type="spellStart"/>
      <w:r>
        <w:rPr>
          <w:rStyle w:val="normaltextrun"/>
          <w:rFonts w:ascii="Source Sans Pro Light" w:hAnsi="Source Sans Pro Light" w:cs="Segoe UI"/>
        </w:rPr>
        <w:t>μl</w:t>
      </w:r>
      <w:proofErr w:type="spellEnd"/>
      <w:r>
        <w:rPr>
          <w:rStyle w:val="normaltextrun"/>
          <w:rFonts w:ascii="Source Sans Pro Light" w:hAnsi="Source Sans Pro Light" w:cs="Segoe UI"/>
        </w:rPr>
        <w:t xml:space="preserve"> of Buffer AE was passed through each spin column and the five extracts per sample were pooled together. </w:t>
      </w:r>
      <w:r>
        <w:rPr>
          <w:rStyle w:val="eop"/>
          <w:rFonts w:ascii="Source Sans Pro Light" w:hAnsi="Source Sans Pro Light" w:cs="Segoe UI"/>
        </w:rPr>
        <w:t> </w:t>
      </w:r>
    </w:p>
    <w:p w14:paraId="36DD454D" w14:textId="77777777" w:rsidR="00CD6E64" w:rsidRDefault="00CD6E64" w:rsidP="008E494F">
      <w:pPr>
        <w:pStyle w:val="paragraph"/>
        <w:spacing w:before="0" w:beforeAutospacing="0" w:after="0" w:afterAutospacing="0" w:line="360" w:lineRule="auto"/>
        <w:textAlignment w:val="baseline"/>
        <w:rPr>
          <w:rFonts w:ascii="Segoe UI" w:hAnsi="Segoe UI" w:cs="Segoe UI"/>
          <w:sz w:val="18"/>
          <w:szCs w:val="18"/>
        </w:rPr>
      </w:pPr>
    </w:p>
    <w:p w14:paraId="5C4983B4" w14:textId="3483904A" w:rsidR="0092038C" w:rsidRPr="008E494F" w:rsidRDefault="0092038C" w:rsidP="008E494F">
      <w:pPr>
        <w:pStyle w:val="paragraph"/>
        <w:spacing w:before="0" w:beforeAutospacing="0" w:after="0" w:afterAutospacing="0" w:line="360" w:lineRule="auto"/>
        <w:textAlignment w:val="baseline"/>
        <w:rPr>
          <w:rFonts w:ascii="Segoe UI" w:hAnsi="Segoe UI" w:cs="Segoe UI"/>
          <w:sz w:val="18"/>
          <w:szCs w:val="18"/>
        </w:rPr>
      </w:pPr>
      <w:r>
        <w:rPr>
          <w:rStyle w:val="normaltextrun"/>
          <w:rFonts w:ascii="Source Sans Pro Light" w:hAnsi="Source Sans Pro Light" w:cs="Segoe UI"/>
        </w:rPr>
        <w:t>An extraction blank was processed with each batch of extractions to assess potential contamination in the extraction process. DNA extracts were quantified using a Qubit dsDNA HS Assay Kit on a Qubit 3.0 fluorometer (</w:t>
      </w:r>
      <w:proofErr w:type="spellStart"/>
      <w:r>
        <w:rPr>
          <w:rStyle w:val="normaltextrun"/>
          <w:rFonts w:ascii="Source Sans Pro Light" w:hAnsi="Source Sans Pro Light" w:cs="Segoe UI"/>
        </w:rPr>
        <w:t>Thermo</w:t>
      </w:r>
      <w:proofErr w:type="spellEnd"/>
      <w:r>
        <w:rPr>
          <w:rStyle w:val="normaltextrun"/>
          <w:rFonts w:ascii="Source Sans Pro Light" w:hAnsi="Source Sans Pro Light" w:cs="Segoe UI"/>
        </w:rPr>
        <w:t xml:space="preserve"> Scientific).  </w:t>
      </w:r>
      <w:r>
        <w:rPr>
          <w:rStyle w:val="eop"/>
          <w:rFonts w:ascii="Source Sans Pro Light" w:hAnsi="Source Sans Pro Light" w:cs="Segoe UI"/>
        </w:rPr>
        <w:t> </w:t>
      </w:r>
    </w:p>
    <w:p w14:paraId="7C4852BE" w14:textId="56A4221B" w:rsidR="54D3E78B" w:rsidRDefault="54D3E78B" w:rsidP="008E494F">
      <w:pPr>
        <w:spacing w:line="360" w:lineRule="auto"/>
      </w:pPr>
      <w:r w:rsidRPr="00AF6923">
        <w:rPr>
          <w:rFonts w:ascii="Source Sans Pro SemiBold" w:eastAsia="Source Sans Pro SemiBold" w:hAnsi="Source Sans Pro SemiBold" w:cs="Source Sans Pro SemiBold"/>
          <w:b/>
          <w:bCs/>
          <w:color w:val="146568"/>
          <w:sz w:val="28"/>
          <w:szCs w:val="28"/>
        </w:rPr>
        <w:t>PCR amplification</w:t>
      </w:r>
    </w:p>
    <w:p w14:paraId="61147BAA" w14:textId="5B7D8721" w:rsidR="007A4286" w:rsidRDefault="54D3E78B" w:rsidP="008E494F">
      <w:pPr>
        <w:spacing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Regions of the 12S ribosomal RNA (12S; vertebrates), cytochrome c oxidase subunit I (COI; invertebrates), and 16S ribosomal RNA (16S; bacteria) genes were amplified via a two-step PCR process.</w:t>
      </w:r>
      <w:r w:rsidR="00F756A0">
        <w:rPr>
          <w:rFonts w:ascii="Source Sans Pro Light" w:eastAsia="Source Sans Pro Light" w:hAnsi="Source Sans Pro Light" w:cs="Source Sans Pro Light"/>
        </w:rPr>
        <w:t xml:space="preserve"> </w:t>
      </w:r>
      <w:r w:rsidR="00F756A0" w:rsidRPr="00F756A0">
        <w:rPr>
          <w:rFonts w:ascii="Source Sans Pro Light" w:eastAsia="Source Sans Pro Light" w:hAnsi="Source Sans Pro Light" w:cs="Source Sans Pro Light"/>
        </w:rPr>
        <w:t xml:space="preserve">Tails were added at the 5′ end to be complementary with Illumina </w:t>
      </w:r>
      <w:proofErr w:type="spellStart"/>
      <w:r w:rsidR="00F756A0" w:rsidRPr="00F756A0">
        <w:rPr>
          <w:rFonts w:ascii="Source Sans Pro Light" w:eastAsia="Source Sans Pro Light" w:hAnsi="Source Sans Pro Light" w:cs="Source Sans Pro Light"/>
        </w:rPr>
        <w:t>Nextera</w:t>
      </w:r>
      <w:proofErr w:type="spellEnd"/>
      <w:r w:rsidR="00F756A0" w:rsidRPr="00F756A0">
        <w:rPr>
          <w:rFonts w:ascii="Source Sans Pro Light" w:eastAsia="Source Sans Pro Light" w:hAnsi="Source Sans Pro Light" w:cs="Source Sans Pro Light"/>
        </w:rPr>
        <w:t xml:space="preserve"> index primers.</w:t>
      </w:r>
      <w:r w:rsidRPr="57D5DD20">
        <w:rPr>
          <w:rFonts w:ascii="Source Sans Pro Light" w:eastAsia="Source Sans Pro Light" w:hAnsi="Source Sans Pro Light" w:cs="Source Sans Pro Light"/>
        </w:rPr>
        <w:t xml:space="preserve"> For each water sample, 12 PCR replicates were performed using the 12S primers</w:t>
      </w:r>
      <w:r w:rsidR="00B90544">
        <w:rPr>
          <w:rFonts w:ascii="Source Sans Pro Light" w:eastAsia="Source Sans Pro Light" w:hAnsi="Source Sans Pro Light" w:cs="Source Sans Pro Light"/>
        </w:rPr>
        <w:t xml:space="preserve"> </w:t>
      </w:r>
      <w:r w:rsidR="00B90544">
        <w:rPr>
          <w:rFonts w:ascii="Source Sans Pro Light" w:eastAsia="Source Sans Pro Light" w:hAnsi="Source Sans Pro Light" w:cs="Source Sans Pro Light"/>
        </w:rPr>
        <w:fldChar w:fldCharType="begin"/>
      </w:r>
      <w:r w:rsidR="00095101">
        <w:rPr>
          <w:rFonts w:ascii="Source Sans Pro Light" w:eastAsia="Source Sans Pro Light" w:hAnsi="Source Sans Pro Light" w:cs="Source Sans Pro Light"/>
        </w:rPr>
        <w:instrText xml:space="preserve"> ADDIN ZOTERO_ITEM CSL_CITATION {"citationID":"pX4cIK46","properties":{"formattedCitation":"(Kelly et al., 2014; Riaz et al., 2011)","plainCitation":"(Kelly et al., 2014; Riaz et al., 2011)","noteIndex":0},"citationItems":[{"id":56,"uris":["http://zotero.org/users/10679637/items/K7RPTANP"],"itemData":{"id":56,"type":"article-journal","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container-title":"Science","DOI":"10.1126/science.1251156","ISSN":"0036-8075","issue":"6191","note":"PMID: 24970068","page":"1455-1456","title":"Harnessing DNA to improve environmental management","volume":"344","author":[{"family":"Kelly","given":"Ryan P."},{"family":"Port","given":"Jesse","dropping-particle":"a."},{"family":"Yamahara","given":"Kevan M."},{"family":"Martone","given":"Rebecca G."},{"family":"Lowell","given":"Natalie"},{"family":"Thomsen","given":"Philip Francis"},{"family":"Mach","given":"Megan E."},{"family":"Bennett","given":"Meredith"},{"family":"Prahler","given":"Erin"},{"family":"Caldwell","given":"Margaret R."},{"family":"Crowder","given":"Larry B."}],"issued":{"date-parts":[["2014"]]}}},{"id":911,"uris":["http://zotero.org/users/10679637/items/IAQC5ZCX"],"itemData":{"id":911,"type":"article-journal","abstract":"Using non-conventional markers, DNA metabarcoding allows biodiversity assessment from complex substrates. In this article, we present ecoPrimers, a software for identifying new barcode markers and their associated PCR primers. ecoPrimers scans whole genomes to find such markers without a priori knowledge. ecoPrimers optimizes two quality indices measuring taxonomical range and discrimination to select the most efficient markers from a set of reference sequences, according to specific experimental constraints such as marker length or specifically targeted taxa. The key step of the algorithm is the identification of conserved regions among reference sequences for anchoring primers. We propose an efficient algorithm based on data mining, that allows the analysis of huge sets of sequences. We evaluate the efficiency of ecoPrimers by running it on three different sequence sets: mitochondrial, chloroplast and bacterial genomes. Identified barcode markers correspond either to barcode regions already in use for plants or animals, or to new potential barcodes. Results from empirical experiments carried out on a promising new barcode for analyzing vertebrate diversity fully agree with expectations based on bioinformatics analysis. These tests demonstrate the efficiency of ecoPrimers for inferring new barcodes fitting with diverse experimental contexts. ecoPrimers is available as an open source project at: http://www.grenoble.prabi.fr/trac/ecoPrimers.","container-title":"Nucleic Acids Research","DOI":"10.1093/nar/gkr732","ISSN":"03051048","issue":"21","note":"PMID: 21930509\nISBN: 1362-4962 (Electronic)\\r0305-1048 (Linking)","page":"1-11","title":"EcoPrimers: Inference of new DNA barcode markers from whole genome sequence analysis","volume":"39","author":[{"family":"Riaz","given":"Tiayyba"},{"family":"Shehzad","given":"Wasim"},{"family":"Viari","given":"Alain"},{"family":"Pompanon","given":"Franois"},{"family":"Taberlet","given":"Pierre"},{"family":"Coissac","given":"Eric"}],"issued":{"date-parts":[["2011"]]}}}],"schema":"https://github.com/citation-style-language/schema/raw/master/csl-citation.json"} </w:instrText>
      </w:r>
      <w:r w:rsidR="00B90544">
        <w:rPr>
          <w:rFonts w:ascii="Source Sans Pro Light" w:eastAsia="Source Sans Pro Light" w:hAnsi="Source Sans Pro Light" w:cs="Source Sans Pro Light"/>
        </w:rPr>
        <w:fldChar w:fldCharType="separate"/>
      </w:r>
      <w:r w:rsidR="00095101">
        <w:rPr>
          <w:rFonts w:ascii="Source Sans Pro Light" w:eastAsia="Source Sans Pro Light" w:hAnsi="Source Sans Pro Light" w:cs="Source Sans Pro Light"/>
          <w:noProof/>
        </w:rPr>
        <w:t>(Kelly et al., 2014; Riaz et al., 2011)</w:t>
      </w:r>
      <w:r w:rsidR="00B90544">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and </w:t>
      </w:r>
      <w:r w:rsidR="001208E9">
        <w:rPr>
          <w:rFonts w:ascii="Source Sans Pro Light" w:eastAsia="Source Sans Pro Light" w:hAnsi="Source Sans Pro Light" w:cs="Source Sans Pro Light"/>
        </w:rPr>
        <w:t>three</w:t>
      </w:r>
      <w:r w:rsidR="001208E9"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replicates were performed using COI primers </w:t>
      </w:r>
      <w:r w:rsidR="00095101">
        <w:rPr>
          <w:rFonts w:ascii="Source Sans Pro Light" w:eastAsia="Source Sans Pro Light" w:hAnsi="Source Sans Pro Light" w:cs="Source Sans Pro Light"/>
        </w:rPr>
        <w:fldChar w:fldCharType="begin"/>
      </w:r>
      <w:r w:rsidR="00095101">
        <w:rPr>
          <w:rFonts w:ascii="Source Sans Pro Light" w:eastAsia="Source Sans Pro Light" w:hAnsi="Source Sans Pro Light" w:cs="Source Sans Pro Light"/>
        </w:rPr>
        <w:instrText xml:space="preserve"> ADDIN ZOTERO_ITEM CSL_CITATION {"citationID":"KVGmhcVM","properties":{"formattedCitation":"(Leese et al., 2021)","plainCitation":"(Leese et al., 2021)","noteIndex":0},"citationItems":[{"id":2585,"uris":["http://zotero.org/users/10679637/items/7BRNZLU3"],"itemData":{"id":2585,"type":"article-journal","abstract":"DNA metabarcoding of freshwater communities typically relies on PCR amplification of a fragment of the mitochondrial cytochrome c oxidase I (COI) gene with degenerate primers. The advantage of COI is its taxonomic resolution and the availability of an extensive reference database. However, when universal primers are used on environmental DNA (eDNA) isolated from water, benthic invertebrate read and OTU numbers are typically “watered down,” that is, under represented, compared to whole specimen “bulk samples” due to greater co-amplification of abundant nontarget taxa (e.g., fungi, algae, and bacteria). Because benthic stream invertebrate taxa are of prime importance for regulatory biomonitoring, more effective ways to capture their diversity via eDNA isolated from water are important. In this study, we aimed to improve benthic invertebrate assessment from eDNA by minimizing nontarget amplification. Therefore, we generated eDNA data using universal primers BF2/BR2 on samples collected throughout 15 months from a German Long-Term Ecological Research site (Rhine-Main-Observatory, Kinzig River) to identify most abundant nontarget taxa. Based on these data, we designed a new reverse primer (EPTDr2n) with 3’-specificity toward benthic invertebrate taxa and validated its specificity in silico together with universal forward primer fwhF2 using available data from GenBank and BOLD. We then performed in situ tests using 20 Kinzig River eDNA samples. We found that the percentage of target reads was much higher for the new primer combination compared to two universal benthic invertebrate primer pairs, BF2/BR2 and fwhF2/fwhR2n (99.6% versus 25.89% and 39.04%, respectively). Likewise, the number of detected benthic invertebrate species was substantially higher (305 versus 113 and 185) and exceeded the number of 153 species identified by expert taxonomists at nearby sites across two decades of sampling. While few taxa, such as flatworms, were not detected, we show that the optimized primer avoids the nontarget amplification bias and thus significantly improves benthic invertebrate detection from eDNA.","container-title":"Environmental DNA","DOI":"10.1002/edn3.177","ISSN":"26374943","issue":"1","page":"261-276","title":"Improved freshwater macroinvertebrate detection from environmental DNA through minimized nontarget amplification","volume":"3","author":[{"family":"Leese","given":"Florian"},{"family":"Sander","given":"Mandy"},{"family":"Buchner","given":"Dominik"},{"family":"Elbrecht","given":"Vasco"},{"family":"Haase","given":"Peter"},{"family":"Zizka","given":"Vera M.A."}],"issued":{"date-parts":[["2021"]]}}}],"schema":"https://github.com/citation-style-language/schema/raw/master/csl-citation.json"} </w:instrText>
      </w:r>
      <w:r w:rsidR="00095101">
        <w:rPr>
          <w:rFonts w:ascii="Source Sans Pro Light" w:eastAsia="Source Sans Pro Light" w:hAnsi="Source Sans Pro Light" w:cs="Source Sans Pro Light"/>
        </w:rPr>
        <w:fldChar w:fldCharType="separate"/>
      </w:r>
      <w:r w:rsidR="00095101">
        <w:rPr>
          <w:rFonts w:ascii="Source Sans Pro Light" w:eastAsia="Source Sans Pro Light" w:hAnsi="Source Sans Pro Light" w:cs="Source Sans Pro Light"/>
          <w:noProof/>
        </w:rPr>
        <w:t>(Leese et al., 2021)</w:t>
      </w:r>
      <w:r w:rsidR="0009510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and 16S primers</w:t>
      </w:r>
      <w:r w:rsidR="00095101">
        <w:rPr>
          <w:rFonts w:ascii="Source Sans Pro Light" w:eastAsia="Source Sans Pro Light" w:hAnsi="Source Sans Pro Light" w:cs="Source Sans Pro Light"/>
        </w:rPr>
        <w:t xml:space="preserve"> </w:t>
      </w:r>
      <w:r w:rsidR="00095101">
        <w:rPr>
          <w:rFonts w:ascii="Source Sans Pro Light" w:eastAsia="Source Sans Pro Light" w:hAnsi="Source Sans Pro Light" w:cs="Source Sans Pro Light"/>
        </w:rPr>
        <w:fldChar w:fldCharType="begin"/>
      </w:r>
      <w:r w:rsidR="006D2FED">
        <w:rPr>
          <w:rFonts w:ascii="Source Sans Pro Light" w:eastAsia="Source Sans Pro Light" w:hAnsi="Source Sans Pro Light" w:cs="Source Sans Pro Light"/>
        </w:rPr>
        <w:instrText xml:space="preserve"> ADDIN ZOTERO_ITEM CSL_CITATION {"citationID":"J3aJGwLW","properties":{"formattedCitation":"(Apprill et al., 2015; Parada et al., 2016)","plainCitation":"(Apprill et al., 2015; Parada et al., 2016)","noteIndex":0},"citationItems":[{"id":6677,"uris":["http://zotero.org/users/10679637/items/H2NB3XEC"],"itemData":{"id":6677,"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 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id":6680,"uris":["http://zotero.org/users/10679637/items/SSXJTV4Q"],"itemData":{"id":6680,"type":"article-journal","container-title":"Environmental Microbiology","DOI":"10.1111/1462-2920.13023","ISSN":"14622912","issue":"5","journalAbbreviation":"Environ Microbiol","language":"en","page":"1403-1414","source":"DOI.org (Crossref)","title":"Every base matters: assessing small subunit rRNA primers for marine microbiomes with mock communities, time series and global field samples: Primers for marine microbiome studies","title-short":"Every base matters","volume":"18","author":[{"family":"Parada","given":"Alma E."},{"family":"Needham","given":"David M."},{"family":"Fuhrman","given":"Jed A."}],"issued":{"date-parts":[["2016",5]]}}}],"schema":"https://github.com/citation-style-language/schema/raw/master/csl-citation.json"} </w:instrText>
      </w:r>
      <w:r w:rsidR="00095101">
        <w:rPr>
          <w:rFonts w:ascii="Source Sans Pro Light" w:eastAsia="Source Sans Pro Light" w:hAnsi="Source Sans Pro Light" w:cs="Source Sans Pro Light"/>
        </w:rPr>
        <w:fldChar w:fldCharType="separate"/>
      </w:r>
      <w:r w:rsidR="006D2FED">
        <w:rPr>
          <w:rFonts w:ascii="Source Sans Pro Light" w:eastAsia="Source Sans Pro Light" w:hAnsi="Source Sans Pro Light" w:cs="Source Sans Pro Light"/>
          <w:noProof/>
        </w:rPr>
        <w:t>(Apprill et al., 2015; Parada et al., 2016)</w:t>
      </w:r>
      <w:r w:rsidR="0009510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For each bulk invertebrate sample, </w:t>
      </w:r>
      <w:r w:rsidR="001208E9">
        <w:rPr>
          <w:rFonts w:ascii="Source Sans Pro Light" w:eastAsia="Source Sans Pro Light" w:hAnsi="Source Sans Pro Light" w:cs="Source Sans Pro Light"/>
        </w:rPr>
        <w:t>three</w:t>
      </w:r>
      <w:r w:rsidR="001208E9"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replicates were performed using COI primers </w:t>
      </w:r>
      <w:r w:rsidR="006D2FED">
        <w:rPr>
          <w:rFonts w:ascii="Source Sans Pro Light" w:eastAsia="Source Sans Pro Light" w:hAnsi="Source Sans Pro Light" w:cs="Source Sans Pro Light"/>
        </w:rPr>
        <w:fldChar w:fldCharType="begin"/>
      </w:r>
      <w:r w:rsidR="006D2FED">
        <w:rPr>
          <w:rFonts w:ascii="Source Sans Pro Light" w:eastAsia="Source Sans Pro Light" w:hAnsi="Source Sans Pro Light" w:cs="Source Sans Pro Light"/>
        </w:rPr>
        <w:instrText xml:space="preserve"> ADDIN ZOTERO_ITEM CSL_CITATION {"citationID":"ZMQEARF7","properties":{"formattedCitation":"(Wangensteen et al., 2018)","plainCitation":"(Wangensteen et al., 2018)","noteIndex":0},"citationItems":[{"id":1178,"uris":["http://zotero.org/users/10679637/items/BT2ZHUZ7"],"itemData":{"id":1178,"type":"article-journal","abstract":"Biodiversity assessment of marine hard-bottom communities is hindered by the high diversity and size-ranges of the organisms present. We developed a DNA metabarcoding protocol for biodiversity characterization of structurally complex natural marine hard-bottom communities. We used two molecular markers: the “Leray fragment” of mitochondrial cytochrome c oxidase (COI), for which a novel primer set was developed, and the V7 region of the nuclear small subunit ribosomal RNA (18S). Eight different shallow marine littoral communities from two National Parks in Spain (one in the Atlantic Ocean and another in the Mediterranean Sea) were studied. Samples were sieved into three size fractions from where DNA was extracted separately. Bayesian clustering was used for delimiting molecular operational taxonomic units (MOTUs) and custom reference databases were constructed for taxonomic assignment. Despite applying stringent filters, we found high values for MOTU richness (2,510 and 9,679 MOTUs with 18S and COI, respectively), suggesting that these communities host a large amount of yet undescribed eukaryotic biodiversity. Significant gaps are still found in sequence reference databases, which currently prevent the complete taxonomic assignment of the detected sequences. In our dataset, 85% of 18S MOTUs and 64% of COI MOTUs could be identified to phylum or lower taxonomic level. Nevertheless, those unassigned were mostly rare MOTUs with low numbers of reads, and assigned MOTUs comprised over 90% of the total sequence reads. The identification rate might be significantly improved in the future, as reference databases are further completed. Our results show that marine metabarcoding, currently applied mostly to plankton or sediments, can be adapted to structurally complex hard bottom samples. Thus, eukaryotic metabarcoding emerges as a robust, fast, objective and affordable method to comprehensively characterize the diversity of marine benthic communities dominated by macroscopic seaweeds and colonial or modular sessile metazoans. The 18S marker lacks species-level resolution and thus cannot be recommended to assess the detailed taxonomic composition of these communities. Our new universal primers for COI can potentially be used for biodiversity assessment with high taxonomic resolution in a wide array of marine, terrestrial or freshwater eukaryotic communities.","container-title":"PeerJ","DOI":"10.7717/peerj.4705","ISSN":"2167-8359","page":"e4705","title":"DNA metabarcoding of littoral hard-bottom communities: high diversity and database gaps revealed by two molecular markers","volume":"6","author":[{"family":"Wangensteen","given":"Owen S."},{"family":"Palacín","given":"Creu"},{"family":"Guardiola","given":"Magdalena"},{"family":"Turon","given":"Xavier"}],"issued":{"date-parts":[["2018"]]}}}],"schema":"https://github.com/citation-style-language/schema/raw/master/csl-citation.json"} </w:instrText>
      </w:r>
      <w:r w:rsidR="006D2FED">
        <w:rPr>
          <w:rFonts w:ascii="Source Sans Pro Light" w:eastAsia="Source Sans Pro Light" w:hAnsi="Source Sans Pro Light" w:cs="Source Sans Pro Light"/>
        </w:rPr>
        <w:fldChar w:fldCharType="separate"/>
      </w:r>
      <w:r w:rsidR="006D2FED">
        <w:rPr>
          <w:rFonts w:ascii="Source Sans Pro Light" w:eastAsia="Source Sans Pro Light" w:hAnsi="Source Sans Pro Light" w:cs="Source Sans Pro Light"/>
          <w:noProof/>
        </w:rPr>
        <w:t>(Wangensteen et al., 2018)</w:t>
      </w:r>
      <w:r w:rsidR="006D2FED">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The COI primers for water samples </w:t>
      </w:r>
      <w:r w:rsidR="006D2FED">
        <w:rPr>
          <w:rFonts w:ascii="Source Sans Pro Light" w:eastAsia="Source Sans Pro Light" w:hAnsi="Source Sans Pro Light" w:cs="Source Sans Pro Light"/>
        </w:rPr>
        <w:fldChar w:fldCharType="begin"/>
      </w:r>
      <w:r w:rsidR="006D2FED">
        <w:rPr>
          <w:rFonts w:ascii="Source Sans Pro Light" w:eastAsia="Source Sans Pro Light" w:hAnsi="Source Sans Pro Light" w:cs="Source Sans Pro Light"/>
        </w:rPr>
        <w:instrText xml:space="preserve"> ADDIN ZOTERO_ITEM CSL_CITATION {"citationID":"PM4X6CPR","properties":{"formattedCitation":"(Leese et al., 2021)","plainCitation":"(Leese et al., 2021)","noteIndex":0},"citationItems":[{"id":2585,"uris":["http://zotero.org/users/10679637/items/7BRNZLU3"],"itemData":{"id":2585,"type":"article-journal","abstract":"DNA metabarcoding of freshwater communities typically relies on PCR amplification of a fragment of the mitochondrial cytochrome c oxidase I (COI) gene with degenerate primers. The advantage of COI is its taxonomic resolution and the availability of an extensive reference database. However, when universal primers are used on environmental DNA (eDNA) isolated from water, benthic invertebrate read and OTU numbers are typically “watered down,” that is, under represented, compared to whole specimen “bulk samples” due to greater co-amplification of abundant nontarget taxa (e.g., fungi, algae, and bacteria). Because benthic stream invertebrate taxa are of prime importance for regulatory biomonitoring, more effective ways to capture their diversity via eDNA isolated from water are important. In this study, we aimed to improve benthic invertebrate assessment from eDNA by minimizing nontarget amplification. Therefore, we generated eDNA data using universal primers BF2/BR2 on samples collected throughout 15 months from a German Long-Term Ecological Research site (Rhine-Main-Observatory, Kinzig River) to identify most abundant nontarget taxa. Based on these data, we designed a new reverse primer (EPTDr2n) with 3’-specificity toward benthic invertebrate taxa and validated its specificity in silico together with universal forward primer fwhF2 using available data from GenBank and BOLD. We then performed in situ tests using 20 Kinzig River eDNA samples. We found that the percentage of target reads was much higher for the new primer combination compared to two universal benthic invertebrate primer pairs, BF2/BR2 and fwhF2/fwhR2n (99.6% versus 25.89% and 39.04%, respectively). Likewise, the number of detected benthic invertebrate species was substantially higher (305 versus 113 and 185) and exceeded the number of 153 species identified by expert taxonomists at nearby sites across two decades of sampling. While few taxa, such as flatworms, were not detected, we show that the optimized primer avoids the nontarget amplification bias and thus significantly improves benthic invertebrate detection from eDNA.","container-title":"Environmental DNA","DOI":"10.1002/edn3.177","ISSN":"26374943","issue":"1","page":"261-276","title":"Improved freshwater macroinvertebrate detection from environmental DNA through minimized nontarget amplification","volume":"3","author":[{"family":"Leese","given":"Florian"},{"family":"Sander","given":"Mandy"},{"family":"Buchner","given":"Dominik"},{"family":"Elbrecht","given":"Vasco"},{"family":"Haase","given":"Peter"},{"family":"Zizka","given":"Vera M.A."}],"issued":{"date-parts":[["2021"]]}}}],"schema":"https://github.com/citation-style-language/schema/raw/master/csl-citation.json"} </w:instrText>
      </w:r>
      <w:r w:rsidR="006D2FED">
        <w:rPr>
          <w:rFonts w:ascii="Source Sans Pro Light" w:eastAsia="Source Sans Pro Light" w:hAnsi="Source Sans Pro Light" w:cs="Source Sans Pro Light"/>
        </w:rPr>
        <w:fldChar w:fldCharType="separate"/>
      </w:r>
      <w:r w:rsidR="006D2FED">
        <w:rPr>
          <w:rFonts w:ascii="Source Sans Pro Light" w:eastAsia="Source Sans Pro Light" w:hAnsi="Source Sans Pro Light" w:cs="Source Sans Pro Light"/>
          <w:noProof/>
        </w:rPr>
        <w:t>(Leese et al., 2021)</w:t>
      </w:r>
      <w:r w:rsidR="006D2FED">
        <w:rPr>
          <w:rFonts w:ascii="Source Sans Pro Light" w:eastAsia="Source Sans Pro Light" w:hAnsi="Source Sans Pro Light" w:cs="Source Sans Pro Light"/>
        </w:rPr>
        <w:fldChar w:fldCharType="end"/>
      </w:r>
      <w:r w:rsidR="006D2FED">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also used a nested PCR protocol, where 1 </w:t>
      </w:r>
      <w:proofErr w:type="spellStart"/>
      <w:r w:rsidRPr="57D5DD20">
        <w:rPr>
          <w:rFonts w:ascii="Source Sans Pro Light" w:eastAsia="Source Sans Pro Light" w:hAnsi="Source Sans Pro Light" w:cs="Source Sans Pro Light"/>
        </w:rPr>
        <w:t>μl</w:t>
      </w:r>
      <w:proofErr w:type="spellEnd"/>
      <w:r w:rsidRPr="57D5DD20">
        <w:rPr>
          <w:rFonts w:ascii="Source Sans Pro Light" w:eastAsia="Source Sans Pro Light" w:hAnsi="Source Sans Pro Light" w:cs="Source Sans Pro Light"/>
        </w:rPr>
        <w:t xml:space="preserve"> of the initial PCR product was amplified again under the same PCR conditions.</w:t>
      </w:r>
    </w:p>
    <w:p w14:paraId="79B5D3D4" w14:textId="77777777" w:rsidR="001D7171" w:rsidRDefault="001D7171" w:rsidP="008E494F">
      <w:pPr>
        <w:spacing w:line="360" w:lineRule="auto"/>
      </w:pPr>
    </w:p>
    <w:p w14:paraId="1879662E" w14:textId="4F8C59DC" w:rsidR="54D3E78B" w:rsidRDefault="00B37C2C" w:rsidP="008E494F">
      <w:pPr>
        <w:spacing w:line="360"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t xml:space="preserve">All PCRs were </w:t>
      </w:r>
      <w:r w:rsidR="007A52A7">
        <w:rPr>
          <w:rFonts w:ascii="Source Sans Pro Light" w:eastAsia="Source Sans Pro Light" w:hAnsi="Source Sans Pro Light" w:cs="Source Sans Pro Light"/>
        </w:rPr>
        <w:t xml:space="preserve">carried out in a total volume of 25 </w:t>
      </w:r>
      <w:r w:rsidR="007A52A7" w:rsidRPr="649AF1E5">
        <w:rPr>
          <w:rFonts w:ascii="Source Sans Pro Light" w:eastAsia="Source Sans Pro Light" w:hAnsi="Source Sans Pro Light" w:cs="Source Sans Pro Light"/>
        </w:rPr>
        <w:t>µ</w:t>
      </w:r>
      <w:r w:rsidR="007A52A7">
        <w:rPr>
          <w:rFonts w:ascii="Source Sans Pro Light" w:eastAsia="Source Sans Pro Light" w:hAnsi="Source Sans Pro Light" w:cs="Source Sans Pro Light"/>
        </w:rPr>
        <w:t xml:space="preserve">L. </w:t>
      </w:r>
      <w:r w:rsidR="54D3E78B" w:rsidRPr="649AF1E5">
        <w:rPr>
          <w:rFonts w:ascii="Source Sans Pro Light" w:eastAsia="Source Sans Pro Light" w:hAnsi="Source Sans Pro Light" w:cs="Source Sans Pro Light"/>
        </w:rPr>
        <w:t xml:space="preserve">The vertebrate eDNA amplification mixture contained 1X </w:t>
      </w:r>
      <w:proofErr w:type="spellStart"/>
      <w:r w:rsidR="54D3E78B" w:rsidRPr="649AF1E5">
        <w:rPr>
          <w:rFonts w:ascii="Source Sans Pro Light" w:eastAsia="Source Sans Pro Light" w:hAnsi="Source Sans Pro Light" w:cs="Source Sans Pro Light"/>
        </w:rPr>
        <w:t>DreamTaq</w:t>
      </w:r>
      <w:proofErr w:type="spellEnd"/>
      <w:r w:rsidR="54D3E78B" w:rsidRPr="649AF1E5">
        <w:rPr>
          <w:rFonts w:ascii="Source Sans Pro Light" w:eastAsia="Source Sans Pro Light" w:hAnsi="Source Sans Pro Light" w:cs="Source Sans Pro Light"/>
        </w:rPr>
        <w:t xml:space="preserve"> Green PCR Master Mix (</w:t>
      </w:r>
      <w:proofErr w:type="spellStart"/>
      <w:r w:rsidR="54D3E78B" w:rsidRPr="649AF1E5">
        <w:rPr>
          <w:rFonts w:ascii="Source Sans Pro Light" w:eastAsia="Source Sans Pro Light" w:hAnsi="Source Sans Pro Light" w:cs="Source Sans Pro Light"/>
        </w:rPr>
        <w:t>Thermo</w:t>
      </w:r>
      <w:proofErr w:type="spellEnd"/>
      <w:r w:rsidR="54D3E78B" w:rsidRPr="649AF1E5">
        <w:rPr>
          <w:rFonts w:ascii="Source Sans Pro Light" w:eastAsia="Source Sans Pro Light" w:hAnsi="Source Sans Pro Light" w:cs="Source Sans Pro Light"/>
        </w:rPr>
        <w:t xml:space="preserve"> Scientific), 0.4 </w:t>
      </w:r>
      <w:proofErr w:type="spellStart"/>
      <w:r w:rsidR="54D3E78B" w:rsidRPr="649AF1E5">
        <w:rPr>
          <w:rFonts w:ascii="Source Sans Pro Light" w:eastAsia="Source Sans Pro Light" w:hAnsi="Source Sans Pro Light" w:cs="Source Sans Pro Light"/>
        </w:rPr>
        <w:t>μM</w:t>
      </w:r>
      <w:proofErr w:type="spellEnd"/>
      <w:r w:rsidR="54D3E78B" w:rsidRPr="649AF1E5">
        <w:rPr>
          <w:rFonts w:ascii="Source Sans Pro Light" w:eastAsia="Source Sans Pro Light" w:hAnsi="Source Sans Pro Light" w:cs="Source Sans Pro Light"/>
        </w:rPr>
        <w:t xml:space="preserve"> of each primer, 1.5 mM of MgCl</w:t>
      </w:r>
      <w:r w:rsidR="54D3E78B" w:rsidRPr="649AF1E5">
        <w:rPr>
          <w:rFonts w:ascii="Source Sans Pro Light" w:eastAsia="Source Sans Pro Light" w:hAnsi="Source Sans Pro Light" w:cs="Source Sans Pro Light"/>
          <w:vertAlign w:val="subscript"/>
        </w:rPr>
        <w:t>2</w:t>
      </w:r>
      <w:r w:rsidR="54D3E78B" w:rsidRPr="649AF1E5">
        <w:rPr>
          <w:rFonts w:ascii="Source Sans Pro Light" w:eastAsia="Source Sans Pro Light" w:hAnsi="Source Sans Pro Light" w:cs="Source Sans Pro Light"/>
        </w:rPr>
        <w:t xml:space="preserve"> (</w:t>
      </w:r>
      <w:proofErr w:type="spellStart"/>
      <w:r w:rsidR="54D3E78B" w:rsidRPr="649AF1E5">
        <w:rPr>
          <w:rFonts w:ascii="Source Sans Pro Light" w:eastAsia="Source Sans Pro Light" w:hAnsi="Source Sans Pro Light" w:cs="Source Sans Pro Light"/>
        </w:rPr>
        <w:t>Thermo</w:t>
      </w:r>
      <w:proofErr w:type="spellEnd"/>
      <w:r w:rsidR="54D3E78B" w:rsidRPr="649AF1E5">
        <w:rPr>
          <w:rFonts w:ascii="Source Sans Pro Light" w:eastAsia="Source Sans Pro Light" w:hAnsi="Source Sans Pro Light" w:cs="Source Sans Pro Light"/>
        </w:rPr>
        <w:t xml:space="preserve"> Scientific), 0.8 mg/ml of Bovine Serum Albumin (BSA, </w:t>
      </w:r>
      <w:proofErr w:type="spellStart"/>
      <w:r w:rsidR="54D3E78B" w:rsidRPr="649AF1E5">
        <w:rPr>
          <w:rFonts w:ascii="Source Sans Pro Light" w:eastAsia="Source Sans Pro Light" w:hAnsi="Source Sans Pro Light" w:cs="Source Sans Pro Light"/>
        </w:rPr>
        <w:t>Thermo</w:t>
      </w:r>
      <w:proofErr w:type="spellEnd"/>
      <w:r w:rsidR="54D3E78B" w:rsidRPr="649AF1E5">
        <w:rPr>
          <w:rFonts w:ascii="Source Sans Pro Light" w:eastAsia="Source Sans Pro Light" w:hAnsi="Source Sans Pro Light" w:cs="Source Sans Pro Light"/>
        </w:rPr>
        <w:t xml:space="preserve"> Scientific), 3% of Dimethyl Sulfoxide (DMSO, </w:t>
      </w:r>
      <w:proofErr w:type="spellStart"/>
      <w:r w:rsidR="54D3E78B" w:rsidRPr="649AF1E5">
        <w:rPr>
          <w:rFonts w:ascii="Source Sans Pro Light" w:eastAsia="Source Sans Pro Light" w:hAnsi="Source Sans Pro Light" w:cs="Source Sans Pro Light"/>
        </w:rPr>
        <w:t>Thermo</w:t>
      </w:r>
      <w:proofErr w:type="spellEnd"/>
      <w:r w:rsidR="54D3E78B" w:rsidRPr="649AF1E5">
        <w:rPr>
          <w:rFonts w:ascii="Source Sans Pro Light" w:eastAsia="Source Sans Pro Light" w:hAnsi="Source Sans Pro Light" w:cs="Source Sans Pro Light"/>
        </w:rPr>
        <w:t xml:space="preserve"> Scientific), 0.9 µl of template DNA, and PCR grade water (</w:t>
      </w:r>
      <w:proofErr w:type="spellStart"/>
      <w:r w:rsidR="54D3E78B" w:rsidRPr="649AF1E5">
        <w:rPr>
          <w:rFonts w:ascii="Source Sans Pro Light" w:eastAsia="Source Sans Pro Light" w:hAnsi="Source Sans Pro Light" w:cs="Source Sans Pro Light"/>
        </w:rPr>
        <w:t>Thermo</w:t>
      </w:r>
      <w:proofErr w:type="spellEnd"/>
      <w:r w:rsidR="54D3E78B" w:rsidRPr="649AF1E5">
        <w:rPr>
          <w:rFonts w:ascii="Source Sans Pro Light" w:eastAsia="Source Sans Pro Light" w:hAnsi="Source Sans Pro Light" w:cs="Source Sans Pro Light"/>
        </w:rPr>
        <w:t xml:space="preserve"> Scientific). The invertebrate eDNA amplification mixture consisted of 1X </w:t>
      </w:r>
      <w:proofErr w:type="spellStart"/>
      <w:r w:rsidR="54D3E78B" w:rsidRPr="649AF1E5">
        <w:rPr>
          <w:rFonts w:ascii="Source Sans Pro Light" w:eastAsia="Source Sans Pro Light" w:hAnsi="Source Sans Pro Light" w:cs="Source Sans Pro Light"/>
        </w:rPr>
        <w:t>DreamTaq</w:t>
      </w:r>
      <w:proofErr w:type="spellEnd"/>
      <w:r w:rsidR="54D3E78B" w:rsidRPr="649AF1E5">
        <w:rPr>
          <w:rFonts w:ascii="Source Sans Pro Light" w:eastAsia="Source Sans Pro Light" w:hAnsi="Source Sans Pro Light" w:cs="Source Sans Pro Light"/>
        </w:rPr>
        <w:t xml:space="preserve"> Green PCR Master Mix, 0.3 </w:t>
      </w:r>
      <w:proofErr w:type="spellStart"/>
      <w:r w:rsidR="54D3E78B" w:rsidRPr="649AF1E5">
        <w:rPr>
          <w:rFonts w:ascii="Source Sans Pro Light" w:eastAsia="Source Sans Pro Light" w:hAnsi="Source Sans Pro Light" w:cs="Source Sans Pro Light"/>
        </w:rPr>
        <w:t>μM</w:t>
      </w:r>
      <w:proofErr w:type="spellEnd"/>
      <w:r w:rsidR="54D3E78B" w:rsidRPr="649AF1E5">
        <w:rPr>
          <w:rFonts w:ascii="Source Sans Pro Light" w:eastAsia="Source Sans Pro Light" w:hAnsi="Source Sans Pro Light" w:cs="Source Sans Pro Light"/>
        </w:rPr>
        <w:t xml:space="preserve"> of each primer, 0.8 mg/ml of BSA, 3% of DMSO, 1 µl of template DNA, and PCR grade water. The bacteria amplification mixture consisted of 1X </w:t>
      </w:r>
      <w:proofErr w:type="spellStart"/>
      <w:r w:rsidR="54D3E78B" w:rsidRPr="649AF1E5">
        <w:rPr>
          <w:rFonts w:ascii="Source Sans Pro Light" w:eastAsia="Source Sans Pro Light" w:hAnsi="Source Sans Pro Light" w:cs="Source Sans Pro Light"/>
        </w:rPr>
        <w:t>DreamTaq</w:t>
      </w:r>
      <w:proofErr w:type="spellEnd"/>
      <w:r w:rsidR="54D3E78B" w:rsidRPr="649AF1E5">
        <w:rPr>
          <w:rFonts w:ascii="Source Sans Pro Light" w:eastAsia="Source Sans Pro Light" w:hAnsi="Source Sans Pro Light" w:cs="Source Sans Pro Light"/>
        </w:rPr>
        <w:t xml:space="preserve"> Green PCR Master Mix, 0.2 </w:t>
      </w:r>
      <w:proofErr w:type="spellStart"/>
      <w:r w:rsidR="54D3E78B" w:rsidRPr="649AF1E5">
        <w:rPr>
          <w:rFonts w:ascii="Source Sans Pro Light" w:eastAsia="Source Sans Pro Light" w:hAnsi="Source Sans Pro Light" w:cs="Source Sans Pro Light"/>
        </w:rPr>
        <w:t>μM</w:t>
      </w:r>
      <w:proofErr w:type="spellEnd"/>
      <w:r w:rsidR="54D3E78B" w:rsidRPr="649AF1E5">
        <w:rPr>
          <w:rFonts w:ascii="Source Sans Pro Light" w:eastAsia="Source Sans Pro Light" w:hAnsi="Source Sans Pro Light" w:cs="Source Sans Pro Light"/>
        </w:rPr>
        <w:t xml:space="preserve"> of each primer, 0.25 mg/ml of BSA, 1 </w:t>
      </w:r>
      <w:r w:rsidR="54D3E78B" w:rsidRPr="649AF1E5">
        <w:rPr>
          <w:rFonts w:ascii="Source Sans Pro Light" w:eastAsia="Source Sans Pro Light" w:hAnsi="Source Sans Pro Light" w:cs="Source Sans Pro Light"/>
        </w:rPr>
        <w:lastRenderedPageBreak/>
        <w:t xml:space="preserve">µl of template DNA, and PCR grade water. The bulk invertebrate amplification mixture consisted of 1X </w:t>
      </w:r>
      <w:proofErr w:type="spellStart"/>
      <w:r w:rsidR="54D3E78B" w:rsidRPr="649AF1E5">
        <w:rPr>
          <w:rFonts w:ascii="Source Sans Pro Light" w:eastAsia="Source Sans Pro Light" w:hAnsi="Source Sans Pro Light" w:cs="Source Sans Pro Light"/>
        </w:rPr>
        <w:t>DreamTaq</w:t>
      </w:r>
      <w:proofErr w:type="spellEnd"/>
      <w:r w:rsidR="54D3E78B" w:rsidRPr="649AF1E5">
        <w:rPr>
          <w:rFonts w:ascii="Source Sans Pro Light" w:eastAsia="Source Sans Pro Light" w:hAnsi="Source Sans Pro Light" w:cs="Source Sans Pro Light"/>
        </w:rPr>
        <w:t xml:space="preserve"> Green PCR Master Mix, 0.3 </w:t>
      </w:r>
      <w:proofErr w:type="spellStart"/>
      <w:r w:rsidR="54D3E78B" w:rsidRPr="649AF1E5">
        <w:rPr>
          <w:rFonts w:ascii="Source Sans Pro Light" w:eastAsia="Source Sans Pro Light" w:hAnsi="Source Sans Pro Light" w:cs="Source Sans Pro Light"/>
        </w:rPr>
        <w:t>μM</w:t>
      </w:r>
      <w:proofErr w:type="spellEnd"/>
      <w:r w:rsidR="54D3E78B" w:rsidRPr="649AF1E5">
        <w:rPr>
          <w:rFonts w:ascii="Source Sans Pro Light" w:eastAsia="Source Sans Pro Light" w:hAnsi="Source Sans Pro Light" w:cs="Source Sans Pro Light"/>
        </w:rPr>
        <w:t xml:space="preserve"> of each primer, 0.8 mg/ml of BSA, 0.9 µl of template DNA, and PCR grade water.</w:t>
      </w:r>
    </w:p>
    <w:p w14:paraId="566031D9" w14:textId="77777777" w:rsidR="001D7171" w:rsidRDefault="001D7171" w:rsidP="008E494F">
      <w:pPr>
        <w:spacing w:line="360" w:lineRule="auto"/>
        <w:rPr>
          <w:rFonts w:ascii="Source Sans Pro Light" w:eastAsia="Source Sans Pro Light" w:hAnsi="Source Sans Pro Light" w:cs="Source Sans Pro Light"/>
        </w:rPr>
      </w:pPr>
    </w:p>
    <w:p w14:paraId="310ECF1B" w14:textId="226ABED1" w:rsidR="000A68B7" w:rsidRDefault="54D3E78B" w:rsidP="008E494F">
      <w:pPr>
        <w:spacing w:after="160" w:line="360" w:lineRule="auto"/>
      </w:pPr>
      <w:r w:rsidRPr="57D5DD20">
        <w:rPr>
          <w:rFonts w:ascii="Source Sans Pro Light" w:eastAsia="Source Sans Pro Light" w:hAnsi="Source Sans Pro Light" w:cs="Source Sans Pro Light"/>
        </w:rPr>
        <w:t xml:space="preserve">Vertebrate eDNA PCR conditions consisted of: an initial denaturation at 95°C for 2 min; 10 cycles at 95°C for 20 s, a 30 s touchdown annealing step (-0.5°C per cycle) starting at 60°C, then 72°C for 40 s; 35 cycles of 95°C for 20 s, 55°C for 30 s, and 72°C for 40 s; and a final elongation step at 72°C for 5 min. Invertebrate eDNA PCR conditions consisted of: an initial denaturation at 95°C for 5 min; 10 cycles of 95°C for 30 s, a 45 s touchdown annealing step (-0.5°C per cycle) starting at 53°C, then 72°C for 60 s; 30 cycles at 95°C for 30 s, 48°C for 45 s, and 72°C for 60 s; and a final elongation step at 72°C for 5 min. Bacteria PCR conditions </w:t>
      </w:r>
      <w:r w:rsidRPr="57D5DD20">
        <w:rPr>
          <w:rFonts w:ascii="Source Sans Pro Light" w:eastAsia="Source Sans Pro Light" w:hAnsi="Source Sans Pro Light" w:cs="Source Sans Pro Light"/>
          <w:color w:val="000000" w:themeColor="text1"/>
        </w:rPr>
        <w:t xml:space="preserve">followed </w:t>
      </w:r>
      <w:r w:rsidR="006D2FED">
        <w:rPr>
          <w:rFonts w:ascii="Source Sans Pro Light" w:eastAsia="Source Sans Pro Light" w:hAnsi="Source Sans Pro Light" w:cs="Source Sans Pro Light"/>
          <w:color w:val="000000" w:themeColor="text1"/>
        </w:rPr>
        <w:fldChar w:fldCharType="begin"/>
      </w:r>
      <w:r w:rsidR="006D2FED">
        <w:rPr>
          <w:rFonts w:ascii="Source Sans Pro Light" w:eastAsia="Source Sans Pro Light" w:hAnsi="Source Sans Pro Light" w:cs="Source Sans Pro Light"/>
          <w:color w:val="000000" w:themeColor="text1"/>
        </w:rPr>
        <w:instrText xml:space="preserve"> ADDIN ZOTERO_ITEM CSL_CITATION {"citationID":"l3khRsc4","properties":{"formattedCitation":"(Caporaso et al., 2011)","plainCitation":"(Caporaso et al., 2011)","noteIndex":0},"citationItems":[{"id":3390,"uris":["http://zotero.org/groups/4440035/items/WGLY4FGC"],"itemData":{"id":3390,"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006D2FED">
        <w:rPr>
          <w:rFonts w:ascii="Source Sans Pro Light" w:eastAsia="Source Sans Pro Light" w:hAnsi="Source Sans Pro Light" w:cs="Source Sans Pro Light"/>
          <w:color w:val="000000" w:themeColor="text1"/>
        </w:rPr>
        <w:fldChar w:fldCharType="separate"/>
      </w:r>
      <w:r w:rsidR="006D2FED">
        <w:rPr>
          <w:rFonts w:ascii="Source Sans Pro Light" w:eastAsia="Source Sans Pro Light" w:hAnsi="Source Sans Pro Light" w:cs="Source Sans Pro Light"/>
          <w:noProof/>
          <w:color w:val="000000" w:themeColor="text1"/>
        </w:rPr>
        <w:t>(Caporaso et al., 2011)</w:t>
      </w:r>
      <w:r w:rsidR="006D2FED">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but using 30 cycles rather than 35 cycles. Bulk invertebrate PCR conditions consisted of: </w:t>
      </w:r>
      <w:r w:rsidRPr="57D5DD20">
        <w:rPr>
          <w:rFonts w:ascii="Source Sans Pro Light" w:eastAsia="Source Sans Pro Light" w:hAnsi="Source Sans Pro Light" w:cs="Source Sans Pro Light"/>
        </w:rPr>
        <w:t>an initial denaturation at 95°C for 10 min; 35 cycles at 94°C for 60 s, 45°C for 60 s, and 72°C for 60 s; and a final elongation step at 72°C for 5 min. PCR positive controls (i.e. a mock community with a known composition of non-native species) were included to verify sequence quality and PCR negative controls (i.e. PCR grade water) were included to detect potential cross-contamination. Amplification success was confirmed via gel electrophoresis.</w:t>
      </w:r>
      <w:r w:rsidR="000A68B7" w:rsidRPr="000A68B7">
        <w:t xml:space="preserve"> </w:t>
      </w:r>
    </w:p>
    <w:p w14:paraId="4A0FA894" w14:textId="06AFE082" w:rsidR="00900EAE" w:rsidRPr="008E494F" w:rsidRDefault="000A68B7" w:rsidP="008E494F">
      <w:pPr>
        <w:spacing w:after="160" w:line="360" w:lineRule="auto"/>
        <w:rPr>
          <w:rFonts w:ascii="Source Sans Pro Light" w:eastAsia="Source Sans Pro Light" w:hAnsi="Source Sans Pro Light" w:cs="Source Sans Pro Light"/>
        </w:rPr>
      </w:pPr>
      <w:r w:rsidRPr="688AE269">
        <w:rPr>
          <w:rFonts w:ascii="Source Sans Pro Light" w:eastAsia="Source Sans Pro Light" w:hAnsi="Source Sans Pro Light" w:cs="Source Sans Pro Light"/>
        </w:rPr>
        <w:t>Library preparation was identical to that in Section 4.1.</w:t>
      </w:r>
    </w:p>
    <w:p w14:paraId="66EF4C30" w14:textId="0B39FECC" w:rsidR="54D3E78B" w:rsidRDefault="54D3E78B" w:rsidP="008E494F">
      <w:pPr>
        <w:spacing w:line="360" w:lineRule="auto"/>
      </w:pPr>
      <w:r w:rsidRPr="00AF6923">
        <w:rPr>
          <w:rFonts w:ascii="Source Sans Pro SemiBold" w:eastAsia="Source Sans Pro SemiBold" w:hAnsi="Source Sans Pro SemiBold" w:cs="Source Sans Pro SemiBold"/>
          <w:b/>
          <w:bCs/>
          <w:color w:val="146568"/>
          <w:sz w:val="28"/>
          <w:szCs w:val="28"/>
        </w:rPr>
        <w:t>Bioinformatics</w:t>
      </w:r>
    </w:p>
    <w:p w14:paraId="5BC6D201" w14:textId="0AD0795A" w:rsidR="00780A58" w:rsidRPr="00165C65" w:rsidRDefault="00DC6FDE" w:rsidP="008E494F">
      <w:pPr>
        <w:spacing w:after="160" w:line="360" w:lineRule="auto"/>
        <w:rPr>
          <w:rFonts w:ascii="Source Sans Pro Light" w:eastAsia="Source Sans Pro Light" w:hAnsi="Source Sans Pro Light" w:cs="Source Sans Pro Light"/>
          <w:color w:val="000000" w:themeColor="text1"/>
        </w:rPr>
      </w:pPr>
      <w:r w:rsidRPr="00165C65">
        <w:rPr>
          <w:rFonts w:ascii="Source Sans Pro Light" w:eastAsia="Source Sans Pro Light" w:hAnsi="Source Sans Pro Light" w:cs="Source Sans Pro Light"/>
          <w:color w:val="000000" w:themeColor="text1"/>
        </w:rPr>
        <w:t xml:space="preserve">Bioinformatic processing followed </w:t>
      </w:r>
      <w:r w:rsidR="00877DE7" w:rsidRPr="00165C65">
        <w:rPr>
          <w:rFonts w:ascii="Source Sans Pro Light" w:eastAsia="Source Sans Pro Light" w:hAnsi="Source Sans Pro Light" w:cs="Source Sans Pro Light"/>
          <w:color w:val="000000" w:themeColor="text1"/>
        </w:rPr>
        <w:t xml:space="preserve">the same </w:t>
      </w:r>
      <w:r w:rsidR="009D7B27" w:rsidRPr="00165C65">
        <w:rPr>
          <w:rFonts w:ascii="Source Sans Pro Light" w:eastAsia="Source Sans Pro Light" w:hAnsi="Source Sans Pro Light" w:cs="Source Sans Pro Light"/>
          <w:color w:val="000000" w:themeColor="text1"/>
        </w:rPr>
        <w:t xml:space="preserve">pipeline as for </w:t>
      </w:r>
      <w:r w:rsidR="00407CCC" w:rsidRPr="00165C65">
        <w:rPr>
          <w:rFonts w:ascii="Source Sans Pro Light" w:eastAsia="Source Sans Pro Light" w:hAnsi="Source Sans Pro Light" w:cs="Source Sans Pro Light"/>
          <w:color w:val="000000" w:themeColor="text1"/>
        </w:rPr>
        <w:t xml:space="preserve">marine assays detailed in Section 4.1 with </w:t>
      </w:r>
      <w:r w:rsidR="00165C65" w:rsidRPr="00165C65">
        <w:rPr>
          <w:rFonts w:ascii="Source Sans Pro Light" w:eastAsia="Source Sans Pro Light" w:hAnsi="Source Sans Pro Light" w:cs="Source Sans Pro Light"/>
          <w:color w:val="000000" w:themeColor="text1"/>
        </w:rPr>
        <w:t>specific differences noted below</w:t>
      </w:r>
      <w:r w:rsidR="00780A58" w:rsidRPr="00165C65">
        <w:rPr>
          <w:rFonts w:ascii="Source Sans Pro Light" w:eastAsia="Source Sans Pro Light" w:hAnsi="Source Sans Pro Light" w:cs="Source Sans Pro Light"/>
          <w:color w:val="000000" w:themeColor="text1"/>
        </w:rPr>
        <w:t>.</w:t>
      </w:r>
    </w:p>
    <w:p w14:paraId="1BAC12C4" w14:textId="77777777" w:rsidR="00165C65" w:rsidRDefault="00780A58" w:rsidP="008E494F">
      <w:pPr>
        <w:spacing w:after="160" w:line="360" w:lineRule="auto"/>
        <w:rPr>
          <w:rFonts w:ascii="Source Sans Pro Light" w:eastAsia="Source Sans Pro Light" w:hAnsi="Source Sans Pro Light" w:cs="Source Sans Pro Light"/>
          <w:color w:val="000000" w:themeColor="text1"/>
        </w:rPr>
      </w:pPr>
      <w:r w:rsidRPr="00165C65">
        <w:rPr>
          <w:rFonts w:ascii="Source Sans Pro Light" w:eastAsia="Source Sans Pro Light" w:hAnsi="Source Sans Pro Light" w:cs="Source Sans Pro Light"/>
          <w:color w:val="000000" w:themeColor="text1"/>
        </w:rPr>
        <w:t>L</w:t>
      </w:r>
      <w:r w:rsidR="00757B9D" w:rsidRPr="00165C65">
        <w:rPr>
          <w:rFonts w:ascii="Source Sans Pro Light" w:eastAsia="Source Sans Pro Light" w:hAnsi="Source Sans Pro Light" w:cs="Source Sans Pro Light"/>
          <w:color w:val="000000" w:themeColor="text1"/>
        </w:rPr>
        <w:t>ength filters</w:t>
      </w:r>
      <w:r w:rsidR="00467979" w:rsidRPr="00165C65">
        <w:rPr>
          <w:rFonts w:ascii="Source Sans Pro Light" w:eastAsia="Source Sans Pro Light" w:hAnsi="Source Sans Pro Light" w:cs="Source Sans Pro Light"/>
          <w:color w:val="000000" w:themeColor="text1"/>
        </w:rPr>
        <w:t xml:space="preserve"> following merging were </w:t>
      </w:r>
      <w:r w:rsidR="00A460EB" w:rsidRPr="00165C65">
        <w:rPr>
          <w:rFonts w:ascii="Source Sans Pro Light" w:eastAsia="Source Sans Pro Light" w:hAnsi="Source Sans Pro Light" w:cs="Source Sans Pro Light"/>
          <w:color w:val="000000" w:themeColor="text1"/>
        </w:rPr>
        <w:t>80-120</w:t>
      </w:r>
      <w:r w:rsidR="00757B9D" w:rsidRPr="00165C65">
        <w:rPr>
          <w:rFonts w:ascii="Source Sans Pro Light" w:eastAsia="Source Sans Pro Light" w:hAnsi="Source Sans Pro Light" w:cs="Source Sans Pro Light"/>
          <w:color w:val="000000" w:themeColor="text1"/>
        </w:rPr>
        <w:t xml:space="preserve"> bp and </w:t>
      </w:r>
      <w:r w:rsidR="00F102CF" w:rsidRPr="00165C65">
        <w:rPr>
          <w:rFonts w:ascii="Source Sans Pro Light" w:eastAsia="Source Sans Pro Light" w:hAnsi="Source Sans Pro Light" w:cs="Source Sans Pro Light"/>
          <w:color w:val="000000" w:themeColor="text1"/>
        </w:rPr>
        <w:t>120-160</w:t>
      </w:r>
      <w:r w:rsidR="00155024" w:rsidRPr="00165C65">
        <w:rPr>
          <w:rFonts w:ascii="Source Sans Pro Light" w:eastAsia="Source Sans Pro Light" w:hAnsi="Source Sans Pro Light" w:cs="Source Sans Pro Light"/>
          <w:color w:val="000000" w:themeColor="text1"/>
        </w:rPr>
        <w:t xml:space="preserve"> bp</w:t>
      </w:r>
      <w:r w:rsidR="00757B9D" w:rsidRPr="00165C65">
        <w:rPr>
          <w:rFonts w:ascii="Source Sans Pro Light" w:eastAsia="Source Sans Pro Light" w:hAnsi="Source Sans Pro Light" w:cs="Source Sans Pro Light"/>
          <w:color w:val="000000" w:themeColor="text1"/>
        </w:rPr>
        <w:t xml:space="preserve"> for the </w:t>
      </w:r>
      <w:r w:rsidR="00467979" w:rsidRPr="00165C65">
        <w:rPr>
          <w:rFonts w:ascii="Source Sans Pro Light" w:eastAsia="Source Sans Pro Light" w:hAnsi="Source Sans Pro Light" w:cs="Source Sans Pro Light"/>
          <w:color w:val="000000" w:themeColor="text1"/>
        </w:rPr>
        <w:t>vertebrate</w:t>
      </w:r>
      <w:r w:rsidR="00757B9D" w:rsidRPr="00165C65">
        <w:rPr>
          <w:rFonts w:ascii="Source Sans Pro Light" w:eastAsia="Source Sans Pro Light" w:hAnsi="Source Sans Pro Light" w:cs="Source Sans Pro Light"/>
          <w:color w:val="000000" w:themeColor="text1"/>
        </w:rPr>
        <w:t xml:space="preserve"> and </w:t>
      </w:r>
      <w:r w:rsidR="00BC1D05" w:rsidRPr="00165C65">
        <w:rPr>
          <w:rFonts w:ascii="Source Sans Pro Light" w:eastAsia="Source Sans Pro Light" w:hAnsi="Source Sans Pro Light" w:cs="Source Sans Pro Light"/>
          <w:color w:val="000000" w:themeColor="text1"/>
        </w:rPr>
        <w:t xml:space="preserve">invertebrate </w:t>
      </w:r>
      <w:r w:rsidR="00757B9D" w:rsidRPr="00165C65">
        <w:rPr>
          <w:rFonts w:ascii="Source Sans Pro Light" w:eastAsia="Source Sans Pro Light" w:hAnsi="Source Sans Pro Light" w:cs="Source Sans Pro Light"/>
          <w:color w:val="000000" w:themeColor="text1"/>
        </w:rPr>
        <w:t>assays respectively</w:t>
      </w:r>
      <w:r w:rsidRPr="00165C65">
        <w:rPr>
          <w:rFonts w:ascii="Source Sans Pro Light" w:eastAsia="Source Sans Pro Light" w:hAnsi="Source Sans Pro Light" w:cs="Source Sans Pro Light"/>
          <w:color w:val="000000" w:themeColor="text1"/>
        </w:rPr>
        <w:t>.</w:t>
      </w:r>
      <w:r>
        <w:rPr>
          <w:rFonts w:ascii="Source Sans Pro Light" w:eastAsia="Source Sans Pro Light" w:hAnsi="Source Sans Pro Light" w:cs="Source Sans Pro Light"/>
          <w:color w:val="000000" w:themeColor="text1"/>
        </w:rPr>
        <w:t xml:space="preserve"> </w:t>
      </w:r>
    </w:p>
    <w:p w14:paraId="4253BE5B" w14:textId="55D2C9D6" w:rsidR="54D3E78B" w:rsidRDefault="00780A58" w:rsidP="008E494F">
      <w:pPr>
        <w:spacing w:after="160" w:line="360" w:lineRule="auto"/>
      </w:pPr>
      <w:r>
        <w:rPr>
          <w:rFonts w:ascii="Source Sans Pro Light" w:eastAsia="Source Sans Pro Light" w:hAnsi="Source Sans Pro Light" w:cs="Source Sans Pro Light"/>
          <w:color w:val="000000" w:themeColor="text1"/>
        </w:rPr>
        <w:t>T</w:t>
      </w:r>
      <w:r w:rsidR="54D3E78B" w:rsidRPr="57D5DD20">
        <w:rPr>
          <w:rFonts w:ascii="Source Sans Pro Light" w:eastAsia="Source Sans Pro Light" w:hAnsi="Source Sans Pro Light" w:cs="Source Sans Pro Light"/>
          <w:color w:val="000000" w:themeColor="text1"/>
        </w:rPr>
        <w:t xml:space="preserve">he NCBI nucleotide (NCBI </w:t>
      </w:r>
      <w:proofErr w:type="spellStart"/>
      <w:r w:rsidR="54D3E78B" w:rsidRPr="57D5DD20">
        <w:rPr>
          <w:rFonts w:ascii="Source Sans Pro Light" w:eastAsia="Source Sans Pro Light" w:hAnsi="Source Sans Pro Light" w:cs="Source Sans Pro Light"/>
          <w:i/>
          <w:iCs/>
          <w:color w:val="000000" w:themeColor="text1"/>
        </w:rPr>
        <w:t>nt</w:t>
      </w:r>
      <w:proofErr w:type="spellEnd"/>
      <w:r w:rsidR="54D3E78B" w:rsidRPr="57D5DD20">
        <w:rPr>
          <w:rFonts w:ascii="Source Sans Pro Light" w:eastAsia="Source Sans Pro Light" w:hAnsi="Source Sans Pro Light" w:cs="Source Sans Pro Light"/>
          <w:color w:val="000000" w:themeColor="text1"/>
        </w:rPr>
        <w:t xml:space="preserve">) database was queried for all four assays, with the invertebrate and bacterial datasets additionally queried against BOLD </w:t>
      </w:r>
      <w:r w:rsidR="006D2FED">
        <w:rPr>
          <w:rFonts w:ascii="Source Sans Pro Light" w:eastAsia="Source Sans Pro Light" w:hAnsi="Source Sans Pro Light" w:cs="Source Sans Pro Light"/>
          <w:color w:val="000000" w:themeColor="text1"/>
        </w:rPr>
        <w:fldChar w:fldCharType="begin"/>
      </w:r>
      <w:r w:rsidR="006D2FED">
        <w:rPr>
          <w:rFonts w:ascii="Source Sans Pro Light" w:eastAsia="Source Sans Pro Light" w:hAnsi="Source Sans Pro Light" w:cs="Source Sans Pro Light"/>
          <w:color w:val="000000" w:themeColor="text1"/>
        </w:rPr>
        <w:instrText xml:space="preserve"> ADDIN ZOTERO_ITEM CSL_CITATION {"citationID":"1eno4q6N","properties":{"formattedCitation":"(Ratnasingham and Hebert, 2007)","plainCitation":"(Ratnasingham and Hebert, 2007)","noteIndex":0},"citationItems":[{"id":494,"uris":["http://zotero.org/users/10679637/items/DS2RFY9X"],"itemData":{"id":494,"type":"article-journ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container-title":"Molecular Ecology Notes","DOI":"10.1111/j.1471-8286.2007.01678.x","ISSN":"1471-8278","issue":"3","note":"publisher: Blackwell Publishing Ltd","page":"355-364","title":"bold: The Barcode of Life Data System (http://www.barcodinglife.org)","volume":"7","author":[{"family":"Ratnasingham","given":"SUJEEVAN"},{"family":"Hebert","given":"P D N"}],"issued":{"date-parts":[["2007",5,1]]}}}],"schema":"https://github.com/citation-style-language/schema/raw/master/csl-citation.json"} </w:instrText>
      </w:r>
      <w:r w:rsidR="006D2FED">
        <w:rPr>
          <w:rFonts w:ascii="Source Sans Pro Light" w:eastAsia="Source Sans Pro Light" w:hAnsi="Source Sans Pro Light" w:cs="Source Sans Pro Light"/>
          <w:color w:val="000000" w:themeColor="text1"/>
        </w:rPr>
        <w:fldChar w:fldCharType="separate"/>
      </w:r>
      <w:r w:rsidR="006D2FED">
        <w:rPr>
          <w:rFonts w:ascii="Source Sans Pro Light" w:eastAsia="Source Sans Pro Light" w:hAnsi="Source Sans Pro Light" w:cs="Source Sans Pro Light"/>
          <w:noProof/>
          <w:color w:val="000000" w:themeColor="text1"/>
        </w:rPr>
        <w:t>(Ratnasingham and Hebert, 2007)</w:t>
      </w:r>
      <w:r w:rsidR="006D2FED">
        <w:rPr>
          <w:rFonts w:ascii="Source Sans Pro Light" w:eastAsia="Source Sans Pro Light" w:hAnsi="Source Sans Pro Light" w:cs="Source Sans Pro Light"/>
          <w:color w:val="000000" w:themeColor="text1"/>
        </w:rPr>
        <w:fldChar w:fldCharType="end"/>
      </w:r>
      <w:r w:rsidR="54D3E78B" w:rsidRPr="57D5DD20">
        <w:rPr>
          <w:rFonts w:ascii="Source Sans Pro Light" w:eastAsia="Source Sans Pro Light" w:hAnsi="Source Sans Pro Light" w:cs="Source Sans Pro Light"/>
          <w:color w:val="000000" w:themeColor="text1"/>
        </w:rPr>
        <w:t xml:space="preserve"> and SILVA</w:t>
      </w:r>
      <w:r w:rsidR="008F07DD">
        <w:rPr>
          <w:rFonts w:ascii="Source Sans Pro Light" w:eastAsia="Source Sans Pro Light" w:hAnsi="Source Sans Pro Light" w:cs="Source Sans Pro Light"/>
          <w:color w:val="000000" w:themeColor="text1"/>
        </w:rPr>
        <w:t xml:space="preserve"> </w:t>
      </w:r>
      <w:r w:rsidR="008F07DD">
        <w:rPr>
          <w:rFonts w:ascii="Source Sans Pro Light" w:eastAsia="Source Sans Pro Light" w:hAnsi="Source Sans Pro Light" w:cs="Source Sans Pro Light"/>
          <w:color w:val="000000" w:themeColor="text1"/>
        </w:rPr>
        <w:fldChar w:fldCharType="begin"/>
      </w:r>
      <w:r w:rsidR="008F07DD">
        <w:rPr>
          <w:rFonts w:ascii="Source Sans Pro Light" w:eastAsia="Source Sans Pro Light" w:hAnsi="Source Sans Pro Light" w:cs="Source Sans Pro Light"/>
          <w:color w:val="000000" w:themeColor="text1"/>
        </w:rPr>
        <w:instrText xml:space="preserve"> ADDIN ZOTERO_ITEM CSL_CITATION {"citationID":"h9qeY0Qg","properties":{"formattedCitation":"(Quast et al., 2012; Yilmaz et al., 2014)","plainCitation":"(Quast et al., 2012; Yilmaz et al., 2014)","noteIndex":0},"citationItems":[{"id":3841,"uris":["http://zotero.org/groups/4440035/items/V53CXUEL"],"itemData":{"id":3841,"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id":6682,"uris":["http://zotero.org/users/10679637/items/GZM9B33A"],"itemData":{"id":6682,"type":"article-journal","abstract":"SILVA (from Latin silva, forest, http://www.arb-silva. 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container-title":"Nucleic Acids Research","DOI":"10.1093/nar/gkt1209","ISSN":"0305-1048, 1362-4962","issue":"D1","journalAbbreviation":"Nucl. Acids Res.","language":"en","page":"D643-D648","source":"DOI.org (Crossref)","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4",1]]}}}],"schema":"https://github.com/citation-style-language/schema/raw/master/csl-citation.json"} </w:instrText>
      </w:r>
      <w:r w:rsidR="008F07DD">
        <w:rPr>
          <w:rFonts w:ascii="Source Sans Pro Light" w:eastAsia="Source Sans Pro Light" w:hAnsi="Source Sans Pro Light" w:cs="Source Sans Pro Light"/>
          <w:color w:val="000000" w:themeColor="text1"/>
        </w:rPr>
        <w:fldChar w:fldCharType="separate"/>
      </w:r>
      <w:r w:rsidR="008F07DD">
        <w:rPr>
          <w:rFonts w:ascii="Source Sans Pro Light" w:eastAsia="Source Sans Pro Light" w:hAnsi="Source Sans Pro Light" w:cs="Source Sans Pro Light"/>
          <w:noProof/>
          <w:color w:val="000000" w:themeColor="text1"/>
        </w:rPr>
        <w:t>(Quast et al., 2012; Yilmaz et al., 2014)</w:t>
      </w:r>
      <w:r w:rsidR="008F07DD">
        <w:rPr>
          <w:rFonts w:ascii="Source Sans Pro Light" w:eastAsia="Source Sans Pro Light" w:hAnsi="Source Sans Pro Light" w:cs="Source Sans Pro Light"/>
          <w:color w:val="000000" w:themeColor="text1"/>
        </w:rPr>
        <w:fldChar w:fldCharType="end"/>
      </w:r>
      <w:r w:rsidR="008F07DD">
        <w:rPr>
          <w:rFonts w:ascii="Source Sans Pro Light" w:eastAsia="Source Sans Pro Light" w:hAnsi="Source Sans Pro Light" w:cs="Source Sans Pro Light"/>
          <w:color w:val="000000" w:themeColor="text1"/>
        </w:rPr>
        <w:t>.</w:t>
      </w:r>
      <w:r w:rsidR="54D3E78B" w:rsidRPr="57D5DD20">
        <w:rPr>
          <w:rFonts w:ascii="Source Sans Pro Light" w:eastAsia="Source Sans Pro Light" w:hAnsi="Source Sans Pro Light" w:cs="Source Sans Pro Light"/>
          <w:color w:val="000000" w:themeColor="text1"/>
        </w:rPr>
        <w:t xml:space="preserve"> Searches against BOLD were made </w:t>
      </w:r>
      <w:proofErr w:type="gramStart"/>
      <w:r w:rsidR="54D3E78B" w:rsidRPr="57D5DD20">
        <w:rPr>
          <w:rFonts w:ascii="Source Sans Pro Light" w:eastAsia="Source Sans Pro Light" w:hAnsi="Source Sans Pro Light" w:cs="Source Sans Pro Light"/>
          <w:color w:val="000000" w:themeColor="text1"/>
        </w:rPr>
        <w:t>using</w:t>
      </w:r>
      <w:proofErr w:type="gramEnd"/>
      <w:r w:rsidR="54D3E78B" w:rsidRPr="57D5DD20">
        <w:rPr>
          <w:rFonts w:ascii="Source Sans Pro Light" w:eastAsia="Source Sans Pro Light" w:hAnsi="Source Sans Pro Light" w:cs="Source Sans Pro Light"/>
          <w:color w:val="000000" w:themeColor="text1"/>
        </w:rPr>
        <w:t xml:space="preserve"> </w:t>
      </w:r>
      <w:r w:rsidR="00600CE6">
        <w:rPr>
          <w:rFonts w:ascii="Source Sans Pro Light" w:eastAsia="Source Sans Pro Light" w:hAnsi="Source Sans Pro Light" w:cs="Source Sans Pro Light"/>
          <w:color w:val="000000" w:themeColor="text1"/>
        </w:rPr>
        <w:t xml:space="preserve"> </w:t>
      </w:r>
    </w:p>
    <w:p w14:paraId="6DC4FC7E" w14:textId="1A955238" w:rsidR="54D3E78B" w:rsidRDefault="005163D7" w:rsidP="008E494F">
      <w:pPr>
        <w:spacing w:after="160" w:line="360" w:lineRule="auto"/>
      </w:pPr>
      <w:r>
        <w:rPr>
          <w:rFonts w:ascii="Source Sans Pro Light" w:eastAsia="Source Sans Pro Light" w:hAnsi="Source Sans Pro Light" w:cs="Source Sans Pro Light"/>
          <w:color w:val="000000" w:themeColor="text1"/>
        </w:rPr>
        <w:lastRenderedPageBreak/>
        <w:t>M</w:t>
      </w:r>
      <w:r w:rsidR="54D3E78B" w:rsidRPr="57D5DD20">
        <w:rPr>
          <w:rFonts w:ascii="Source Sans Pro Light" w:eastAsia="Source Sans Pro Light" w:hAnsi="Source Sans Pro Light" w:cs="Source Sans Pro Light"/>
          <w:color w:val="000000" w:themeColor="text1"/>
        </w:rPr>
        <w:t xml:space="preserve">inimum similarity thresholds </w:t>
      </w:r>
      <w:r>
        <w:rPr>
          <w:rFonts w:ascii="Source Sans Pro Light" w:eastAsia="Source Sans Pro Light" w:hAnsi="Source Sans Pro Light" w:cs="Source Sans Pro Light"/>
          <w:color w:val="000000" w:themeColor="text1"/>
        </w:rPr>
        <w:t xml:space="preserve">for taxonomic assignment </w:t>
      </w:r>
      <w:r w:rsidR="54D3E78B" w:rsidRPr="57D5DD20">
        <w:rPr>
          <w:rFonts w:ascii="Source Sans Pro Light" w:eastAsia="Source Sans Pro Light" w:hAnsi="Source Sans Pro Light" w:cs="Source Sans Pro Light"/>
          <w:color w:val="000000" w:themeColor="text1"/>
        </w:rPr>
        <w:t xml:space="preserve">for species-, genus- and higher-level assignments </w:t>
      </w:r>
      <w:r w:rsidR="00665B4B">
        <w:rPr>
          <w:rFonts w:ascii="Source Sans Pro Light" w:eastAsia="Source Sans Pro Light" w:hAnsi="Source Sans Pro Light" w:cs="Source Sans Pro Light"/>
          <w:color w:val="000000" w:themeColor="text1"/>
        </w:rPr>
        <w:t>were</w:t>
      </w:r>
      <w:r w:rsidR="54D3E78B" w:rsidRPr="57D5DD20">
        <w:rPr>
          <w:rFonts w:ascii="Source Sans Pro Light" w:eastAsia="Source Sans Pro Light" w:hAnsi="Source Sans Pro Light" w:cs="Source Sans Pro Light"/>
          <w:color w:val="000000" w:themeColor="text1"/>
        </w:rPr>
        <w:t xml:space="preserve"> 99%, 97% and 95% respectively for vertebrates, and 98%, 95% and 92% for invertebrates. </w:t>
      </w:r>
    </w:p>
    <w:p w14:paraId="770A31B1" w14:textId="011C56FE" w:rsidR="54D3E78B" w:rsidRDefault="54D3E78B" w:rsidP="008E494F">
      <w:pPr>
        <w:spacing w:after="160" w:line="360" w:lineRule="auto"/>
      </w:pPr>
      <w:r w:rsidRPr="57D5DD20">
        <w:rPr>
          <w:rFonts w:ascii="Source Sans Pro Light" w:eastAsia="Source Sans Pro Light" w:hAnsi="Source Sans Pro Light" w:cs="Source Sans Pro Light"/>
          <w:color w:val="000000" w:themeColor="text1"/>
        </w:rPr>
        <w:t>All OTUs with species-level identifications were queried against the IUCN Red List (</w:t>
      </w:r>
      <w:proofErr w:type="spellStart"/>
      <w:r w:rsidRPr="57D5DD20">
        <w:rPr>
          <w:rFonts w:ascii="Source Sans Pro Light" w:eastAsia="Source Sans Pro Light" w:hAnsi="Source Sans Pro Light" w:cs="Source Sans Pro Light"/>
          <w:color w:val="000000" w:themeColor="text1"/>
        </w:rPr>
        <w:t>rredlist</w:t>
      </w:r>
      <w:proofErr w:type="spellEnd"/>
      <w:r w:rsidRPr="57D5DD20">
        <w:rPr>
          <w:rFonts w:ascii="Source Sans Pro Light" w:eastAsia="Source Sans Pro Light" w:hAnsi="Source Sans Pro Light" w:cs="Source Sans Pro Light"/>
          <w:color w:val="000000" w:themeColor="text1"/>
        </w:rPr>
        <w:t>; Chamberl</w:t>
      </w:r>
      <w:r w:rsidR="002777FB">
        <w:rPr>
          <w:rFonts w:ascii="Source Sans Pro Light" w:eastAsia="Source Sans Pro Light" w:hAnsi="Source Sans Pro Light" w:cs="Source Sans Pro Light"/>
          <w:color w:val="000000" w:themeColor="text1"/>
        </w:rPr>
        <w:t>a</w:t>
      </w:r>
      <w:r w:rsidRPr="57D5DD20">
        <w:rPr>
          <w:rFonts w:ascii="Source Sans Pro Light" w:eastAsia="Source Sans Pro Light" w:hAnsi="Source Sans Pro Light" w:cs="Source Sans Pro Light"/>
          <w:color w:val="000000" w:themeColor="text1"/>
        </w:rPr>
        <w:t>in 2018</w:t>
      </w:r>
      <w:r w:rsidR="00FE0C11">
        <w:rPr>
          <w:rFonts w:ascii="Source Sans Pro Light" w:eastAsia="Source Sans Pro Light" w:hAnsi="Source Sans Pro Light" w:cs="Source Sans Pro Light"/>
          <w:color w:val="000000" w:themeColor="text1"/>
        </w:rPr>
        <w:t>,</w:t>
      </w:r>
      <w:r w:rsidR="00301664">
        <w:rPr>
          <w:rFonts w:ascii="Source Sans Pro Light" w:eastAsia="Source Sans Pro Light" w:hAnsi="Source Sans Pro Light" w:cs="Source Sans Pro Light"/>
          <w:color w:val="000000" w:themeColor="text1"/>
        </w:rPr>
        <w:t xml:space="preserve"> </w:t>
      </w:r>
      <w:r w:rsidR="00301664">
        <w:rPr>
          <w:rFonts w:ascii="Source Sans Pro Light" w:eastAsia="Source Sans Pro Light" w:hAnsi="Source Sans Pro Light" w:cs="Source Sans Pro Light"/>
          <w:color w:val="000000" w:themeColor="text1"/>
        </w:rPr>
        <w:fldChar w:fldCharType="begin"/>
      </w:r>
      <w:r w:rsidR="00301664">
        <w:rPr>
          <w:rFonts w:ascii="Source Sans Pro Light" w:eastAsia="Source Sans Pro Light" w:hAnsi="Source Sans Pro Light" w:cs="Source Sans Pro Light"/>
          <w:color w:val="000000" w:themeColor="text1"/>
        </w:rPr>
        <w:instrText xml:space="preserve"> ADDIN ZOTERO_ITEM CSL_CITATION {"citationID":"Vuz9EhDJ","properties":{"formattedCitation":"(Hsieh et al., 2016)","plainCitation":"(Hsieh et al., 2016)","noteIndex":0},"citationItems":[{"id":4293,"uris":["http://zotero.org/groups/4440035/items/V8PDYJ4X"],"itemData":{"id":4293,"type":"article-journal","container-title":"Methods in Ecology and Evolution","DOI":"10.1111/2041-210X.12613","ISSN":"2041-210X, 2041-210X","issue":"12","journalAbbreviation":"Methods Ecol Evol","language":"en","page":"1451-1456","source":"DOI.org (Crossref)","title":"iNEXT: an R package for rarefaction and extrapolation of species diversity (Hill numbers)","title-short":"iNEXT","volume":"7","author":[{"family":"Hsieh","given":"T. C."},{"family":"Ma","given":"K. H."},{"family":"Chao","given":"Anne"}],"editor":[{"family":"McInerny","given":"Greg"}],"issued":{"date-parts":[["2016",12]]}}}],"schema":"https://github.com/citation-style-language/schema/raw/master/csl-citation.json"} </w:instrText>
      </w:r>
      <w:r w:rsidR="00301664">
        <w:rPr>
          <w:rFonts w:ascii="Source Sans Pro Light" w:eastAsia="Source Sans Pro Light" w:hAnsi="Source Sans Pro Light" w:cs="Source Sans Pro Light"/>
          <w:color w:val="000000" w:themeColor="text1"/>
        </w:rPr>
        <w:fldChar w:fldCharType="separate"/>
      </w:r>
      <w:r w:rsidR="00301664">
        <w:rPr>
          <w:rFonts w:ascii="Source Sans Pro Light" w:eastAsia="Source Sans Pro Light" w:hAnsi="Source Sans Pro Light" w:cs="Source Sans Pro Light"/>
          <w:noProof/>
          <w:color w:val="000000" w:themeColor="text1"/>
        </w:rPr>
        <w:t>Hsieh et al., 2016)</w:t>
      </w:r>
      <w:r w:rsidR="00301664">
        <w:rPr>
          <w:rFonts w:ascii="Source Sans Pro Light" w:eastAsia="Source Sans Pro Light" w:hAnsi="Source Sans Pro Light" w:cs="Source Sans Pro Light"/>
          <w:color w:val="000000" w:themeColor="text1"/>
        </w:rPr>
        <w:fldChar w:fldCharType="end"/>
      </w:r>
      <w:r w:rsidR="00301664">
        <w:rPr>
          <w:rFonts w:ascii="Source Sans Pro Light" w:eastAsia="Source Sans Pro Light" w:hAnsi="Source Sans Pro Light" w:cs="Source Sans Pro Light"/>
          <w:color w:val="000000" w:themeColor="text1"/>
        </w:rPr>
        <w:t xml:space="preserve"> </w:t>
      </w:r>
      <w:r w:rsidRPr="57D5DD20">
        <w:rPr>
          <w:rFonts w:ascii="Source Sans Pro Light" w:eastAsia="Source Sans Pro Light" w:hAnsi="Source Sans Pro Light" w:cs="Source Sans Pro Light"/>
          <w:color w:val="000000" w:themeColor="text1"/>
        </w:rPr>
        <w:t>to obtain global threat status. Finally, low abundance detections were omitted, with filter thresholds set at a percentage of the total reads per sample (vertebrate eDNA: 0.02%; invertebrate eDNA: 0.015%; bacteria: 0.1%; bulk invertebrates: 0.01%</w:t>
      </w:r>
      <w:r w:rsidRPr="57D5DD20">
        <w:rPr>
          <w:rFonts w:ascii="Source Sans Pro Light" w:eastAsia="Source Sans Pro Light" w:hAnsi="Source Sans Pro Light" w:cs="Source Sans Pro Light"/>
          <w:color w:val="000000" w:themeColor="text1"/>
          <w:lang w:val="en"/>
        </w:rPr>
        <w:t xml:space="preserve">). Results are presented for OTUs identified to the </w:t>
      </w:r>
      <w:r w:rsidRPr="57D5DD20">
        <w:rPr>
          <w:rFonts w:ascii="Source Sans Pro Light" w:eastAsia="Source Sans Pro Light" w:hAnsi="Source Sans Pro Light" w:cs="Source Sans Pro Light"/>
          <w:color w:val="000000" w:themeColor="text1"/>
        </w:rPr>
        <w:t>target taxonomic group only (vertebrate: Chordata excluding human and domestic animals; invertebrate: Animalia excluding Tetrapoda; bacterial: Bacteria).</w:t>
      </w:r>
    </w:p>
    <w:p w14:paraId="22B56B11" w14:textId="47831625" w:rsidR="54D3E78B" w:rsidRDefault="54D3E78B" w:rsidP="008E494F">
      <w:pPr>
        <w:spacing w:line="360" w:lineRule="auto"/>
      </w:pPr>
      <w:r w:rsidRPr="00AF6923">
        <w:rPr>
          <w:rFonts w:ascii="Source Sans Pro SemiBold" w:eastAsia="Source Sans Pro SemiBold" w:hAnsi="Source Sans Pro SemiBold" w:cs="Source Sans Pro SemiBold"/>
          <w:b/>
          <w:bCs/>
          <w:color w:val="146568"/>
          <w:sz w:val="28"/>
          <w:szCs w:val="28"/>
        </w:rPr>
        <w:t>Data analysis</w:t>
      </w:r>
    </w:p>
    <w:p w14:paraId="44379B6C" w14:textId="36FEE888" w:rsidR="54D3E78B" w:rsidRDefault="54D3E78B" w:rsidP="008E494F">
      <w:pPr>
        <w:spacing w:after="160" w:line="360" w:lineRule="auto"/>
      </w:pPr>
      <w:r w:rsidRPr="57D5DD20">
        <w:rPr>
          <w:rFonts w:ascii="Source Sans Pro Light" w:eastAsia="Source Sans Pro Light" w:hAnsi="Source Sans Pro Light" w:cs="Source Sans Pro Light"/>
        </w:rPr>
        <w:t xml:space="preserve">Data were analysed using the statistical software R v4.1.0 with RStudio v1.4.1717.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was used for data manipulation, formatting, and visualisation. The total read counts per sample were used to calculate the proportional read counts for each taxon. Bubble plots showing contaminants, NUMTs and true positive detections in samples were produced using the package ggplot2 v3.3.5. Using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taxon richness was calculated for each sample and mean taxon richness between Loch Lomond’s basins as well as sampling locations and sample types for the Endrick Water was compared. Community similarity was visualised using Non-Metric Multi-Dimensional Scaling (NMDS) plots created with the package vegan v2.5-7.</w:t>
      </w:r>
    </w:p>
    <w:p w14:paraId="33BD94A6" w14:textId="77777777" w:rsidR="008E494F" w:rsidRDefault="54D3E78B" w:rsidP="008E494F">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Species accumulation and sample coverage curves were calculated for incidence data (presence/absence) across samples in each group (North and South Basin of Loch Lomond) for the vertebrate and invertebrate markers using the </w:t>
      </w:r>
      <w:proofErr w:type="spellStart"/>
      <w:r w:rsidRPr="57D5DD20">
        <w:rPr>
          <w:rFonts w:ascii="Source Sans Pro Light" w:eastAsia="Source Sans Pro Light" w:hAnsi="Source Sans Pro Light" w:cs="Source Sans Pro Light"/>
        </w:rPr>
        <w:t>iNEXT</w:t>
      </w:r>
      <w:proofErr w:type="spellEnd"/>
      <w:r w:rsidRPr="57D5DD20">
        <w:rPr>
          <w:rFonts w:ascii="Source Sans Pro Light" w:eastAsia="Source Sans Pro Light" w:hAnsi="Source Sans Pro Light" w:cs="Source Sans Pro Light"/>
        </w:rPr>
        <w:t xml:space="preserve"> package v2.0.20 in </w:t>
      </w:r>
      <w:proofErr w:type="gramStart"/>
      <w:r w:rsidRPr="57D5DD20">
        <w:rPr>
          <w:rFonts w:ascii="Source Sans Pro Light" w:eastAsia="Source Sans Pro Light" w:hAnsi="Source Sans Pro Light" w:cs="Source Sans Pro Light"/>
        </w:rPr>
        <w:t>R .</w:t>
      </w:r>
      <w:proofErr w:type="gramEnd"/>
      <w:r w:rsidRPr="57D5DD20">
        <w:rPr>
          <w:rFonts w:ascii="Source Sans Pro Light" w:eastAsia="Source Sans Pro Light" w:hAnsi="Source Sans Pro Light" w:cs="Source Sans Pro Light"/>
        </w:rPr>
        <w:t xml:space="preserve"> For the Lake Classification example, accumulation curves were calculated only for OTUs within Actinopterygii and </w:t>
      </w:r>
      <w:proofErr w:type="spellStart"/>
      <w:r w:rsidRPr="57D5DD20">
        <w:rPr>
          <w:rFonts w:ascii="Source Sans Pro Light" w:eastAsia="Source Sans Pro Light" w:hAnsi="Source Sans Pro Light" w:cs="Source Sans Pro Light"/>
        </w:rPr>
        <w:t>Cephalaspidomorphi</w:t>
      </w:r>
      <w:proofErr w:type="spellEnd"/>
      <w:r w:rsidRPr="57D5DD20">
        <w:rPr>
          <w:rFonts w:ascii="Source Sans Pro Light" w:eastAsia="Source Sans Pro Light" w:hAnsi="Source Sans Pro Light" w:cs="Source Sans Pro Light"/>
        </w:rPr>
        <w:t xml:space="preserve">. To evaluate whether OTU community composition differed amongst locations (North and South Basins of Loch Lomond; upstream, mid and downstream reaches of </w:t>
      </w:r>
      <w:r w:rsidR="001208E9">
        <w:rPr>
          <w:rFonts w:ascii="Source Sans Pro Light" w:eastAsia="Source Sans Pro Light" w:hAnsi="Source Sans Pro Light" w:cs="Source Sans Pro Light"/>
        </w:rPr>
        <w:t xml:space="preserve">the </w:t>
      </w:r>
      <w:r w:rsidRPr="57D5DD20">
        <w:rPr>
          <w:rFonts w:ascii="Source Sans Pro Light" w:eastAsia="Source Sans Pro Light" w:hAnsi="Source Sans Pro Light" w:cs="Source Sans Pro Light"/>
        </w:rPr>
        <w:t xml:space="preserve">Endrick Water), a model-based analysis of multivariate data based on binomial generalised linear models was used in R package </w:t>
      </w:r>
      <w:proofErr w:type="spellStart"/>
      <w:r w:rsidRPr="57D5DD20">
        <w:rPr>
          <w:rFonts w:ascii="Source Sans Pro Light" w:eastAsia="Source Sans Pro Light" w:hAnsi="Source Sans Pro Light" w:cs="Source Sans Pro Light"/>
        </w:rPr>
        <w:t>mvabund</w:t>
      </w:r>
      <w:proofErr w:type="spellEnd"/>
      <w:r w:rsidRPr="57D5DD20">
        <w:rPr>
          <w:rFonts w:ascii="Source Sans Pro Light" w:eastAsia="Source Sans Pro Light" w:hAnsi="Source Sans Pro Light" w:cs="Source Sans Pro Light"/>
        </w:rPr>
        <w:t xml:space="preserve"> v4.1.12 </w:t>
      </w:r>
      <w:r w:rsidR="00FE0C11">
        <w:rPr>
          <w:rFonts w:ascii="Source Sans Pro Light" w:eastAsia="Source Sans Pro Light" w:hAnsi="Source Sans Pro Light" w:cs="Source Sans Pro Light"/>
        </w:rPr>
        <w:fldChar w:fldCharType="begin"/>
      </w:r>
      <w:r w:rsidR="00FE0C11">
        <w:rPr>
          <w:rFonts w:ascii="Source Sans Pro Light" w:eastAsia="Source Sans Pro Light" w:hAnsi="Source Sans Pro Light" w:cs="Source Sans Pro Light"/>
        </w:rPr>
        <w:instrText xml:space="preserve"> ADDIN ZOTERO_ITEM CSL_CITATION {"citationID":"IuSxNal5","properties":{"formattedCitation":"(Wang et al., 2012)","plainCitation":"(Wang et al., 2012)","noteIndex":0},"citationItems":[{"id":3037,"uris":["http://zotero.org/groups/4440035/items/LV7LVMLV"],"itemData":{"id":3037,"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10.1111/j.2041-210X.2012.00190.x","ISSN":"2041-210X","issue":"3","language":"en","note":"_eprint: http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FE0C11">
        <w:rPr>
          <w:rFonts w:ascii="Source Sans Pro Light" w:eastAsia="Source Sans Pro Light" w:hAnsi="Source Sans Pro Light" w:cs="Source Sans Pro Light"/>
        </w:rPr>
        <w:fldChar w:fldCharType="separate"/>
      </w:r>
      <w:r w:rsidR="00FE0C11">
        <w:rPr>
          <w:rFonts w:ascii="Source Sans Pro Light" w:eastAsia="Source Sans Pro Light" w:hAnsi="Source Sans Pro Light" w:cs="Source Sans Pro Light"/>
          <w:noProof/>
        </w:rPr>
        <w:t>(Wang et al., 2012)</w:t>
      </w:r>
      <w:r w:rsidR="00FE0C1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w:t>
      </w:r>
    </w:p>
    <w:p w14:paraId="43EA751D" w14:textId="77777777" w:rsidR="008E494F" w:rsidRDefault="19D12A07" w:rsidP="00004630">
      <w:pPr>
        <w:spacing w:after="160" w:line="360" w:lineRule="auto"/>
        <w:rPr>
          <w:rFonts w:ascii="Source Sans Pro Light" w:eastAsia="Source Sans Pro Light" w:hAnsi="Source Sans Pro Light" w:cs="Source Sans Pro Light"/>
        </w:rPr>
      </w:pPr>
      <w:r w:rsidRPr="57D5DD20">
        <w:rPr>
          <w:rFonts w:ascii="Source Sans Pro SemiBold" w:eastAsia="Source Sans Pro SemiBold" w:hAnsi="Source Sans Pro SemiBold" w:cs="Source Sans Pro SemiBold"/>
          <w:b/>
          <w:bCs/>
          <w:color w:val="146568"/>
          <w:sz w:val="36"/>
          <w:szCs w:val="36"/>
        </w:rPr>
        <w:lastRenderedPageBreak/>
        <w:t>Results</w:t>
      </w:r>
    </w:p>
    <w:p w14:paraId="2675521B" w14:textId="1052649C" w:rsidR="19D12A07" w:rsidRPr="008E494F" w:rsidRDefault="19D12A07" w:rsidP="00004630">
      <w:pPr>
        <w:spacing w:after="160" w:line="360" w:lineRule="auto"/>
        <w:rPr>
          <w:rFonts w:ascii="Source Sans Pro Light" w:eastAsia="Source Sans Pro Light" w:hAnsi="Source Sans Pro Light" w:cs="Source Sans Pro Light"/>
        </w:rPr>
      </w:pPr>
      <w:r w:rsidRPr="00AF6923">
        <w:rPr>
          <w:rFonts w:ascii="Source Sans Pro SemiBold" w:eastAsia="Source Sans Pro SemiBold" w:hAnsi="Source Sans Pro SemiBold" w:cs="Source Sans Pro SemiBold"/>
          <w:b/>
          <w:bCs/>
          <w:color w:val="146568"/>
          <w:sz w:val="28"/>
          <w:szCs w:val="28"/>
        </w:rPr>
        <w:t>Overview of detections by assay</w:t>
      </w:r>
    </w:p>
    <w:p w14:paraId="3503F8DD" w14:textId="58C4C2AF" w:rsidR="19D12A07" w:rsidRDefault="19D12A07" w:rsidP="00004630">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In total, 63 vertebrate taxa were detected across 22 individual water samples (Endrick Water) collected from Loch Lomond (</w:t>
      </w:r>
      <w:r w:rsidR="001208E9">
        <w:rPr>
          <w:rFonts w:ascii="Source Sans Pro Light" w:eastAsia="Source Sans Pro Light" w:hAnsi="Source Sans Pro Light" w:cs="Source Sans Pro Light"/>
        </w:rPr>
        <w:t>five</w:t>
      </w:r>
      <w:r w:rsidR="001208E9"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per basin) and the Endrick Water (</w:t>
      </w:r>
      <w:r w:rsidR="001208E9">
        <w:rPr>
          <w:rFonts w:ascii="Source Sans Pro Light" w:eastAsia="Source Sans Pro Light" w:hAnsi="Source Sans Pro Light" w:cs="Source Sans Pro Light"/>
        </w:rPr>
        <w:t>four</w:t>
      </w:r>
      <w:r w:rsidR="001208E9"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per location). Twelve species were identified as contaminants and/or NUMTs and removed from downstream analyses (Figure </w:t>
      </w:r>
      <w:r w:rsidR="48569B99" w:rsidRPr="0FA74821">
        <w:rPr>
          <w:rFonts w:ascii="Source Sans Pro Light" w:eastAsia="Source Sans Pro Light" w:hAnsi="Source Sans Pro Light" w:cs="Source Sans Pro Light"/>
        </w:rPr>
        <w:t>33</w:t>
      </w:r>
      <w:r w:rsidRPr="57D5DD20">
        <w:rPr>
          <w:rFonts w:ascii="Source Sans Pro Light" w:eastAsia="Source Sans Pro Light" w:hAnsi="Source Sans Pro Light" w:cs="Source Sans Pro Light"/>
        </w:rPr>
        <w:t xml:space="preserve">). </w:t>
      </w:r>
      <w:r w:rsidR="001208E9">
        <w:rPr>
          <w:rFonts w:ascii="Source Sans Pro Light" w:eastAsia="Source Sans Pro Light" w:hAnsi="Source Sans Pro Light" w:cs="Source Sans Pro Light"/>
        </w:rPr>
        <w:t>Eurasian</w:t>
      </w:r>
      <w:r w:rsidR="001208E9"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minnow (</w:t>
      </w:r>
      <w:r w:rsidRPr="57D5DD20">
        <w:rPr>
          <w:rFonts w:ascii="Source Sans Pro Light" w:eastAsia="Source Sans Pro Light" w:hAnsi="Source Sans Pro Light" w:cs="Source Sans Pro Light"/>
          <w:i/>
          <w:iCs/>
        </w:rPr>
        <w:t xml:space="preserve">Phoxinus </w:t>
      </w:r>
      <w:proofErr w:type="spellStart"/>
      <w:r w:rsidRPr="57D5DD20">
        <w:rPr>
          <w:rFonts w:ascii="Source Sans Pro Light" w:eastAsia="Source Sans Pro Light" w:hAnsi="Source Sans Pro Light" w:cs="Source Sans Pro Light"/>
          <w:i/>
          <w:iCs/>
        </w:rPr>
        <w:t>phoxinus</w:t>
      </w:r>
      <w:proofErr w:type="spellEnd"/>
      <w:r w:rsidRPr="57D5DD20">
        <w:rPr>
          <w:rFonts w:ascii="Source Sans Pro Light" w:eastAsia="Source Sans Pro Light" w:hAnsi="Source Sans Pro Light" w:cs="Source Sans Pro Light"/>
        </w:rPr>
        <w:t>) and brown trout (</w:t>
      </w:r>
      <w:r w:rsidRPr="57D5DD20">
        <w:rPr>
          <w:rFonts w:ascii="Source Sans Pro Light" w:eastAsia="Source Sans Pro Light" w:hAnsi="Source Sans Pro Light" w:cs="Source Sans Pro Light"/>
          <w:i/>
          <w:iCs/>
        </w:rPr>
        <w:t>Salmo trutta</w:t>
      </w:r>
      <w:r w:rsidRPr="57D5DD20">
        <w:rPr>
          <w:rFonts w:ascii="Source Sans Pro Light" w:eastAsia="Source Sans Pro Light" w:hAnsi="Source Sans Pro Light" w:cs="Source Sans Pro Light"/>
        </w:rPr>
        <w:t>) were detected in all samples but also in the field blanks, and therefore eliminated from further analysis except the lake classification which brown trout was retained for. The most common species were European eel (</w:t>
      </w:r>
      <w:r w:rsidRPr="57D5DD20">
        <w:rPr>
          <w:rFonts w:ascii="Source Sans Pro Light" w:eastAsia="Source Sans Pro Light" w:hAnsi="Source Sans Pro Light" w:cs="Source Sans Pro Light"/>
          <w:i/>
          <w:iCs/>
        </w:rPr>
        <w:t>Anguilla Anguilla</w:t>
      </w:r>
      <w:r w:rsidRPr="57D5DD20">
        <w:rPr>
          <w:rFonts w:ascii="Source Sans Pro Light" w:eastAsia="Source Sans Pro Light" w:hAnsi="Source Sans Pro Light" w:cs="Source Sans Pro Light"/>
        </w:rPr>
        <w:t>) and three-spined stickleback (</w:t>
      </w:r>
      <w:proofErr w:type="spellStart"/>
      <w:r w:rsidRPr="57D5DD20">
        <w:rPr>
          <w:rFonts w:ascii="Source Sans Pro Light" w:eastAsia="Source Sans Pro Light" w:hAnsi="Source Sans Pro Light" w:cs="Source Sans Pro Light"/>
          <w:i/>
          <w:iCs/>
        </w:rPr>
        <w:t>Gasterosteus</w:t>
      </w:r>
      <w:proofErr w:type="spellEnd"/>
      <w:r w:rsidRPr="57D5DD20">
        <w:rPr>
          <w:rFonts w:ascii="Source Sans Pro Light" w:eastAsia="Source Sans Pro Light" w:hAnsi="Source Sans Pro Light" w:cs="Source Sans Pro Light"/>
          <w:i/>
          <w:iCs/>
        </w:rPr>
        <w:t xml:space="preserve"> aculeatus</w:t>
      </w:r>
      <w:r w:rsidRPr="57D5DD20">
        <w:rPr>
          <w:rFonts w:ascii="Source Sans Pro Light" w:eastAsia="Source Sans Pro Light" w:hAnsi="Source Sans Pro Light" w:cs="Source Sans Pro Light"/>
        </w:rPr>
        <w:t>). Fourteen taxa were only detected in one sample, including the European bullhead (</w:t>
      </w:r>
      <w:proofErr w:type="spellStart"/>
      <w:r w:rsidRPr="57D5DD20">
        <w:rPr>
          <w:rFonts w:ascii="Source Sans Pro Light" w:eastAsia="Source Sans Pro Light" w:hAnsi="Source Sans Pro Light" w:cs="Source Sans Pro Light"/>
          <w:i/>
          <w:iCs/>
        </w:rPr>
        <w:t>Cottus</w:t>
      </w:r>
      <w:proofErr w:type="spellEnd"/>
      <w:r w:rsidRPr="57D5DD20">
        <w:rPr>
          <w:rFonts w:ascii="Source Sans Pro Light" w:eastAsia="Source Sans Pro Light" w:hAnsi="Source Sans Pro Light" w:cs="Source Sans Pro Light"/>
          <w:i/>
          <w:iCs/>
        </w:rPr>
        <w:t xml:space="preserve"> gobio</w:t>
      </w:r>
      <w:r w:rsidRPr="57D5DD20">
        <w:rPr>
          <w:rFonts w:ascii="Source Sans Pro Light" w:eastAsia="Source Sans Pro Light" w:hAnsi="Source Sans Pro Light" w:cs="Source Sans Pro Light"/>
        </w:rPr>
        <w:t>), jack snipe (</w:t>
      </w:r>
      <w:proofErr w:type="spellStart"/>
      <w:r w:rsidRPr="57D5DD20">
        <w:rPr>
          <w:rFonts w:ascii="Source Sans Pro Light" w:eastAsia="Source Sans Pro Light" w:hAnsi="Source Sans Pro Light" w:cs="Source Sans Pro Light"/>
          <w:i/>
          <w:iCs/>
        </w:rPr>
        <w:t>Lymnocryptes</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minimus</w:t>
      </w:r>
      <w:proofErr w:type="spellEnd"/>
      <w:r w:rsidRPr="57D5DD20">
        <w:rPr>
          <w:rFonts w:ascii="Source Sans Pro Light" w:eastAsia="Source Sans Pro Light" w:hAnsi="Source Sans Pro Light" w:cs="Source Sans Pro Light"/>
        </w:rPr>
        <w:t>), mandarin duck (</w:t>
      </w:r>
      <w:r w:rsidRPr="57D5DD20">
        <w:rPr>
          <w:rFonts w:ascii="Source Sans Pro Light" w:eastAsia="Source Sans Pro Light" w:hAnsi="Source Sans Pro Light" w:cs="Source Sans Pro Light"/>
          <w:i/>
          <w:iCs/>
        </w:rPr>
        <w:t xml:space="preserve">Aix </w:t>
      </w:r>
      <w:proofErr w:type="spellStart"/>
      <w:r w:rsidRPr="57D5DD20">
        <w:rPr>
          <w:rFonts w:ascii="Source Sans Pro Light" w:eastAsia="Source Sans Pro Light" w:hAnsi="Source Sans Pro Light" w:cs="Source Sans Pro Light"/>
          <w:i/>
          <w:iCs/>
        </w:rPr>
        <w:t>galericulata</w:t>
      </w:r>
      <w:proofErr w:type="spellEnd"/>
      <w:r w:rsidRPr="57D5DD20">
        <w:rPr>
          <w:rFonts w:ascii="Source Sans Pro Light" w:eastAsia="Source Sans Pro Light" w:hAnsi="Source Sans Pro Light" w:cs="Source Sans Pro Light"/>
        </w:rPr>
        <w:t>), Reeve’s muntjac (</w:t>
      </w:r>
      <w:proofErr w:type="spellStart"/>
      <w:r w:rsidRPr="57D5DD20">
        <w:rPr>
          <w:rFonts w:ascii="Source Sans Pro Light" w:eastAsia="Source Sans Pro Light" w:hAnsi="Source Sans Pro Light" w:cs="Source Sans Pro Light"/>
          <w:i/>
          <w:iCs/>
        </w:rPr>
        <w:t>Muntiacus</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reevesi</w:t>
      </w:r>
      <w:proofErr w:type="spellEnd"/>
      <w:r w:rsidRPr="57D5DD20">
        <w:rPr>
          <w:rFonts w:ascii="Source Sans Pro Light" w:eastAsia="Source Sans Pro Light" w:hAnsi="Source Sans Pro Light" w:cs="Source Sans Pro Light"/>
        </w:rPr>
        <w:t>), red squirrel (</w:t>
      </w:r>
      <w:r w:rsidRPr="57D5DD20">
        <w:rPr>
          <w:rFonts w:ascii="Source Sans Pro Light" w:eastAsia="Source Sans Pro Light" w:hAnsi="Source Sans Pro Light" w:cs="Source Sans Pro Light"/>
          <w:i/>
          <w:iCs/>
        </w:rPr>
        <w:t>Sciurus carolinensis</w:t>
      </w:r>
      <w:r w:rsidRPr="57D5DD20">
        <w:rPr>
          <w:rFonts w:ascii="Source Sans Pro Light" w:eastAsia="Source Sans Pro Light" w:hAnsi="Source Sans Pro Light" w:cs="Source Sans Pro Light"/>
        </w:rPr>
        <w:t>), and European otter (</w:t>
      </w:r>
      <w:proofErr w:type="spellStart"/>
      <w:r w:rsidRPr="57D5DD20">
        <w:rPr>
          <w:rFonts w:ascii="Source Sans Pro Light" w:eastAsia="Source Sans Pro Light" w:hAnsi="Source Sans Pro Light" w:cs="Source Sans Pro Light"/>
          <w:i/>
          <w:iCs/>
        </w:rPr>
        <w:t>Lutra</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lutra</w:t>
      </w:r>
      <w:proofErr w:type="spellEnd"/>
      <w:r w:rsidRPr="57D5DD20">
        <w:rPr>
          <w:rFonts w:ascii="Source Sans Pro Light" w:eastAsia="Source Sans Pro Light" w:hAnsi="Source Sans Pro Light" w:cs="Source Sans Pro Light"/>
        </w:rPr>
        <w:t xml:space="preserve">) (Figure </w:t>
      </w:r>
      <w:r w:rsidR="20020B78" w:rsidRPr="0FA74821">
        <w:rPr>
          <w:rFonts w:ascii="Source Sans Pro Light" w:eastAsia="Source Sans Pro Light" w:hAnsi="Source Sans Pro Light" w:cs="Source Sans Pro Light"/>
        </w:rPr>
        <w:t>34a</w:t>
      </w:r>
      <w:r w:rsidRPr="57D5DD20">
        <w:rPr>
          <w:rFonts w:ascii="Source Sans Pro Light" w:eastAsia="Source Sans Pro Light" w:hAnsi="Source Sans Pro Light" w:cs="Source Sans Pro Light"/>
        </w:rPr>
        <w:t>). In Loch Lomond, perch or zander (</w:t>
      </w:r>
      <w:proofErr w:type="spellStart"/>
      <w:r w:rsidRPr="57D5DD20">
        <w:rPr>
          <w:rFonts w:ascii="Source Sans Pro Light" w:eastAsia="Source Sans Pro Light" w:hAnsi="Source Sans Pro Light" w:cs="Source Sans Pro Light"/>
          <w:i/>
          <w:iCs/>
        </w:rPr>
        <w:t>Perca</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fluviatilis</w:t>
      </w:r>
      <w:proofErr w:type="spellEnd"/>
      <w:r w:rsidRPr="57D5DD20">
        <w:rPr>
          <w:rFonts w:ascii="Source Sans Pro Light" w:eastAsia="Source Sans Pro Light" w:hAnsi="Source Sans Pro Light" w:cs="Source Sans Pro Light"/>
        </w:rPr>
        <w:t xml:space="preserve"> / </w:t>
      </w:r>
      <w:r w:rsidRPr="57D5DD20">
        <w:rPr>
          <w:rFonts w:ascii="Source Sans Pro Light" w:eastAsia="Source Sans Pro Light" w:hAnsi="Source Sans Pro Light" w:cs="Source Sans Pro Light"/>
          <w:i/>
          <w:iCs/>
        </w:rPr>
        <w:t xml:space="preserve">Sander </w:t>
      </w:r>
      <w:proofErr w:type="spellStart"/>
      <w:r w:rsidRPr="57D5DD20">
        <w:rPr>
          <w:rFonts w:ascii="Source Sans Pro Light" w:eastAsia="Source Sans Pro Light" w:hAnsi="Source Sans Pro Light" w:cs="Source Sans Pro Light"/>
          <w:i/>
          <w:iCs/>
        </w:rPr>
        <w:t>lucioperca</w:t>
      </w:r>
      <w:proofErr w:type="spellEnd"/>
      <w:r w:rsidRPr="57D5DD20">
        <w:rPr>
          <w:rFonts w:ascii="Source Sans Pro Light" w:eastAsia="Source Sans Pro Light" w:hAnsi="Source Sans Pro Light" w:cs="Source Sans Pro Light"/>
        </w:rPr>
        <w:t xml:space="preserve">) was the most common taxon and detected in eight samples, whereas European eel, three-spined </w:t>
      </w:r>
      <w:proofErr w:type="gramStart"/>
      <w:r w:rsidRPr="57D5DD20">
        <w:rPr>
          <w:rFonts w:ascii="Source Sans Pro Light" w:eastAsia="Source Sans Pro Light" w:hAnsi="Source Sans Pro Light" w:cs="Source Sans Pro Light"/>
        </w:rPr>
        <w:t>stickleback</w:t>
      </w:r>
      <w:proofErr w:type="gramEnd"/>
      <w:r w:rsidRPr="57D5DD20">
        <w:rPr>
          <w:rFonts w:ascii="Source Sans Pro Light" w:eastAsia="Source Sans Pro Light" w:hAnsi="Source Sans Pro Light" w:cs="Source Sans Pro Light"/>
        </w:rPr>
        <w:t xml:space="preserve"> and red deer (</w:t>
      </w:r>
      <w:r w:rsidRPr="57D5DD20">
        <w:rPr>
          <w:rFonts w:ascii="Source Sans Pro Light" w:eastAsia="Source Sans Pro Light" w:hAnsi="Source Sans Pro Light" w:cs="Source Sans Pro Light"/>
          <w:i/>
          <w:iCs/>
        </w:rPr>
        <w:t>Cervus elaphus</w:t>
      </w:r>
      <w:r w:rsidRPr="57D5DD20">
        <w:rPr>
          <w:rFonts w:ascii="Source Sans Pro Light" w:eastAsia="Source Sans Pro Light" w:hAnsi="Source Sans Pro Light" w:cs="Source Sans Pro Light"/>
        </w:rPr>
        <w:t xml:space="preserve">) were each detected in 12 samples. Twenty and nine OTUs were detected in just one sample from Loch Lomond and </w:t>
      </w:r>
      <w:r w:rsidR="001208E9">
        <w:rPr>
          <w:rFonts w:ascii="Source Sans Pro Light" w:eastAsia="Source Sans Pro Light" w:hAnsi="Source Sans Pro Light" w:cs="Source Sans Pro Light"/>
        </w:rPr>
        <w:t xml:space="preserve">the </w:t>
      </w:r>
      <w:r w:rsidRPr="57D5DD20">
        <w:rPr>
          <w:rFonts w:ascii="Source Sans Pro Light" w:eastAsia="Source Sans Pro Light" w:hAnsi="Source Sans Pro Light" w:cs="Source Sans Pro Light"/>
        </w:rPr>
        <w:t>Endrick Water, respectively (Appendix A). Five vertebrate species on the UKBAP (BRIG, 2007) list (</w:t>
      </w:r>
      <w:r w:rsidRPr="57D5DD20">
        <w:rPr>
          <w:rFonts w:ascii="Source Sans Pro Light" w:eastAsia="Source Sans Pro Light" w:hAnsi="Source Sans Pro Light" w:cs="Source Sans Pro Light"/>
          <w:i/>
          <w:iCs/>
        </w:rPr>
        <w:t xml:space="preserve">Anguilla </w:t>
      </w:r>
      <w:proofErr w:type="spellStart"/>
      <w:r w:rsidRPr="57D5DD20">
        <w:rPr>
          <w:rFonts w:ascii="Source Sans Pro Light" w:eastAsia="Source Sans Pro Light" w:hAnsi="Source Sans Pro Light" w:cs="Source Sans Pro Light"/>
          <w:i/>
          <w:iCs/>
        </w:rPr>
        <w:t>anguilla</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 xml:space="preserve">Salmo </w:t>
      </w:r>
      <w:proofErr w:type="spellStart"/>
      <w:r w:rsidRPr="57D5DD20">
        <w:rPr>
          <w:rFonts w:ascii="Source Sans Pro Light" w:eastAsia="Source Sans Pro Light" w:hAnsi="Source Sans Pro Light" w:cs="Source Sans Pro Light"/>
          <w:i/>
          <w:iCs/>
        </w:rPr>
        <w:t>salar</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 xml:space="preserve">Bufo </w:t>
      </w:r>
      <w:proofErr w:type="spellStart"/>
      <w:r w:rsidRPr="57D5DD20">
        <w:rPr>
          <w:rFonts w:ascii="Source Sans Pro Light" w:eastAsia="Source Sans Pro Light" w:hAnsi="Source Sans Pro Light" w:cs="Source Sans Pro Light"/>
          <w:i/>
          <w:iCs/>
        </w:rPr>
        <w:t>bufo</w:t>
      </w:r>
      <w:proofErr w:type="spellEnd"/>
      <w:r w:rsidRPr="57D5DD20">
        <w:rPr>
          <w:rFonts w:ascii="Source Sans Pro Light" w:eastAsia="Source Sans Pro Light" w:hAnsi="Source Sans Pro Light" w:cs="Source Sans Pro Light"/>
        </w:rPr>
        <w:t xml:space="preserve">, </w:t>
      </w:r>
      <w:proofErr w:type="spellStart"/>
      <w:r w:rsidRPr="57D5DD20">
        <w:rPr>
          <w:rFonts w:ascii="Source Sans Pro Light" w:eastAsia="Source Sans Pro Light" w:hAnsi="Source Sans Pro Light" w:cs="Source Sans Pro Light"/>
          <w:i/>
          <w:iCs/>
        </w:rPr>
        <w:t>Lutra</w:t>
      </w:r>
      <w:proofErr w:type="spellEnd"/>
      <w:r w:rsidRPr="57D5DD20">
        <w:rPr>
          <w:rFonts w:ascii="Source Sans Pro Light" w:eastAsia="Source Sans Pro Light" w:hAnsi="Source Sans Pro Light" w:cs="Source Sans Pro Light"/>
          <w:i/>
          <w:iCs/>
        </w:rPr>
        <w:t xml:space="preserve"> </w:t>
      </w:r>
      <w:proofErr w:type="spellStart"/>
      <w:r w:rsidRPr="57D5DD20">
        <w:rPr>
          <w:rFonts w:ascii="Source Sans Pro Light" w:eastAsia="Source Sans Pro Light" w:hAnsi="Source Sans Pro Light" w:cs="Source Sans Pro Light"/>
          <w:i/>
          <w:iCs/>
        </w:rPr>
        <w:t>lutra</w:t>
      </w:r>
      <w:proofErr w:type="spellEnd"/>
      <w:r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i/>
          <w:iCs/>
        </w:rPr>
        <w:t>Sciurus vulgaris</w:t>
      </w:r>
      <w:r w:rsidRPr="57D5DD20">
        <w:rPr>
          <w:rFonts w:ascii="Source Sans Pro Light" w:eastAsia="Source Sans Pro Light" w:hAnsi="Source Sans Pro Light" w:cs="Source Sans Pro Light"/>
        </w:rPr>
        <w:t>) were found at all but one of the sample locations across Loch Lomond (9) and Endrick Water (3).</w:t>
      </w:r>
    </w:p>
    <w:p w14:paraId="117AFFFD" w14:textId="01094892" w:rsidR="19D12A07" w:rsidRDefault="19D12A07" w:rsidP="00004630">
      <w:pPr>
        <w:spacing w:after="160" w:line="360" w:lineRule="auto"/>
        <w:rPr>
          <w:rFonts w:ascii="Source Sans Pro Light" w:eastAsia="Source Sans Pro Light" w:hAnsi="Source Sans Pro Light" w:cs="Source Sans Pro Light"/>
        </w:rPr>
      </w:pPr>
      <w:r w:rsidRPr="669BC3CF">
        <w:rPr>
          <w:rFonts w:ascii="Source Sans Pro Light" w:eastAsia="Source Sans Pro Light" w:hAnsi="Source Sans Pro Light" w:cs="Source Sans Pro Light"/>
        </w:rPr>
        <w:t xml:space="preserve">For invertebrates, a total of 591 OTUs were detected across all samples. The most common taxa identified to species level were </w:t>
      </w:r>
      <w:proofErr w:type="spellStart"/>
      <w:r w:rsidRPr="669BC3CF">
        <w:rPr>
          <w:rFonts w:ascii="Source Sans Pro Light" w:eastAsia="Source Sans Pro Light" w:hAnsi="Source Sans Pro Light" w:cs="Source Sans Pro Light"/>
          <w:i/>
          <w:iCs/>
        </w:rPr>
        <w:t>Limnophyes</w:t>
      </w:r>
      <w:proofErr w:type="spellEnd"/>
      <w:r w:rsidRPr="669BC3CF">
        <w:rPr>
          <w:rFonts w:ascii="Source Sans Pro Light" w:eastAsia="Source Sans Pro Light" w:hAnsi="Source Sans Pro Light" w:cs="Source Sans Pro Light"/>
          <w:i/>
          <w:iCs/>
        </w:rPr>
        <w:t xml:space="preserve"> </w:t>
      </w:r>
      <w:proofErr w:type="spellStart"/>
      <w:r w:rsidRPr="669BC3CF">
        <w:rPr>
          <w:rFonts w:ascii="Source Sans Pro Light" w:eastAsia="Source Sans Pro Light" w:hAnsi="Source Sans Pro Light" w:cs="Source Sans Pro Light"/>
          <w:i/>
          <w:iCs/>
        </w:rPr>
        <w:t>edwardsi</w:t>
      </w:r>
      <w:proofErr w:type="spellEnd"/>
      <w:r w:rsidRPr="669BC3CF">
        <w:rPr>
          <w:rFonts w:ascii="Source Sans Pro Light" w:eastAsia="Source Sans Pro Light" w:hAnsi="Source Sans Pro Light" w:cs="Source Sans Pro Light"/>
        </w:rPr>
        <w:t xml:space="preserve"> (Chironomidae), </w:t>
      </w:r>
      <w:proofErr w:type="spellStart"/>
      <w:r w:rsidRPr="669BC3CF">
        <w:rPr>
          <w:rFonts w:ascii="Source Sans Pro Light" w:eastAsia="Source Sans Pro Light" w:hAnsi="Source Sans Pro Light" w:cs="Source Sans Pro Light"/>
          <w:i/>
          <w:iCs/>
        </w:rPr>
        <w:t>Baetis</w:t>
      </w:r>
      <w:proofErr w:type="spellEnd"/>
      <w:r w:rsidRPr="669BC3CF">
        <w:rPr>
          <w:rFonts w:ascii="Source Sans Pro Light" w:eastAsia="Source Sans Pro Light" w:hAnsi="Source Sans Pro Light" w:cs="Source Sans Pro Light"/>
          <w:i/>
          <w:iCs/>
        </w:rPr>
        <w:t xml:space="preserve"> </w:t>
      </w:r>
      <w:proofErr w:type="spellStart"/>
      <w:r w:rsidRPr="669BC3CF">
        <w:rPr>
          <w:rFonts w:ascii="Source Sans Pro Light" w:eastAsia="Source Sans Pro Light" w:hAnsi="Source Sans Pro Light" w:cs="Source Sans Pro Light"/>
          <w:i/>
          <w:iCs/>
        </w:rPr>
        <w:t>rhodani</w:t>
      </w:r>
      <w:proofErr w:type="spellEnd"/>
      <w:r w:rsidRPr="669BC3CF">
        <w:rPr>
          <w:rFonts w:ascii="Source Sans Pro Light" w:eastAsia="Source Sans Pro Light" w:hAnsi="Source Sans Pro Light" w:cs="Source Sans Pro Light"/>
        </w:rPr>
        <w:t xml:space="preserve"> (</w:t>
      </w:r>
      <w:proofErr w:type="spellStart"/>
      <w:r w:rsidRPr="669BC3CF">
        <w:rPr>
          <w:rFonts w:ascii="Source Sans Pro Light" w:eastAsia="Source Sans Pro Light" w:hAnsi="Source Sans Pro Light" w:cs="Source Sans Pro Light"/>
        </w:rPr>
        <w:t>Baetidae</w:t>
      </w:r>
      <w:proofErr w:type="spellEnd"/>
      <w:r w:rsidRPr="669BC3CF">
        <w:rPr>
          <w:rFonts w:ascii="Source Sans Pro Light" w:eastAsia="Source Sans Pro Light" w:hAnsi="Source Sans Pro Light" w:cs="Source Sans Pro Light"/>
        </w:rPr>
        <w:t xml:space="preserve">) and </w:t>
      </w:r>
      <w:r w:rsidRPr="669BC3CF">
        <w:rPr>
          <w:rFonts w:ascii="Source Sans Pro Light" w:eastAsia="Source Sans Pro Light" w:hAnsi="Source Sans Pro Light" w:cs="Source Sans Pro Light"/>
          <w:i/>
          <w:iCs/>
        </w:rPr>
        <w:t xml:space="preserve">Leuctra </w:t>
      </w:r>
      <w:proofErr w:type="spellStart"/>
      <w:r w:rsidRPr="669BC3CF">
        <w:rPr>
          <w:rFonts w:ascii="Source Sans Pro Light" w:eastAsia="Source Sans Pro Light" w:hAnsi="Source Sans Pro Light" w:cs="Source Sans Pro Light"/>
          <w:i/>
          <w:iCs/>
        </w:rPr>
        <w:t>fusca</w:t>
      </w:r>
      <w:proofErr w:type="spellEnd"/>
      <w:r w:rsidRPr="669BC3CF">
        <w:rPr>
          <w:rFonts w:ascii="Source Sans Pro Light" w:eastAsia="Source Sans Pro Light" w:hAnsi="Source Sans Pro Light" w:cs="Source Sans Pro Light"/>
        </w:rPr>
        <w:t xml:space="preserve"> (</w:t>
      </w:r>
      <w:proofErr w:type="spellStart"/>
      <w:r w:rsidRPr="669BC3CF">
        <w:rPr>
          <w:rFonts w:ascii="Source Sans Pro Light" w:eastAsia="Source Sans Pro Light" w:hAnsi="Source Sans Pro Light" w:cs="Source Sans Pro Light"/>
        </w:rPr>
        <w:t>Leuctridae</w:t>
      </w:r>
      <w:proofErr w:type="spellEnd"/>
      <w:r w:rsidRPr="669BC3CF">
        <w:rPr>
          <w:rFonts w:ascii="Source Sans Pro Light" w:eastAsia="Source Sans Pro Light" w:hAnsi="Source Sans Pro Light" w:cs="Source Sans Pro Light"/>
        </w:rPr>
        <w:t xml:space="preserve">), detected in 17 samples each, followed by </w:t>
      </w:r>
      <w:proofErr w:type="spellStart"/>
      <w:r w:rsidRPr="669BC3CF">
        <w:rPr>
          <w:rFonts w:ascii="Source Sans Pro Light" w:eastAsia="Source Sans Pro Light" w:hAnsi="Source Sans Pro Light" w:cs="Source Sans Pro Light"/>
          <w:i/>
          <w:iCs/>
        </w:rPr>
        <w:t>Ectopsocus</w:t>
      </w:r>
      <w:proofErr w:type="spellEnd"/>
      <w:r w:rsidRPr="669BC3CF">
        <w:rPr>
          <w:rFonts w:ascii="Source Sans Pro Light" w:eastAsia="Source Sans Pro Light" w:hAnsi="Source Sans Pro Light" w:cs="Source Sans Pro Light"/>
          <w:i/>
          <w:iCs/>
        </w:rPr>
        <w:t xml:space="preserve"> </w:t>
      </w:r>
      <w:proofErr w:type="spellStart"/>
      <w:r w:rsidRPr="669BC3CF">
        <w:rPr>
          <w:rFonts w:ascii="Source Sans Pro Light" w:eastAsia="Source Sans Pro Light" w:hAnsi="Source Sans Pro Light" w:cs="Source Sans Pro Light"/>
          <w:i/>
          <w:iCs/>
        </w:rPr>
        <w:t>briggsi</w:t>
      </w:r>
      <w:proofErr w:type="spellEnd"/>
      <w:r w:rsidRPr="669BC3CF">
        <w:rPr>
          <w:rFonts w:ascii="Source Sans Pro Light" w:eastAsia="Source Sans Pro Light" w:hAnsi="Source Sans Pro Light" w:cs="Source Sans Pro Light"/>
        </w:rPr>
        <w:t xml:space="preserve"> (</w:t>
      </w:r>
      <w:proofErr w:type="spellStart"/>
      <w:r w:rsidRPr="669BC3CF">
        <w:rPr>
          <w:rFonts w:ascii="Source Sans Pro Light" w:eastAsia="Source Sans Pro Light" w:hAnsi="Source Sans Pro Light" w:cs="Source Sans Pro Light"/>
        </w:rPr>
        <w:t>Ectopsocidae</w:t>
      </w:r>
      <w:proofErr w:type="spellEnd"/>
      <w:r w:rsidRPr="669BC3CF">
        <w:rPr>
          <w:rFonts w:ascii="Source Sans Pro Light" w:eastAsia="Source Sans Pro Light" w:hAnsi="Source Sans Pro Light" w:cs="Source Sans Pro Light"/>
        </w:rPr>
        <w:t xml:space="preserve">) and </w:t>
      </w:r>
      <w:proofErr w:type="spellStart"/>
      <w:r w:rsidRPr="669BC3CF">
        <w:rPr>
          <w:rFonts w:ascii="Source Sans Pro Light" w:eastAsia="Source Sans Pro Light" w:hAnsi="Source Sans Pro Light" w:cs="Source Sans Pro Light"/>
          <w:i/>
          <w:iCs/>
        </w:rPr>
        <w:t>Conchapelopia</w:t>
      </w:r>
      <w:proofErr w:type="spellEnd"/>
      <w:r w:rsidRPr="669BC3CF">
        <w:rPr>
          <w:rFonts w:ascii="Source Sans Pro Light" w:eastAsia="Source Sans Pro Light" w:hAnsi="Source Sans Pro Light" w:cs="Source Sans Pro Light"/>
          <w:i/>
          <w:iCs/>
        </w:rPr>
        <w:t xml:space="preserve"> </w:t>
      </w:r>
      <w:proofErr w:type="spellStart"/>
      <w:r w:rsidRPr="669BC3CF">
        <w:rPr>
          <w:rFonts w:ascii="Source Sans Pro Light" w:eastAsia="Source Sans Pro Light" w:hAnsi="Source Sans Pro Light" w:cs="Source Sans Pro Light"/>
          <w:i/>
          <w:iCs/>
        </w:rPr>
        <w:t>melanops</w:t>
      </w:r>
      <w:proofErr w:type="spellEnd"/>
      <w:r w:rsidRPr="669BC3CF">
        <w:rPr>
          <w:rFonts w:ascii="Source Sans Pro Light" w:eastAsia="Source Sans Pro Light" w:hAnsi="Source Sans Pro Light" w:cs="Source Sans Pro Light"/>
        </w:rPr>
        <w:t xml:space="preserve"> (Chironomidae) in 15 samples. In total, 196 OTUs were detected in just one sample. Three samples did not return any taxa for the invertebrate assay (two from Loch Lomond, and a mid-channel sample from </w:t>
      </w:r>
      <w:r w:rsidR="001208E9" w:rsidRPr="669BC3CF">
        <w:rPr>
          <w:rFonts w:ascii="Source Sans Pro Light" w:eastAsia="Source Sans Pro Light" w:hAnsi="Source Sans Pro Light" w:cs="Source Sans Pro Light"/>
        </w:rPr>
        <w:t xml:space="preserve">the </w:t>
      </w:r>
      <w:r w:rsidRPr="669BC3CF">
        <w:rPr>
          <w:rFonts w:ascii="Source Sans Pro Light" w:eastAsia="Source Sans Pro Light" w:hAnsi="Source Sans Pro Light" w:cs="Source Sans Pro Light"/>
        </w:rPr>
        <w:t>Endrick Water; Figure 3</w:t>
      </w:r>
      <w:r w:rsidR="11CF6D5D" w:rsidRPr="669BC3CF">
        <w:rPr>
          <w:rFonts w:ascii="Source Sans Pro Light" w:eastAsia="Source Sans Pro Light" w:hAnsi="Source Sans Pro Light" w:cs="Source Sans Pro Light"/>
        </w:rPr>
        <w:t>5</w:t>
      </w:r>
      <w:r w:rsidRPr="669BC3CF">
        <w:rPr>
          <w:rFonts w:ascii="Source Sans Pro Light" w:eastAsia="Source Sans Pro Light" w:hAnsi="Source Sans Pro Light" w:cs="Source Sans Pro Light"/>
        </w:rPr>
        <w:t>, Appendix B). One species, Iron Blue Mayfly (</w:t>
      </w:r>
      <w:proofErr w:type="spellStart"/>
      <w:r w:rsidRPr="669BC3CF">
        <w:rPr>
          <w:rFonts w:ascii="Source Sans Pro Light" w:eastAsia="Source Sans Pro Light" w:hAnsi="Source Sans Pro Light" w:cs="Source Sans Pro Light"/>
          <w:i/>
          <w:iCs/>
        </w:rPr>
        <w:t>Nigrobaetis</w:t>
      </w:r>
      <w:proofErr w:type="spellEnd"/>
      <w:r w:rsidRPr="669BC3CF">
        <w:rPr>
          <w:rFonts w:ascii="Source Sans Pro Light" w:eastAsia="Source Sans Pro Light" w:hAnsi="Source Sans Pro Light" w:cs="Source Sans Pro Light"/>
          <w:i/>
          <w:iCs/>
        </w:rPr>
        <w:t xml:space="preserve"> </w:t>
      </w:r>
      <w:proofErr w:type="spellStart"/>
      <w:r w:rsidRPr="669BC3CF">
        <w:rPr>
          <w:rFonts w:ascii="Source Sans Pro Light" w:eastAsia="Source Sans Pro Light" w:hAnsi="Source Sans Pro Light" w:cs="Source Sans Pro Light"/>
          <w:i/>
          <w:iCs/>
        </w:rPr>
        <w:t>niger</w:t>
      </w:r>
      <w:proofErr w:type="spellEnd"/>
      <w:r w:rsidRPr="669BC3CF">
        <w:rPr>
          <w:rFonts w:ascii="Source Sans Pro Light" w:eastAsia="Source Sans Pro Light" w:hAnsi="Source Sans Pro Light" w:cs="Source Sans Pro Light"/>
        </w:rPr>
        <w:t xml:space="preserve">), showing a marked decline in UK was found from the UKBAP list (BRIG 2007) at Denny and </w:t>
      </w:r>
      <w:proofErr w:type="spellStart"/>
      <w:r w:rsidRPr="669BC3CF">
        <w:rPr>
          <w:rFonts w:ascii="Source Sans Pro Light" w:eastAsia="Source Sans Pro Light" w:hAnsi="Source Sans Pro Light" w:cs="Source Sans Pro Light"/>
        </w:rPr>
        <w:t>Drymen</w:t>
      </w:r>
      <w:proofErr w:type="spellEnd"/>
      <w:r w:rsidRPr="669BC3CF">
        <w:rPr>
          <w:rFonts w:ascii="Source Sans Pro Light" w:eastAsia="Source Sans Pro Light" w:hAnsi="Source Sans Pro Light" w:cs="Source Sans Pro Light"/>
        </w:rPr>
        <w:t xml:space="preserve"> Bridge (Endrick Water).</w:t>
      </w:r>
      <w:r w:rsidR="4BF8D75A" w:rsidRPr="669BC3CF">
        <w:rPr>
          <w:rFonts w:ascii="Source Sans Pro Light" w:eastAsia="Source Sans Pro Light" w:hAnsi="Source Sans Pro Light" w:cs="Source Sans Pro Light"/>
        </w:rPr>
        <w:t xml:space="preserve"> </w:t>
      </w:r>
    </w:p>
    <w:p w14:paraId="55215EFD" w14:textId="1F3373E3" w:rsidR="19D12A07" w:rsidRDefault="19D12A07" w:rsidP="00004630">
      <w:pPr>
        <w:spacing w:after="160" w:line="360" w:lineRule="auto"/>
      </w:pPr>
      <w:r w:rsidRPr="669BC3CF">
        <w:rPr>
          <w:rFonts w:ascii="Source Sans Pro Light" w:eastAsia="Source Sans Pro Light" w:hAnsi="Source Sans Pro Light" w:cs="Source Sans Pro Light"/>
        </w:rPr>
        <w:lastRenderedPageBreak/>
        <w:t xml:space="preserve">For bacteria, 1064 OTUs were detected across all samples. The most common genera detected in all 22 samples were </w:t>
      </w:r>
      <w:proofErr w:type="spellStart"/>
      <w:r w:rsidRPr="669BC3CF">
        <w:rPr>
          <w:rFonts w:ascii="Source Sans Pro Light" w:eastAsia="Source Sans Pro Light" w:hAnsi="Source Sans Pro Light" w:cs="Source Sans Pro Light"/>
          <w:i/>
          <w:iCs/>
        </w:rPr>
        <w:t>Flectobacillus</w:t>
      </w:r>
      <w:proofErr w:type="spellEnd"/>
      <w:r w:rsidRPr="669BC3CF">
        <w:rPr>
          <w:rFonts w:ascii="Source Sans Pro Light" w:eastAsia="Source Sans Pro Light" w:hAnsi="Source Sans Pro Light" w:cs="Source Sans Pro Light"/>
        </w:rPr>
        <w:t xml:space="preserve">, </w:t>
      </w:r>
      <w:proofErr w:type="spellStart"/>
      <w:r w:rsidRPr="669BC3CF">
        <w:rPr>
          <w:rFonts w:ascii="Source Sans Pro Light" w:eastAsia="Source Sans Pro Light" w:hAnsi="Source Sans Pro Light" w:cs="Source Sans Pro Light"/>
          <w:i/>
          <w:iCs/>
        </w:rPr>
        <w:t>Rhodobacter</w:t>
      </w:r>
      <w:proofErr w:type="spellEnd"/>
      <w:r w:rsidRPr="669BC3CF">
        <w:rPr>
          <w:rFonts w:ascii="Source Sans Pro Light" w:eastAsia="Source Sans Pro Light" w:hAnsi="Source Sans Pro Light" w:cs="Source Sans Pro Light"/>
        </w:rPr>
        <w:t xml:space="preserve">, </w:t>
      </w:r>
      <w:proofErr w:type="spellStart"/>
      <w:r w:rsidRPr="669BC3CF">
        <w:rPr>
          <w:rFonts w:ascii="Source Sans Pro Light" w:eastAsia="Source Sans Pro Light" w:hAnsi="Source Sans Pro Light" w:cs="Source Sans Pro Light"/>
          <w:i/>
          <w:iCs/>
          <w:lang w:val="en-US"/>
        </w:rPr>
        <w:t>Novosphingobium</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Polaromonas</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Polynucleobacter</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Methylobacter</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Chthoniobacter</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Opitutus</w:t>
      </w:r>
      <w:proofErr w:type="spellEnd"/>
      <w:r w:rsidRPr="669BC3CF">
        <w:rPr>
          <w:rFonts w:ascii="Source Sans Pro Light" w:eastAsia="Source Sans Pro Light" w:hAnsi="Source Sans Pro Light" w:cs="Source Sans Pro Light"/>
          <w:lang w:val="en-US"/>
        </w:rPr>
        <w:t xml:space="preserve">, and </w:t>
      </w:r>
      <w:proofErr w:type="spellStart"/>
      <w:r w:rsidRPr="669BC3CF">
        <w:rPr>
          <w:rFonts w:ascii="Source Sans Pro Light" w:eastAsia="Source Sans Pro Light" w:hAnsi="Source Sans Pro Light" w:cs="Source Sans Pro Light"/>
          <w:i/>
          <w:iCs/>
          <w:lang w:val="en-US"/>
        </w:rPr>
        <w:t>Prosthecobacter</w:t>
      </w:r>
      <w:proofErr w:type="spellEnd"/>
      <w:r w:rsidRPr="669BC3CF">
        <w:rPr>
          <w:rFonts w:ascii="Source Sans Pro Light" w:eastAsia="Source Sans Pro Light" w:hAnsi="Source Sans Pro Light" w:cs="Source Sans Pro Light"/>
          <w:lang w:val="en-US"/>
        </w:rPr>
        <w:t xml:space="preserve">. The lease common genera present in only one sample were </w:t>
      </w:r>
      <w:proofErr w:type="spellStart"/>
      <w:r w:rsidRPr="669BC3CF">
        <w:rPr>
          <w:rFonts w:ascii="Source Sans Pro Light" w:eastAsia="Source Sans Pro Light" w:hAnsi="Source Sans Pro Light" w:cs="Source Sans Pro Light"/>
          <w:i/>
          <w:iCs/>
          <w:lang w:val="en-US"/>
        </w:rPr>
        <w:t>Edaphobacter</w:t>
      </w:r>
      <w:proofErr w:type="spellEnd"/>
      <w:r w:rsidRPr="669BC3CF">
        <w:rPr>
          <w:rFonts w:ascii="Source Sans Pro Light" w:eastAsia="Source Sans Pro Light" w:hAnsi="Source Sans Pro Light" w:cs="Source Sans Pro Light"/>
          <w:lang w:val="en-US"/>
        </w:rPr>
        <w:t xml:space="preserve">, </w:t>
      </w:r>
      <w:r w:rsidRPr="669BC3CF">
        <w:rPr>
          <w:rFonts w:ascii="Source Sans Pro Light" w:eastAsia="Source Sans Pro Light" w:hAnsi="Source Sans Pro Light" w:cs="Source Sans Pro Light"/>
          <w:i/>
          <w:iCs/>
          <w:lang w:val="en-US"/>
        </w:rPr>
        <w:t>Arthrobacter</w:t>
      </w:r>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Alloprevotella</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Flavihumibacter</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Solitalea</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Pseudanabaena</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Turicibacter</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Roseburia</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Azospirillum</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Rubellimicrobium</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Denitratisoma</w:t>
      </w:r>
      <w:proofErr w:type="spellEnd"/>
      <w:r w:rsidRPr="669BC3CF">
        <w:rPr>
          <w:rFonts w:ascii="Source Sans Pro Light" w:eastAsia="Source Sans Pro Light" w:hAnsi="Source Sans Pro Light" w:cs="Source Sans Pro Light"/>
          <w:lang w:val="en-US"/>
        </w:rPr>
        <w:t xml:space="preserve">, </w:t>
      </w:r>
      <w:proofErr w:type="spellStart"/>
      <w:r w:rsidRPr="669BC3CF">
        <w:rPr>
          <w:rFonts w:ascii="Source Sans Pro Light" w:eastAsia="Source Sans Pro Light" w:hAnsi="Source Sans Pro Light" w:cs="Source Sans Pro Light"/>
          <w:i/>
          <w:iCs/>
          <w:lang w:val="en-US"/>
        </w:rPr>
        <w:t>Anaerobiospirillum</w:t>
      </w:r>
      <w:proofErr w:type="spellEnd"/>
      <w:r w:rsidRPr="669BC3CF">
        <w:rPr>
          <w:rFonts w:ascii="Source Sans Pro Light" w:eastAsia="Source Sans Pro Light" w:hAnsi="Source Sans Pro Light" w:cs="Source Sans Pro Light"/>
          <w:lang w:val="en-US"/>
        </w:rPr>
        <w:t xml:space="preserve">, and </w:t>
      </w:r>
      <w:proofErr w:type="spellStart"/>
      <w:r w:rsidRPr="669BC3CF">
        <w:rPr>
          <w:rFonts w:ascii="Source Sans Pro Light" w:eastAsia="Source Sans Pro Light" w:hAnsi="Source Sans Pro Light" w:cs="Source Sans Pro Light"/>
          <w:i/>
          <w:iCs/>
          <w:lang w:val="en-US"/>
        </w:rPr>
        <w:t>Spirochaeta</w:t>
      </w:r>
      <w:proofErr w:type="spellEnd"/>
      <w:r w:rsidRPr="669BC3CF">
        <w:rPr>
          <w:rFonts w:ascii="Source Sans Pro Light" w:eastAsia="Source Sans Pro Light" w:hAnsi="Source Sans Pro Light" w:cs="Source Sans Pro Light"/>
          <w:lang w:val="en-US"/>
        </w:rPr>
        <w:t>.</w:t>
      </w:r>
    </w:p>
    <w:p w14:paraId="4DC7BA1B" w14:textId="0CD396E5" w:rsidR="038486ED" w:rsidRDefault="038486ED" w:rsidP="00004630">
      <w:pPr>
        <w:spacing w:after="160" w:line="360" w:lineRule="auto"/>
        <w:rPr>
          <w:rFonts w:ascii="Source Sans Pro Light" w:eastAsia="Source Sans Pro Light" w:hAnsi="Source Sans Pro Light" w:cs="Source Sans Pro Light"/>
        </w:rPr>
      </w:pPr>
      <w:r w:rsidRPr="669BC3CF">
        <w:rPr>
          <w:rFonts w:ascii="Source Sans Pro Light" w:eastAsia="Source Sans Pro Light" w:hAnsi="Source Sans Pro Light" w:cs="Source Sans Pro Light"/>
        </w:rPr>
        <w:t>Extraction and PCR blanks did not show evidence of amplification and were not sequenced.</w:t>
      </w:r>
    </w:p>
    <w:p w14:paraId="5EBDE666" w14:textId="4262E7FD" w:rsidR="19D12A07" w:rsidRDefault="19D12A07" w:rsidP="00004630">
      <w:pPr>
        <w:spacing w:after="160" w:line="360" w:lineRule="auto"/>
      </w:pPr>
      <w:r w:rsidRPr="00AF6923">
        <w:rPr>
          <w:rFonts w:ascii="Source Sans Pro SemiBold" w:eastAsia="Source Sans Pro SemiBold" w:hAnsi="Source Sans Pro SemiBold" w:cs="Source Sans Pro SemiBold"/>
          <w:b/>
          <w:bCs/>
          <w:color w:val="146568"/>
          <w:sz w:val="28"/>
          <w:szCs w:val="28"/>
        </w:rPr>
        <w:t>Comparison of Loch Lomond and Endrick Water</w:t>
      </w:r>
    </w:p>
    <w:p w14:paraId="0537666A" w14:textId="16AD3827" w:rsidR="19D12A07" w:rsidRDefault="19D12A07" w:rsidP="00004630">
      <w:pPr>
        <w:spacing w:after="160" w:line="360" w:lineRule="auto"/>
      </w:pPr>
      <w:r w:rsidRPr="42BA25AA">
        <w:rPr>
          <w:rFonts w:ascii="Source Sans Pro Light" w:eastAsia="Source Sans Pro Light" w:hAnsi="Source Sans Pro Light" w:cs="Source Sans Pro Light"/>
        </w:rPr>
        <w:t xml:space="preserve">For vertebrates, Loch Lomond and </w:t>
      </w:r>
      <w:r w:rsidR="001208E9" w:rsidRPr="42BA25AA">
        <w:rPr>
          <w:rFonts w:ascii="Source Sans Pro Light" w:eastAsia="Source Sans Pro Light" w:hAnsi="Source Sans Pro Light" w:cs="Source Sans Pro Light"/>
        </w:rPr>
        <w:t xml:space="preserve">the </w:t>
      </w:r>
      <w:r w:rsidRPr="42BA25AA">
        <w:rPr>
          <w:rFonts w:ascii="Source Sans Pro Light" w:eastAsia="Source Sans Pro Light" w:hAnsi="Source Sans Pro Light" w:cs="Source Sans Pro Light"/>
        </w:rPr>
        <w:t xml:space="preserve">Endrick Water were comparable in terms of observed overall richness (mean ± </w:t>
      </w:r>
      <w:proofErr w:type="spellStart"/>
      <w:r w:rsidRPr="42BA25AA">
        <w:rPr>
          <w:rFonts w:ascii="Source Sans Pro Light" w:eastAsia="Source Sans Pro Light" w:hAnsi="Source Sans Pro Light" w:cs="Source Sans Pro Light"/>
        </w:rPr>
        <w:t>s.d.</w:t>
      </w:r>
      <w:proofErr w:type="spellEnd"/>
      <w:r w:rsidRPr="42BA25AA">
        <w:rPr>
          <w:rFonts w:ascii="Source Sans Pro Light" w:eastAsia="Source Sans Pro Light" w:hAnsi="Source Sans Pro Light" w:cs="Source Sans Pro Light"/>
        </w:rPr>
        <w:t xml:space="preserve">: Loch Lomond = 20.3 ± 6.2, Endrick Water = 21 ± 7.4), although individual samples varied (Figure </w:t>
      </w:r>
      <w:r w:rsidR="7BEED8B0" w:rsidRPr="42BA25AA">
        <w:rPr>
          <w:rFonts w:ascii="Source Sans Pro Light" w:eastAsia="Source Sans Pro Light" w:hAnsi="Source Sans Pro Light" w:cs="Source Sans Pro Light"/>
        </w:rPr>
        <w:t>2</w:t>
      </w:r>
      <w:r w:rsidRPr="42BA25AA">
        <w:rPr>
          <w:rFonts w:ascii="Source Sans Pro Light" w:eastAsia="Source Sans Pro Light" w:hAnsi="Source Sans Pro Light" w:cs="Source Sans Pro Light"/>
        </w:rPr>
        <w:t xml:space="preserve">3a) and estimated richness was higher for Loch Lomond (Table </w:t>
      </w:r>
      <w:r w:rsidR="01751331" w:rsidRPr="42BA25AA">
        <w:rPr>
          <w:rFonts w:ascii="Source Sans Pro Light" w:eastAsia="Source Sans Pro Light" w:hAnsi="Source Sans Pro Light" w:cs="Source Sans Pro Light"/>
        </w:rPr>
        <w:t>8</w:t>
      </w:r>
      <w:r w:rsidRPr="42BA25AA">
        <w:rPr>
          <w:rFonts w:ascii="Source Sans Pro Light" w:eastAsia="Source Sans Pro Light" w:hAnsi="Source Sans Pro Light" w:cs="Source Sans Pro Light"/>
        </w:rPr>
        <w:t xml:space="preserve">). Invertebrate observed OTU richness was also similar between Loch Lomond and Endrick Water (Loch Lomond: 99.6 ± 70; Endrick Water: 113 ± 85.5; Figure </w:t>
      </w:r>
      <w:r w:rsidR="6A4C80E7" w:rsidRPr="42BA25AA">
        <w:rPr>
          <w:rFonts w:ascii="Source Sans Pro Light" w:eastAsia="Source Sans Pro Light" w:hAnsi="Source Sans Pro Light" w:cs="Source Sans Pro Light"/>
        </w:rPr>
        <w:t>2</w:t>
      </w:r>
      <w:r w:rsidRPr="42BA25AA">
        <w:rPr>
          <w:rFonts w:ascii="Source Sans Pro Light" w:eastAsia="Source Sans Pro Light" w:hAnsi="Source Sans Pro Light" w:cs="Source Sans Pro Light"/>
        </w:rPr>
        <w:t xml:space="preserve">5, Table </w:t>
      </w:r>
      <w:r w:rsidR="385F5F06" w:rsidRPr="42BA25AA">
        <w:rPr>
          <w:rFonts w:ascii="Source Sans Pro Light" w:eastAsia="Source Sans Pro Light" w:hAnsi="Source Sans Pro Light" w:cs="Source Sans Pro Light"/>
        </w:rPr>
        <w:t>8</w:t>
      </w:r>
      <w:r w:rsidRPr="42BA25AA">
        <w:rPr>
          <w:rFonts w:ascii="Source Sans Pro Light" w:eastAsia="Source Sans Pro Light" w:hAnsi="Source Sans Pro Light" w:cs="Source Sans Pro Light"/>
        </w:rPr>
        <w:t xml:space="preserve">). However, invertebrate OTU richness was more variable than vertebrate OTU richness (Table </w:t>
      </w:r>
      <w:r w:rsidR="025A4412" w:rsidRPr="42BA25AA">
        <w:rPr>
          <w:rFonts w:ascii="Source Sans Pro Light" w:eastAsia="Source Sans Pro Light" w:hAnsi="Source Sans Pro Light" w:cs="Source Sans Pro Light"/>
        </w:rPr>
        <w:t>8</w:t>
      </w:r>
      <w:r w:rsidRPr="42BA25AA">
        <w:rPr>
          <w:rFonts w:ascii="Source Sans Pro Light" w:eastAsia="Source Sans Pro Light" w:hAnsi="Source Sans Pro Light" w:cs="Source Sans Pro Light"/>
        </w:rPr>
        <w:t xml:space="preserve">, Figure </w:t>
      </w:r>
      <w:r w:rsidR="71B40267" w:rsidRPr="42BA25AA">
        <w:rPr>
          <w:rFonts w:ascii="Source Sans Pro Light" w:eastAsia="Source Sans Pro Light" w:hAnsi="Source Sans Pro Light" w:cs="Source Sans Pro Light"/>
        </w:rPr>
        <w:t>2</w:t>
      </w:r>
      <w:r w:rsidRPr="42BA25AA">
        <w:rPr>
          <w:rFonts w:ascii="Source Sans Pro Light" w:eastAsia="Source Sans Pro Light" w:hAnsi="Source Sans Pro Light" w:cs="Source Sans Pro Light"/>
        </w:rPr>
        <w:t>3b), especially for each of the three replicates per sampling location along Endrick Water. Bacteria observed OTU richness was higher in Endrick Water than Loch Lomond (Loch Lomond: 262 ± 52.7; Endrick Water: 350 ± 71.6).</w:t>
      </w:r>
    </w:p>
    <w:p w14:paraId="4605B8B8" w14:textId="328C748E" w:rsidR="19D12A07" w:rsidRDefault="19D12A07" w:rsidP="00E97F5B">
      <w:pPr>
        <w:spacing w:after="160" w:line="259" w:lineRule="auto"/>
        <w:jc w:val="both"/>
      </w:pPr>
      <w:r w:rsidRPr="57D5DD20">
        <w:rPr>
          <w:rFonts w:ascii="Source Sans Pro Light" w:eastAsia="Source Sans Pro Light" w:hAnsi="Source Sans Pro Light" w:cs="Source Sans Pro Light"/>
        </w:rPr>
        <w:t xml:space="preserve"> </w:t>
      </w:r>
    </w:p>
    <w:p w14:paraId="1A784AE7" w14:textId="0E4FFEEC" w:rsidR="09FDD877" w:rsidRDefault="00E9153F" w:rsidP="00917FB8">
      <w:pPr>
        <w:jc w:val="center"/>
      </w:pPr>
      <w:r>
        <w:rPr>
          <w:noProof/>
        </w:rPr>
        <w:drawing>
          <wp:inline distT="0" distB="0" distL="0" distR="0" wp14:anchorId="0646EC7F" wp14:editId="6D3AF155">
            <wp:extent cx="5731510" cy="1886585"/>
            <wp:effectExtent l="0" t="0" r="2540" b="0"/>
            <wp:docPr id="396956646" name="Picture 396956646" descr="Comparison of observed OTU richness for (a) vertebrates, (b) invertebrates and (c) bacteria between samples collected from Loch Lomond and Endrick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56646" name="Picture 396956646" descr="Comparison of observed OTU richness for (a) vertebrates, (b) invertebrates and (c) bacteria between samples collected from Loch Lomond and Endrick Water."/>
                    <pic:cNvPicPr/>
                  </pic:nvPicPr>
                  <pic:blipFill>
                    <a:blip r:embed="rId63">
                      <a:extLst>
                        <a:ext uri="{28A0092B-C50C-407E-A947-70E740481C1C}">
                          <a14:useLocalDpi xmlns:a14="http://schemas.microsoft.com/office/drawing/2010/main" val="0"/>
                        </a:ext>
                      </a:extLst>
                    </a:blip>
                    <a:stretch>
                      <a:fillRect/>
                    </a:stretch>
                  </pic:blipFill>
                  <pic:spPr>
                    <a:xfrm>
                      <a:off x="0" y="0"/>
                      <a:ext cx="5731510" cy="1886585"/>
                    </a:xfrm>
                    <a:prstGeom prst="rect">
                      <a:avLst/>
                    </a:prstGeom>
                  </pic:spPr>
                </pic:pic>
              </a:graphicData>
            </a:graphic>
          </wp:inline>
        </w:drawing>
      </w:r>
    </w:p>
    <w:p w14:paraId="66C1C271" w14:textId="77777777" w:rsidR="00071145" w:rsidRDefault="00071145" w:rsidP="007B1D4B">
      <w:pPr>
        <w:jc w:val="center"/>
      </w:pPr>
    </w:p>
    <w:p w14:paraId="4EF598F5" w14:textId="79B44E33" w:rsidR="57D5DD20" w:rsidRPr="00E97F5B" w:rsidRDefault="00993BB4" w:rsidP="57D5DD20">
      <w:pPr>
        <w:jc w:val="both"/>
        <w:rPr>
          <w:rFonts w:asciiTheme="majorHAnsi" w:hAnsiTheme="majorHAnsi" w:cstheme="majorHAnsi"/>
          <w:sz w:val="32"/>
          <w:szCs w:val="32"/>
        </w:rPr>
      </w:pPr>
      <w:r>
        <w:rPr>
          <w:rFonts w:ascii="Source Sans Pro Light" w:hAnsi="Source Sans Pro Light"/>
          <w:sz w:val="32"/>
          <w:szCs w:val="32"/>
        </w:rPr>
        <w:t xml:space="preserve">        </w:t>
      </w:r>
    </w:p>
    <w:p w14:paraId="7818979D" w14:textId="45688326" w:rsidR="57D5DD20" w:rsidRDefault="00277570" w:rsidP="57D5DD20">
      <w:pPr>
        <w:jc w:val="both"/>
      </w:pPr>
      <w:r>
        <w:rPr>
          <w:noProof/>
        </w:rPr>
        <w:lastRenderedPageBreak/>
        <w:drawing>
          <wp:inline distT="0" distB="0" distL="0" distR="0" wp14:anchorId="6ACF7BDD" wp14:editId="0E72D663">
            <wp:extent cx="5643156" cy="2913321"/>
            <wp:effectExtent l="0" t="0" r="0" b="1905"/>
            <wp:docPr id="28" name="Picture 6" descr="Comparison of observed OTU richness for (a) vertebrates, (b) invertebrates and (c) bacteria between samples collected from Loch Lomond and Endrick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6" descr="Comparison of observed OTU richness for (a) vertebrates, (b) invertebrates and (c) bacteria between samples collected from Loch Lomond and Endrick Water."/>
                    <pic:cNvPicPr/>
                  </pic:nvPicPr>
                  <pic:blipFill>
                    <a:blip r:embed="rId64">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xmlns:arto="http://schemas.microsoft.com/office/word/2006/arto" id="{13D5F461-B516-425B-8C45-F84527633804}"/>
                        </a:ext>
                      </a:extLst>
                    </a:blip>
                    <a:stretch>
                      <a:fillRect/>
                    </a:stretch>
                  </pic:blipFill>
                  <pic:spPr>
                    <a:xfrm>
                      <a:off x="0" y="0"/>
                      <a:ext cx="5643156" cy="2913321"/>
                    </a:xfrm>
                    <a:prstGeom prst="rect">
                      <a:avLst/>
                    </a:prstGeom>
                  </pic:spPr>
                </pic:pic>
              </a:graphicData>
            </a:graphic>
          </wp:inline>
        </w:drawing>
      </w:r>
    </w:p>
    <w:p w14:paraId="4F66DCFD" w14:textId="50BFA4D5" w:rsidR="19D12A07" w:rsidRPr="00004630" w:rsidRDefault="19D12A07" w:rsidP="00004630">
      <w:pPr>
        <w:spacing w:line="360" w:lineRule="auto"/>
      </w:pPr>
      <w:r w:rsidRPr="00004630">
        <w:rPr>
          <w:rFonts w:ascii="Source Sans Pro Light" w:eastAsia="Source Sans Pro Light" w:hAnsi="Source Sans Pro Light" w:cs="Source Sans Pro Light"/>
          <w:b/>
          <w:bCs/>
        </w:rPr>
        <w:t xml:space="preserve">Figure </w:t>
      </w:r>
      <w:r w:rsidR="007B1D4B" w:rsidRPr="00004630">
        <w:rPr>
          <w:rFonts w:ascii="Source Sans Pro Light" w:eastAsia="Source Sans Pro Light" w:hAnsi="Source Sans Pro Light" w:cs="Source Sans Pro Light"/>
          <w:b/>
          <w:bCs/>
        </w:rPr>
        <w:t>2</w:t>
      </w:r>
      <w:r w:rsidRPr="00004630">
        <w:rPr>
          <w:rFonts w:ascii="Source Sans Pro Light" w:eastAsia="Source Sans Pro Light" w:hAnsi="Source Sans Pro Light" w:cs="Source Sans Pro Light"/>
          <w:b/>
          <w:bCs/>
        </w:rPr>
        <w:t>3.</w:t>
      </w:r>
      <w:r w:rsidRPr="00004630">
        <w:rPr>
          <w:rFonts w:ascii="Source Sans Pro Light" w:eastAsia="Source Sans Pro Light" w:hAnsi="Source Sans Pro Light" w:cs="Source Sans Pro Light"/>
        </w:rPr>
        <w:t xml:space="preserve"> Comparison of observed OTU richness for </w:t>
      </w:r>
      <w:r w:rsidRPr="00004630">
        <w:rPr>
          <w:rFonts w:ascii="Source Sans Pro Light" w:eastAsia="Source Sans Pro Light" w:hAnsi="Source Sans Pro Light" w:cs="Source Sans Pro Light"/>
          <w:b/>
          <w:bCs/>
        </w:rPr>
        <w:t>(a)</w:t>
      </w:r>
      <w:r w:rsidRPr="00004630">
        <w:rPr>
          <w:rFonts w:ascii="Source Sans Pro Light" w:eastAsia="Source Sans Pro Light" w:hAnsi="Source Sans Pro Light" w:cs="Source Sans Pro Light"/>
        </w:rPr>
        <w:t xml:space="preserve"> vertebrates, </w:t>
      </w:r>
      <w:r w:rsidRPr="00004630">
        <w:rPr>
          <w:rFonts w:ascii="Source Sans Pro Light" w:eastAsia="Source Sans Pro Light" w:hAnsi="Source Sans Pro Light" w:cs="Source Sans Pro Light"/>
          <w:b/>
          <w:bCs/>
        </w:rPr>
        <w:t>(b)</w:t>
      </w:r>
      <w:r w:rsidRPr="00004630">
        <w:rPr>
          <w:rFonts w:ascii="Source Sans Pro Light" w:eastAsia="Source Sans Pro Light" w:hAnsi="Source Sans Pro Light" w:cs="Source Sans Pro Light"/>
        </w:rPr>
        <w:t xml:space="preserve"> invertebrates and </w:t>
      </w:r>
      <w:r w:rsidRPr="00004630">
        <w:rPr>
          <w:rFonts w:ascii="Source Sans Pro Light" w:eastAsia="Source Sans Pro Light" w:hAnsi="Source Sans Pro Light" w:cs="Source Sans Pro Light"/>
          <w:b/>
          <w:bCs/>
        </w:rPr>
        <w:t>(c)</w:t>
      </w:r>
      <w:r w:rsidRPr="00004630">
        <w:rPr>
          <w:rFonts w:ascii="Source Sans Pro Light" w:eastAsia="Source Sans Pro Light" w:hAnsi="Source Sans Pro Light" w:cs="Source Sans Pro Light"/>
        </w:rPr>
        <w:t xml:space="preserve"> bacteria between samples collected from Loch Lomond and Endrick Water.</w:t>
      </w:r>
    </w:p>
    <w:p w14:paraId="6F34C4A5" w14:textId="480B96A9" w:rsidR="19D12A07" w:rsidRDefault="19D12A07" w:rsidP="57D5DD20">
      <w:pPr>
        <w:jc w:val="both"/>
      </w:pPr>
      <w:r w:rsidRPr="57D5DD20">
        <w:rPr>
          <w:rFonts w:ascii="Source Sans Pro Light" w:eastAsia="Source Sans Pro Light" w:hAnsi="Source Sans Pro Light" w:cs="Source Sans Pro Light"/>
        </w:rPr>
        <w:t xml:space="preserve"> </w:t>
      </w:r>
    </w:p>
    <w:p w14:paraId="7580A722" w14:textId="513A5E75" w:rsidR="19D12A07" w:rsidRPr="00440D52" w:rsidRDefault="19D12A07" w:rsidP="00004630">
      <w:pPr>
        <w:spacing w:line="360" w:lineRule="auto"/>
        <w:rPr>
          <w:b/>
          <w:bCs/>
        </w:rPr>
      </w:pPr>
      <w:r w:rsidRPr="00AF6923">
        <w:rPr>
          <w:rFonts w:ascii="Source Sans Pro SemiBold" w:eastAsia="Source Sans Pro SemiBold" w:hAnsi="Source Sans Pro SemiBold" w:cs="Source Sans Pro SemiBold"/>
          <w:b/>
          <w:bCs/>
          <w:color w:val="146568"/>
          <w:sz w:val="28"/>
          <w:szCs w:val="28"/>
        </w:rPr>
        <w:t>Comparison of Loch Lomond’s North and South Basin</w:t>
      </w:r>
    </w:p>
    <w:p w14:paraId="6C9D21A3" w14:textId="1DED4DDF" w:rsidR="19D12A07" w:rsidRDefault="19D12A07" w:rsidP="00004630">
      <w:pPr>
        <w:spacing w:after="160" w:line="360" w:lineRule="auto"/>
      </w:pPr>
      <w:r w:rsidRPr="57D5DD20">
        <w:rPr>
          <w:rFonts w:ascii="Source Sans Pro Light" w:eastAsia="Source Sans Pro Light" w:hAnsi="Source Sans Pro Light" w:cs="Source Sans Pro Light"/>
        </w:rPr>
        <w:t xml:space="preserve">For vertebrates, </w:t>
      </w:r>
      <w:proofErr w:type="spellStart"/>
      <w:r w:rsidRPr="57D5DD20">
        <w:rPr>
          <w:rFonts w:ascii="Source Sans Pro Light" w:eastAsia="Source Sans Pro Light" w:hAnsi="Source Sans Pro Light" w:cs="Source Sans Pro Light"/>
        </w:rPr>
        <w:t>Ardleish</w:t>
      </w:r>
      <w:proofErr w:type="spellEnd"/>
      <w:r w:rsidRPr="57D5DD20">
        <w:rPr>
          <w:rFonts w:ascii="Source Sans Pro Light" w:eastAsia="Source Sans Pro Light" w:hAnsi="Source Sans Pro Light" w:cs="Source Sans Pro Light"/>
        </w:rPr>
        <w:t xml:space="preserve"> was the least rich location with 12 OTUs versus Luss where 33 OTUs were detected. For invertebrates, no OTUs were found at </w:t>
      </w:r>
      <w:proofErr w:type="spellStart"/>
      <w:r w:rsidRPr="57D5DD20">
        <w:rPr>
          <w:rFonts w:ascii="Source Sans Pro Light" w:eastAsia="Source Sans Pro Light" w:hAnsi="Source Sans Pro Light" w:cs="Source Sans Pro Light"/>
        </w:rPr>
        <w:t>Inveruglas</w:t>
      </w:r>
      <w:proofErr w:type="spellEnd"/>
      <w:r w:rsidRPr="57D5DD20">
        <w:rPr>
          <w:rFonts w:ascii="Source Sans Pro Light" w:eastAsia="Source Sans Pro Light" w:hAnsi="Source Sans Pro Light" w:cs="Source Sans Pro Light"/>
        </w:rPr>
        <w:t xml:space="preserve"> and </w:t>
      </w:r>
      <w:proofErr w:type="spellStart"/>
      <w:r w:rsidRPr="57D5DD20">
        <w:rPr>
          <w:rFonts w:ascii="Source Sans Pro Light" w:eastAsia="Source Sans Pro Light" w:hAnsi="Source Sans Pro Light" w:cs="Source Sans Pro Light"/>
        </w:rPr>
        <w:t>Rowardennan</w:t>
      </w:r>
      <w:proofErr w:type="spellEnd"/>
      <w:r w:rsidRPr="57D5DD20">
        <w:rPr>
          <w:rFonts w:ascii="Source Sans Pro Light" w:eastAsia="Source Sans Pro Light" w:hAnsi="Source Sans Pro Light" w:cs="Source Sans Pro Light"/>
        </w:rPr>
        <w:t xml:space="preserve"> (Scottish Centre for Ecology and the Natural Environment), whereas the highest richness of 209 OTUs was observed at </w:t>
      </w:r>
      <w:proofErr w:type="spellStart"/>
      <w:r w:rsidRPr="57D5DD20">
        <w:rPr>
          <w:rFonts w:ascii="Source Sans Pro Light" w:eastAsia="Source Sans Pro Light" w:hAnsi="Source Sans Pro Light" w:cs="Source Sans Pro Light"/>
        </w:rPr>
        <w:t>Inversnaid</w:t>
      </w:r>
      <w:proofErr w:type="spellEnd"/>
      <w:r w:rsidRPr="57D5DD20">
        <w:rPr>
          <w:rFonts w:ascii="Source Sans Pro Light" w:eastAsia="Source Sans Pro Light" w:hAnsi="Source Sans Pro Light" w:cs="Source Sans Pro Light"/>
        </w:rPr>
        <w:t xml:space="preserve">. For bacteria, Luss was the </w:t>
      </w:r>
      <w:proofErr w:type="gramStart"/>
      <w:r w:rsidRPr="57D5DD20">
        <w:rPr>
          <w:rFonts w:ascii="Source Sans Pro Light" w:eastAsia="Source Sans Pro Light" w:hAnsi="Source Sans Pro Light" w:cs="Source Sans Pro Light"/>
        </w:rPr>
        <w:t>most rich</w:t>
      </w:r>
      <w:proofErr w:type="gramEnd"/>
      <w:r w:rsidRPr="57D5DD20">
        <w:rPr>
          <w:rFonts w:ascii="Source Sans Pro Light" w:eastAsia="Source Sans Pro Light" w:hAnsi="Source Sans Pro Light" w:cs="Source Sans Pro Light"/>
        </w:rPr>
        <w:t xml:space="preserve"> location with 347 OTUs versus the least rich location of Balloch with 184 OTUs. </w:t>
      </w:r>
    </w:p>
    <w:p w14:paraId="02E8C313" w14:textId="1206A092" w:rsidR="19D12A07" w:rsidRDefault="19D12A07" w:rsidP="00004630">
      <w:pPr>
        <w:spacing w:after="160" w:line="360" w:lineRule="auto"/>
      </w:pPr>
      <w:r w:rsidRPr="57D5DD20">
        <w:rPr>
          <w:rFonts w:ascii="Source Sans Pro Light" w:eastAsia="Source Sans Pro Light" w:hAnsi="Source Sans Pro Light" w:cs="Source Sans Pro Light"/>
        </w:rPr>
        <w:t xml:space="preserve">Observed vertebrate OTU richness for the North Basin (18.4 ± 6.1) and South Basin (22.2 ± 6.3) was comparable, but richness of individual sampling locations varied (Figure </w:t>
      </w:r>
      <w:r w:rsidR="7BF3ADAD"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4</w:t>
      </w:r>
      <w:r w:rsidRPr="57D5DD20">
        <w:rPr>
          <w:rFonts w:ascii="Source Sans Pro Light" w:eastAsia="Source Sans Pro Light" w:hAnsi="Source Sans Pro Light" w:cs="Source Sans Pro Light"/>
        </w:rPr>
        <w:t xml:space="preserve">). Estimated richness does not appear to show a significant difference between basins with the current number of samples (Figure </w:t>
      </w:r>
      <w:r w:rsidR="46B8256B"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5a</w:t>
      </w:r>
      <w:r w:rsidRPr="57D5DD20">
        <w:rPr>
          <w:rFonts w:ascii="Source Sans Pro Light" w:eastAsia="Source Sans Pro Light" w:hAnsi="Source Sans Pro Light" w:cs="Source Sans Pro Light"/>
        </w:rPr>
        <w:t xml:space="preserve">, b). However, for invertebrates, the North Basin had a higher observed and estimated richness (Figure </w:t>
      </w:r>
      <w:r w:rsidR="164E7EF4"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5c</w:t>
      </w:r>
      <w:r w:rsidRPr="57D5DD20">
        <w:rPr>
          <w:rFonts w:ascii="Source Sans Pro Light" w:eastAsia="Source Sans Pro Light" w:hAnsi="Source Sans Pro Light" w:cs="Source Sans Pro Light"/>
        </w:rPr>
        <w:t xml:space="preserve">, d, Table </w:t>
      </w:r>
      <w:r w:rsidR="78F951F1" w:rsidRPr="0FA74821">
        <w:rPr>
          <w:rFonts w:ascii="Source Sans Pro Light" w:eastAsia="Source Sans Pro Light" w:hAnsi="Source Sans Pro Light" w:cs="Source Sans Pro Light"/>
        </w:rPr>
        <w:t>8</w:t>
      </w:r>
      <w:r w:rsidRPr="57D5DD20">
        <w:rPr>
          <w:rFonts w:ascii="Source Sans Pro Light" w:eastAsia="Source Sans Pro Light" w:hAnsi="Source Sans Pro Light" w:cs="Source Sans Pro Light"/>
        </w:rPr>
        <w:t xml:space="preserve">), although both basins had high variability among samples (North Basin: 115.5 ± 86.9; South Basin: 86.8 ± 60.6). For bacteria, the North Basin had slightly higher observed richness than the South Basin (North Basin: 286 </w:t>
      </w:r>
      <w:r w:rsidRPr="57D5DD20">
        <w:rPr>
          <w:rFonts w:ascii="Source Sans Pro Light" w:eastAsia="Source Sans Pro Light" w:hAnsi="Source Sans Pro Light" w:cs="Source Sans Pro Light"/>
          <w:lang w:val="en-US"/>
        </w:rPr>
        <w:t>± 27.4; South Basin: 238 ± 64).</w:t>
      </w:r>
    </w:p>
    <w:p w14:paraId="5F9B2E4D" w14:textId="6E337A40" w:rsidR="19D12A07" w:rsidRDefault="7AFE3F66" w:rsidP="00004630">
      <w:pPr>
        <w:spacing w:after="160" w:line="360" w:lineRule="auto"/>
      </w:pPr>
      <w:r w:rsidRPr="7B667D58">
        <w:rPr>
          <w:rFonts w:ascii="Source Sans Pro Light" w:eastAsia="Source Sans Pro Light" w:hAnsi="Source Sans Pro Light" w:cs="Source Sans Pro Light"/>
        </w:rPr>
        <w:t xml:space="preserve">In terms of community similarity, while ordination plots showed slightly less overlap for invertebrates than vertebrates between the North and South Basins (Figure </w:t>
      </w:r>
      <w:r w:rsidR="1478F8B9" w:rsidRPr="7B667D58">
        <w:rPr>
          <w:rFonts w:ascii="Source Sans Pro Light" w:eastAsia="Source Sans Pro Light" w:hAnsi="Source Sans Pro Light" w:cs="Source Sans Pro Light"/>
        </w:rPr>
        <w:t>2</w:t>
      </w:r>
      <w:r w:rsidRPr="7B667D58">
        <w:rPr>
          <w:rFonts w:ascii="Source Sans Pro Light" w:eastAsia="Source Sans Pro Light" w:hAnsi="Source Sans Pro Light" w:cs="Source Sans Pro Light"/>
        </w:rPr>
        <w:t xml:space="preserve">6), multivariate </w:t>
      </w:r>
      <w:r w:rsidRPr="7B667D58">
        <w:rPr>
          <w:rFonts w:ascii="Source Sans Pro Light" w:eastAsia="Source Sans Pro Light" w:hAnsi="Source Sans Pro Light" w:cs="Source Sans Pro Light"/>
        </w:rPr>
        <w:lastRenderedPageBreak/>
        <w:t xml:space="preserve">model-based comparisons between basins showed no significant differences (Table </w:t>
      </w:r>
      <w:r w:rsidR="3A03F9B8" w:rsidRPr="7B667D58">
        <w:rPr>
          <w:rFonts w:ascii="Source Sans Pro Light" w:eastAsia="Source Sans Pro Light" w:hAnsi="Source Sans Pro Light" w:cs="Source Sans Pro Light"/>
        </w:rPr>
        <w:t>10</w:t>
      </w:r>
      <w:r w:rsidRPr="7B667D58">
        <w:rPr>
          <w:rFonts w:ascii="Source Sans Pro Light" w:eastAsia="Source Sans Pro Light" w:hAnsi="Source Sans Pro Light" w:cs="Source Sans Pro Light"/>
        </w:rPr>
        <w:t>). However, bacterial communities displayed high dissimilarity between basins.</w:t>
      </w:r>
    </w:p>
    <w:p w14:paraId="57E80D04" w14:textId="1063E38F" w:rsidR="19D12A07" w:rsidRDefault="0099787D" w:rsidP="57D5DD20">
      <w:pPr>
        <w:jc w:val="both"/>
        <w:rPr>
          <w:rFonts w:ascii="Source Sans Pro Light" w:eastAsia="Source Sans Pro Light" w:hAnsi="Source Sans Pro Light" w:cs="Source Sans Pro Light"/>
        </w:rPr>
      </w:pPr>
      <w:r>
        <w:rPr>
          <w:noProof/>
        </w:rPr>
        <w:drawing>
          <wp:inline distT="0" distB="0" distL="0" distR="0" wp14:anchorId="2C394324" wp14:editId="0846A710">
            <wp:extent cx="5724525" cy="1872396"/>
            <wp:effectExtent l="0" t="0" r="0" b="0"/>
            <wp:docPr id="2033552297" name="Picture 2033552297" descr="Box plot showing the observed OTU richness of (a) vertebrates, (b) invertebrates and (c) bacteria detected at each sampling location within the North and South Basins of Loch Lo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52297" name="Picture 2033552297" descr="Box plot showing the observed OTU richness of (a) vertebrates, (b) invertebrates and (c) bacteria detected at each sampling location within the North and South Basins of Loch Lomond."/>
                    <pic:cNvPicPr/>
                  </pic:nvPicPr>
                  <pic:blipFill>
                    <a:blip r:embed="rId65">
                      <a:extLst>
                        <a:ext uri="{28A0092B-C50C-407E-A947-70E740481C1C}">
                          <a14:useLocalDpi xmlns:a14="http://schemas.microsoft.com/office/drawing/2010/main" val="0"/>
                        </a:ext>
                      </a:extLst>
                    </a:blip>
                    <a:stretch>
                      <a:fillRect/>
                    </a:stretch>
                  </pic:blipFill>
                  <pic:spPr>
                    <a:xfrm>
                      <a:off x="0" y="0"/>
                      <a:ext cx="5724525" cy="1872396"/>
                    </a:xfrm>
                    <a:prstGeom prst="rect">
                      <a:avLst/>
                    </a:prstGeom>
                  </pic:spPr>
                </pic:pic>
              </a:graphicData>
            </a:graphic>
          </wp:inline>
        </w:drawing>
      </w:r>
    </w:p>
    <w:p w14:paraId="061A2FA9" w14:textId="756F7517" w:rsidR="001B48E9" w:rsidRPr="00E97F5B" w:rsidRDefault="0002031D" w:rsidP="57D5DD20">
      <w:pPr>
        <w:jc w:val="both"/>
        <w:rPr>
          <w:rFonts w:asciiTheme="majorHAnsi" w:eastAsia="Source Sans Pro Light" w:hAnsiTheme="majorHAnsi" w:cstheme="majorHAnsi"/>
          <w:sz w:val="32"/>
          <w:szCs w:val="32"/>
        </w:rPr>
      </w:pPr>
      <w:r>
        <w:rPr>
          <w:rFonts w:asciiTheme="majorHAnsi" w:eastAsia="Source Sans Pro Light" w:hAnsiTheme="majorHAnsi" w:cstheme="majorHAnsi"/>
          <w:sz w:val="32"/>
          <w:szCs w:val="32"/>
        </w:rPr>
        <w:t xml:space="preserve">        </w:t>
      </w:r>
      <w:r w:rsidRPr="00E97F5B">
        <w:rPr>
          <w:rFonts w:asciiTheme="majorHAnsi" w:eastAsia="Source Sans Pro Light" w:hAnsiTheme="majorHAnsi" w:cstheme="majorHAnsi"/>
          <w:sz w:val="32"/>
          <w:szCs w:val="32"/>
        </w:rPr>
        <w:t>c</w:t>
      </w:r>
    </w:p>
    <w:p w14:paraId="5A8C8719" w14:textId="05AE8C9F" w:rsidR="49D18274" w:rsidRDefault="001B48E9" w:rsidP="57D5DD20">
      <w:pPr>
        <w:jc w:val="both"/>
      </w:pPr>
      <w:r w:rsidRPr="005F0E68">
        <w:rPr>
          <w:rFonts w:eastAsia="Calibri" w:cs="Arial"/>
          <w:noProof/>
        </w:rPr>
        <w:drawing>
          <wp:inline distT="0" distB="0" distL="0" distR="0" wp14:anchorId="02890EB8" wp14:editId="16AE98BA">
            <wp:extent cx="5669280" cy="2926810"/>
            <wp:effectExtent l="0" t="0" r="7620" b="6985"/>
            <wp:docPr id="50" name="Picture 7" descr="Box plot showing the observed OTU richness of (a) vertebrates, (b) invertebrates and (c) bacteria detected at each sampling location within the North and South Basins of Loch Lomond.">
              <a:extLst xmlns:a="http://schemas.openxmlformats.org/drawingml/2006/main">
                <a:ext uri="{FF2B5EF4-FFF2-40B4-BE49-F238E27FC236}">
                  <a16:creationId xmlns:a16="http://schemas.microsoft.com/office/drawing/2014/main" id="{202FCB65-118C-43B1-A7EE-AE43881975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7" descr="Box plot showing the observed OTU richness of (a) vertebrates, (b) invertebrates and (c) bacteria detected at each sampling location within the North and South Basins of Loch Lomond.">
                      <a:extLst>
                        <a:ext uri="{FF2B5EF4-FFF2-40B4-BE49-F238E27FC236}">
                          <a16:creationId xmlns:a16="http://schemas.microsoft.com/office/drawing/2014/main" id="{202FCB65-118C-43B1-A7EE-AE4388197584}"/>
                        </a:ext>
                      </a:extLst>
                    </pic:cNvPr>
                    <pic:cNvPicPr>
                      <a:picLocks noChangeAspect="1"/>
                    </pic:cNvPicPr>
                  </pic:nvPicPr>
                  <pic:blipFill>
                    <a:blip r:embed="rId66"/>
                    <a:stretch>
                      <a:fillRect/>
                    </a:stretch>
                  </pic:blipFill>
                  <pic:spPr>
                    <a:xfrm>
                      <a:off x="0" y="0"/>
                      <a:ext cx="5683070" cy="2933929"/>
                    </a:xfrm>
                    <a:prstGeom prst="rect">
                      <a:avLst/>
                    </a:prstGeom>
                  </pic:spPr>
                </pic:pic>
              </a:graphicData>
            </a:graphic>
          </wp:inline>
        </w:drawing>
      </w:r>
    </w:p>
    <w:p w14:paraId="6B82B795" w14:textId="769EE129" w:rsidR="57D5DD20" w:rsidRDefault="57D5DD20" w:rsidP="57D5DD20">
      <w:pPr>
        <w:jc w:val="both"/>
      </w:pPr>
    </w:p>
    <w:p w14:paraId="51DB7A4D" w14:textId="572D177D" w:rsidR="19D12A07" w:rsidRPr="00004630" w:rsidRDefault="19D12A07" w:rsidP="00004630">
      <w:pPr>
        <w:spacing w:line="360" w:lineRule="auto"/>
        <w:rPr>
          <w:color w:val="000000" w:themeColor="text1"/>
        </w:rPr>
      </w:pPr>
      <w:r w:rsidRPr="00004630">
        <w:rPr>
          <w:rFonts w:ascii="Source Sans Pro Light" w:eastAsia="Source Sans Pro Light" w:hAnsi="Source Sans Pro Light" w:cs="Source Sans Pro Light"/>
          <w:b/>
          <w:color w:val="000000" w:themeColor="text1"/>
        </w:rPr>
        <w:t xml:space="preserve">Figure </w:t>
      </w:r>
      <w:r w:rsidR="0053757F" w:rsidRPr="00004630">
        <w:rPr>
          <w:rFonts w:ascii="Source Sans Pro Light" w:eastAsia="Source Sans Pro Light" w:hAnsi="Source Sans Pro Light" w:cs="Source Sans Pro Light"/>
          <w:b/>
          <w:bCs/>
          <w:color w:val="000000" w:themeColor="text1"/>
        </w:rPr>
        <w:t>2</w:t>
      </w:r>
      <w:r w:rsidRPr="00004630">
        <w:rPr>
          <w:rFonts w:ascii="Source Sans Pro Light" w:eastAsia="Source Sans Pro Light" w:hAnsi="Source Sans Pro Light" w:cs="Source Sans Pro Light"/>
          <w:b/>
          <w:bCs/>
          <w:color w:val="000000" w:themeColor="text1"/>
        </w:rPr>
        <w:t>4</w:t>
      </w:r>
      <w:r w:rsidRPr="00004630">
        <w:rPr>
          <w:rFonts w:ascii="Source Sans Pro Light" w:eastAsia="Source Sans Pro Light" w:hAnsi="Source Sans Pro Light" w:cs="Source Sans Pro Light"/>
          <w:b/>
          <w:color w:val="000000" w:themeColor="text1"/>
        </w:rPr>
        <w:t>.</w:t>
      </w:r>
      <w:r w:rsidRPr="00004630">
        <w:rPr>
          <w:rFonts w:ascii="Source Sans Pro Light" w:eastAsia="Source Sans Pro Light" w:hAnsi="Source Sans Pro Light" w:cs="Source Sans Pro Light"/>
          <w:color w:val="000000" w:themeColor="text1"/>
        </w:rPr>
        <w:t xml:space="preserve"> Box plot showing the observed OTU richness of </w:t>
      </w:r>
      <w:r w:rsidRPr="00004630">
        <w:rPr>
          <w:rFonts w:ascii="Source Sans Pro Light" w:eastAsia="Source Sans Pro Light" w:hAnsi="Source Sans Pro Light" w:cs="Source Sans Pro Light"/>
          <w:b/>
          <w:color w:val="000000" w:themeColor="text1"/>
        </w:rPr>
        <w:t>(a)</w:t>
      </w:r>
      <w:r w:rsidRPr="00004630">
        <w:rPr>
          <w:rFonts w:ascii="Source Sans Pro Light" w:eastAsia="Source Sans Pro Light" w:hAnsi="Source Sans Pro Light" w:cs="Source Sans Pro Light"/>
          <w:color w:val="000000" w:themeColor="text1"/>
        </w:rPr>
        <w:t xml:space="preserve"> vertebrates, </w:t>
      </w:r>
      <w:r w:rsidRPr="00004630">
        <w:rPr>
          <w:rFonts w:ascii="Source Sans Pro Light" w:eastAsia="Source Sans Pro Light" w:hAnsi="Source Sans Pro Light" w:cs="Source Sans Pro Light"/>
          <w:b/>
          <w:color w:val="000000" w:themeColor="text1"/>
        </w:rPr>
        <w:t>(b)</w:t>
      </w:r>
      <w:r w:rsidRPr="00004630">
        <w:rPr>
          <w:rFonts w:ascii="Source Sans Pro Light" w:eastAsia="Source Sans Pro Light" w:hAnsi="Source Sans Pro Light" w:cs="Source Sans Pro Light"/>
          <w:color w:val="000000" w:themeColor="text1"/>
        </w:rPr>
        <w:t xml:space="preserve"> invertebrates and </w:t>
      </w:r>
      <w:r w:rsidRPr="00004630">
        <w:rPr>
          <w:rFonts w:ascii="Source Sans Pro Light" w:eastAsia="Source Sans Pro Light" w:hAnsi="Source Sans Pro Light" w:cs="Source Sans Pro Light"/>
          <w:b/>
          <w:color w:val="000000" w:themeColor="text1"/>
        </w:rPr>
        <w:t>(c)</w:t>
      </w:r>
      <w:r w:rsidRPr="00004630">
        <w:rPr>
          <w:rFonts w:ascii="Source Sans Pro Light" w:eastAsia="Source Sans Pro Light" w:hAnsi="Source Sans Pro Light" w:cs="Source Sans Pro Light"/>
          <w:color w:val="000000" w:themeColor="text1"/>
        </w:rPr>
        <w:t xml:space="preserve"> bacteria detected at each sampling location within the North and South Basins of Loch Lomond</w:t>
      </w:r>
      <w:r w:rsidRPr="00004630">
        <w:rPr>
          <w:rFonts w:ascii="Source Sans Pro Light" w:eastAsia="Source Sans Pro Light" w:hAnsi="Source Sans Pro Light" w:cs="Source Sans Pro Light"/>
          <w:i/>
          <w:color w:val="000000" w:themeColor="text1"/>
        </w:rPr>
        <w:t>.</w:t>
      </w:r>
    </w:p>
    <w:p w14:paraId="63D3237C" w14:textId="6A5C2C8A" w:rsidR="19D12A07" w:rsidRPr="004D7F47" w:rsidRDefault="19D12A07" w:rsidP="0080112B">
      <w:pPr>
        <w:jc w:val="both"/>
        <w:rPr>
          <w:color w:val="000000" w:themeColor="text1"/>
        </w:rPr>
      </w:pPr>
      <w:r w:rsidRPr="004D7F47">
        <w:rPr>
          <w:rFonts w:ascii="Source Sans Pro Light" w:eastAsia="Source Sans Pro Light" w:hAnsi="Source Sans Pro Light" w:cs="Source Sans Pro Light"/>
          <w:color w:val="000000" w:themeColor="text1"/>
        </w:rPr>
        <w:t xml:space="preserve"> </w:t>
      </w:r>
    </w:p>
    <w:p w14:paraId="693153F9" w14:textId="1CE03C8C" w:rsidR="19D12A07" w:rsidRDefault="19D12A07">
      <w:r w:rsidRPr="57D5DD20">
        <w:rPr>
          <w:rFonts w:ascii="Source Sans Pro Light" w:eastAsia="Source Sans Pro Light" w:hAnsi="Source Sans Pro Light" w:cs="Source Sans Pro Light"/>
        </w:rPr>
        <w:lastRenderedPageBreak/>
        <w:t xml:space="preserve"> </w:t>
      </w:r>
      <w:r w:rsidR="00E0699E">
        <w:rPr>
          <w:noProof/>
        </w:rPr>
        <w:drawing>
          <wp:inline distT="0" distB="0" distL="0" distR="0" wp14:anchorId="06C14C8B" wp14:editId="0FA7E694">
            <wp:extent cx="5731510" cy="5731510"/>
            <wp:effectExtent l="0" t="0" r="2540" b="2540"/>
            <wp:docPr id="1" name="Picture 1" descr="Accumulation curves for OTU richness (left column) and sample coverage (right) by number of sampling units for vertebrates (a, b) and invertebrates (c, d) in the North (n = 5) and South Basin (n = 5) of Loch Lo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ccumulation curves for OTU richness (left column) and sample coverage (right) by number of sampling units for vertebrates (a, b) and invertebrates (c, d) in the North (n = 5) and South Basin (n = 5) of Loch Lomon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B73CB79" w14:textId="51A1072C" w:rsidR="19D12A07" w:rsidRPr="007D105C" w:rsidRDefault="19D12A07" w:rsidP="007D105C">
      <w:pPr>
        <w:spacing w:line="360" w:lineRule="auto"/>
        <w:rPr>
          <w:color w:val="000000" w:themeColor="text1"/>
        </w:rPr>
      </w:pPr>
      <w:r w:rsidRPr="007D105C">
        <w:rPr>
          <w:rFonts w:ascii="Source Sans Pro Light" w:eastAsia="Source Sans Pro Light" w:hAnsi="Source Sans Pro Light" w:cs="Source Sans Pro Light"/>
          <w:b/>
          <w:color w:val="000000" w:themeColor="text1"/>
        </w:rPr>
        <w:t xml:space="preserve">Figure </w:t>
      </w:r>
      <w:r w:rsidR="0080112B" w:rsidRPr="007D105C">
        <w:rPr>
          <w:rFonts w:ascii="Source Sans Pro Light" w:eastAsia="Source Sans Pro Light" w:hAnsi="Source Sans Pro Light" w:cs="Source Sans Pro Light"/>
          <w:b/>
          <w:bCs/>
          <w:color w:val="000000" w:themeColor="text1"/>
        </w:rPr>
        <w:t>2</w:t>
      </w:r>
      <w:r w:rsidRPr="007D105C">
        <w:rPr>
          <w:rFonts w:ascii="Source Sans Pro Light" w:eastAsia="Source Sans Pro Light" w:hAnsi="Source Sans Pro Light" w:cs="Source Sans Pro Light"/>
          <w:b/>
          <w:bCs/>
          <w:color w:val="000000" w:themeColor="text1"/>
        </w:rPr>
        <w:t>5</w:t>
      </w:r>
      <w:r w:rsidRPr="007D105C">
        <w:rPr>
          <w:rFonts w:ascii="Source Sans Pro Light" w:eastAsia="Source Sans Pro Light" w:hAnsi="Source Sans Pro Light" w:cs="Source Sans Pro Light"/>
          <w:b/>
          <w:color w:val="000000" w:themeColor="text1"/>
        </w:rPr>
        <w:t>.</w:t>
      </w:r>
      <w:r w:rsidRPr="007D105C">
        <w:rPr>
          <w:rFonts w:ascii="Source Sans Pro Light" w:eastAsia="Source Sans Pro Light" w:hAnsi="Source Sans Pro Light" w:cs="Source Sans Pro Light"/>
          <w:color w:val="000000" w:themeColor="text1"/>
        </w:rPr>
        <w:t xml:space="preserve"> Accumulation curves for OTU richness (left column) and sample coverage (right) by number of sampling units for vertebrates </w:t>
      </w:r>
      <w:r w:rsidRPr="007D105C">
        <w:rPr>
          <w:rFonts w:ascii="Source Sans Pro Light" w:eastAsia="Source Sans Pro Light" w:hAnsi="Source Sans Pro Light" w:cs="Source Sans Pro Light"/>
          <w:b/>
          <w:color w:val="000000" w:themeColor="text1"/>
        </w:rPr>
        <w:t>(a, b)</w:t>
      </w:r>
      <w:r w:rsidRPr="007D105C">
        <w:rPr>
          <w:rFonts w:ascii="Source Sans Pro Light" w:eastAsia="Source Sans Pro Light" w:hAnsi="Source Sans Pro Light" w:cs="Source Sans Pro Light"/>
          <w:color w:val="000000" w:themeColor="text1"/>
        </w:rPr>
        <w:t xml:space="preserve"> and invertebrates </w:t>
      </w:r>
      <w:r w:rsidRPr="007D105C">
        <w:rPr>
          <w:rFonts w:ascii="Source Sans Pro Light" w:eastAsia="Source Sans Pro Light" w:hAnsi="Source Sans Pro Light" w:cs="Source Sans Pro Light"/>
          <w:b/>
          <w:color w:val="000000" w:themeColor="text1"/>
        </w:rPr>
        <w:t>(c, d)</w:t>
      </w:r>
      <w:r w:rsidRPr="007D105C">
        <w:rPr>
          <w:rFonts w:ascii="Source Sans Pro Light" w:eastAsia="Source Sans Pro Light" w:hAnsi="Source Sans Pro Light" w:cs="Source Sans Pro Light"/>
          <w:color w:val="000000" w:themeColor="text1"/>
        </w:rPr>
        <w:t xml:space="preserve"> in the North (n = 5) and South Basin (n = 5) of Loch Lomond.</w:t>
      </w:r>
    </w:p>
    <w:p w14:paraId="25743757" w14:textId="1545C755" w:rsidR="19D12A07" w:rsidRPr="00E97F5B" w:rsidRDefault="19D12A07" w:rsidP="57D5DD20">
      <w:pPr>
        <w:jc w:val="both"/>
        <w:rPr>
          <w:color w:val="000000" w:themeColor="text1"/>
        </w:rPr>
      </w:pPr>
      <w:r w:rsidRPr="00E97F5B">
        <w:rPr>
          <w:rFonts w:ascii="Source Sans Pro Light" w:eastAsia="Source Sans Pro Light" w:hAnsi="Source Sans Pro Light" w:cs="Source Sans Pro Light"/>
          <w:color w:val="000000" w:themeColor="text1"/>
        </w:rPr>
        <w:t xml:space="preserve"> </w:t>
      </w:r>
    </w:p>
    <w:p w14:paraId="7073C730" w14:textId="2AA9B0E6" w:rsidR="19D12A07" w:rsidRDefault="19D12A07" w:rsidP="57D5DD20">
      <w:pPr>
        <w:jc w:val="both"/>
      </w:pPr>
      <w:r w:rsidRPr="57D5DD20">
        <w:rPr>
          <w:rFonts w:ascii="Source Sans Pro Light" w:eastAsia="Source Sans Pro Light" w:hAnsi="Source Sans Pro Light" w:cs="Source Sans Pro Light"/>
        </w:rPr>
        <w:t xml:space="preserve"> </w:t>
      </w:r>
    </w:p>
    <w:p w14:paraId="175552FA" w14:textId="299CF76E" w:rsidR="19D12A07" w:rsidRDefault="19D12A07" w:rsidP="00CB4627">
      <w:pPr>
        <w:jc w:val="center"/>
      </w:pPr>
    </w:p>
    <w:p w14:paraId="535298CF" w14:textId="03B16CEF" w:rsidR="19D12A07" w:rsidRDefault="19D12A07" w:rsidP="57D5DD20">
      <w:pPr>
        <w:jc w:val="both"/>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 </w:t>
      </w:r>
    </w:p>
    <w:p w14:paraId="10CA2B14" w14:textId="54DDFF17" w:rsidR="004F55AE" w:rsidRDefault="004F55AE" w:rsidP="57D5DD20">
      <w:pPr>
        <w:jc w:val="both"/>
      </w:pPr>
    </w:p>
    <w:p w14:paraId="02579039" w14:textId="0CE513B6" w:rsidR="19D12A07" w:rsidRDefault="00BF15C4" w:rsidP="007D105C">
      <w:pPr>
        <w:spacing w:line="360" w:lineRule="auto"/>
        <w:rPr>
          <w:rFonts w:ascii="Source Sans Pro Light" w:eastAsia="Source Sans Pro Light" w:hAnsi="Source Sans Pro Light" w:cs="Source Sans Pro Light"/>
          <w:sz w:val="20"/>
          <w:szCs w:val="20"/>
        </w:rPr>
      </w:pPr>
      <w:r w:rsidRPr="00BF15C4">
        <w:rPr>
          <w:rFonts w:ascii="Source Sans Pro Light" w:eastAsia="Source Sans Pro Light" w:hAnsi="Source Sans Pro Light" w:cs="Source Sans Pro Light"/>
          <w:noProof/>
        </w:rPr>
        <w:lastRenderedPageBreak/>
        <mc:AlternateContent>
          <mc:Choice Requires="wpg">
            <w:drawing>
              <wp:inline distT="0" distB="0" distL="0" distR="0" wp14:anchorId="65781FFA" wp14:editId="17B6AAD7">
                <wp:extent cx="5976935" cy="6665336"/>
                <wp:effectExtent l="0" t="0" r="24130" b="2540"/>
                <wp:docPr id="60" name="Group 26" descr="NMDS of (a) vertebrate, (b) invertebrate and (c) bacteria community dissimilarity between individual shoreline samples from the North and South Basins of Loch Lomond."/>
                <wp:cNvGraphicFramePr/>
                <a:graphic xmlns:a="http://schemas.openxmlformats.org/drawingml/2006/main">
                  <a:graphicData uri="http://schemas.microsoft.com/office/word/2010/wordprocessingGroup">
                    <wpg:wgp>
                      <wpg:cNvGrpSpPr/>
                      <wpg:grpSpPr>
                        <a:xfrm>
                          <a:off x="0" y="0"/>
                          <a:ext cx="5976935" cy="6665336"/>
                          <a:chOff x="0" y="0"/>
                          <a:chExt cx="5976935" cy="6665336"/>
                        </a:xfrm>
                      </wpg:grpSpPr>
                      <wpg:grpSp>
                        <wpg:cNvPr id="61" name="Group 61"/>
                        <wpg:cNvGrpSpPr/>
                        <wpg:grpSpPr>
                          <a:xfrm>
                            <a:off x="0" y="0"/>
                            <a:ext cx="4788935" cy="6665336"/>
                            <a:chOff x="0" y="0"/>
                            <a:chExt cx="4788935" cy="6665336"/>
                          </a:xfrm>
                        </wpg:grpSpPr>
                        <pic:pic xmlns:pic="http://schemas.openxmlformats.org/drawingml/2006/picture">
                          <pic:nvPicPr>
                            <pic:cNvPr id="62" name="Picture 62"/>
                            <pic:cNvPicPr>
                              <a:picLocks noChangeAspect="1"/>
                            </pic:cNvPicPr>
                          </pic:nvPicPr>
                          <pic:blipFill>
                            <a:blip r:embed="rId68"/>
                            <a:stretch>
                              <a:fillRect/>
                            </a:stretch>
                          </pic:blipFill>
                          <pic:spPr>
                            <a:xfrm>
                              <a:off x="87373" y="123977"/>
                              <a:ext cx="4699000" cy="2340498"/>
                            </a:xfrm>
                            <a:prstGeom prst="rect">
                              <a:avLst/>
                            </a:prstGeom>
                          </pic:spPr>
                        </pic:pic>
                        <pic:pic xmlns:pic="http://schemas.openxmlformats.org/drawingml/2006/picture">
                          <pic:nvPicPr>
                            <pic:cNvPr id="63" name="Picture 63"/>
                            <pic:cNvPicPr>
                              <a:picLocks noChangeAspect="1"/>
                            </pic:cNvPicPr>
                          </pic:nvPicPr>
                          <pic:blipFill>
                            <a:blip r:embed="rId69"/>
                            <a:stretch>
                              <a:fillRect/>
                            </a:stretch>
                          </pic:blipFill>
                          <pic:spPr>
                            <a:xfrm>
                              <a:off x="122931" y="2251232"/>
                              <a:ext cx="4663442" cy="2296519"/>
                            </a:xfrm>
                            <a:prstGeom prst="rect">
                              <a:avLst/>
                            </a:prstGeom>
                          </pic:spPr>
                        </pic:pic>
                        <pic:pic xmlns:pic="http://schemas.openxmlformats.org/drawingml/2006/picture">
                          <pic:nvPicPr>
                            <pic:cNvPr id="2074581056" name="Picture 2074581056"/>
                            <pic:cNvPicPr>
                              <a:picLocks noChangeAspect="1"/>
                            </pic:cNvPicPr>
                          </pic:nvPicPr>
                          <pic:blipFill>
                            <a:blip r:embed="rId70"/>
                            <a:stretch>
                              <a:fillRect/>
                            </a:stretch>
                          </pic:blipFill>
                          <pic:spPr>
                            <a:xfrm>
                              <a:off x="122930" y="4368817"/>
                              <a:ext cx="4666005" cy="2296519"/>
                            </a:xfrm>
                            <a:prstGeom prst="rect">
                              <a:avLst/>
                            </a:prstGeom>
                          </pic:spPr>
                        </pic:pic>
                        <wps:wsp>
                          <wps:cNvPr id="2074581057" name="TextBox 21"/>
                          <wps:cNvSpPr txBox="1"/>
                          <wps:spPr>
                            <a:xfrm>
                              <a:off x="1" y="0"/>
                              <a:ext cx="359410" cy="379095"/>
                            </a:xfrm>
                            <a:prstGeom prst="rect">
                              <a:avLst/>
                            </a:prstGeom>
                            <a:noFill/>
                          </wps:spPr>
                          <wps:txbx>
                            <w:txbxContent>
                              <w:p w14:paraId="6D9E13CF"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a)</w:t>
                                </w:r>
                              </w:p>
                            </w:txbxContent>
                          </wps:txbx>
                          <wps:bodyPr wrap="none" rtlCol="0">
                            <a:spAutoFit/>
                          </wps:bodyPr>
                        </wps:wsp>
                        <wps:wsp>
                          <wps:cNvPr id="2074581058" name="TextBox 22"/>
                          <wps:cNvSpPr txBox="1"/>
                          <wps:spPr>
                            <a:xfrm>
                              <a:off x="0" y="2322775"/>
                              <a:ext cx="370840" cy="379095"/>
                            </a:xfrm>
                            <a:prstGeom prst="rect">
                              <a:avLst/>
                            </a:prstGeom>
                            <a:noFill/>
                          </wps:spPr>
                          <wps:txbx>
                            <w:txbxContent>
                              <w:p w14:paraId="737DAE70"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b)</w:t>
                                </w:r>
                              </w:p>
                            </w:txbxContent>
                          </wps:txbx>
                          <wps:bodyPr wrap="none" rtlCol="0">
                            <a:spAutoFit/>
                          </wps:bodyPr>
                        </wps:wsp>
                        <wps:wsp>
                          <wps:cNvPr id="2074581059" name="TextBox 23"/>
                          <wps:cNvSpPr txBox="1"/>
                          <wps:spPr>
                            <a:xfrm>
                              <a:off x="27555" y="4272301"/>
                              <a:ext cx="353060" cy="379095"/>
                            </a:xfrm>
                            <a:prstGeom prst="rect">
                              <a:avLst/>
                            </a:prstGeom>
                            <a:noFill/>
                          </wps:spPr>
                          <wps:txbx>
                            <w:txbxContent>
                              <w:p w14:paraId="27C07A94"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c)</w:t>
                                </w:r>
                              </w:p>
                            </w:txbxContent>
                          </wps:txbx>
                          <wps:bodyPr wrap="square" rtlCol="0">
                            <a:spAutoFit/>
                          </wps:bodyPr>
                        </wps:wsp>
                      </wpg:grpSp>
                      <wps:wsp>
                        <wps:cNvPr id="2074581060" name="Rectangle 2074581060"/>
                        <wps:cNvSpPr/>
                        <wps:spPr>
                          <a:xfrm>
                            <a:off x="4061507" y="2245329"/>
                            <a:ext cx="1915428" cy="43749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5781FFA" id="Group 26" o:spid="_x0000_s1028" alt="NMDS of (a) vertebrate, (b) invertebrate and (c) bacteria community dissimilarity between individual shoreline samples from the North and South Basins of Loch Lomond." style="width:470.6pt;height:524.85pt;mso-position-horizontal-relative:char;mso-position-vertical-relative:line" coordsize="59769,66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">
                <v:group id="Group 61" o:spid="_x0000_s1029" style="position:absolute;width:47889;height:66653" coordsize="47889,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2" o:spid="_x0000_s1030" type="#_x0000_t75" style="position:absolute;left:873;top:1239;width:46990;height:23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">
                    <v:imagedata r:id="rId71" o:title=""/>
                  </v:shape>
                  <v:shape id="Picture 63" o:spid="_x0000_s1031" type="#_x0000_t75" style="position:absolute;left:1229;top:22512;width:46634;height:22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">
                    <v:imagedata r:id="rId72" o:title=""/>
                  </v:shape>
                  <v:shape id="Picture 2074581056" o:spid="_x0000_s1032" type="#_x0000_t75" style="position:absolute;left:1229;top:43688;width:46660;height:22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">
                    <v:imagedata r:id="rId73" o:title=""/>
                  </v:shape>
                  <v:shape id="TextBox 21" o:spid="_x0000_s1033" type="#_x0000_t202" style="position:absolute;width:3594;height:3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" filled="f" stroked="f">
                    <v:textbox style="mso-fit-shape-to-text:t">
                      <w:txbxContent>
                        <w:p w14:paraId="6D9E13CF"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a)</w:t>
                          </w:r>
                        </w:p>
                      </w:txbxContent>
                    </v:textbox>
                  </v:shape>
                  <v:shape id="TextBox 22" o:spid="_x0000_s1034" type="#_x0000_t202" style="position:absolute;top:23227;width:3708;height:3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" filled="f" stroked="f">
                    <v:textbox style="mso-fit-shape-to-text:t">
                      <w:txbxContent>
                        <w:p w14:paraId="737DAE70"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b)</w:t>
                          </w:r>
                        </w:p>
                      </w:txbxContent>
                    </v:textbox>
                  </v:shape>
                  <v:shape id="TextBox 23" o:spid="_x0000_s1035" type="#_x0000_t202" style="position:absolute;left:275;top:42723;width:3531;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" filled="f" stroked="f">
                    <v:textbox style="mso-fit-shape-to-text:t">
                      <w:txbxContent>
                        <w:p w14:paraId="27C07A94" w14:textId="77777777" w:rsidR="00BF15C4" w:rsidRDefault="00BF15C4" w:rsidP="00BF15C4">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c)</w:t>
                          </w:r>
                        </w:p>
                      </w:txbxContent>
                    </v:textbox>
                  </v:shape>
                </v:group>
                <v:rect id="Rectangle 2074581060" o:spid="_x0000_s1036" style="position:absolute;left:40615;top:22453;width:19154;height:43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" fillcolor="white [3212]" strokecolor="white [3212]" strokeweight="1pt"/>
                <w10:anchorlock/>
              </v:group>
            </w:pict>
          </mc:Fallback>
        </mc:AlternateContent>
      </w:r>
      <w:r w:rsidR="19D12A07" w:rsidRPr="007D105C">
        <w:rPr>
          <w:rFonts w:ascii="Source Sans Pro Light" w:eastAsia="Source Sans Pro Light" w:hAnsi="Source Sans Pro Light" w:cs="Source Sans Pro Light"/>
          <w:b/>
          <w:bCs/>
        </w:rPr>
        <w:t xml:space="preserve">Figure </w:t>
      </w:r>
      <w:r w:rsidR="00346811" w:rsidRPr="007D105C">
        <w:rPr>
          <w:rFonts w:ascii="Source Sans Pro Light" w:eastAsia="Source Sans Pro Light" w:hAnsi="Source Sans Pro Light" w:cs="Source Sans Pro Light"/>
          <w:b/>
          <w:bCs/>
        </w:rPr>
        <w:t>2</w:t>
      </w:r>
      <w:r w:rsidR="19D12A07" w:rsidRPr="007D105C">
        <w:rPr>
          <w:rFonts w:ascii="Source Sans Pro Light" w:eastAsia="Source Sans Pro Light" w:hAnsi="Source Sans Pro Light" w:cs="Source Sans Pro Light"/>
          <w:b/>
          <w:bCs/>
        </w:rPr>
        <w:t>6.</w:t>
      </w:r>
      <w:r w:rsidR="19D12A07" w:rsidRPr="007D105C">
        <w:rPr>
          <w:rFonts w:ascii="Source Sans Pro Light" w:eastAsia="Source Sans Pro Light" w:hAnsi="Source Sans Pro Light" w:cs="Source Sans Pro Light"/>
        </w:rPr>
        <w:t xml:space="preserve"> NMDS of </w:t>
      </w:r>
      <w:r w:rsidR="19D12A07" w:rsidRPr="007D105C">
        <w:rPr>
          <w:rFonts w:ascii="Source Sans Pro Light" w:eastAsia="Source Sans Pro Light" w:hAnsi="Source Sans Pro Light" w:cs="Source Sans Pro Light"/>
          <w:b/>
          <w:bCs/>
        </w:rPr>
        <w:t>(a)</w:t>
      </w:r>
      <w:r w:rsidR="19D12A07" w:rsidRPr="007D105C">
        <w:rPr>
          <w:rFonts w:ascii="Source Sans Pro Light" w:eastAsia="Source Sans Pro Light" w:hAnsi="Source Sans Pro Light" w:cs="Source Sans Pro Light"/>
        </w:rPr>
        <w:t xml:space="preserve"> vertebrate, </w:t>
      </w:r>
      <w:r w:rsidR="19D12A07" w:rsidRPr="007D105C">
        <w:rPr>
          <w:rFonts w:ascii="Source Sans Pro Light" w:eastAsia="Source Sans Pro Light" w:hAnsi="Source Sans Pro Light" w:cs="Source Sans Pro Light"/>
          <w:b/>
          <w:bCs/>
        </w:rPr>
        <w:t>(b)</w:t>
      </w:r>
      <w:r w:rsidR="19D12A07" w:rsidRPr="007D105C">
        <w:rPr>
          <w:rFonts w:ascii="Source Sans Pro Light" w:eastAsia="Source Sans Pro Light" w:hAnsi="Source Sans Pro Light" w:cs="Source Sans Pro Light"/>
        </w:rPr>
        <w:t xml:space="preserve"> invertebrate and </w:t>
      </w:r>
      <w:r w:rsidR="19D12A07" w:rsidRPr="007D105C">
        <w:rPr>
          <w:rFonts w:ascii="Source Sans Pro Light" w:eastAsia="Source Sans Pro Light" w:hAnsi="Source Sans Pro Light" w:cs="Source Sans Pro Light"/>
          <w:b/>
          <w:bCs/>
        </w:rPr>
        <w:t>(c)</w:t>
      </w:r>
      <w:r w:rsidR="19D12A07" w:rsidRPr="007D105C">
        <w:rPr>
          <w:rFonts w:ascii="Source Sans Pro Light" w:eastAsia="Source Sans Pro Light" w:hAnsi="Source Sans Pro Light" w:cs="Source Sans Pro Light"/>
        </w:rPr>
        <w:t xml:space="preserve"> bacteria community dissimilarity between individual shoreline samples from the North and South Basins of Loch Lomond.</w:t>
      </w:r>
    </w:p>
    <w:p w14:paraId="2F78946E" w14:textId="6D50851E" w:rsidR="19D12A07" w:rsidRDefault="19D12A07" w:rsidP="57D5DD20">
      <w:pPr>
        <w:jc w:val="both"/>
        <w:rPr>
          <w:rFonts w:ascii="Source Sans Pro Light" w:eastAsia="Source Sans Pro Light" w:hAnsi="Source Sans Pro Light" w:cs="Source Sans Pro Light"/>
          <w:sz w:val="20"/>
          <w:szCs w:val="20"/>
        </w:rPr>
      </w:pPr>
      <w:r w:rsidRPr="57D5DD20">
        <w:rPr>
          <w:rFonts w:ascii="Source Sans Pro Light" w:eastAsia="Source Sans Pro Light" w:hAnsi="Source Sans Pro Light" w:cs="Source Sans Pro Light"/>
          <w:sz w:val="20"/>
          <w:szCs w:val="20"/>
        </w:rPr>
        <w:t xml:space="preserve"> </w:t>
      </w:r>
    </w:p>
    <w:p w14:paraId="68833504" w14:textId="5F73C5F7" w:rsidR="19D12A07" w:rsidRDefault="19D12A07" w:rsidP="007D105C">
      <w:pPr>
        <w:spacing w:line="360" w:lineRule="auto"/>
      </w:pPr>
      <w:r w:rsidRPr="00AF6923">
        <w:rPr>
          <w:rFonts w:ascii="Source Sans Pro SemiBold" w:eastAsia="Source Sans Pro SemiBold" w:hAnsi="Source Sans Pro SemiBold" w:cs="Source Sans Pro SemiBold"/>
          <w:b/>
          <w:bCs/>
          <w:color w:val="146568"/>
          <w:sz w:val="28"/>
          <w:szCs w:val="28"/>
        </w:rPr>
        <w:t xml:space="preserve">Comparison of downstream, </w:t>
      </w:r>
      <w:r w:rsidRPr="00AF6923">
        <w:rPr>
          <w:rFonts w:ascii="Source Sans Pro SemiBold" w:eastAsia="Source Sans Pro SemiBold" w:hAnsi="Source Sans Pro SemiBold" w:cs="Source Sans Pro SemiBold"/>
          <w:color w:val="146568"/>
          <w:sz w:val="28"/>
          <w:szCs w:val="28"/>
        </w:rPr>
        <w:t xml:space="preserve">midsection and upstream eDNA samples along </w:t>
      </w:r>
      <w:r w:rsidR="00A37146" w:rsidRPr="00AF6923">
        <w:rPr>
          <w:rFonts w:ascii="Source Sans Pro SemiBold" w:eastAsia="Source Sans Pro SemiBold" w:hAnsi="Source Sans Pro SemiBold" w:cs="Source Sans Pro SemiBold"/>
          <w:color w:val="146568"/>
          <w:sz w:val="28"/>
          <w:szCs w:val="28"/>
        </w:rPr>
        <w:t xml:space="preserve">the </w:t>
      </w:r>
      <w:r w:rsidRPr="00AF6923">
        <w:rPr>
          <w:rFonts w:ascii="Source Sans Pro SemiBold" w:eastAsia="Source Sans Pro SemiBold" w:hAnsi="Source Sans Pro SemiBold" w:cs="Source Sans Pro SemiBold"/>
          <w:color w:val="146568"/>
          <w:sz w:val="28"/>
          <w:szCs w:val="28"/>
        </w:rPr>
        <w:t>Endrick Water</w:t>
      </w:r>
    </w:p>
    <w:p w14:paraId="44AF1681" w14:textId="6F395F87" w:rsidR="57D5DD20" w:rsidRDefault="19D12A07" w:rsidP="007D105C">
      <w:pPr>
        <w:spacing w:after="160" w:line="360" w:lineRule="auto"/>
      </w:pPr>
      <w:r w:rsidRPr="57D5DD20">
        <w:rPr>
          <w:rFonts w:ascii="Source Sans Pro Light" w:eastAsia="Source Sans Pro Light" w:hAnsi="Source Sans Pro Light" w:cs="Source Sans Pro Light"/>
        </w:rPr>
        <w:t>Vertebrate richness increased from upstream (Denny) to downstream (</w:t>
      </w:r>
      <w:proofErr w:type="spellStart"/>
      <w:r w:rsidRPr="57D5DD20">
        <w:rPr>
          <w:rFonts w:ascii="Source Sans Pro Light" w:eastAsia="Source Sans Pro Light" w:hAnsi="Source Sans Pro Light" w:cs="Source Sans Pro Light"/>
        </w:rPr>
        <w:t>Drymen</w:t>
      </w:r>
      <w:proofErr w:type="spellEnd"/>
      <w:r w:rsidRPr="57D5DD20">
        <w:rPr>
          <w:rFonts w:ascii="Source Sans Pro Light" w:eastAsia="Source Sans Pro Light" w:hAnsi="Source Sans Pro Light" w:cs="Source Sans Pro Light"/>
        </w:rPr>
        <w:t xml:space="preserve"> Bridge) sampling locations (Denny = 13 ± 1, Fintry = 20.3 ± 2.5, </w:t>
      </w:r>
      <w:proofErr w:type="spellStart"/>
      <w:r w:rsidRPr="57D5DD20">
        <w:rPr>
          <w:rFonts w:ascii="Source Sans Pro Light" w:eastAsia="Source Sans Pro Light" w:hAnsi="Source Sans Pro Light" w:cs="Source Sans Pro Light"/>
        </w:rPr>
        <w:t>Drymen</w:t>
      </w:r>
      <w:proofErr w:type="spellEnd"/>
      <w:r w:rsidRPr="57D5DD20">
        <w:rPr>
          <w:rFonts w:ascii="Source Sans Pro Light" w:eastAsia="Source Sans Pro Light" w:hAnsi="Source Sans Pro Light" w:cs="Source Sans Pro Light"/>
        </w:rPr>
        <w:t xml:space="preserve"> Bridge = 29.7 ± 2.1) within </w:t>
      </w:r>
      <w:r w:rsidR="00A37146">
        <w:rPr>
          <w:rFonts w:ascii="Source Sans Pro Light" w:eastAsia="Source Sans Pro Light" w:hAnsi="Source Sans Pro Light" w:cs="Source Sans Pro Light"/>
        </w:rPr>
        <w:t xml:space="preserve">the </w:t>
      </w:r>
      <w:r w:rsidRPr="57D5DD20">
        <w:rPr>
          <w:rFonts w:ascii="Source Sans Pro Light" w:eastAsia="Source Sans Pro Light" w:hAnsi="Source Sans Pro Light" w:cs="Source Sans Pro Light"/>
        </w:rPr>
        <w:lastRenderedPageBreak/>
        <w:t xml:space="preserve">Endrick Water, possibly due to eDNA transport and accumulation (Figure </w:t>
      </w:r>
      <w:r w:rsidR="1BBC486F"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 xml:space="preserve">7). </w:t>
      </w:r>
      <w:r w:rsidR="3B700342" w:rsidRPr="0FA74821">
        <w:rPr>
          <w:rFonts w:ascii="Source Sans Pro Light" w:eastAsia="Source Sans Pro Light" w:hAnsi="Source Sans Pro Light" w:cs="Source Sans Pro Light"/>
        </w:rPr>
        <w:t>However,</w:t>
      </w:r>
      <w:r w:rsidRPr="57D5DD20">
        <w:rPr>
          <w:rFonts w:ascii="Source Sans Pro Light" w:eastAsia="Source Sans Pro Light" w:hAnsi="Source Sans Pro Light" w:cs="Source Sans Pro Light"/>
        </w:rPr>
        <w:t xml:space="preserve"> this pattern was not seen with invertebrates or bacteria, with Denny having the highest observed invertebrate (137.7 ± 91) and bacteria (444 </w:t>
      </w:r>
      <w:r w:rsidRPr="57D5DD20">
        <w:rPr>
          <w:rFonts w:ascii="Source Sans Pro Light" w:eastAsia="Source Sans Pro Light" w:hAnsi="Source Sans Pro Light" w:cs="Source Sans Pro Light"/>
          <w:lang w:val="en-US"/>
        </w:rPr>
        <w:t>± 3.61)</w:t>
      </w:r>
      <w:r w:rsidRPr="57D5DD20">
        <w:rPr>
          <w:rFonts w:ascii="Source Sans Pro Light" w:eastAsia="Source Sans Pro Light" w:hAnsi="Source Sans Pro Light" w:cs="Source Sans Pro Light"/>
        </w:rPr>
        <w:t xml:space="preserve"> OTU richness compared to Fintry (invertebrates: 98.0 ± 106.6; bacteria: 313 ± 16.1) and </w:t>
      </w:r>
      <w:proofErr w:type="spellStart"/>
      <w:r w:rsidRPr="57D5DD20">
        <w:rPr>
          <w:rFonts w:ascii="Source Sans Pro Light" w:eastAsia="Source Sans Pro Light" w:hAnsi="Source Sans Pro Light" w:cs="Source Sans Pro Light"/>
        </w:rPr>
        <w:t>Drymen</w:t>
      </w:r>
      <w:proofErr w:type="spellEnd"/>
      <w:r w:rsidRPr="57D5DD20">
        <w:rPr>
          <w:rFonts w:ascii="Source Sans Pro Light" w:eastAsia="Source Sans Pro Light" w:hAnsi="Source Sans Pro Light" w:cs="Source Sans Pro Light"/>
        </w:rPr>
        <w:t xml:space="preserve"> Bridge (invertebrates: 103.3 ± 90.6; bacteria: 296 ± 13), possibly due to eDNA dilution. Multivariate community comparison showed significant differences between upstream to downstream sampling locations for vertebrates and bacteria, but not for invertebrates (Table </w:t>
      </w:r>
      <w:r w:rsidR="45D6E858" w:rsidRPr="0FA74821">
        <w:rPr>
          <w:rFonts w:ascii="Source Sans Pro Light" w:eastAsia="Source Sans Pro Light" w:hAnsi="Source Sans Pro Light" w:cs="Source Sans Pro Light"/>
        </w:rPr>
        <w:t>9</w:t>
      </w:r>
      <w:r w:rsidRPr="57D5DD20">
        <w:rPr>
          <w:rFonts w:ascii="Source Sans Pro Light" w:eastAsia="Source Sans Pro Light" w:hAnsi="Source Sans Pro Light" w:cs="Source Sans Pro Light"/>
        </w:rPr>
        <w:t xml:space="preserve">), as also visualised on ordination plots (Figure </w:t>
      </w:r>
      <w:r w:rsidR="19FE2B0E"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7</w:t>
      </w:r>
      <w:r w:rsidRPr="57D5DD20">
        <w:rPr>
          <w:rFonts w:ascii="Source Sans Pro Light" w:eastAsia="Source Sans Pro Light" w:hAnsi="Source Sans Pro Light" w:cs="Source Sans Pro Light"/>
        </w:rPr>
        <w:t>).</w:t>
      </w:r>
    </w:p>
    <w:p w14:paraId="13B5B4C2" w14:textId="72B5705A" w:rsidR="0055744F" w:rsidRDefault="00D617FA" w:rsidP="57D5DD20">
      <w:pPr>
        <w:jc w:val="center"/>
      </w:pPr>
      <w:r w:rsidRPr="00D617FA">
        <w:rPr>
          <w:noProof/>
        </w:rPr>
        <w:lastRenderedPageBreak/>
        <mc:AlternateContent>
          <mc:Choice Requires="wpg">
            <w:drawing>
              <wp:inline distT="0" distB="0" distL="0" distR="0" wp14:anchorId="501CCA2C" wp14:editId="1C256D96">
                <wp:extent cx="5680097" cy="7127063"/>
                <wp:effectExtent l="0" t="0" r="15875" b="0"/>
                <wp:docPr id="35" name="Group 14" descr="NMDS of (a) vertebrate, (b) invertebrate and (c) bacteria community dissimilarity for replicate (open points) and composite (outlined points) samples at three sampling locations along the Endrick Water: upstream (Denny), midsection (Fintry) and downstream (Drymen Bridge)."/>
                <wp:cNvGraphicFramePr/>
                <a:graphic xmlns:a="http://schemas.openxmlformats.org/drawingml/2006/main">
                  <a:graphicData uri="http://schemas.microsoft.com/office/word/2010/wordprocessingGroup">
                    <wpg:wgp>
                      <wpg:cNvGrpSpPr/>
                      <wpg:grpSpPr>
                        <a:xfrm>
                          <a:off x="0" y="0"/>
                          <a:ext cx="5680097" cy="7127063"/>
                          <a:chOff x="0" y="0"/>
                          <a:chExt cx="5680097" cy="7127063"/>
                        </a:xfrm>
                      </wpg:grpSpPr>
                      <wpg:grpSp>
                        <wpg:cNvPr id="42" name="Group 42"/>
                        <wpg:cNvGrpSpPr/>
                        <wpg:grpSpPr>
                          <a:xfrm>
                            <a:off x="1" y="77046"/>
                            <a:ext cx="5680096" cy="7050017"/>
                            <a:chOff x="1" y="77046"/>
                            <a:chExt cx="5680096" cy="7050017"/>
                          </a:xfrm>
                        </wpg:grpSpPr>
                        <pic:pic xmlns:pic="http://schemas.openxmlformats.org/drawingml/2006/picture">
                          <pic:nvPicPr>
                            <pic:cNvPr id="48" name="Picture 48"/>
                            <pic:cNvPicPr>
                              <a:picLocks noChangeAspect="1"/>
                            </pic:cNvPicPr>
                          </pic:nvPicPr>
                          <pic:blipFill>
                            <a:blip r:embed="rId74"/>
                            <a:stretch>
                              <a:fillRect/>
                            </a:stretch>
                          </pic:blipFill>
                          <pic:spPr>
                            <a:xfrm>
                              <a:off x="1" y="77046"/>
                              <a:ext cx="5131317" cy="2519679"/>
                            </a:xfrm>
                            <a:prstGeom prst="rect">
                              <a:avLst/>
                            </a:prstGeom>
                          </pic:spPr>
                        </pic:pic>
                        <pic:pic xmlns:pic="http://schemas.openxmlformats.org/drawingml/2006/picture">
                          <pic:nvPicPr>
                            <pic:cNvPr id="51" name="Picture 51"/>
                            <pic:cNvPicPr>
                              <a:picLocks noChangeAspect="1"/>
                            </pic:cNvPicPr>
                          </pic:nvPicPr>
                          <pic:blipFill>
                            <a:blip r:embed="rId75"/>
                            <a:stretch>
                              <a:fillRect/>
                            </a:stretch>
                          </pic:blipFill>
                          <pic:spPr>
                            <a:xfrm>
                              <a:off x="76982" y="2399952"/>
                              <a:ext cx="5054336" cy="2490648"/>
                            </a:xfrm>
                            <a:prstGeom prst="rect">
                              <a:avLst/>
                            </a:prstGeom>
                          </pic:spPr>
                        </pic:pic>
                        <pic:pic xmlns:pic="http://schemas.openxmlformats.org/drawingml/2006/picture">
                          <pic:nvPicPr>
                            <pic:cNvPr id="54" name="Picture 54"/>
                            <pic:cNvPicPr>
                              <a:picLocks noChangeAspect="1"/>
                            </pic:cNvPicPr>
                          </pic:nvPicPr>
                          <pic:blipFill>
                            <a:blip r:embed="rId76"/>
                            <a:stretch>
                              <a:fillRect/>
                            </a:stretch>
                          </pic:blipFill>
                          <pic:spPr>
                            <a:xfrm>
                              <a:off x="153757" y="4684767"/>
                              <a:ext cx="4977562" cy="2442296"/>
                            </a:xfrm>
                            <a:prstGeom prst="rect">
                              <a:avLst/>
                            </a:prstGeom>
                          </pic:spPr>
                        </pic:pic>
                        <wps:wsp>
                          <wps:cNvPr id="55" name="Rectangle 55"/>
                          <wps:cNvSpPr/>
                          <wps:spPr>
                            <a:xfrm>
                              <a:off x="3764669" y="2399952"/>
                              <a:ext cx="1915428" cy="43749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6" name="TextBox 11"/>
                        <wps:cNvSpPr txBox="1"/>
                        <wps:spPr>
                          <a:xfrm>
                            <a:off x="1" y="0"/>
                            <a:ext cx="359410" cy="379095"/>
                          </a:xfrm>
                          <a:prstGeom prst="rect">
                            <a:avLst/>
                          </a:prstGeom>
                          <a:noFill/>
                        </wps:spPr>
                        <wps:txbx>
                          <w:txbxContent>
                            <w:p w14:paraId="574CF0AC"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a)</w:t>
                              </w:r>
                            </w:p>
                          </w:txbxContent>
                        </wps:txbx>
                        <wps:bodyPr wrap="none" rtlCol="0">
                          <a:spAutoFit/>
                        </wps:bodyPr>
                      </wps:wsp>
                      <wps:wsp>
                        <wps:cNvPr id="57" name="TextBox 12"/>
                        <wps:cNvSpPr txBox="1"/>
                        <wps:spPr>
                          <a:xfrm>
                            <a:off x="0" y="2322757"/>
                            <a:ext cx="370840" cy="379095"/>
                          </a:xfrm>
                          <a:prstGeom prst="rect">
                            <a:avLst/>
                          </a:prstGeom>
                          <a:noFill/>
                        </wps:spPr>
                        <wps:txbx>
                          <w:txbxContent>
                            <w:p w14:paraId="1C06D700"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b)</w:t>
                              </w:r>
                            </w:p>
                          </w:txbxContent>
                        </wps:txbx>
                        <wps:bodyPr wrap="none" rtlCol="0">
                          <a:spAutoFit/>
                        </wps:bodyPr>
                      </wps:wsp>
                      <wps:wsp>
                        <wps:cNvPr id="59" name="TextBox 13"/>
                        <wps:cNvSpPr txBox="1"/>
                        <wps:spPr>
                          <a:xfrm>
                            <a:off x="58920" y="4660456"/>
                            <a:ext cx="349885" cy="379095"/>
                          </a:xfrm>
                          <a:prstGeom prst="rect">
                            <a:avLst/>
                          </a:prstGeom>
                          <a:noFill/>
                        </wps:spPr>
                        <wps:txbx>
                          <w:txbxContent>
                            <w:p w14:paraId="4A0B9D1C"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c)</w:t>
                              </w:r>
                            </w:p>
                          </w:txbxContent>
                        </wps:txbx>
                        <wps:bodyPr wrap="none" rtlCol="0">
                          <a:spAutoFit/>
                        </wps:bodyPr>
                      </wps:wsp>
                    </wpg:wgp>
                  </a:graphicData>
                </a:graphic>
              </wp:inline>
            </w:drawing>
          </mc:Choice>
          <mc:Fallback>
            <w:pict>
              <v:group w14:anchorId="501CCA2C" id="Group 14" o:spid="_x0000_s1037" alt="NMDS of (a) vertebrate, (b) invertebrate and (c) bacteria community dissimilarity for replicate (open points) and composite (outlined points) samples at three sampling locations along the Endrick Water: upstream (Denny), midsection (Fintry) and downstream (Drymen Bridge)." style="width:447.25pt;height:561.2pt;mso-position-horizontal-relative:char;mso-position-vertical-relative:line" coordsize="56800,71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">
                <v:group id="Group 42" o:spid="_x0000_s1038" style="position:absolute;top:770;width:56800;height:70500" coordorigin=",770" coordsize="56800,7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8" o:spid="_x0000_s1039" type="#_x0000_t75" style="position:absolute;top:770;width:51313;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">
                    <v:imagedata r:id="rId77" o:title=""/>
                  </v:shape>
                  <v:shape id="Picture 51" o:spid="_x0000_s1040" type="#_x0000_t75" style="position:absolute;left:769;top:23999;width:50544;height:24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">
                    <v:imagedata r:id="rId78" o:title=""/>
                  </v:shape>
                  <v:shape id="Picture 54" o:spid="_x0000_s1041" type="#_x0000_t75" style="position:absolute;left:1537;top:46847;width:49776;height:24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">
                    <v:imagedata r:id="rId79" o:title=""/>
                  </v:shape>
                  <v:rect id="Rectangle 55" o:spid="_x0000_s1042" style="position:absolute;left:37646;top:23999;width:19154;height:43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group>
                <v:shape id="TextBox 11" o:spid="_x0000_s1043" type="#_x0000_t202" style="position:absolute;width:3594;height:3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" filled="f" stroked="f">
                  <v:textbox style="mso-fit-shape-to-text:t">
                    <w:txbxContent>
                      <w:p w14:paraId="574CF0AC"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a)</w:t>
                        </w:r>
                      </w:p>
                    </w:txbxContent>
                  </v:textbox>
                </v:shape>
                <v:shape id="TextBox 12" o:spid="_x0000_s1044" type="#_x0000_t202" style="position:absolute;top:23227;width:3708;height:3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1C06D700"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b)</w:t>
                        </w:r>
                      </w:p>
                    </w:txbxContent>
                  </v:textbox>
                </v:shape>
                <v:shape id="TextBox 13" o:spid="_x0000_s1045" type="#_x0000_t202" style="position:absolute;left:589;top:46604;width:3499;height:3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" filled="f" stroked="f">
                  <v:textbox style="mso-fit-shape-to-text:t">
                    <w:txbxContent>
                      <w:p w14:paraId="4A0B9D1C" w14:textId="77777777" w:rsidR="00D617FA" w:rsidRDefault="00D617FA" w:rsidP="00D617FA">
                        <w:pPr>
                          <w:rPr>
                            <w:rFonts w:ascii="Source Sans Pro Light" w:eastAsia="Source Sans Pro Light" w:hAnsi="Source Sans Pro Light" w:cstheme="minorBidi"/>
                            <w:color w:val="000000" w:themeColor="text1"/>
                            <w:kern w:val="24"/>
                            <w:sz w:val="36"/>
                            <w:szCs w:val="36"/>
                          </w:rPr>
                        </w:pPr>
                        <w:r>
                          <w:rPr>
                            <w:rFonts w:ascii="Source Sans Pro Light" w:eastAsia="Source Sans Pro Light" w:hAnsi="Source Sans Pro Light" w:cstheme="minorBidi"/>
                            <w:color w:val="000000" w:themeColor="text1"/>
                            <w:kern w:val="24"/>
                            <w:sz w:val="36"/>
                            <w:szCs w:val="36"/>
                          </w:rPr>
                          <w:t>c)</w:t>
                        </w:r>
                      </w:p>
                    </w:txbxContent>
                  </v:textbox>
                </v:shape>
                <w10:anchorlock/>
              </v:group>
            </w:pict>
          </mc:Fallback>
        </mc:AlternateContent>
      </w:r>
    </w:p>
    <w:p w14:paraId="504022C6" w14:textId="0712BFD3" w:rsidR="1D6F706C" w:rsidRDefault="0DD2A298" w:rsidP="57D5DD20">
      <w:pPr>
        <w:jc w:val="both"/>
      </w:pPr>
      <w:r w:rsidRPr="063030F4">
        <w:rPr>
          <w:rFonts w:ascii="Source Sans Pro Light" w:eastAsia="Source Sans Pro Light" w:hAnsi="Source Sans Pro Light" w:cs="Source Sans Pro Light"/>
          <w:b/>
          <w:bCs/>
        </w:rPr>
        <w:t xml:space="preserve"> </w:t>
      </w:r>
      <w:r w:rsidRPr="063030F4">
        <w:rPr>
          <w:rFonts w:ascii="Source Sans Pro Light" w:eastAsia="Source Sans Pro Light" w:hAnsi="Source Sans Pro Light" w:cs="Source Sans Pro Light"/>
          <w:b/>
          <w:bCs/>
          <w:color w:val="44546A" w:themeColor="text2"/>
          <w:sz w:val="20"/>
          <w:szCs w:val="20"/>
        </w:rPr>
        <w:t xml:space="preserve"> </w:t>
      </w:r>
    </w:p>
    <w:p w14:paraId="742C8A1B" w14:textId="239FDD7A" w:rsidR="19D12A07" w:rsidRPr="00C56A62" w:rsidRDefault="19D12A07" w:rsidP="00C56A62">
      <w:pPr>
        <w:spacing w:line="360" w:lineRule="auto"/>
        <w:rPr>
          <w:color w:val="000000" w:themeColor="text1"/>
        </w:rPr>
      </w:pPr>
      <w:r w:rsidRPr="00C56A62">
        <w:rPr>
          <w:rFonts w:ascii="Source Sans Pro Light" w:eastAsia="Source Sans Pro Light" w:hAnsi="Source Sans Pro Light" w:cs="Source Sans Pro Light"/>
          <w:b/>
          <w:color w:val="000000" w:themeColor="text1"/>
        </w:rPr>
        <w:t xml:space="preserve">Figure </w:t>
      </w:r>
      <w:r w:rsidR="00BB29BA" w:rsidRPr="00C56A62">
        <w:rPr>
          <w:rFonts w:ascii="Source Sans Pro Light" w:eastAsia="Source Sans Pro Light" w:hAnsi="Source Sans Pro Light" w:cs="Source Sans Pro Light"/>
          <w:b/>
          <w:bCs/>
          <w:color w:val="000000" w:themeColor="text1"/>
        </w:rPr>
        <w:t>2</w:t>
      </w:r>
      <w:r w:rsidRPr="00C56A62">
        <w:rPr>
          <w:rFonts w:ascii="Source Sans Pro Light" w:eastAsia="Source Sans Pro Light" w:hAnsi="Source Sans Pro Light" w:cs="Source Sans Pro Light"/>
          <w:b/>
          <w:bCs/>
          <w:color w:val="000000" w:themeColor="text1"/>
        </w:rPr>
        <w:t>7</w:t>
      </w:r>
      <w:r w:rsidRPr="00C56A62">
        <w:rPr>
          <w:rFonts w:ascii="Source Sans Pro Light" w:eastAsia="Source Sans Pro Light" w:hAnsi="Source Sans Pro Light" w:cs="Source Sans Pro Light"/>
          <w:b/>
          <w:color w:val="000000" w:themeColor="text1"/>
        </w:rPr>
        <w:t>.</w:t>
      </w:r>
      <w:r w:rsidRPr="00C56A62">
        <w:rPr>
          <w:rFonts w:ascii="Source Sans Pro Light" w:eastAsia="Source Sans Pro Light" w:hAnsi="Source Sans Pro Light" w:cs="Source Sans Pro Light"/>
          <w:color w:val="000000" w:themeColor="text1"/>
        </w:rPr>
        <w:t xml:space="preserve"> NMDS of </w:t>
      </w:r>
      <w:r w:rsidRPr="00C56A62">
        <w:rPr>
          <w:rFonts w:ascii="Source Sans Pro Light" w:eastAsia="Source Sans Pro Light" w:hAnsi="Source Sans Pro Light" w:cs="Source Sans Pro Light"/>
          <w:b/>
          <w:color w:val="000000" w:themeColor="text1"/>
        </w:rPr>
        <w:t>(a)</w:t>
      </w:r>
      <w:r w:rsidRPr="00C56A62">
        <w:rPr>
          <w:rFonts w:ascii="Source Sans Pro Light" w:eastAsia="Source Sans Pro Light" w:hAnsi="Source Sans Pro Light" w:cs="Source Sans Pro Light"/>
          <w:color w:val="000000" w:themeColor="text1"/>
        </w:rPr>
        <w:t xml:space="preserve"> vertebrate, </w:t>
      </w:r>
      <w:r w:rsidRPr="00C56A62">
        <w:rPr>
          <w:rFonts w:ascii="Source Sans Pro Light" w:eastAsia="Source Sans Pro Light" w:hAnsi="Source Sans Pro Light" w:cs="Source Sans Pro Light"/>
          <w:b/>
          <w:color w:val="000000" w:themeColor="text1"/>
        </w:rPr>
        <w:t>(b)</w:t>
      </w:r>
      <w:r w:rsidRPr="00C56A62">
        <w:rPr>
          <w:rFonts w:ascii="Source Sans Pro Light" w:eastAsia="Source Sans Pro Light" w:hAnsi="Source Sans Pro Light" w:cs="Source Sans Pro Light"/>
          <w:color w:val="000000" w:themeColor="text1"/>
        </w:rPr>
        <w:t xml:space="preserve"> invertebrate and </w:t>
      </w:r>
      <w:r w:rsidRPr="00C56A62">
        <w:rPr>
          <w:rFonts w:ascii="Source Sans Pro Light" w:eastAsia="Source Sans Pro Light" w:hAnsi="Source Sans Pro Light" w:cs="Source Sans Pro Light"/>
          <w:b/>
          <w:color w:val="000000" w:themeColor="text1"/>
        </w:rPr>
        <w:t>(c)</w:t>
      </w:r>
      <w:r w:rsidRPr="00C56A62">
        <w:rPr>
          <w:rFonts w:ascii="Source Sans Pro Light" w:eastAsia="Source Sans Pro Light" w:hAnsi="Source Sans Pro Light" w:cs="Source Sans Pro Light"/>
          <w:color w:val="000000" w:themeColor="text1"/>
        </w:rPr>
        <w:t xml:space="preserve"> bacteria community dissimilarity for replicate (open points) and composite (outlined points) samples at three sampling locations along</w:t>
      </w:r>
      <w:r w:rsidR="00A37146" w:rsidRPr="00C56A62">
        <w:rPr>
          <w:rFonts w:ascii="Source Sans Pro Light" w:eastAsia="Source Sans Pro Light" w:hAnsi="Source Sans Pro Light" w:cs="Source Sans Pro Light"/>
          <w:color w:val="000000" w:themeColor="text1"/>
        </w:rPr>
        <w:t xml:space="preserve"> the</w:t>
      </w:r>
      <w:r w:rsidRPr="00C56A62">
        <w:rPr>
          <w:rFonts w:ascii="Source Sans Pro Light" w:eastAsia="Source Sans Pro Light" w:hAnsi="Source Sans Pro Light" w:cs="Source Sans Pro Light"/>
          <w:color w:val="000000" w:themeColor="text1"/>
        </w:rPr>
        <w:t xml:space="preserve"> Endrick Water: upstream (Denny), midsection (Fintry) and downstream (</w:t>
      </w:r>
      <w:proofErr w:type="spellStart"/>
      <w:r w:rsidRPr="00C56A62">
        <w:rPr>
          <w:rFonts w:ascii="Source Sans Pro Light" w:eastAsia="Source Sans Pro Light" w:hAnsi="Source Sans Pro Light" w:cs="Source Sans Pro Light"/>
          <w:color w:val="000000" w:themeColor="text1"/>
        </w:rPr>
        <w:t>Drymen</w:t>
      </w:r>
      <w:proofErr w:type="spellEnd"/>
      <w:r w:rsidRPr="00C56A62">
        <w:rPr>
          <w:rFonts w:ascii="Source Sans Pro Light" w:eastAsia="Source Sans Pro Light" w:hAnsi="Source Sans Pro Light" w:cs="Source Sans Pro Light"/>
          <w:color w:val="000000" w:themeColor="text1"/>
        </w:rPr>
        <w:t xml:space="preserve"> Bridge).</w:t>
      </w:r>
    </w:p>
    <w:p w14:paraId="6ECA3F2B" w14:textId="033BA2AD" w:rsidR="19D12A07" w:rsidRDefault="19D12A07" w:rsidP="57D5DD20">
      <w:pPr>
        <w:jc w:val="both"/>
      </w:pPr>
      <w:r w:rsidRPr="57D5DD20">
        <w:rPr>
          <w:rFonts w:ascii="Source Sans Pro Light" w:eastAsia="Source Sans Pro Light" w:hAnsi="Source Sans Pro Light" w:cs="Source Sans Pro Light"/>
          <w:b/>
          <w:bCs/>
        </w:rPr>
        <w:t xml:space="preserve"> </w:t>
      </w:r>
    </w:p>
    <w:p w14:paraId="13058F48" w14:textId="3B4960EA" w:rsidR="19D12A07" w:rsidRDefault="19D12A07" w:rsidP="00C56A62">
      <w:pPr>
        <w:spacing w:line="360" w:lineRule="auto"/>
      </w:pPr>
      <w:r w:rsidRPr="00AF6923">
        <w:rPr>
          <w:rFonts w:ascii="Source Sans Pro SemiBold" w:eastAsia="Source Sans Pro SemiBold" w:hAnsi="Source Sans Pro SemiBold" w:cs="Source Sans Pro SemiBold"/>
          <w:color w:val="146568"/>
          <w:sz w:val="28"/>
          <w:szCs w:val="28"/>
        </w:rPr>
        <w:lastRenderedPageBreak/>
        <w:t>Comparison of composite versus replicate eDNA samples at each sampling location on Endrick Water</w:t>
      </w:r>
    </w:p>
    <w:p w14:paraId="505C346E" w14:textId="7555A5D7" w:rsidR="57D5DD20" w:rsidRDefault="19D12A07" w:rsidP="00C56A62">
      <w:pPr>
        <w:spacing w:after="160" w:line="360" w:lineRule="auto"/>
      </w:pPr>
      <w:r w:rsidRPr="688AE269">
        <w:rPr>
          <w:rFonts w:ascii="Source Sans Pro Light" w:eastAsia="Source Sans Pro Light" w:hAnsi="Source Sans Pro Light" w:cs="Source Sans Pro Light"/>
        </w:rPr>
        <w:t xml:space="preserve">Overall vertebrate, invertebrate and bacteria OTU richness for all three sampling locations on Endrick Water was higher for replicate samples than for composite samples (Table </w:t>
      </w:r>
      <w:r w:rsidR="2AE2FB7D" w:rsidRPr="688AE269">
        <w:rPr>
          <w:rFonts w:ascii="Source Sans Pro Light" w:eastAsia="Source Sans Pro Light" w:hAnsi="Source Sans Pro Light" w:cs="Source Sans Pro Light"/>
        </w:rPr>
        <w:t>8</w:t>
      </w:r>
      <w:r w:rsidRPr="688AE269">
        <w:rPr>
          <w:rFonts w:ascii="Source Sans Pro Light" w:eastAsia="Source Sans Pro Light" w:hAnsi="Source Sans Pro Light" w:cs="Source Sans Pro Light"/>
        </w:rPr>
        <w:t>). The relationship generally held at the level of sample locations except for vertebrate detections in the composite sample from Denny, which showed higher observed richness than the combined replicates across the river (left bank, mid-</w:t>
      </w:r>
      <w:proofErr w:type="gramStart"/>
      <w:r w:rsidRPr="688AE269">
        <w:rPr>
          <w:rFonts w:ascii="Source Sans Pro Light" w:eastAsia="Source Sans Pro Light" w:hAnsi="Source Sans Pro Light" w:cs="Source Sans Pro Light"/>
        </w:rPr>
        <w:t>channel</w:t>
      </w:r>
      <w:proofErr w:type="gramEnd"/>
      <w:r w:rsidRPr="688AE269">
        <w:rPr>
          <w:rFonts w:ascii="Source Sans Pro Light" w:eastAsia="Source Sans Pro Light" w:hAnsi="Source Sans Pro Light" w:cs="Source Sans Pro Light"/>
        </w:rPr>
        <w:t xml:space="preserve"> and right bank; Figure </w:t>
      </w:r>
      <w:r w:rsidR="377B226D" w:rsidRPr="688AE269">
        <w:rPr>
          <w:rFonts w:ascii="Source Sans Pro Light" w:eastAsia="Source Sans Pro Light" w:hAnsi="Source Sans Pro Light" w:cs="Source Sans Pro Light"/>
        </w:rPr>
        <w:t>2</w:t>
      </w:r>
      <w:r w:rsidRPr="688AE269">
        <w:rPr>
          <w:rFonts w:ascii="Source Sans Pro Light" w:eastAsia="Source Sans Pro Light" w:hAnsi="Source Sans Pro Light" w:cs="Source Sans Pro Light"/>
        </w:rPr>
        <w:t xml:space="preserve">7, Figure </w:t>
      </w:r>
      <w:r w:rsidR="488DDD54" w:rsidRPr="688AE269">
        <w:rPr>
          <w:rFonts w:ascii="Source Sans Pro Light" w:eastAsia="Source Sans Pro Light" w:hAnsi="Source Sans Pro Light" w:cs="Source Sans Pro Light"/>
        </w:rPr>
        <w:t>2</w:t>
      </w:r>
      <w:r w:rsidRPr="688AE269">
        <w:rPr>
          <w:rFonts w:ascii="Source Sans Pro Light" w:eastAsia="Source Sans Pro Light" w:hAnsi="Source Sans Pro Light" w:cs="Source Sans Pro Light"/>
        </w:rPr>
        <w:t xml:space="preserve">8, Table </w:t>
      </w:r>
      <w:r w:rsidR="456CD6E9" w:rsidRPr="688AE269">
        <w:rPr>
          <w:rFonts w:ascii="Source Sans Pro Light" w:eastAsia="Source Sans Pro Light" w:hAnsi="Source Sans Pro Light" w:cs="Source Sans Pro Light"/>
        </w:rPr>
        <w:t>8</w:t>
      </w:r>
      <w:r w:rsidRPr="688AE269">
        <w:rPr>
          <w:rFonts w:ascii="Source Sans Pro Light" w:eastAsia="Source Sans Pro Light" w:hAnsi="Source Sans Pro Light" w:cs="Source Sans Pro Light"/>
        </w:rPr>
        <w:t>).</w:t>
      </w:r>
    </w:p>
    <w:p w14:paraId="6C622C91" w14:textId="71C81F0A" w:rsidR="19D12A07" w:rsidRDefault="002A315D" w:rsidP="00A0181C">
      <w:pPr>
        <w:rPr>
          <w:rFonts w:ascii="Source Sans Pro Light" w:eastAsia="Source Sans Pro Light" w:hAnsi="Source Sans Pro Light" w:cs="Source Sans Pro Light"/>
        </w:rPr>
      </w:pPr>
      <w:r>
        <w:rPr>
          <w:noProof/>
        </w:rPr>
        <w:drawing>
          <wp:inline distT="0" distB="0" distL="0" distR="0" wp14:anchorId="4DE8C86A" wp14:editId="132EB135">
            <wp:extent cx="5731510" cy="2065223"/>
            <wp:effectExtent l="0" t="0" r="2540" b="0"/>
            <wp:docPr id="915685195" name="Picture 915685195" descr="Summary of (a) vertebrate, (b) invertebrate and (c) bacteria OTU detections from replicate (boxplot) and composite (green points) water samples, as well as overall OTU richness (grey bars) from replicate water samples, collected at upstream (Denny), midsection (Fintry) and downstream (Drymen Bridge) sampling locations along the Endrick Wa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685195" name="Picture 915685195" descr="Summary of (a) vertebrate, (b) invertebrate and (c) bacteria OTU detections from replicate (boxplot) and composite (green points) water samples, as well as overall OTU richness (grey bars) from replicate water samples, collected at upstream (Denny), midsection (Fintry) and downstream (Drymen Bridge) sampling locations along the Endrick Water. "/>
                    <pic:cNvPicPr/>
                  </pic:nvPicPr>
                  <pic:blipFill>
                    <a:blip r:embed="rId80">
                      <a:extLst>
                        <a:ext uri="{28A0092B-C50C-407E-A947-70E740481C1C}">
                          <a14:useLocalDpi xmlns:a14="http://schemas.microsoft.com/office/drawing/2010/main" val="0"/>
                        </a:ext>
                      </a:extLst>
                    </a:blip>
                    <a:stretch>
                      <a:fillRect/>
                    </a:stretch>
                  </pic:blipFill>
                  <pic:spPr>
                    <a:xfrm>
                      <a:off x="0" y="0"/>
                      <a:ext cx="5731510" cy="2065223"/>
                    </a:xfrm>
                    <a:prstGeom prst="rect">
                      <a:avLst/>
                    </a:prstGeom>
                  </pic:spPr>
                </pic:pic>
              </a:graphicData>
            </a:graphic>
          </wp:inline>
        </w:drawing>
      </w:r>
    </w:p>
    <w:p w14:paraId="08A28CFD" w14:textId="38901080" w:rsidR="00A0181C" w:rsidRPr="00E97F5B" w:rsidRDefault="00A0181C" w:rsidP="00E97F5B">
      <w:pPr>
        <w:rPr>
          <w:rFonts w:asciiTheme="majorHAnsi" w:eastAsia="Source Sans Pro Light" w:hAnsiTheme="majorHAnsi" w:cstheme="majorHAnsi"/>
        </w:rPr>
      </w:pPr>
      <w:r w:rsidRPr="00E97F5B">
        <w:rPr>
          <w:rFonts w:asciiTheme="majorHAnsi" w:eastAsia="Calibri" w:hAnsiTheme="majorHAnsi" w:cstheme="majorHAnsi"/>
          <w:noProof/>
          <w:sz w:val="32"/>
          <w:szCs w:val="32"/>
        </w:rPr>
        <w:drawing>
          <wp:anchor distT="0" distB="0" distL="114300" distR="114300" simplePos="0" relativeHeight="251658248" behindDoc="0" locked="0" layoutInCell="1" allowOverlap="1" wp14:anchorId="14768255" wp14:editId="6C8D2097">
            <wp:simplePos x="0" y="0"/>
            <wp:positionH relativeFrom="column">
              <wp:posOffset>-635</wp:posOffset>
            </wp:positionH>
            <wp:positionV relativeFrom="paragraph">
              <wp:posOffset>320294</wp:posOffset>
            </wp:positionV>
            <wp:extent cx="5661660" cy="2922270"/>
            <wp:effectExtent l="0" t="0" r="0" b="0"/>
            <wp:wrapTopAndBottom/>
            <wp:docPr id="53" name="Picture 4">
              <a:extLst xmlns:a="http://schemas.openxmlformats.org/drawingml/2006/main">
                <a:ext uri="{FF2B5EF4-FFF2-40B4-BE49-F238E27FC236}">
                  <a16:creationId xmlns:a16="http://schemas.microsoft.com/office/drawing/2014/main" id="{0CAFB292-0B64-4901-A53F-3298D2234E80}"/>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4">
                      <a:extLst>
                        <a:ext uri="{FF2B5EF4-FFF2-40B4-BE49-F238E27FC236}">
                          <a16:creationId xmlns:a16="http://schemas.microsoft.com/office/drawing/2014/main" id="{0CAFB292-0B64-4901-A53F-3298D2234E80}"/>
                        </a:ext>
                        <a:ext uri="{C183D7F6-B498-43B3-948B-1728B52AA6E4}">
                          <adec:decorative xmlns:adec="http://schemas.microsoft.com/office/drawing/2017/decorative" val="1"/>
                        </a:ext>
                      </a:extLst>
                    </pic:cNvPr>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61660" cy="2922270"/>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eastAsia="Source Sans Pro Light" w:hAnsiTheme="majorHAnsi" w:cstheme="majorHAnsi"/>
          <w:sz w:val="32"/>
          <w:szCs w:val="32"/>
        </w:rPr>
        <w:t xml:space="preserve">       </w:t>
      </w:r>
      <w:r w:rsidRPr="00E97F5B">
        <w:rPr>
          <w:rFonts w:asciiTheme="majorHAnsi" w:eastAsia="Source Sans Pro Light" w:hAnsiTheme="majorHAnsi" w:cstheme="majorHAnsi"/>
          <w:sz w:val="32"/>
          <w:szCs w:val="32"/>
        </w:rPr>
        <w:t>c</w:t>
      </w:r>
      <w:r w:rsidRPr="00E97F5B">
        <w:rPr>
          <w:rFonts w:asciiTheme="majorHAnsi" w:eastAsia="Source Sans Pro Light" w:hAnsiTheme="majorHAnsi" w:cstheme="majorHAnsi"/>
        </w:rPr>
        <w:t xml:space="preserve"> </w:t>
      </w:r>
    </w:p>
    <w:p w14:paraId="745FF628" w14:textId="3A8C77DF" w:rsidR="19D12A07" w:rsidRDefault="19D12A07" w:rsidP="57D5DD20">
      <w:pPr>
        <w:jc w:val="both"/>
      </w:pPr>
    </w:p>
    <w:p w14:paraId="74A81F31" w14:textId="39DF8B51" w:rsidR="19D12A07" w:rsidRPr="00C56A62" w:rsidRDefault="19D12A07" w:rsidP="00C56A62">
      <w:pPr>
        <w:spacing w:line="360" w:lineRule="auto"/>
        <w:rPr>
          <w:color w:val="000000" w:themeColor="text1"/>
        </w:rPr>
      </w:pPr>
      <w:r w:rsidRPr="00C56A62">
        <w:rPr>
          <w:rFonts w:ascii="Source Sans Pro Light" w:eastAsia="Source Sans Pro Light" w:hAnsi="Source Sans Pro Light" w:cs="Source Sans Pro Light"/>
          <w:b/>
          <w:color w:val="000000" w:themeColor="text1"/>
        </w:rPr>
        <w:t xml:space="preserve">Figure </w:t>
      </w:r>
      <w:r w:rsidR="00CE4DD9" w:rsidRPr="00C56A62">
        <w:rPr>
          <w:rFonts w:ascii="Source Sans Pro Light" w:eastAsia="Source Sans Pro Light" w:hAnsi="Source Sans Pro Light" w:cs="Source Sans Pro Light"/>
          <w:b/>
          <w:bCs/>
          <w:color w:val="000000" w:themeColor="text1"/>
        </w:rPr>
        <w:t>28</w:t>
      </w:r>
      <w:r w:rsidRPr="00C56A62">
        <w:rPr>
          <w:rFonts w:ascii="Source Sans Pro Light" w:eastAsia="Source Sans Pro Light" w:hAnsi="Source Sans Pro Light" w:cs="Source Sans Pro Light"/>
          <w:b/>
          <w:color w:val="000000" w:themeColor="text1"/>
        </w:rPr>
        <w:t>.</w:t>
      </w:r>
      <w:r w:rsidRPr="00C56A62">
        <w:rPr>
          <w:rFonts w:ascii="Source Sans Pro Light" w:eastAsia="Source Sans Pro Light" w:hAnsi="Source Sans Pro Light" w:cs="Source Sans Pro Light"/>
          <w:color w:val="000000" w:themeColor="text1"/>
        </w:rPr>
        <w:t xml:space="preserve"> Summary of </w:t>
      </w:r>
      <w:r w:rsidRPr="00C56A62">
        <w:rPr>
          <w:rFonts w:ascii="Source Sans Pro Light" w:eastAsia="Source Sans Pro Light" w:hAnsi="Source Sans Pro Light" w:cs="Source Sans Pro Light"/>
          <w:b/>
          <w:color w:val="000000" w:themeColor="text1"/>
        </w:rPr>
        <w:t>(a)</w:t>
      </w:r>
      <w:r w:rsidRPr="00C56A62">
        <w:rPr>
          <w:rFonts w:ascii="Source Sans Pro Light" w:eastAsia="Source Sans Pro Light" w:hAnsi="Source Sans Pro Light" w:cs="Source Sans Pro Light"/>
          <w:color w:val="000000" w:themeColor="text1"/>
        </w:rPr>
        <w:t xml:space="preserve"> vertebrate, </w:t>
      </w:r>
      <w:r w:rsidRPr="00C56A62">
        <w:rPr>
          <w:rFonts w:ascii="Source Sans Pro Light" w:eastAsia="Source Sans Pro Light" w:hAnsi="Source Sans Pro Light" w:cs="Source Sans Pro Light"/>
          <w:b/>
          <w:color w:val="000000" w:themeColor="text1"/>
        </w:rPr>
        <w:t>(b)</w:t>
      </w:r>
      <w:r w:rsidRPr="00C56A62">
        <w:rPr>
          <w:rFonts w:ascii="Source Sans Pro Light" w:eastAsia="Source Sans Pro Light" w:hAnsi="Source Sans Pro Light" w:cs="Source Sans Pro Light"/>
          <w:color w:val="000000" w:themeColor="text1"/>
        </w:rPr>
        <w:t xml:space="preserve"> invertebrate and </w:t>
      </w:r>
      <w:r w:rsidRPr="00C56A62">
        <w:rPr>
          <w:rFonts w:ascii="Source Sans Pro Light" w:eastAsia="Source Sans Pro Light" w:hAnsi="Source Sans Pro Light" w:cs="Source Sans Pro Light"/>
          <w:b/>
          <w:color w:val="000000" w:themeColor="text1"/>
        </w:rPr>
        <w:t>(c)</w:t>
      </w:r>
      <w:r w:rsidRPr="00C56A62">
        <w:rPr>
          <w:rFonts w:ascii="Source Sans Pro Light" w:eastAsia="Source Sans Pro Light" w:hAnsi="Source Sans Pro Light" w:cs="Source Sans Pro Light"/>
          <w:color w:val="000000" w:themeColor="text1"/>
        </w:rPr>
        <w:t xml:space="preserve"> bacteria OTU detections from replicate (boxplot) and composite (green points) water samples, as well as overall OTU </w:t>
      </w:r>
      <w:r w:rsidRPr="00C56A62">
        <w:rPr>
          <w:rFonts w:ascii="Source Sans Pro Light" w:eastAsia="Source Sans Pro Light" w:hAnsi="Source Sans Pro Light" w:cs="Source Sans Pro Light"/>
          <w:color w:val="000000" w:themeColor="text1"/>
        </w:rPr>
        <w:lastRenderedPageBreak/>
        <w:t>richness (grey bars) from replicate water samples, collected at upstream (Denny), midsection (Fintry) and downstream (</w:t>
      </w:r>
      <w:proofErr w:type="spellStart"/>
      <w:r w:rsidRPr="00C56A62">
        <w:rPr>
          <w:rFonts w:ascii="Source Sans Pro Light" w:eastAsia="Source Sans Pro Light" w:hAnsi="Source Sans Pro Light" w:cs="Source Sans Pro Light"/>
          <w:color w:val="000000" w:themeColor="text1"/>
        </w:rPr>
        <w:t>Drymen</w:t>
      </w:r>
      <w:proofErr w:type="spellEnd"/>
      <w:r w:rsidRPr="00C56A62">
        <w:rPr>
          <w:rFonts w:ascii="Source Sans Pro Light" w:eastAsia="Source Sans Pro Light" w:hAnsi="Source Sans Pro Light" w:cs="Source Sans Pro Light"/>
          <w:color w:val="000000" w:themeColor="text1"/>
        </w:rPr>
        <w:t xml:space="preserve"> Bridge) sampling locations along </w:t>
      </w:r>
      <w:r w:rsidR="00A37146" w:rsidRPr="00C56A62">
        <w:rPr>
          <w:rFonts w:ascii="Source Sans Pro Light" w:eastAsia="Source Sans Pro Light" w:hAnsi="Source Sans Pro Light" w:cs="Source Sans Pro Light"/>
          <w:color w:val="000000" w:themeColor="text1"/>
        </w:rPr>
        <w:t xml:space="preserve">the </w:t>
      </w:r>
      <w:r w:rsidRPr="00C56A62">
        <w:rPr>
          <w:rFonts w:ascii="Source Sans Pro Light" w:eastAsia="Source Sans Pro Light" w:hAnsi="Source Sans Pro Light" w:cs="Source Sans Pro Light"/>
          <w:color w:val="000000" w:themeColor="text1"/>
        </w:rPr>
        <w:t xml:space="preserve">Endrick Water. </w:t>
      </w:r>
    </w:p>
    <w:p w14:paraId="20C7D6B7" w14:textId="55389A42" w:rsidR="19D12A07" w:rsidRDefault="19D12A07" w:rsidP="00C56A62">
      <w:pPr>
        <w:spacing w:line="360" w:lineRule="auto"/>
      </w:pPr>
      <w:r w:rsidRPr="57D5DD20">
        <w:rPr>
          <w:rFonts w:ascii="Source Sans Pro Light" w:eastAsia="Source Sans Pro Light" w:hAnsi="Source Sans Pro Light" w:cs="Source Sans Pro Light"/>
        </w:rPr>
        <w:t xml:space="preserve"> </w:t>
      </w:r>
      <w:r w:rsidRPr="00AF6923">
        <w:rPr>
          <w:rFonts w:ascii="Source Sans Pro SemiBold" w:eastAsia="Source Sans Pro SemiBold" w:hAnsi="Source Sans Pro SemiBold" w:cs="Source Sans Pro SemiBold"/>
          <w:color w:val="146568"/>
          <w:sz w:val="28"/>
          <w:szCs w:val="28"/>
        </w:rPr>
        <w:t>Comparison of eDNA and bulk invertebrate samples for Endrick Water</w:t>
      </w:r>
    </w:p>
    <w:p w14:paraId="6E0AD2CC" w14:textId="56AB95D3" w:rsidR="19D12A07" w:rsidRDefault="19D12A07" w:rsidP="00C56A62">
      <w:pPr>
        <w:spacing w:after="160" w:line="360" w:lineRule="auto"/>
      </w:pPr>
      <w:r w:rsidRPr="57D5DD20">
        <w:rPr>
          <w:rFonts w:ascii="Source Sans Pro Light" w:eastAsia="Source Sans Pro Light" w:hAnsi="Source Sans Pro Light" w:cs="Source Sans Pro Light"/>
        </w:rPr>
        <w:t>Taxon overlap for Endrick Water overall</w:t>
      </w:r>
      <w:r w:rsidRPr="57D5DD20">
        <w:rPr>
          <w:rFonts w:ascii="Source Sans Pro Light" w:eastAsia="Source Sans Pro Light" w:hAnsi="Source Sans Pro Light" w:cs="Source Sans Pro Light"/>
          <w:b/>
          <w:bCs/>
        </w:rPr>
        <w:t>,</w:t>
      </w:r>
      <w:r w:rsidRPr="57D5DD20">
        <w:rPr>
          <w:rFonts w:ascii="Source Sans Pro Light" w:eastAsia="Source Sans Pro Light" w:hAnsi="Source Sans Pro Light" w:cs="Source Sans Pro Light"/>
        </w:rPr>
        <w:t xml:space="preserve"> and at each sampling location along Endrick Water</w:t>
      </w:r>
      <w:r w:rsidRPr="57D5DD20">
        <w:rPr>
          <w:rFonts w:ascii="Source Sans Pro Light" w:eastAsia="Source Sans Pro Light" w:hAnsi="Source Sans Pro Light" w:cs="Source Sans Pro Light"/>
          <w:b/>
          <w:bCs/>
        </w:rPr>
        <w:t>,</w:t>
      </w:r>
      <w:r w:rsidRPr="57D5DD20">
        <w:rPr>
          <w:rFonts w:ascii="Source Sans Pro Light" w:eastAsia="Source Sans Pro Light" w:hAnsi="Source Sans Pro Light" w:cs="Source Sans Pro Light"/>
        </w:rPr>
        <w:t xml:space="preserve"> between eDNA and the bulk tissue DNA samples is summarised in Figure </w:t>
      </w:r>
      <w:r w:rsidR="1212E6D3"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w:t>
      </w:r>
      <w:r w:rsidRPr="57D5DD20">
        <w:rPr>
          <w:rFonts w:ascii="Source Sans Pro Light" w:eastAsia="Source Sans Pro Light" w:hAnsi="Source Sans Pro Light" w:cs="Source Sans Pro Light"/>
        </w:rPr>
        <w:t xml:space="preserve">. The three replicate eDNA samples combined detected the most unique taxa overall (Figure </w:t>
      </w:r>
      <w:r w:rsidR="7ED1F61F"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a</w:t>
      </w:r>
      <w:r w:rsidRPr="57D5DD20">
        <w:rPr>
          <w:rFonts w:ascii="Source Sans Pro Light" w:eastAsia="Source Sans Pro Light" w:hAnsi="Source Sans Pro Light" w:cs="Source Sans Pro Light"/>
        </w:rPr>
        <w:t xml:space="preserve">) and at each sampling location (Figure </w:t>
      </w:r>
      <w:r w:rsidR="37DF764D"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b</w:t>
      </w:r>
      <w:r w:rsidRPr="57D5DD20">
        <w:rPr>
          <w:rFonts w:ascii="Source Sans Pro Light" w:eastAsia="Source Sans Pro Light" w:hAnsi="Source Sans Pro Light" w:cs="Source Sans Pro Light"/>
        </w:rPr>
        <w:t xml:space="preserve">-d). Bulk tissue DNA samples produced the most unique taxa after this (Figure </w:t>
      </w:r>
      <w:r w:rsidR="13EF5A8C"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a</w:t>
      </w:r>
      <w:r w:rsidRPr="57D5DD20">
        <w:rPr>
          <w:rFonts w:ascii="Source Sans Pro Light" w:eastAsia="Source Sans Pro Light" w:hAnsi="Source Sans Pro Light" w:cs="Source Sans Pro Light"/>
        </w:rPr>
        <w:t xml:space="preserve">, b, d), except at Fintry where the composite eDNA sample detected more taxa than the bulk tissue DNA sample (Figure </w:t>
      </w:r>
      <w:r w:rsidR="2B678F1D"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c</w:t>
      </w:r>
      <w:r w:rsidRPr="57D5DD20">
        <w:rPr>
          <w:rFonts w:ascii="Source Sans Pro Light" w:eastAsia="Source Sans Pro Light" w:hAnsi="Source Sans Pro Light" w:cs="Source Sans Pro Light"/>
        </w:rPr>
        <w:t xml:space="preserve">). Overlap between sample types was low overall and at each location. </w:t>
      </w:r>
      <w:proofErr w:type="gramStart"/>
      <w:r w:rsidRPr="57D5DD20">
        <w:rPr>
          <w:rFonts w:ascii="Source Sans Pro Light" w:eastAsia="Source Sans Pro Light" w:hAnsi="Source Sans Pro Light" w:cs="Source Sans Pro Light"/>
        </w:rPr>
        <w:t>A large number of</w:t>
      </w:r>
      <w:proofErr w:type="gramEnd"/>
      <w:r w:rsidRPr="57D5DD20">
        <w:rPr>
          <w:rFonts w:ascii="Source Sans Pro Light" w:eastAsia="Source Sans Pro Light" w:hAnsi="Source Sans Pro Light" w:cs="Source Sans Pro Light"/>
        </w:rPr>
        <w:t xml:space="preserve"> taxa were identified by both replicate and composite eDNA samples (Figure </w:t>
      </w:r>
      <w:r w:rsidR="16844068"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a</w:t>
      </w:r>
      <w:r w:rsidRPr="57D5DD20">
        <w:rPr>
          <w:rFonts w:ascii="Source Sans Pro Light" w:eastAsia="Source Sans Pro Light" w:hAnsi="Source Sans Pro Light" w:cs="Source Sans Pro Light"/>
        </w:rPr>
        <w:t xml:space="preserve">, c, d), except at </w:t>
      </w:r>
      <w:proofErr w:type="spellStart"/>
      <w:r w:rsidRPr="57D5DD20">
        <w:rPr>
          <w:rFonts w:ascii="Source Sans Pro Light" w:eastAsia="Source Sans Pro Light" w:hAnsi="Source Sans Pro Light" w:cs="Source Sans Pro Light"/>
        </w:rPr>
        <w:t>Drymen</w:t>
      </w:r>
      <w:proofErr w:type="spellEnd"/>
      <w:r w:rsidRPr="57D5DD20">
        <w:rPr>
          <w:rFonts w:ascii="Source Sans Pro Light" w:eastAsia="Source Sans Pro Light" w:hAnsi="Source Sans Pro Light" w:cs="Source Sans Pro Light"/>
        </w:rPr>
        <w:t xml:space="preserve"> Bridge where very few taxa were shared by the replicate samples and the composite eDNA sample (Figure </w:t>
      </w:r>
      <w:r w:rsidR="59D91CE7" w:rsidRPr="0FA74821">
        <w:rPr>
          <w:rFonts w:ascii="Source Sans Pro Light" w:eastAsia="Source Sans Pro Light" w:hAnsi="Source Sans Pro Light" w:cs="Source Sans Pro Light"/>
        </w:rPr>
        <w:t>2</w:t>
      </w:r>
      <w:r w:rsidRPr="0FA74821">
        <w:rPr>
          <w:rFonts w:ascii="Source Sans Pro Light" w:eastAsia="Source Sans Pro Light" w:hAnsi="Source Sans Pro Light" w:cs="Source Sans Pro Light"/>
        </w:rPr>
        <w:t>9b</w:t>
      </w:r>
      <w:r w:rsidRPr="57D5DD20">
        <w:rPr>
          <w:rFonts w:ascii="Source Sans Pro Light" w:eastAsia="Source Sans Pro Light" w:hAnsi="Source Sans Pro Light" w:cs="Source Sans Pro Light"/>
        </w:rPr>
        <w:t>). Indeed, the composite eDNA sample from this location performed very poorly and detected only 11 taxa, potentially highlighting the additional habitat complexity at wider, downstream river locations and insufficient eDNA capture using composite sampling.</w:t>
      </w:r>
    </w:p>
    <w:p w14:paraId="605E7703" w14:textId="2148EAF8" w:rsidR="19D12A07" w:rsidRDefault="19D12A07" w:rsidP="57D5DD20">
      <w:pPr>
        <w:jc w:val="both"/>
      </w:pPr>
    </w:p>
    <w:p w14:paraId="477A8F3B" w14:textId="4FF06C14" w:rsidR="3C60CBBE" w:rsidRDefault="00455A02" w:rsidP="57D5DD20">
      <w:pPr>
        <w:jc w:val="both"/>
      </w:pPr>
      <w:r>
        <w:rPr>
          <w:b/>
          <w:bCs/>
          <w:noProof/>
        </w:rPr>
        <w:lastRenderedPageBreak/>
        <w:drawing>
          <wp:inline distT="0" distB="0" distL="0" distR="0" wp14:anchorId="25A5827A" wp14:editId="19D09BF3">
            <wp:extent cx="5715000" cy="5199831"/>
            <wp:effectExtent l="0" t="0" r="0" b="0"/>
            <wp:docPr id="9" name="Picture 9" descr="Venn diagrams summarising taxon overlap between bulk tissue DNA, replicate eDNA and composite eDNA samples from Endrick Water overall (a) and each sampling location along Endrick Water: (b) Drymen Bridge (downstream), (c) Fintry (mid-section), and (d) Denny (upstr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Venn diagrams summarising taxon overlap between bulk tissue DNA, replicate eDNA and composite eDNA samples from Endrick Water overall (a) and each sampling location along Endrick Water: (b) Drymen Bridge (downstream), (c) Fintry (mid-section), and (d) Denny (upstream)."/>
                    <pic:cNvPicPr/>
                  </pic:nvPicPr>
                  <pic:blipFill rotWithShape="1">
                    <a:blip r:embed="rId82">
                      <a:extLst>
                        <a:ext uri="{28A0092B-C50C-407E-A947-70E740481C1C}">
                          <a14:useLocalDpi xmlns:a14="http://schemas.microsoft.com/office/drawing/2010/main" val="0"/>
                        </a:ext>
                      </a:extLst>
                    </a:blip>
                    <a:srcRect l="18347" r="19831"/>
                    <a:stretch/>
                  </pic:blipFill>
                  <pic:spPr bwMode="auto">
                    <a:xfrm>
                      <a:off x="0" y="0"/>
                      <a:ext cx="5721527" cy="5205770"/>
                    </a:xfrm>
                    <a:prstGeom prst="rect">
                      <a:avLst/>
                    </a:prstGeom>
                    <a:ln>
                      <a:noFill/>
                    </a:ln>
                    <a:extLst>
                      <a:ext uri="{53640926-AAD7-44D8-BBD7-CCE9431645EC}">
                        <a14:shadowObscured xmlns:a14="http://schemas.microsoft.com/office/drawing/2010/main"/>
                      </a:ext>
                    </a:extLst>
                  </pic:spPr>
                </pic:pic>
              </a:graphicData>
            </a:graphic>
          </wp:inline>
        </w:drawing>
      </w:r>
    </w:p>
    <w:p w14:paraId="655E37A1" w14:textId="6DAD0294" w:rsidR="19D12A07" w:rsidRDefault="19D12A07" w:rsidP="57D5DD20">
      <w:pPr>
        <w:jc w:val="both"/>
      </w:pPr>
    </w:p>
    <w:p w14:paraId="10712007" w14:textId="3B3ECB5E" w:rsidR="19D12A07" w:rsidRPr="00C56A62" w:rsidRDefault="3B3EFA77" w:rsidP="00C56A62">
      <w:pPr>
        <w:spacing w:line="360" w:lineRule="auto"/>
      </w:pPr>
      <w:r w:rsidRPr="00C56A62">
        <w:rPr>
          <w:rFonts w:ascii="Source Sans Pro Light" w:eastAsia="Source Sans Pro Light" w:hAnsi="Source Sans Pro Light" w:cs="Source Sans Pro Light"/>
          <w:b/>
        </w:rPr>
        <w:t xml:space="preserve">Figure </w:t>
      </w:r>
      <w:r w:rsidR="1A6D80E3" w:rsidRPr="00C56A62">
        <w:rPr>
          <w:rFonts w:ascii="Source Sans Pro Light" w:eastAsia="Source Sans Pro Light" w:hAnsi="Source Sans Pro Light" w:cs="Source Sans Pro Light"/>
          <w:b/>
        </w:rPr>
        <w:t>2</w:t>
      </w:r>
      <w:r w:rsidRPr="00C56A62">
        <w:rPr>
          <w:rFonts w:ascii="Source Sans Pro Light" w:eastAsia="Source Sans Pro Light" w:hAnsi="Source Sans Pro Light" w:cs="Source Sans Pro Light"/>
          <w:b/>
        </w:rPr>
        <w:t>9.</w:t>
      </w:r>
      <w:r w:rsidRPr="00C56A62">
        <w:rPr>
          <w:rFonts w:ascii="Source Sans Pro Light" w:eastAsia="Source Sans Pro Light" w:hAnsi="Source Sans Pro Light" w:cs="Source Sans Pro Light"/>
        </w:rPr>
        <w:t xml:space="preserve"> Venn diagrams summarising taxon overlap between bulk tissue DNA, replicate eDNA and composite eDNA samples from Endrick Water overall </w:t>
      </w:r>
      <w:r w:rsidRPr="00C56A62">
        <w:rPr>
          <w:rFonts w:ascii="Source Sans Pro Light" w:eastAsia="Source Sans Pro Light" w:hAnsi="Source Sans Pro Light" w:cs="Source Sans Pro Light"/>
          <w:b/>
        </w:rPr>
        <w:t>(a)</w:t>
      </w:r>
      <w:r w:rsidRPr="00C56A62">
        <w:rPr>
          <w:rFonts w:ascii="Source Sans Pro Light" w:eastAsia="Source Sans Pro Light" w:hAnsi="Source Sans Pro Light" w:cs="Source Sans Pro Light"/>
        </w:rPr>
        <w:t xml:space="preserve"> and each sampling location along Endrick Water: </w:t>
      </w:r>
      <w:r w:rsidRPr="00C56A62">
        <w:rPr>
          <w:rFonts w:ascii="Source Sans Pro Light" w:eastAsia="Source Sans Pro Light" w:hAnsi="Source Sans Pro Light" w:cs="Source Sans Pro Light"/>
          <w:b/>
        </w:rPr>
        <w:t>(b)</w:t>
      </w:r>
      <w:r w:rsidRPr="00C56A62">
        <w:rPr>
          <w:rFonts w:ascii="Source Sans Pro Light" w:eastAsia="Source Sans Pro Light" w:hAnsi="Source Sans Pro Light" w:cs="Source Sans Pro Light"/>
        </w:rPr>
        <w:t xml:space="preserve"> </w:t>
      </w:r>
      <w:proofErr w:type="spellStart"/>
      <w:r w:rsidRPr="00C56A62">
        <w:rPr>
          <w:rFonts w:ascii="Source Sans Pro Light" w:eastAsia="Source Sans Pro Light" w:hAnsi="Source Sans Pro Light" w:cs="Source Sans Pro Light"/>
        </w:rPr>
        <w:t>Drymen</w:t>
      </w:r>
      <w:proofErr w:type="spellEnd"/>
      <w:r w:rsidRPr="00C56A62">
        <w:rPr>
          <w:rFonts w:ascii="Source Sans Pro Light" w:eastAsia="Source Sans Pro Light" w:hAnsi="Source Sans Pro Light" w:cs="Source Sans Pro Light"/>
        </w:rPr>
        <w:t xml:space="preserve"> Bridge (downstream), </w:t>
      </w:r>
      <w:r w:rsidRPr="00C56A62">
        <w:rPr>
          <w:rFonts w:ascii="Source Sans Pro Light" w:eastAsia="Source Sans Pro Light" w:hAnsi="Source Sans Pro Light" w:cs="Source Sans Pro Light"/>
          <w:b/>
        </w:rPr>
        <w:t>(c)</w:t>
      </w:r>
      <w:r w:rsidRPr="00C56A62">
        <w:rPr>
          <w:rFonts w:ascii="Source Sans Pro Light" w:eastAsia="Source Sans Pro Light" w:hAnsi="Source Sans Pro Light" w:cs="Source Sans Pro Light"/>
        </w:rPr>
        <w:t xml:space="preserve"> Fintry (mid-section), and </w:t>
      </w:r>
      <w:r w:rsidRPr="00C56A62">
        <w:rPr>
          <w:rFonts w:ascii="Source Sans Pro Light" w:eastAsia="Source Sans Pro Light" w:hAnsi="Source Sans Pro Light" w:cs="Source Sans Pro Light"/>
          <w:b/>
        </w:rPr>
        <w:t>(d)</w:t>
      </w:r>
      <w:r w:rsidRPr="00C56A62">
        <w:rPr>
          <w:rFonts w:ascii="Source Sans Pro Light" w:eastAsia="Source Sans Pro Light" w:hAnsi="Source Sans Pro Light" w:cs="Source Sans Pro Light"/>
        </w:rPr>
        <w:t xml:space="preserve"> Denny (upstream).</w:t>
      </w:r>
    </w:p>
    <w:p w14:paraId="2DA4F4E6" w14:textId="63FB0425" w:rsidR="19D12A07" w:rsidRDefault="19D12A07">
      <w:r w:rsidRPr="57D5DD20">
        <w:rPr>
          <w:rFonts w:ascii="Source Sans Pro Light" w:eastAsia="Source Sans Pro Light" w:hAnsi="Source Sans Pro Light" w:cs="Source Sans Pro Light"/>
          <w:b/>
          <w:bCs/>
        </w:rPr>
        <w:t xml:space="preserve"> </w:t>
      </w:r>
    </w:p>
    <w:p w14:paraId="162AF386" w14:textId="5C833879" w:rsidR="19D12A07" w:rsidRDefault="3B3EFA77" w:rsidP="00C56A62">
      <w:pPr>
        <w:spacing w:line="360" w:lineRule="auto"/>
      </w:pPr>
      <w:r w:rsidRPr="5430EB27">
        <w:rPr>
          <w:rFonts w:ascii="Source Sans Pro Light" w:eastAsia="Source Sans Pro Light" w:hAnsi="Source Sans Pro Light" w:cs="Source Sans Pro Light"/>
        </w:rPr>
        <w:t xml:space="preserve">Bulk tissue DNA samples detected less taxa (116 taxa) than replicate eDNA (310 taxa) and composite eDNA samples (150 taxa) overall. This also applied to individual sampling locations </w:t>
      </w:r>
      <w:proofErr w:type="gramStart"/>
      <w:r w:rsidRPr="5430EB27">
        <w:rPr>
          <w:rFonts w:ascii="Source Sans Pro Light" w:eastAsia="Source Sans Pro Light" w:hAnsi="Source Sans Pro Light" w:cs="Source Sans Pro Light"/>
        </w:rPr>
        <w:t>with the exception of</w:t>
      </w:r>
      <w:proofErr w:type="gramEnd"/>
      <w:r w:rsidRPr="5430EB27">
        <w:rPr>
          <w:rFonts w:ascii="Source Sans Pro Light" w:eastAsia="Source Sans Pro Light" w:hAnsi="Source Sans Pro Light" w:cs="Source Sans Pro Light"/>
        </w:rPr>
        <w:t xml:space="preserve"> </w:t>
      </w:r>
      <w:proofErr w:type="spellStart"/>
      <w:r w:rsidRPr="5430EB27">
        <w:rPr>
          <w:rFonts w:ascii="Source Sans Pro Light" w:eastAsia="Source Sans Pro Light" w:hAnsi="Source Sans Pro Light" w:cs="Source Sans Pro Light"/>
        </w:rPr>
        <w:t>Drymen</w:t>
      </w:r>
      <w:proofErr w:type="spellEnd"/>
      <w:r w:rsidRPr="5430EB27">
        <w:rPr>
          <w:rFonts w:ascii="Source Sans Pro Light" w:eastAsia="Source Sans Pro Light" w:hAnsi="Source Sans Pro Light" w:cs="Source Sans Pro Light"/>
        </w:rPr>
        <w:t xml:space="preserve"> Bridge where the bulk tissue DNA sample (48 taxa) outperformed the composite eDNA sample (11 taxa), but the replicate eDNA samples (193 taxa) combined vastly exceeded both other sample types. The proportion of sequencing output allocated to different families (Figure </w:t>
      </w:r>
      <w:r w:rsidR="550AF044" w:rsidRPr="5430EB27">
        <w:rPr>
          <w:rFonts w:ascii="Source Sans Pro Light" w:eastAsia="Source Sans Pro Light" w:hAnsi="Source Sans Pro Light" w:cs="Source Sans Pro Light"/>
        </w:rPr>
        <w:t>3</w:t>
      </w:r>
      <w:r w:rsidRPr="5430EB27">
        <w:rPr>
          <w:rFonts w:ascii="Source Sans Pro Light" w:eastAsia="Source Sans Pro Light" w:hAnsi="Source Sans Pro Light" w:cs="Source Sans Pro Light"/>
        </w:rPr>
        <w:t xml:space="preserve">0) and orders (Figure </w:t>
      </w:r>
      <w:r w:rsidR="579A7D08" w:rsidRPr="5430EB27">
        <w:rPr>
          <w:rFonts w:ascii="Source Sans Pro Light" w:eastAsia="Source Sans Pro Light" w:hAnsi="Source Sans Pro Light" w:cs="Source Sans Pro Light"/>
        </w:rPr>
        <w:t>3</w:t>
      </w:r>
      <w:r w:rsidRPr="5430EB27">
        <w:rPr>
          <w:rFonts w:ascii="Source Sans Pro Light" w:eastAsia="Source Sans Pro Light" w:hAnsi="Source Sans Pro Light" w:cs="Source Sans Pro Light"/>
        </w:rPr>
        <w:t>1) for each sample from each sampling location is summarised below.</w:t>
      </w:r>
    </w:p>
    <w:p w14:paraId="399EA689" w14:textId="7C91EDF6" w:rsidR="19D12A07" w:rsidRDefault="00E206BB" w:rsidP="57D5DD20">
      <w:pPr>
        <w:jc w:val="center"/>
      </w:pPr>
      <w:r>
        <w:rPr>
          <w:noProof/>
        </w:rPr>
        <w:lastRenderedPageBreak/>
        <w:drawing>
          <wp:inline distT="0" distB="0" distL="0" distR="0" wp14:anchorId="704124FF" wp14:editId="60498923">
            <wp:extent cx="5423138" cy="8134708"/>
            <wp:effectExtent l="0" t="0" r="6350" b="0"/>
            <wp:docPr id="36" name="Picture 36" descr="The proportion of the sequencing output allocated to the different families (rows) within each sample (columns). Each bubble per sample represents the proportion of DNA for each family for that sample. The size of the bubble is relative to the number of sequences from all families for that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he proportion of the sequencing output allocated to the different families (rows) within each sample (columns). Each bubble per sample represents the proportion of DNA for each family for that sample. The size of the bubble is relative to the number of sequences from all families for that sample."/>
                    <pic:cNvPicPr/>
                  </pic:nvPicPr>
                  <pic:blipFill>
                    <a:blip r:embed="rId83">
                      <a:extLst>
                        <a:ext uri="{28A0092B-C50C-407E-A947-70E740481C1C}">
                          <a14:useLocalDpi xmlns:a14="http://schemas.microsoft.com/office/drawing/2010/main" val="0"/>
                        </a:ext>
                      </a:extLst>
                    </a:blip>
                    <a:stretch>
                      <a:fillRect/>
                    </a:stretch>
                  </pic:blipFill>
                  <pic:spPr>
                    <a:xfrm>
                      <a:off x="0" y="0"/>
                      <a:ext cx="5423138" cy="8134708"/>
                    </a:xfrm>
                    <a:prstGeom prst="rect">
                      <a:avLst/>
                    </a:prstGeom>
                  </pic:spPr>
                </pic:pic>
              </a:graphicData>
            </a:graphic>
          </wp:inline>
        </w:drawing>
      </w:r>
      <w:r w:rsidR="19D12A07" w:rsidRPr="008735BC">
        <w:rPr>
          <w:rFonts w:ascii="Source Sans Pro SemiBold" w:eastAsia="Source Sans Pro SemiBold" w:hAnsi="Source Sans Pro SemiBold" w:cs="Source Sans Pro SemiBold"/>
          <w:sz w:val="28"/>
          <w:szCs w:val="28"/>
        </w:rPr>
        <w:t xml:space="preserve"> </w:t>
      </w:r>
    </w:p>
    <w:p w14:paraId="7CEC3B03" w14:textId="0D8DCA93" w:rsidR="7B667D58" w:rsidRPr="00D65B8B" w:rsidRDefault="7AFE3F66" w:rsidP="00D65B8B">
      <w:pPr>
        <w:spacing w:line="360" w:lineRule="auto"/>
      </w:pPr>
      <w:r w:rsidRPr="00D65B8B">
        <w:rPr>
          <w:rFonts w:ascii="Source Sans Pro Light" w:eastAsia="Source Sans Pro Light" w:hAnsi="Source Sans Pro Light" w:cs="Source Sans Pro Light"/>
          <w:b/>
          <w:bCs/>
        </w:rPr>
        <w:t xml:space="preserve">Figure </w:t>
      </w:r>
      <w:r w:rsidR="53FF8513" w:rsidRPr="00D65B8B">
        <w:rPr>
          <w:rFonts w:ascii="Source Sans Pro Light" w:eastAsia="Source Sans Pro Light" w:hAnsi="Source Sans Pro Light" w:cs="Source Sans Pro Light"/>
          <w:b/>
          <w:bCs/>
        </w:rPr>
        <w:t>3</w:t>
      </w:r>
      <w:r w:rsidRPr="00D65B8B">
        <w:rPr>
          <w:rFonts w:ascii="Source Sans Pro Light" w:eastAsia="Source Sans Pro Light" w:hAnsi="Source Sans Pro Light" w:cs="Source Sans Pro Light"/>
          <w:b/>
          <w:bCs/>
        </w:rPr>
        <w:t>0.</w:t>
      </w:r>
      <w:r w:rsidRPr="00D65B8B">
        <w:rPr>
          <w:rFonts w:ascii="Source Sans Pro Light" w:eastAsia="Source Sans Pro Light" w:hAnsi="Source Sans Pro Light" w:cs="Source Sans Pro Light"/>
        </w:rPr>
        <w:t xml:space="preserve"> The proportion of the sequencing output allocated to the different families (rows) within each sample (columns). Each bubble per sample represents the proportion of DNA for </w:t>
      </w:r>
      <w:r w:rsidRPr="00D65B8B">
        <w:rPr>
          <w:rFonts w:ascii="Source Sans Pro Light" w:eastAsia="Source Sans Pro Light" w:hAnsi="Source Sans Pro Light" w:cs="Source Sans Pro Light"/>
        </w:rPr>
        <w:lastRenderedPageBreak/>
        <w:t>each family for that sample. The size of the bubble is relative to the number of sequences from all families for that sample.</w:t>
      </w:r>
    </w:p>
    <w:p w14:paraId="3F7BCB00" w14:textId="02072713" w:rsidR="7B667D58" w:rsidRDefault="7B667D58" w:rsidP="7B667D58">
      <w:pPr>
        <w:jc w:val="both"/>
        <w:rPr>
          <w:rFonts w:ascii="Source Sans Pro Light" w:eastAsia="Source Sans Pro Light" w:hAnsi="Source Sans Pro Light" w:cs="Source Sans Pro Light"/>
          <w:sz w:val="20"/>
          <w:szCs w:val="20"/>
        </w:rPr>
      </w:pPr>
    </w:p>
    <w:p w14:paraId="11039F50" w14:textId="63E7579E" w:rsidR="064A5080" w:rsidRDefault="004B3E51" w:rsidP="00CB2C8A">
      <w:pPr>
        <w:jc w:val="center"/>
      </w:pPr>
      <w:r>
        <w:rPr>
          <w:b/>
          <w:bCs/>
          <w:noProof/>
        </w:rPr>
        <w:drawing>
          <wp:inline distT="0" distB="0" distL="0" distR="0" wp14:anchorId="79D5BEFF" wp14:editId="65EA935E">
            <wp:extent cx="5731510" cy="7642225"/>
            <wp:effectExtent l="0" t="0" r="2540" b="0"/>
            <wp:docPr id="13" name="Picture 13" descr="The proportion of the sequencing output allocated to the different orders (rows) within each sample (columns). Each bubble per sample represents the proportion of DNA for each order for that sample. The size of the bubble is relative to the number of sequences from all orders for that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e proportion of the sequencing output allocated to the different orders (rows) within each sample (columns). Each bubble per sample represents the proportion of DNA for each order for that sample. The size of the bubble is relative to the number of sequences from all orders for that sampl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1FA8B3FD" w14:textId="3C31FA10" w:rsidR="19D12A07" w:rsidRPr="00D65B8B" w:rsidRDefault="7AFE3F66" w:rsidP="00D65B8B">
      <w:pPr>
        <w:spacing w:line="360" w:lineRule="auto"/>
      </w:pPr>
      <w:r w:rsidRPr="00D65B8B">
        <w:rPr>
          <w:rFonts w:ascii="Source Sans Pro Light" w:eastAsia="Source Sans Pro Light" w:hAnsi="Source Sans Pro Light" w:cs="Source Sans Pro Light"/>
        </w:rPr>
        <w:t xml:space="preserve"> </w:t>
      </w:r>
      <w:r w:rsidRPr="00D65B8B">
        <w:rPr>
          <w:rFonts w:ascii="Source Sans Pro Light" w:eastAsia="Source Sans Pro Light" w:hAnsi="Source Sans Pro Light" w:cs="Source Sans Pro Light"/>
          <w:b/>
          <w:bCs/>
        </w:rPr>
        <w:t xml:space="preserve">Figure </w:t>
      </w:r>
      <w:r w:rsidR="5FD7377A" w:rsidRPr="00D65B8B">
        <w:rPr>
          <w:rFonts w:ascii="Source Sans Pro Light" w:eastAsia="Source Sans Pro Light" w:hAnsi="Source Sans Pro Light" w:cs="Source Sans Pro Light"/>
          <w:b/>
          <w:bCs/>
        </w:rPr>
        <w:t>3</w:t>
      </w:r>
      <w:r w:rsidRPr="00D65B8B">
        <w:rPr>
          <w:rFonts w:ascii="Source Sans Pro Light" w:eastAsia="Source Sans Pro Light" w:hAnsi="Source Sans Pro Light" w:cs="Source Sans Pro Light"/>
          <w:b/>
          <w:bCs/>
        </w:rPr>
        <w:t>1.</w:t>
      </w:r>
      <w:r w:rsidRPr="00D65B8B">
        <w:rPr>
          <w:rFonts w:ascii="Source Sans Pro Light" w:eastAsia="Source Sans Pro Light" w:hAnsi="Source Sans Pro Light" w:cs="Source Sans Pro Light"/>
        </w:rPr>
        <w:t xml:space="preserve"> The proportion of the sequencing output allocated to the different orders (rows) within each sample (columns). Each bubble per sample represents the proportion of DNA for </w:t>
      </w:r>
      <w:r w:rsidRPr="00D65B8B">
        <w:rPr>
          <w:rFonts w:ascii="Source Sans Pro Light" w:eastAsia="Source Sans Pro Light" w:hAnsi="Source Sans Pro Light" w:cs="Source Sans Pro Light"/>
        </w:rPr>
        <w:lastRenderedPageBreak/>
        <w:t>each order for that sample. The size of the bubble is relative to the number of sequences from all orders for that sample.</w:t>
      </w:r>
    </w:p>
    <w:p w14:paraId="5BA3EE7A" w14:textId="14AC8BA5" w:rsidR="19D12A07" w:rsidRDefault="19D12A07">
      <w:r w:rsidRPr="00AF6923">
        <w:rPr>
          <w:rFonts w:ascii="Source Sans Pro SemiBold" w:eastAsia="Source Sans Pro SemiBold" w:hAnsi="Source Sans Pro SemiBold" w:cs="Source Sans Pro SemiBold"/>
          <w:color w:val="146568"/>
          <w:sz w:val="28"/>
          <w:szCs w:val="28"/>
        </w:rPr>
        <w:t>Box 1. Lake Classification – illustrative case study</w:t>
      </w:r>
    </w:p>
    <w:p w14:paraId="46007714" w14:textId="749C31FE" w:rsidR="19D12A07" w:rsidRPr="00E97F5B" w:rsidRDefault="3283E5DB" w:rsidP="00D65B8B">
      <w:pPr>
        <w:spacing w:line="360" w:lineRule="auto"/>
        <w:rPr>
          <w:color w:val="000000" w:themeColor="text1"/>
        </w:rPr>
      </w:pPr>
      <w:r>
        <w:rPr>
          <w:noProof/>
        </w:rPr>
        <w:drawing>
          <wp:inline distT="0" distB="0" distL="0" distR="0" wp14:anchorId="63DAC537" wp14:editId="090F18D2">
            <wp:extent cx="5728972" cy="3179445"/>
            <wp:effectExtent l="0" t="0" r="0" b="0"/>
            <wp:docPr id="37" name="Picture 37" descr="Accumulation of fish species (Actinopterygii, Cephalaspidomorphi) a) richness and b) sample coverage in the North and South Basins of Loch Lomond. Sample coverage is the estimated proportion of the whole community that belong to taxa in the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ccumulation of fish species (Actinopterygii, Cephalaspidomorphi) a) richness and b) sample coverage in the North and South Basins of Loch Lomond. Sample coverage is the estimated proportion of the whole community that belong to taxa in the sampl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8972" cy="3179445"/>
                    </a:xfrm>
                    <a:prstGeom prst="rect">
                      <a:avLst/>
                    </a:prstGeom>
                  </pic:spPr>
                </pic:pic>
              </a:graphicData>
            </a:graphic>
          </wp:inline>
        </w:drawing>
      </w:r>
      <w:r w:rsidR="7AFE3F66" w:rsidRPr="00D65B8B">
        <w:rPr>
          <w:rFonts w:ascii="Source Sans Pro Light" w:eastAsia="Source Sans Pro Light" w:hAnsi="Source Sans Pro Light" w:cs="Source Sans Pro Light"/>
          <w:b/>
          <w:bCs/>
          <w:color w:val="000000" w:themeColor="text1"/>
        </w:rPr>
        <w:t xml:space="preserve">Figure </w:t>
      </w:r>
      <w:r w:rsidR="48990913" w:rsidRPr="00D65B8B">
        <w:rPr>
          <w:rFonts w:ascii="Source Sans Pro Light" w:eastAsia="Source Sans Pro Light" w:hAnsi="Source Sans Pro Light" w:cs="Source Sans Pro Light"/>
          <w:b/>
          <w:bCs/>
          <w:color w:val="000000" w:themeColor="text1"/>
        </w:rPr>
        <w:t>3</w:t>
      </w:r>
      <w:r w:rsidR="7AFE3F66" w:rsidRPr="00D65B8B">
        <w:rPr>
          <w:rFonts w:ascii="Source Sans Pro Light" w:eastAsia="Source Sans Pro Light" w:hAnsi="Source Sans Pro Light" w:cs="Source Sans Pro Light"/>
          <w:b/>
          <w:bCs/>
          <w:color w:val="000000" w:themeColor="text1"/>
        </w:rPr>
        <w:t>2</w:t>
      </w:r>
      <w:r w:rsidR="7AFE3F66" w:rsidRPr="00D65B8B">
        <w:rPr>
          <w:rFonts w:ascii="Source Sans Pro Light" w:eastAsia="Source Sans Pro Light" w:hAnsi="Source Sans Pro Light" w:cs="Source Sans Pro Light"/>
          <w:color w:val="000000" w:themeColor="text1"/>
        </w:rPr>
        <w:t xml:space="preserve">. Accumulation of fish species (Actinopterygii, </w:t>
      </w:r>
      <w:proofErr w:type="spellStart"/>
      <w:r w:rsidR="7AFE3F66" w:rsidRPr="00D65B8B">
        <w:rPr>
          <w:rFonts w:ascii="Source Sans Pro Light" w:eastAsia="Source Sans Pro Light" w:hAnsi="Source Sans Pro Light" w:cs="Source Sans Pro Light"/>
          <w:color w:val="000000" w:themeColor="text1"/>
        </w:rPr>
        <w:t>Cephalaspidomorphi</w:t>
      </w:r>
      <w:proofErr w:type="spellEnd"/>
      <w:r w:rsidR="7AFE3F66" w:rsidRPr="00D65B8B">
        <w:rPr>
          <w:rFonts w:ascii="Source Sans Pro Light" w:eastAsia="Source Sans Pro Light" w:hAnsi="Source Sans Pro Light" w:cs="Source Sans Pro Light"/>
          <w:color w:val="000000" w:themeColor="text1"/>
        </w:rPr>
        <w:t>) a) richness and b) sample coverage in the North and South Basins of Loch Lomond. Sample coverage is the estimated proportion of the whole community that belong to taxa in the sample.</w:t>
      </w:r>
    </w:p>
    <w:p w14:paraId="4A53A645" w14:textId="59DE9E1C" w:rsidR="19D12A07" w:rsidRDefault="19D12A07" w:rsidP="57D5DD20">
      <w:r w:rsidRPr="57D5DD20">
        <w:rPr>
          <w:rFonts w:ascii="Source Sans Pro Light" w:eastAsia="Source Sans Pro Light" w:hAnsi="Source Sans Pro Light" w:cs="Source Sans Pro Light"/>
        </w:rPr>
        <w:t xml:space="preserve"> </w:t>
      </w:r>
    </w:p>
    <w:p w14:paraId="00A1F818" w14:textId="2F8AF67C" w:rsidR="19D12A07" w:rsidRDefault="19D12A07" w:rsidP="00D3085C">
      <w:pPr>
        <w:spacing w:after="160" w:line="360" w:lineRule="auto"/>
      </w:pPr>
      <w:r w:rsidRPr="1DF36116">
        <w:rPr>
          <w:rFonts w:ascii="Source Sans Pro Light" w:eastAsia="Source Sans Pro Light" w:hAnsi="Source Sans Pro Light" w:cs="Source Sans Pro Light"/>
        </w:rPr>
        <w:t>Five indicator species used in the lake fish classification index were present in both basins, with preliminary mean EQR scores of 0.29 and 0.37 for the North and South Basins, respectively, both of which correspond to Moderate classification under the WFD. Asymptotic estimates of species richness for the above fish classes were 25.53 (</w:t>
      </w:r>
      <w:proofErr w:type="spellStart"/>
      <w:r w:rsidRPr="1DF36116">
        <w:rPr>
          <w:rFonts w:ascii="Source Sans Pro Light" w:eastAsia="Source Sans Pro Light" w:hAnsi="Source Sans Pro Light" w:cs="Source Sans Pro Light"/>
        </w:rPr>
        <w:t>s.e.</w:t>
      </w:r>
      <w:proofErr w:type="spellEnd"/>
      <w:r w:rsidRPr="1DF36116">
        <w:rPr>
          <w:rFonts w:ascii="Source Sans Pro Light" w:eastAsia="Source Sans Pro Light" w:hAnsi="Source Sans Pro Light" w:cs="Source Sans Pro Light"/>
        </w:rPr>
        <w:t xml:space="preserve"> 6.72) and 17.90 (</w:t>
      </w:r>
      <w:proofErr w:type="spellStart"/>
      <w:r w:rsidRPr="1DF36116">
        <w:rPr>
          <w:rFonts w:ascii="Source Sans Pro Light" w:eastAsia="Source Sans Pro Light" w:hAnsi="Source Sans Pro Light" w:cs="Source Sans Pro Light"/>
        </w:rPr>
        <w:t>s.e.</w:t>
      </w:r>
      <w:proofErr w:type="spellEnd"/>
      <w:r w:rsidRPr="1DF36116">
        <w:rPr>
          <w:rFonts w:ascii="Source Sans Pro Light" w:eastAsia="Source Sans Pro Light" w:hAnsi="Source Sans Pro Light" w:cs="Source Sans Pro Light"/>
        </w:rPr>
        <w:t xml:space="preserve"> 1.47) for the North and South Basins, respectively. Considering fish species only, both basins were close to the asymptotic estimates of species richness (Figure </w:t>
      </w:r>
      <w:r w:rsidR="58258D39" w:rsidRPr="1DF36116">
        <w:rPr>
          <w:rFonts w:ascii="Source Sans Pro Light" w:eastAsia="Source Sans Pro Light" w:hAnsi="Source Sans Pro Light" w:cs="Source Sans Pro Light"/>
        </w:rPr>
        <w:t>3</w:t>
      </w:r>
      <w:r w:rsidRPr="1DF36116">
        <w:rPr>
          <w:rFonts w:ascii="Source Sans Pro Light" w:eastAsia="Source Sans Pro Light" w:hAnsi="Source Sans Pro Light" w:cs="Source Sans Pro Light"/>
        </w:rPr>
        <w:t xml:space="preserve">2, Table </w:t>
      </w:r>
      <w:r w:rsidR="450C781B" w:rsidRPr="1DF36116">
        <w:rPr>
          <w:rFonts w:ascii="Source Sans Pro Light" w:eastAsia="Source Sans Pro Light" w:hAnsi="Source Sans Pro Light" w:cs="Source Sans Pro Light"/>
        </w:rPr>
        <w:t>8</w:t>
      </w:r>
      <w:r w:rsidRPr="1DF36116">
        <w:rPr>
          <w:rFonts w:ascii="Source Sans Pro Light" w:eastAsia="Source Sans Pro Light" w:hAnsi="Source Sans Pro Light" w:cs="Source Sans Pro Light"/>
        </w:rPr>
        <w:t>). Conventional sampling methods over the last 50 years have documented a total of 19 species in Loch Lomond (Maitland, Adams, and Mitchell 2000).</w:t>
      </w:r>
    </w:p>
    <w:p w14:paraId="0DABFC74" w14:textId="40221390" w:rsidR="004323A4" w:rsidRPr="00D3085C" w:rsidRDefault="7AFE3F66" w:rsidP="00D3085C">
      <w:pPr>
        <w:spacing w:line="360" w:lineRule="auto"/>
        <w:rPr>
          <w:rFonts w:ascii="Source Sans Pro Light" w:eastAsia="Source Sans Pro Light" w:hAnsi="Source Sans Pro Light" w:cs="Source Sans Pro Light"/>
          <w:color w:val="000000" w:themeColor="text1"/>
        </w:rPr>
      </w:pPr>
      <w:r w:rsidRPr="00D3085C">
        <w:rPr>
          <w:rFonts w:ascii="Source Sans Pro Light" w:eastAsia="Source Sans Pro Light" w:hAnsi="Source Sans Pro Light" w:cs="Source Sans Pro Light"/>
          <w:b/>
          <w:bCs/>
          <w:color w:val="000000" w:themeColor="text1"/>
        </w:rPr>
        <w:t xml:space="preserve">Table </w:t>
      </w:r>
      <w:r w:rsidR="3A0DE626" w:rsidRPr="00D3085C">
        <w:rPr>
          <w:rFonts w:ascii="Source Sans Pro Light" w:eastAsia="Source Sans Pro Light" w:hAnsi="Source Sans Pro Light" w:cs="Source Sans Pro Light"/>
          <w:b/>
          <w:bCs/>
          <w:color w:val="000000" w:themeColor="text1"/>
        </w:rPr>
        <w:t>8</w:t>
      </w:r>
      <w:r w:rsidRPr="00D3085C">
        <w:rPr>
          <w:rFonts w:ascii="Source Sans Pro Light" w:eastAsia="Source Sans Pro Light" w:hAnsi="Source Sans Pro Light" w:cs="Source Sans Pro Light"/>
          <w:b/>
          <w:bCs/>
          <w:color w:val="000000" w:themeColor="text1"/>
        </w:rPr>
        <w:t>.</w:t>
      </w:r>
      <w:r w:rsidRPr="00D3085C">
        <w:rPr>
          <w:rFonts w:ascii="Source Sans Pro Light" w:eastAsia="Source Sans Pro Light" w:hAnsi="Source Sans Pro Light" w:cs="Source Sans Pro Light"/>
          <w:color w:val="000000" w:themeColor="text1"/>
        </w:rPr>
        <w:t xml:space="preserve"> WFD scores, observed and estimated fish OTU richness for the North and South Basins of Loch Lomond.</w:t>
      </w:r>
    </w:p>
    <w:p w14:paraId="77BA6A10" w14:textId="77777777" w:rsidR="005217A7" w:rsidRPr="00917EF7" w:rsidRDefault="005217A7" w:rsidP="7B667D58">
      <w:pPr>
        <w:rPr>
          <w:rFonts w:ascii="Source Sans Pro Light" w:eastAsia="Source Sans Pro Light" w:hAnsi="Source Sans Pro Light" w:cs="Source Sans Pro Light"/>
          <w:i/>
          <w:iCs/>
          <w:color w:val="000000" w:themeColor="text1"/>
          <w:sz w:val="20"/>
          <w:szCs w:val="20"/>
        </w:rPr>
      </w:pPr>
    </w:p>
    <w:tbl>
      <w:tblPr>
        <w:tblStyle w:val="TableGrid"/>
        <w:tblW w:w="0" w:type="auto"/>
        <w:tblInd w:w="442" w:type="dxa"/>
        <w:tblLayout w:type="fixed"/>
        <w:tblLook w:val="04A0" w:firstRow="1" w:lastRow="0" w:firstColumn="1" w:lastColumn="0" w:noHBand="0" w:noVBand="1"/>
        <w:tblCaption w:val="WFD scores, observed and estimated fish OTU richness for the North and South Basins of Loch Lomond."/>
      </w:tblPr>
      <w:tblGrid>
        <w:gridCol w:w="1800"/>
        <w:gridCol w:w="2160"/>
        <w:gridCol w:w="1440"/>
        <w:gridCol w:w="1800"/>
      </w:tblGrid>
      <w:tr w:rsidR="57D5DD20" w14:paraId="1FD4F8C1" w14:textId="77777777" w:rsidTr="004B4F52">
        <w:trPr>
          <w:cantSplit/>
          <w:tblHeader/>
        </w:trPr>
        <w:tc>
          <w:tcPr>
            <w:tcW w:w="1800" w:type="dxa"/>
            <w:tcBorders>
              <w:top w:val="single" w:sz="8" w:space="0" w:color="auto"/>
              <w:left w:val="single" w:sz="8" w:space="0" w:color="auto"/>
              <w:bottom w:val="single" w:sz="8" w:space="0" w:color="auto"/>
              <w:right w:val="single" w:sz="8" w:space="0" w:color="auto"/>
            </w:tcBorders>
          </w:tcPr>
          <w:p w14:paraId="4802FC9C" w14:textId="16B016A0" w:rsidR="57D5DD20" w:rsidRDefault="57D5DD20" w:rsidP="004B4F52">
            <w:pPr>
              <w:spacing w:line="360" w:lineRule="auto"/>
            </w:pPr>
            <w:r w:rsidRPr="57D5DD20">
              <w:rPr>
                <w:rFonts w:ascii="Source Sans Pro Light" w:eastAsia="Source Sans Pro Light" w:hAnsi="Source Sans Pro Light" w:cs="Source Sans Pro Light"/>
              </w:rPr>
              <w:lastRenderedPageBreak/>
              <w:t>Location</w:t>
            </w:r>
          </w:p>
        </w:tc>
        <w:tc>
          <w:tcPr>
            <w:tcW w:w="2160" w:type="dxa"/>
            <w:tcBorders>
              <w:top w:val="single" w:sz="8" w:space="0" w:color="auto"/>
              <w:left w:val="single" w:sz="8" w:space="0" w:color="auto"/>
              <w:bottom w:val="single" w:sz="8" w:space="0" w:color="auto"/>
              <w:right w:val="single" w:sz="8" w:space="0" w:color="auto"/>
            </w:tcBorders>
          </w:tcPr>
          <w:p w14:paraId="6E6FA718" w14:textId="25F23551" w:rsidR="57D5DD20" w:rsidRDefault="57D5DD20" w:rsidP="004B4F52">
            <w:pPr>
              <w:spacing w:line="360" w:lineRule="auto"/>
            </w:pPr>
            <w:r w:rsidRPr="57D5DD20">
              <w:rPr>
                <w:rFonts w:ascii="Source Sans Pro Light" w:eastAsia="Source Sans Pro Light" w:hAnsi="Source Sans Pro Light" w:cs="Source Sans Pro Light"/>
              </w:rPr>
              <w:t>mean EQR</w:t>
            </w:r>
          </w:p>
          <w:p w14:paraId="792177A9" w14:textId="038B183A" w:rsidR="57D5DD20" w:rsidRDefault="57D5DD20" w:rsidP="004B4F52">
            <w:pPr>
              <w:spacing w:line="360" w:lineRule="auto"/>
            </w:pPr>
            <w:r w:rsidRPr="57D5DD20">
              <w:rPr>
                <w:rFonts w:ascii="Source Sans Pro Light" w:eastAsia="Source Sans Pro Light" w:hAnsi="Source Sans Pro Light" w:cs="Source Sans Pro Light"/>
              </w:rPr>
              <w:t>(WPD score)</w:t>
            </w:r>
          </w:p>
        </w:tc>
        <w:tc>
          <w:tcPr>
            <w:tcW w:w="1440" w:type="dxa"/>
            <w:tcBorders>
              <w:top w:val="single" w:sz="8" w:space="0" w:color="auto"/>
              <w:left w:val="single" w:sz="8" w:space="0" w:color="auto"/>
              <w:bottom w:val="single" w:sz="8" w:space="0" w:color="auto"/>
              <w:right w:val="single" w:sz="8" w:space="0" w:color="auto"/>
            </w:tcBorders>
          </w:tcPr>
          <w:p w14:paraId="147ED31E" w14:textId="3FAC1755" w:rsidR="57D5DD20" w:rsidRDefault="57D5DD20" w:rsidP="004B4F52">
            <w:pPr>
              <w:spacing w:line="360" w:lineRule="auto"/>
            </w:pPr>
            <w:r w:rsidRPr="57D5DD20">
              <w:rPr>
                <w:rFonts w:ascii="Source Sans Pro Light" w:eastAsia="Source Sans Pro Light" w:hAnsi="Source Sans Pro Light" w:cs="Source Sans Pro Light"/>
              </w:rPr>
              <w:t>Observed richness</w:t>
            </w:r>
          </w:p>
        </w:tc>
        <w:tc>
          <w:tcPr>
            <w:tcW w:w="1800" w:type="dxa"/>
            <w:tcBorders>
              <w:top w:val="single" w:sz="8" w:space="0" w:color="auto"/>
              <w:left w:val="single" w:sz="8" w:space="0" w:color="auto"/>
              <w:bottom w:val="single" w:sz="8" w:space="0" w:color="auto"/>
              <w:right w:val="single" w:sz="8" w:space="0" w:color="auto"/>
            </w:tcBorders>
          </w:tcPr>
          <w:p w14:paraId="22215A2C" w14:textId="73A1C3CD" w:rsidR="57D5DD20" w:rsidRDefault="57D5DD20" w:rsidP="004B4F52">
            <w:pPr>
              <w:spacing w:line="360" w:lineRule="auto"/>
            </w:pPr>
            <w:r w:rsidRPr="57D5DD20">
              <w:rPr>
                <w:rFonts w:ascii="Source Sans Pro Light" w:eastAsia="Source Sans Pro Light" w:hAnsi="Source Sans Pro Light" w:cs="Source Sans Pro Light"/>
              </w:rPr>
              <w:t>Estimated richness</w:t>
            </w:r>
          </w:p>
        </w:tc>
      </w:tr>
      <w:tr w:rsidR="57D5DD20" w14:paraId="30C2EAB1" w14:textId="77777777" w:rsidTr="004B4F52">
        <w:trPr>
          <w:cantSplit/>
        </w:trPr>
        <w:tc>
          <w:tcPr>
            <w:tcW w:w="1800" w:type="dxa"/>
            <w:tcBorders>
              <w:top w:val="single" w:sz="8" w:space="0" w:color="auto"/>
              <w:left w:val="single" w:sz="8" w:space="0" w:color="auto"/>
              <w:bottom w:val="single" w:sz="8" w:space="0" w:color="auto"/>
              <w:right w:val="single" w:sz="8" w:space="0" w:color="auto"/>
            </w:tcBorders>
          </w:tcPr>
          <w:p w14:paraId="6A3597AF" w14:textId="1CB00746" w:rsidR="57D5DD20" w:rsidRDefault="57D5DD20" w:rsidP="004B4F52">
            <w:pPr>
              <w:spacing w:line="360" w:lineRule="auto"/>
            </w:pPr>
            <w:r w:rsidRPr="57D5DD20">
              <w:rPr>
                <w:rFonts w:ascii="Source Sans Pro Light" w:eastAsia="Source Sans Pro Light" w:hAnsi="Source Sans Pro Light" w:cs="Source Sans Pro Light"/>
              </w:rPr>
              <w:t>North Basin</w:t>
            </w:r>
          </w:p>
        </w:tc>
        <w:tc>
          <w:tcPr>
            <w:tcW w:w="2160" w:type="dxa"/>
            <w:tcBorders>
              <w:top w:val="single" w:sz="8" w:space="0" w:color="auto"/>
              <w:left w:val="single" w:sz="8" w:space="0" w:color="auto"/>
              <w:bottom w:val="single" w:sz="8" w:space="0" w:color="auto"/>
              <w:right w:val="single" w:sz="8" w:space="0" w:color="auto"/>
            </w:tcBorders>
          </w:tcPr>
          <w:p w14:paraId="44B7B878" w14:textId="2FC56DE8" w:rsidR="57D5DD20" w:rsidRDefault="57D5DD20" w:rsidP="004B4F52">
            <w:pPr>
              <w:spacing w:line="360" w:lineRule="auto"/>
            </w:pPr>
            <w:r w:rsidRPr="57D5DD20">
              <w:rPr>
                <w:rFonts w:ascii="Source Sans Pro Light" w:eastAsia="Source Sans Pro Light" w:hAnsi="Source Sans Pro Light" w:cs="Source Sans Pro Light"/>
              </w:rPr>
              <w:t>0.288 (Moderate)</w:t>
            </w:r>
          </w:p>
        </w:tc>
        <w:tc>
          <w:tcPr>
            <w:tcW w:w="1440" w:type="dxa"/>
            <w:tcBorders>
              <w:top w:val="single" w:sz="8" w:space="0" w:color="auto"/>
              <w:left w:val="single" w:sz="8" w:space="0" w:color="auto"/>
              <w:bottom w:val="single" w:sz="8" w:space="0" w:color="auto"/>
              <w:right w:val="single" w:sz="8" w:space="0" w:color="auto"/>
            </w:tcBorders>
          </w:tcPr>
          <w:p w14:paraId="0F2A9E3E" w14:textId="5DFA1F96" w:rsidR="57D5DD20" w:rsidRDefault="57D5DD20" w:rsidP="004B4F52">
            <w:pPr>
              <w:spacing w:line="360" w:lineRule="auto"/>
            </w:pPr>
            <w:r w:rsidRPr="57D5DD20">
              <w:rPr>
                <w:rFonts w:ascii="Source Sans Pro Light" w:eastAsia="Source Sans Pro Light" w:hAnsi="Source Sans Pro Light" w:cs="Source Sans Pro Light"/>
              </w:rPr>
              <w:t>19</w:t>
            </w:r>
          </w:p>
        </w:tc>
        <w:tc>
          <w:tcPr>
            <w:tcW w:w="1800" w:type="dxa"/>
            <w:tcBorders>
              <w:top w:val="single" w:sz="8" w:space="0" w:color="auto"/>
              <w:left w:val="single" w:sz="8" w:space="0" w:color="auto"/>
              <w:bottom w:val="single" w:sz="8" w:space="0" w:color="auto"/>
              <w:right w:val="single" w:sz="8" w:space="0" w:color="auto"/>
            </w:tcBorders>
          </w:tcPr>
          <w:p w14:paraId="7892D17B" w14:textId="57B10EC0" w:rsidR="57D5DD20" w:rsidRDefault="57D5DD20" w:rsidP="004B4F52">
            <w:pPr>
              <w:spacing w:line="360" w:lineRule="auto"/>
            </w:pPr>
            <w:r w:rsidRPr="57D5DD20">
              <w:rPr>
                <w:rFonts w:ascii="Source Sans Pro Light" w:eastAsia="Source Sans Pro Light" w:hAnsi="Source Sans Pro Light" w:cs="Source Sans Pro Light"/>
              </w:rPr>
              <w:t>25.53 ± 6.72</w:t>
            </w:r>
          </w:p>
        </w:tc>
      </w:tr>
      <w:tr w:rsidR="57D5DD20" w14:paraId="65126094" w14:textId="77777777" w:rsidTr="004B4F52">
        <w:trPr>
          <w:cantSplit/>
        </w:trPr>
        <w:tc>
          <w:tcPr>
            <w:tcW w:w="1800" w:type="dxa"/>
            <w:tcBorders>
              <w:top w:val="single" w:sz="8" w:space="0" w:color="auto"/>
              <w:left w:val="single" w:sz="8" w:space="0" w:color="auto"/>
              <w:bottom w:val="single" w:sz="8" w:space="0" w:color="auto"/>
              <w:right w:val="single" w:sz="8" w:space="0" w:color="auto"/>
            </w:tcBorders>
          </w:tcPr>
          <w:p w14:paraId="4A771B03" w14:textId="3F59FB7D" w:rsidR="57D5DD20" w:rsidRDefault="57D5DD20" w:rsidP="004B4F52">
            <w:pPr>
              <w:spacing w:line="360" w:lineRule="auto"/>
            </w:pPr>
            <w:r w:rsidRPr="57D5DD20">
              <w:rPr>
                <w:rFonts w:ascii="Source Sans Pro Light" w:eastAsia="Source Sans Pro Light" w:hAnsi="Source Sans Pro Light" w:cs="Source Sans Pro Light"/>
              </w:rPr>
              <w:t>South Basin</w:t>
            </w:r>
          </w:p>
        </w:tc>
        <w:tc>
          <w:tcPr>
            <w:tcW w:w="2160" w:type="dxa"/>
            <w:tcBorders>
              <w:top w:val="single" w:sz="8" w:space="0" w:color="auto"/>
              <w:left w:val="single" w:sz="8" w:space="0" w:color="auto"/>
              <w:bottom w:val="single" w:sz="8" w:space="0" w:color="auto"/>
              <w:right w:val="single" w:sz="8" w:space="0" w:color="auto"/>
            </w:tcBorders>
          </w:tcPr>
          <w:p w14:paraId="066A74FE" w14:textId="03D4A609" w:rsidR="57D5DD20" w:rsidRDefault="57D5DD20" w:rsidP="004B4F52">
            <w:pPr>
              <w:spacing w:line="360" w:lineRule="auto"/>
            </w:pPr>
            <w:r w:rsidRPr="57D5DD20">
              <w:rPr>
                <w:rFonts w:ascii="Source Sans Pro Light" w:eastAsia="Source Sans Pro Light" w:hAnsi="Source Sans Pro Light" w:cs="Source Sans Pro Light"/>
              </w:rPr>
              <w:t>0.367 (Moderate)</w:t>
            </w:r>
          </w:p>
        </w:tc>
        <w:tc>
          <w:tcPr>
            <w:tcW w:w="1440" w:type="dxa"/>
            <w:tcBorders>
              <w:top w:val="single" w:sz="8" w:space="0" w:color="auto"/>
              <w:left w:val="single" w:sz="8" w:space="0" w:color="auto"/>
              <w:bottom w:val="single" w:sz="8" w:space="0" w:color="auto"/>
              <w:right w:val="single" w:sz="8" w:space="0" w:color="auto"/>
            </w:tcBorders>
          </w:tcPr>
          <w:p w14:paraId="797D1277" w14:textId="7B02D575" w:rsidR="57D5DD20" w:rsidRDefault="57D5DD20" w:rsidP="004B4F52">
            <w:pPr>
              <w:spacing w:line="360" w:lineRule="auto"/>
            </w:pPr>
            <w:r w:rsidRPr="57D5DD20">
              <w:rPr>
                <w:rFonts w:ascii="Source Sans Pro Light" w:eastAsia="Source Sans Pro Light" w:hAnsi="Source Sans Pro Light" w:cs="Source Sans Pro Light"/>
              </w:rPr>
              <w:t>17</w:t>
            </w:r>
          </w:p>
        </w:tc>
        <w:tc>
          <w:tcPr>
            <w:tcW w:w="1800" w:type="dxa"/>
            <w:tcBorders>
              <w:top w:val="single" w:sz="8" w:space="0" w:color="auto"/>
              <w:left w:val="single" w:sz="8" w:space="0" w:color="auto"/>
              <w:bottom w:val="single" w:sz="8" w:space="0" w:color="auto"/>
              <w:right w:val="single" w:sz="8" w:space="0" w:color="auto"/>
            </w:tcBorders>
          </w:tcPr>
          <w:p w14:paraId="7586CB7A" w14:textId="2B2C080A" w:rsidR="57D5DD20" w:rsidRDefault="57D5DD20" w:rsidP="004B4F52">
            <w:pPr>
              <w:spacing w:line="360" w:lineRule="auto"/>
            </w:pPr>
            <w:r w:rsidRPr="57D5DD20">
              <w:rPr>
                <w:rFonts w:ascii="Source Sans Pro Light" w:eastAsia="Source Sans Pro Light" w:hAnsi="Source Sans Pro Light" w:cs="Source Sans Pro Light"/>
              </w:rPr>
              <w:t>17.9 ± 1.47</w:t>
            </w:r>
          </w:p>
        </w:tc>
      </w:tr>
    </w:tbl>
    <w:p w14:paraId="4FB4D4B2" w14:textId="67E9508A" w:rsidR="19D12A07" w:rsidRDefault="19D12A07">
      <w:r>
        <w:br/>
      </w:r>
    </w:p>
    <w:p w14:paraId="705696A6" w14:textId="67E9508A" w:rsidR="004323A4" w:rsidRDefault="004323A4">
      <w:pPr>
        <w:spacing w:after="160" w:line="259" w:lineRule="auto"/>
        <w:rPr>
          <w:rFonts w:ascii="Source Sans Pro SemiBold" w:eastAsia="Source Sans Pro SemiBold" w:hAnsi="Source Sans Pro SemiBold" w:cs="Source Sans Pro SemiBold"/>
          <w:b/>
          <w:bCs/>
          <w:color w:val="146568"/>
          <w:sz w:val="36"/>
          <w:szCs w:val="36"/>
        </w:rPr>
      </w:pPr>
      <w:r>
        <w:rPr>
          <w:rFonts w:ascii="Source Sans Pro SemiBold" w:eastAsia="Source Sans Pro SemiBold" w:hAnsi="Source Sans Pro SemiBold" w:cs="Source Sans Pro SemiBold"/>
          <w:b/>
          <w:bCs/>
          <w:color w:val="146568"/>
          <w:sz w:val="36"/>
          <w:szCs w:val="36"/>
        </w:rPr>
        <w:br w:type="page"/>
      </w:r>
    </w:p>
    <w:p w14:paraId="3BB16EE1" w14:textId="05D1D62D" w:rsidR="57D5DD20" w:rsidRDefault="57D5DD20" w:rsidP="57D5DD20">
      <w:pPr>
        <w:jc w:val="both"/>
        <w:rPr>
          <w:rFonts w:ascii="Source Sans Pro Light" w:eastAsia="Source Sans Pro Light" w:hAnsi="Source Sans Pro Light" w:cs="Source Sans Pro Light"/>
        </w:rPr>
      </w:pPr>
    </w:p>
    <w:p w14:paraId="20AEFD23" w14:textId="678C0DB9" w:rsidR="19D12A07" w:rsidRDefault="19D12A07">
      <w:r w:rsidRPr="57D5DD20">
        <w:rPr>
          <w:rFonts w:ascii="Source Sans Pro SemiBold" w:eastAsia="Source Sans Pro SemiBold" w:hAnsi="Source Sans Pro SemiBold" w:cs="Source Sans Pro SemiBold"/>
          <w:b/>
          <w:bCs/>
          <w:color w:val="146568"/>
          <w:sz w:val="36"/>
          <w:szCs w:val="36"/>
        </w:rPr>
        <w:t>Supplementary Information</w:t>
      </w:r>
    </w:p>
    <w:p w14:paraId="7518022C" w14:textId="33968FE3" w:rsidR="19D12A07" w:rsidRDefault="19D12A07" w:rsidP="57D5DD20">
      <w:pPr>
        <w:ind w:left="284" w:hanging="284"/>
        <w:jc w:val="both"/>
      </w:pPr>
      <w:r w:rsidRPr="57D5DD20">
        <w:rPr>
          <w:rFonts w:ascii="Source Sans Pro Light" w:eastAsia="Source Sans Pro Light" w:hAnsi="Source Sans Pro Light" w:cs="Source Sans Pro Light"/>
        </w:rPr>
        <w:t xml:space="preserve"> </w:t>
      </w:r>
    </w:p>
    <w:p w14:paraId="4E9DA697" w14:textId="20EA7DB7" w:rsidR="57D5DD20" w:rsidRDefault="7AFE3F66">
      <w:r w:rsidRPr="7B667D58">
        <w:rPr>
          <w:rFonts w:ascii="Source Sans Pro Light" w:eastAsia="Source Sans Pro Light" w:hAnsi="Source Sans Pro Light" w:cs="Source Sans Pro Light"/>
          <w:b/>
          <w:bCs/>
        </w:rPr>
        <w:t xml:space="preserve"> </w:t>
      </w:r>
      <w:r w:rsidR="51BC2A5B">
        <w:rPr>
          <w:noProof/>
        </w:rPr>
        <w:drawing>
          <wp:inline distT="0" distB="0" distL="0" distR="0" wp14:anchorId="076AF361" wp14:editId="0CBCFD15">
            <wp:extent cx="5731510" cy="3056890"/>
            <wp:effectExtent l="0" t="0" r="2540" b="0"/>
            <wp:docPr id="45" name="Picture 45" descr="Bubble plot summarising vertebrate contaminants and NUMTs in water samples collected from Loch Lomond and Endrick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Bubble plot summarising vertebrate contaminants and NUMTs in water samples collected from Loch Lomond and Endrick Water."/>
                    <pic:cNvPicPr/>
                  </pic:nvPicPr>
                  <pic:blipFill>
                    <a:blip r:embed="rId86">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14:paraId="08A65C77" w14:textId="04ABB657" w:rsidR="19D12A07" w:rsidRPr="004B4F52" w:rsidRDefault="19D12A07" w:rsidP="004B4F52">
      <w:pPr>
        <w:spacing w:line="360" w:lineRule="auto"/>
        <w:rPr>
          <w:color w:val="000000" w:themeColor="text1"/>
        </w:rPr>
      </w:pPr>
      <w:r w:rsidRPr="004B4F52">
        <w:rPr>
          <w:rFonts w:ascii="Source Sans Pro Light" w:eastAsia="Source Sans Pro Light" w:hAnsi="Source Sans Pro Light" w:cs="Source Sans Pro Light"/>
          <w:b/>
          <w:color w:val="000000" w:themeColor="text1"/>
        </w:rPr>
        <w:t xml:space="preserve">Figure </w:t>
      </w:r>
      <w:r w:rsidR="007C58DD" w:rsidRPr="004B4F52">
        <w:rPr>
          <w:rFonts w:ascii="Source Sans Pro Light" w:eastAsia="Source Sans Pro Light" w:hAnsi="Source Sans Pro Light" w:cs="Source Sans Pro Light"/>
          <w:b/>
          <w:color w:val="000000" w:themeColor="text1"/>
        </w:rPr>
        <w:t>33</w:t>
      </w:r>
      <w:r w:rsidRPr="004B4F52">
        <w:rPr>
          <w:rFonts w:ascii="Source Sans Pro Light" w:eastAsia="Source Sans Pro Light" w:hAnsi="Source Sans Pro Light" w:cs="Source Sans Pro Light"/>
          <w:b/>
          <w:color w:val="000000" w:themeColor="text1"/>
        </w:rPr>
        <w:t>.</w:t>
      </w:r>
      <w:r w:rsidRPr="004B4F52">
        <w:rPr>
          <w:rFonts w:ascii="Source Sans Pro Light" w:eastAsia="Source Sans Pro Light" w:hAnsi="Source Sans Pro Light" w:cs="Source Sans Pro Light"/>
          <w:color w:val="000000" w:themeColor="text1"/>
        </w:rPr>
        <w:t xml:space="preserve"> Bubble plot summarising vertebrate contaminants and NUMTs in water samples collected from Loch Lomond and Endrick Water.</w:t>
      </w:r>
    </w:p>
    <w:p w14:paraId="118C9500" w14:textId="7A92548C" w:rsidR="4D14FDB8" w:rsidRPr="00E97F5B" w:rsidRDefault="4D14FDB8" w:rsidP="00017010">
      <w:pPr>
        <w:jc w:val="both"/>
        <w:rPr>
          <w:color w:val="000000" w:themeColor="text1"/>
          <w:sz w:val="20"/>
          <w:szCs w:val="20"/>
        </w:rPr>
      </w:pPr>
    </w:p>
    <w:p w14:paraId="12924CB0" w14:textId="6AC75E28" w:rsidR="57D5DD20" w:rsidRDefault="57D5DD20" w:rsidP="57D5DD20">
      <w:pPr>
        <w:jc w:val="both"/>
        <w:rPr>
          <w:rFonts w:ascii="Source Sans Pro Light" w:eastAsia="Source Sans Pro Light" w:hAnsi="Source Sans Pro Light" w:cs="Source Sans Pro Light"/>
          <w:b/>
          <w:bCs/>
        </w:rPr>
      </w:pPr>
    </w:p>
    <w:p w14:paraId="58FEF6CB" w14:textId="2F1078B2" w:rsidR="57D5DD20" w:rsidRDefault="2E2FD40A" w:rsidP="7B667D58">
      <w:pPr>
        <w:jc w:val="center"/>
        <w:rPr>
          <w:rFonts w:ascii="Source Sans Pro Light" w:eastAsia="Source Sans Pro Light" w:hAnsi="Source Sans Pro Light" w:cs="Source Sans Pro Light"/>
          <w:b/>
          <w:bCs/>
        </w:rPr>
      </w:pPr>
      <w:r>
        <w:rPr>
          <w:noProof/>
        </w:rPr>
        <w:lastRenderedPageBreak/>
        <w:drawing>
          <wp:inline distT="0" distB="0" distL="0" distR="0" wp14:anchorId="2E8CCBE4" wp14:editId="2E505FA6">
            <wp:extent cx="5731510" cy="7642226"/>
            <wp:effectExtent l="0" t="0" r="2540" b="0"/>
            <wp:docPr id="46" name="Picture 46" descr="Bubble plot summarising vertebrate detection from water samples collected from North and South Basins of Loch Lo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Bubble plot summarising vertebrate detection from water samples collected from North and South Basins of Loch Lomond."/>
                    <pic:cNvPicPr/>
                  </pic:nvPicPr>
                  <pic:blipFill>
                    <a:blip r:embed="rId87">
                      <a:extLst>
                        <a:ext uri="{28A0092B-C50C-407E-A947-70E740481C1C}">
                          <a14:useLocalDpi xmlns:a14="http://schemas.microsoft.com/office/drawing/2010/main" val="0"/>
                        </a:ext>
                      </a:extLst>
                    </a:blip>
                    <a:stretch>
                      <a:fillRect/>
                    </a:stretch>
                  </pic:blipFill>
                  <pic:spPr>
                    <a:xfrm>
                      <a:off x="0" y="0"/>
                      <a:ext cx="5731510" cy="7642226"/>
                    </a:xfrm>
                    <a:prstGeom prst="rect">
                      <a:avLst/>
                    </a:prstGeom>
                  </pic:spPr>
                </pic:pic>
              </a:graphicData>
            </a:graphic>
          </wp:inline>
        </w:drawing>
      </w:r>
    </w:p>
    <w:p w14:paraId="7D1FE0DF" w14:textId="1880CD5E" w:rsidR="19D12A07" w:rsidRPr="004B4F52" w:rsidRDefault="19D12A07" w:rsidP="004B4F52">
      <w:pPr>
        <w:spacing w:line="360" w:lineRule="auto"/>
        <w:rPr>
          <w:rFonts w:ascii="Source Sans Pro Light" w:eastAsia="Source Sans Pro Light" w:hAnsi="Source Sans Pro Light" w:cs="Source Sans Pro Light"/>
        </w:rPr>
      </w:pPr>
      <w:r w:rsidRPr="004B4F52">
        <w:rPr>
          <w:rFonts w:ascii="Source Sans Pro Light" w:eastAsia="Source Sans Pro Light" w:hAnsi="Source Sans Pro Light" w:cs="Source Sans Pro Light"/>
          <w:b/>
        </w:rPr>
        <w:t xml:space="preserve">Figure </w:t>
      </w:r>
      <w:r w:rsidR="007C58DD" w:rsidRPr="004B4F52">
        <w:rPr>
          <w:rFonts w:ascii="Source Sans Pro Light" w:eastAsia="Source Sans Pro Light" w:hAnsi="Source Sans Pro Light" w:cs="Source Sans Pro Light"/>
          <w:b/>
        </w:rPr>
        <w:t>34</w:t>
      </w:r>
      <w:r w:rsidR="008602F4" w:rsidRPr="004B4F52">
        <w:rPr>
          <w:rFonts w:ascii="Source Sans Pro Light" w:eastAsia="Source Sans Pro Light" w:hAnsi="Source Sans Pro Light" w:cs="Source Sans Pro Light"/>
          <w:b/>
        </w:rPr>
        <w:t>a</w:t>
      </w:r>
      <w:r w:rsidRPr="004B4F52">
        <w:rPr>
          <w:rFonts w:ascii="Source Sans Pro Light" w:eastAsia="Source Sans Pro Light" w:hAnsi="Source Sans Pro Light" w:cs="Source Sans Pro Light"/>
        </w:rPr>
        <w:t>. Bubble plot summarising vertebrate detection from water samples collected from North and South Basins of Loch Lomond.</w:t>
      </w:r>
    </w:p>
    <w:p w14:paraId="5C69E14A" w14:textId="77777777" w:rsidR="008602F4" w:rsidRDefault="008602F4" w:rsidP="57D5DD20">
      <w:pPr>
        <w:jc w:val="both"/>
        <w:rPr>
          <w:rFonts w:ascii="Source Sans Pro Light" w:eastAsia="Source Sans Pro Light" w:hAnsi="Source Sans Pro Light" w:cs="Source Sans Pro Light"/>
        </w:rPr>
      </w:pPr>
    </w:p>
    <w:p w14:paraId="43233170" w14:textId="15087FBE" w:rsidR="008602F4" w:rsidRDefault="1886CE87" w:rsidP="004B4F52">
      <w:pPr>
        <w:spacing w:line="360" w:lineRule="auto"/>
        <w:rPr>
          <w:rFonts w:ascii="Source Sans Pro Light" w:eastAsia="Source Sans Pro Light" w:hAnsi="Source Sans Pro Light" w:cs="Source Sans Pro Light"/>
          <w:sz w:val="20"/>
          <w:szCs w:val="20"/>
        </w:rPr>
      </w:pPr>
      <w:r>
        <w:rPr>
          <w:noProof/>
        </w:rPr>
        <w:lastRenderedPageBreak/>
        <w:drawing>
          <wp:inline distT="0" distB="0" distL="0" distR="0" wp14:anchorId="07230F4D" wp14:editId="7608A259">
            <wp:extent cx="5731510" cy="6368416"/>
            <wp:effectExtent l="0" t="0" r="2540" b="0"/>
            <wp:docPr id="47" name="Picture 47" descr="Bubble plot summarising vertebrate detection from independent and composite water samples collected from upstream (Denny), mid-section (Fintry) and downstream (Drymen Bridge) locations along the Endrick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Bubble plot summarising vertebrate detection from independent and composite water samples collected from upstream (Denny), mid-section (Fintry) and downstream (Drymen Bridge) locations along the Endrick Water."/>
                    <pic:cNvPicPr/>
                  </pic:nvPicPr>
                  <pic:blipFill>
                    <a:blip r:embed="rId88">
                      <a:extLst>
                        <a:ext uri="{28A0092B-C50C-407E-A947-70E740481C1C}">
                          <a14:useLocalDpi xmlns:a14="http://schemas.microsoft.com/office/drawing/2010/main" val="0"/>
                        </a:ext>
                      </a:extLst>
                    </a:blip>
                    <a:stretch>
                      <a:fillRect/>
                    </a:stretch>
                  </pic:blipFill>
                  <pic:spPr>
                    <a:xfrm>
                      <a:off x="0" y="0"/>
                      <a:ext cx="5731510" cy="6368416"/>
                    </a:xfrm>
                    <a:prstGeom prst="rect">
                      <a:avLst/>
                    </a:prstGeom>
                  </pic:spPr>
                </pic:pic>
              </a:graphicData>
            </a:graphic>
          </wp:inline>
        </w:drawing>
      </w:r>
      <w:r w:rsidRPr="004B4F52">
        <w:rPr>
          <w:rFonts w:ascii="Source Sans Pro Light" w:eastAsia="Source Sans Pro Light" w:hAnsi="Source Sans Pro Light" w:cs="Source Sans Pro Light"/>
          <w:b/>
          <w:bCs/>
        </w:rPr>
        <w:t xml:space="preserve">Figure </w:t>
      </w:r>
      <w:r w:rsidR="0F76B424" w:rsidRPr="004B4F52">
        <w:rPr>
          <w:rFonts w:ascii="Source Sans Pro Light" w:eastAsia="Source Sans Pro Light" w:hAnsi="Source Sans Pro Light" w:cs="Source Sans Pro Light"/>
          <w:b/>
          <w:bCs/>
        </w:rPr>
        <w:t>34</w:t>
      </w:r>
      <w:r w:rsidRPr="004B4F52">
        <w:rPr>
          <w:rFonts w:ascii="Source Sans Pro Light" w:eastAsia="Source Sans Pro Light" w:hAnsi="Source Sans Pro Light" w:cs="Source Sans Pro Light"/>
          <w:b/>
          <w:bCs/>
        </w:rPr>
        <w:t>b</w:t>
      </w:r>
      <w:r w:rsidRPr="004B4F52">
        <w:rPr>
          <w:rFonts w:ascii="Source Sans Pro Light" w:eastAsia="Source Sans Pro Light" w:hAnsi="Source Sans Pro Light" w:cs="Source Sans Pro Light"/>
        </w:rPr>
        <w:t>. Bubble plot summarising vertebrate detection from independent and composite water samples collected from upstream (Denny), mid-section (Fintry) and downstream (</w:t>
      </w:r>
      <w:proofErr w:type="spellStart"/>
      <w:r w:rsidRPr="004B4F52">
        <w:rPr>
          <w:rFonts w:ascii="Source Sans Pro Light" w:eastAsia="Source Sans Pro Light" w:hAnsi="Source Sans Pro Light" w:cs="Source Sans Pro Light"/>
        </w:rPr>
        <w:t>Drymen</w:t>
      </w:r>
      <w:proofErr w:type="spellEnd"/>
      <w:r w:rsidRPr="004B4F52">
        <w:rPr>
          <w:rFonts w:ascii="Source Sans Pro Light" w:eastAsia="Source Sans Pro Light" w:hAnsi="Source Sans Pro Light" w:cs="Source Sans Pro Light"/>
        </w:rPr>
        <w:t xml:space="preserve"> Bridge) locations along the Endrick Water.</w:t>
      </w:r>
    </w:p>
    <w:p w14:paraId="76ACADF6" w14:textId="01BB9BE5" w:rsidR="7B667D58" w:rsidRDefault="7B667D58" w:rsidP="7B667D58">
      <w:pPr>
        <w:jc w:val="center"/>
        <w:rPr>
          <w:rFonts w:ascii="Source Sans Pro Light" w:eastAsia="Source Sans Pro Light" w:hAnsi="Source Sans Pro Light" w:cs="Source Sans Pro Light"/>
          <w:sz w:val="20"/>
          <w:szCs w:val="20"/>
        </w:rPr>
      </w:pPr>
    </w:p>
    <w:p w14:paraId="12C835B4" w14:textId="25B412EC" w:rsidR="7B667D58" w:rsidRDefault="7B667D58" w:rsidP="7B667D58">
      <w:pPr>
        <w:jc w:val="center"/>
        <w:rPr>
          <w:rFonts w:ascii="Source Sans Pro Light" w:eastAsia="Source Sans Pro Light" w:hAnsi="Source Sans Pro Light" w:cs="Source Sans Pro Light"/>
          <w:sz w:val="20"/>
          <w:szCs w:val="20"/>
        </w:rPr>
      </w:pPr>
    </w:p>
    <w:p w14:paraId="19F071B7" w14:textId="7665E4E7" w:rsidR="7B667D58" w:rsidRDefault="7B667D58" w:rsidP="7B667D58">
      <w:pPr>
        <w:jc w:val="center"/>
        <w:rPr>
          <w:rFonts w:ascii="Source Sans Pro Light" w:eastAsia="Source Sans Pro Light" w:hAnsi="Source Sans Pro Light" w:cs="Source Sans Pro Light"/>
          <w:sz w:val="20"/>
          <w:szCs w:val="20"/>
        </w:rPr>
      </w:pPr>
    </w:p>
    <w:p w14:paraId="0FE5459A" w14:textId="67E09FB5" w:rsidR="7B667D58" w:rsidRDefault="7B667D58" w:rsidP="7B667D58">
      <w:pPr>
        <w:jc w:val="center"/>
        <w:rPr>
          <w:rFonts w:ascii="Source Sans Pro Light" w:eastAsia="Source Sans Pro Light" w:hAnsi="Source Sans Pro Light" w:cs="Source Sans Pro Light"/>
          <w:sz w:val="20"/>
          <w:szCs w:val="20"/>
        </w:rPr>
      </w:pPr>
    </w:p>
    <w:p w14:paraId="6F4C0C08" w14:textId="1B1739DF" w:rsidR="7B667D58" w:rsidRDefault="7B667D58" w:rsidP="7B667D58">
      <w:pPr>
        <w:jc w:val="center"/>
        <w:rPr>
          <w:rFonts w:ascii="Source Sans Pro Light" w:eastAsia="Source Sans Pro Light" w:hAnsi="Source Sans Pro Light" w:cs="Source Sans Pro Light"/>
          <w:sz w:val="20"/>
          <w:szCs w:val="20"/>
        </w:rPr>
      </w:pPr>
    </w:p>
    <w:p w14:paraId="1755275E" w14:textId="382C6051" w:rsidR="19D12A07" w:rsidRDefault="19D12A07"/>
    <w:p w14:paraId="7F63B764" w14:textId="6055AE3C" w:rsidR="19D12A07" w:rsidRDefault="12647A7C" w:rsidP="7B667D58">
      <w:pPr>
        <w:jc w:val="center"/>
      </w:pPr>
      <w:r>
        <w:rPr>
          <w:noProof/>
        </w:rPr>
        <w:lastRenderedPageBreak/>
        <w:drawing>
          <wp:inline distT="0" distB="0" distL="0" distR="0" wp14:anchorId="4D545B05" wp14:editId="05FCE0E8">
            <wp:extent cx="5731510" cy="6667498"/>
            <wp:effectExtent l="0" t="0" r="2540" b="0"/>
            <wp:docPr id="49" name="Picture 49" descr="Bubble plot summarising invertebrate detection from water samples collected from the Endrick Water and Loch Lo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Bubble plot summarising invertebrate detection from water samples collected from the Endrick Water and Loch Lomond."/>
                    <pic:cNvPicPr/>
                  </pic:nvPicPr>
                  <pic:blipFill>
                    <a:blip r:embed="rId89">
                      <a:extLst>
                        <a:ext uri="{28A0092B-C50C-407E-A947-70E740481C1C}">
                          <a14:useLocalDpi xmlns:a14="http://schemas.microsoft.com/office/drawing/2010/main" val="0"/>
                        </a:ext>
                      </a:extLst>
                    </a:blip>
                    <a:stretch>
                      <a:fillRect/>
                    </a:stretch>
                  </pic:blipFill>
                  <pic:spPr>
                    <a:xfrm>
                      <a:off x="0" y="0"/>
                      <a:ext cx="5731510" cy="6667498"/>
                    </a:xfrm>
                    <a:prstGeom prst="rect">
                      <a:avLst/>
                    </a:prstGeom>
                  </pic:spPr>
                </pic:pic>
              </a:graphicData>
            </a:graphic>
          </wp:inline>
        </w:drawing>
      </w:r>
    </w:p>
    <w:p w14:paraId="686B2587" w14:textId="33E11D86" w:rsidR="19D12A07" w:rsidRPr="004B4F52" w:rsidRDefault="19D12A07" w:rsidP="004B4F52">
      <w:pPr>
        <w:spacing w:line="360" w:lineRule="auto"/>
        <w:rPr>
          <w:rFonts w:ascii="Source Sans Pro Light" w:eastAsia="Source Sans Pro Light" w:hAnsi="Source Sans Pro Light" w:cs="Source Sans Pro Light"/>
        </w:rPr>
      </w:pPr>
      <w:r w:rsidRPr="004B4F52">
        <w:rPr>
          <w:rFonts w:ascii="Source Sans Pro Light" w:eastAsia="Source Sans Pro Light" w:hAnsi="Source Sans Pro Light" w:cs="Source Sans Pro Light"/>
          <w:b/>
        </w:rPr>
        <w:t xml:space="preserve">Figure </w:t>
      </w:r>
      <w:r w:rsidR="007C58DD" w:rsidRPr="004B4F52">
        <w:rPr>
          <w:rFonts w:ascii="Source Sans Pro Light" w:eastAsia="Source Sans Pro Light" w:hAnsi="Source Sans Pro Light" w:cs="Source Sans Pro Light"/>
          <w:b/>
        </w:rPr>
        <w:t>35</w:t>
      </w:r>
      <w:r w:rsidRPr="004B4F52">
        <w:rPr>
          <w:rFonts w:ascii="Source Sans Pro Light" w:eastAsia="Source Sans Pro Light" w:hAnsi="Source Sans Pro Light" w:cs="Source Sans Pro Light"/>
          <w:b/>
        </w:rPr>
        <w:t>.</w:t>
      </w:r>
      <w:r w:rsidRPr="004B4F52">
        <w:rPr>
          <w:rFonts w:ascii="Source Sans Pro Light" w:eastAsia="Source Sans Pro Light" w:hAnsi="Source Sans Pro Light" w:cs="Source Sans Pro Light"/>
        </w:rPr>
        <w:t xml:space="preserve"> Bubble plot summarising invertebrate detection from water samples collected from the Endrick Water and Loch Lomond.</w:t>
      </w:r>
    </w:p>
    <w:p w14:paraId="66B63993" w14:textId="73F5B422" w:rsidR="19D12A07" w:rsidRDefault="19D12A07">
      <w:pPr>
        <w:rPr>
          <w:rFonts w:ascii="Source Sans Pro Light" w:eastAsia="Source Sans Pro Light" w:hAnsi="Source Sans Pro Light" w:cs="Source Sans Pro Light"/>
          <w:sz w:val="20"/>
          <w:szCs w:val="20"/>
        </w:rPr>
      </w:pPr>
      <w:r w:rsidRPr="3100E8F5">
        <w:rPr>
          <w:rFonts w:ascii="Source Sans Pro Light" w:eastAsia="Source Sans Pro Light" w:hAnsi="Source Sans Pro Light" w:cs="Source Sans Pro Light"/>
          <w:sz w:val="20"/>
          <w:szCs w:val="20"/>
        </w:rPr>
        <w:t xml:space="preserve"> </w:t>
      </w:r>
    </w:p>
    <w:p w14:paraId="5AEFC900" w14:textId="68C80FAE" w:rsidR="19D12A07" w:rsidRDefault="19D12A07" w:rsidP="004B4F52">
      <w:pPr>
        <w:spacing w:after="160" w:line="360" w:lineRule="auto"/>
      </w:pPr>
      <w:r w:rsidRPr="57D5DD20">
        <w:rPr>
          <w:rFonts w:ascii="Source Sans Pro Light" w:eastAsia="Source Sans Pro Light" w:hAnsi="Source Sans Pro Light" w:cs="Source Sans Pro Light"/>
        </w:rPr>
        <w:t xml:space="preserve">For Figures </w:t>
      </w:r>
      <w:r w:rsidR="1DF6BCA9" w:rsidRPr="0FA74821">
        <w:rPr>
          <w:rFonts w:ascii="Source Sans Pro Light" w:eastAsia="Source Sans Pro Light" w:hAnsi="Source Sans Pro Light" w:cs="Source Sans Pro Light"/>
        </w:rPr>
        <w:t>34</w:t>
      </w:r>
      <w:r w:rsidRPr="57D5DD20">
        <w:rPr>
          <w:rFonts w:ascii="Source Sans Pro Light" w:eastAsia="Source Sans Pro Light" w:hAnsi="Source Sans Pro Light" w:cs="Source Sans Pro Light"/>
        </w:rPr>
        <w:t xml:space="preserve"> and </w:t>
      </w:r>
      <w:r w:rsidR="08021F32" w:rsidRPr="0FA74821">
        <w:rPr>
          <w:rFonts w:ascii="Source Sans Pro Light" w:eastAsia="Source Sans Pro Light" w:hAnsi="Source Sans Pro Light" w:cs="Source Sans Pro Light"/>
        </w:rPr>
        <w:t>35</w:t>
      </w:r>
      <w:r w:rsidRPr="57D5DD20">
        <w:rPr>
          <w:rFonts w:ascii="Source Sans Pro Light" w:eastAsia="Source Sans Pro Light" w:hAnsi="Source Sans Pro Light" w:cs="Source Sans Pro Light"/>
        </w:rPr>
        <w:t>, the proportion of the sequencing output allocated to the different species (rows) within each sample (columns). Each bubble per sample represents the proportion of DNA for each species for that sample. The size of the bubble is relative to the number of sequences from all species for that sample.</w:t>
      </w:r>
    </w:p>
    <w:p w14:paraId="3519971B" w14:textId="241FF71D" w:rsidR="00074354" w:rsidRDefault="19D12A07" w:rsidP="004B4F52">
      <w:r w:rsidRPr="57D5DD20">
        <w:rPr>
          <w:rFonts w:ascii="Source Sans Pro Light" w:eastAsia="Source Sans Pro Light" w:hAnsi="Source Sans Pro Light" w:cs="Source Sans Pro Light"/>
        </w:rPr>
        <w:t xml:space="preserve"> </w:t>
      </w:r>
      <w:r w:rsidR="00074354">
        <w:br w:type="page"/>
      </w:r>
    </w:p>
    <w:p w14:paraId="01514D32" w14:textId="663E8825" w:rsidR="19D12A07" w:rsidRPr="006C489F" w:rsidRDefault="0DD2A298" w:rsidP="006C489F">
      <w:pPr>
        <w:spacing w:line="360" w:lineRule="auto"/>
        <w:rPr>
          <w:rFonts w:ascii="Source Sans Pro Light" w:eastAsia="Source Sans Pro Light" w:hAnsi="Source Sans Pro Light" w:cs="Source Sans Pro Light"/>
          <w:color w:val="000000" w:themeColor="text1"/>
        </w:rPr>
      </w:pPr>
      <w:r w:rsidRPr="006C489F">
        <w:rPr>
          <w:rFonts w:ascii="Source Sans Pro Light" w:eastAsia="Source Sans Pro Light" w:hAnsi="Source Sans Pro Light" w:cs="Source Sans Pro Light"/>
          <w:b/>
          <w:bCs/>
          <w:color w:val="000000" w:themeColor="text1"/>
        </w:rPr>
        <w:lastRenderedPageBreak/>
        <w:t xml:space="preserve">Table </w:t>
      </w:r>
      <w:r w:rsidR="64CA859E" w:rsidRPr="006C489F">
        <w:rPr>
          <w:rFonts w:ascii="Source Sans Pro Light" w:eastAsia="Source Sans Pro Light" w:hAnsi="Source Sans Pro Light" w:cs="Source Sans Pro Light"/>
          <w:b/>
          <w:bCs/>
          <w:color w:val="000000" w:themeColor="text1"/>
        </w:rPr>
        <w:t>9</w:t>
      </w:r>
      <w:r w:rsidRPr="006C489F">
        <w:rPr>
          <w:rFonts w:ascii="Source Sans Pro Light" w:eastAsia="Source Sans Pro Light" w:hAnsi="Source Sans Pro Light" w:cs="Source Sans Pro Light"/>
          <w:color w:val="000000" w:themeColor="text1"/>
        </w:rPr>
        <w:t xml:space="preserve">. Observed, mean, overall and </w:t>
      </w:r>
      <w:r w:rsidR="7498175E" w:rsidRPr="006C489F">
        <w:rPr>
          <w:rFonts w:ascii="Source Sans Pro Light" w:eastAsia="Source Sans Pro Light" w:hAnsi="Source Sans Pro Light" w:cs="Source Sans Pro Light"/>
          <w:color w:val="000000" w:themeColor="text1"/>
        </w:rPr>
        <w:t>estimated</w:t>
      </w:r>
      <w:r w:rsidRPr="006C489F">
        <w:rPr>
          <w:rFonts w:ascii="Source Sans Pro Light" w:eastAsia="Source Sans Pro Light" w:hAnsi="Source Sans Pro Light" w:cs="Source Sans Pro Light"/>
          <w:color w:val="000000" w:themeColor="text1"/>
        </w:rPr>
        <w:t xml:space="preserve"> OTU richness for vertebrates and invertebrates in the North and </w:t>
      </w:r>
      <w:r w:rsidR="0F98216D" w:rsidRPr="006C489F">
        <w:rPr>
          <w:rFonts w:ascii="Source Sans Pro Light" w:eastAsia="Source Sans Pro Light" w:hAnsi="Source Sans Pro Light" w:cs="Source Sans Pro Light"/>
          <w:color w:val="000000" w:themeColor="text1"/>
        </w:rPr>
        <w:t>South Basins</w:t>
      </w:r>
      <w:r w:rsidRPr="006C489F">
        <w:rPr>
          <w:rFonts w:ascii="Source Sans Pro Light" w:eastAsia="Source Sans Pro Light" w:hAnsi="Source Sans Pro Light" w:cs="Source Sans Pro Light"/>
          <w:color w:val="000000" w:themeColor="text1"/>
        </w:rPr>
        <w:t xml:space="preserve"> of Loch Lomond.</w:t>
      </w:r>
    </w:p>
    <w:p w14:paraId="3CF1DFB3" w14:textId="77777777" w:rsidR="00666C37" w:rsidRDefault="00666C37" w:rsidP="00E57587"/>
    <w:tbl>
      <w:tblPr>
        <w:tblW w:w="0" w:type="auto"/>
        <w:tblInd w:w="105" w:type="dxa"/>
        <w:tblLayout w:type="fixed"/>
        <w:tblLook w:val="04A0" w:firstRow="1" w:lastRow="0" w:firstColumn="1" w:lastColumn="0" w:noHBand="0" w:noVBand="1"/>
        <w:tblCaption w:val="Observed, mean, overall and estimated OTU richness for vertebrates and invertebrates in the North and South Basins of Loch Lomond."/>
      </w:tblPr>
      <w:tblGrid>
        <w:gridCol w:w="885"/>
        <w:gridCol w:w="1335"/>
        <w:gridCol w:w="2265"/>
        <w:gridCol w:w="945"/>
        <w:gridCol w:w="1155"/>
        <w:gridCol w:w="2070"/>
      </w:tblGrid>
      <w:tr w:rsidR="57D5DD20" w14:paraId="4DE2211F" w14:textId="77777777" w:rsidTr="57D5DD20">
        <w:trPr>
          <w:trHeight w:val="390"/>
        </w:trPr>
        <w:tc>
          <w:tcPr>
            <w:tcW w:w="885" w:type="dxa"/>
            <w:vMerge w:val="restart"/>
            <w:tcBorders>
              <w:top w:val="nil"/>
              <w:left w:val="nil"/>
              <w:bottom w:val="single" w:sz="8" w:space="0" w:color="auto"/>
              <w:right w:val="nil"/>
            </w:tcBorders>
            <w:vAlign w:val="bottom"/>
          </w:tcPr>
          <w:p w14:paraId="0C1E4EB8" w14:textId="6521CD3C" w:rsidR="57D5DD20" w:rsidRDefault="57D5DD20">
            <w:r w:rsidRPr="57D5DD20">
              <w:rPr>
                <w:rFonts w:ascii="Source Sans Pro Light" w:eastAsia="Source Sans Pro Light" w:hAnsi="Source Sans Pro Light" w:cs="Source Sans Pro Light"/>
                <w:b/>
                <w:bCs/>
                <w:color w:val="000000" w:themeColor="text1"/>
                <w:sz w:val="22"/>
                <w:szCs w:val="22"/>
              </w:rPr>
              <w:t>Assay</w:t>
            </w:r>
          </w:p>
        </w:tc>
        <w:tc>
          <w:tcPr>
            <w:tcW w:w="1335" w:type="dxa"/>
            <w:vMerge w:val="restart"/>
            <w:tcBorders>
              <w:top w:val="nil"/>
              <w:left w:val="nil"/>
              <w:bottom w:val="single" w:sz="8" w:space="0" w:color="auto"/>
              <w:right w:val="nil"/>
            </w:tcBorders>
            <w:vAlign w:val="bottom"/>
          </w:tcPr>
          <w:p w14:paraId="463F4147" w14:textId="1E49CFF9" w:rsidR="57D5DD20" w:rsidRDefault="57D5DD20">
            <w:r w:rsidRPr="57D5DD20">
              <w:rPr>
                <w:rFonts w:ascii="Source Sans Pro Light" w:eastAsia="Source Sans Pro Light" w:hAnsi="Source Sans Pro Light" w:cs="Source Sans Pro Light"/>
                <w:b/>
                <w:bCs/>
                <w:color w:val="000000" w:themeColor="text1"/>
                <w:sz w:val="22"/>
                <w:szCs w:val="22"/>
              </w:rPr>
              <w:t>Sample location</w:t>
            </w:r>
          </w:p>
        </w:tc>
        <w:tc>
          <w:tcPr>
            <w:tcW w:w="2265" w:type="dxa"/>
            <w:vMerge w:val="restart"/>
            <w:tcBorders>
              <w:top w:val="nil"/>
              <w:left w:val="nil"/>
              <w:bottom w:val="single" w:sz="8" w:space="0" w:color="auto"/>
              <w:right w:val="nil"/>
            </w:tcBorders>
            <w:vAlign w:val="bottom"/>
          </w:tcPr>
          <w:p w14:paraId="1453292D" w14:textId="5676986E" w:rsidR="57D5DD20" w:rsidRDefault="57D5DD20">
            <w:r w:rsidRPr="57D5DD20">
              <w:rPr>
                <w:rFonts w:ascii="Source Sans Pro Light" w:eastAsia="Source Sans Pro Light" w:hAnsi="Source Sans Pro Light" w:cs="Source Sans Pro Light"/>
                <w:b/>
                <w:bCs/>
                <w:color w:val="000000" w:themeColor="text1"/>
                <w:sz w:val="22"/>
                <w:szCs w:val="22"/>
              </w:rPr>
              <w:t>Sample type (n)</w:t>
            </w:r>
          </w:p>
        </w:tc>
        <w:tc>
          <w:tcPr>
            <w:tcW w:w="4170" w:type="dxa"/>
            <w:gridSpan w:val="3"/>
            <w:tcBorders>
              <w:top w:val="nil"/>
              <w:left w:val="nil"/>
              <w:bottom w:val="single" w:sz="8" w:space="0" w:color="auto"/>
              <w:right w:val="nil"/>
            </w:tcBorders>
            <w:vAlign w:val="bottom"/>
          </w:tcPr>
          <w:p w14:paraId="62FDD2C4" w14:textId="4C8E039F" w:rsidR="57D5DD20" w:rsidRDefault="57D5DD20">
            <w:r w:rsidRPr="57D5DD20">
              <w:rPr>
                <w:rFonts w:ascii="Source Sans Pro Light" w:eastAsia="Source Sans Pro Light" w:hAnsi="Source Sans Pro Light" w:cs="Source Sans Pro Light"/>
                <w:b/>
                <w:bCs/>
                <w:color w:val="000000" w:themeColor="text1"/>
                <w:sz w:val="22"/>
                <w:szCs w:val="22"/>
              </w:rPr>
              <w:t>OTU richness</w:t>
            </w:r>
          </w:p>
        </w:tc>
      </w:tr>
      <w:tr w:rsidR="57D5DD20" w14:paraId="05489C59" w14:textId="77777777" w:rsidTr="57D5DD20">
        <w:trPr>
          <w:trHeight w:val="390"/>
        </w:trPr>
        <w:tc>
          <w:tcPr>
            <w:tcW w:w="885" w:type="dxa"/>
            <w:vMerge/>
            <w:tcBorders>
              <w:left w:val="nil"/>
              <w:bottom w:val="single" w:sz="0" w:space="0" w:color="auto"/>
            </w:tcBorders>
            <w:vAlign w:val="center"/>
          </w:tcPr>
          <w:p w14:paraId="44C83862" w14:textId="77777777" w:rsidR="00A64A2A" w:rsidRDefault="00A64A2A"/>
        </w:tc>
        <w:tc>
          <w:tcPr>
            <w:tcW w:w="1335" w:type="dxa"/>
            <w:vMerge/>
            <w:tcBorders>
              <w:left w:val="nil"/>
              <w:bottom w:val="single" w:sz="0" w:space="0" w:color="auto"/>
            </w:tcBorders>
            <w:vAlign w:val="center"/>
          </w:tcPr>
          <w:p w14:paraId="0535B490" w14:textId="77777777" w:rsidR="00A64A2A" w:rsidRDefault="00A64A2A"/>
        </w:tc>
        <w:tc>
          <w:tcPr>
            <w:tcW w:w="2265" w:type="dxa"/>
            <w:vMerge/>
            <w:tcBorders>
              <w:left w:val="nil"/>
              <w:bottom w:val="single" w:sz="0" w:space="0" w:color="auto"/>
            </w:tcBorders>
            <w:vAlign w:val="center"/>
          </w:tcPr>
          <w:p w14:paraId="0498E128" w14:textId="77777777" w:rsidR="00A64A2A" w:rsidRDefault="00A64A2A"/>
        </w:tc>
        <w:tc>
          <w:tcPr>
            <w:tcW w:w="945" w:type="dxa"/>
            <w:tcBorders>
              <w:top w:val="single" w:sz="8" w:space="0" w:color="auto"/>
              <w:left w:val="nil"/>
              <w:bottom w:val="single" w:sz="8" w:space="0" w:color="auto"/>
              <w:right w:val="nil"/>
            </w:tcBorders>
            <w:vAlign w:val="bottom"/>
          </w:tcPr>
          <w:p w14:paraId="764A400A" w14:textId="7EA9E9A5" w:rsidR="57D5DD20" w:rsidRDefault="57D5DD20">
            <w:r w:rsidRPr="57D5DD20">
              <w:rPr>
                <w:rFonts w:ascii="Source Sans Pro Light" w:eastAsia="Source Sans Pro Light" w:hAnsi="Source Sans Pro Light" w:cs="Source Sans Pro Light"/>
                <w:b/>
                <w:bCs/>
                <w:color w:val="000000" w:themeColor="text1"/>
                <w:sz w:val="22"/>
                <w:szCs w:val="22"/>
              </w:rPr>
              <w:t>mean (</w:t>
            </w:r>
            <w:proofErr w:type="spellStart"/>
            <w:r w:rsidRPr="57D5DD20">
              <w:rPr>
                <w:rFonts w:ascii="Source Sans Pro Light" w:eastAsia="Source Sans Pro Light" w:hAnsi="Source Sans Pro Light" w:cs="Source Sans Pro Light"/>
                <w:b/>
                <w:bCs/>
                <w:color w:val="000000" w:themeColor="text1"/>
                <w:sz w:val="22"/>
                <w:szCs w:val="22"/>
              </w:rPr>
              <w:t>sd</w:t>
            </w:r>
            <w:proofErr w:type="spellEnd"/>
            <w:r w:rsidRPr="57D5DD20">
              <w:rPr>
                <w:rFonts w:ascii="Source Sans Pro Light" w:eastAsia="Source Sans Pro Light" w:hAnsi="Source Sans Pro Light" w:cs="Source Sans Pro Light"/>
                <w:b/>
                <w:bCs/>
                <w:color w:val="000000" w:themeColor="text1"/>
                <w:sz w:val="22"/>
                <w:szCs w:val="22"/>
              </w:rPr>
              <w:t>)</w:t>
            </w:r>
          </w:p>
        </w:tc>
        <w:tc>
          <w:tcPr>
            <w:tcW w:w="1155" w:type="dxa"/>
            <w:tcBorders>
              <w:top w:val="nil"/>
              <w:left w:val="nil"/>
              <w:bottom w:val="single" w:sz="8" w:space="0" w:color="auto"/>
              <w:right w:val="nil"/>
            </w:tcBorders>
            <w:vAlign w:val="bottom"/>
          </w:tcPr>
          <w:p w14:paraId="3989E7C3" w14:textId="0FC0BE46" w:rsidR="57D5DD20" w:rsidRDefault="57D5DD20">
            <w:r w:rsidRPr="57D5DD20">
              <w:rPr>
                <w:rFonts w:ascii="Source Sans Pro Light" w:eastAsia="Source Sans Pro Light" w:hAnsi="Source Sans Pro Light" w:cs="Source Sans Pro Light"/>
                <w:b/>
                <w:bCs/>
                <w:color w:val="000000" w:themeColor="text1"/>
                <w:sz w:val="22"/>
                <w:szCs w:val="22"/>
              </w:rPr>
              <w:t>Observed overall</w:t>
            </w:r>
          </w:p>
        </w:tc>
        <w:tc>
          <w:tcPr>
            <w:tcW w:w="2070" w:type="dxa"/>
            <w:tcBorders>
              <w:top w:val="nil"/>
              <w:left w:val="nil"/>
              <w:bottom w:val="single" w:sz="8" w:space="0" w:color="auto"/>
              <w:right w:val="nil"/>
            </w:tcBorders>
            <w:vAlign w:val="bottom"/>
          </w:tcPr>
          <w:p w14:paraId="7DB55588" w14:textId="750B9A31" w:rsidR="57D5DD20" w:rsidRDefault="57D5DD20">
            <w:r w:rsidRPr="57D5DD20">
              <w:rPr>
                <w:rFonts w:ascii="Source Sans Pro Light" w:eastAsia="Source Sans Pro Light" w:hAnsi="Source Sans Pro Light" w:cs="Source Sans Pro Light"/>
                <w:b/>
                <w:bCs/>
                <w:color w:val="000000" w:themeColor="text1"/>
                <w:sz w:val="22"/>
                <w:szCs w:val="22"/>
              </w:rPr>
              <w:t>Estimated (LCL-UCL)</w:t>
            </w:r>
          </w:p>
        </w:tc>
      </w:tr>
      <w:tr w:rsidR="57D5DD20" w14:paraId="54F51F39" w14:textId="77777777" w:rsidTr="00E57587">
        <w:trPr>
          <w:trHeight w:val="390"/>
        </w:trPr>
        <w:tc>
          <w:tcPr>
            <w:tcW w:w="885" w:type="dxa"/>
            <w:vMerge w:val="restart"/>
            <w:tcBorders>
              <w:top w:val="nil"/>
              <w:left w:val="nil"/>
              <w:bottom w:val="single" w:sz="8" w:space="0" w:color="auto"/>
              <w:right w:val="nil"/>
            </w:tcBorders>
            <w:textDirection w:val="btLr"/>
            <w:vAlign w:val="center"/>
          </w:tcPr>
          <w:p w14:paraId="1FF2E7D7" w14:textId="4B29FBBF" w:rsidR="57D5DD20" w:rsidRDefault="57D5DD20" w:rsidP="00E57587">
            <w:pPr>
              <w:ind w:left="113" w:right="113"/>
              <w:jc w:val="center"/>
            </w:pPr>
            <w:r w:rsidRPr="57D5DD20">
              <w:rPr>
                <w:rFonts w:ascii="Source Sans Pro Light" w:eastAsia="Source Sans Pro Light" w:hAnsi="Source Sans Pro Light" w:cs="Source Sans Pro Light"/>
                <w:color w:val="000000" w:themeColor="text1"/>
                <w:sz w:val="22"/>
                <w:szCs w:val="22"/>
              </w:rPr>
              <w:t>Vertebrates</w:t>
            </w:r>
          </w:p>
        </w:tc>
        <w:tc>
          <w:tcPr>
            <w:tcW w:w="1335" w:type="dxa"/>
            <w:tcBorders>
              <w:left w:val="nil"/>
            </w:tcBorders>
            <w:vAlign w:val="bottom"/>
          </w:tcPr>
          <w:p w14:paraId="3F010630" w14:textId="21729C30" w:rsidR="57D5DD20" w:rsidRDefault="57D5DD20">
            <w:r w:rsidRPr="57D5DD20">
              <w:rPr>
                <w:rFonts w:ascii="Source Sans Pro Light" w:eastAsia="Source Sans Pro Light" w:hAnsi="Source Sans Pro Light" w:cs="Source Sans Pro Light"/>
                <w:color w:val="000000" w:themeColor="text1"/>
                <w:sz w:val="22"/>
                <w:szCs w:val="22"/>
              </w:rPr>
              <w:t>North Basin</w:t>
            </w:r>
          </w:p>
        </w:tc>
        <w:tc>
          <w:tcPr>
            <w:tcW w:w="2265" w:type="dxa"/>
            <w:tcBorders>
              <w:left w:val="nil"/>
            </w:tcBorders>
            <w:vAlign w:val="bottom"/>
          </w:tcPr>
          <w:p w14:paraId="645208A3" w14:textId="77D5BE12" w:rsidR="57D5DD20" w:rsidRDefault="57D5DD20">
            <w:r w:rsidRPr="57D5DD20">
              <w:rPr>
                <w:rFonts w:ascii="Source Sans Pro Light" w:eastAsia="Source Sans Pro Light" w:hAnsi="Source Sans Pro Light" w:cs="Source Sans Pro Light"/>
                <w:color w:val="000000" w:themeColor="text1"/>
                <w:sz w:val="22"/>
                <w:szCs w:val="22"/>
              </w:rPr>
              <w:t>Multiple shoreline (5)</w:t>
            </w:r>
          </w:p>
        </w:tc>
        <w:tc>
          <w:tcPr>
            <w:tcW w:w="945" w:type="dxa"/>
            <w:vAlign w:val="bottom"/>
          </w:tcPr>
          <w:p w14:paraId="286ECF19" w14:textId="6C6DEFFE" w:rsidR="57D5DD20" w:rsidRDefault="57D5DD20">
            <w:r w:rsidRPr="57D5DD20">
              <w:rPr>
                <w:rFonts w:ascii="Source Sans Pro Light" w:eastAsia="Source Sans Pro Light" w:hAnsi="Source Sans Pro Light" w:cs="Source Sans Pro Light"/>
                <w:color w:val="000000" w:themeColor="text1"/>
                <w:sz w:val="22"/>
                <w:szCs w:val="22"/>
              </w:rPr>
              <w:t>18.4 (6.1)</w:t>
            </w:r>
          </w:p>
        </w:tc>
        <w:tc>
          <w:tcPr>
            <w:tcW w:w="1155" w:type="dxa"/>
            <w:vAlign w:val="bottom"/>
          </w:tcPr>
          <w:p w14:paraId="34A144E7" w14:textId="3D092C0F"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9</w:t>
            </w:r>
          </w:p>
        </w:tc>
        <w:tc>
          <w:tcPr>
            <w:tcW w:w="2070" w:type="dxa"/>
            <w:vAlign w:val="bottom"/>
          </w:tcPr>
          <w:p w14:paraId="25847478" w14:textId="2A7D39DC" w:rsidR="57D5DD20" w:rsidRDefault="57D5DD20"/>
        </w:tc>
      </w:tr>
      <w:tr w:rsidR="57D5DD20" w14:paraId="79053F51" w14:textId="77777777" w:rsidTr="00E57587">
        <w:trPr>
          <w:trHeight w:val="390"/>
        </w:trPr>
        <w:tc>
          <w:tcPr>
            <w:tcW w:w="885" w:type="dxa"/>
            <w:vMerge/>
            <w:tcBorders>
              <w:left w:val="nil"/>
              <w:bottom w:val="single" w:sz="0" w:space="0" w:color="auto"/>
            </w:tcBorders>
            <w:textDirection w:val="btLr"/>
            <w:vAlign w:val="center"/>
          </w:tcPr>
          <w:p w14:paraId="74C3D161" w14:textId="77777777" w:rsidR="00A64A2A" w:rsidRDefault="00A64A2A" w:rsidP="00E97F5B">
            <w:pPr>
              <w:ind w:left="113" w:right="113"/>
            </w:pPr>
          </w:p>
        </w:tc>
        <w:tc>
          <w:tcPr>
            <w:tcW w:w="1335" w:type="dxa"/>
            <w:tcBorders>
              <w:left w:val="nil"/>
              <w:bottom w:val="single" w:sz="8" w:space="0" w:color="auto"/>
            </w:tcBorders>
            <w:vAlign w:val="bottom"/>
          </w:tcPr>
          <w:p w14:paraId="519F1E78" w14:textId="267547C6" w:rsidR="57D5DD20" w:rsidRDefault="57D5DD20">
            <w:r w:rsidRPr="57D5DD20">
              <w:rPr>
                <w:rFonts w:ascii="Source Sans Pro Light" w:eastAsia="Source Sans Pro Light" w:hAnsi="Source Sans Pro Light" w:cs="Source Sans Pro Light"/>
                <w:color w:val="000000" w:themeColor="text1"/>
                <w:sz w:val="22"/>
                <w:szCs w:val="22"/>
              </w:rPr>
              <w:t>South Basin</w:t>
            </w:r>
          </w:p>
        </w:tc>
        <w:tc>
          <w:tcPr>
            <w:tcW w:w="2265" w:type="dxa"/>
            <w:tcBorders>
              <w:left w:val="nil"/>
              <w:bottom w:val="single" w:sz="8" w:space="0" w:color="auto"/>
            </w:tcBorders>
            <w:vAlign w:val="bottom"/>
          </w:tcPr>
          <w:p w14:paraId="56CA36CE" w14:textId="79174190" w:rsidR="57D5DD20" w:rsidRDefault="57D5DD20">
            <w:r w:rsidRPr="57D5DD20">
              <w:rPr>
                <w:rFonts w:ascii="Source Sans Pro Light" w:eastAsia="Source Sans Pro Light" w:hAnsi="Source Sans Pro Light" w:cs="Source Sans Pro Light"/>
                <w:color w:val="000000" w:themeColor="text1"/>
                <w:sz w:val="22"/>
                <w:szCs w:val="22"/>
              </w:rPr>
              <w:t>Multiple shoreline (5)</w:t>
            </w:r>
          </w:p>
        </w:tc>
        <w:tc>
          <w:tcPr>
            <w:tcW w:w="945" w:type="dxa"/>
            <w:vAlign w:val="bottom"/>
          </w:tcPr>
          <w:p w14:paraId="6CB69625" w14:textId="1CAE130C" w:rsidR="57D5DD20" w:rsidRDefault="57D5DD20">
            <w:r w:rsidRPr="57D5DD20">
              <w:rPr>
                <w:rFonts w:ascii="Source Sans Pro Light" w:eastAsia="Source Sans Pro Light" w:hAnsi="Source Sans Pro Light" w:cs="Source Sans Pro Light"/>
                <w:color w:val="000000" w:themeColor="text1"/>
                <w:sz w:val="22"/>
                <w:szCs w:val="22"/>
              </w:rPr>
              <w:t>22.2 (6.3)</w:t>
            </w:r>
          </w:p>
        </w:tc>
        <w:tc>
          <w:tcPr>
            <w:tcW w:w="1155" w:type="dxa"/>
            <w:vAlign w:val="bottom"/>
          </w:tcPr>
          <w:p w14:paraId="0EE89E42" w14:textId="576109F7"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52</w:t>
            </w:r>
          </w:p>
        </w:tc>
        <w:tc>
          <w:tcPr>
            <w:tcW w:w="2070" w:type="dxa"/>
            <w:vAlign w:val="bottom"/>
          </w:tcPr>
          <w:p w14:paraId="147888E8" w14:textId="06AB7C8A" w:rsidR="57D5DD20" w:rsidRDefault="57D5DD20"/>
        </w:tc>
      </w:tr>
      <w:tr w:rsidR="57D5DD20" w14:paraId="05776052" w14:textId="77777777" w:rsidTr="00E57587">
        <w:trPr>
          <w:trHeight w:val="390"/>
        </w:trPr>
        <w:tc>
          <w:tcPr>
            <w:tcW w:w="885" w:type="dxa"/>
            <w:vMerge/>
            <w:tcBorders>
              <w:left w:val="nil"/>
              <w:bottom w:val="single" w:sz="0" w:space="0" w:color="auto"/>
            </w:tcBorders>
            <w:textDirection w:val="btLr"/>
            <w:vAlign w:val="center"/>
          </w:tcPr>
          <w:p w14:paraId="573DE34A" w14:textId="77777777" w:rsidR="00A64A2A" w:rsidRDefault="00A64A2A" w:rsidP="00E97F5B">
            <w:pPr>
              <w:ind w:left="113" w:right="113"/>
            </w:pPr>
          </w:p>
        </w:tc>
        <w:tc>
          <w:tcPr>
            <w:tcW w:w="1335" w:type="dxa"/>
            <w:tcBorders>
              <w:left w:val="nil"/>
              <w:bottom w:val="single" w:sz="8" w:space="0" w:color="auto"/>
              <w:right w:val="nil"/>
            </w:tcBorders>
            <w:shd w:val="clear" w:color="auto" w:fill="D9D9D9" w:themeFill="background1" w:themeFillShade="D9"/>
            <w:vAlign w:val="bottom"/>
          </w:tcPr>
          <w:p w14:paraId="22C2ED1D" w14:textId="477C0F73"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c>
          <w:tcPr>
            <w:tcW w:w="2265" w:type="dxa"/>
            <w:tcBorders>
              <w:left w:val="nil"/>
              <w:bottom w:val="single" w:sz="8" w:space="0" w:color="auto"/>
              <w:right w:val="nil"/>
            </w:tcBorders>
            <w:shd w:val="clear" w:color="auto" w:fill="D9D9D9" w:themeFill="background1" w:themeFillShade="D9"/>
            <w:vAlign w:val="bottom"/>
          </w:tcPr>
          <w:p w14:paraId="7BB635E5" w14:textId="6E68265B" w:rsidR="57D5DD20" w:rsidRDefault="57D5DD20">
            <w:r w:rsidRPr="57D5DD20">
              <w:rPr>
                <w:rFonts w:ascii="Source Sans Pro Light" w:eastAsia="Source Sans Pro Light" w:hAnsi="Source Sans Pro Light" w:cs="Source Sans Pro Light"/>
                <w:color w:val="000000" w:themeColor="text1"/>
                <w:sz w:val="22"/>
                <w:szCs w:val="22"/>
              </w:rPr>
              <w:t>Overall (10)</w:t>
            </w:r>
          </w:p>
        </w:tc>
        <w:tc>
          <w:tcPr>
            <w:tcW w:w="945" w:type="dxa"/>
            <w:tcBorders>
              <w:left w:val="nil"/>
              <w:bottom w:val="single" w:sz="8" w:space="0" w:color="auto"/>
              <w:right w:val="nil"/>
            </w:tcBorders>
            <w:shd w:val="clear" w:color="auto" w:fill="D9D9D9" w:themeFill="background1" w:themeFillShade="D9"/>
            <w:vAlign w:val="bottom"/>
          </w:tcPr>
          <w:p w14:paraId="66602048" w14:textId="19CAD57A" w:rsidR="57D5DD20" w:rsidRDefault="57D5DD20">
            <w:r w:rsidRPr="57D5DD20">
              <w:rPr>
                <w:rFonts w:ascii="Source Sans Pro Light" w:eastAsia="Source Sans Pro Light" w:hAnsi="Source Sans Pro Light" w:cs="Source Sans Pro Light"/>
                <w:color w:val="000000" w:themeColor="text1"/>
                <w:sz w:val="22"/>
                <w:szCs w:val="22"/>
              </w:rPr>
              <w:t>20.3 (6.2)</w:t>
            </w:r>
          </w:p>
        </w:tc>
        <w:tc>
          <w:tcPr>
            <w:tcW w:w="1155" w:type="dxa"/>
            <w:tcBorders>
              <w:left w:val="nil"/>
              <w:bottom w:val="single" w:sz="8" w:space="0" w:color="auto"/>
              <w:right w:val="nil"/>
            </w:tcBorders>
            <w:shd w:val="clear" w:color="auto" w:fill="D9D9D9" w:themeFill="background1" w:themeFillShade="D9"/>
            <w:vAlign w:val="bottom"/>
          </w:tcPr>
          <w:p w14:paraId="16D5F7E0" w14:textId="6B1FDB8D"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58</w:t>
            </w:r>
          </w:p>
        </w:tc>
        <w:tc>
          <w:tcPr>
            <w:tcW w:w="2070" w:type="dxa"/>
            <w:tcBorders>
              <w:left w:val="nil"/>
              <w:bottom w:val="single" w:sz="8" w:space="0" w:color="auto"/>
              <w:right w:val="nil"/>
            </w:tcBorders>
            <w:shd w:val="clear" w:color="auto" w:fill="D9D9D9" w:themeFill="background1" w:themeFillShade="D9"/>
            <w:vAlign w:val="bottom"/>
          </w:tcPr>
          <w:p w14:paraId="3585AD73" w14:textId="01310E37" w:rsidR="57D5DD20" w:rsidRDefault="57D5DD20">
            <w:r w:rsidRPr="57D5DD20">
              <w:rPr>
                <w:rFonts w:ascii="Source Sans Pro Light" w:eastAsia="Source Sans Pro Light" w:hAnsi="Source Sans Pro Light" w:cs="Source Sans Pro Light"/>
                <w:color w:val="000000" w:themeColor="text1"/>
                <w:sz w:val="22"/>
                <w:szCs w:val="22"/>
              </w:rPr>
              <w:t>86.4 (67.5-143)</w:t>
            </w:r>
          </w:p>
        </w:tc>
      </w:tr>
      <w:tr w:rsidR="57D5DD20" w14:paraId="7541C112" w14:textId="77777777" w:rsidTr="00E57587">
        <w:trPr>
          <w:trHeight w:val="390"/>
        </w:trPr>
        <w:tc>
          <w:tcPr>
            <w:tcW w:w="885" w:type="dxa"/>
            <w:vMerge w:val="restart"/>
            <w:tcBorders>
              <w:top w:val="nil"/>
              <w:left w:val="nil"/>
              <w:bottom w:val="single" w:sz="8" w:space="0" w:color="auto"/>
              <w:right w:val="nil"/>
            </w:tcBorders>
            <w:textDirection w:val="btLr"/>
            <w:vAlign w:val="center"/>
          </w:tcPr>
          <w:p w14:paraId="31AC1F5D" w14:textId="13193AC9" w:rsidR="57D5DD20" w:rsidRDefault="57D5DD20" w:rsidP="00E57587">
            <w:pPr>
              <w:ind w:left="113" w:right="113"/>
              <w:jc w:val="center"/>
            </w:pPr>
            <w:r w:rsidRPr="57D5DD20">
              <w:rPr>
                <w:rFonts w:ascii="Source Sans Pro Light" w:eastAsia="Source Sans Pro Light" w:hAnsi="Source Sans Pro Light" w:cs="Source Sans Pro Light"/>
                <w:color w:val="000000" w:themeColor="text1"/>
                <w:sz w:val="22"/>
                <w:szCs w:val="22"/>
              </w:rPr>
              <w:t>Invertebrates</w:t>
            </w:r>
          </w:p>
        </w:tc>
        <w:tc>
          <w:tcPr>
            <w:tcW w:w="1335" w:type="dxa"/>
            <w:tcBorders>
              <w:top w:val="single" w:sz="8" w:space="0" w:color="auto"/>
              <w:left w:val="nil"/>
              <w:bottom w:val="nil"/>
              <w:right w:val="nil"/>
            </w:tcBorders>
            <w:vAlign w:val="bottom"/>
          </w:tcPr>
          <w:p w14:paraId="2636053E" w14:textId="203BD7EF" w:rsidR="57D5DD20" w:rsidRDefault="57D5DD20">
            <w:r w:rsidRPr="57D5DD20">
              <w:rPr>
                <w:rFonts w:ascii="Source Sans Pro Light" w:eastAsia="Source Sans Pro Light" w:hAnsi="Source Sans Pro Light" w:cs="Source Sans Pro Light"/>
                <w:color w:val="000000" w:themeColor="text1"/>
                <w:sz w:val="22"/>
                <w:szCs w:val="22"/>
              </w:rPr>
              <w:t>North Basin</w:t>
            </w:r>
          </w:p>
        </w:tc>
        <w:tc>
          <w:tcPr>
            <w:tcW w:w="2265" w:type="dxa"/>
            <w:tcBorders>
              <w:top w:val="single" w:sz="8" w:space="0" w:color="auto"/>
              <w:left w:val="nil"/>
              <w:bottom w:val="nil"/>
              <w:right w:val="nil"/>
            </w:tcBorders>
            <w:vAlign w:val="bottom"/>
          </w:tcPr>
          <w:p w14:paraId="00D228B3" w14:textId="3F0966C6" w:rsidR="57D5DD20" w:rsidRDefault="57D5DD20">
            <w:r w:rsidRPr="57D5DD20">
              <w:rPr>
                <w:rFonts w:ascii="Source Sans Pro Light" w:eastAsia="Source Sans Pro Light" w:hAnsi="Source Sans Pro Light" w:cs="Source Sans Pro Light"/>
                <w:color w:val="000000" w:themeColor="text1"/>
                <w:sz w:val="22"/>
                <w:szCs w:val="22"/>
              </w:rPr>
              <w:t>Multiple shoreline (4)</w:t>
            </w:r>
          </w:p>
        </w:tc>
        <w:tc>
          <w:tcPr>
            <w:tcW w:w="945" w:type="dxa"/>
            <w:tcBorders>
              <w:top w:val="single" w:sz="8" w:space="0" w:color="auto"/>
              <w:left w:val="nil"/>
              <w:bottom w:val="nil"/>
              <w:right w:val="nil"/>
            </w:tcBorders>
            <w:vAlign w:val="bottom"/>
          </w:tcPr>
          <w:p w14:paraId="5AA8F7DC" w14:textId="760196A9" w:rsidR="57D5DD20" w:rsidRDefault="57D5DD20">
            <w:r w:rsidRPr="57D5DD20">
              <w:rPr>
                <w:rFonts w:ascii="Source Sans Pro Light" w:eastAsia="Source Sans Pro Light" w:hAnsi="Source Sans Pro Light" w:cs="Source Sans Pro Light"/>
                <w:color w:val="000000" w:themeColor="text1"/>
                <w:sz w:val="22"/>
                <w:szCs w:val="22"/>
              </w:rPr>
              <w:t>115.5 (86.9)</w:t>
            </w:r>
          </w:p>
        </w:tc>
        <w:tc>
          <w:tcPr>
            <w:tcW w:w="1155" w:type="dxa"/>
            <w:tcBorders>
              <w:top w:val="single" w:sz="8" w:space="0" w:color="auto"/>
              <w:left w:val="nil"/>
              <w:bottom w:val="nil"/>
              <w:right w:val="nil"/>
            </w:tcBorders>
            <w:vAlign w:val="bottom"/>
          </w:tcPr>
          <w:p w14:paraId="0B293F26" w14:textId="52B65FC8"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15</w:t>
            </w:r>
          </w:p>
        </w:tc>
        <w:tc>
          <w:tcPr>
            <w:tcW w:w="2070" w:type="dxa"/>
            <w:tcBorders>
              <w:top w:val="single" w:sz="8" w:space="0" w:color="auto"/>
              <w:left w:val="nil"/>
              <w:bottom w:val="nil"/>
              <w:right w:val="nil"/>
            </w:tcBorders>
            <w:vAlign w:val="bottom"/>
          </w:tcPr>
          <w:p w14:paraId="2F673D83" w14:textId="22065FE5" w:rsidR="57D5DD20" w:rsidRDefault="57D5DD20"/>
        </w:tc>
      </w:tr>
      <w:tr w:rsidR="57D5DD20" w14:paraId="177A06CF" w14:textId="77777777" w:rsidTr="57D5DD20">
        <w:trPr>
          <w:trHeight w:val="390"/>
        </w:trPr>
        <w:tc>
          <w:tcPr>
            <w:tcW w:w="885" w:type="dxa"/>
            <w:vMerge/>
            <w:tcBorders>
              <w:left w:val="nil"/>
            </w:tcBorders>
            <w:vAlign w:val="center"/>
          </w:tcPr>
          <w:p w14:paraId="793811AA" w14:textId="77777777" w:rsidR="00A64A2A" w:rsidRDefault="00A64A2A"/>
        </w:tc>
        <w:tc>
          <w:tcPr>
            <w:tcW w:w="1335" w:type="dxa"/>
            <w:vAlign w:val="bottom"/>
          </w:tcPr>
          <w:p w14:paraId="5A3F4B31" w14:textId="6A567EAA" w:rsidR="57D5DD20" w:rsidRDefault="57D5DD20">
            <w:r w:rsidRPr="57D5DD20">
              <w:rPr>
                <w:rFonts w:ascii="Source Sans Pro Light" w:eastAsia="Source Sans Pro Light" w:hAnsi="Source Sans Pro Light" w:cs="Source Sans Pro Light"/>
                <w:color w:val="000000" w:themeColor="text1"/>
                <w:sz w:val="22"/>
                <w:szCs w:val="22"/>
              </w:rPr>
              <w:t>South Basin</w:t>
            </w:r>
          </w:p>
        </w:tc>
        <w:tc>
          <w:tcPr>
            <w:tcW w:w="2265" w:type="dxa"/>
            <w:vAlign w:val="bottom"/>
          </w:tcPr>
          <w:p w14:paraId="18863D15" w14:textId="24C267C6" w:rsidR="57D5DD20" w:rsidRDefault="57D5DD20">
            <w:r w:rsidRPr="57D5DD20">
              <w:rPr>
                <w:rFonts w:ascii="Source Sans Pro Light" w:eastAsia="Source Sans Pro Light" w:hAnsi="Source Sans Pro Light" w:cs="Source Sans Pro Light"/>
                <w:color w:val="000000" w:themeColor="text1"/>
                <w:sz w:val="22"/>
                <w:szCs w:val="22"/>
              </w:rPr>
              <w:t>Multiple shoreline (5)</w:t>
            </w:r>
          </w:p>
        </w:tc>
        <w:tc>
          <w:tcPr>
            <w:tcW w:w="945" w:type="dxa"/>
            <w:vAlign w:val="bottom"/>
          </w:tcPr>
          <w:p w14:paraId="5E6E8F8D" w14:textId="453C4F78" w:rsidR="57D5DD20" w:rsidRDefault="57D5DD20">
            <w:r w:rsidRPr="57D5DD20">
              <w:rPr>
                <w:rFonts w:ascii="Source Sans Pro Light" w:eastAsia="Source Sans Pro Light" w:hAnsi="Source Sans Pro Light" w:cs="Source Sans Pro Light"/>
                <w:color w:val="000000" w:themeColor="text1"/>
                <w:sz w:val="22"/>
                <w:szCs w:val="22"/>
              </w:rPr>
              <w:t>86.8 (60.6)</w:t>
            </w:r>
          </w:p>
        </w:tc>
        <w:tc>
          <w:tcPr>
            <w:tcW w:w="1155" w:type="dxa"/>
            <w:vAlign w:val="bottom"/>
          </w:tcPr>
          <w:p w14:paraId="7AF57231" w14:textId="5210ECAC"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76</w:t>
            </w:r>
          </w:p>
        </w:tc>
        <w:tc>
          <w:tcPr>
            <w:tcW w:w="2070" w:type="dxa"/>
            <w:vAlign w:val="bottom"/>
          </w:tcPr>
          <w:p w14:paraId="640D5E43" w14:textId="656FE069" w:rsidR="57D5DD20" w:rsidRDefault="57D5DD20"/>
        </w:tc>
      </w:tr>
      <w:tr w:rsidR="57D5DD20" w14:paraId="2700F88B" w14:textId="77777777" w:rsidTr="57D5DD20">
        <w:trPr>
          <w:trHeight w:val="390"/>
        </w:trPr>
        <w:tc>
          <w:tcPr>
            <w:tcW w:w="885" w:type="dxa"/>
            <w:vMerge/>
            <w:tcBorders>
              <w:left w:val="nil"/>
              <w:bottom w:val="single" w:sz="0" w:space="0" w:color="auto"/>
            </w:tcBorders>
            <w:vAlign w:val="center"/>
          </w:tcPr>
          <w:p w14:paraId="4B3CF9B8" w14:textId="77777777" w:rsidR="00A64A2A" w:rsidRDefault="00A64A2A"/>
        </w:tc>
        <w:tc>
          <w:tcPr>
            <w:tcW w:w="1335" w:type="dxa"/>
            <w:tcBorders>
              <w:left w:val="nil"/>
              <w:bottom w:val="single" w:sz="8" w:space="0" w:color="auto"/>
              <w:right w:val="nil"/>
            </w:tcBorders>
            <w:shd w:val="clear" w:color="auto" w:fill="D9D9D9" w:themeFill="background1" w:themeFillShade="D9"/>
            <w:vAlign w:val="bottom"/>
          </w:tcPr>
          <w:p w14:paraId="5E9E70EA" w14:textId="6873D2BC"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c>
          <w:tcPr>
            <w:tcW w:w="2265" w:type="dxa"/>
            <w:tcBorders>
              <w:left w:val="nil"/>
              <w:bottom w:val="single" w:sz="8" w:space="0" w:color="auto"/>
              <w:right w:val="nil"/>
            </w:tcBorders>
            <w:shd w:val="clear" w:color="auto" w:fill="D9D9D9" w:themeFill="background1" w:themeFillShade="D9"/>
            <w:vAlign w:val="bottom"/>
          </w:tcPr>
          <w:p w14:paraId="15F79DD9" w14:textId="2E0B26D8" w:rsidR="57D5DD20" w:rsidRDefault="57D5DD20">
            <w:r w:rsidRPr="57D5DD20">
              <w:rPr>
                <w:rFonts w:ascii="Source Sans Pro Light" w:eastAsia="Source Sans Pro Light" w:hAnsi="Source Sans Pro Light" w:cs="Source Sans Pro Light"/>
                <w:color w:val="000000" w:themeColor="text1"/>
                <w:sz w:val="22"/>
                <w:szCs w:val="22"/>
              </w:rPr>
              <w:t>Overall (9)</w:t>
            </w:r>
          </w:p>
        </w:tc>
        <w:tc>
          <w:tcPr>
            <w:tcW w:w="945" w:type="dxa"/>
            <w:tcBorders>
              <w:left w:val="nil"/>
              <w:bottom w:val="single" w:sz="8" w:space="0" w:color="auto"/>
              <w:right w:val="nil"/>
            </w:tcBorders>
            <w:shd w:val="clear" w:color="auto" w:fill="D9D9D9" w:themeFill="background1" w:themeFillShade="D9"/>
            <w:vAlign w:val="bottom"/>
          </w:tcPr>
          <w:p w14:paraId="601E8079" w14:textId="37A25652" w:rsidR="57D5DD20" w:rsidRDefault="57D5DD20">
            <w:r w:rsidRPr="57D5DD20">
              <w:rPr>
                <w:rFonts w:ascii="Source Sans Pro Light" w:eastAsia="Source Sans Pro Light" w:hAnsi="Source Sans Pro Light" w:cs="Source Sans Pro Light"/>
                <w:color w:val="000000" w:themeColor="text1"/>
                <w:sz w:val="22"/>
                <w:szCs w:val="22"/>
              </w:rPr>
              <w:t>99.6 (70)</w:t>
            </w:r>
          </w:p>
        </w:tc>
        <w:tc>
          <w:tcPr>
            <w:tcW w:w="1155" w:type="dxa"/>
            <w:tcBorders>
              <w:left w:val="nil"/>
              <w:bottom w:val="single" w:sz="8" w:space="0" w:color="auto"/>
              <w:right w:val="nil"/>
            </w:tcBorders>
            <w:shd w:val="clear" w:color="auto" w:fill="D9D9D9" w:themeFill="background1" w:themeFillShade="D9"/>
            <w:vAlign w:val="bottom"/>
          </w:tcPr>
          <w:p w14:paraId="3DD10D44" w14:textId="19CFC91A"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411</w:t>
            </w:r>
          </w:p>
        </w:tc>
        <w:tc>
          <w:tcPr>
            <w:tcW w:w="2070" w:type="dxa"/>
            <w:tcBorders>
              <w:left w:val="nil"/>
              <w:bottom w:val="single" w:sz="8" w:space="0" w:color="auto"/>
              <w:right w:val="nil"/>
            </w:tcBorders>
            <w:shd w:val="clear" w:color="auto" w:fill="D9D9D9" w:themeFill="background1" w:themeFillShade="D9"/>
            <w:vAlign w:val="bottom"/>
          </w:tcPr>
          <w:p w14:paraId="15916994" w14:textId="02F31554" w:rsidR="57D5DD20" w:rsidRDefault="57D5DD20">
            <w:r w:rsidRPr="57D5DD20">
              <w:rPr>
                <w:rFonts w:ascii="Source Sans Pro Light" w:eastAsia="Source Sans Pro Light" w:hAnsi="Source Sans Pro Light" w:cs="Source Sans Pro Light"/>
                <w:color w:val="000000" w:themeColor="text1"/>
                <w:sz w:val="22"/>
                <w:szCs w:val="22"/>
              </w:rPr>
              <w:t>569.4 (519.3-642.7)</w:t>
            </w:r>
          </w:p>
        </w:tc>
      </w:tr>
    </w:tbl>
    <w:p w14:paraId="6B0D4201" w14:textId="1669996F" w:rsidR="00074354" w:rsidRDefault="00074354"/>
    <w:p w14:paraId="06A0450A" w14:textId="55535FC1" w:rsidR="19D12A07" w:rsidRPr="006C489F" w:rsidRDefault="19D12A07" w:rsidP="006C489F">
      <w:pPr>
        <w:spacing w:line="360" w:lineRule="auto"/>
        <w:rPr>
          <w:rFonts w:ascii="Source Sans Pro Light" w:eastAsia="Source Sans Pro Light" w:hAnsi="Source Sans Pro Light" w:cs="Source Sans Pro Light"/>
          <w:color w:val="000000" w:themeColor="text1"/>
        </w:rPr>
      </w:pPr>
      <w:r w:rsidRPr="006C489F">
        <w:rPr>
          <w:rFonts w:ascii="Source Sans Pro Light" w:eastAsia="Source Sans Pro Light" w:hAnsi="Source Sans Pro Light" w:cs="Source Sans Pro Light"/>
          <w:b/>
          <w:bCs/>
          <w:color w:val="000000" w:themeColor="text1"/>
        </w:rPr>
        <w:t xml:space="preserve">Table </w:t>
      </w:r>
      <w:r w:rsidR="7143A419" w:rsidRPr="006C489F">
        <w:rPr>
          <w:rFonts w:ascii="Source Sans Pro Light" w:eastAsia="Source Sans Pro Light" w:hAnsi="Source Sans Pro Light" w:cs="Source Sans Pro Light"/>
          <w:b/>
          <w:bCs/>
          <w:color w:val="000000" w:themeColor="text1"/>
        </w:rPr>
        <w:t>10</w:t>
      </w:r>
      <w:r w:rsidRPr="006C489F">
        <w:rPr>
          <w:rFonts w:ascii="Source Sans Pro Light" w:eastAsia="Source Sans Pro Light" w:hAnsi="Source Sans Pro Light" w:cs="Source Sans Pro Light"/>
          <w:b/>
          <w:bCs/>
          <w:color w:val="000000" w:themeColor="text1"/>
        </w:rPr>
        <w:t>.</w:t>
      </w:r>
      <w:r w:rsidRPr="006C489F">
        <w:rPr>
          <w:rFonts w:ascii="Source Sans Pro Light" w:eastAsia="Source Sans Pro Light" w:hAnsi="Source Sans Pro Light" w:cs="Source Sans Pro Light"/>
          <w:color w:val="000000" w:themeColor="text1"/>
        </w:rPr>
        <w:t xml:space="preserve"> Observed, mean and estimated OTU richness for vertebrates and invertebrates at three sampling locations along Endrick Water: Denny (upstream), Fintry (mid-section), </w:t>
      </w:r>
      <w:proofErr w:type="spellStart"/>
      <w:r w:rsidRPr="006C489F">
        <w:rPr>
          <w:rFonts w:ascii="Source Sans Pro Light" w:eastAsia="Source Sans Pro Light" w:hAnsi="Source Sans Pro Light" w:cs="Source Sans Pro Light"/>
          <w:color w:val="000000" w:themeColor="text1"/>
        </w:rPr>
        <w:t>Drymen</w:t>
      </w:r>
      <w:proofErr w:type="spellEnd"/>
      <w:r w:rsidRPr="006C489F">
        <w:rPr>
          <w:rFonts w:ascii="Source Sans Pro Light" w:eastAsia="Source Sans Pro Light" w:hAnsi="Source Sans Pro Light" w:cs="Source Sans Pro Light"/>
          <w:color w:val="000000" w:themeColor="text1"/>
        </w:rPr>
        <w:t xml:space="preserve"> Bridge (downstream).</w:t>
      </w:r>
    </w:p>
    <w:p w14:paraId="4B489143" w14:textId="77777777" w:rsidR="00666C37" w:rsidRDefault="00666C37" w:rsidP="57D5DD20">
      <w:pPr>
        <w:jc w:val="both"/>
      </w:pPr>
    </w:p>
    <w:tbl>
      <w:tblPr>
        <w:tblW w:w="0" w:type="auto"/>
        <w:tblInd w:w="105" w:type="dxa"/>
        <w:tblLayout w:type="fixed"/>
        <w:tblLook w:val="04A0" w:firstRow="1" w:lastRow="0" w:firstColumn="1" w:lastColumn="0" w:noHBand="0" w:noVBand="1"/>
        <w:tblCaption w:val="Observed, mean and estimated OTU richness for vertebrates and invertebrates at three sampling locations along Endrick Water: Denny (upstream), Fintry (mid-section), Drymen Bridge (downstream)."/>
      </w:tblPr>
      <w:tblGrid>
        <w:gridCol w:w="885"/>
        <w:gridCol w:w="1140"/>
        <w:gridCol w:w="1950"/>
        <w:gridCol w:w="1020"/>
        <w:gridCol w:w="1305"/>
        <w:gridCol w:w="1860"/>
      </w:tblGrid>
      <w:tr w:rsidR="57D5DD20" w14:paraId="4470CD78" w14:textId="77777777" w:rsidTr="57D5DD20">
        <w:trPr>
          <w:trHeight w:val="255"/>
        </w:trPr>
        <w:tc>
          <w:tcPr>
            <w:tcW w:w="885" w:type="dxa"/>
            <w:vMerge w:val="restart"/>
            <w:tcBorders>
              <w:top w:val="nil"/>
              <w:left w:val="nil"/>
              <w:bottom w:val="single" w:sz="8" w:space="0" w:color="auto"/>
              <w:right w:val="nil"/>
            </w:tcBorders>
            <w:vAlign w:val="center"/>
          </w:tcPr>
          <w:p w14:paraId="75B9233D" w14:textId="04B91550" w:rsidR="57D5DD20" w:rsidRDefault="57D5DD20">
            <w:r w:rsidRPr="57D5DD20">
              <w:rPr>
                <w:rFonts w:ascii="Source Sans Pro Light" w:eastAsia="Source Sans Pro Light" w:hAnsi="Source Sans Pro Light" w:cs="Source Sans Pro Light"/>
                <w:b/>
                <w:bCs/>
                <w:color w:val="000000" w:themeColor="text1"/>
                <w:sz w:val="22"/>
                <w:szCs w:val="22"/>
              </w:rPr>
              <w:t>Assay</w:t>
            </w:r>
          </w:p>
        </w:tc>
        <w:tc>
          <w:tcPr>
            <w:tcW w:w="1140" w:type="dxa"/>
            <w:vMerge w:val="restart"/>
            <w:tcBorders>
              <w:top w:val="nil"/>
              <w:left w:val="nil"/>
              <w:bottom w:val="single" w:sz="8" w:space="0" w:color="auto"/>
              <w:right w:val="nil"/>
            </w:tcBorders>
            <w:vAlign w:val="center"/>
          </w:tcPr>
          <w:p w14:paraId="39FC8F7A" w14:textId="3D366CBC" w:rsidR="57D5DD20" w:rsidRDefault="57D5DD20">
            <w:r w:rsidRPr="57D5DD20">
              <w:rPr>
                <w:rFonts w:ascii="Source Sans Pro Light" w:eastAsia="Source Sans Pro Light" w:hAnsi="Source Sans Pro Light" w:cs="Source Sans Pro Light"/>
                <w:b/>
                <w:bCs/>
                <w:color w:val="000000" w:themeColor="text1"/>
                <w:sz w:val="22"/>
                <w:szCs w:val="22"/>
              </w:rPr>
              <w:t>Sample location</w:t>
            </w:r>
          </w:p>
        </w:tc>
        <w:tc>
          <w:tcPr>
            <w:tcW w:w="1950" w:type="dxa"/>
            <w:vMerge w:val="restart"/>
            <w:tcBorders>
              <w:top w:val="nil"/>
              <w:left w:val="nil"/>
              <w:bottom w:val="single" w:sz="8" w:space="0" w:color="auto"/>
              <w:right w:val="nil"/>
            </w:tcBorders>
            <w:vAlign w:val="center"/>
          </w:tcPr>
          <w:p w14:paraId="2996382E" w14:textId="44001B79" w:rsidR="57D5DD20" w:rsidRDefault="57D5DD20">
            <w:r w:rsidRPr="57D5DD20">
              <w:rPr>
                <w:rFonts w:ascii="Source Sans Pro Light" w:eastAsia="Source Sans Pro Light" w:hAnsi="Source Sans Pro Light" w:cs="Source Sans Pro Light"/>
                <w:b/>
                <w:bCs/>
                <w:color w:val="000000" w:themeColor="text1"/>
                <w:sz w:val="22"/>
                <w:szCs w:val="22"/>
              </w:rPr>
              <w:t>Sample type (n)</w:t>
            </w:r>
          </w:p>
        </w:tc>
        <w:tc>
          <w:tcPr>
            <w:tcW w:w="4185" w:type="dxa"/>
            <w:gridSpan w:val="3"/>
            <w:tcBorders>
              <w:top w:val="nil"/>
              <w:left w:val="nil"/>
              <w:bottom w:val="single" w:sz="8" w:space="0" w:color="auto"/>
              <w:right w:val="nil"/>
            </w:tcBorders>
            <w:vAlign w:val="center"/>
          </w:tcPr>
          <w:p w14:paraId="5C7C5CE4" w14:textId="720D2813" w:rsidR="57D5DD20" w:rsidRDefault="57D5DD20">
            <w:r w:rsidRPr="57D5DD20">
              <w:rPr>
                <w:rFonts w:ascii="Source Sans Pro Light" w:eastAsia="Source Sans Pro Light" w:hAnsi="Source Sans Pro Light" w:cs="Source Sans Pro Light"/>
                <w:b/>
                <w:bCs/>
                <w:color w:val="000000" w:themeColor="text1"/>
                <w:sz w:val="22"/>
                <w:szCs w:val="22"/>
              </w:rPr>
              <w:t>OTU richness</w:t>
            </w:r>
          </w:p>
        </w:tc>
      </w:tr>
      <w:tr w:rsidR="57D5DD20" w14:paraId="67BBEA9F" w14:textId="77777777" w:rsidTr="57D5DD20">
        <w:trPr>
          <w:trHeight w:val="255"/>
        </w:trPr>
        <w:tc>
          <w:tcPr>
            <w:tcW w:w="885" w:type="dxa"/>
            <w:vMerge/>
            <w:tcBorders>
              <w:left w:val="nil"/>
              <w:bottom w:val="single" w:sz="0" w:space="0" w:color="auto"/>
            </w:tcBorders>
            <w:vAlign w:val="center"/>
          </w:tcPr>
          <w:p w14:paraId="6F677071" w14:textId="77777777" w:rsidR="00A64A2A" w:rsidRDefault="00A64A2A"/>
        </w:tc>
        <w:tc>
          <w:tcPr>
            <w:tcW w:w="1140" w:type="dxa"/>
            <w:vMerge/>
            <w:tcBorders>
              <w:left w:val="nil"/>
              <w:bottom w:val="single" w:sz="0" w:space="0" w:color="auto"/>
            </w:tcBorders>
            <w:vAlign w:val="center"/>
          </w:tcPr>
          <w:p w14:paraId="000E0FE5" w14:textId="77777777" w:rsidR="00A64A2A" w:rsidRDefault="00A64A2A"/>
        </w:tc>
        <w:tc>
          <w:tcPr>
            <w:tcW w:w="1950" w:type="dxa"/>
            <w:vMerge/>
            <w:tcBorders>
              <w:left w:val="nil"/>
              <w:bottom w:val="single" w:sz="0" w:space="0" w:color="auto"/>
            </w:tcBorders>
            <w:vAlign w:val="center"/>
          </w:tcPr>
          <w:p w14:paraId="1E0FCBB5" w14:textId="77777777" w:rsidR="00A64A2A" w:rsidRDefault="00A64A2A"/>
        </w:tc>
        <w:tc>
          <w:tcPr>
            <w:tcW w:w="1020" w:type="dxa"/>
            <w:tcBorders>
              <w:top w:val="single" w:sz="8" w:space="0" w:color="auto"/>
              <w:left w:val="nil"/>
              <w:bottom w:val="single" w:sz="8" w:space="0" w:color="auto"/>
              <w:right w:val="nil"/>
            </w:tcBorders>
            <w:vAlign w:val="center"/>
          </w:tcPr>
          <w:p w14:paraId="5EDFA025" w14:textId="698D7359" w:rsidR="57D5DD20" w:rsidRDefault="57D5DD20">
            <w:r w:rsidRPr="57D5DD20">
              <w:rPr>
                <w:rFonts w:ascii="Source Sans Pro Light" w:eastAsia="Source Sans Pro Light" w:hAnsi="Source Sans Pro Light" w:cs="Source Sans Pro Light"/>
                <w:b/>
                <w:bCs/>
                <w:color w:val="000000" w:themeColor="text1"/>
                <w:sz w:val="22"/>
                <w:szCs w:val="22"/>
              </w:rPr>
              <w:t>Mean (</w:t>
            </w:r>
            <w:proofErr w:type="spellStart"/>
            <w:r w:rsidRPr="57D5DD20">
              <w:rPr>
                <w:rFonts w:ascii="Source Sans Pro Light" w:eastAsia="Source Sans Pro Light" w:hAnsi="Source Sans Pro Light" w:cs="Source Sans Pro Light"/>
                <w:b/>
                <w:bCs/>
                <w:color w:val="000000" w:themeColor="text1"/>
                <w:sz w:val="22"/>
                <w:szCs w:val="22"/>
              </w:rPr>
              <w:t>sd</w:t>
            </w:r>
            <w:proofErr w:type="spellEnd"/>
            <w:r w:rsidRPr="57D5DD20">
              <w:rPr>
                <w:rFonts w:ascii="Source Sans Pro Light" w:eastAsia="Source Sans Pro Light" w:hAnsi="Source Sans Pro Light" w:cs="Source Sans Pro Light"/>
                <w:b/>
                <w:bCs/>
                <w:color w:val="000000" w:themeColor="text1"/>
                <w:sz w:val="22"/>
                <w:szCs w:val="22"/>
              </w:rPr>
              <w:t>)</w:t>
            </w:r>
          </w:p>
        </w:tc>
        <w:tc>
          <w:tcPr>
            <w:tcW w:w="1305" w:type="dxa"/>
            <w:tcBorders>
              <w:top w:val="nil"/>
              <w:left w:val="nil"/>
              <w:bottom w:val="single" w:sz="8" w:space="0" w:color="auto"/>
              <w:right w:val="nil"/>
            </w:tcBorders>
            <w:vAlign w:val="center"/>
          </w:tcPr>
          <w:p w14:paraId="2D7C144E" w14:textId="76EB4E1C" w:rsidR="57D5DD20" w:rsidRDefault="57D5DD20">
            <w:r w:rsidRPr="57D5DD20">
              <w:rPr>
                <w:rFonts w:ascii="Source Sans Pro Light" w:eastAsia="Source Sans Pro Light" w:hAnsi="Source Sans Pro Light" w:cs="Source Sans Pro Light"/>
                <w:b/>
                <w:bCs/>
                <w:color w:val="000000" w:themeColor="text1"/>
                <w:sz w:val="22"/>
                <w:szCs w:val="22"/>
              </w:rPr>
              <w:t>Observed</w:t>
            </w:r>
          </w:p>
        </w:tc>
        <w:tc>
          <w:tcPr>
            <w:tcW w:w="1860" w:type="dxa"/>
            <w:tcBorders>
              <w:top w:val="nil"/>
              <w:left w:val="nil"/>
              <w:bottom w:val="single" w:sz="8" w:space="0" w:color="auto"/>
              <w:right w:val="nil"/>
            </w:tcBorders>
            <w:vAlign w:val="center"/>
          </w:tcPr>
          <w:p w14:paraId="464C3A29" w14:textId="7EE45249" w:rsidR="57D5DD20" w:rsidRDefault="57D5DD20">
            <w:r w:rsidRPr="57D5DD20">
              <w:rPr>
                <w:rFonts w:ascii="Source Sans Pro Light" w:eastAsia="Source Sans Pro Light" w:hAnsi="Source Sans Pro Light" w:cs="Source Sans Pro Light"/>
                <w:b/>
                <w:bCs/>
                <w:color w:val="000000" w:themeColor="text1"/>
                <w:sz w:val="22"/>
                <w:szCs w:val="22"/>
              </w:rPr>
              <w:t>Estimated (LCL-UCL)</w:t>
            </w:r>
          </w:p>
        </w:tc>
      </w:tr>
      <w:tr w:rsidR="57D5DD20" w14:paraId="31A72B25" w14:textId="77777777" w:rsidTr="002522EC">
        <w:trPr>
          <w:trHeight w:val="255"/>
        </w:trPr>
        <w:tc>
          <w:tcPr>
            <w:tcW w:w="885" w:type="dxa"/>
            <w:vMerge w:val="restart"/>
            <w:tcBorders>
              <w:top w:val="nil"/>
              <w:left w:val="nil"/>
              <w:bottom w:val="single" w:sz="8" w:space="0" w:color="auto"/>
              <w:right w:val="nil"/>
            </w:tcBorders>
            <w:textDirection w:val="btLr"/>
            <w:vAlign w:val="center"/>
          </w:tcPr>
          <w:p w14:paraId="188941FE" w14:textId="204F714A" w:rsidR="57D5DD20" w:rsidRDefault="57D5DD20" w:rsidP="00E57587">
            <w:pPr>
              <w:ind w:left="113" w:right="113"/>
              <w:jc w:val="center"/>
            </w:pPr>
            <w:r w:rsidRPr="57D5DD20">
              <w:rPr>
                <w:rFonts w:ascii="Source Sans Pro Light" w:eastAsia="Source Sans Pro Light" w:hAnsi="Source Sans Pro Light" w:cs="Source Sans Pro Light"/>
                <w:color w:val="000000" w:themeColor="text1"/>
                <w:sz w:val="22"/>
                <w:szCs w:val="22"/>
              </w:rPr>
              <w:t>Vertebrates</w:t>
            </w:r>
          </w:p>
        </w:tc>
        <w:tc>
          <w:tcPr>
            <w:tcW w:w="1140" w:type="dxa"/>
            <w:vMerge w:val="restart"/>
            <w:tcBorders>
              <w:top w:val="nil"/>
              <w:left w:val="nil"/>
              <w:bottom w:val="single" w:sz="8" w:space="0" w:color="A6A6A6" w:themeColor="background1" w:themeShade="A6"/>
              <w:right w:val="nil"/>
            </w:tcBorders>
            <w:vAlign w:val="center"/>
          </w:tcPr>
          <w:p w14:paraId="7BF522D3" w14:textId="281EF576" w:rsidR="57D5DD20" w:rsidRDefault="57D5DD20">
            <w:r w:rsidRPr="57D5DD20">
              <w:rPr>
                <w:rFonts w:ascii="Source Sans Pro Light" w:eastAsia="Source Sans Pro Light" w:hAnsi="Source Sans Pro Light" w:cs="Source Sans Pro Light"/>
                <w:color w:val="000000" w:themeColor="text1"/>
                <w:sz w:val="22"/>
                <w:szCs w:val="22"/>
              </w:rPr>
              <w:t>Denny</w:t>
            </w:r>
          </w:p>
        </w:tc>
        <w:tc>
          <w:tcPr>
            <w:tcW w:w="1950" w:type="dxa"/>
            <w:tcBorders>
              <w:left w:val="nil"/>
            </w:tcBorders>
            <w:vAlign w:val="center"/>
          </w:tcPr>
          <w:p w14:paraId="0A70178F" w14:textId="6BCC5DA3"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vAlign w:val="center"/>
          </w:tcPr>
          <w:p w14:paraId="28552403" w14:textId="5D970CBA"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3 (1)</w:t>
            </w:r>
          </w:p>
        </w:tc>
        <w:tc>
          <w:tcPr>
            <w:tcW w:w="1305" w:type="dxa"/>
            <w:vAlign w:val="center"/>
          </w:tcPr>
          <w:p w14:paraId="2BE18B54" w14:textId="212AEFF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7</w:t>
            </w:r>
          </w:p>
        </w:tc>
        <w:tc>
          <w:tcPr>
            <w:tcW w:w="1860" w:type="dxa"/>
            <w:vAlign w:val="center"/>
          </w:tcPr>
          <w:p w14:paraId="12204FDF" w14:textId="4CEE58BB" w:rsidR="57D5DD20" w:rsidRDefault="57D5DD20"/>
        </w:tc>
      </w:tr>
      <w:tr w:rsidR="57D5DD20" w14:paraId="61220A6E" w14:textId="77777777" w:rsidTr="002522EC">
        <w:trPr>
          <w:trHeight w:val="255"/>
        </w:trPr>
        <w:tc>
          <w:tcPr>
            <w:tcW w:w="885" w:type="dxa"/>
            <w:vMerge/>
            <w:tcBorders>
              <w:left w:val="nil"/>
              <w:bottom w:val="single" w:sz="0" w:space="0" w:color="auto"/>
            </w:tcBorders>
            <w:textDirection w:val="btLr"/>
            <w:vAlign w:val="center"/>
          </w:tcPr>
          <w:p w14:paraId="0EDC9825" w14:textId="77777777" w:rsidR="00A64A2A" w:rsidRDefault="00A64A2A" w:rsidP="00E97F5B">
            <w:pPr>
              <w:ind w:left="113" w:right="113"/>
            </w:pPr>
          </w:p>
        </w:tc>
        <w:tc>
          <w:tcPr>
            <w:tcW w:w="1140" w:type="dxa"/>
            <w:vMerge/>
            <w:tcBorders>
              <w:left w:val="nil"/>
              <w:bottom w:val="single" w:sz="0" w:space="0" w:color="A6A6A6" w:themeColor="background1" w:themeShade="A6"/>
            </w:tcBorders>
            <w:vAlign w:val="center"/>
          </w:tcPr>
          <w:p w14:paraId="2C95DDB6" w14:textId="77777777" w:rsidR="00A64A2A" w:rsidRDefault="00A64A2A"/>
        </w:tc>
        <w:tc>
          <w:tcPr>
            <w:tcW w:w="1950" w:type="dxa"/>
            <w:tcBorders>
              <w:left w:val="nil"/>
              <w:bottom w:val="single" w:sz="8" w:space="0" w:color="A6A6A6" w:themeColor="background1" w:themeShade="A6"/>
              <w:right w:val="nil"/>
            </w:tcBorders>
            <w:vAlign w:val="center"/>
          </w:tcPr>
          <w:p w14:paraId="3810BFE6" w14:textId="6D52C37A"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left w:val="nil"/>
              <w:bottom w:val="single" w:sz="8" w:space="0" w:color="A6A6A6" w:themeColor="background1" w:themeShade="A6"/>
              <w:right w:val="nil"/>
            </w:tcBorders>
            <w:vAlign w:val="center"/>
          </w:tcPr>
          <w:p w14:paraId="4C23C584" w14:textId="6716FAAC"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6A6A6" w:themeColor="background1" w:themeShade="A6"/>
              <w:right w:val="nil"/>
            </w:tcBorders>
            <w:vAlign w:val="center"/>
          </w:tcPr>
          <w:p w14:paraId="16878FAB" w14:textId="0C0D689F"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4</w:t>
            </w:r>
          </w:p>
        </w:tc>
        <w:tc>
          <w:tcPr>
            <w:tcW w:w="1860" w:type="dxa"/>
            <w:tcBorders>
              <w:left w:val="nil"/>
              <w:bottom w:val="single" w:sz="8" w:space="0" w:color="A6A6A6" w:themeColor="background1" w:themeShade="A6"/>
              <w:right w:val="nil"/>
            </w:tcBorders>
            <w:vAlign w:val="center"/>
          </w:tcPr>
          <w:p w14:paraId="2D2D4444" w14:textId="1C788270"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r>
      <w:tr w:rsidR="57D5DD20" w14:paraId="009191A1" w14:textId="77777777" w:rsidTr="002522EC">
        <w:trPr>
          <w:trHeight w:val="255"/>
        </w:trPr>
        <w:tc>
          <w:tcPr>
            <w:tcW w:w="885" w:type="dxa"/>
            <w:vMerge/>
            <w:tcBorders>
              <w:left w:val="nil"/>
            </w:tcBorders>
            <w:textDirection w:val="btLr"/>
            <w:vAlign w:val="center"/>
          </w:tcPr>
          <w:p w14:paraId="403B28AF" w14:textId="77777777" w:rsidR="00A64A2A" w:rsidRDefault="00A64A2A" w:rsidP="00E97F5B">
            <w:pPr>
              <w:ind w:left="113" w:right="113"/>
            </w:pPr>
          </w:p>
        </w:tc>
        <w:tc>
          <w:tcPr>
            <w:tcW w:w="1140" w:type="dxa"/>
            <w:vMerge w:val="restart"/>
            <w:tcBorders>
              <w:top w:val="nil"/>
              <w:left w:val="nil"/>
              <w:bottom w:val="single" w:sz="8" w:space="0" w:color="A6A6A6" w:themeColor="background1" w:themeShade="A6"/>
              <w:right w:val="nil"/>
            </w:tcBorders>
            <w:vAlign w:val="center"/>
          </w:tcPr>
          <w:p w14:paraId="5BC3B835" w14:textId="57F89BE8" w:rsidR="57D5DD20" w:rsidRDefault="57D5DD20">
            <w:r w:rsidRPr="57D5DD20">
              <w:rPr>
                <w:rFonts w:ascii="Source Sans Pro Light" w:eastAsia="Source Sans Pro Light" w:hAnsi="Source Sans Pro Light" w:cs="Source Sans Pro Light"/>
                <w:color w:val="000000" w:themeColor="text1"/>
                <w:sz w:val="22"/>
                <w:szCs w:val="22"/>
              </w:rPr>
              <w:t>Fintry</w:t>
            </w:r>
          </w:p>
        </w:tc>
        <w:tc>
          <w:tcPr>
            <w:tcW w:w="1950" w:type="dxa"/>
            <w:vAlign w:val="center"/>
          </w:tcPr>
          <w:p w14:paraId="447E36F0" w14:textId="385BCCA6"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vAlign w:val="center"/>
          </w:tcPr>
          <w:p w14:paraId="52C5C0CC" w14:textId="70044FDD"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0.3 (2.5)</w:t>
            </w:r>
          </w:p>
        </w:tc>
        <w:tc>
          <w:tcPr>
            <w:tcW w:w="1305" w:type="dxa"/>
            <w:vAlign w:val="center"/>
          </w:tcPr>
          <w:p w14:paraId="5CCB52DA" w14:textId="1560A9B1"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5</w:t>
            </w:r>
          </w:p>
        </w:tc>
        <w:tc>
          <w:tcPr>
            <w:tcW w:w="1860" w:type="dxa"/>
            <w:vAlign w:val="center"/>
          </w:tcPr>
          <w:p w14:paraId="52DDA2E8" w14:textId="7C1BE3C9" w:rsidR="57D5DD20" w:rsidRDefault="57D5DD20"/>
        </w:tc>
      </w:tr>
      <w:tr w:rsidR="57D5DD20" w14:paraId="37D0A4AD" w14:textId="77777777" w:rsidTr="002522EC">
        <w:trPr>
          <w:trHeight w:val="255"/>
        </w:trPr>
        <w:tc>
          <w:tcPr>
            <w:tcW w:w="885" w:type="dxa"/>
            <w:vMerge/>
            <w:tcBorders>
              <w:left w:val="nil"/>
            </w:tcBorders>
            <w:textDirection w:val="btLr"/>
            <w:vAlign w:val="center"/>
          </w:tcPr>
          <w:p w14:paraId="5DD82D32" w14:textId="77777777" w:rsidR="00A64A2A" w:rsidRDefault="00A64A2A" w:rsidP="00E97F5B">
            <w:pPr>
              <w:ind w:left="113" w:right="113"/>
            </w:pPr>
          </w:p>
        </w:tc>
        <w:tc>
          <w:tcPr>
            <w:tcW w:w="1140" w:type="dxa"/>
            <w:vMerge/>
            <w:tcBorders>
              <w:left w:val="nil"/>
              <w:bottom w:val="single" w:sz="0" w:space="0" w:color="A6A6A6" w:themeColor="background1" w:themeShade="A6"/>
            </w:tcBorders>
            <w:vAlign w:val="center"/>
          </w:tcPr>
          <w:p w14:paraId="6768B8C0" w14:textId="77777777" w:rsidR="00A64A2A" w:rsidRDefault="00A64A2A"/>
        </w:tc>
        <w:tc>
          <w:tcPr>
            <w:tcW w:w="1950" w:type="dxa"/>
            <w:tcBorders>
              <w:left w:val="nil"/>
              <w:bottom w:val="single" w:sz="8" w:space="0" w:color="A6A6A6" w:themeColor="background1" w:themeShade="A6"/>
              <w:right w:val="nil"/>
            </w:tcBorders>
            <w:vAlign w:val="center"/>
          </w:tcPr>
          <w:p w14:paraId="02C35435" w14:textId="73370513"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left w:val="nil"/>
              <w:bottom w:val="single" w:sz="8" w:space="0" w:color="A6A6A6" w:themeColor="background1" w:themeShade="A6"/>
              <w:right w:val="nil"/>
            </w:tcBorders>
            <w:vAlign w:val="center"/>
          </w:tcPr>
          <w:p w14:paraId="7377B261" w14:textId="15C91EB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6A6A6" w:themeColor="background1" w:themeShade="A6"/>
              <w:right w:val="nil"/>
            </w:tcBorders>
            <w:vAlign w:val="center"/>
          </w:tcPr>
          <w:p w14:paraId="484701ED" w14:textId="47E7FBDC"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5</w:t>
            </w:r>
          </w:p>
        </w:tc>
        <w:tc>
          <w:tcPr>
            <w:tcW w:w="1860" w:type="dxa"/>
            <w:tcBorders>
              <w:left w:val="nil"/>
              <w:bottom w:val="single" w:sz="8" w:space="0" w:color="A6A6A6" w:themeColor="background1" w:themeShade="A6"/>
              <w:right w:val="nil"/>
            </w:tcBorders>
            <w:vAlign w:val="center"/>
          </w:tcPr>
          <w:p w14:paraId="5B65D7C9" w14:textId="76242F04"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r>
      <w:tr w:rsidR="57D5DD20" w14:paraId="1950655C" w14:textId="77777777" w:rsidTr="002522EC">
        <w:trPr>
          <w:trHeight w:val="255"/>
        </w:trPr>
        <w:tc>
          <w:tcPr>
            <w:tcW w:w="885" w:type="dxa"/>
            <w:vMerge/>
            <w:tcBorders>
              <w:left w:val="nil"/>
            </w:tcBorders>
            <w:textDirection w:val="btLr"/>
            <w:vAlign w:val="center"/>
          </w:tcPr>
          <w:p w14:paraId="10D62191" w14:textId="77777777" w:rsidR="00A64A2A" w:rsidRDefault="00A64A2A" w:rsidP="00E97F5B">
            <w:pPr>
              <w:ind w:left="113" w:right="113"/>
            </w:pPr>
          </w:p>
        </w:tc>
        <w:tc>
          <w:tcPr>
            <w:tcW w:w="1140" w:type="dxa"/>
            <w:vMerge w:val="restart"/>
            <w:tcBorders>
              <w:top w:val="nil"/>
              <w:left w:val="nil"/>
              <w:bottom w:val="single" w:sz="8" w:space="0" w:color="auto"/>
              <w:right w:val="nil"/>
            </w:tcBorders>
            <w:vAlign w:val="center"/>
          </w:tcPr>
          <w:p w14:paraId="227A14A9" w14:textId="1FB78729" w:rsidR="57D5DD20" w:rsidRDefault="57D5DD20">
            <w:proofErr w:type="spellStart"/>
            <w:r w:rsidRPr="57D5DD20">
              <w:rPr>
                <w:rFonts w:ascii="Source Sans Pro Light" w:eastAsia="Source Sans Pro Light" w:hAnsi="Source Sans Pro Light" w:cs="Source Sans Pro Light"/>
                <w:color w:val="000000" w:themeColor="text1"/>
                <w:sz w:val="22"/>
                <w:szCs w:val="22"/>
              </w:rPr>
              <w:t>Drymen</w:t>
            </w:r>
            <w:proofErr w:type="spellEnd"/>
            <w:r w:rsidRPr="57D5DD20">
              <w:rPr>
                <w:rFonts w:ascii="Source Sans Pro Light" w:eastAsia="Source Sans Pro Light" w:hAnsi="Source Sans Pro Light" w:cs="Source Sans Pro Light"/>
                <w:color w:val="000000" w:themeColor="text1"/>
                <w:sz w:val="22"/>
                <w:szCs w:val="22"/>
              </w:rPr>
              <w:t xml:space="preserve"> Bridge</w:t>
            </w:r>
          </w:p>
        </w:tc>
        <w:tc>
          <w:tcPr>
            <w:tcW w:w="1950" w:type="dxa"/>
            <w:vAlign w:val="center"/>
          </w:tcPr>
          <w:p w14:paraId="631334F6" w14:textId="525C9E24"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vAlign w:val="center"/>
          </w:tcPr>
          <w:p w14:paraId="75D45B89" w14:textId="34BC4D6B"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9.7 (2.1)</w:t>
            </w:r>
          </w:p>
        </w:tc>
        <w:tc>
          <w:tcPr>
            <w:tcW w:w="1305" w:type="dxa"/>
            <w:vAlign w:val="center"/>
          </w:tcPr>
          <w:p w14:paraId="2C641FC1" w14:textId="04AD0AB1"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6</w:t>
            </w:r>
          </w:p>
        </w:tc>
        <w:tc>
          <w:tcPr>
            <w:tcW w:w="1860" w:type="dxa"/>
            <w:vAlign w:val="center"/>
          </w:tcPr>
          <w:p w14:paraId="583321CB" w14:textId="1D3D04D4" w:rsidR="57D5DD20" w:rsidRDefault="57D5DD20">
            <w:r w:rsidRPr="57D5DD20">
              <w:rPr>
                <w:rFonts w:ascii="Source Sans Pro Light" w:eastAsia="Source Sans Pro Light" w:hAnsi="Source Sans Pro Light" w:cs="Source Sans Pro Light"/>
                <w:sz w:val="20"/>
                <w:szCs w:val="20"/>
              </w:rPr>
              <w:t xml:space="preserve"> </w:t>
            </w:r>
          </w:p>
        </w:tc>
      </w:tr>
      <w:tr w:rsidR="57D5DD20" w14:paraId="5830B3ED" w14:textId="77777777" w:rsidTr="002522EC">
        <w:trPr>
          <w:trHeight w:val="255"/>
        </w:trPr>
        <w:tc>
          <w:tcPr>
            <w:tcW w:w="885" w:type="dxa"/>
            <w:vMerge/>
            <w:tcBorders>
              <w:left w:val="nil"/>
            </w:tcBorders>
            <w:textDirection w:val="btLr"/>
            <w:vAlign w:val="center"/>
          </w:tcPr>
          <w:p w14:paraId="264AF988" w14:textId="77777777" w:rsidR="00A64A2A" w:rsidRDefault="00A64A2A" w:rsidP="00E97F5B">
            <w:pPr>
              <w:ind w:left="113" w:right="113"/>
            </w:pPr>
          </w:p>
        </w:tc>
        <w:tc>
          <w:tcPr>
            <w:tcW w:w="1140" w:type="dxa"/>
            <w:vMerge/>
            <w:tcBorders>
              <w:left w:val="nil"/>
              <w:bottom w:val="single" w:sz="0" w:space="0" w:color="A6A6A6" w:themeColor="background1" w:themeShade="A6"/>
            </w:tcBorders>
            <w:vAlign w:val="center"/>
          </w:tcPr>
          <w:p w14:paraId="5136D497" w14:textId="77777777" w:rsidR="00A64A2A" w:rsidRDefault="00A64A2A"/>
        </w:tc>
        <w:tc>
          <w:tcPr>
            <w:tcW w:w="1950" w:type="dxa"/>
            <w:tcBorders>
              <w:left w:val="nil"/>
              <w:bottom w:val="single" w:sz="8" w:space="0" w:color="auto"/>
              <w:right w:val="nil"/>
            </w:tcBorders>
            <w:vAlign w:val="center"/>
          </w:tcPr>
          <w:p w14:paraId="19453D70" w14:textId="5290AD72"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left w:val="nil"/>
              <w:bottom w:val="single" w:sz="8" w:space="0" w:color="auto"/>
              <w:right w:val="nil"/>
            </w:tcBorders>
            <w:vAlign w:val="center"/>
          </w:tcPr>
          <w:p w14:paraId="4DB6192B" w14:textId="04948931"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uto"/>
              <w:right w:val="nil"/>
            </w:tcBorders>
            <w:vAlign w:val="center"/>
          </w:tcPr>
          <w:p w14:paraId="5D8ED320" w14:textId="4BE3BEE6"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8</w:t>
            </w:r>
          </w:p>
        </w:tc>
        <w:tc>
          <w:tcPr>
            <w:tcW w:w="1860" w:type="dxa"/>
            <w:tcBorders>
              <w:left w:val="nil"/>
              <w:bottom w:val="single" w:sz="8" w:space="0" w:color="auto"/>
              <w:right w:val="nil"/>
            </w:tcBorders>
            <w:vAlign w:val="center"/>
          </w:tcPr>
          <w:p w14:paraId="4C69F3A0" w14:textId="77CF76CF"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r>
      <w:tr w:rsidR="57D5DD20" w14:paraId="4189EB02" w14:textId="77777777" w:rsidTr="002522EC">
        <w:trPr>
          <w:trHeight w:val="255"/>
        </w:trPr>
        <w:tc>
          <w:tcPr>
            <w:tcW w:w="885" w:type="dxa"/>
            <w:vMerge/>
            <w:tcBorders>
              <w:left w:val="nil"/>
            </w:tcBorders>
            <w:textDirection w:val="btLr"/>
            <w:vAlign w:val="center"/>
          </w:tcPr>
          <w:p w14:paraId="5B7F6C8C" w14:textId="77777777" w:rsidR="00A64A2A" w:rsidRDefault="00A64A2A" w:rsidP="00E97F5B">
            <w:pPr>
              <w:ind w:left="113" w:right="113"/>
            </w:pPr>
          </w:p>
        </w:tc>
        <w:tc>
          <w:tcPr>
            <w:tcW w:w="1140" w:type="dxa"/>
            <w:tcBorders>
              <w:left w:val="nil"/>
            </w:tcBorders>
            <w:vAlign w:val="center"/>
          </w:tcPr>
          <w:p w14:paraId="49E1E19E" w14:textId="2E838E5E" w:rsidR="57D5DD20" w:rsidRDefault="57D5DD20"/>
        </w:tc>
        <w:tc>
          <w:tcPr>
            <w:tcW w:w="1950" w:type="dxa"/>
            <w:vAlign w:val="center"/>
          </w:tcPr>
          <w:p w14:paraId="06C4A598" w14:textId="41F4A449" w:rsidR="57D5DD20" w:rsidRDefault="57D5DD20">
            <w:r w:rsidRPr="57D5DD20">
              <w:rPr>
                <w:rFonts w:ascii="Source Sans Pro Light" w:eastAsia="Source Sans Pro Light" w:hAnsi="Source Sans Pro Light" w:cs="Source Sans Pro Light"/>
                <w:color w:val="000000" w:themeColor="text1"/>
                <w:sz w:val="22"/>
                <w:szCs w:val="22"/>
              </w:rPr>
              <w:t>Overall - composite (3)</w:t>
            </w:r>
          </w:p>
        </w:tc>
        <w:tc>
          <w:tcPr>
            <w:tcW w:w="1020" w:type="dxa"/>
            <w:vAlign w:val="center"/>
          </w:tcPr>
          <w:p w14:paraId="494DA146" w14:textId="1E0AF27E"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2.3 (6.7)</w:t>
            </w:r>
          </w:p>
        </w:tc>
        <w:tc>
          <w:tcPr>
            <w:tcW w:w="1305" w:type="dxa"/>
            <w:vAlign w:val="center"/>
          </w:tcPr>
          <w:p w14:paraId="61499782" w14:textId="30B0334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7</w:t>
            </w:r>
          </w:p>
        </w:tc>
        <w:tc>
          <w:tcPr>
            <w:tcW w:w="1860" w:type="dxa"/>
            <w:vAlign w:val="center"/>
          </w:tcPr>
          <w:p w14:paraId="689AA579" w14:textId="0A259D58" w:rsidR="57D5DD20" w:rsidRDefault="57D5DD20"/>
        </w:tc>
      </w:tr>
      <w:tr w:rsidR="57D5DD20" w14:paraId="10645914" w14:textId="77777777" w:rsidTr="002522EC">
        <w:trPr>
          <w:trHeight w:val="255"/>
        </w:trPr>
        <w:tc>
          <w:tcPr>
            <w:tcW w:w="885" w:type="dxa"/>
            <w:vMerge/>
            <w:tcBorders>
              <w:left w:val="nil"/>
              <w:bottom w:val="single" w:sz="0" w:space="0" w:color="auto"/>
            </w:tcBorders>
            <w:textDirection w:val="btLr"/>
            <w:vAlign w:val="center"/>
          </w:tcPr>
          <w:p w14:paraId="7987878D" w14:textId="77777777" w:rsidR="00A64A2A" w:rsidRDefault="00A64A2A" w:rsidP="00E97F5B">
            <w:pPr>
              <w:ind w:left="113" w:right="113"/>
            </w:pPr>
          </w:p>
        </w:tc>
        <w:tc>
          <w:tcPr>
            <w:tcW w:w="1140" w:type="dxa"/>
            <w:tcBorders>
              <w:left w:val="nil"/>
              <w:bottom w:val="single" w:sz="8" w:space="0" w:color="auto"/>
              <w:right w:val="nil"/>
            </w:tcBorders>
            <w:shd w:val="clear" w:color="auto" w:fill="D9D9D9" w:themeFill="background1" w:themeFillShade="D9"/>
            <w:vAlign w:val="center"/>
          </w:tcPr>
          <w:p w14:paraId="0F53F16E" w14:textId="1F071FCF"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c>
          <w:tcPr>
            <w:tcW w:w="1950" w:type="dxa"/>
            <w:tcBorders>
              <w:left w:val="nil"/>
              <w:bottom w:val="single" w:sz="8" w:space="0" w:color="auto"/>
              <w:right w:val="nil"/>
            </w:tcBorders>
            <w:shd w:val="clear" w:color="auto" w:fill="D9D9D9" w:themeFill="background1" w:themeFillShade="D9"/>
            <w:vAlign w:val="center"/>
          </w:tcPr>
          <w:p w14:paraId="69754144" w14:textId="6DAC3422" w:rsidR="57D5DD20" w:rsidRDefault="57D5DD20">
            <w:r w:rsidRPr="57D5DD20">
              <w:rPr>
                <w:rFonts w:ascii="Source Sans Pro Light" w:eastAsia="Source Sans Pro Light" w:hAnsi="Source Sans Pro Light" w:cs="Source Sans Pro Light"/>
                <w:color w:val="000000" w:themeColor="text1"/>
                <w:sz w:val="22"/>
                <w:szCs w:val="22"/>
              </w:rPr>
              <w:t>Overall - without composite (9)</w:t>
            </w:r>
          </w:p>
        </w:tc>
        <w:tc>
          <w:tcPr>
            <w:tcW w:w="1020" w:type="dxa"/>
            <w:tcBorders>
              <w:left w:val="nil"/>
              <w:bottom w:val="single" w:sz="8" w:space="0" w:color="auto"/>
              <w:right w:val="nil"/>
            </w:tcBorders>
            <w:shd w:val="clear" w:color="auto" w:fill="D9D9D9" w:themeFill="background1" w:themeFillShade="D9"/>
            <w:vAlign w:val="center"/>
          </w:tcPr>
          <w:p w14:paraId="29F18A88" w14:textId="5C88BF65"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1 (7.4)</w:t>
            </w:r>
          </w:p>
        </w:tc>
        <w:tc>
          <w:tcPr>
            <w:tcW w:w="1305" w:type="dxa"/>
            <w:tcBorders>
              <w:left w:val="nil"/>
              <w:bottom w:val="single" w:sz="8" w:space="0" w:color="auto"/>
              <w:right w:val="nil"/>
            </w:tcBorders>
            <w:shd w:val="clear" w:color="auto" w:fill="D9D9D9" w:themeFill="background1" w:themeFillShade="D9"/>
            <w:vAlign w:val="center"/>
          </w:tcPr>
          <w:p w14:paraId="54C2AE1F" w14:textId="32172F58"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46</w:t>
            </w:r>
          </w:p>
        </w:tc>
        <w:tc>
          <w:tcPr>
            <w:tcW w:w="1860" w:type="dxa"/>
            <w:tcBorders>
              <w:left w:val="nil"/>
              <w:bottom w:val="single" w:sz="8" w:space="0" w:color="auto"/>
              <w:right w:val="nil"/>
            </w:tcBorders>
            <w:shd w:val="clear" w:color="auto" w:fill="D9D9D9" w:themeFill="background1" w:themeFillShade="D9"/>
            <w:vAlign w:val="center"/>
          </w:tcPr>
          <w:p w14:paraId="0892EEA6" w14:textId="1BE40900"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51.6</w:t>
            </w:r>
          </w:p>
          <w:p w14:paraId="2FA24A80" w14:textId="714A8A92"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47.3-69.3)</w:t>
            </w:r>
          </w:p>
        </w:tc>
      </w:tr>
      <w:tr w:rsidR="57D5DD20" w14:paraId="359339C9" w14:textId="77777777" w:rsidTr="002522EC">
        <w:trPr>
          <w:trHeight w:val="255"/>
        </w:trPr>
        <w:tc>
          <w:tcPr>
            <w:tcW w:w="885" w:type="dxa"/>
            <w:vMerge w:val="restart"/>
            <w:tcBorders>
              <w:top w:val="nil"/>
              <w:left w:val="nil"/>
              <w:bottom w:val="single" w:sz="8" w:space="0" w:color="auto"/>
              <w:right w:val="nil"/>
            </w:tcBorders>
            <w:textDirection w:val="btLr"/>
            <w:vAlign w:val="center"/>
          </w:tcPr>
          <w:p w14:paraId="0E7CCD3F" w14:textId="64CC6921" w:rsidR="57D5DD20" w:rsidRDefault="57D5DD20" w:rsidP="002522EC">
            <w:pPr>
              <w:ind w:left="113" w:right="113"/>
              <w:jc w:val="center"/>
            </w:pPr>
            <w:r w:rsidRPr="57D5DD20">
              <w:rPr>
                <w:rFonts w:ascii="Source Sans Pro Light" w:eastAsia="Source Sans Pro Light" w:hAnsi="Source Sans Pro Light" w:cs="Source Sans Pro Light"/>
                <w:color w:val="000000" w:themeColor="text1"/>
                <w:sz w:val="22"/>
                <w:szCs w:val="22"/>
              </w:rPr>
              <w:t>Invertebrates</w:t>
            </w:r>
          </w:p>
        </w:tc>
        <w:tc>
          <w:tcPr>
            <w:tcW w:w="1140" w:type="dxa"/>
            <w:vMerge w:val="restart"/>
            <w:tcBorders>
              <w:top w:val="single" w:sz="8" w:space="0" w:color="auto"/>
              <w:left w:val="nil"/>
              <w:bottom w:val="single" w:sz="8" w:space="0" w:color="A6A6A6" w:themeColor="background1" w:themeShade="A6"/>
              <w:right w:val="nil"/>
            </w:tcBorders>
            <w:vAlign w:val="center"/>
          </w:tcPr>
          <w:p w14:paraId="4BAB678C" w14:textId="635ECD03" w:rsidR="57D5DD20" w:rsidRDefault="57D5DD20">
            <w:r w:rsidRPr="57D5DD20">
              <w:rPr>
                <w:rFonts w:ascii="Source Sans Pro Light" w:eastAsia="Source Sans Pro Light" w:hAnsi="Source Sans Pro Light" w:cs="Source Sans Pro Light"/>
                <w:color w:val="000000" w:themeColor="text1"/>
                <w:sz w:val="22"/>
                <w:szCs w:val="22"/>
              </w:rPr>
              <w:t>Denny</w:t>
            </w:r>
          </w:p>
        </w:tc>
        <w:tc>
          <w:tcPr>
            <w:tcW w:w="1950" w:type="dxa"/>
            <w:vAlign w:val="center"/>
          </w:tcPr>
          <w:p w14:paraId="254F434E" w14:textId="0C011713"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tcBorders>
              <w:top w:val="single" w:sz="8" w:space="0" w:color="auto"/>
              <w:bottom w:val="nil"/>
              <w:right w:val="nil"/>
            </w:tcBorders>
            <w:vAlign w:val="center"/>
          </w:tcPr>
          <w:p w14:paraId="10181AE7" w14:textId="47BA961E"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37.7 (91)</w:t>
            </w:r>
          </w:p>
        </w:tc>
        <w:tc>
          <w:tcPr>
            <w:tcW w:w="1305" w:type="dxa"/>
            <w:vAlign w:val="center"/>
          </w:tcPr>
          <w:p w14:paraId="3899587F" w14:textId="02257B7A"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309</w:t>
            </w:r>
          </w:p>
        </w:tc>
        <w:tc>
          <w:tcPr>
            <w:tcW w:w="1860" w:type="dxa"/>
            <w:vAlign w:val="center"/>
          </w:tcPr>
          <w:p w14:paraId="122D4540" w14:textId="405ED9EC" w:rsidR="57D5DD20" w:rsidRDefault="57D5DD20"/>
        </w:tc>
      </w:tr>
      <w:tr w:rsidR="57D5DD20" w14:paraId="1125B06A" w14:textId="77777777" w:rsidTr="57D5DD20">
        <w:trPr>
          <w:trHeight w:val="255"/>
        </w:trPr>
        <w:tc>
          <w:tcPr>
            <w:tcW w:w="885" w:type="dxa"/>
            <w:vMerge/>
            <w:tcBorders>
              <w:left w:val="nil"/>
            </w:tcBorders>
            <w:vAlign w:val="center"/>
          </w:tcPr>
          <w:p w14:paraId="73666306" w14:textId="77777777" w:rsidR="00A64A2A" w:rsidRDefault="00A64A2A"/>
        </w:tc>
        <w:tc>
          <w:tcPr>
            <w:tcW w:w="1140" w:type="dxa"/>
            <w:vMerge/>
            <w:tcBorders>
              <w:left w:val="nil"/>
              <w:bottom w:val="single" w:sz="0" w:space="0" w:color="A6A6A6" w:themeColor="background1" w:themeShade="A6"/>
            </w:tcBorders>
            <w:vAlign w:val="center"/>
          </w:tcPr>
          <w:p w14:paraId="21539614" w14:textId="77777777" w:rsidR="00A64A2A" w:rsidRDefault="00A64A2A"/>
        </w:tc>
        <w:tc>
          <w:tcPr>
            <w:tcW w:w="1950" w:type="dxa"/>
            <w:tcBorders>
              <w:left w:val="nil"/>
              <w:bottom w:val="single" w:sz="8" w:space="0" w:color="A6A6A6" w:themeColor="background1" w:themeShade="A6"/>
              <w:right w:val="nil"/>
            </w:tcBorders>
            <w:vAlign w:val="center"/>
          </w:tcPr>
          <w:p w14:paraId="3C05A33E" w14:textId="7ECBD1E5"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top w:val="nil"/>
              <w:left w:val="nil"/>
              <w:bottom w:val="single" w:sz="8" w:space="0" w:color="A6A6A6" w:themeColor="background1" w:themeShade="A6"/>
              <w:right w:val="nil"/>
            </w:tcBorders>
            <w:vAlign w:val="center"/>
          </w:tcPr>
          <w:p w14:paraId="657F1A53" w14:textId="4423E562"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6A6A6" w:themeColor="background1" w:themeShade="A6"/>
              <w:right w:val="nil"/>
            </w:tcBorders>
            <w:vAlign w:val="center"/>
          </w:tcPr>
          <w:p w14:paraId="3102285E" w14:textId="7CF7390E"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58</w:t>
            </w:r>
          </w:p>
        </w:tc>
        <w:tc>
          <w:tcPr>
            <w:tcW w:w="1860" w:type="dxa"/>
            <w:tcBorders>
              <w:left w:val="nil"/>
              <w:bottom w:val="single" w:sz="8" w:space="0" w:color="A6A6A6" w:themeColor="background1" w:themeShade="A6"/>
              <w:right w:val="nil"/>
            </w:tcBorders>
            <w:vAlign w:val="center"/>
          </w:tcPr>
          <w:p w14:paraId="1B485707" w14:textId="504A94B1"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r>
      <w:tr w:rsidR="57D5DD20" w14:paraId="20B7D308" w14:textId="77777777" w:rsidTr="57D5DD20">
        <w:trPr>
          <w:trHeight w:val="255"/>
        </w:trPr>
        <w:tc>
          <w:tcPr>
            <w:tcW w:w="885" w:type="dxa"/>
            <w:vMerge/>
            <w:tcBorders>
              <w:left w:val="nil"/>
            </w:tcBorders>
            <w:vAlign w:val="center"/>
          </w:tcPr>
          <w:p w14:paraId="1F5E5962" w14:textId="77777777" w:rsidR="00A64A2A" w:rsidRDefault="00A64A2A"/>
        </w:tc>
        <w:tc>
          <w:tcPr>
            <w:tcW w:w="1140" w:type="dxa"/>
            <w:vMerge w:val="restart"/>
            <w:tcBorders>
              <w:top w:val="nil"/>
              <w:left w:val="nil"/>
              <w:bottom w:val="single" w:sz="8" w:space="0" w:color="A6A6A6" w:themeColor="background1" w:themeShade="A6"/>
              <w:right w:val="nil"/>
            </w:tcBorders>
            <w:vAlign w:val="center"/>
          </w:tcPr>
          <w:p w14:paraId="0D7C2A61" w14:textId="0A70578E" w:rsidR="57D5DD20" w:rsidRDefault="57D5DD20">
            <w:r w:rsidRPr="57D5DD20">
              <w:rPr>
                <w:rFonts w:ascii="Source Sans Pro Light" w:eastAsia="Source Sans Pro Light" w:hAnsi="Source Sans Pro Light" w:cs="Source Sans Pro Light"/>
                <w:color w:val="000000" w:themeColor="text1"/>
                <w:sz w:val="22"/>
                <w:szCs w:val="22"/>
              </w:rPr>
              <w:t xml:space="preserve">Fintry </w:t>
            </w:r>
          </w:p>
        </w:tc>
        <w:tc>
          <w:tcPr>
            <w:tcW w:w="1950" w:type="dxa"/>
            <w:vAlign w:val="center"/>
          </w:tcPr>
          <w:p w14:paraId="24D4C68F" w14:textId="08A7D786"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vAlign w:val="center"/>
          </w:tcPr>
          <w:p w14:paraId="2C0160E1" w14:textId="07791535"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98 (106.6)</w:t>
            </w:r>
          </w:p>
        </w:tc>
        <w:tc>
          <w:tcPr>
            <w:tcW w:w="1305" w:type="dxa"/>
            <w:vAlign w:val="center"/>
          </w:tcPr>
          <w:p w14:paraId="2FF3C3D4" w14:textId="08DAE74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58</w:t>
            </w:r>
          </w:p>
        </w:tc>
        <w:tc>
          <w:tcPr>
            <w:tcW w:w="1860" w:type="dxa"/>
            <w:vAlign w:val="center"/>
          </w:tcPr>
          <w:p w14:paraId="2381A5EA" w14:textId="30AF9710" w:rsidR="57D5DD20" w:rsidRDefault="57D5DD20"/>
        </w:tc>
      </w:tr>
      <w:tr w:rsidR="57D5DD20" w14:paraId="1E9F035E" w14:textId="77777777" w:rsidTr="57D5DD20">
        <w:trPr>
          <w:trHeight w:val="255"/>
        </w:trPr>
        <w:tc>
          <w:tcPr>
            <w:tcW w:w="885" w:type="dxa"/>
            <w:vMerge/>
            <w:tcBorders>
              <w:left w:val="nil"/>
            </w:tcBorders>
            <w:vAlign w:val="center"/>
          </w:tcPr>
          <w:p w14:paraId="2C0492DD" w14:textId="77777777" w:rsidR="00A64A2A" w:rsidRDefault="00A64A2A"/>
        </w:tc>
        <w:tc>
          <w:tcPr>
            <w:tcW w:w="1140" w:type="dxa"/>
            <w:vMerge/>
            <w:tcBorders>
              <w:left w:val="nil"/>
              <w:bottom w:val="single" w:sz="0" w:space="0" w:color="A6A6A6" w:themeColor="background1" w:themeShade="A6"/>
            </w:tcBorders>
            <w:vAlign w:val="center"/>
          </w:tcPr>
          <w:p w14:paraId="7CCBB4D0" w14:textId="77777777" w:rsidR="00A64A2A" w:rsidRDefault="00A64A2A"/>
        </w:tc>
        <w:tc>
          <w:tcPr>
            <w:tcW w:w="1950" w:type="dxa"/>
            <w:tcBorders>
              <w:left w:val="nil"/>
              <w:bottom w:val="single" w:sz="8" w:space="0" w:color="A6A6A6" w:themeColor="background1" w:themeShade="A6"/>
              <w:right w:val="nil"/>
            </w:tcBorders>
            <w:vAlign w:val="center"/>
          </w:tcPr>
          <w:p w14:paraId="6E9681CE" w14:textId="3F6EFB77"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left w:val="nil"/>
              <w:bottom w:val="single" w:sz="8" w:space="0" w:color="A6A6A6" w:themeColor="background1" w:themeShade="A6"/>
              <w:right w:val="nil"/>
            </w:tcBorders>
            <w:vAlign w:val="center"/>
          </w:tcPr>
          <w:p w14:paraId="7F8C8547" w14:textId="6802D74B"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6A6A6" w:themeColor="background1" w:themeShade="A6"/>
              <w:right w:val="nil"/>
            </w:tcBorders>
            <w:vAlign w:val="center"/>
          </w:tcPr>
          <w:p w14:paraId="197F54A0" w14:textId="56129B93"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44</w:t>
            </w:r>
          </w:p>
        </w:tc>
        <w:tc>
          <w:tcPr>
            <w:tcW w:w="1860" w:type="dxa"/>
            <w:tcBorders>
              <w:left w:val="nil"/>
              <w:bottom w:val="single" w:sz="8" w:space="0" w:color="A6A6A6" w:themeColor="background1" w:themeShade="A6"/>
              <w:right w:val="nil"/>
            </w:tcBorders>
            <w:vAlign w:val="center"/>
          </w:tcPr>
          <w:p w14:paraId="356A3F98" w14:textId="2B6F967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r>
      <w:tr w:rsidR="57D5DD20" w14:paraId="165CAE51" w14:textId="77777777" w:rsidTr="57D5DD20">
        <w:trPr>
          <w:trHeight w:val="255"/>
        </w:trPr>
        <w:tc>
          <w:tcPr>
            <w:tcW w:w="885" w:type="dxa"/>
            <w:vMerge/>
            <w:tcBorders>
              <w:left w:val="nil"/>
            </w:tcBorders>
            <w:vAlign w:val="center"/>
          </w:tcPr>
          <w:p w14:paraId="7E6D5690" w14:textId="77777777" w:rsidR="00A64A2A" w:rsidRDefault="00A64A2A"/>
        </w:tc>
        <w:tc>
          <w:tcPr>
            <w:tcW w:w="1140" w:type="dxa"/>
            <w:vMerge w:val="restart"/>
            <w:tcBorders>
              <w:top w:val="nil"/>
              <w:left w:val="nil"/>
              <w:bottom w:val="single" w:sz="8" w:space="0" w:color="auto"/>
              <w:right w:val="nil"/>
            </w:tcBorders>
            <w:vAlign w:val="center"/>
          </w:tcPr>
          <w:p w14:paraId="687BFEDE" w14:textId="56F35250" w:rsidR="57D5DD20" w:rsidRDefault="57D5DD20">
            <w:proofErr w:type="spellStart"/>
            <w:r w:rsidRPr="57D5DD20">
              <w:rPr>
                <w:rFonts w:ascii="Source Sans Pro Light" w:eastAsia="Source Sans Pro Light" w:hAnsi="Source Sans Pro Light" w:cs="Source Sans Pro Light"/>
                <w:color w:val="000000" w:themeColor="text1"/>
                <w:sz w:val="22"/>
                <w:szCs w:val="22"/>
              </w:rPr>
              <w:t>Drymen</w:t>
            </w:r>
            <w:proofErr w:type="spellEnd"/>
            <w:r w:rsidRPr="57D5DD20">
              <w:rPr>
                <w:rFonts w:ascii="Source Sans Pro Light" w:eastAsia="Source Sans Pro Light" w:hAnsi="Source Sans Pro Light" w:cs="Source Sans Pro Light"/>
                <w:color w:val="000000" w:themeColor="text1"/>
                <w:sz w:val="22"/>
                <w:szCs w:val="22"/>
              </w:rPr>
              <w:t xml:space="preserve"> Bridge</w:t>
            </w:r>
          </w:p>
        </w:tc>
        <w:tc>
          <w:tcPr>
            <w:tcW w:w="1950" w:type="dxa"/>
            <w:vAlign w:val="center"/>
          </w:tcPr>
          <w:p w14:paraId="561B157C" w14:textId="7CF6699E" w:rsidR="57D5DD20" w:rsidRDefault="57D5DD20">
            <w:r w:rsidRPr="57D5DD20">
              <w:rPr>
                <w:rFonts w:ascii="Source Sans Pro Light" w:eastAsia="Source Sans Pro Light" w:hAnsi="Source Sans Pro Light" w:cs="Source Sans Pro Light"/>
                <w:color w:val="000000" w:themeColor="text1"/>
                <w:sz w:val="22"/>
                <w:szCs w:val="22"/>
              </w:rPr>
              <w:t>Replicates (3)</w:t>
            </w:r>
          </w:p>
        </w:tc>
        <w:tc>
          <w:tcPr>
            <w:tcW w:w="1020" w:type="dxa"/>
            <w:vAlign w:val="center"/>
          </w:tcPr>
          <w:p w14:paraId="63B1CCC7" w14:textId="08941D1B"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03.3 (90.6)</w:t>
            </w:r>
          </w:p>
        </w:tc>
        <w:tc>
          <w:tcPr>
            <w:tcW w:w="1305" w:type="dxa"/>
            <w:vAlign w:val="center"/>
          </w:tcPr>
          <w:p w14:paraId="103CFE4C" w14:textId="7AC4E0A7"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246</w:t>
            </w:r>
          </w:p>
        </w:tc>
        <w:tc>
          <w:tcPr>
            <w:tcW w:w="1860" w:type="dxa"/>
            <w:vAlign w:val="center"/>
          </w:tcPr>
          <w:p w14:paraId="2E37D47C" w14:textId="42C7917A" w:rsidR="57D5DD20" w:rsidRDefault="57D5DD20"/>
        </w:tc>
      </w:tr>
      <w:tr w:rsidR="57D5DD20" w14:paraId="7B6EDFE7" w14:textId="77777777" w:rsidTr="57D5DD20">
        <w:trPr>
          <w:trHeight w:val="255"/>
        </w:trPr>
        <w:tc>
          <w:tcPr>
            <w:tcW w:w="885" w:type="dxa"/>
            <w:vMerge/>
            <w:tcBorders>
              <w:left w:val="nil"/>
            </w:tcBorders>
            <w:vAlign w:val="center"/>
          </w:tcPr>
          <w:p w14:paraId="3508FDC9" w14:textId="77777777" w:rsidR="00A64A2A" w:rsidRDefault="00A64A2A"/>
        </w:tc>
        <w:tc>
          <w:tcPr>
            <w:tcW w:w="1140" w:type="dxa"/>
            <w:vMerge/>
            <w:tcBorders>
              <w:left w:val="nil"/>
              <w:bottom w:val="single" w:sz="0" w:space="0" w:color="A6A6A6" w:themeColor="background1" w:themeShade="A6"/>
            </w:tcBorders>
            <w:vAlign w:val="center"/>
          </w:tcPr>
          <w:p w14:paraId="3053E140" w14:textId="77777777" w:rsidR="00A64A2A" w:rsidRDefault="00A64A2A"/>
        </w:tc>
        <w:tc>
          <w:tcPr>
            <w:tcW w:w="1950" w:type="dxa"/>
            <w:tcBorders>
              <w:left w:val="nil"/>
              <w:bottom w:val="single" w:sz="8" w:space="0" w:color="auto"/>
              <w:right w:val="nil"/>
            </w:tcBorders>
            <w:vAlign w:val="center"/>
          </w:tcPr>
          <w:p w14:paraId="7EA2D6E0" w14:textId="1E45DA73" w:rsidR="57D5DD20" w:rsidRDefault="57D5DD20">
            <w:r w:rsidRPr="57D5DD20">
              <w:rPr>
                <w:rFonts w:ascii="Source Sans Pro Light" w:eastAsia="Source Sans Pro Light" w:hAnsi="Source Sans Pro Light" w:cs="Source Sans Pro Light"/>
                <w:color w:val="000000" w:themeColor="text1"/>
                <w:sz w:val="22"/>
                <w:szCs w:val="22"/>
              </w:rPr>
              <w:t>Composite (1)</w:t>
            </w:r>
          </w:p>
        </w:tc>
        <w:tc>
          <w:tcPr>
            <w:tcW w:w="1020" w:type="dxa"/>
            <w:tcBorders>
              <w:left w:val="nil"/>
              <w:bottom w:val="single" w:sz="8" w:space="0" w:color="auto"/>
              <w:right w:val="nil"/>
            </w:tcBorders>
            <w:vAlign w:val="center"/>
          </w:tcPr>
          <w:p w14:paraId="363AF5D6" w14:textId="2FD632C8"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c>
          <w:tcPr>
            <w:tcW w:w="1305" w:type="dxa"/>
            <w:tcBorders>
              <w:left w:val="nil"/>
              <w:bottom w:val="single" w:sz="8" w:space="0" w:color="auto"/>
              <w:right w:val="nil"/>
            </w:tcBorders>
            <w:vAlign w:val="center"/>
          </w:tcPr>
          <w:p w14:paraId="19D0D732" w14:textId="0F8A612B"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1</w:t>
            </w:r>
          </w:p>
        </w:tc>
        <w:tc>
          <w:tcPr>
            <w:tcW w:w="1860" w:type="dxa"/>
            <w:tcBorders>
              <w:left w:val="nil"/>
              <w:bottom w:val="single" w:sz="8" w:space="0" w:color="auto"/>
              <w:right w:val="nil"/>
            </w:tcBorders>
            <w:vAlign w:val="center"/>
          </w:tcPr>
          <w:p w14:paraId="5EAB6CDE" w14:textId="1CC96B5B"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 xml:space="preserve"> </w:t>
            </w:r>
          </w:p>
        </w:tc>
      </w:tr>
      <w:tr w:rsidR="57D5DD20" w14:paraId="4E4F2747" w14:textId="77777777" w:rsidTr="57D5DD20">
        <w:trPr>
          <w:trHeight w:val="255"/>
        </w:trPr>
        <w:tc>
          <w:tcPr>
            <w:tcW w:w="885" w:type="dxa"/>
            <w:vMerge/>
            <w:tcBorders>
              <w:left w:val="nil"/>
            </w:tcBorders>
            <w:vAlign w:val="center"/>
          </w:tcPr>
          <w:p w14:paraId="3F8EAE18" w14:textId="77777777" w:rsidR="00A64A2A" w:rsidRDefault="00A64A2A"/>
        </w:tc>
        <w:tc>
          <w:tcPr>
            <w:tcW w:w="1140" w:type="dxa"/>
            <w:tcBorders>
              <w:left w:val="nil"/>
            </w:tcBorders>
            <w:vAlign w:val="center"/>
          </w:tcPr>
          <w:p w14:paraId="0558D46F" w14:textId="7A5338B3" w:rsidR="57D5DD20" w:rsidRDefault="57D5DD20"/>
        </w:tc>
        <w:tc>
          <w:tcPr>
            <w:tcW w:w="1950" w:type="dxa"/>
            <w:vAlign w:val="center"/>
          </w:tcPr>
          <w:p w14:paraId="2B415D5B" w14:textId="70D07E50" w:rsidR="57D5DD20" w:rsidRDefault="57D5DD20">
            <w:r w:rsidRPr="57D5DD20">
              <w:rPr>
                <w:rFonts w:ascii="Source Sans Pro Light" w:eastAsia="Source Sans Pro Light" w:hAnsi="Source Sans Pro Light" w:cs="Source Sans Pro Light"/>
                <w:color w:val="000000" w:themeColor="text1"/>
                <w:sz w:val="22"/>
                <w:szCs w:val="22"/>
              </w:rPr>
              <w:t>Overall - composite (3)</w:t>
            </w:r>
          </w:p>
        </w:tc>
        <w:tc>
          <w:tcPr>
            <w:tcW w:w="1020" w:type="dxa"/>
            <w:vAlign w:val="center"/>
          </w:tcPr>
          <w:p w14:paraId="7779DA6E" w14:textId="2E8248FE"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71 (67.4)</w:t>
            </w:r>
          </w:p>
        </w:tc>
        <w:tc>
          <w:tcPr>
            <w:tcW w:w="1305" w:type="dxa"/>
            <w:vAlign w:val="center"/>
          </w:tcPr>
          <w:p w14:paraId="5F4F8EA4" w14:textId="3365F4A0"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80</w:t>
            </w:r>
          </w:p>
        </w:tc>
        <w:tc>
          <w:tcPr>
            <w:tcW w:w="1860" w:type="dxa"/>
            <w:vAlign w:val="center"/>
          </w:tcPr>
          <w:p w14:paraId="445F2897" w14:textId="1A1AEE3C" w:rsidR="57D5DD20" w:rsidRDefault="57D5DD20"/>
        </w:tc>
      </w:tr>
      <w:tr w:rsidR="57D5DD20" w14:paraId="75DC5882" w14:textId="77777777" w:rsidTr="57D5DD20">
        <w:trPr>
          <w:trHeight w:val="255"/>
        </w:trPr>
        <w:tc>
          <w:tcPr>
            <w:tcW w:w="885" w:type="dxa"/>
            <w:vMerge/>
            <w:tcBorders>
              <w:left w:val="nil"/>
              <w:bottom w:val="single" w:sz="0" w:space="0" w:color="auto"/>
            </w:tcBorders>
            <w:vAlign w:val="center"/>
          </w:tcPr>
          <w:p w14:paraId="6700EFEC" w14:textId="77777777" w:rsidR="00A64A2A" w:rsidRDefault="00A64A2A"/>
        </w:tc>
        <w:tc>
          <w:tcPr>
            <w:tcW w:w="1140" w:type="dxa"/>
            <w:tcBorders>
              <w:left w:val="nil"/>
              <w:bottom w:val="single" w:sz="8" w:space="0" w:color="auto"/>
              <w:right w:val="nil"/>
            </w:tcBorders>
            <w:shd w:val="clear" w:color="auto" w:fill="D9D9D9" w:themeFill="background1" w:themeFillShade="D9"/>
            <w:vAlign w:val="bottom"/>
          </w:tcPr>
          <w:p w14:paraId="6C9CC903" w14:textId="7DBEB8A0" w:rsidR="57D5DD20" w:rsidRDefault="57D5DD20">
            <w:r w:rsidRPr="57D5DD20">
              <w:rPr>
                <w:rFonts w:ascii="Source Sans Pro Light" w:eastAsia="Source Sans Pro Light" w:hAnsi="Source Sans Pro Light" w:cs="Source Sans Pro Light"/>
                <w:color w:val="000000" w:themeColor="text1"/>
                <w:sz w:val="22"/>
                <w:szCs w:val="22"/>
              </w:rPr>
              <w:t xml:space="preserve"> </w:t>
            </w:r>
          </w:p>
        </w:tc>
        <w:tc>
          <w:tcPr>
            <w:tcW w:w="1950" w:type="dxa"/>
            <w:tcBorders>
              <w:left w:val="nil"/>
              <w:bottom w:val="single" w:sz="8" w:space="0" w:color="auto"/>
              <w:right w:val="nil"/>
            </w:tcBorders>
            <w:shd w:val="clear" w:color="auto" w:fill="D9D9D9" w:themeFill="background1" w:themeFillShade="D9"/>
            <w:vAlign w:val="center"/>
          </w:tcPr>
          <w:p w14:paraId="44BEFC64" w14:textId="216D57F1" w:rsidR="57D5DD20" w:rsidRDefault="57D5DD20">
            <w:r w:rsidRPr="57D5DD20">
              <w:rPr>
                <w:rFonts w:ascii="Source Sans Pro Light" w:eastAsia="Source Sans Pro Light" w:hAnsi="Source Sans Pro Light" w:cs="Source Sans Pro Light"/>
                <w:color w:val="000000" w:themeColor="text1"/>
                <w:sz w:val="22"/>
                <w:szCs w:val="22"/>
              </w:rPr>
              <w:t>Overall - without composite (9)</w:t>
            </w:r>
          </w:p>
        </w:tc>
        <w:tc>
          <w:tcPr>
            <w:tcW w:w="1020" w:type="dxa"/>
            <w:tcBorders>
              <w:left w:val="nil"/>
              <w:bottom w:val="single" w:sz="8" w:space="0" w:color="auto"/>
              <w:right w:val="nil"/>
            </w:tcBorders>
            <w:shd w:val="clear" w:color="auto" w:fill="D9D9D9" w:themeFill="background1" w:themeFillShade="D9"/>
            <w:vAlign w:val="center"/>
          </w:tcPr>
          <w:p w14:paraId="50166FB0" w14:textId="530220E5"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113 (85.5)</w:t>
            </w:r>
          </w:p>
        </w:tc>
        <w:tc>
          <w:tcPr>
            <w:tcW w:w="1305" w:type="dxa"/>
            <w:tcBorders>
              <w:left w:val="nil"/>
              <w:bottom w:val="single" w:sz="8" w:space="0" w:color="auto"/>
              <w:right w:val="nil"/>
            </w:tcBorders>
            <w:shd w:val="clear" w:color="auto" w:fill="D9D9D9" w:themeFill="background1" w:themeFillShade="D9"/>
            <w:vAlign w:val="center"/>
          </w:tcPr>
          <w:p w14:paraId="2674CDA9" w14:textId="44CFF80E"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418</w:t>
            </w:r>
          </w:p>
        </w:tc>
        <w:tc>
          <w:tcPr>
            <w:tcW w:w="1860" w:type="dxa"/>
            <w:tcBorders>
              <w:left w:val="nil"/>
              <w:bottom w:val="single" w:sz="8" w:space="0" w:color="auto"/>
              <w:right w:val="nil"/>
            </w:tcBorders>
            <w:shd w:val="clear" w:color="auto" w:fill="D9D9D9" w:themeFill="background1" w:themeFillShade="D9"/>
            <w:vAlign w:val="center"/>
          </w:tcPr>
          <w:p w14:paraId="10F858DE" w14:textId="08E203E4"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504.9</w:t>
            </w:r>
          </w:p>
          <w:p w14:paraId="5D516519" w14:textId="5A9DCB32" w:rsidR="57D5DD20" w:rsidRDefault="57D5DD20" w:rsidP="57D5DD20">
            <w:pPr>
              <w:jc w:val="right"/>
            </w:pPr>
            <w:r w:rsidRPr="57D5DD20">
              <w:rPr>
                <w:rFonts w:ascii="Source Sans Pro Light" w:eastAsia="Source Sans Pro Light" w:hAnsi="Source Sans Pro Light" w:cs="Source Sans Pro Light"/>
                <w:color w:val="000000" w:themeColor="text1"/>
                <w:sz w:val="22"/>
                <w:szCs w:val="22"/>
              </w:rPr>
              <w:t>(474.8-550.9)</w:t>
            </w:r>
          </w:p>
        </w:tc>
      </w:tr>
    </w:tbl>
    <w:p w14:paraId="738CF84D" w14:textId="77777777" w:rsidR="00074354" w:rsidRDefault="00074354" w:rsidP="57D5DD20">
      <w:pPr>
        <w:jc w:val="both"/>
        <w:rPr>
          <w:rFonts w:ascii="Source Sans Pro Light" w:eastAsia="Source Sans Pro Light" w:hAnsi="Source Sans Pro Light" w:cs="Source Sans Pro Light"/>
          <w:b/>
          <w:bCs/>
          <w:color w:val="44546A" w:themeColor="text2"/>
          <w:sz w:val="20"/>
          <w:szCs w:val="20"/>
        </w:rPr>
      </w:pPr>
    </w:p>
    <w:p w14:paraId="307A77ED" w14:textId="04234478" w:rsidR="19D12A07" w:rsidRPr="006C489F" w:rsidRDefault="19D12A07" w:rsidP="006C489F">
      <w:pPr>
        <w:spacing w:line="360" w:lineRule="auto"/>
        <w:rPr>
          <w:rFonts w:ascii="Source Sans Pro Light" w:eastAsia="Source Sans Pro Light" w:hAnsi="Source Sans Pro Light" w:cs="Source Sans Pro Light"/>
          <w:color w:val="000000" w:themeColor="text1"/>
          <w:sz w:val="22"/>
          <w:szCs w:val="22"/>
        </w:rPr>
      </w:pPr>
      <w:r w:rsidRPr="006C489F">
        <w:rPr>
          <w:rFonts w:ascii="Source Sans Pro Light" w:eastAsia="Source Sans Pro Light" w:hAnsi="Source Sans Pro Light" w:cs="Source Sans Pro Light"/>
          <w:b/>
          <w:bCs/>
          <w:color w:val="000000" w:themeColor="text1"/>
        </w:rPr>
        <w:t xml:space="preserve">Table </w:t>
      </w:r>
      <w:r w:rsidR="6DFA6807" w:rsidRPr="006C489F">
        <w:rPr>
          <w:rFonts w:ascii="Source Sans Pro Light" w:eastAsia="Source Sans Pro Light" w:hAnsi="Source Sans Pro Light" w:cs="Source Sans Pro Light"/>
          <w:b/>
          <w:bCs/>
          <w:color w:val="000000" w:themeColor="text1"/>
        </w:rPr>
        <w:t>11</w:t>
      </w:r>
      <w:r w:rsidRPr="006C489F">
        <w:rPr>
          <w:rFonts w:ascii="Source Sans Pro Light" w:eastAsia="Source Sans Pro Light" w:hAnsi="Source Sans Pro Light" w:cs="Source Sans Pro Light"/>
          <w:b/>
          <w:bCs/>
          <w:color w:val="000000" w:themeColor="text1"/>
        </w:rPr>
        <w:t>.</w:t>
      </w:r>
      <w:r w:rsidRPr="006C489F">
        <w:rPr>
          <w:rFonts w:ascii="Source Sans Pro Light" w:eastAsia="Source Sans Pro Light" w:hAnsi="Source Sans Pro Light" w:cs="Source Sans Pro Light"/>
          <w:color w:val="000000" w:themeColor="text1"/>
        </w:rPr>
        <w:t xml:space="preserve"> Multivariate </w:t>
      </w:r>
      <w:proofErr w:type="spellStart"/>
      <w:r w:rsidRPr="006C489F">
        <w:rPr>
          <w:rFonts w:ascii="Source Sans Pro Light" w:eastAsia="Source Sans Pro Light" w:hAnsi="Source Sans Pro Light" w:cs="Source Sans Pro Light"/>
          <w:color w:val="000000" w:themeColor="text1"/>
        </w:rPr>
        <w:t>glm</w:t>
      </w:r>
      <w:proofErr w:type="spellEnd"/>
      <w:r w:rsidRPr="006C489F">
        <w:rPr>
          <w:rFonts w:ascii="Source Sans Pro Light" w:eastAsia="Source Sans Pro Light" w:hAnsi="Source Sans Pro Light" w:cs="Source Sans Pro Light"/>
          <w:color w:val="000000" w:themeColor="text1"/>
        </w:rPr>
        <w:t xml:space="preserve"> to show d</w:t>
      </w:r>
      <w:r w:rsidRPr="006C489F">
        <w:rPr>
          <w:rFonts w:ascii="Source Sans Pro Light" w:eastAsia="Source Sans Pro Light" w:hAnsi="Source Sans Pro Light" w:cs="Source Sans Pro Light"/>
          <w:color w:val="000000" w:themeColor="text1"/>
          <w:sz w:val="22"/>
          <w:szCs w:val="22"/>
        </w:rPr>
        <w:t>ifference in OTU composition between the North and South Basins of Loch Lomond, and upstream, midsection and downstream locations along Endrick Water.</w:t>
      </w:r>
    </w:p>
    <w:p w14:paraId="61F9986F" w14:textId="77777777" w:rsidR="00666C37" w:rsidRDefault="00666C37" w:rsidP="57D5DD20">
      <w:pPr>
        <w:jc w:val="both"/>
      </w:pPr>
    </w:p>
    <w:tbl>
      <w:tblPr>
        <w:tblW w:w="9067" w:type="dxa"/>
        <w:tblInd w:w="105" w:type="dxa"/>
        <w:tblLayout w:type="fixed"/>
        <w:tblLook w:val="04A0" w:firstRow="1" w:lastRow="0" w:firstColumn="1" w:lastColumn="0" w:noHBand="0" w:noVBand="1"/>
        <w:tblCaption w:val="Multivariate glm to show difference in OTU composition between the North and South Basins of Loch Lomond, and upstream, midsection and downstream locations along Endrick Water."/>
      </w:tblPr>
      <w:tblGrid>
        <w:gridCol w:w="1390"/>
        <w:gridCol w:w="1522"/>
        <w:gridCol w:w="2595"/>
        <w:gridCol w:w="1182"/>
        <w:gridCol w:w="526"/>
        <w:gridCol w:w="1050"/>
        <w:gridCol w:w="802"/>
      </w:tblGrid>
      <w:tr w:rsidR="57D5DD20" w14:paraId="7EA2F04E" w14:textId="77777777" w:rsidTr="00137567">
        <w:trPr>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67A63453" w14:textId="0D6D5C97" w:rsidR="57D5DD20" w:rsidRPr="00137567" w:rsidRDefault="57D5DD20" w:rsidP="00137567">
            <w:r w:rsidRPr="00137567">
              <w:rPr>
                <w:rFonts w:ascii="Source Sans Pro Light" w:eastAsia="Source Sans Pro Light" w:hAnsi="Source Sans Pro Light" w:cs="Source Sans Pro Light"/>
                <w:b/>
                <w:bCs/>
              </w:rPr>
              <w:t>Taxonomic group</w:t>
            </w:r>
          </w:p>
        </w:tc>
        <w:tc>
          <w:tcPr>
            <w:tcW w:w="1522" w:type="dxa"/>
            <w:tcBorders>
              <w:top w:val="single" w:sz="8" w:space="0" w:color="auto"/>
              <w:left w:val="single" w:sz="8" w:space="0" w:color="auto"/>
              <w:bottom w:val="single" w:sz="8" w:space="0" w:color="auto"/>
              <w:right w:val="single" w:sz="8" w:space="0" w:color="auto"/>
            </w:tcBorders>
            <w:vAlign w:val="bottom"/>
          </w:tcPr>
          <w:p w14:paraId="17EE7AF8" w14:textId="413CA9F8" w:rsidR="57D5DD20" w:rsidRPr="00137567" w:rsidRDefault="57D5DD20" w:rsidP="00137567">
            <w:r w:rsidRPr="00137567">
              <w:rPr>
                <w:rFonts w:ascii="Source Sans Pro Light" w:eastAsia="Source Sans Pro Light" w:hAnsi="Source Sans Pro Light" w:cs="Source Sans Pro Light"/>
                <w:b/>
                <w:bCs/>
              </w:rPr>
              <w:t>Waterbody</w:t>
            </w:r>
          </w:p>
        </w:tc>
        <w:tc>
          <w:tcPr>
            <w:tcW w:w="2595" w:type="dxa"/>
            <w:tcBorders>
              <w:top w:val="single" w:sz="8" w:space="0" w:color="auto"/>
              <w:left w:val="single" w:sz="8" w:space="0" w:color="auto"/>
              <w:bottom w:val="single" w:sz="8" w:space="0" w:color="auto"/>
              <w:right w:val="single" w:sz="8" w:space="0" w:color="auto"/>
            </w:tcBorders>
            <w:vAlign w:val="bottom"/>
          </w:tcPr>
          <w:p w14:paraId="510B5F3E" w14:textId="2115D3C0" w:rsidR="57D5DD20" w:rsidRPr="00137567" w:rsidRDefault="57D5DD20" w:rsidP="00137567">
            <w:r w:rsidRPr="00137567">
              <w:rPr>
                <w:rFonts w:ascii="Source Sans Pro Light" w:eastAsia="Source Sans Pro Light" w:hAnsi="Source Sans Pro Light" w:cs="Source Sans Pro Light"/>
                <w:b/>
                <w:bCs/>
                <w:color w:val="000000" w:themeColor="text1"/>
              </w:rPr>
              <w:t>Coefficient</w:t>
            </w:r>
          </w:p>
        </w:tc>
        <w:tc>
          <w:tcPr>
            <w:tcW w:w="1182" w:type="dxa"/>
            <w:tcBorders>
              <w:top w:val="single" w:sz="8" w:space="0" w:color="auto"/>
              <w:left w:val="single" w:sz="8" w:space="0" w:color="auto"/>
              <w:bottom w:val="single" w:sz="8" w:space="0" w:color="auto"/>
              <w:right w:val="single" w:sz="8" w:space="0" w:color="auto"/>
            </w:tcBorders>
            <w:vAlign w:val="bottom"/>
          </w:tcPr>
          <w:p w14:paraId="43A1D4BF" w14:textId="51283C45" w:rsidR="57D5DD20" w:rsidRPr="00137567" w:rsidRDefault="57D5DD20" w:rsidP="00137567">
            <w:r w:rsidRPr="00B31B0E">
              <w:rPr>
                <w:rFonts w:ascii="Source Sans Pro Light" w:eastAsia="Source Sans Pro Light" w:hAnsi="Source Sans Pro Light" w:cs="Source Sans Pro Light"/>
                <w:b/>
                <w:bCs/>
                <w:color w:val="000000" w:themeColor="text1"/>
                <w:shd w:val="clear" w:color="auto" w:fill="E6E6E6"/>
              </w:rPr>
              <w:t xml:space="preserve">residual </w:t>
            </w:r>
            <w:proofErr w:type="spellStart"/>
            <w:r w:rsidRPr="00B31B0E">
              <w:rPr>
                <w:rFonts w:ascii="Source Sans Pro Light" w:eastAsia="Source Sans Pro Light" w:hAnsi="Source Sans Pro Light" w:cs="Source Sans Pro Light"/>
                <w:b/>
                <w:bCs/>
                <w:color w:val="000000" w:themeColor="text1"/>
                <w:shd w:val="clear" w:color="auto" w:fill="E6E6E6"/>
              </w:rPr>
              <w:t>df</w:t>
            </w:r>
            <w:proofErr w:type="spellEnd"/>
          </w:p>
        </w:tc>
        <w:tc>
          <w:tcPr>
            <w:tcW w:w="526" w:type="dxa"/>
            <w:tcBorders>
              <w:top w:val="single" w:sz="8" w:space="0" w:color="auto"/>
              <w:left w:val="single" w:sz="8" w:space="0" w:color="auto"/>
              <w:bottom w:val="single" w:sz="8" w:space="0" w:color="auto"/>
              <w:right w:val="single" w:sz="8" w:space="0" w:color="auto"/>
            </w:tcBorders>
            <w:vAlign w:val="bottom"/>
          </w:tcPr>
          <w:p w14:paraId="1AC3BD90" w14:textId="388C6809" w:rsidR="57D5DD20" w:rsidRPr="00137567" w:rsidRDefault="57D5DD20" w:rsidP="00137567">
            <w:proofErr w:type="spellStart"/>
            <w:r w:rsidRPr="00137567">
              <w:rPr>
                <w:rFonts w:ascii="Source Sans Pro Light" w:eastAsia="Source Sans Pro Light" w:hAnsi="Source Sans Pro Light" w:cs="Source Sans Pro Light"/>
                <w:b/>
                <w:bCs/>
                <w:color w:val="000000" w:themeColor="text1"/>
                <w:shd w:val="clear" w:color="auto" w:fill="E6E6E6"/>
              </w:rPr>
              <w:t>df</w:t>
            </w:r>
            <w:proofErr w:type="spellEnd"/>
          </w:p>
        </w:tc>
        <w:tc>
          <w:tcPr>
            <w:tcW w:w="1050" w:type="dxa"/>
            <w:tcBorders>
              <w:top w:val="single" w:sz="8" w:space="0" w:color="auto"/>
              <w:left w:val="single" w:sz="8" w:space="0" w:color="auto"/>
              <w:bottom w:val="single" w:sz="8" w:space="0" w:color="auto"/>
              <w:right w:val="single" w:sz="8" w:space="0" w:color="auto"/>
            </w:tcBorders>
            <w:vAlign w:val="bottom"/>
          </w:tcPr>
          <w:p w14:paraId="26F7BFCB" w14:textId="2B92FE12" w:rsidR="57D5DD20" w:rsidRPr="00137567" w:rsidRDefault="57D5DD20" w:rsidP="00137567">
            <w:r w:rsidRPr="00137567">
              <w:rPr>
                <w:rFonts w:ascii="Source Sans Pro Light" w:eastAsia="Source Sans Pro Light" w:hAnsi="Source Sans Pro Light" w:cs="Source Sans Pro Light"/>
                <w:b/>
                <w:bCs/>
                <w:color w:val="000000" w:themeColor="text1"/>
                <w:shd w:val="clear" w:color="auto" w:fill="E6E6E6"/>
              </w:rPr>
              <w:t>Deviance</w:t>
            </w:r>
          </w:p>
        </w:tc>
        <w:tc>
          <w:tcPr>
            <w:tcW w:w="802" w:type="dxa"/>
            <w:tcBorders>
              <w:top w:val="single" w:sz="8" w:space="0" w:color="auto"/>
              <w:left w:val="single" w:sz="8" w:space="0" w:color="auto"/>
              <w:bottom w:val="single" w:sz="8" w:space="0" w:color="auto"/>
              <w:right w:val="single" w:sz="8" w:space="0" w:color="auto"/>
            </w:tcBorders>
            <w:vAlign w:val="bottom"/>
          </w:tcPr>
          <w:p w14:paraId="6041800A" w14:textId="2A9C934C" w:rsidR="57D5DD20" w:rsidRPr="00137567" w:rsidRDefault="57D5DD20" w:rsidP="00137567">
            <w:r w:rsidRPr="00137567">
              <w:rPr>
                <w:rFonts w:ascii="Source Sans Pro Light" w:eastAsia="Source Sans Pro Light" w:hAnsi="Source Sans Pro Light" w:cs="Source Sans Pro Light"/>
                <w:b/>
                <w:bCs/>
                <w:color w:val="000000" w:themeColor="text1"/>
              </w:rPr>
              <w:t>p value</w:t>
            </w:r>
          </w:p>
        </w:tc>
      </w:tr>
      <w:tr w:rsidR="57D5DD20" w14:paraId="1B45A2A2"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1B70DB74" w14:textId="22B01466" w:rsidR="57D5DD20" w:rsidRPr="00137567" w:rsidRDefault="57D5DD20" w:rsidP="00137567">
            <w:r w:rsidRPr="00137567">
              <w:rPr>
                <w:rFonts w:ascii="Source Sans Pro Light" w:eastAsia="Source Sans Pro Light" w:hAnsi="Source Sans Pro Light" w:cs="Source Sans Pro Light"/>
                <w:color w:val="000000" w:themeColor="text1"/>
              </w:rPr>
              <w:t>Vertebrates</w:t>
            </w:r>
          </w:p>
        </w:tc>
        <w:tc>
          <w:tcPr>
            <w:tcW w:w="1522" w:type="dxa"/>
            <w:tcBorders>
              <w:top w:val="single" w:sz="8" w:space="0" w:color="auto"/>
              <w:left w:val="single" w:sz="8" w:space="0" w:color="auto"/>
              <w:bottom w:val="single" w:sz="8" w:space="0" w:color="auto"/>
              <w:right w:val="single" w:sz="8" w:space="0" w:color="auto"/>
            </w:tcBorders>
            <w:vAlign w:val="bottom"/>
          </w:tcPr>
          <w:p w14:paraId="200963CA" w14:textId="5479AA4C" w:rsidR="57D5DD20" w:rsidRPr="00137567" w:rsidRDefault="57D5DD20" w:rsidP="00137567">
            <w:r w:rsidRPr="00137567">
              <w:rPr>
                <w:rFonts w:ascii="Source Sans Pro Light" w:eastAsia="Source Sans Pro Light" w:hAnsi="Source Sans Pro Light" w:cs="Source Sans Pro Light"/>
                <w:color w:val="000000" w:themeColor="text1"/>
              </w:rPr>
              <w:t>Loch Lomond</w:t>
            </w:r>
          </w:p>
        </w:tc>
        <w:tc>
          <w:tcPr>
            <w:tcW w:w="2595" w:type="dxa"/>
            <w:tcBorders>
              <w:top w:val="single" w:sz="8" w:space="0" w:color="auto"/>
              <w:left w:val="single" w:sz="8" w:space="0" w:color="auto"/>
              <w:bottom w:val="single" w:sz="8" w:space="0" w:color="auto"/>
              <w:right w:val="single" w:sz="8" w:space="0" w:color="auto"/>
            </w:tcBorders>
            <w:vAlign w:val="bottom"/>
          </w:tcPr>
          <w:p w14:paraId="46006F61" w14:textId="6FFF54ED"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03BA66A0" w14:textId="00D02FA2" w:rsidR="57D5DD20" w:rsidRPr="00137567" w:rsidRDefault="57D5DD20" w:rsidP="00137567">
            <w:r w:rsidRPr="00137567">
              <w:rPr>
                <w:rFonts w:ascii="Source Sans Pro Light" w:eastAsia="Source Sans Pro Light" w:hAnsi="Source Sans Pro Light" w:cs="Source Sans Pro Light"/>
                <w:color w:val="000000" w:themeColor="text1"/>
              </w:rPr>
              <w:t>7</w:t>
            </w:r>
          </w:p>
        </w:tc>
        <w:tc>
          <w:tcPr>
            <w:tcW w:w="526" w:type="dxa"/>
            <w:tcBorders>
              <w:top w:val="single" w:sz="8" w:space="0" w:color="auto"/>
              <w:left w:val="single" w:sz="8" w:space="0" w:color="auto"/>
              <w:bottom w:val="single" w:sz="8" w:space="0" w:color="auto"/>
              <w:right w:val="single" w:sz="8" w:space="0" w:color="auto"/>
            </w:tcBorders>
            <w:vAlign w:val="bottom"/>
          </w:tcPr>
          <w:p w14:paraId="7A39FA47" w14:textId="79798679"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07E78D73" w14:textId="06784B8D"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455E5C71" w14:textId="020E687A" w:rsidR="57D5DD20" w:rsidRPr="00137567" w:rsidRDefault="57D5DD20" w:rsidP="00137567"/>
        </w:tc>
      </w:tr>
      <w:tr w:rsidR="57D5DD20" w14:paraId="060BBAC8"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0FDCE04B" w14:textId="02FE974C"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49FE473E" w14:textId="456C68B1" w:rsidR="57D5DD20" w:rsidRPr="00137567" w:rsidRDefault="57D5DD20" w:rsidP="00137567"/>
        </w:tc>
        <w:tc>
          <w:tcPr>
            <w:tcW w:w="2595" w:type="dxa"/>
            <w:tcBorders>
              <w:top w:val="single" w:sz="8" w:space="0" w:color="auto"/>
              <w:left w:val="single" w:sz="8" w:space="0" w:color="auto"/>
              <w:bottom w:val="single" w:sz="8" w:space="0" w:color="auto"/>
              <w:right w:val="single" w:sz="8" w:space="0" w:color="auto"/>
            </w:tcBorders>
            <w:vAlign w:val="bottom"/>
          </w:tcPr>
          <w:p w14:paraId="0616B193" w14:textId="494D2848" w:rsidR="57D5DD20" w:rsidRPr="00137567" w:rsidRDefault="57D5DD20" w:rsidP="00137567">
            <w:r w:rsidRPr="00137567">
              <w:rPr>
                <w:rFonts w:ascii="Source Sans Pro Light" w:eastAsia="Source Sans Pro Light" w:hAnsi="Source Sans Pro Light" w:cs="Source Sans Pro Light"/>
                <w:color w:val="000000" w:themeColor="text1"/>
              </w:rPr>
              <w:t>North/South Basin</w:t>
            </w:r>
          </w:p>
        </w:tc>
        <w:tc>
          <w:tcPr>
            <w:tcW w:w="1182" w:type="dxa"/>
            <w:tcBorders>
              <w:top w:val="single" w:sz="8" w:space="0" w:color="auto"/>
              <w:left w:val="single" w:sz="8" w:space="0" w:color="auto"/>
              <w:bottom w:val="single" w:sz="8" w:space="0" w:color="auto"/>
              <w:right w:val="single" w:sz="8" w:space="0" w:color="auto"/>
            </w:tcBorders>
            <w:vAlign w:val="bottom"/>
          </w:tcPr>
          <w:p w14:paraId="3C4264EA" w14:textId="2E144BF3" w:rsidR="57D5DD20" w:rsidRPr="00137567" w:rsidRDefault="57D5DD20" w:rsidP="00137567">
            <w:r w:rsidRPr="00137567">
              <w:rPr>
                <w:rFonts w:ascii="Source Sans Pro Light" w:eastAsia="Source Sans Pro Light" w:hAnsi="Source Sans Pro Light" w:cs="Source Sans Pro Light"/>
                <w:color w:val="000000" w:themeColor="text1"/>
              </w:rPr>
              <w:t>6</w:t>
            </w:r>
          </w:p>
        </w:tc>
        <w:tc>
          <w:tcPr>
            <w:tcW w:w="526" w:type="dxa"/>
            <w:tcBorders>
              <w:top w:val="single" w:sz="8" w:space="0" w:color="auto"/>
              <w:left w:val="single" w:sz="8" w:space="0" w:color="auto"/>
              <w:bottom w:val="single" w:sz="8" w:space="0" w:color="auto"/>
              <w:right w:val="single" w:sz="8" w:space="0" w:color="auto"/>
            </w:tcBorders>
            <w:vAlign w:val="bottom"/>
          </w:tcPr>
          <w:p w14:paraId="57EF919C" w14:textId="6E777469" w:rsidR="57D5DD20" w:rsidRPr="00137567" w:rsidRDefault="57D5DD20" w:rsidP="00137567">
            <w:r w:rsidRPr="00137567">
              <w:rPr>
                <w:rFonts w:ascii="Source Sans Pro Light" w:eastAsia="Source Sans Pro Light" w:hAnsi="Source Sans Pro Light" w:cs="Source Sans Pro Light"/>
                <w:color w:val="000000" w:themeColor="text1"/>
              </w:rPr>
              <w:t>1</w:t>
            </w:r>
          </w:p>
        </w:tc>
        <w:tc>
          <w:tcPr>
            <w:tcW w:w="1050" w:type="dxa"/>
            <w:tcBorders>
              <w:top w:val="single" w:sz="8" w:space="0" w:color="auto"/>
              <w:left w:val="single" w:sz="8" w:space="0" w:color="auto"/>
              <w:bottom w:val="single" w:sz="8" w:space="0" w:color="auto"/>
              <w:right w:val="single" w:sz="8" w:space="0" w:color="auto"/>
            </w:tcBorders>
            <w:vAlign w:val="bottom"/>
          </w:tcPr>
          <w:p w14:paraId="325C4F11" w14:textId="6C12C3A7" w:rsidR="57D5DD20" w:rsidRPr="00137567" w:rsidRDefault="57D5DD20" w:rsidP="00137567">
            <w:r w:rsidRPr="00137567">
              <w:rPr>
                <w:rFonts w:ascii="Source Sans Pro Light" w:eastAsia="Source Sans Pro Light" w:hAnsi="Source Sans Pro Light" w:cs="Source Sans Pro Light"/>
                <w:color w:val="000000" w:themeColor="text1"/>
              </w:rPr>
              <w:t>47.86</w:t>
            </w:r>
          </w:p>
        </w:tc>
        <w:tc>
          <w:tcPr>
            <w:tcW w:w="802" w:type="dxa"/>
            <w:tcBorders>
              <w:top w:val="single" w:sz="8" w:space="0" w:color="auto"/>
              <w:left w:val="single" w:sz="8" w:space="0" w:color="auto"/>
              <w:bottom w:val="single" w:sz="8" w:space="0" w:color="auto"/>
              <w:right w:val="single" w:sz="8" w:space="0" w:color="auto"/>
            </w:tcBorders>
            <w:vAlign w:val="bottom"/>
          </w:tcPr>
          <w:p w14:paraId="70D817DF" w14:textId="5276E344" w:rsidR="57D5DD20" w:rsidRPr="00137567" w:rsidRDefault="57D5DD20" w:rsidP="00137567">
            <w:r w:rsidRPr="00137567">
              <w:rPr>
                <w:rFonts w:ascii="Source Sans Pro Light" w:eastAsia="Source Sans Pro Light" w:hAnsi="Source Sans Pro Light" w:cs="Source Sans Pro Light"/>
                <w:color w:val="000000" w:themeColor="text1"/>
              </w:rPr>
              <w:t>0.588</w:t>
            </w:r>
          </w:p>
        </w:tc>
      </w:tr>
      <w:tr w:rsidR="57D5DD20" w14:paraId="0A63D62F"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4D3023D9" w14:textId="2473EE92"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524A5CEE" w14:textId="4BA779DA" w:rsidR="57D5DD20" w:rsidRPr="00137567" w:rsidRDefault="57D5DD20" w:rsidP="00137567">
            <w:r w:rsidRPr="00137567">
              <w:rPr>
                <w:rFonts w:ascii="Source Sans Pro Light" w:eastAsia="Source Sans Pro Light" w:hAnsi="Source Sans Pro Light" w:cs="Source Sans Pro Light"/>
                <w:color w:val="000000" w:themeColor="text1"/>
              </w:rPr>
              <w:t>Endrick Water</w:t>
            </w:r>
          </w:p>
        </w:tc>
        <w:tc>
          <w:tcPr>
            <w:tcW w:w="2595" w:type="dxa"/>
            <w:tcBorders>
              <w:top w:val="single" w:sz="8" w:space="0" w:color="auto"/>
              <w:left w:val="single" w:sz="8" w:space="0" w:color="auto"/>
              <w:bottom w:val="single" w:sz="8" w:space="0" w:color="auto"/>
              <w:right w:val="single" w:sz="8" w:space="0" w:color="auto"/>
            </w:tcBorders>
            <w:vAlign w:val="bottom"/>
          </w:tcPr>
          <w:p w14:paraId="367DA2F6" w14:textId="4DABCDBA"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2B4537F6" w14:textId="620D6BF2" w:rsidR="57D5DD20" w:rsidRPr="00137567" w:rsidRDefault="57D5DD20" w:rsidP="00137567">
            <w:r w:rsidRPr="00137567">
              <w:rPr>
                <w:rFonts w:ascii="Source Sans Pro Light" w:eastAsia="Source Sans Pro Light" w:hAnsi="Source Sans Pro Light" w:cs="Source Sans Pro Light"/>
                <w:color w:val="000000" w:themeColor="text1"/>
              </w:rPr>
              <w:t>8</w:t>
            </w:r>
          </w:p>
        </w:tc>
        <w:tc>
          <w:tcPr>
            <w:tcW w:w="526" w:type="dxa"/>
            <w:tcBorders>
              <w:top w:val="single" w:sz="8" w:space="0" w:color="auto"/>
              <w:left w:val="single" w:sz="8" w:space="0" w:color="auto"/>
              <w:bottom w:val="single" w:sz="8" w:space="0" w:color="auto"/>
              <w:right w:val="single" w:sz="8" w:space="0" w:color="auto"/>
            </w:tcBorders>
            <w:vAlign w:val="bottom"/>
          </w:tcPr>
          <w:p w14:paraId="6301145E" w14:textId="74400BAE"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2CB225F3" w14:textId="5942D6A9"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355F3523" w14:textId="70247271" w:rsidR="57D5DD20" w:rsidRPr="00137567" w:rsidRDefault="57D5DD20" w:rsidP="00137567"/>
        </w:tc>
      </w:tr>
      <w:tr w:rsidR="57D5DD20" w14:paraId="7D42BDE2"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44022346" w14:textId="1E3D379A"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597C2EE9" w14:textId="7F172F2B" w:rsidR="57D5DD20" w:rsidRPr="00137567" w:rsidRDefault="57D5DD20" w:rsidP="00137567"/>
        </w:tc>
        <w:tc>
          <w:tcPr>
            <w:tcW w:w="2595" w:type="dxa"/>
            <w:tcBorders>
              <w:top w:val="single" w:sz="8" w:space="0" w:color="auto"/>
              <w:left w:val="single" w:sz="8" w:space="0" w:color="auto"/>
              <w:bottom w:val="single" w:sz="8" w:space="0" w:color="auto"/>
              <w:right w:val="single" w:sz="8" w:space="0" w:color="auto"/>
            </w:tcBorders>
            <w:vAlign w:val="bottom"/>
          </w:tcPr>
          <w:p w14:paraId="1D6579D3" w14:textId="691A0805" w:rsidR="57D5DD20" w:rsidRPr="00137567" w:rsidRDefault="57D5DD20" w:rsidP="00137567">
            <w:r w:rsidRPr="00137567">
              <w:rPr>
                <w:rFonts w:ascii="Source Sans Pro Light" w:eastAsia="Source Sans Pro Light" w:hAnsi="Source Sans Pro Light" w:cs="Source Sans Pro Light"/>
                <w:color w:val="000000" w:themeColor="text1"/>
              </w:rPr>
              <w:t>Upstream/Mid/Downstream</w:t>
            </w:r>
          </w:p>
        </w:tc>
        <w:tc>
          <w:tcPr>
            <w:tcW w:w="1182" w:type="dxa"/>
            <w:tcBorders>
              <w:top w:val="single" w:sz="8" w:space="0" w:color="auto"/>
              <w:left w:val="single" w:sz="8" w:space="0" w:color="auto"/>
              <w:bottom w:val="single" w:sz="8" w:space="0" w:color="auto"/>
              <w:right w:val="single" w:sz="8" w:space="0" w:color="auto"/>
            </w:tcBorders>
            <w:vAlign w:val="bottom"/>
          </w:tcPr>
          <w:p w14:paraId="67DDDDE4" w14:textId="4F19E5AB" w:rsidR="57D5DD20" w:rsidRPr="00137567" w:rsidRDefault="57D5DD20" w:rsidP="00137567">
            <w:r w:rsidRPr="00137567">
              <w:rPr>
                <w:rFonts w:ascii="Source Sans Pro Light" w:eastAsia="Source Sans Pro Light" w:hAnsi="Source Sans Pro Light" w:cs="Source Sans Pro Light"/>
                <w:color w:val="000000" w:themeColor="text1"/>
              </w:rPr>
              <w:t>6</w:t>
            </w:r>
          </w:p>
        </w:tc>
        <w:tc>
          <w:tcPr>
            <w:tcW w:w="526" w:type="dxa"/>
            <w:tcBorders>
              <w:top w:val="single" w:sz="8" w:space="0" w:color="auto"/>
              <w:left w:val="single" w:sz="8" w:space="0" w:color="auto"/>
              <w:bottom w:val="single" w:sz="8" w:space="0" w:color="auto"/>
              <w:right w:val="single" w:sz="8" w:space="0" w:color="auto"/>
            </w:tcBorders>
            <w:vAlign w:val="bottom"/>
          </w:tcPr>
          <w:p w14:paraId="22B7E008" w14:textId="1B562960" w:rsidR="57D5DD20" w:rsidRPr="00137567" w:rsidRDefault="57D5DD20" w:rsidP="00137567">
            <w:r w:rsidRPr="00137567">
              <w:rPr>
                <w:rFonts w:ascii="Source Sans Pro Light" w:eastAsia="Source Sans Pro Light" w:hAnsi="Source Sans Pro Light" w:cs="Source Sans Pro Light"/>
                <w:color w:val="000000" w:themeColor="text1"/>
              </w:rPr>
              <w:t>2</w:t>
            </w:r>
          </w:p>
        </w:tc>
        <w:tc>
          <w:tcPr>
            <w:tcW w:w="1050" w:type="dxa"/>
            <w:tcBorders>
              <w:top w:val="single" w:sz="8" w:space="0" w:color="auto"/>
              <w:left w:val="single" w:sz="8" w:space="0" w:color="auto"/>
              <w:bottom w:val="single" w:sz="8" w:space="0" w:color="auto"/>
              <w:right w:val="single" w:sz="8" w:space="0" w:color="auto"/>
            </w:tcBorders>
            <w:vAlign w:val="bottom"/>
          </w:tcPr>
          <w:p w14:paraId="06A6CD3C" w14:textId="00C90A74" w:rsidR="57D5DD20" w:rsidRPr="00137567" w:rsidRDefault="57D5DD20" w:rsidP="00137567">
            <w:r w:rsidRPr="00137567">
              <w:rPr>
                <w:rFonts w:ascii="Source Sans Pro Light" w:eastAsia="Source Sans Pro Light" w:hAnsi="Source Sans Pro Light" w:cs="Source Sans Pro Light"/>
                <w:color w:val="000000" w:themeColor="text1"/>
              </w:rPr>
              <w:t>213.2</w:t>
            </w:r>
          </w:p>
        </w:tc>
        <w:tc>
          <w:tcPr>
            <w:tcW w:w="802" w:type="dxa"/>
            <w:tcBorders>
              <w:top w:val="single" w:sz="8" w:space="0" w:color="auto"/>
              <w:left w:val="single" w:sz="8" w:space="0" w:color="auto"/>
              <w:bottom w:val="single" w:sz="8" w:space="0" w:color="auto"/>
              <w:right w:val="single" w:sz="8" w:space="0" w:color="auto"/>
            </w:tcBorders>
            <w:vAlign w:val="bottom"/>
          </w:tcPr>
          <w:p w14:paraId="674C99BC" w14:textId="32EEFB7D" w:rsidR="57D5DD20" w:rsidRPr="00137567" w:rsidRDefault="57D5DD20" w:rsidP="00137567">
            <w:r w:rsidRPr="00137567">
              <w:rPr>
                <w:rFonts w:ascii="Source Sans Pro Light" w:eastAsia="Source Sans Pro Light" w:hAnsi="Source Sans Pro Light" w:cs="Source Sans Pro Light"/>
                <w:color w:val="000000" w:themeColor="text1"/>
              </w:rPr>
              <w:t>0.009</w:t>
            </w:r>
          </w:p>
        </w:tc>
      </w:tr>
      <w:tr w:rsidR="57D5DD20" w14:paraId="1FBA20D1"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2132A25A" w14:textId="70D9BE46" w:rsidR="57D5DD20" w:rsidRPr="00137567" w:rsidRDefault="57D5DD20" w:rsidP="00137567">
            <w:r w:rsidRPr="00137567">
              <w:rPr>
                <w:rFonts w:ascii="Source Sans Pro Light" w:eastAsia="Source Sans Pro Light" w:hAnsi="Source Sans Pro Light" w:cs="Source Sans Pro Light"/>
                <w:color w:val="000000" w:themeColor="text1"/>
              </w:rPr>
              <w:t>Invertebrates</w:t>
            </w:r>
          </w:p>
        </w:tc>
        <w:tc>
          <w:tcPr>
            <w:tcW w:w="1522" w:type="dxa"/>
            <w:tcBorders>
              <w:top w:val="single" w:sz="8" w:space="0" w:color="auto"/>
              <w:left w:val="single" w:sz="8" w:space="0" w:color="auto"/>
              <w:bottom w:val="single" w:sz="8" w:space="0" w:color="auto"/>
              <w:right w:val="single" w:sz="8" w:space="0" w:color="auto"/>
            </w:tcBorders>
            <w:vAlign w:val="bottom"/>
          </w:tcPr>
          <w:p w14:paraId="1DB90A58" w14:textId="5D81EC8A" w:rsidR="57D5DD20" w:rsidRPr="00137567" w:rsidRDefault="57D5DD20" w:rsidP="00137567">
            <w:r w:rsidRPr="00137567">
              <w:rPr>
                <w:rFonts w:ascii="Source Sans Pro Light" w:eastAsia="Source Sans Pro Light" w:hAnsi="Source Sans Pro Light" w:cs="Source Sans Pro Light"/>
                <w:color w:val="000000" w:themeColor="text1"/>
              </w:rPr>
              <w:t>Loch Lomond</w:t>
            </w:r>
          </w:p>
        </w:tc>
        <w:tc>
          <w:tcPr>
            <w:tcW w:w="2595" w:type="dxa"/>
            <w:tcBorders>
              <w:top w:val="single" w:sz="8" w:space="0" w:color="auto"/>
              <w:left w:val="single" w:sz="8" w:space="0" w:color="auto"/>
              <w:bottom w:val="single" w:sz="8" w:space="0" w:color="auto"/>
              <w:right w:val="single" w:sz="8" w:space="0" w:color="auto"/>
            </w:tcBorders>
            <w:vAlign w:val="bottom"/>
          </w:tcPr>
          <w:p w14:paraId="16132CC0" w14:textId="309F63C7"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47F1282A" w14:textId="4601E2CF" w:rsidR="57D5DD20" w:rsidRPr="00137567" w:rsidRDefault="57D5DD20" w:rsidP="00137567">
            <w:r w:rsidRPr="00137567">
              <w:rPr>
                <w:rFonts w:ascii="Source Sans Pro Light" w:eastAsia="Source Sans Pro Light" w:hAnsi="Source Sans Pro Light" w:cs="Source Sans Pro Light"/>
                <w:color w:val="000000" w:themeColor="text1"/>
              </w:rPr>
              <w:t>8</w:t>
            </w:r>
          </w:p>
        </w:tc>
        <w:tc>
          <w:tcPr>
            <w:tcW w:w="526" w:type="dxa"/>
            <w:tcBorders>
              <w:top w:val="single" w:sz="8" w:space="0" w:color="auto"/>
              <w:left w:val="single" w:sz="8" w:space="0" w:color="auto"/>
              <w:bottom w:val="single" w:sz="8" w:space="0" w:color="auto"/>
              <w:right w:val="single" w:sz="8" w:space="0" w:color="auto"/>
            </w:tcBorders>
            <w:vAlign w:val="bottom"/>
          </w:tcPr>
          <w:p w14:paraId="1E23AFA3" w14:textId="6B4BFA65"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1835B2A2" w14:textId="5D254ACD"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7158509F" w14:textId="3D99005F" w:rsidR="57D5DD20" w:rsidRPr="00137567" w:rsidRDefault="57D5DD20" w:rsidP="00137567"/>
        </w:tc>
      </w:tr>
      <w:tr w:rsidR="57D5DD20" w14:paraId="07277DCC"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2971F016" w14:textId="0D718374"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10052983" w14:textId="21959991" w:rsidR="57D5DD20" w:rsidRPr="00137567" w:rsidRDefault="57D5DD20" w:rsidP="00137567"/>
        </w:tc>
        <w:tc>
          <w:tcPr>
            <w:tcW w:w="2595" w:type="dxa"/>
            <w:tcBorders>
              <w:top w:val="single" w:sz="8" w:space="0" w:color="auto"/>
              <w:left w:val="single" w:sz="8" w:space="0" w:color="auto"/>
              <w:bottom w:val="single" w:sz="8" w:space="0" w:color="auto"/>
              <w:right w:val="single" w:sz="8" w:space="0" w:color="auto"/>
            </w:tcBorders>
            <w:vAlign w:val="bottom"/>
          </w:tcPr>
          <w:p w14:paraId="51938301" w14:textId="138129FA" w:rsidR="57D5DD20" w:rsidRPr="00137567" w:rsidRDefault="57D5DD20" w:rsidP="00137567">
            <w:r w:rsidRPr="00137567">
              <w:rPr>
                <w:rFonts w:ascii="Source Sans Pro Light" w:eastAsia="Source Sans Pro Light" w:hAnsi="Source Sans Pro Light" w:cs="Source Sans Pro Light"/>
                <w:color w:val="000000" w:themeColor="text1"/>
              </w:rPr>
              <w:t>North/South Basin</w:t>
            </w:r>
          </w:p>
        </w:tc>
        <w:tc>
          <w:tcPr>
            <w:tcW w:w="1182" w:type="dxa"/>
            <w:tcBorders>
              <w:top w:val="single" w:sz="8" w:space="0" w:color="auto"/>
              <w:left w:val="single" w:sz="8" w:space="0" w:color="auto"/>
              <w:bottom w:val="single" w:sz="8" w:space="0" w:color="auto"/>
              <w:right w:val="single" w:sz="8" w:space="0" w:color="auto"/>
            </w:tcBorders>
            <w:vAlign w:val="bottom"/>
          </w:tcPr>
          <w:p w14:paraId="662EA13A" w14:textId="1A249A0E" w:rsidR="57D5DD20" w:rsidRPr="00137567" w:rsidRDefault="57D5DD20" w:rsidP="00137567">
            <w:r w:rsidRPr="00137567">
              <w:rPr>
                <w:rFonts w:ascii="Source Sans Pro Light" w:eastAsia="Source Sans Pro Light" w:hAnsi="Source Sans Pro Light" w:cs="Source Sans Pro Light"/>
                <w:color w:val="000000" w:themeColor="text1"/>
              </w:rPr>
              <w:t>7</w:t>
            </w:r>
          </w:p>
        </w:tc>
        <w:tc>
          <w:tcPr>
            <w:tcW w:w="526" w:type="dxa"/>
            <w:tcBorders>
              <w:top w:val="single" w:sz="8" w:space="0" w:color="auto"/>
              <w:left w:val="single" w:sz="8" w:space="0" w:color="auto"/>
              <w:bottom w:val="single" w:sz="8" w:space="0" w:color="auto"/>
              <w:right w:val="single" w:sz="8" w:space="0" w:color="auto"/>
            </w:tcBorders>
            <w:vAlign w:val="bottom"/>
          </w:tcPr>
          <w:p w14:paraId="133450D1" w14:textId="67618D4C" w:rsidR="57D5DD20" w:rsidRPr="00137567" w:rsidRDefault="57D5DD20" w:rsidP="00137567">
            <w:r w:rsidRPr="00137567">
              <w:rPr>
                <w:rFonts w:ascii="Source Sans Pro Light" w:eastAsia="Source Sans Pro Light" w:hAnsi="Source Sans Pro Light" w:cs="Source Sans Pro Light"/>
                <w:color w:val="000000" w:themeColor="text1"/>
              </w:rPr>
              <w:t>1</w:t>
            </w:r>
          </w:p>
        </w:tc>
        <w:tc>
          <w:tcPr>
            <w:tcW w:w="1050" w:type="dxa"/>
            <w:tcBorders>
              <w:top w:val="single" w:sz="8" w:space="0" w:color="auto"/>
              <w:left w:val="single" w:sz="8" w:space="0" w:color="auto"/>
              <w:bottom w:val="single" w:sz="8" w:space="0" w:color="auto"/>
              <w:right w:val="single" w:sz="8" w:space="0" w:color="auto"/>
            </w:tcBorders>
            <w:vAlign w:val="bottom"/>
          </w:tcPr>
          <w:p w14:paraId="2A78383E" w14:textId="4AFF4029" w:rsidR="57D5DD20" w:rsidRPr="00137567" w:rsidRDefault="57D5DD20" w:rsidP="00137567">
            <w:r w:rsidRPr="00137567">
              <w:rPr>
                <w:rFonts w:ascii="Source Sans Pro Light" w:eastAsia="Source Sans Pro Light" w:hAnsi="Source Sans Pro Light" w:cs="Source Sans Pro Light"/>
                <w:color w:val="000000" w:themeColor="text1"/>
              </w:rPr>
              <w:t>532.9</w:t>
            </w:r>
          </w:p>
        </w:tc>
        <w:tc>
          <w:tcPr>
            <w:tcW w:w="802" w:type="dxa"/>
            <w:tcBorders>
              <w:top w:val="single" w:sz="8" w:space="0" w:color="auto"/>
              <w:left w:val="single" w:sz="8" w:space="0" w:color="auto"/>
              <w:bottom w:val="single" w:sz="8" w:space="0" w:color="auto"/>
              <w:right w:val="single" w:sz="8" w:space="0" w:color="auto"/>
            </w:tcBorders>
            <w:vAlign w:val="bottom"/>
          </w:tcPr>
          <w:p w14:paraId="58F4AEEC" w14:textId="37B354FC" w:rsidR="57D5DD20" w:rsidRPr="00137567" w:rsidRDefault="57D5DD20" w:rsidP="00137567">
            <w:r w:rsidRPr="00137567">
              <w:rPr>
                <w:rFonts w:ascii="Source Sans Pro Light" w:eastAsia="Source Sans Pro Light" w:hAnsi="Source Sans Pro Light" w:cs="Source Sans Pro Light"/>
                <w:color w:val="000000" w:themeColor="text1"/>
              </w:rPr>
              <w:t>0.341</w:t>
            </w:r>
          </w:p>
        </w:tc>
      </w:tr>
      <w:tr w:rsidR="57D5DD20" w14:paraId="5B064A87"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103DC987" w14:textId="5178670C"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71001EC9" w14:textId="5701533E" w:rsidR="57D5DD20" w:rsidRPr="00137567" w:rsidRDefault="57D5DD20" w:rsidP="00137567">
            <w:r w:rsidRPr="00137567">
              <w:rPr>
                <w:rFonts w:ascii="Source Sans Pro Light" w:eastAsia="Source Sans Pro Light" w:hAnsi="Source Sans Pro Light" w:cs="Source Sans Pro Light"/>
                <w:color w:val="000000" w:themeColor="text1"/>
              </w:rPr>
              <w:t>Endrick Water</w:t>
            </w:r>
          </w:p>
        </w:tc>
        <w:tc>
          <w:tcPr>
            <w:tcW w:w="2595" w:type="dxa"/>
            <w:tcBorders>
              <w:top w:val="single" w:sz="8" w:space="0" w:color="auto"/>
              <w:left w:val="single" w:sz="8" w:space="0" w:color="auto"/>
              <w:bottom w:val="single" w:sz="8" w:space="0" w:color="auto"/>
              <w:right w:val="single" w:sz="8" w:space="0" w:color="auto"/>
            </w:tcBorders>
            <w:vAlign w:val="bottom"/>
          </w:tcPr>
          <w:p w14:paraId="346EAA69" w14:textId="37CC7CAF"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252E9B51" w14:textId="58BC7D34" w:rsidR="57D5DD20" w:rsidRPr="00137567" w:rsidRDefault="57D5DD20" w:rsidP="00137567">
            <w:r w:rsidRPr="00137567">
              <w:rPr>
                <w:rFonts w:ascii="Source Sans Pro Light" w:eastAsia="Source Sans Pro Light" w:hAnsi="Source Sans Pro Light" w:cs="Source Sans Pro Light"/>
                <w:color w:val="000000" w:themeColor="text1"/>
              </w:rPr>
              <w:t>8</w:t>
            </w:r>
          </w:p>
        </w:tc>
        <w:tc>
          <w:tcPr>
            <w:tcW w:w="526" w:type="dxa"/>
            <w:tcBorders>
              <w:top w:val="single" w:sz="8" w:space="0" w:color="auto"/>
              <w:left w:val="single" w:sz="8" w:space="0" w:color="auto"/>
              <w:bottom w:val="single" w:sz="8" w:space="0" w:color="auto"/>
              <w:right w:val="single" w:sz="8" w:space="0" w:color="auto"/>
            </w:tcBorders>
            <w:vAlign w:val="bottom"/>
          </w:tcPr>
          <w:p w14:paraId="26C6FEFD" w14:textId="67DF4943"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1C4C214E" w14:textId="6E19175D"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7505EE7F" w14:textId="6C72227B" w:rsidR="57D5DD20" w:rsidRPr="00137567" w:rsidRDefault="57D5DD20" w:rsidP="00137567"/>
        </w:tc>
      </w:tr>
      <w:tr w:rsidR="57D5DD20" w14:paraId="217968FB"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3F5872CA" w14:textId="0531641C" w:rsidR="57D5DD20" w:rsidRPr="00137567" w:rsidRDefault="57D5DD20" w:rsidP="00137567"/>
        </w:tc>
        <w:tc>
          <w:tcPr>
            <w:tcW w:w="1522" w:type="dxa"/>
            <w:tcBorders>
              <w:top w:val="single" w:sz="8" w:space="0" w:color="auto"/>
              <w:left w:val="single" w:sz="8" w:space="0" w:color="auto"/>
              <w:bottom w:val="single" w:sz="8" w:space="0" w:color="auto"/>
              <w:right w:val="single" w:sz="8" w:space="0" w:color="auto"/>
            </w:tcBorders>
            <w:vAlign w:val="bottom"/>
          </w:tcPr>
          <w:p w14:paraId="1A0E320A" w14:textId="26C5C34E" w:rsidR="57D5DD20" w:rsidRPr="00137567" w:rsidRDefault="57D5DD20" w:rsidP="00137567"/>
        </w:tc>
        <w:tc>
          <w:tcPr>
            <w:tcW w:w="2595" w:type="dxa"/>
            <w:tcBorders>
              <w:top w:val="single" w:sz="8" w:space="0" w:color="auto"/>
              <w:left w:val="single" w:sz="8" w:space="0" w:color="auto"/>
              <w:bottom w:val="single" w:sz="8" w:space="0" w:color="auto"/>
              <w:right w:val="single" w:sz="8" w:space="0" w:color="auto"/>
            </w:tcBorders>
            <w:vAlign w:val="bottom"/>
          </w:tcPr>
          <w:p w14:paraId="737C9743" w14:textId="059CD6D9" w:rsidR="57D5DD20" w:rsidRPr="00137567" w:rsidRDefault="57D5DD20" w:rsidP="00137567">
            <w:r w:rsidRPr="00137567">
              <w:rPr>
                <w:rFonts w:ascii="Source Sans Pro Light" w:eastAsia="Source Sans Pro Light" w:hAnsi="Source Sans Pro Light" w:cs="Source Sans Pro Light"/>
                <w:color w:val="000000" w:themeColor="text1"/>
              </w:rPr>
              <w:t>Upstream/Mid/Downstream</w:t>
            </w:r>
          </w:p>
        </w:tc>
        <w:tc>
          <w:tcPr>
            <w:tcW w:w="1182" w:type="dxa"/>
            <w:tcBorders>
              <w:top w:val="single" w:sz="8" w:space="0" w:color="auto"/>
              <w:left w:val="single" w:sz="8" w:space="0" w:color="auto"/>
              <w:bottom w:val="single" w:sz="8" w:space="0" w:color="auto"/>
              <w:right w:val="single" w:sz="8" w:space="0" w:color="auto"/>
            </w:tcBorders>
            <w:vAlign w:val="bottom"/>
          </w:tcPr>
          <w:p w14:paraId="62AD3F03" w14:textId="29FF21C6" w:rsidR="57D5DD20" w:rsidRPr="00137567" w:rsidRDefault="57D5DD20" w:rsidP="00137567">
            <w:r w:rsidRPr="00137567">
              <w:rPr>
                <w:rFonts w:ascii="Source Sans Pro Light" w:eastAsia="Source Sans Pro Light" w:hAnsi="Source Sans Pro Light" w:cs="Source Sans Pro Light"/>
                <w:color w:val="000000" w:themeColor="text1"/>
              </w:rPr>
              <w:t>6</w:t>
            </w:r>
          </w:p>
        </w:tc>
        <w:tc>
          <w:tcPr>
            <w:tcW w:w="526" w:type="dxa"/>
            <w:tcBorders>
              <w:top w:val="single" w:sz="8" w:space="0" w:color="auto"/>
              <w:left w:val="single" w:sz="8" w:space="0" w:color="auto"/>
              <w:bottom w:val="single" w:sz="8" w:space="0" w:color="auto"/>
              <w:right w:val="single" w:sz="8" w:space="0" w:color="auto"/>
            </w:tcBorders>
            <w:vAlign w:val="bottom"/>
          </w:tcPr>
          <w:p w14:paraId="57D217C5" w14:textId="0016FE08" w:rsidR="57D5DD20" w:rsidRPr="00137567" w:rsidRDefault="57D5DD20" w:rsidP="00137567">
            <w:r w:rsidRPr="00137567">
              <w:rPr>
                <w:rFonts w:ascii="Source Sans Pro Light" w:eastAsia="Source Sans Pro Light" w:hAnsi="Source Sans Pro Light" w:cs="Source Sans Pro Light"/>
                <w:color w:val="000000" w:themeColor="text1"/>
              </w:rPr>
              <w:t>2</w:t>
            </w:r>
          </w:p>
        </w:tc>
        <w:tc>
          <w:tcPr>
            <w:tcW w:w="1050" w:type="dxa"/>
            <w:tcBorders>
              <w:top w:val="single" w:sz="8" w:space="0" w:color="auto"/>
              <w:left w:val="single" w:sz="8" w:space="0" w:color="auto"/>
              <w:bottom w:val="single" w:sz="8" w:space="0" w:color="auto"/>
              <w:right w:val="single" w:sz="8" w:space="0" w:color="auto"/>
            </w:tcBorders>
            <w:vAlign w:val="bottom"/>
          </w:tcPr>
          <w:p w14:paraId="441148EC" w14:textId="2706F15E" w:rsidR="57D5DD20" w:rsidRPr="00137567" w:rsidRDefault="57D5DD20" w:rsidP="00137567">
            <w:r w:rsidRPr="00137567">
              <w:rPr>
                <w:rFonts w:ascii="Source Sans Pro Light" w:eastAsia="Source Sans Pro Light" w:hAnsi="Source Sans Pro Light" w:cs="Source Sans Pro Light"/>
                <w:color w:val="000000" w:themeColor="text1"/>
              </w:rPr>
              <w:t>823.6</w:t>
            </w:r>
          </w:p>
        </w:tc>
        <w:tc>
          <w:tcPr>
            <w:tcW w:w="802" w:type="dxa"/>
            <w:tcBorders>
              <w:top w:val="single" w:sz="8" w:space="0" w:color="auto"/>
              <w:left w:val="single" w:sz="8" w:space="0" w:color="auto"/>
              <w:bottom w:val="single" w:sz="8" w:space="0" w:color="auto"/>
              <w:right w:val="single" w:sz="8" w:space="0" w:color="auto"/>
            </w:tcBorders>
            <w:vAlign w:val="bottom"/>
          </w:tcPr>
          <w:p w14:paraId="0E10E2E6" w14:textId="6E2BE3E1" w:rsidR="57D5DD20" w:rsidRPr="00137567" w:rsidRDefault="57D5DD20" w:rsidP="00137567">
            <w:r w:rsidRPr="00137567">
              <w:rPr>
                <w:rFonts w:ascii="Source Sans Pro Light" w:eastAsia="Source Sans Pro Light" w:hAnsi="Source Sans Pro Light" w:cs="Source Sans Pro Light"/>
                <w:color w:val="000000" w:themeColor="text1"/>
              </w:rPr>
              <w:t>0.618</w:t>
            </w:r>
          </w:p>
        </w:tc>
      </w:tr>
      <w:tr w:rsidR="57D5DD20" w14:paraId="2B4FCAA3"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5FFF571D" w14:textId="5891F0C1" w:rsidR="57D5DD20" w:rsidRPr="00137567" w:rsidRDefault="57D5DD20" w:rsidP="00137567">
            <w:r w:rsidRPr="00137567">
              <w:rPr>
                <w:rFonts w:ascii="Source Sans Pro Light" w:eastAsia="Source Sans Pro Light" w:hAnsi="Source Sans Pro Light" w:cs="Source Sans Pro Light"/>
              </w:rPr>
              <w:t>Bacteria</w:t>
            </w:r>
          </w:p>
        </w:tc>
        <w:tc>
          <w:tcPr>
            <w:tcW w:w="1522" w:type="dxa"/>
            <w:tcBorders>
              <w:top w:val="single" w:sz="8" w:space="0" w:color="auto"/>
              <w:left w:val="single" w:sz="8" w:space="0" w:color="auto"/>
              <w:bottom w:val="single" w:sz="8" w:space="0" w:color="auto"/>
              <w:right w:val="single" w:sz="8" w:space="0" w:color="auto"/>
            </w:tcBorders>
            <w:vAlign w:val="bottom"/>
          </w:tcPr>
          <w:p w14:paraId="2DB91A82" w14:textId="086D9D4E" w:rsidR="57D5DD20" w:rsidRPr="00137567" w:rsidRDefault="57D5DD20" w:rsidP="00137567">
            <w:r w:rsidRPr="00137567">
              <w:rPr>
                <w:rFonts w:ascii="Source Sans Pro Light" w:eastAsia="Source Sans Pro Light" w:hAnsi="Source Sans Pro Light" w:cs="Source Sans Pro Light"/>
                <w:color w:val="000000" w:themeColor="text1"/>
              </w:rPr>
              <w:t>Loch Lomond</w:t>
            </w:r>
          </w:p>
        </w:tc>
        <w:tc>
          <w:tcPr>
            <w:tcW w:w="2595" w:type="dxa"/>
            <w:tcBorders>
              <w:top w:val="single" w:sz="8" w:space="0" w:color="auto"/>
              <w:left w:val="single" w:sz="8" w:space="0" w:color="auto"/>
              <w:bottom w:val="single" w:sz="8" w:space="0" w:color="auto"/>
              <w:right w:val="single" w:sz="8" w:space="0" w:color="auto"/>
            </w:tcBorders>
            <w:vAlign w:val="bottom"/>
          </w:tcPr>
          <w:p w14:paraId="5D797D26" w14:textId="113DB5A4"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6E2A804A" w14:textId="45443C8F" w:rsidR="57D5DD20" w:rsidRPr="00137567" w:rsidRDefault="57D5DD20" w:rsidP="00137567">
            <w:r w:rsidRPr="00137567">
              <w:rPr>
                <w:rFonts w:ascii="Source Sans Pro Light" w:eastAsia="Source Sans Pro Light" w:hAnsi="Source Sans Pro Light" w:cs="Source Sans Pro Light"/>
                <w:color w:val="000000" w:themeColor="text1"/>
              </w:rPr>
              <w:t>9</w:t>
            </w:r>
          </w:p>
        </w:tc>
        <w:tc>
          <w:tcPr>
            <w:tcW w:w="526" w:type="dxa"/>
            <w:tcBorders>
              <w:top w:val="single" w:sz="8" w:space="0" w:color="auto"/>
              <w:left w:val="single" w:sz="8" w:space="0" w:color="auto"/>
              <w:bottom w:val="single" w:sz="8" w:space="0" w:color="auto"/>
              <w:right w:val="single" w:sz="8" w:space="0" w:color="auto"/>
            </w:tcBorders>
            <w:vAlign w:val="bottom"/>
          </w:tcPr>
          <w:p w14:paraId="39CB0AFF" w14:textId="5C519DCB"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196F106E" w14:textId="421F69DC"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2721D986" w14:textId="4A2CF317" w:rsidR="57D5DD20" w:rsidRPr="00137567" w:rsidRDefault="57D5DD20" w:rsidP="00137567"/>
        </w:tc>
      </w:tr>
      <w:tr w:rsidR="57D5DD20" w14:paraId="02BA8812"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4426CA15" w14:textId="785E335F" w:rsidR="57D5DD20" w:rsidRPr="00137567" w:rsidRDefault="57D5DD20" w:rsidP="00137567">
            <w:r w:rsidRPr="00137567">
              <w:rPr>
                <w:rFonts w:ascii="Source Sans Pro Light" w:eastAsia="Source Sans Pro Light" w:hAnsi="Source Sans Pro Light" w:cs="Source Sans Pro Light"/>
              </w:rPr>
              <w:t xml:space="preserve"> </w:t>
            </w:r>
          </w:p>
        </w:tc>
        <w:tc>
          <w:tcPr>
            <w:tcW w:w="1522" w:type="dxa"/>
            <w:tcBorders>
              <w:top w:val="single" w:sz="8" w:space="0" w:color="auto"/>
              <w:left w:val="single" w:sz="8" w:space="0" w:color="auto"/>
              <w:bottom w:val="single" w:sz="8" w:space="0" w:color="auto"/>
              <w:right w:val="single" w:sz="8" w:space="0" w:color="auto"/>
            </w:tcBorders>
            <w:vAlign w:val="bottom"/>
          </w:tcPr>
          <w:p w14:paraId="7206666C" w14:textId="380E72B6" w:rsidR="57D5DD20" w:rsidRPr="00137567" w:rsidRDefault="57D5DD20" w:rsidP="00137567">
            <w:r w:rsidRPr="00137567">
              <w:rPr>
                <w:rFonts w:ascii="Source Sans Pro Light" w:eastAsia="Source Sans Pro Light" w:hAnsi="Source Sans Pro Light" w:cs="Source Sans Pro Light"/>
              </w:rPr>
              <w:t xml:space="preserve"> </w:t>
            </w:r>
          </w:p>
        </w:tc>
        <w:tc>
          <w:tcPr>
            <w:tcW w:w="2595" w:type="dxa"/>
            <w:tcBorders>
              <w:top w:val="single" w:sz="8" w:space="0" w:color="auto"/>
              <w:left w:val="single" w:sz="8" w:space="0" w:color="auto"/>
              <w:bottom w:val="single" w:sz="8" w:space="0" w:color="auto"/>
              <w:right w:val="single" w:sz="8" w:space="0" w:color="auto"/>
            </w:tcBorders>
            <w:vAlign w:val="bottom"/>
          </w:tcPr>
          <w:p w14:paraId="6DC4A4E9" w14:textId="56C7EBDC" w:rsidR="57D5DD20" w:rsidRPr="00137567" w:rsidRDefault="57D5DD20" w:rsidP="00137567">
            <w:r w:rsidRPr="00137567">
              <w:rPr>
                <w:rFonts w:ascii="Source Sans Pro Light" w:eastAsia="Source Sans Pro Light" w:hAnsi="Source Sans Pro Light" w:cs="Source Sans Pro Light"/>
                <w:color w:val="000000" w:themeColor="text1"/>
              </w:rPr>
              <w:t>North/South Basin</w:t>
            </w:r>
          </w:p>
        </w:tc>
        <w:tc>
          <w:tcPr>
            <w:tcW w:w="1182" w:type="dxa"/>
            <w:tcBorders>
              <w:top w:val="single" w:sz="8" w:space="0" w:color="auto"/>
              <w:left w:val="single" w:sz="8" w:space="0" w:color="auto"/>
              <w:bottom w:val="single" w:sz="8" w:space="0" w:color="auto"/>
              <w:right w:val="single" w:sz="8" w:space="0" w:color="auto"/>
            </w:tcBorders>
            <w:vAlign w:val="bottom"/>
          </w:tcPr>
          <w:p w14:paraId="1A846068" w14:textId="420C88BA" w:rsidR="57D5DD20" w:rsidRPr="00137567" w:rsidRDefault="57D5DD20" w:rsidP="00137567">
            <w:r w:rsidRPr="00137567">
              <w:rPr>
                <w:rFonts w:ascii="Source Sans Pro Light" w:eastAsia="Source Sans Pro Light" w:hAnsi="Source Sans Pro Light" w:cs="Source Sans Pro Light"/>
                <w:color w:val="000000" w:themeColor="text1"/>
              </w:rPr>
              <w:t>8</w:t>
            </w:r>
          </w:p>
        </w:tc>
        <w:tc>
          <w:tcPr>
            <w:tcW w:w="526" w:type="dxa"/>
            <w:tcBorders>
              <w:top w:val="single" w:sz="8" w:space="0" w:color="auto"/>
              <w:left w:val="single" w:sz="8" w:space="0" w:color="auto"/>
              <w:bottom w:val="single" w:sz="8" w:space="0" w:color="auto"/>
              <w:right w:val="single" w:sz="8" w:space="0" w:color="auto"/>
            </w:tcBorders>
            <w:vAlign w:val="bottom"/>
          </w:tcPr>
          <w:p w14:paraId="2D5DED60" w14:textId="3A96A7D5" w:rsidR="57D5DD20" w:rsidRPr="00137567" w:rsidRDefault="57D5DD20" w:rsidP="00137567">
            <w:r w:rsidRPr="00137567">
              <w:rPr>
                <w:rFonts w:ascii="Source Sans Pro Light" w:eastAsia="Source Sans Pro Light" w:hAnsi="Source Sans Pro Light" w:cs="Source Sans Pro Light"/>
                <w:color w:val="000000" w:themeColor="text1"/>
              </w:rPr>
              <w:t>1</w:t>
            </w:r>
          </w:p>
        </w:tc>
        <w:tc>
          <w:tcPr>
            <w:tcW w:w="1050" w:type="dxa"/>
            <w:tcBorders>
              <w:top w:val="single" w:sz="8" w:space="0" w:color="auto"/>
              <w:left w:val="single" w:sz="8" w:space="0" w:color="auto"/>
              <w:bottom w:val="single" w:sz="8" w:space="0" w:color="auto"/>
              <w:right w:val="single" w:sz="8" w:space="0" w:color="auto"/>
            </w:tcBorders>
            <w:vAlign w:val="bottom"/>
          </w:tcPr>
          <w:p w14:paraId="10A988EA" w14:textId="211120FB" w:rsidR="57D5DD20" w:rsidRPr="00137567" w:rsidRDefault="57D5DD20" w:rsidP="00137567">
            <w:r w:rsidRPr="00137567">
              <w:rPr>
                <w:rFonts w:ascii="Source Sans Pro Light" w:eastAsia="Source Sans Pro Light" w:hAnsi="Source Sans Pro Light" w:cs="Source Sans Pro Light"/>
                <w:color w:val="000000" w:themeColor="text1"/>
              </w:rPr>
              <w:t>141674</w:t>
            </w:r>
          </w:p>
        </w:tc>
        <w:tc>
          <w:tcPr>
            <w:tcW w:w="802" w:type="dxa"/>
            <w:tcBorders>
              <w:top w:val="single" w:sz="8" w:space="0" w:color="auto"/>
              <w:left w:val="single" w:sz="8" w:space="0" w:color="auto"/>
              <w:bottom w:val="single" w:sz="8" w:space="0" w:color="auto"/>
              <w:right w:val="single" w:sz="8" w:space="0" w:color="auto"/>
            </w:tcBorders>
            <w:vAlign w:val="bottom"/>
          </w:tcPr>
          <w:p w14:paraId="2A8E3101" w14:textId="76A41A8E" w:rsidR="57D5DD20" w:rsidRPr="00137567" w:rsidRDefault="57D5DD20" w:rsidP="00137567">
            <w:r w:rsidRPr="00137567">
              <w:rPr>
                <w:rFonts w:ascii="Source Sans Pro Light" w:eastAsia="Source Sans Pro Light" w:hAnsi="Source Sans Pro Light" w:cs="Source Sans Pro Light"/>
                <w:color w:val="000000" w:themeColor="text1"/>
              </w:rPr>
              <w:t>0.001</w:t>
            </w:r>
          </w:p>
        </w:tc>
      </w:tr>
      <w:tr w:rsidR="57D5DD20" w14:paraId="7BEB6FA4"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239F2DB5" w14:textId="03E55B49" w:rsidR="57D5DD20" w:rsidRPr="00137567" w:rsidRDefault="57D5DD20" w:rsidP="00137567">
            <w:r w:rsidRPr="00137567">
              <w:rPr>
                <w:rFonts w:ascii="Source Sans Pro Light" w:eastAsia="Source Sans Pro Light" w:hAnsi="Source Sans Pro Light" w:cs="Source Sans Pro Light"/>
              </w:rPr>
              <w:t xml:space="preserve"> </w:t>
            </w:r>
          </w:p>
        </w:tc>
        <w:tc>
          <w:tcPr>
            <w:tcW w:w="1522" w:type="dxa"/>
            <w:tcBorders>
              <w:top w:val="single" w:sz="8" w:space="0" w:color="auto"/>
              <w:left w:val="single" w:sz="8" w:space="0" w:color="auto"/>
              <w:bottom w:val="single" w:sz="8" w:space="0" w:color="auto"/>
              <w:right w:val="single" w:sz="8" w:space="0" w:color="auto"/>
            </w:tcBorders>
            <w:vAlign w:val="bottom"/>
          </w:tcPr>
          <w:p w14:paraId="4C9B7766" w14:textId="48A29B60" w:rsidR="57D5DD20" w:rsidRPr="00137567" w:rsidRDefault="57D5DD20" w:rsidP="00137567">
            <w:r w:rsidRPr="00137567">
              <w:rPr>
                <w:rFonts w:ascii="Source Sans Pro Light" w:eastAsia="Source Sans Pro Light" w:hAnsi="Source Sans Pro Light" w:cs="Source Sans Pro Light"/>
                <w:color w:val="000000" w:themeColor="text1"/>
              </w:rPr>
              <w:t>Endrick Water</w:t>
            </w:r>
          </w:p>
        </w:tc>
        <w:tc>
          <w:tcPr>
            <w:tcW w:w="2595" w:type="dxa"/>
            <w:tcBorders>
              <w:top w:val="single" w:sz="8" w:space="0" w:color="auto"/>
              <w:left w:val="single" w:sz="8" w:space="0" w:color="auto"/>
              <w:bottom w:val="single" w:sz="8" w:space="0" w:color="auto"/>
              <w:right w:val="single" w:sz="8" w:space="0" w:color="auto"/>
            </w:tcBorders>
            <w:vAlign w:val="bottom"/>
          </w:tcPr>
          <w:p w14:paraId="50BEB1E2" w14:textId="3ED54D4F" w:rsidR="57D5DD20" w:rsidRPr="00137567" w:rsidRDefault="57D5DD20" w:rsidP="00137567">
            <w:r w:rsidRPr="00137567">
              <w:rPr>
                <w:rFonts w:ascii="Source Sans Pro Light" w:eastAsia="Source Sans Pro Light" w:hAnsi="Source Sans Pro Light" w:cs="Source Sans Pro Light"/>
                <w:color w:val="000000" w:themeColor="text1"/>
              </w:rPr>
              <w:t>Intercept</w:t>
            </w:r>
          </w:p>
        </w:tc>
        <w:tc>
          <w:tcPr>
            <w:tcW w:w="1182" w:type="dxa"/>
            <w:tcBorders>
              <w:top w:val="single" w:sz="8" w:space="0" w:color="auto"/>
              <w:left w:val="single" w:sz="8" w:space="0" w:color="auto"/>
              <w:bottom w:val="single" w:sz="8" w:space="0" w:color="auto"/>
              <w:right w:val="single" w:sz="8" w:space="0" w:color="auto"/>
            </w:tcBorders>
            <w:vAlign w:val="bottom"/>
          </w:tcPr>
          <w:p w14:paraId="4AD04E9A" w14:textId="1CE9E9B8" w:rsidR="57D5DD20" w:rsidRPr="00137567" w:rsidRDefault="57D5DD20" w:rsidP="00137567">
            <w:r w:rsidRPr="00137567">
              <w:rPr>
                <w:rFonts w:ascii="Source Sans Pro Light" w:eastAsia="Source Sans Pro Light" w:hAnsi="Source Sans Pro Light" w:cs="Source Sans Pro Light"/>
                <w:color w:val="000000" w:themeColor="text1"/>
              </w:rPr>
              <w:t>11</w:t>
            </w:r>
          </w:p>
        </w:tc>
        <w:tc>
          <w:tcPr>
            <w:tcW w:w="526" w:type="dxa"/>
            <w:tcBorders>
              <w:top w:val="single" w:sz="8" w:space="0" w:color="auto"/>
              <w:left w:val="single" w:sz="8" w:space="0" w:color="auto"/>
              <w:bottom w:val="single" w:sz="8" w:space="0" w:color="auto"/>
              <w:right w:val="single" w:sz="8" w:space="0" w:color="auto"/>
            </w:tcBorders>
            <w:vAlign w:val="bottom"/>
          </w:tcPr>
          <w:p w14:paraId="6F85C875" w14:textId="39768ED9" w:rsidR="57D5DD20" w:rsidRPr="00137567" w:rsidRDefault="57D5DD20" w:rsidP="00137567"/>
        </w:tc>
        <w:tc>
          <w:tcPr>
            <w:tcW w:w="1050" w:type="dxa"/>
            <w:tcBorders>
              <w:top w:val="single" w:sz="8" w:space="0" w:color="auto"/>
              <w:left w:val="single" w:sz="8" w:space="0" w:color="auto"/>
              <w:bottom w:val="single" w:sz="8" w:space="0" w:color="auto"/>
              <w:right w:val="single" w:sz="8" w:space="0" w:color="auto"/>
            </w:tcBorders>
            <w:vAlign w:val="bottom"/>
          </w:tcPr>
          <w:p w14:paraId="626EC59A" w14:textId="1452FE57" w:rsidR="57D5DD20" w:rsidRPr="00137567" w:rsidRDefault="57D5DD20" w:rsidP="00137567"/>
        </w:tc>
        <w:tc>
          <w:tcPr>
            <w:tcW w:w="802" w:type="dxa"/>
            <w:tcBorders>
              <w:top w:val="single" w:sz="8" w:space="0" w:color="auto"/>
              <w:left w:val="single" w:sz="8" w:space="0" w:color="auto"/>
              <w:bottom w:val="single" w:sz="8" w:space="0" w:color="auto"/>
              <w:right w:val="single" w:sz="8" w:space="0" w:color="auto"/>
            </w:tcBorders>
            <w:vAlign w:val="bottom"/>
          </w:tcPr>
          <w:p w14:paraId="3ED7D7B3" w14:textId="4EF40B79" w:rsidR="57D5DD20" w:rsidRPr="00137567" w:rsidRDefault="57D5DD20" w:rsidP="00137567"/>
        </w:tc>
      </w:tr>
      <w:tr w:rsidR="57D5DD20" w14:paraId="3E61E08E" w14:textId="77777777" w:rsidTr="00137567">
        <w:trPr>
          <w:cantSplit/>
          <w:trHeight w:val="285"/>
        </w:trPr>
        <w:tc>
          <w:tcPr>
            <w:tcW w:w="1390" w:type="dxa"/>
            <w:tcBorders>
              <w:top w:val="single" w:sz="8" w:space="0" w:color="auto"/>
              <w:left w:val="single" w:sz="8" w:space="0" w:color="auto"/>
              <w:bottom w:val="single" w:sz="8" w:space="0" w:color="auto"/>
              <w:right w:val="single" w:sz="8" w:space="0" w:color="auto"/>
            </w:tcBorders>
            <w:vAlign w:val="bottom"/>
          </w:tcPr>
          <w:p w14:paraId="352EF53B" w14:textId="44694B7E" w:rsidR="57D5DD20" w:rsidRPr="00137567" w:rsidRDefault="57D5DD20" w:rsidP="00137567">
            <w:r w:rsidRPr="00137567">
              <w:rPr>
                <w:rFonts w:ascii="Source Sans Pro Light" w:eastAsia="Source Sans Pro Light" w:hAnsi="Source Sans Pro Light" w:cs="Source Sans Pro Light"/>
              </w:rPr>
              <w:t xml:space="preserve"> </w:t>
            </w:r>
          </w:p>
        </w:tc>
        <w:tc>
          <w:tcPr>
            <w:tcW w:w="1522" w:type="dxa"/>
            <w:tcBorders>
              <w:top w:val="single" w:sz="8" w:space="0" w:color="auto"/>
              <w:left w:val="single" w:sz="8" w:space="0" w:color="auto"/>
              <w:bottom w:val="single" w:sz="8" w:space="0" w:color="auto"/>
              <w:right w:val="single" w:sz="8" w:space="0" w:color="auto"/>
            </w:tcBorders>
            <w:vAlign w:val="bottom"/>
          </w:tcPr>
          <w:p w14:paraId="5B3D5F8B" w14:textId="14EED623" w:rsidR="57D5DD20" w:rsidRPr="00137567" w:rsidRDefault="57D5DD20" w:rsidP="00137567">
            <w:r w:rsidRPr="00137567">
              <w:rPr>
                <w:rFonts w:ascii="Source Sans Pro Light" w:eastAsia="Source Sans Pro Light" w:hAnsi="Source Sans Pro Light" w:cs="Source Sans Pro Light"/>
              </w:rPr>
              <w:t xml:space="preserve"> </w:t>
            </w:r>
          </w:p>
        </w:tc>
        <w:tc>
          <w:tcPr>
            <w:tcW w:w="2595" w:type="dxa"/>
            <w:tcBorders>
              <w:top w:val="single" w:sz="8" w:space="0" w:color="auto"/>
              <w:left w:val="single" w:sz="8" w:space="0" w:color="auto"/>
              <w:bottom w:val="single" w:sz="8" w:space="0" w:color="auto"/>
              <w:right w:val="single" w:sz="8" w:space="0" w:color="auto"/>
            </w:tcBorders>
            <w:vAlign w:val="bottom"/>
          </w:tcPr>
          <w:p w14:paraId="2D1C954C" w14:textId="7264B871" w:rsidR="57D5DD20" w:rsidRPr="00137567" w:rsidRDefault="57D5DD20" w:rsidP="00137567">
            <w:r w:rsidRPr="00137567">
              <w:rPr>
                <w:rFonts w:ascii="Source Sans Pro Light" w:eastAsia="Source Sans Pro Light" w:hAnsi="Source Sans Pro Light" w:cs="Source Sans Pro Light"/>
                <w:color w:val="000000" w:themeColor="text1"/>
              </w:rPr>
              <w:t>Upstream/Mid/Downstream</w:t>
            </w:r>
          </w:p>
        </w:tc>
        <w:tc>
          <w:tcPr>
            <w:tcW w:w="1182" w:type="dxa"/>
            <w:tcBorders>
              <w:top w:val="single" w:sz="8" w:space="0" w:color="auto"/>
              <w:left w:val="single" w:sz="8" w:space="0" w:color="auto"/>
              <w:bottom w:val="single" w:sz="8" w:space="0" w:color="auto"/>
              <w:right w:val="single" w:sz="8" w:space="0" w:color="auto"/>
            </w:tcBorders>
            <w:vAlign w:val="bottom"/>
          </w:tcPr>
          <w:p w14:paraId="13F9B730" w14:textId="7A3359DA" w:rsidR="57D5DD20" w:rsidRPr="00137567" w:rsidRDefault="57D5DD20" w:rsidP="00137567">
            <w:r w:rsidRPr="00137567">
              <w:rPr>
                <w:rFonts w:ascii="Source Sans Pro Light" w:eastAsia="Source Sans Pro Light" w:hAnsi="Source Sans Pro Light" w:cs="Source Sans Pro Light"/>
                <w:color w:val="000000" w:themeColor="text1"/>
              </w:rPr>
              <w:t>9</w:t>
            </w:r>
          </w:p>
        </w:tc>
        <w:tc>
          <w:tcPr>
            <w:tcW w:w="526" w:type="dxa"/>
            <w:tcBorders>
              <w:top w:val="single" w:sz="8" w:space="0" w:color="auto"/>
              <w:left w:val="single" w:sz="8" w:space="0" w:color="auto"/>
              <w:bottom w:val="single" w:sz="8" w:space="0" w:color="auto"/>
              <w:right w:val="single" w:sz="8" w:space="0" w:color="auto"/>
            </w:tcBorders>
            <w:vAlign w:val="bottom"/>
          </w:tcPr>
          <w:p w14:paraId="68C58BD4" w14:textId="0E504B6D" w:rsidR="57D5DD20" w:rsidRPr="00137567" w:rsidRDefault="57D5DD20" w:rsidP="00137567">
            <w:r w:rsidRPr="00137567">
              <w:rPr>
                <w:rFonts w:ascii="Source Sans Pro Light" w:eastAsia="Source Sans Pro Light" w:hAnsi="Source Sans Pro Light" w:cs="Source Sans Pro Light"/>
                <w:color w:val="000000" w:themeColor="text1"/>
              </w:rPr>
              <w:t>2</w:t>
            </w:r>
          </w:p>
        </w:tc>
        <w:tc>
          <w:tcPr>
            <w:tcW w:w="1050" w:type="dxa"/>
            <w:tcBorders>
              <w:top w:val="single" w:sz="8" w:space="0" w:color="auto"/>
              <w:left w:val="single" w:sz="8" w:space="0" w:color="auto"/>
              <w:bottom w:val="single" w:sz="8" w:space="0" w:color="auto"/>
              <w:right w:val="single" w:sz="8" w:space="0" w:color="auto"/>
            </w:tcBorders>
            <w:vAlign w:val="bottom"/>
          </w:tcPr>
          <w:p w14:paraId="57343F17" w14:textId="55F63E1E" w:rsidR="57D5DD20" w:rsidRPr="00137567" w:rsidRDefault="57D5DD20" w:rsidP="00137567">
            <w:r w:rsidRPr="00137567">
              <w:rPr>
                <w:rFonts w:ascii="Source Sans Pro Light" w:eastAsia="Source Sans Pro Light" w:hAnsi="Source Sans Pro Light" w:cs="Source Sans Pro Light"/>
                <w:color w:val="000000" w:themeColor="text1"/>
              </w:rPr>
              <w:t>323795</w:t>
            </w:r>
          </w:p>
        </w:tc>
        <w:tc>
          <w:tcPr>
            <w:tcW w:w="802" w:type="dxa"/>
            <w:tcBorders>
              <w:top w:val="single" w:sz="8" w:space="0" w:color="auto"/>
              <w:left w:val="single" w:sz="8" w:space="0" w:color="auto"/>
              <w:bottom w:val="single" w:sz="8" w:space="0" w:color="auto"/>
              <w:right w:val="single" w:sz="8" w:space="0" w:color="auto"/>
            </w:tcBorders>
            <w:vAlign w:val="bottom"/>
          </w:tcPr>
          <w:p w14:paraId="68B97FFB" w14:textId="0F9F3E28" w:rsidR="57D5DD20" w:rsidRPr="00137567" w:rsidRDefault="57D5DD20" w:rsidP="00137567">
            <w:r w:rsidRPr="00137567">
              <w:rPr>
                <w:rFonts w:ascii="Source Sans Pro Light" w:eastAsia="Source Sans Pro Light" w:hAnsi="Source Sans Pro Light" w:cs="Source Sans Pro Light"/>
                <w:color w:val="000000" w:themeColor="text1"/>
              </w:rPr>
              <w:t>0.001</w:t>
            </w:r>
          </w:p>
        </w:tc>
      </w:tr>
    </w:tbl>
    <w:p w14:paraId="1438316E" w14:textId="67E9508A" w:rsidR="004323A4" w:rsidRDefault="004323A4" w:rsidP="57D5DD20">
      <w:pPr>
        <w:rPr>
          <w:rFonts w:ascii="Source Sans Pro Light" w:eastAsia="Source Sans Pro Light" w:hAnsi="Source Sans Pro Light" w:cs="Source Sans Pro Light"/>
        </w:rPr>
      </w:pPr>
    </w:p>
    <w:p w14:paraId="4294D0DB" w14:textId="193283FB" w:rsidR="57D5DD20" w:rsidRPr="00C12F67" w:rsidRDefault="004323A4" w:rsidP="00C12F67">
      <w:pPr>
        <w:spacing w:after="160" w:line="259"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br w:type="page"/>
      </w:r>
    </w:p>
    <w:p w14:paraId="09558B23" w14:textId="6D21AB38" w:rsidR="2C37D369" w:rsidRPr="002D7724" w:rsidRDefault="5018ECB7" w:rsidP="002D7724">
      <w:pPr>
        <w:pStyle w:val="Heading2"/>
        <w:spacing w:line="360" w:lineRule="auto"/>
      </w:pPr>
      <w:bookmarkStart w:id="98" w:name="_Toc647269668"/>
      <w:r>
        <w:lastRenderedPageBreak/>
        <w:t>Pilot results woodland</w:t>
      </w:r>
      <w:bookmarkEnd w:id="98"/>
    </w:p>
    <w:p w14:paraId="30245726" w14:textId="69200A97" w:rsidR="0A946D6C" w:rsidRDefault="0A946D6C" w:rsidP="002D7724">
      <w:pPr>
        <w:spacing w:line="360" w:lineRule="auto"/>
      </w:pPr>
      <w:r w:rsidRPr="57D5DD20">
        <w:rPr>
          <w:rFonts w:ascii="Source Sans Pro SemiBold" w:eastAsia="Source Sans Pro SemiBold" w:hAnsi="Source Sans Pro SemiBold" w:cs="Source Sans Pro SemiBold"/>
          <w:b/>
          <w:bCs/>
          <w:color w:val="146568"/>
          <w:sz w:val="36"/>
          <w:szCs w:val="36"/>
        </w:rPr>
        <w:t>Introduction</w:t>
      </w:r>
    </w:p>
    <w:p w14:paraId="278D5FD1" w14:textId="02183962" w:rsidR="0A946D6C" w:rsidRDefault="5F474BD3" w:rsidP="002D7724">
      <w:pPr>
        <w:spacing w:after="160" w:line="360" w:lineRule="auto"/>
        <w:rPr>
          <w:rFonts w:ascii="Source Sans Pro Light" w:eastAsia="Source Sans Pro Light" w:hAnsi="Source Sans Pro Light" w:cs="Source Sans Pro Light"/>
        </w:rPr>
      </w:pPr>
      <w:r w:rsidRPr="7B667D58">
        <w:rPr>
          <w:rFonts w:ascii="Source Sans Pro Light" w:eastAsia="Source Sans Pro Light" w:hAnsi="Source Sans Pro Light" w:cs="Source Sans Pro Light"/>
        </w:rPr>
        <w:t>The pilot sampling campaign took place in November 2021 and the main sampling campaign</w:t>
      </w:r>
      <w:r w:rsidR="26CE65AE" w:rsidRPr="7B667D58">
        <w:rPr>
          <w:rFonts w:ascii="Source Sans Pro Light" w:eastAsia="Source Sans Pro Light" w:hAnsi="Source Sans Pro Light" w:cs="Source Sans Pro Light"/>
        </w:rPr>
        <w:t xml:space="preserve"> </w:t>
      </w:r>
      <w:r w:rsidRPr="7B667D58">
        <w:rPr>
          <w:rFonts w:ascii="Source Sans Pro Light" w:eastAsia="Source Sans Pro Light" w:hAnsi="Source Sans Pro Light" w:cs="Source Sans Pro Light"/>
        </w:rPr>
        <w:t>t</w:t>
      </w:r>
      <w:r w:rsidR="505061EE" w:rsidRPr="7B667D58">
        <w:rPr>
          <w:rFonts w:ascii="Source Sans Pro Light" w:eastAsia="Source Sans Pro Light" w:hAnsi="Source Sans Pro Light" w:cs="Source Sans Pro Light"/>
        </w:rPr>
        <w:t>ook</w:t>
      </w:r>
      <w:r w:rsidRPr="7B667D58">
        <w:rPr>
          <w:rFonts w:ascii="Source Sans Pro Light" w:eastAsia="Source Sans Pro Light" w:hAnsi="Source Sans Pro Light" w:cs="Source Sans Pro Light"/>
        </w:rPr>
        <w:t xml:space="preserve"> place in </w:t>
      </w:r>
      <w:r w:rsidR="5C60BDCF" w:rsidRPr="7B667D58">
        <w:rPr>
          <w:rFonts w:ascii="Source Sans Pro Light" w:eastAsia="Source Sans Pro Light" w:hAnsi="Source Sans Pro Light" w:cs="Source Sans Pro Light"/>
        </w:rPr>
        <w:t>August – September</w:t>
      </w:r>
      <w:r w:rsidRPr="7B667D58">
        <w:rPr>
          <w:rFonts w:ascii="Source Sans Pro Light" w:eastAsia="Source Sans Pro Light" w:hAnsi="Source Sans Pro Light" w:cs="Source Sans Pro Light"/>
        </w:rPr>
        <w:t xml:space="preserve"> 2022. Within each habitat, the pilot study has investigated some key parameters of interest, such as the effects of subsampling or the starting sample type (e.g., water or sediment). The data generated in the pilot </w:t>
      </w:r>
      <w:r w:rsidR="53B86A56" w:rsidRPr="7B667D58">
        <w:rPr>
          <w:rFonts w:ascii="Source Sans Pro Light" w:eastAsia="Source Sans Pro Light" w:hAnsi="Source Sans Pro Light" w:cs="Source Sans Pro Light"/>
        </w:rPr>
        <w:t>were</w:t>
      </w:r>
      <w:r w:rsidRPr="7B667D58">
        <w:rPr>
          <w:rFonts w:ascii="Source Sans Pro Light" w:eastAsia="Source Sans Pro Light" w:hAnsi="Source Sans Pro Light" w:cs="Source Sans Pro Light"/>
        </w:rPr>
        <w:t xml:space="preserve"> interrogated to assess their usefulness for detecting key features or informing target indicators. </w:t>
      </w:r>
    </w:p>
    <w:p w14:paraId="70B9E976" w14:textId="7E39F218" w:rsidR="0A946D6C" w:rsidRDefault="1F5C2D95" w:rsidP="002D7724">
      <w:pPr>
        <w:spacing w:after="160" w:line="360" w:lineRule="auto"/>
      </w:pPr>
      <w:r w:rsidRPr="7B667D58">
        <w:rPr>
          <w:rFonts w:ascii="Source Sans Pro Light" w:eastAsia="Source Sans Pro Light" w:hAnsi="Source Sans Pro Light" w:cs="Source Sans Pro Light"/>
          <w:color w:val="000000" w:themeColor="text1"/>
        </w:rPr>
        <w:t>This report details the methods and results from the pilot phase of the project for the woodland sampling. These results</w:t>
      </w:r>
      <w:r w:rsidR="06FD7896" w:rsidRPr="7B667D58">
        <w:rPr>
          <w:rFonts w:ascii="Source Sans Pro Light" w:eastAsia="Source Sans Pro Light" w:hAnsi="Source Sans Pro Light" w:cs="Source Sans Pro Light"/>
          <w:color w:val="000000" w:themeColor="text1"/>
        </w:rPr>
        <w:t xml:space="preserve"> have</w:t>
      </w:r>
      <w:r w:rsidRPr="7B667D58">
        <w:rPr>
          <w:rFonts w:ascii="Source Sans Pro Light" w:eastAsia="Source Sans Pro Light" w:hAnsi="Source Sans Pro Light" w:cs="Source Sans Pro Light"/>
          <w:color w:val="000000" w:themeColor="text1"/>
        </w:rPr>
        <w:t xml:space="preserve"> fed into the decision making to design the sampling and analysis approach </w:t>
      </w:r>
      <w:r w:rsidR="1DEC3105" w:rsidRPr="7B667D58">
        <w:rPr>
          <w:rFonts w:ascii="Source Sans Pro Light" w:eastAsia="Source Sans Pro Light" w:hAnsi="Source Sans Pro Light" w:cs="Source Sans Pro Light"/>
          <w:color w:val="000000" w:themeColor="text1"/>
        </w:rPr>
        <w:t xml:space="preserve">of </w:t>
      </w:r>
      <w:r w:rsidRPr="7B667D58">
        <w:rPr>
          <w:rFonts w:ascii="Source Sans Pro Light" w:eastAsia="Source Sans Pro Light" w:hAnsi="Source Sans Pro Light" w:cs="Source Sans Pro Light"/>
          <w:color w:val="000000" w:themeColor="text1"/>
        </w:rPr>
        <w:t>the P2 Sampling Plan.</w:t>
      </w:r>
      <w:r w:rsidRPr="7B667D58">
        <w:rPr>
          <w:rFonts w:ascii="Source Sans Pro Light" w:eastAsia="Source Sans Pro Light" w:hAnsi="Source Sans Pro Light" w:cs="Source Sans Pro Light"/>
        </w:rPr>
        <w:t xml:space="preserve"> </w:t>
      </w:r>
    </w:p>
    <w:p w14:paraId="7872E6BF" w14:textId="7DEBE323" w:rsidR="0A946D6C" w:rsidRDefault="0A946D6C" w:rsidP="002D7724">
      <w:pPr>
        <w:spacing w:line="360" w:lineRule="auto"/>
      </w:pPr>
      <w:r w:rsidRPr="57D5DD20">
        <w:rPr>
          <w:rFonts w:ascii="Source Sans Pro SemiBold" w:eastAsia="Source Sans Pro SemiBold" w:hAnsi="Source Sans Pro SemiBold" w:cs="Source Sans Pro SemiBold"/>
          <w:b/>
          <w:bCs/>
          <w:color w:val="146568"/>
          <w:sz w:val="36"/>
          <w:szCs w:val="36"/>
        </w:rPr>
        <w:t>Methods</w:t>
      </w:r>
    </w:p>
    <w:p w14:paraId="1161B4B1" w14:textId="56D6EB32" w:rsidR="00DB32AA" w:rsidRDefault="789AAF97" w:rsidP="002D7724">
      <w:pPr>
        <w:spacing w:line="360" w:lineRule="auto"/>
        <w:rPr>
          <w:rFonts w:ascii="Source Sans Pro SemiBold" w:eastAsia="Source Sans Pro SemiBold" w:hAnsi="Source Sans Pro SemiBold" w:cs="Source Sans Pro SemiBold"/>
          <w:b/>
          <w:bCs/>
          <w:color w:val="27D8CE"/>
          <w:sz w:val="28"/>
          <w:szCs w:val="28"/>
        </w:rPr>
      </w:pPr>
      <w:r w:rsidRPr="00AF6923">
        <w:rPr>
          <w:rFonts w:ascii="Source Sans Pro SemiBold" w:eastAsia="Source Sans Pro SemiBold" w:hAnsi="Source Sans Pro SemiBold" w:cs="Source Sans Pro SemiBold"/>
          <w:b/>
          <w:bCs/>
          <w:color w:val="146568"/>
          <w:sz w:val="28"/>
          <w:szCs w:val="28"/>
        </w:rPr>
        <w:t>Study sites</w:t>
      </w:r>
    </w:p>
    <w:p w14:paraId="0ED326CA" w14:textId="4761ABAC" w:rsidR="00211E6C" w:rsidRDefault="00926849" w:rsidP="002D7724">
      <w:pPr>
        <w:spacing w:after="160" w:line="360"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t xml:space="preserve">The </w:t>
      </w:r>
      <w:r w:rsidRPr="3C51F64D">
        <w:rPr>
          <w:rFonts w:ascii="Source Sans Pro Light" w:eastAsia="Source Sans Pro Light" w:hAnsi="Source Sans Pro Light" w:cs="Source Sans Pro Light"/>
        </w:rPr>
        <w:t xml:space="preserve">RSPB </w:t>
      </w:r>
      <w:proofErr w:type="spellStart"/>
      <w:r w:rsidRPr="3C51F64D">
        <w:rPr>
          <w:rFonts w:ascii="Source Sans Pro Light" w:eastAsia="Source Sans Pro Light" w:hAnsi="Source Sans Pro Light" w:cs="Source Sans Pro Light"/>
        </w:rPr>
        <w:t>Inversnaid</w:t>
      </w:r>
      <w:proofErr w:type="spellEnd"/>
      <w:r w:rsidRPr="3C51F64D">
        <w:rPr>
          <w:rFonts w:ascii="Source Sans Pro Light" w:eastAsia="Source Sans Pro Light" w:hAnsi="Source Sans Pro Light" w:cs="Source Sans Pro Light"/>
        </w:rPr>
        <w:t xml:space="preserve"> Nature Reserve</w:t>
      </w:r>
      <w:r>
        <w:rPr>
          <w:rFonts w:ascii="Source Sans Pro Light" w:eastAsia="Source Sans Pro Light" w:hAnsi="Source Sans Pro Light" w:cs="Source Sans Pro Light"/>
        </w:rPr>
        <w:t xml:space="preserve"> was chosen as the study site for the woodland pilot study. The </w:t>
      </w:r>
      <w:r w:rsidR="002F79DE">
        <w:rPr>
          <w:rFonts w:ascii="Source Sans Pro Light" w:eastAsia="Source Sans Pro Light" w:hAnsi="Source Sans Pro Light" w:cs="Source Sans Pro Light"/>
        </w:rPr>
        <w:t xml:space="preserve">key parameter of interest was </w:t>
      </w:r>
      <w:r w:rsidR="00211E6C" w:rsidRPr="3C51F64D">
        <w:rPr>
          <w:rFonts w:ascii="Source Sans Pro Light" w:eastAsia="Source Sans Pro Light" w:hAnsi="Source Sans Pro Light" w:cs="Source Sans Pro Light"/>
        </w:rPr>
        <w:t>to assess herbivore impacts on biodiversity and community composition of soil communities</w:t>
      </w:r>
      <w:r w:rsidR="002F79DE">
        <w:rPr>
          <w:rFonts w:ascii="Source Sans Pro Light" w:eastAsia="Source Sans Pro Light" w:hAnsi="Source Sans Pro Light" w:cs="Source Sans Pro Light"/>
        </w:rPr>
        <w:t>, b</w:t>
      </w:r>
      <w:r w:rsidR="00211E6C" w:rsidRPr="3C51F64D">
        <w:rPr>
          <w:rFonts w:ascii="Source Sans Pro Light" w:eastAsia="Source Sans Pro Light" w:hAnsi="Source Sans Pro Light" w:cs="Source Sans Pro Light"/>
        </w:rPr>
        <w:t xml:space="preserve">y utilising existing fenced herbivore </w:t>
      </w:r>
      <w:proofErr w:type="spellStart"/>
      <w:r w:rsidR="00211E6C" w:rsidRPr="3C51F64D">
        <w:rPr>
          <w:rFonts w:ascii="Source Sans Pro Light" w:eastAsia="Source Sans Pro Light" w:hAnsi="Source Sans Pro Light" w:cs="Source Sans Pro Light"/>
        </w:rPr>
        <w:t>exclosure</w:t>
      </w:r>
      <w:proofErr w:type="spellEnd"/>
      <w:r w:rsidR="00211E6C" w:rsidRPr="3C51F64D">
        <w:rPr>
          <w:rFonts w:ascii="Source Sans Pro Light" w:eastAsia="Source Sans Pro Light" w:hAnsi="Source Sans Pro Light" w:cs="Source Sans Pro Light"/>
        </w:rPr>
        <w:t xml:space="preserve"> plots which have been in place within woodland areas at the RSPB </w:t>
      </w:r>
      <w:proofErr w:type="spellStart"/>
      <w:r w:rsidR="00211E6C" w:rsidRPr="3C51F64D">
        <w:rPr>
          <w:rFonts w:ascii="Source Sans Pro Light" w:eastAsia="Source Sans Pro Light" w:hAnsi="Source Sans Pro Light" w:cs="Source Sans Pro Light"/>
        </w:rPr>
        <w:t>Inversnaid</w:t>
      </w:r>
      <w:proofErr w:type="spellEnd"/>
      <w:r w:rsidR="00211E6C" w:rsidRPr="3C51F64D">
        <w:rPr>
          <w:rFonts w:ascii="Source Sans Pro Light" w:eastAsia="Source Sans Pro Light" w:hAnsi="Source Sans Pro Light" w:cs="Source Sans Pro Light"/>
        </w:rPr>
        <w:t xml:space="preserve"> Nature Reserve for ~20 years</w:t>
      </w:r>
      <w:r w:rsidR="002F79DE">
        <w:rPr>
          <w:rFonts w:ascii="Source Sans Pro Light" w:eastAsia="Source Sans Pro Light" w:hAnsi="Source Sans Pro Light" w:cs="Source Sans Pro Light"/>
        </w:rPr>
        <w:t xml:space="preserve">. Areas outside the </w:t>
      </w:r>
      <w:proofErr w:type="spellStart"/>
      <w:r w:rsidR="002F79DE">
        <w:rPr>
          <w:rFonts w:ascii="Source Sans Pro Light" w:eastAsia="Source Sans Pro Light" w:hAnsi="Source Sans Pro Light" w:cs="Source Sans Pro Light"/>
        </w:rPr>
        <w:t>exclosures</w:t>
      </w:r>
      <w:proofErr w:type="spellEnd"/>
      <w:r w:rsidR="002F79DE">
        <w:rPr>
          <w:rFonts w:ascii="Source Sans Pro Light" w:eastAsia="Source Sans Pro Light" w:hAnsi="Source Sans Pro Light" w:cs="Source Sans Pro Light"/>
        </w:rPr>
        <w:t xml:space="preserve"> </w:t>
      </w:r>
      <w:r w:rsidR="00211E6C" w:rsidRPr="3C51F64D">
        <w:rPr>
          <w:rFonts w:ascii="Source Sans Pro Light" w:eastAsia="Source Sans Pro Light" w:hAnsi="Source Sans Pro Light" w:cs="Source Sans Pro Light"/>
        </w:rPr>
        <w:t>are heavily browsed by deer and goat.</w:t>
      </w:r>
      <w:r w:rsidR="002F79DE">
        <w:rPr>
          <w:rFonts w:ascii="Source Sans Pro Light" w:eastAsia="Source Sans Pro Light" w:hAnsi="Source Sans Pro Light" w:cs="Source Sans Pro Light"/>
        </w:rPr>
        <w:t xml:space="preserve"> The site was chosen </w:t>
      </w:r>
      <w:r w:rsidR="00FA7E5B">
        <w:rPr>
          <w:rFonts w:ascii="Source Sans Pro Light" w:eastAsia="Source Sans Pro Light" w:hAnsi="Source Sans Pro Light" w:cs="Source Sans Pro Light"/>
        </w:rPr>
        <w:t xml:space="preserve">through consultation with the Management Steering Group and Technical Steering Group. </w:t>
      </w:r>
    </w:p>
    <w:p w14:paraId="143B1957" w14:textId="26A3D208" w:rsidR="0A946D6C" w:rsidRDefault="00977977" w:rsidP="002D7724">
      <w:pPr>
        <w:spacing w:after="160" w:line="360" w:lineRule="auto"/>
        <w:rPr>
          <w:rFonts w:ascii="Source Sans Pro Light" w:eastAsia="Source Sans Pro Light" w:hAnsi="Source Sans Pro Light" w:cs="Source Sans Pro Light"/>
        </w:rPr>
      </w:pPr>
      <w:r w:rsidRPr="3C51F64D">
        <w:rPr>
          <w:rFonts w:ascii="Source Sans Pro Light" w:eastAsia="Source Sans Pro Light" w:hAnsi="Source Sans Pro Light" w:cs="Source Sans Pro Light"/>
        </w:rPr>
        <w:t xml:space="preserve">Sampling was conducted at four locations within RSPB </w:t>
      </w:r>
      <w:proofErr w:type="spellStart"/>
      <w:r w:rsidRPr="3C51F64D">
        <w:rPr>
          <w:rFonts w:ascii="Source Sans Pro Light" w:eastAsia="Source Sans Pro Light" w:hAnsi="Source Sans Pro Light" w:cs="Source Sans Pro Light"/>
        </w:rPr>
        <w:t>Inversnaid</w:t>
      </w:r>
      <w:proofErr w:type="spellEnd"/>
      <w:r w:rsidRPr="3C51F64D">
        <w:rPr>
          <w:rFonts w:ascii="Source Sans Pro Light" w:eastAsia="Source Sans Pro Light" w:hAnsi="Source Sans Pro Light" w:cs="Source Sans Pro Light"/>
        </w:rPr>
        <w:t xml:space="preserve"> Nature Reserve (Figure </w:t>
      </w:r>
      <w:r w:rsidRPr="0FA74821">
        <w:rPr>
          <w:rFonts w:ascii="Source Sans Pro Light" w:eastAsia="Source Sans Pro Light" w:hAnsi="Source Sans Pro Light" w:cs="Source Sans Pro Light"/>
        </w:rPr>
        <w:t>36</w:t>
      </w:r>
      <w:r w:rsidRPr="3C51F64D">
        <w:rPr>
          <w:rFonts w:ascii="Source Sans Pro Light" w:eastAsia="Source Sans Pro Light" w:hAnsi="Source Sans Pro Light" w:cs="Source Sans Pro Light"/>
        </w:rPr>
        <w:t xml:space="preserve">) during 1-2 November 2021. </w:t>
      </w:r>
      <w:r w:rsidR="46E7547E" w:rsidRPr="3C51F64D">
        <w:rPr>
          <w:rFonts w:ascii="Source Sans Pro Light" w:eastAsia="Source Sans Pro Light" w:hAnsi="Source Sans Pro Light" w:cs="Source Sans Pro Light"/>
        </w:rPr>
        <w:t>Within the literature, there is no standardised soil sampling methodology relating to plot size, number of subsamples per plot, or sampling depth. We selected a plot size of 10 m x 10 m to align with the 10 m pixel resolution of SENTINEL-2 multispectral data. This gives the opportunity to compare soil DNA data with satellite derived indices in the next phase of this project.</w:t>
      </w:r>
    </w:p>
    <w:p w14:paraId="5255E265" w14:textId="27EBEAFB" w:rsidR="0A946D6C" w:rsidRDefault="0A946D6C" w:rsidP="002D7724">
      <w:pPr>
        <w:spacing w:after="160" w:line="360" w:lineRule="auto"/>
      </w:pPr>
      <w:r w:rsidRPr="57D5DD20">
        <w:rPr>
          <w:rFonts w:ascii="Source Sans Pro Light" w:eastAsia="Source Sans Pro Light" w:hAnsi="Source Sans Pro Light" w:cs="Source Sans Pro Light"/>
        </w:rPr>
        <w:t>To establish the level of variability within 10 m x 10 m plots, composite soil samples were collected in 2 m x 2 m subplots (</w:t>
      </w:r>
      <w:r w:rsidR="00A37146">
        <w:rPr>
          <w:rFonts w:ascii="Source Sans Pro Light" w:eastAsia="Source Sans Pro Light" w:hAnsi="Source Sans Pro Light" w:cs="Source Sans Pro Light"/>
        </w:rPr>
        <w:t>three</w:t>
      </w:r>
      <w:r w:rsidR="00A37146"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replicates within each 10 m x 10 m plot). A mixed sample was also prepared for each plot, combining equally sized subsamples from each of </w:t>
      </w:r>
      <w:r w:rsidRPr="57D5DD20">
        <w:rPr>
          <w:rFonts w:ascii="Source Sans Pro Light" w:eastAsia="Source Sans Pro Light" w:hAnsi="Source Sans Pro Light" w:cs="Source Sans Pro Light"/>
        </w:rPr>
        <w:lastRenderedPageBreak/>
        <w:t xml:space="preserve">the homogenised subplot samples, to give an indication of how one composite sample consisting of soil from 15 cores across a 10 m x 10 m area compares with the three subplot replicates. </w:t>
      </w:r>
    </w:p>
    <w:p w14:paraId="597B0196" w14:textId="2B776C50" w:rsidR="0A946D6C" w:rsidRDefault="0A946D6C" w:rsidP="002D7724">
      <w:pPr>
        <w:spacing w:after="160" w:line="360" w:lineRule="auto"/>
      </w:pPr>
      <w:r w:rsidRPr="57D5DD20">
        <w:rPr>
          <w:rFonts w:ascii="Source Sans Pro Light" w:eastAsia="Source Sans Pro Light" w:hAnsi="Source Sans Pro Light" w:cs="Source Sans Pro Light"/>
        </w:rPr>
        <w:t>Most soil DNA studies sample to 5 cm depth, 10 cm depth, or keep the organic and mineral layers separated. As the depth of the organic layer is likely to differ within and among sites, a defined number of cores would result in different volumes of soil being collected for each composite sample which could affect the number of taxa contained within each sample. Keeping in mind that future soil sampling surveys would be deployed across different habitat types, to characterise the soil community at habitat scales we chose to collect composite samples consisting of a defined number of subsample cores per plot to 10 cm depth below the surface.</w:t>
      </w:r>
    </w:p>
    <w:p w14:paraId="6F2611CF" w14:textId="5970E657" w:rsidR="0A946D6C" w:rsidRDefault="0A946D6C" w:rsidP="002D7724">
      <w:pPr>
        <w:spacing w:line="360" w:lineRule="auto"/>
      </w:pPr>
      <w:r w:rsidRPr="00AF6923">
        <w:rPr>
          <w:rFonts w:ascii="Source Sans Pro SemiBold" w:eastAsia="Source Sans Pro SemiBold" w:hAnsi="Source Sans Pro SemiBold" w:cs="Source Sans Pro SemiBold"/>
          <w:b/>
          <w:bCs/>
          <w:color w:val="146568"/>
          <w:sz w:val="28"/>
          <w:szCs w:val="28"/>
        </w:rPr>
        <w:t>Sample collection</w:t>
      </w:r>
    </w:p>
    <w:p w14:paraId="1308A95C" w14:textId="57A9A246" w:rsidR="0A946D6C" w:rsidRDefault="46E7547E" w:rsidP="002D7724">
      <w:pPr>
        <w:spacing w:after="160" w:line="360" w:lineRule="auto"/>
      </w:pPr>
      <w:r w:rsidRPr="3C51F64D">
        <w:rPr>
          <w:rFonts w:ascii="Source Sans Pro Light" w:eastAsia="Source Sans Pro Light" w:hAnsi="Source Sans Pro Light" w:cs="Source Sans Pro Light"/>
        </w:rPr>
        <w:t xml:space="preserve">Two 10 m x 10 m plots were marked out at each location: one within the fenced </w:t>
      </w:r>
      <w:proofErr w:type="spellStart"/>
      <w:r w:rsidRPr="3C51F64D">
        <w:rPr>
          <w:rFonts w:ascii="Source Sans Pro Light" w:eastAsia="Source Sans Pro Light" w:hAnsi="Source Sans Pro Light" w:cs="Source Sans Pro Light"/>
        </w:rPr>
        <w:t>exclosure</w:t>
      </w:r>
      <w:proofErr w:type="spellEnd"/>
      <w:r w:rsidRPr="3C51F64D">
        <w:rPr>
          <w:rFonts w:ascii="Source Sans Pro Light" w:eastAsia="Source Sans Pro Light" w:hAnsi="Source Sans Pro Light" w:cs="Source Sans Pro Light"/>
        </w:rPr>
        <w:t xml:space="preserve">, and one in the immediately adjacent unfenced woodland.  Within each 10 m x 10 m plot composite samples were collected from three 2 m x 2 m subplots, totalling 24 composite samples. Each composite sample consisted of five soil cores (one core collected at the centre of the subplot and one core from each corner). Prior to coring, the surface litter layer was brushed aside to expose the fermentation layer. There were some subplots in wet patches with moss groundcover and at these locations the living moss was pushed aside, and the core was then collected from the underlying peaty soil. A sterile soil corer (a plastic syringe with the end cut off) was used to collect soil to 10 cm depth. The five cores were thoroughly </w:t>
      </w:r>
      <w:proofErr w:type="gramStart"/>
      <w:r w:rsidRPr="3C51F64D">
        <w:rPr>
          <w:rFonts w:ascii="Source Sans Pro Light" w:eastAsia="Source Sans Pro Light" w:hAnsi="Source Sans Pro Light" w:cs="Source Sans Pro Light"/>
        </w:rPr>
        <w:t>mixed together</w:t>
      </w:r>
      <w:proofErr w:type="gramEnd"/>
      <w:r w:rsidRPr="3C51F64D">
        <w:rPr>
          <w:rFonts w:ascii="Source Sans Pro Light" w:eastAsia="Source Sans Pro Light" w:hAnsi="Source Sans Pro Light" w:cs="Source Sans Pro Light"/>
        </w:rPr>
        <w:t xml:space="preserve"> in a labelled plastic snap-lock bag in the field to homogenise. To prevent cross contamination, fresh gloves and a new sterile corer were used for each composite sample. Samples were kept on ice in a cool bag in the field and while in transit, then transferred to a fridge upon arrival at the laboratory. </w:t>
      </w:r>
    </w:p>
    <w:p w14:paraId="40E7D9C2" w14:textId="21C34893" w:rsidR="0A946D6C" w:rsidRDefault="00497E64" w:rsidP="57D5DD20">
      <w:pPr>
        <w:jc w:val="center"/>
      </w:pPr>
      <w:r>
        <w:rPr>
          <w:noProof/>
        </w:rPr>
        <w:lastRenderedPageBreak/>
        <w:drawing>
          <wp:inline distT="0" distB="0" distL="0" distR="0" wp14:anchorId="722D2FE7" wp14:editId="2C57B520">
            <wp:extent cx="4572000" cy="4400550"/>
            <wp:effectExtent l="0" t="0" r="0" b="0"/>
            <wp:docPr id="1876330850" name="Picture 1876330850" descr="Locations of four paired plots (fenced and unfenced) within the RSPB Inversnaid Nature Reserve, Sco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30850" name="Picture 1876330850" descr="Locations of four paired plots (fenced and unfenced) within the RSPB Inversnaid Nature Reserve, Scotland."/>
                    <pic:cNvPicPr/>
                  </pic:nvPicPr>
                  <pic:blipFill>
                    <a:blip r:embed="rId90">
                      <a:extLst>
                        <a:ext uri="{28A0092B-C50C-407E-A947-70E740481C1C}">
                          <a14:useLocalDpi xmlns:a14="http://schemas.microsoft.com/office/drawing/2010/main" val="0"/>
                        </a:ext>
                      </a:extLst>
                    </a:blip>
                    <a:stretch>
                      <a:fillRect/>
                    </a:stretch>
                  </pic:blipFill>
                  <pic:spPr>
                    <a:xfrm>
                      <a:off x="0" y="0"/>
                      <a:ext cx="4572000" cy="4400550"/>
                    </a:xfrm>
                    <a:prstGeom prst="rect">
                      <a:avLst/>
                    </a:prstGeom>
                  </pic:spPr>
                </pic:pic>
              </a:graphicData>
            </a:graphic>
          </wp:inline>
        </w:drawing>
      </w:r>
    </w:p>
    <w:p w14:paraId="0D0FBFFB" w14:textId="4279F387" w:rsidR="00C12F67" w:rsidRPr="002D7724" w:rsidRDefault="0A946D6C" w:rsidP="002D7724">
      <w:pPr>
        <w:spacing w:line="360" w:lineRule="auto"/>
        <w:rPr>
          <w:rFonts w:ascii="Source Sans Pro Light" w:eastAsia="Source Sans Pro Light" w:hAnsi="Source Sans Pro Light" w:cs="Source Sans Pro Light"/>
          <w:color w:val="808080" w:themeColor="background1" w:themeShade="80"/>
        </w:rPr>
      </w:pPr>
      <w:r w:rsidRPr="002D7724">
        <w:rPr>
          <w:rFonts w:ascii="Source Sans Pro Light" w:eastAsia="Source Sans Pro Light" w:hAnsi="Source Sans Pro Light" w:cs="Source Sans Pro Light"/>
          <w:b/>
        </w:rPr>
        <w:t xml:space="preserve">Figure </w:t>
      </w:r>
      <w:r w:rsidR="00027AD4" w:rsidRPr="002D7724">
        <w:rPr>
          <w:rFonts w:ascii="Source Sans Pro Light" w:eastAsia="Source Sans Pro Light" w:hAnsi="Source Sans Pro Light" w:cs="Source Sans Pro Light"/>
          <w:b/>
        </w:rPr>
        <w:t>36</w:t>
      </w:r>
      <w:r w:rsidRPr="002D7724">
        <w:rPr>
          <w:rFonts w:ascii="Source Sans Pro Light" w:eastAsia="Source Sans Pro Light" w:hAnsi="Source Sans Pro Light" w:cs="Source Sans Pro Light"/>
          <w:b/>
        </w:rPr>
        <w:t>.</w:t>
      </w:r>
      <w:r w:rsidRPr="002D7724">
        <w:rPr>
          <w:rFonts w:ascii="Source Sans Pro Light" w:eastAsia="Source Sans Pro Light" w:hAnsi="Source Sans Pro Light" w:cs="Source Sans Pro Light"/>
        </w:rPr>
        <w:t xml:space="preserve"> Locations of four paired plots (fenced and unfenced) within the RSPB </w:t>
      </w:r>
      <w:proofErr w:type="spellStart"/>
      <w:r w:rsidRPr="002D7724">
        <w:rPr>
          <w:rFonts w:ascii="Source Sans Pro Light" w:eastAsia="Source Sans Pro Light" w:hAnsi="Source Sans Pro Light" w:cs="Source Sans Pro Light"/>
        </w:rPr>
        <w:t>Inversnaid</w:t>
      </w:r>
      <w:proofErr w:type="spellEnd"/>
      <w:r w:rsidRPr="002D7724">
        <w:rPr>
          <w:rFonts w:ascii="Source Sans Pro Light" w:eastAsia="Source Sans Pro Light" w:hAnsi="Source Sans Pro Light" w:cs="Source Sans Pro Light"/>
        </w:rPr>
        <w:t xml:space="preserve"> Nature Reserve, Scotland</w:t>
      </w:r>
    </w:p>
    <w:p w14:paraId="6070A8D3" w14:textId="46CD27C7" w:rsidR="0A946D6C" w:rsidRPr="00AF6923" w:rsidRDefault="0A946D6C" w:rsidP="00AF6923">
      <w:pPr>
        <w:rPr>
          <w:color w:val="146568"/>
        </w:rPr>
      </w:pPr>
      <w:r w:rsidRPr="00AF6923">
        <w:rPr>
          <w:rFonts w:ascii="Source Sans Pro SemiBold" w:eastAsia="Source Sans Pro SemiBold" w:hAnsi="Source Sans Pro SemiBold" w:cs="Source Sans Pro SemiBold"/>
          <w:b/>
          <w:bCs/>
          <w:color w:val="146568"/>
          <w:sz w:val="28"/>
          <w:szCs w:val="28"/>
        </w:rPr>
        <w:t>Laboratory analysis</w:t>
      </w:r>
    </w:p>
    <w:p w14:paraId="0850DAF8" w14:textId="4FB34691" w:rsidR="0A946D6C" w:rsidRDefault="46E7547E" w:rsidP="002D7724">
      <w:pPr>
        <w:spacing w:after="160" w:line="360" w:lineRule="auto"/>
        <w:rPr>
          <w:rFonts w:ascii="Source Sans Pro Light" w:eastAsia="Source Sans Pro Light" w:hAnsi="Source Sans Pro Light" w:cs="Source Sans Pro Light"/>
        </w:rPr>
      </w:pPr>
      <w:r w:rsidRPr="3C51F64D">
        <w:rPr>
          <w:rFonts w:ascii="Source Sans Pro Light" w:eastAsia="Source Sans Pro Light" w:hAnsi="Source Sans Pro Light" w:cs="Source Sans Pro Light"/>
        </w:rPr>
        <w:t xml:space="preserve">DNA </w:t>
      </w:r>
      <w:r w:rsidR="00D41E8B">
        <w:rPr>
          <w:rFonts w:ascii="Source Sans Pro Light" w:eastAsia="Source Sans Pro Light" w:hAnsi="Source Sans Pro Light" w:cs="Source Sans Pro Light"/>
        </w:rPr>
        <w:t xml:space="preserve">extraction was </w:t>
      </w:r>
      <w:r w:rsidR="00B3715D">
        <w:rPr>
          <w:rFonts w:ascii="Source Sans Pro Light" w:eastAsia="Source Sans Pro Light" w:hAnsi="Source Sans Pro Light" w:cs="Source Sans Pro Light"/>
        </w:rPr>
        <w:t xml:space="preserve">identical to that for marine sediment. </w:t>
      </w:r>
    </w:p>
    <w:p w14:paraId="789FD6A6" w14:textId="5715DDC6" w:rsidR="0A946D6C" w:rsidRDefault="0A946D6C" w:rsidP="002D7724">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Three replicate PCRs for each sample and extraction blank were amplified with modified 515F </w:t>
      </w:r>
      <w:r w:rsidR="00FE0C11">
        <w:rPr>
          <w:rFonts w:ascii="Source Sans Pro Light" w:eastAsia="Source Sans Pro Light" w:hAnsi="Source Sans Pro Light" w:cs="Source Sans Pro Light"/>
        </w:rPr>
        <w:fldChar w:fldCharType="begin"/>
      </w:r>
      <w:r w:rsidR="00FE0C11">
        <w:rPr>
          <w:rFonts w:ascii="Source Sans Pro Light" w:eastAsia="Source Sans Pro Light" w:hAnsi="Source Sans Pro Light" w:cs="Source Sans Pro Light"/>
        </w:rPr>
        <w:instrText xml:space="preserve"> ADDIN ZOTERO_ITEM CSL_CITATION {"citationID":"VUIMEeCP","properties":{"formattedCitation":"(Parada et al., 2016, p. 201)","plainCitation":"(Parada et al., 2016, p. 201)","noteIndex":0},"citationItems":[{"id":6680,"uris":["http://zotero.org/users/10679637/items/SSXJTV4Q"],"itemData":{"id":6680,"type":"article-journal","container-title":"Environmental Microbiology","DOI":"10.1111/1462-2920.13023","ISSN":"14622912","issue":"5","journalAbbreviation":"Environ Microbiol","language":"en","page":"1403-1414","source":"DOI.org (Crossref)","title":"Every base matters: assessing small subunit rRNA primers for marine microbiomes with mock communities, time series and global field samples: Primers for marine microbiome studies","title-short":"Every base matters","volume":"18","author":[{"family":"Parada","given":"Alma E."},{"family":"Needham","given":"David M."},{"family":"Fuhrman","given":"Jed A."}],"issued":{"date-parts":[["2016",5]]}},"locator":"201"}],"schema":"https://github.com/citation-style-language/schema/raw/master/csl-citation.json"} </w:instrText>
      </w:r>
      <w:r w:rsidR="00FE0C11">
        <w:rPr>
          <w:rFonts w:ascii="Source Sans Pro Light" w:eastAsia="Source Sans Pro Light" w:hAnsi="Source Sans Pro Light" w:cs="Source Sans Pro Light"/>
        </w:rPr>
        <w:fldChar w:fldCharType="separate"/>
      </w:r>
      <w:r w:rsidR="00FE0C11">
        <w:rPr>
          <w:rFonts w:ascii="Source Sans Pro Light" w:eastAsia="Source Sans Pro Light" w:hAnsi="Source Sans Pro Light" w:cs="Source Sans Pro Light"/>
          <w:noProof/>
        </w:rPr>
        <w:t>(Parada et al., 2016)</w:t>
      </w:r>
      <w:r w:rsidR="00FE0C1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and 806R primers </w:t>
      </w:r>
      <w:r w:rsidR="00FE0C11">
        <w:rPr>
          <w:rFonts w:ascii="Source Sans Pro Light" w:eastAsia="Source Sans Pro Light" w:hAnsi="Source Sans Pro Light" w:cs="Source Sans Pro Light"/>
        </w:rPr>
        <w:fldChar w:fldCharType="begin"/>
      </w:r>
      <w:r w:rsidR="00FE0C11">
        <w:rPr>
          <w:rFonts w:ascii="Source Sans Pro Light" w:eastAsia="Source Sans Pro Light" w:hAnsi="Source Sans Pro Light" w:cs="Source Sans Pro Light"/>
        </w:rPr>
        <w:instrText xml:space="preserve"> ADDIN ZOTERO_ITEM CSL_CITATION {"citationID":"BoqOFXOZ","properties":{"formattedCitation":"(Apprill et al., 2015)","plainCitation":"(Apprill et al., 2015)","noteIndex":0},"citationItems":[{"id":6677,"uris":["http://zotero.org/users/10679637/items/H2NB3XEC"],"itemData":{"id":6677,"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 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00FE0C11">
        <w:rPr>
          <w:rFonts w:ascii="Source Sans Pro Light" w:eastAsia="Source Sans Pro Light" w:hAnsi="Source Sans Pro Light" w:cs="Source Sans Pro Light"/>
        </w:rPr>
        <w:fldChar w:fldCharType="separate"/>
      </w:r>
      <w:r w:rsidR="00FE0C11">
        <w:rPr>
          <w:rFonts w:ascii="Source Sans Pro Light" w:eastAsia="Source Sans Pro Light" w:hAnsi="Source Sans Pro Light" w:cs="Source Sans Pro Light"/>
          <w:noProof/>
        </w:rPr>
        <w:t>(Apprill et al., 2015)</w:t>
      </w:r>
      <w:r w:rsidR="00FE0C1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targeting the V4 region of the 16S rRNA gene for bacteria, ITS3 and ITS4 primers targeting the internal transcribed spacer 2 (ITS2) region for fungi </w:t>
      </w:r>
      <w:r w:rsidR="00FE0C11">
        <w:rPr>
          <w:rFonts w:ascii="Source Sans Pro Light" w:eastAsia="Source Sans Pro Light" w:hAnsi="Source Sans Pro Light" w:cs="Source Sans Pro Light"/>
        </w:rPr>
        <w:fldChar w:fldCharType="begin"/>
      </w:r>
      <w:r w:rsidR="00FE0C11">
        <w:rPr>
          <w:rFonts w:ascii="Source Sans Pro Light" w:eastAsia="Source Sans Pro Light" w:hAnsi="Source Sans Pro Light" w:cs="Source Sans Pro Light"/>
        </w:rPr>
        <w:instrText xml:space="preserve"> ADDIN ZOTERO_ITEM CSL_CITATION {"citationID":"7je5f4Gi","properties":{"formattedCitation":"(White et al., 1990)","plainCitation":"(White et al., 1990)","noteIndex":0},"citationItems":[{"id":6667,"uris":["http://zotero.org/users/10679637/items/CMVYD3IT"],"itemData":{"id":6667,"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3",1,24]]},"issued":{"date-parts":[["1990"]]}}}],"schema":"https://github.com/citation-style-language/schema/raw/master/csl-citation.json"} </w:instrText>
      </w:r>
      <w:r w:rsidR="00FE0C11">
        <w:rPr>
          <w:rFonts w:ascii="Source Sans Pro Light" w:eastAsia="Source Sans Pro Light" w:hAnsi="Source Sans Pro Light" w:cs="Source Sans Pro Light"/>
        </w:rPr>
        <w:fldChar w:fldCharType="separate"/>
      </w:r>
      <w:r w:rsidR="00FE0C11">
        <w:rPr>
          <w:rFonts w:ascii="Source Sans Pro Light" w:eastAsia="Source Sans Pro Light" w:hAnsi="Source Sans Pro Light" w:cs="Source Sans Pro Light"/>
          <w:noProof/>
        </w:rPr>
        <w:t>(White et al., 1990)</w:t>
      </w:r>
      <w:r w:rsidR="00FE0C11">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and primers M620F and M1260R targeting the V4-V5 region of the 18S rRNA gene for fauna </w:t>
      </w:r>
      <w:r w:rsidR="00C7504D">
        <w:rPr>
          <w:rFonts w:ascii="Source Sans Pro Light" w:eastAsia="Source Sans Pro Light" w:hAnsi="Source Sans Pro Light" w:cs="Source Sans Pro Light"/>
        </w:rPr>
        <w:fldChar w:fldCharType="begin"/>
      </w:r>
      <w:r w:rsidR="00C7504D">
        <w:rPr>
          <w:rFonts w:ascii="Source Sans Pro Light" w:eastAsia="Source Sans Pro Light" w:hAnsi="Source Sans Pro Light" w:cs="Source Sans Pro Light"/>
        </w:rPr>
        <w:instrText xml:space="preserve"> ADDIN ZOTERO_ITEM CSL_CITATION {"citationID":"bDeT80zL","properties":{"formattedCitation":"(Capra et al., 2016)","plainCitation":"(Capra et al., 2016)","noteIndex":0},"citationItems":[{"id":2099,"uris":["http://zotero.org/users/10679637/items/DHMDKF7D"],"itemData":{"id":2099,"type":"article-journal","abstract":"Reliable evaluations of soil biodiversity represent a key factor in understanding ecosystem services. To date, species-discriminating barcodes efficiently describe bacterial and fungal communities associated with environmental samples, whereas investigations of soil microfauna are often hampered by the lack of a marker region encompassing the taxonomic range of soil organisms. Two new PCR primer sets targeting the V4-V5 and V5-V7 variable regions of the ribosomal 18S RNA (18S rRNA) were designed to be specific for metazoans metabarcoding and capable of detecting the majority of their lineages. In silico and in vivo assays on four soil typologies were carried out to compare the newly developed primer sets with a selection of primers targeting the homologous gene, which were previously used to assess soil metazoan biodiversity. The new primer sets, both on the basis of the in silico and in vivo comparisons, were very selective and consistent when analysing metazoan biodiversity across the tested soil typologies. On the basis of the coverage index and taxonomic resolution, the new primers targeting the ribosomal 18S RNA outperformed the other primers, and they represent a promising tool for assessing soil metazoan biodiversity through metabarcoding approaches.","container-title":"European Journal of Soil Biology","DOI":"10.1016/j.ejsobi.2016.10.005","ISSN":"11645563","note":"publisher: Elsevier Masson SAS","page":"53-59","title":"A new primer set for DNA metabarcoding of soil Metazoa","volume":"77","author":[{"family":"Capra","given":"E."},{"family":"Giannico","given":"R."},{"family":"Montagna","given":"M."},{"family":"Turri","given":"F."},{"family":"Cremonesi","given":"P."},{"family":"Strozzi","given":"F."},{"family":"Leone","given":"P."},{"family":"Gandini","given":"G."},{"family":"Pizzi","given":"F."}],"issued":{"date-parts":[["2016"]]}}}],"schema":"https://github.com/citation-style-language/schema/raw/master/csl-citation.json"} </w:instrText>
      </w:r>
      <w:r w:rsidR="00C7504D">
        <w:rPr>
          <w:rFonts w:ascii="Source Sans Pro Light" w:eastAsia="Source Sans Pro Light" w:hAnsi="Source Sans Pro Light" w:cs="Source Sans Pro Light"/>
        </w:rPr>
        <w:fldChar w:fldCharType="separate"/>
      </w:r>
      <w:r w:rsidR="00C7504D">
        <w:rPr>
          <w:rFonts w:ascii="Source Sans Pro Light" w:eastAsia="Source Sans Pro Light" w:hAnsi="Source Sans Pro Light" w:cs="Source Sans Pro Light"/>
          <w:noProof/>
        </w:rPr>
        <w:t>(Capra et al., 2016)</w:t>
      </w:r>
      <w:r w:rsidR="00C7504D">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w:t>
      </w:r>
      <w:r w:rsidR="00F756A0" w:rsidRPr="00F756A0">
        <w:rPr>
          <w:rFonts w:ascii="Source Sans Pro Light" w:eastAsia="Source Sans Pro Light" w:hAnsi="Source Sans Pro Light" w:cs="Source Sans Pro Light"/>
        </w:rPr>
        <w:t xml:space="preserve">Tails were added at the 5′ end to be complementary with Illumina </w:t>
      </w:r>
      <w:proofErr w:type="spellStart"/>
      <w:r w:rsidR="00F756A0" w:rsidRPr="00F756A0">
        <w:rPr>
          <w:rFonts w:ascii="Source Sans Pro Light" w:eastAsia="Source Sans Pro Light" w:hAnsi="Source Sans Pro Light" w:cs="Source Sans Pro Light"/>
        </w:rPr>
        <w:t>Nextera</w:t>
      </w:r>
      <w:proofErr w:type="spellEnd"/>
      <w:r w:rsidR="00F756A0" w:rsidRPr="00F756A0">
        <w:rPr>
          <w:rFonts w:ascii="Source Sans Pro Light" w:eastAsia="Source Sans Pro Light" w:hAnsi="Source Sans Pro Light" w:cs="Source Sans Pro Light"/>
        </w:rPr>
        <w:t xml:space="preserve"> index primers.</w:t>
      </w:r>
      <w:r w:rsidR="00F756A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All PCRs were performed in the presence of a negative control using only distilled water to detect cross contamination if present. A positive control samples (a sample known to amplify with those primers) was also run alongside each PCR. Success of the amplifications were confirmed by gel electrophoresis. No amplification was detected for negative controls and extraction blanks. </w:t>
      </w:r>
    </w:p>
    <w:p w14:paraId="69CFDFEB" w14:textId="262EF440" w:rsidR="0A946D6C" w:rsidRDefault="00B442D7" w:rsidP="002D7724">
      <w:pPr>
        <w:spacing w:after="160" w:line="360"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lastRenderedPageBreak/>
        <w:t xml:space="preserve">All PCRs were carried out in a total volume of 25 </w:t>
      </w:r>
      <w:r w:rsidRPr="649AF1E5">
        <w:rPr>
          <w:rFonts w:ascii="Source Sans Pro Light" w:eastAsia="Source Sans Pro Light" w:hAnsi="Source Sans Pro Light" w:cs="Source Sans Pro Light"/>
        </w:rPr>
        <w:t>µ</w:t>
      </w:r>
      <w:r>
        <w:rPr>
          <w:rFonts w:ascii="Source Sans Pro Light" w:eastAsia="Source Sans Pro Light" w:hAnsi="Source Sans Pro Light" w:cs="Source Sans Pro Light"/>
        </w:rPr>
        <w:t xml:space="preserve">L. </w:t>
      </w:r>
      <w:r w:rsidR="0A946D6C" w:rsidRPr="706F4773">
        <w:rPr>
          <w:rFonts w:ascii="Source Sans Pro Light" w:eastAsia="Source Sans Pro Light" w:hAnsi="Source Sans Pro Light" w:cs="Source Sans Pro Light"/>
        </w:rPr>
        <w:t xml:space="preserve">The amplification mixture for 16S contained </w:t>
      </w:r>
      <w:r w:rsidR="0A946D6C" w:rsidRPr="706F4773">
        <w:rPr>
          <w:rFonts w:ascii="Source Sans Pro Light" w:eastAsia="Source Sans Pro Light" w:hAnsi="Source Sans Pro Light" w:cs="Source Sans Pro Light"/>
          <w:color w:val="000000" w:themeColor="text1"/>
        </w:rPr>
        <w:t xml:space="preserve">1X </w:t>
      </w:r>
      <w:proofErr w:type="spellStart"/>
      <w:r w:rsidR="0A946D6C" w:rsidRPr="706F4773">
        <w:rPr>
          <w:rFonts w:ascii="Source Sans Pro Light" w:eastAsia="Source Sans Pro Light" w:hAnsi="Source Sans Pro Light" w:cs="Source Sans Pro Light"/>
          <w:color w:val="000000" w:themeColor="text1"/>
        </w:rPr>
        <w:t>DreamTaq</w:t>
      </w:r>
      <w:proofErr w:type="spellEnd"/>
      <w:r w:rsidR="0A946D6C" w:rsidRPr="706F4773">
        <w:rPr>
          <w:rFonts w:ascii="Source Sans Pro Light" w:eastAsia="Source Sans Pro Light" w:hAnsi="Source Sans Pro Light" w:cs="Source Sans Pro Light"/>
          <w:color w:val="000000" w:themeColor="text1"/>
        </w:rPr>
        <w:t xml:space="preserve"> Green PCR Master Mix (</w:t>
      </w:r>
      <w:proofErr w:type="spellStart"/>
      <w:r w:rsidR="0A946D6C" w:rsidRPr="706F4773">
        <w:rPr>
          <w:rFonts w:ascii="Source Sans Pro Light" w:eastAsia="Source Sans Pro Light" w:hAnsi="Source Sans Pro Light" w:cs="Source Sans Pro Light"/>
          <w:color w:val="000000" w:themeColor="text1"/>
        </w:rPr>
        <w:t>Thermo</w:t>
      </w:r>
      <w:proofErr w:type="spellEnd"/>
      <w:r w:rsidR="0A946D6C" w:rsidRPr="706F4773">
        <w:rPr>
          <w:rFonts w:ascii="Source Sans Pro Light" w:eastAsia="Source Sans Pro Light" w:hAnsi="Source Sans Pro Light" w:cs="Source Sans Pro Light"/>
          <w:color w:val="000000" w:themeColor="text1"/>
        </w:rPr>
        <w:t xml:space="preserve"> Scientific), 0.2 </w:t>
      </w:r>
      <w:proofErr w:type="spellStart"/>
      <w:r w:rsidR="0A946D6C" w:rsidRPr="706F4773">
        <w:rPr>
          <w:rFonts w:ascii="Source Sans Pro Light" w:eastAsia="Source Sans Pro Light" w:hAnsi="Source Sans Pro Light" w:cs="Source Sans Pro Light"/>
          <w:color w:val="000000" w:themeColor="text1"/>
        </w:rPr>
        <w:t>μM</w:t>
      </w:r>
      <w:proofErr w:type="spellEnd"/>
      <w:r w:rsidR="0A946D6C" w:rsidRPr="706F4773">
        <w:rPr>
          <w:rFonts w:ascii="Source Sans Pro Light" w:eastAsia="Source Sans Pro Light" w:hAnsi="Source Sans Pro Light" w:cs="Source Sans Pro Light"/>
          <w:color w:val="000000" w:themeColor="text1"/>
        </w:rPr>
        <w:t xml:space="preserve"> each primer, 0.25 mg/ml bovine serum albumin </w:t>
      </w:r>
      <w:r w:rsidR="0A946D6C" w:rsidRPr="706F4773">
        <w:rPr>
          <w:rFonts w:ascii="Source Sans Pro Light" w:eastAsia="Source Sans Pro Light" w:hAnsi="Source Sans Pro Light" w:cs="Source Sans Pro Light"/>
        </w:rPr>
        <w:t>(</w:t>
      </w:r>
      <w:proofErr w:type="spellStart"/>
      <w:r w:rsidR="0A946D6C" w:rsidRPr="706F4773">
        <w:rPr>
          <w:rFonts w:ascii="Source Sans Pro Light" w:eastAsia="Source Sans Pro Light" w:hAnsi="Source Sans Pro Light" w:cs="Source Sans Pro Light"/>
        </w:rPr>
        <w:t>Thermo</w:t>
      </w:r>
      <w:proofErr w:type="spellEnd"/>
      <w:r w:rsidR="0A946D6C" w:rsidRPr="706F4773">
        <w:rPr>
          <w:rFonts w:ascii="Source Sans Pro Light" w:eastAsia="Source Sans Pro Light" w:hAnsi="Source Sans Pro Light" w:cs="Source Sans Pro Light"/>
        </w:rPr>
        <w:t xml:space="preserve"> Scientific) and 1μl template DNA, topped up with molecular grade water. The ITS2 amplification mixture was the same as the 16S mixture except </w:t>
      </w:r>
      <w:r w:rsidR="0A946D6C" w:rsidRPr="706F4773">
        <w:rPr>
          <w:rFonts w:ascii="Source Sans Pro Light" w:eastAsia="Source Sans Pro Light" w:hAnsi="Source Sans Pro Light" w:cs="Source Sans Pro Light"/>
          <w:color w:val="000000" w:themeColor="text1"/>
        </w:rPr>
        <w:t xml:space="preserve">0.4 mg/ml </w:t>
      </w:r>
      <w:r w:rsidR="0A946D6C" w:rsidRPr="706F4773">
        <w:rPr>
          <w:rFonts w:ascii="Source Sans Pro Light" w:eastAsia="Source Sans Pro Light" w:hAnsi="Source Sans Pro Light" w:cs="Source Sans Pro Light"/>
        </w:rPr>
        <w:t xml:space="preserve">of BSA was used. The 18S amplification mixture </w:t>
      </w:r>
      <w:r w:rsidR="0A946D6C" w:rsidRPr="706F4773">
        <w:rPr>
          <w:rFonts w:ascii="Source Sans Pro Light" w:eastAsia="Source Sans Pro Light" w:hAnsi="Source Sans Pro Light" w:cs="Source Sans Pro Light"/>
          <w:color w:val="000000" w:themeColor="text1"/>
        </w:rPr>
        <w:t>contained 1X Phusion Green Hot Start II High-Fidelity PCR Master Mix (</w:t>
      </w:r>
      <w:proofErr w:type="spellStart"/>
      <w:r w:rsidR="0A946D6C" w:rsidRPr="706F4773">
        <w:rPr>
          <w:rFonts w:ascii="Source Sans Pro Light" w:eastAsia="Source Sans Pro Light" w:hAnsi="Source Sans Pro Light" w:cs="Source Sans Pro Light"/>
          <w:color w:val="000000" w:themeColor="text1"/>
        </w:rPr>
        <w:t>Thermo</w:t>
      </w:r>
      <w:proofErr w:type="spellEnd"/>
      <w:r w:rsidR="0A946D6C" w:rsidRPr="706F4773">
        <w:rPr>
          <w:rFonts w:ascii="Source Sans Pro Light" w:eastAsia="Source Sans Pro Light" w:hAnsi="Source Sans Pro Light" w:cs="Source Sans Pro Light"/>
          <w:color w:val="000000" w:themeColor="text1"/>
        </w:rPr>
        <w:t xml:space="preserve"> Scientific), 0.4 </w:t>
      </w:r>
      <w:proofErr w:type="spellStart"/>
      <w:r w:rsidR="0A946D6C" w:rsidRPr="706F4773">
        <w:rPr>
          <w:rFonts w:ascii="Source Sans Pro Light" w:eastAsia="Source Sans Pro Light" w:hAnsi="Source Sans Pro Light" w:cs="Source Sans Pro Light"/>
          <w:color w:val="000000" w:themeColor="text1"/>
        </w:rPr>
        <w:t>μM</w:t>
      </w:r>
      <w:proofErr w:type="spellEnd"/>
      <w:r w:rsidR="0A946D6C" w:rsidRPr="706F4773">
        <w:rPr>
          <w:rFonts w:ascii="Source Sans Pro Light" w:eastAsia="Source Sans Pro Light" w:hAnsi="Source Sans Pro Light" w:cs="Source Sans Pro Light"/>
          <w:color w:val="000000" w:themeColor="text1"/>
        </w:rPr>
        <w:t xml:space="preserve"> of each primer, 0.4 mg/ml BSA and 1 </w:t>
      </w:r>
      <w:proofErr w:type="spellStart"/>
      <w:r w:rsidR="0A946D6C" w:rsidRPr="706F4773">
        <w:rPr>
          <w:rFonts w:ascii="Source Sans Pro Light" w:eastAsia="Source Sans Pro Light" w:hAnsi="Source Sans Pro Light" w:cs="Source Sans Pro Light"/>
          <w:color w:val="000000" w:themeColor="text1"/>
        </w:rPr>
        <w:t>μl</w:t>
      </w:r>
      <w:proofErr w:type="spellEnd"/>
      <w:r w:rsidR="0A946D6C" w:rsidRPr="706F4773">
        <w:rPr>
          <w:rFonts w:ascii="Source Sans Pro Light" w:eastAsia="Source Sans Pro Light" w:hAnsi="Source Sans Pro Light" w:cs="Source Sans Pro Light"/>
        </w:rPr>
        <w:t xml:space="preserve"> DNA template, topped up with molecular grade water. The 16S PCR conditions </w:t>
      </w:r>
      <w:r w:rsidR="0A946D6C" w:rsidRPr="706F4773">
        <w:rPr>
          <w:rFonts w:ascii="Source Sans Pro Light" w:eastAsia="Source Sans Pro Light" w:hAnsi="Source Sans Pro Light" w:cs="Source Sans Pro Light"/>
          <w:color w:val="000000" w:themeColor="text1"/>
        </w:rPr>
        <w:t xml:space="preserve">followed </w:t>
      </w:r>
      <w:r w:rsidR="00C7504D">
        <w:rPr>
          <w:rFonts w:ascii="Source Sans Pro Light" w:eastAsia="Source Sans Pro Light" w:hAnsi="Source Sans Pro Light" w:cs="Source Sans Pro Light"/>
          <w:color w:val="000000" w:themeColor="text1"/>
        </w:rPr>
        <w:fldChar w:fldCharType="begin"/>
      </w:r>
      <w:r w:rsidR="00C7504D">
        <w:rPr>
          <w:rFonts w:ascii="Source Sans Pro Light" w:eastAsia="Source Sans Pro Light" w:hAnsi="Source Sans Pro Light" w:cs="Source Sans Pro Light"/>
          <w:color w:val="000000" w:themeColor="text1"/>
        </w:rPr>
        <w:instrText xml:space="preserve"> ADDIN ZOTERO_ITEM CSL_CITATION {"citationID":"4puc4SpH","properties":{"formattedCitation":"(Caporaso et al., 2011)","plainCitation":"(Caporaso et al., 2011)","noteIndex":0},"citationItems":[{"id":3390,"uris":["http://zotero.org/groups/4440035/items/WGLY4FGC"],"itemData":{"id":3390,"type":"article-journal","container-title":"Proceedings of the National Academy of Sciences","DOI":"10.1073/pnas.1000080107","ISSN":"0027-8424, 1091-6490","issue":"Supplement_1","journalAbbreviation":"Proceedings of the National Academy of Sciences","language":"en","page":"4516-4522","source":"DOI.org (Crossref)","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3,15]]}}}],"schema":"https://github.com/citation-style-language/schema/raw/master/csl-citation.json"} </w:instrText>
      </w:r>
      <w:r w:rsidR="00C7504D">
        <w:rPr>
          <w:rFonts w:ascii="Source Sans Pro Light" w:eastAsia="Source Sans Pro Light" w:hAnsi="Source Sans Pro Light" w:cs="Source Sans Pro Light"/>
          <w:color w:val="000000" w:themeColor="text1"/>
        </w:rPr>
        <w:fldChar w:fldCharType="separate"/>
      </w:r>
      <w:r w:rsidR="00C7504D">
        <w:rPr>
          <w:rFonts w:ascii="Source Sans Pro Light" w:eastAsia="Source Sans Pro Light" w:hAnsi="Source Sans Pro Light" w:cs="Source Sans Pro Light"/>
          <w:noProof/>
          <w:color w:val="000000" w:themeColor="text1"/>
        </w:rPr>
        <w:t>(Caporaso et al., 2011)</w:t>
      </w:r>
      <w:r w:rsidR="00C7504D">
        <w:rPr>
          <w:rFonts w:ascii="Source Sans Pro Light" w:eastAsia="Source Sans Pro Light" w:hAnsi="Source Sans Pro Light" w:cs="Source Sans Pro Light"/>
          <w:color w:val="000000" w:themeColor="text1"/>
        </w:rPr>
        <w:fldChar w:fldCharType="end"/>
      </w:r>
      <w:r w:rsidR="00C7504D">
        <w:rPr>
          <w:rFonts w:ascii="Source Sans Pro Light" w:eastAsia="Source Sans Pro Light" w:hAnsi="Source Sans Pro Light" w:cs="Source Sans Pro Light"/>
          <w:color w:val="000000" w:themeColor="text1"/>
        </w:rPr>
        <w:t xml:space="preserve"> </w:t>
      </w:r>
      <w:r w:rsidR="0A946D6C" w:rsidRPr="706F4773">
        <w:rPr>
          <w:rFonts w:ascii="Source Sans Pro Light" w:eastAsia="Source Sans Pro Light" w:hAnsi="Source Sans Pro Light" w:cs="Source Sans Pro Light"/>
          <w:color w:val="000000" w:themeColor="text1"/>
        </w:rPr>
        <w:t xml:space="preserve">but using 30 cycles rather than </w:t>
      </w:r>
      <w:r w:rsidR="731A480E" w:rsidRPr="706F4773">
        <w:rPr>
          <w:rFonts w:ascii="Source Sans Pro Light" w:eastAsia="Source Sans Pro Light" w:hAnsi="Source Sans Pro Light" w:cs="Source Sans Pro Light"/>
          <w:color w:val="000000" w:themeColor="text1"/>
        </w:rPr>
        <w:t>35</w:t>
      </w:r>
      <w:r w:rsidR="731A480E" w:rsidRPr="706F4773">
        <w:rPr>
          <w:rFonts w:ascii="Source Sans Pro Light" w:eastAsia="Source Sans Pro Light" w:hAnsi="Source Sans Pro Light" w:cs="Source Sans Pro Light"/>
        </w:rPr>
        <w:t>°C</w:t>
      </w:r>
      <w:r w:rsidR="731A480E" w:rsidRPr="706F4773">
        <w:rPr>
          <w:rFonts w:ascii="Source Sans Pro Light" w:eastAsia="Source Sans Pro Light" w:hAnsi="Source Sans Pro Light" w:cs="Source Sans Pro Light"/>
          <w:color w:val="000000" w:themeColor="text1"/>
        </w:rPr>
        <w:t>. The</w:t>
      </w:r>
      <w:r w:rsidR="0A946D6C" w:rsidRPr="706F4773">
        <w:rPr>
          <w:rFonts w:ascii="Source Sans Pro Light" w:eastAsia="Source Sans Pro Light" w:hAnsi="Source Sans Pro Light" w:cs="Source Sans Pro Light"/>
        </w:rPr>
        <w:t xml:space="preserve"> ITS2 PCR conditions consisted of an initial denaturation at 95°C for 3 min followed by 35 cycles of 95°C for 30 sec, 55°C for 30 sec, 72°C for 1 min, and a final elongation step of 72°C for 10 min. The 18S PCR conditions consisted of an initial denaturation at 98°C for 30 sec followed by 35 cycles of 98°C for 20 sec, 65°C for 30 sec, 72°C for 30 sec, and a final elongation step of 72°C for 7 min. </w:t>
      </w:r>
    </w:p>
    <w:p w14:paraId="29D44399" w14:textId="1C21FB61" w:rsidR="00B442D7" w:rsidRDefault="2018A95D" w:rsidP="002D7724">
      <w:pPr>
        <w:spacing w:after="160" w:line="360" w:lineRule="auto"/>
        <w:rPr>
          <w:rFonts w:ascii="Source Sans Pro Light" w:eastAsia="Source Sans Pro Light" w:hAnsi="Source Sans Pro Light" w:cs="Source Sans Pro Light"/>
        </w:rPr>
      </w:pPr>
      <w:r w:rsidRPr="5430EB27">
        <w:rPr>
          <w:rFonts w:ascii="Source Sans Pro Light" w:eastAsia="Source Sans Pro Light" w:hAnsi="Source Sans Pro Light" w:cs="Source Sans Pro Light"/>
        </w:rPr>
        <w:t>Library preparation was identical to that in Section 4.1.</w:t>
      </w:r>
    </w:p>
    <w:p w14:paraId="2F011855" w14:textId="305A840A" w:rsidR="0A946D6C" w:rsidRDefault="520AA362" w:rsidP="002D7724">
      <w:pPr>
        <w:spacing w:after="160" w:line="360" w:lineRule="auto"/>
      </w:pPr>
      <w:r w:rsidRPr="5430EB27">
        <w:rPr>
          <w:rFonts w:ascii="Source Sans Pro Light" w:eastAsia="Source Sans Pro Light" w:hAnsi="Source Sans Pro Light" w:cs="Source Sans Pro Light"/>
        </w:rPr>
        <w:t xml:space="preserve">The pH </w:t>
      </w:r>
      <w:r w:rsidR="6C4BB2D4" w:rsidRPr="5430EB27">
        <w:rPr>
          <w:rFonts w:ascii="Source Sans Pro Light" w:eastAsia="Source Sans Pro Light" w:hAnsi="Source Sans Pro Light" w:cs="Source Sans Pro Light"/>
        </w:rPr>
        <w:t>(</w:t>
      </w:r>
      <w:proofErr w:type="spellStart"/>
      <w:r w:rsidR="6C4BB2D4" w:rsidRPr="5430EB27">
        <w:rPr>
          <w:rFonts w:ascii="Source Sans Pro Light" w:eastAsia="Source Sans Pro Light" w:hAnsi="Source Sans Pro Light" w:cs="Source Sans Pro Light"/>
        </w:rPr>
        <w:t>Fisherbrand</w:t>
      </w:r>
      <w:proofErr w:type="spellEnd"/>
      <w:r w:rsidR="6C4BB2D4" w:rsidRPr="5430EB27">
        <w:rPr>
          <w:rFonts w:ascii="Source Sans Pro Light" w:eastAsia="Source Sans Pro Light" w:hAnsi="Source Sans Pro Light" w:cs="Source Sans Pro Light"/>
        </w:rPr>
        <w:t xml:space="preserve">™ </w:t>
      </w:r>
      <w:proofErr w:type="spellStart"/>
      <w:r w:rsidR="6C4BB2D4" w:rsidRPr="5430EB27">
        <w:rPr>
          <w:rFonts w:ascii="Source Sans Pro Light" w:eastAsia="Source Sans Pro Light" w:hAnsi="Source Sans Pro Light" w:cs="Source Sans Pro Light"/>
        </w:rPr>
        <w:t>accumet</w:t>
      </w:r>
      <w:proofErr w:type="spellEnd"/>
      <w:r w:rsidR="6C4BB2D4" w:rsidRPr="5430EB27">
        <w:rPr>
          <w:rFonts w:ascii="Source Sans Pro Light" w:eastAsia="Source Sans Pro Light" w:hAnsi="Source Sans Pro Light" w:cs="Source Sans Pro Light"/>
        </w:rPr>
        <w:t xml:space="preserve">™ AB150 pH Benchtop Meter) </w:t>
      </w:r>
      <w:r w:rsidRPr="5430EB27">
        <w:rPr>
          <w:rFonts w:ascii="Source Sans Pro Light" w:eastAsia="Source Sans Pro Light" w:hAnsi="Source Sans Pro Light" w:cs="Source Sans Pro Light"/>
        </w:rPr>
        <w:t>and moisture content</w:t>
      </w:r>
      <w:r w:rsidR="4C1B2731" w:rsidRPr="5430EB27">
        <w:rPr>
          <w:rFonts w:ascii="Source Sans Pro Light" w:eastAsia="Source Sans Pro Light" w:hAnsi="Source Sans Pro Light" w:cs="Source Sans Pro Light"/>
        </w:rPr>
        <w:t xml:space="preserve"> (%</w:t>
      </w:r>
      <w:proofErr w:type="spellStart"/>
      <w:proofErr w:type="gramStart"/>
      <w:r w:rsidR="4C1B2731" w:rsidRPr="5430EB27">
        <w:rPr>
          <w:rFonts w:ascii="Source Sans Pro Light" w:eastAsia="Source Sans Pro Light" w:hAnsi="Source Sans Pro Light" w:cs="Source Sans Pro Light"/>
        </w:rPr>
        <w:t>moisture:</w:t>
      </w:r>
      <w:r w:rsidR="021F9099" w:rsidRPr="3100E8F5">
        <w:rPr>
          <w:rFonts w:ascii="Source Sans Pro Light" w:eastAsia="Source Sans Pro Light" w:hAnsi="Source Sans Pro Light" w:cs="Source Sans Pro Light"/>
        </w:rPr>
        <w:t>wer</w:t>
      </w:r>
      <w:proofErr w:type="spellEnd"/>
      <w:proofErr w:type="gramEnd"/>
      <w:r w:rsidR="4C1B2731" w:rsidRPr="5430EB27">
        <w:rPr>
          <w:rFonts w:ascii="Source Sans Pro Light" w:eastAsia="Source Sans Pro Light" w:hAnsi="Source Sans Pro Light" w:cs="Source Sans Pro Light"/>
        </w:rPr>
        <w:t xml:space="preserve"> weight basis)</w:t>
      </w:r>
      <w:r w:rsidRPr="5430EB27">
        <w:rPr>
          <w:rFonts w:ascii="Source Sans Pro Light" w:eastAsia="Source Sans Pro Light" w:hAnsi="Source Sans Pro Light" w:cs="Source Sans Pro Light"/>
        </w:rPr>
        <w:t xml:space="preserve"> of each soil sample was also measured.</w:t>
      </w:r>
      <w:r w:rsidR="7E7711BC" w:rsidRPr="5430EB27">
        <w:rPr>
          <w:rFonts w:ascii="Source Sans Pro Light" w:eastAsia="Source Sans Pro Light" w:hAnsi="Source Sans Pro Light" w:cs="Source Sans Pro Light"/>
        </w:rPr>
        <w:t xml:space="preserve"> Soil </w:t>
      </w:r>
      <w:r w:rsidR="107729A2" w:rsidRPr="3100E8F5">
        <w:rPr>
          <w:rFonts w:ascii="Source Sans Pro Light" w:eastAsia="Source Sans Pro Light" w:hAnsi="Source Sans Pro Light" w:cs="Source Sans Pro Light"/>
        </w:rPr>
        <w:t>%</w:t>
      </w:r>
      <w:proofErr w:type="spellStart"/>
      <w:proofErr w:type="gramStart"/>
      <w:r w:rsidR="7E7711BC" w:rsidRPr="3100E8F5">
        <w:rPr>
          <w:rFonts w:ascii="Source Sans Pro Light" w:eastAsia="Source Sans Pro Light" w:hAnsi="Source Sans Pro Light" w:cs="Source Sans Pro Light"/>
        </w:rPr>
        <w:t>moisture</w:t>
      </w:r>
      <w:r w:rsidR="6E56AA75" w:rsidRPr="3100E8F5">
        <w:rPr>
          <w:rFonts w:ascii="Source Sans Pro Light" w:eastAsia="Source Sans Pro Light" w:hAnsi="Source Sans Pro Light" w:cs="Source Sans Pro Light"/>
        </w:rPr>
        <w:t>:dry</w:t>
      </w:r>
      <w:proofErr w:type="spellEnd"/>
      <w:proofErr w:type="gramEnd"/>
      <w:r w:rsidR="6E56AA75" w:rsidRPr="3100E8F5">
        <w:rPr>
          <w:rFonts w:ascii="Source Sans Pro Light" w:eastAsia="Source Sans Pro Light" w:hAnsi="Source Sans Pro Light" w:cs="Source Sans Pro Light"/>
        </w:rPr>
        <w:t xml:space="preserve"> weight basis</w:t>
      </w:r>
      <w:r w:rsidR="7E7711BC" w:rsidRPr="5430EB27">
        <w:rPr>
          <w:rFonts w:ascii="Source Sans Pro Light" w:eastAsia="Source Sans Pro Light" w:hAnsi="Source Sans Pro Light" w:cs="Source Sans Pro Light"/>
        </w:rPr>
        <w:t xml:space="preserve"> was </w:t>
      </w:r>
      <w:r w:rsidR="71484749" w:rsidRPr="3100E8F5">
        <w:rPr>
          <w:rFonts w:ascii="Source Sans Pro Light" w:eastAsia="Source Sans Pro Light" w:hAnsi="Source Sans Pro Light" w:cs="Source Sans Pro Light"/>
        </w:rPr>
        <w:t xml:space="preserve">later </w:t>
      </w:r>
      <w:r w:rsidR="7E7711BC" w:rsidRPr="5430EB27">
        <w:rPr>
          <w:rFonts w:ascii="Source Sans Pro Light" w:eastAsia="Source Sans Pro Light" w:hAnsi="Source Sans Pro Light" w:cs="Source Sans Pro Light"/>
        </w:rPr>
        <w:t xml:space="preserve">measured </w:t>
      </w:r>
      <w:r w:rsidR="0193223B" w:rsidRPr="3100E8F5">
        <w:rPr>
          <w:rFonts w:ascii="Source Sans Pro Light" w:eastAsia="Source Sans Pro Light" w:hAnsi="Source Sans Pro Light" w:cs="Source Sans Pro Light"/>
        </w:rPr>
        <w:t>in the laboratory</w:t>
      </w:r>
      <w:r w:rsidR="7E7711BC" w:rsidRPr="3100E8F5">
        <w:rPr>
          <w:rFonts w:ascii="Source Sans Pro Light" w:eastAsia="Source Sans Pro Light" w:hAnsi="Source Sans Pro Light" w:cs="Source Sans Pro Light"/>
        </w:rPr>
        <w:t xml:space="preserve"> </w:t>
      </w:r>
      <w:r w:rsidR="7E7711BC" w:rsidRPr="5430EB27">
        <w:rPr>
          <w:rFonts w:ascii="Source Sans Pro Light" w:eastAsia="Source Sans Pro Light" w:hAnsi="Source Sans Pro Light" w:cs="Source Sans Pro Light"/>
        </w:rPr>
        <w:t xml:space="preserve">by drying the soil at 105°C for 72 hours in a </w:t>
      </w:r>
      <w:proofErr w:type="spellStart"/>
      <w:r w:rsidR="7E7711BC" w:rsidRPr="5430EB27">
        <w:rPr>
          <w:rFonts w:ascii="Source Sans Pro Light" w:eastAsia="Source Sans Pro Light" w:hAnsi="Source Sans Pro Light" w:cs="Source Sans Pro Light"/>
        </w:rPr>
        <w:t>Memmert</w:t>
      </w:r>
      <w:proofErr w:type="spellEnd"/>
      <w:r w:rsidR="7E7711BC" w:rsidRPr="5430EB27">
        <w:rPr>
          <w:rFonts w:ascii="Source Sans Pro Light" w:eastAsia="Source Sans Pro Light" w:hAnsi="Source Sans Pro Light" w:cs="Source Sans Pro Light"/>
        </w:rPr>
        <w:t xml:space="preserve"> Universal Oven UF110 </w:t>
      </w:r>
    </w:p>
    <w:p w14:paraId="158837FD" w14:textId="7076E1C6" w:rsidR="0A946D6C" w:rsidRDefault="0A946D6C" w:rsidP="002D7724">
      <w:pPr>
        <w:spacing w:line="360" w:lineRule="auto"/>
      </w:pPr>
      <w:r w:rsidRPr="00AF6923">
        <w:rPr>
          <w:rFonts w:ascii="Source Sans Pro SemiBold" w:eastAsia="Source Sans Pro SemiBold" w:hAnsi="Source Sans Pro SemiBold" w:cs="Source Sans Pro SemiBold"/>
          <w:b/>
          <w:bCs/>
          <w:color w:val="146568"/>
          <w:sz w:val="28"/>
          <w:szCs w:val="28"/>
        </w:rPr>
        <w:t>Bioinformatics</w:t>
      </w:r>
    </w:p>
    <w:p w14:paraId="7FEE92E8" w14:textId="77777777" w:rsidR="000A3144" w:rsidRPr="00165C65" w:rsidRDefault="000A3144" w:rsidP="002D7724">
      <w:pPr>
        <w:spacing w:after="160" w:line="360" w:lineRule="auto"/>
        <w:rPr>
          <w:rFonts w:ascii="Source Sans Pro Light" w:eastAsia="Source Sans Pro Light" w:hAnsi="Source Sans Pro Light" w:cs="Source Sans Pro Light"/>
          <w:color w:val="000000" w:themeColor="text1"/>
        </w:rPr>
      </w:pPr>
      <w:r w:rsidRPr="00165C65">
        <w:rPr>
          <w:rFonts w:ascii="Source Sans Pro Light" w:eastAsia="Source Sans Pro Light" w:hAnsi="Source Sans Pro Light" w:cs="Source Sans Pro Light"/>
          <w:color w:val="000000" w:themeColor="text1"/>
        </w:rPr>
        <w:t>Bioinformatic processing followed the same pipeline as for marine assays detailed in Section 4.1 with specific differences noted below.</w:t>
      </w:r>
    </w:p>
    <w:p w14:paraId="44322BC0" w14:textId="068369B7" w:rsidR="0A946D6C" w:rsidRDefault="0A946D6C" w:rsidP="002D7724">
      <w:pPr>
        <w:spacing w:after="160" w:line="360" w:lineRule="auto"/>
        <w:rPr>
          <w:rFonts w:ascii="Source Sans Pro Light" w:eastAsia="Source Sans Pro Light" w:hAnsi="Source Sans Pro Light" w:cs="Source Sans Pro Light"/>
          <w:color w:val="000000" w:themeColor="text1"/>
        </w:rPr>
      </w:pPr>
      <w:r w:rsidRPr="57D5DD20">
        <w:rPr>
          <w:rFonts w:ascii="Source Sans Pro Light" w:eastAsia="Source Sans Pro Light" w:hAnsi="Source Sans Pro Light" w:cs="Source Sans Pro Light"/>
          <w:color w:val="000000" w:themeColor="text1"/>
        </w:rPr>
        <w:t xml:space="preserve">For the fungal assay, </w:t>
      </w:r>
      <w:r w:rsidR="00F320CD">
        <w:rPr>
          <w:rFonts w:ascii="Source Sans Pro Light" w:eastAsia="Source Sans Pro Light" w:hAnsi="Source Sans Pro Light" w:cs="Source Sans Pro Light"/>
          <w:color w:val="000000" w:themeColor="text1"/>
        </w:rPr>
        <w:t>d</w:t>
      </w:r>
      <w:r w:rsidRPr="57D5DD20">
        <w:rPr>
          <w:rFonts w:ascii="Source Sans Pro Light" w:eastAsia="Source Sans Pro Light" w:hAnsi="Source Sans Pro Light" w:cs="Source Sans Pro Light"/>
          <w:color w:val="000000" w:themeColor="text1"/>
        </w:rPr>
        <w:t xml:space="preserve">ereplicated sequences were processed with </w:t>
      </w:r>
      <w:proofErr w:type="spellStart"/>
      <w:r w:rsidRPr="57D5DD20">
        <w:rPr>
          <w:rFonts w:ascii="Source Sans Pro Light" w:eastAsia="Source Sans Pro Light" w:hAnsi="Source Sans Pro Light" w:cs="Source Sans Pro Light"/>
          <w:color w:val="000000" w:themeColor="text1"/>
        </w:rPr>
        <w:t>ITSx</w:t>
      </w:r>
      <w:proofErr w:type="spellEnd"/>
      <w:r w:rsidRPr="57D5DD20">
        <w:rPr>
          <w:rFonts w:ascii="Source Sans Pro Light" w:eastAsia="Source Sans Pro Light" w:hAnsi="Source Sans Pro Light" w:cs="Source Sans Pro Light"/>
          <w:color w:val="000000" w:themeColor="text1"/>
        </w:rPr>
        <w:t xml:space="preserve"> </w:t>
      </w:r>
      <w:r w:rsidR="00C7504D">
        <w:rPr>
          <w:rFonts w:ascii="Source Sans Pro Light" w:eastAsia="Source Sans Pro Light" w:hAnsi="Source Sans Pro Light" w:cs="Source Sans Pro Light"/>
          <w:color w:val="000000" w:themeColor="text1"/>
        </w:rPr>
        <w:fldChar w:fldCharType="begin"/>
      </w:r>
      <w:r w:rsidR="00C7504D">
        <w:rPr>
          <w:rFonts w:ascii="Source Sans Pro Light" w:eastAsia="Source Sans Pro Light" w:hAnsi="Source Sans Pro Light" w:cs="Source Sans Pro Light"/>
          <w:color w:val="000000" w:themeColor="text1"/>
        </w:rPr>
        <w:instrText xml:space="preserve"> ADDIN ZOTERO_ITEM CSL_CITATION {"citationID":"1jsyPjbo","properties":{"formattedCitation":"(Bengtsson-Palme et al., 2013)","plainCitation":"(Bengtsson-Palme et al., 2013)","noteIndex":0},"citationItems":[{"id":6686,"uris":["http://zotero.org/users/10679637/items/JRWPZ9D4"],"itemData":{"id":6686,"type":"article-journal","container-title":"Methods in Ecology and Evolution","DOI":"10.1111/2041-210X.12073","ISSN":"2041210X","journalAbbreviation":"Methods Ecol Evol","language":"en","page":"n/a-n/a","source":"DOI.org (Crossref)","title":"Improved software detection and extraction of ITS1 and ITS2 from ribosomal ITS sequences of fungi and other eukaryotes for analysis of environmental sequencing data","author":[{"family":"Bengtsson-Palme","given":"Johan"},{"family":"Ryberg","given":"Martin"},{"family":"Hartmann","given":"Martin"},{"family":"Branco","given":"Sara"},{"family":"Wang","given":"Zheng"},{"family":"Godhe","given":"Anna"},{"family":"De Wit","given":"Pierre"},{"family":"Sánchez-García","given":"Marisol"},{"family":"Ebersberger","given":"Ingo"},{"family":"Sousa","given":"Filipe","non-dropping-particle":"de"},{"family":"Amend","given":"Anthony S."},{"family":"Jumpponen","given":"Ari"},{"family":"Unterseher","given":"Martin"},{"family":"Kristiansson","given":"Erik"},{"family":"Abarenkov","given":"Kessy"},{"family":"Bertrand","given":"Yann J. K."},{"family":"Sanli","given":"Kemal"},{"family":"Eriksson","given":"K. Martin"},{"family":"Vik","given":"Unni"},{"family":"Veldre","given":"Vilmar"},{"family":"Nilsson","given":"R. Henrik"}],"editor":[{"family":"Bunce","given":"Michael"}],"issued":{"date-parts":[["2013",7]]}}}],"schema":"https://github.com/citation-style-language/schema/raw/master/csl-citation.json"} </w:instrText>
      </w:r>
      <w:r w:rsidR="00C7504D">
        <w:rPr>
          <w:rFonts w:ascii="Source Sans Pro Light" w:eastAsia="Source Sans Pro Light" w:hAnsi="Source Sans Pro Light" w:cs="Source Sans Pro Light"/>
          <w:color w:val="000000" w:themeColor="text1"/>
        </w:rPr>
        <w:fldChar w:fldCharType="separate"/>
      </w:r>
      <w:r w:rsidR="00C7504D">
        <w:rPr>
          <w:rFonts w:ascii="Source Sans Pro Light" w:eastAsia="Source Sans Pro Light" w:hAnsi="Source Sans Pro Light" w:cs="Source Sans Pro Light"/>
          <w:noProof/>
          <w:color w:val="000000" w:themeColor="text1"/>
        </w:rPr>
        <w:t>(Bengtsson-Palme et al., 2013)</w:t>
      </w:r>
      <w:r w:rsidR="00C7504D">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to extract only fungal ITS2 sequences, removing the primers and any remaining ribosomal sequence. </w:t>
      </w:r>
    </w:p>
    <w:p w14:paraId="69F1718E" w14:textId="2C36CA26" w:rsidR="0A946D6C" w:rsidRDefault="0A946D6C" w:rsidP="002D7724">
      <w:pPr>
        <w:spacing w:after="160" w:line="360" w:lineRule="auto"/>
      </w:pPr>
      <w:r w:rsidRPr="57D5DD20">
        <w:rPr>
          <w:rFonts w:ascii="Source Sans Pro Light" w:eastAsia="Source Sans Pro Light" w:hAnsi="Source Sans Pro Light" w:cs="Source Sans Pro Light"/>
          <w:color w:val="000000" w:themeColor="text1"/>
        </w:rPr>
        <w:t xml:space="preserve">The NCBI nucleotide (NCBI </w:t>
      </w:r>
      <w:proofErr w:type="spellStart"/>
      <w:r w:rsidRPr="57D5DD20">
        <w:rPr>
          <w:rFonts w:ascii="Source Sans Pro Light" w:eastAsia="Source Sans Pro Light" w:hAnsi="Source Sans Pro Light" w:cs="Source Sans Pro Light"/>
          <w:i/>
          <w:iCs/>
          <w:color w:val="000000" w:themeColor="text1"/>
        </w:rPr>
        <w:t>nt</w:t>
      </w:r>
      <w:proofErr w:type="spellEnd"/>
      <w:r w:rsidRPr="57D5DD20">
        <w:rPr>
          <w:rFonts w:ascii="Source Sans Pro Light" w:eastAsia="Source Sans Pro Light" w:hAnsi="Source Sans Pro Light" w:cs="Source Sans Pro Light"/>
          <w:color w:val="000000" w:themeColor="text1"/>
        </w:rPr>
        <w:t xml:space="preserve">) database was queried for all three assays, with the bacterial and faunal datasets additionally queried against SILVA </w:t>
      </w:r>
      <w:r w:rsidR="00C7504D">
        <w:rPr>
          <w:rFonts w:ascii="Source Sans Pro Light" w:eastAsia="Source Sans Pro Light" w:hAnsi="Source Sans Pro Light" w:cs="Source Sans Pro Light"/>
          <w:color w:val="000000" w:themeColor="text1"/>
        </w:rPr>
        <w:fldChar w:fldCharType="begin"/>
      </w:r>
      <w:r w:rsidR="009D3795">
        <w:rPr>
          <w:rFonts w:ascii="Source Sans Pro Light" w:eastAsia="Source Sans Pro Light" w:hAnsi="Source Sans Pro Light" w:cs="Source Sans Pro Light"/>
          <w:color w:val="000000" w:themeColor="text1"/>
        </w:rPr>
        <w:instrText xml:space="preserve"> ADDIN ZOTERO_ITEM CSL_CITATION {"citationID":"HBi7BqbE","properties":{"formattedCitation":"(Quast et al., 2012; Yilmaz et al., 2014)","plainCitation":"(Quast et al., 2012; Yilmaz et al., 2014)","noteIndex":0},"citationItems":[{"id":3841,"uris":["http://zotero.org/groups/4440035/items/V53CXUEL"],"itemData":{"id":3841,"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id":6682,"uris":["http://zotero.org/users/10679637/items/GZM9B33A"],"itemData":{"id":6682,"type":"article-journal","abstract":"SILVA (from Latin silva, forest, http://www.arb-silva. 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container-title":"Nucleic Acids Research","DOI":"10.1093/nar/gkt1209","ISSN":"0305-1048, 1362-4962","issue":"D1","journalAbbreviation":"Nucl. Acids Res.","language":"en","page":"D643-D648","source":"DOI.org (Crossref)","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4",1]]}}}],"schema":"https://github.com/citation-style-language/schema/raw/master/csl-citation.json"} </w:instrText>
      </w:r>
      <w:r w:rsidR="00C7504D">
        <w:rPr>
          <w:rFonts w:ascii="Source Sans Pro Light" w:eastAsia="Source Sans Pro Light" w:hAnsi="Source Sans Pro Light" w:cs="Source Sans Pro Light"/>
          <w:color w:val="000000" w:themeColor="text1"/>
        </w:rPr>
        <w:fldChar w:fldCharType="separate"/>
      </w:r>
      <w:r w:rsidR="009D3795">
        <w:rPr>
          <w:rFonts w:ascii="Source Sans Pro Light" w:eastAsia="Source Sans Pro Light" w:hAnsi="Source Sans Pro Light" w:cs="Source Sans Pro Light"/>
          <w:noProof/>
          <w:color w:val="000000" w:themeColor="text1"/>
        </w:rPr>
        <w:t>(Quast et al., 2012; Yilmaz et al., 2014)</w:t>
      </w:r>
      <w:r w:rsidR="00C7504D">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and the fungal dataset queried against UNITE </w:t>
      </w:r>
      <w:r w:rsidR="009D3795">
        <w:rPr>
          <w:rFonts w:ascii="Source Sans Pro Light" w:eastAsia="Source Sans Pro Light" w:hAnsi="Source Sans Pro Light" w:cs="Source Sans Pro Light"/>
          <w:color w:val="000000" w:themeColor="text1"/>
        </w:rPr>
        <w:fldChar w:fldCharType="begin"/>
      </w:r>
      <w:r w:rsidR="009D3795">
        <w:rPr>
          <w:rFonts w:ascii="Source Sans Pro Light" w:eastAsia="Source Sans Pro Light" w:hAnsi="Source Sans Pro Light" w:cs="Source Sans Pro Light"/>
          <w:color w:val="000000" w:themeColor="text1"/>
        </w:rPr>
        <w:instrText xml:space="preserve"> ADDIN ZOTERO_ITEM CSL_CITATION {"citationID":"btXlWgVz","properties":{"formattedCitation":"(Nilsson et al., 2019)","plainCitation":"(Nilsson et al., 2019)","noteIndex":0},"citationItems":[{"id":6688,"uris":["http://zotero.org/users/10679637/items/6NPYYHFB"],"itemData":{"id":6688,"type":"article-journal","abstract":"UNITE (https://unite.ut.ee/) is a web-based database and sequence management environment for the molecular identiﬁcation of fungi. It targets the formal fungal barcode––the nuclear ribosomal internal transcribed spacer (ITS) region––and offers all </w:instrText>
      </w:r>
      <w:r w:rsidR="009D3795">
        <w:rPr>
          <w:rFonts w:ascii="Cambria Math" w:eastAsia="Source Sans Pro Light" w:hAnsi="Cambria Math" w:cs="Cambria Math"/>
          <w:color w:val="000000" w:themeColor="text1"/>
        </w:rPr>
        <w:instrText>∼</w:instrText>
      </w:r>
      <w:r w:rsidR="009D3795">
        <w:rPr>
          <w:rFonts w:ascii="Source Sans Pro Light" w:eastAsia="Source Sans Pro Light" w:hAnsi="Source Sans Pro Light" w:cs="Source Sans Pro Light"/>
          <w:color w:val="000000" w:themeColor="text1"/>
        </w:rPr>
        <w:instrText xml:space="preserve">1 000 000 public fungal ITS sequences for reference. These are clustered into </w:instrText>
      </w:r>
      <w:r w:rsidR="009D3795">
        <w:rPr>
          <w:rFonts w:ascii="Cambria Math" w:eastAsia="Source Sans Pro Light" w:hAnsi="Cambria Math" w:cs="Cambria Math"/>
          <w:color w:val="000000" w:themeColor="text1"/>
        </w:rPr>
        <w:instrText>∼</w:instrText>
      </w:r>
      <w:r w:rsidR="009D3795">
        <w:rPr>
          <w:rFonts w:ascii="Source Sans Pro Light" w:eastAsia="Source Sans Pro Light" w:hAnsi="Source Sans Pro Light" w:cs="Source Sans Pro Light"/>
          <w:color w:val="000000" w:themeColor="text1"/>
        </w:rPr>
        <w:instrText xml:space="preserve">459 000 species hypotheses and assigned digital object identiﬁers (DOIs) to promote unambiguous reference across studies. In-house and web-based third-party sequence curation and annotation have resulted in more than 275 000 improvements to the data over the past 15 years. UNITE serves as a data provider for a range of metabarcoding software pipelines and regularly exchanges data with all major fungal sequence databases and other community resources. Recent improvements include redesigned handling of unclassiﬁable species hypotheses, integration with the taxonomic backbone of the Global Biodiversity Information Facility, and support for an unlimited number of parallel taxonomic classiﬁcation systems.","container-title":"Nucleic Acids Research","DOI":"10.1093/nar/gky1022","ISSN":"0305-1048, 1362-4962","issue":"D1","language":"en","page":"D259-D264","source":"DOI.org (Crossref)","title":"The UNITE database for molecular identification of fungi: handling dark taxa and parallel taxonomic classifications","title-short":"The UNITE database for molecular identification of fungi","volume":"47","author":[{"family":"Nilsson","given":"Rolf Henrik"},{"family":"Larsson","given":"Karl-Henrik"},{"family":"Taylor","given":"Andy F S"},{"family":"Bengtsson-Palme","given":"Johan"},{"family":"Jeppesen","given":"Thomas S"},{"family":"Schigel","given":"Dmitry"},{"family":"Kennedy","given":"Peter"},{"family":"Picard","given":"Kathryn"},{"family":"Glöckner","given":"Frank Oliver"},{"family":"Tedersoo","given":"Leho"},{"family":"Saar","given":"Irja"},{"family":"Kõljalg","given":"Urmas"},{"family":"Abarenkov","given":"Kessy"}],"issued":{"date-parts":[["2019",1,8]]}}}],"schema":"https://github.com/citation-style-language/schema/raw/master/csl-citation.json"} </w:instrText>
      </w:r>
      <w:r w:rsidR="009D3795">
        <w:rPr>
          <w:rFonts w:ascii="Source Sans Pro Light" w:eastAsia="Source Sans Pro Light" w:hAnsi="Source Sans Pro Light" w:cs="Source Sans Pro Light"/>
          <w:color w:val="000000" w:themeColor="text1"/>
        </w:rPr>
        <w:fldChar w:fldCharType="separate"/>
      </w:r>
      <w:r w:rsidR="009D3795">
        <w:rPr>
          <w:rFonts w:ascii="Source Sans Pro Light" w:eastAsia="Source Sans Pro Light" w:hAnsi="Source Sans Pro Light" w:cs="Source Sans Pro Light"/>
          <w:noProof/>
          <w:color w:val="000000" w:themeColor="text1"/>
        </w:rPr>
        <w:t>(Nilsson et al., 2019)</w:t>
      </w:r>
      <w:r w:rsidR="009D3795">
        <w:rPr>
          <w:rFonts w:ascii="Source Sans Pro Light" w:eastAsia="Source Sans Pro Light" w:hAnsi="Source Sans Pro Light" w:cs="Source Sans Pro Light"/>
          <w:color w:val="000000" w:themeColor="text1"/>
        </w:rPr>
        <w:fldChar w:fldCharType="end"/>
      </w:r>
      <w:r w:rsidRPr="57D5DD20">
        <w:rPr>
          <w:rFonts w:ascii="Source Sans Pro Light" w:eastAsia="Source Sans Pro Light" w:hAnsi="Source Sans Pro Light" w:cs="Source Sans Pro Light"/>
          <w:color w:val="000000" w:themeColor="text1"/>
        </w:rPr>
        <w:t xml:space="preserve">. </w:t>
      </w:r>
    </w:p>
    <w:p w14:paraId="3A0CC468" w14:textId="39E052C3" w:rsidR="0A946D6C" w:rsidRDefault="0A946D6C" w:rsidP="002D7724">
      <w:pPr>
        <w:spacing w:after="160" w:line="360" w:lineRule="auto"/>
        <w:rPr>
          <w:rFonts w:ascii="Source Sans Pro Light" w:eastAsia="Source Sans Pro Light" w:hAnsi="Source Sans Pro Light" w:cs="Source Sans Pro Light"/>
          <w:color w:val="000000" w:themeColor="text1"/>
        </w:rPr>
      </w:pPr>
      <w:r w:rsidRPr="57D5DD20">
        <w:rPr>
          <w:rFonts w:ascii="Source Sans Pro Light" w:eastAsia="Source Sans Pro Light" w:hAnsi="Source Sans Pro Light" w:cs="Source Sans Pro Light"/>
          <w:color w:val="000000" w:themeColor="text1"/>
        </w:rPr>
        <w:lastRenderedPageBreak/>
        <w:t xml:space="preserve">For </w:t>
      </w:r>
      <w:r w:rsidR="0035593D">
        <w:rPr>
          <w:rFonts w:ascii="Source Sans Pro Light" w:eastAsia="Source Sans Pro Light" w:hAnsi="Source Sans Pro Light" w:cs="Source Sans Pro Light"/>
          <w:color w:val="000000" w:themeColor="text1"/>
        </w:rPr>
        <w:t xml:space="preserve">all </w:t>
      </w:r>
      <w:r w:rsidR="00304C0D">
        <w:rPr>
          <w:rFonts w:ascii="Source Sans Pro Light" w:eastAsia="Source Sans Pro Light" w:hAnsi="Source Sans Pro Light" w:cs="Source Sans Pro Light"/>
          <w:color w:val="000000" w:themeColor="text1"/>
        </w:rPr>
        <w:t xml:space="preserve">soil </w:t>
      </w:r>
      <w:r w:rsidRPr="57D5DD20">
        <w:rPr>
          <w:rFonts w:ascii="Source Sans Pro Light" w:eastAsia="Source Sans Pro Light" w:hAnsi="Source Sans Pro Light" w:cs="Source Sans Pro Light"/>
          <w:color w:val="000000" w:themeColor="text1"/>
        </w:rPr>
        <w:t xml:space="preserve">datasets, assignments were made to the lowest possible taxonomic level where there was consistency in the matches, with minimum similarity thresholds of 98%, 95% and 92% for species-, genus- and higher-level assignments respectively. </w:t>
      </w:r>
    </w:p>
    <w:p w14:paraId="6EB0B39F" w14:textId="4CA81C61" w:rsidR="57D5DD20" w:rsidRDefault="0A946D6C" w:rsidP="002D7724">
      <w:pPr>
        <w:spacing w:after="160" w:line="360" w:lineRule="auto"/>
      </w:pPr>
      <w:r w:rsidRPr="57D5DD20">
        <w:rPr>
          <w:rFonts w:ascii="Source Sans Pro Light" w:eastAsia="Source Sans Pro Light" w:hAnsi="Source Sans Pro Light" w:cs="Source Sans Pro Light"/>
          <w:color w:val="000000" w:themeColor="text1"/>
        </w:rPr>
        <w:t xml:space="preserve">All OTUs with species-level identifications were queried against the </w:t>
      </w:r>
      <w:hyperlink r:id="rId91" w:history="1">
        <w:r w:rsidRPr="00E705EF">
          <w:rPr>
            <w:rStyle w:val="Hyperlink"/>
            <w:rFonts w:ascii="Source Sans Pro Light" w:eastAsia="Source Sans Pro Light" w:hAnsi="Source Sans Pro Light" w:cs="Source Sans Pro Light"/>
          </w:rPr>
          <w:t>IUCN Red List</w:t>
        </w:r>
      </w:hyperlink>
      <w:r w:rsidRPr="57D5DD20">
        <w:rPr>
          <w:rFonts w:ascii="Source Sans Pro Light" w:eastAsia="Source Sans Pro Light" w:hAnsi="Source Sans Pro Light" w:cs="Source Sans Pro Light"/>
          <w:color w:val="000000" w:themeColor="text1"/>
        </w:rPr>
        <w:t xml:space="preserve"> (</w:t>
      </w:r>
      <w:proofErr w:type="spellStart"/>
      <w:r w:rsidRPr="57D5DD20">
        <w:rPr>
          <w:rFonts w:ascii="Source Sans Pro Light" w:eastAsia="Source Sans Pro Light" w:hAnsi="Source Sans Pro Light" w:cs="Source Sans Pro Light"/>
          <w:color w:val="000000" w:themeColor="text1"/>
        </w:rPr>
        <w:t>rredlist</w:t>
      </w:r>
      <w:proofErr w:type="spellEnd"/>
      <w:r w:rsidRPr="57D5DD20">
        <w:rPr>
          <w:rFonts w:ascii="Source Sans Pro Light" w:eastAsia="Source Sans Pro Light" w:hAnsi="Source Sans Pro Light" w:cs="Source Sans Pro Light"/>
          <w:color w:val="000000" w:themeColor="text1"/>
        </w:rPr>
        <w:t>; Chamberlin 2018) to obtain global threat status.</w:t>
      </w:r>
      <w:r w:rsidRPr="57D5DD20">
        <w:rPr>
          <w:rFonts w:ascii="Source Sans Pro Light" w:eastAsia="Source Sans Pro Light" w:hAnsi="Source Sans Pro Light" w:cs="Source Sans Pro Light"/>
        </w:rPr>
        <w:t xml:space="preserve"> Finally, low abundance detections were omitted, with filter thresholds set at a percentage of the total reads per sample (bacterial: 0.05%; fungal: 0.025%; faunal: 0.05%). </w:t>
      </w:r>
      <w:r w:rsidRPr="57D5DD20">
        <w:rPr>
          <w:rFonts w:ascii="Source Sans Pro Light" w:eastAsia="Source Sans Pro Light" w:hAnsi="Source Sans Pro Light" w:cs="Source Sans Pro Light"/>
          <w:lang w:val="en"/>
        </w:rPr>
        <w:t xml:space="preserve">Results are presented for OTUs identified to </w:t>
      </w:r>
      <w:r w:rsidRPr="57D5DD20">
        <w:rPr>
          <w:rFonts w:ascii="Source Sans Pro Light" w:eastAsia="Source Sans Pro Light" w:hAnsi="Source Sans Pro Light" w:cs="Source Sans Pro Light"/>
        </w:rPr>
        <w:t>target kingdom (bacterial: Bacteria; fungal: Fungi; faunal: Animalia) or</w:t>
      </w:r>
      <w:r w:rsidRPr="57D5DD20">
        <w:rPr>
          <w:rFonts w:ascii="Source Sans Pro Light" w:eastAsia="Source Sans Pro Light" w:hAnsi="Source Sans Pro Light" w:cs="Source Sans Pro Light"/>
          <w:lang w:val="en"/>
        </w:rPr>
        <w:t xml:space="preserve"> below.</w:t>
      </w:r>
    </w:p>
    <w:p w14:paraId="70715D65" w14:textId="7A039739" w:rsidR="0A946D6C" w:rsidRDefault="0A946D6C" w:rsidP="00E705EF">
      <w:pPr>
        <w:spacing w:line="360" w:lineRule="auto"/>
      </w:pPr>
      <w:r w:rsidRPr="00AF6923">
        <w:rPr>
          <w:rFonts w:ascii="Source Sans Pro SemiBold" w:eastAsia="Source Sans Pro SemiBold" w:hAnsi="Source Sans Pro SemiBold" w:cs="Source Sans Pro SemiBold"/>
          <w:b/>
          <w:bCs/>
          <w:color w:val="146568"/>
          <w:sz w:val="28"/>
          <w:szCs w:val="28"/>
        </w:rPr>
        <w:t>Data analysis</w:t>
      </w:r>
    </w:p>
    <w:p w14:paraId="07201AF6" w14:textId="7EFC0A1B" w:rsidR="0A946D6C" w:rsidRDefault="0A946D6C" w:rsidP="00E705EF">
      <w:pPr>
        <w:spacing w:after="160" w:line="360" w:lineRule="auto"/>
      </w:pPr>
      <w:r w:rsidRPr="57D5DD20">
        <w:rPr>
          <w:rFonts w:ascii="Source Sans Pro Light" w:eastAsia="Source Sans Pro Light" w:hAnsi="Source Sans Pro Light" w:cs="Source Sans Pro Light"/>
        </w:rPr>
        <w:t xml:space="preserve">Data were analysed using the statistical software R v4.1.0 with RStudio v1.4.1717.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was used for data manipulation and formatting, including taxon richness for each sample and mean taxon richness between sampling locations; ggplot2 v3.3.5 was used for graphics. Community similarity was visualised using Non-Metric Multi-Dimensional Scaling (NMDS) plots created with the package vegan v2.5-7.</w:t>
      </w:r>
    </w:p>
    <w:p w14:paraId="5879A067" w14:textId="03A38957" w:rsidR="0A946D6C" w:rsidRDefault="0A946D6C" w:rsidP="00E705EF">
      <w:pPr>
        <w:spacing w:after="160" w:line="360" w:lineRule="auto"/>
      </w:pPr>
      <w:r w:rsidRPr="57D5DD20">
        <w:rPr>
          <w:rFonts w:ascii="Source Sans Pro Light" w:eastAsia="Source Sans Pro Light" w:hAnsi="Source Sans Pro Light" w:cs="Source Sans Pro Light"/>
        </w:rPr>
        <w:t xml:space="preserve">Sequencing depths were considered sufficient for all samples to capture most of the taxon diversity. Species accumulation and sample coverage curves were calculated for incidence data (presence/absence) across samples in each group (fenced vs unfenced plots) for each marker using the </w:t>
      </w:r>
      <w:proofErr w:type="spellStart"/>
      <w:r w:rsidRPr="57D5DD20">
        <w:rPr>
          <w:rFonts w:ascii="Source Sans Pro Light" w:eastAsia="Source Sans Pro Light" w:hAnsi="Source Sans Pro Light" w:cs="Source Sans Pro Light"/>
        </w:rPr>
        <w:t>iNEXT</w:t>
      </w:r>
      <w:proofErr w:type="spellEnd"/>
      <w:r w:rsidRPr="57D5DD20">
        <w:rPr>
          <w:rFonts w:ascii="Source Sans Pro Light" w:eastAsia="Source Sans Pro Light" w:hAnsi="Source Sans Pro Light" w:cs="Source Sans Pro Light"/>
        </w:rPr>
        <w:t xml:space="preserve"> package in R </w:t>
      </w:r>
      <w:r w:rsidR="009D3795">
        <w:rPr>
          <w:rFonts w:ascii="Source Sans Pro Light" w:eastAsia="Source Sans Pro Light" w:hAnsi="Source Sans Pro Light" w:cs="Source Sans Pro Light"/>
        </w:rPr>
        <w:fldChar w:fldCharType="begin"/>
      </w:r>
      <w:r w:rsidR="009D3795">
        <w:rPr>
          <w:rFonts w:ascii="Source Sans Pro Light" w:eastAsia="Source Sans Pro Light" w:hAnsi="Source Sans Pro Light" w:cs="Source Sans Pro Light"/>
        </w:rPr>
        <w:instrText xml:space="preserve"> ADDIN ZOTERO_ITEM CSL_CITATION {"citationID":"krU6qez5","properties":{"formattedCitation":"(Hsieh et al., 2016)","plainCitation":"(Hsieh et al., 2016)","noteIndex":0},"citationItems":[{"id":4293,"uris":["http://zotero.org/groups/4440035/items/V8PDYJ4X"],"itemData":{"id":4293,"type":"article-journal","container-title":"Methods in Ecology and Evolution","DOI":"10.1111/2041-210X.12613","ISSN":"2041-210X, 2041-210X","issue":"12","journalAbbreviation":"Methods Ecol Evol","language":"en","page":"1451-1456","source":"DOI.org (Crossref)","title":"iNEXT: an R package for rarefaction and extrapolation of species diversity (Hill numbers)","title-short":"iNEXT","volume":"7","author":[{"family":"Hsieh","given":"T. C."},{"family":"Ma","given":"K. H."},{"family":"Chao","given":"Anne"}],"editor":[{"family":"McInerny","given":"Greg"}],"issued":{"date-parts":[["2016",12]]}}}],"schema":"https://github.com/citation-style-language/schema/raw/master/csl-citation.json"} </w:instrText>
      </w:r>
      <w:r w:rsidR="009D3795">
        <w:rPr>
          <w:rFonts w:ascii="Source Sans Pro Light" w:eastAsia="Source Sans Pro Light" w:hAnsi="Source Sans Pro Light" w:cs="Source Sans Pro Light"/>
        </w:rPr>
        <w:fldChar w:fldCharType="separate"/>
      </w:r>
      <w:r w:rsidR="009D3795">
        <w:rPr>
          <w:rFonts w:ascii="Source Sans Pro Light" w:eastAsia="Source Sans Pro Light" w:hAnsi="Source Sans Pro Light" w:cs="Source Sans Pro Light"/>
          <w:noProof/>
        </w:rPr>
        <w:t>(Hsieh et al., 2016)</w:t>
      </w:r>
      <w:r w:rsidR="009D3795">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To evaluate whether soil community composition differed amongst groups (fenced or unfenced plots) for each marker, a model-based analysis of multivariate data based on binomial generalised linear models was used in R package </w:t>
      </w:r>
      <w:proofErr w:type="spellStart"/>
      <w:r w:rsidRPr="57D5DD20">
        <w:rPr>
          <w:rFonts w:ascii="Source Sans Pro Light" w:eastAsia="Source Sans Pro Light" w:hAnsi="Source Sans Pro Light" w:cs="Source Sans Pro Light"/>
        </w:rPr>
        <w:t>mvabund</w:t>
      </w:r>
      <w:proofErr w:type="spellEnd"/>
      <w:r w:rsidRPr="57D5DD20">
        <w:rPr>
          <w:rFonts w:ascii="Source Sans Pro Light" w:eastAsia="Source Sans Pro Light" w:hAnsi="Source Sans Pro Light" w:cs="Source Sans Pro Light"/>
        </w:rPr>
        <w:t xml:space="preserve"> </w:t>
      </w:r>
      <w:r w:rsidR="008943D6">
        <w:rPr>
          <w:rFonts w:ascii="Source Sans Pro Light" w:eastAsia="Source Sans Pro Light" w:hAnsi="Source Sans Pro Light" w:cs="Source Sans Pro Light"/>
        </w:rPr>
        <w:fldChar w:fldCharType="begin"/>
      </w:r>
      <w:r w:rsidR="008943D6">
        <w:rPr>
          <w:rFonts w:ascii="Source Sans Pro Light" w:eastAsia="Source Sans Pro Light" w:hAnsi="Source Sans Pro Light" w:cs="Source Sans Pro Light"/>
        </w:rPr>
        <w:instrText xml:space="preserve"> ADDIN ZOTERO_ITEM CSL_CITATION {"citationID":"CGiEmuCm","properties":{"formattedCitation":"(Wang et al., 2012)","plainCitation":"(Wang et al., 2012)","noteIndex":0},"citationItems":[{"id":3037,"uris":["http://zotero.org/groups/4440035/items/LV7LVMLV"],"itemData":{"id":3037,"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10.1111/j.2041-210X.2012.00190.x","ISSN":"2041-210X","issue":"3","language":"en","note":"_eprint: http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8943D6">
        <w:rPr>
          <w:rFonts w:ascii="Source Sans Pro Light" w:eastAsia="Source Sans Pro Light" w:hAnsi="Source Sans Pro Light" w:cs="Source Sans Pro Light"/>
        </w:rPr>
        <w:fldChar w:fldCharType="separate"/>
      </w:r>
      <w:r w:rsidR="008943D6">
        <w:rPr>
          <w:rFonts w:ascii="Source Sans Pro Light" w:eastAsia="Source Sans Pro Light" w:hAnsi="Source Sans Pro Light" w:cs="Source Sans Pro Light"/>
          <w:noProof/>
        </w:rPr>
        <w:t>(Wang et al., 2012)</w:t>
      </w:r>
      <w:r w:rsidR="008943D6">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w:t>
      </w:r>
    </w:p>
    <w:p w14:paraId="0247D64C" w14:textId="18D35839" w:rsidR="0A946D6C" w:rsidRDefault="0A946D6C" w:rsidP="57D5DD20">
      <w:pPr>
        <w:jc w:val="both"/>
      </w:pPr>
      <w:r w:rsidRPr="57D5DD20">
        <w:rPr>
          <w:rFonts w:ascii="Source Sans Pro Light" w:eastAsia="Source Sans Pro Light" w:hAnsi="Source Sans Pro Light" w:cs="Source Sans Pro Light"/>
        </w:rPr>
        <w:t xml:space="preserve"> </w:t>
      </w:r>
    </w:p>
    <w:p w14:paraId="444D77CE" w14:textId="63FDF1F8" w:rsidR="0A946D6C" w:rsidRDefault="0A946D6C" w:rsidP="00E705EF">
      <w:pPr>
        <w:spacing w:line="360" w:lineRule="auto"/>
      </w:pPr>
      <w:r w:rsidRPr="57D5DD20">
        <w:rPr>
          <w:rFonts w:ascii="Source Sans Pro SemiBold" w:eastAsia="Source Sans Pro SemiBold" w:hAnsi="Source Sans Pro SemiBold" w:cs="Source Sans Pro SemiBold"/>
          <w:b/>
          <w:bCs/>
          <w:color w:val="146568"/>
          <w:sz w:val="36"/>
          <w:szCs w:val="36"/>
        </w:rPr>
        <w:t>Results</w:t>
      </w:r>
    </w:p>
    <w:p w14:paraId="70286CC9" w14:textId="3D9DC164" w:rsidR="0A946D6C" w:rsidRDefault="0A946D6C" w:rsidP="00E705EF">
      <w:pPr>
        <w:spacing w:line="360" w:lineRule="auto"/>
      </w:pPr>
      <w:r w:rsidRPr="00AF6923">
        <w:rPr>
          <w:rFonts w:ascii="Source Sans Pro SemiBold" w:eastAsia="Source Sans Pro SemiBold" w:hAnsi="Source Sans Pro SemiBold" w:cs="Source Sans Pro SemiBold"/>
          <w:b/>
          <w:bCs/>
          <w:color w:val="146568"/>
          <w:sz w:val="28"/>
          <w:szCs w:val="28"/>
        </w:rPr>
        <w:t xml:space="preserve">Study area environmental characteristics </w:t>
      </w:r>
    </w:p>
    <w:p w14:paraId="126E7A09" w14:textId="35329C14" w:rsidR="0A946D6C" w:rsidRDefault="0A946D6C" w:rsidP="00E705EF">
      <w:pPr>
        <w:spacing w:after="160" w:line="360" w:lineRule="auto"/>
      </w:pPr>
      <w:r w:rsidRPr="57D5DD20">
        <w:rPr>
          <w:rFonts w:ascii="Source Sans Pro Light" w:eastAsia="Source Sans Pro Light" w:hAnsi="Source Sans Pro Light" w:cs="Source Sans Pro Light"/>
        </w:rPr>
        <w:t>Although pH was higher in unfenced treatments at two plots, differences were not significant (</w:t>
      </w:r>
      <w:r w:rsidR="004D5C17" w:rsidRPr="57D5DD20">
        <w:rPr>
          <w:rFonts w:ascii="Source Sans Pro Light" w:eastAsia="Source Sans Pro Light" w:hAnsi="Source Sans Pro Light" w:cs="Source Sans Pro Light"/>
        </w:rPr>
        <w:t>A</w:t>
      </w:r>
      <w:r w:rsidR="004D5C17">
        <w:rPr>
          <w:rFonts w:ascii="Source Sans Pro Light" w:eastAsia="Source Sans Pro Light" w:hAnsi="Source Sans Pro Light" w:cs="Source Sans Pro Light"/>
        </w:rPr>
        <w:t>NOVA</w:t>
      </w:r>
      <w:r w:rsidRPr="57D5DD20">
        <w:rPr>
          <w:rFonts w:ascii="Source Sans Pro Light" w:eastAsia="Source Sans Pro Light" w:hAnsi="Source Sans Pro Light" w:cs="Source Sans Pro Light"/>
        </w:rPr>
        <w:t xml:space="preserve">: p = 0.185, </w:t>
      </w:r>
      <w:proofErr w:type="spellStart"/>
      <w:r w:rsidRPr="57D5DD20">
        <w:rPr>
          <w:rFonts w:ascii="Source Sans Pro Light" w:eastAsia="Source Sans Pro Light" w:hAnsi="Source Sans Pro Light" w:cs="Source Sans Pro Light"/>
        </w:rPr>
        <w:t>df</w:t>
      </w:r>
      <w:proofErr w:type="spellEnd"/>
      <w:r w:rsidRPr="57D5DD20">
        <w:rPr>
          <w:rFonts w:ascii="Source Sans Pro Light" w:eastAsia="Source Sans Pro Light" w:hAnsi="Source Sans Pro Light" w:cs="Source Sans Pro Light"/>
        </w:rPr>
        <w:t xml:space="preserve"> = 1, 27, F =1.85), whereas it was significantly higher between plot 4 and the other three other plots (</w:t>
      </w:r>
      <w:proofErr w:type="spellStart"/>
      <w:r w:rsidRPr="57D5DD20">
        <w:rPr>
          <w:rFonts w:ascii="Source Sans Pro Light" w:eastAsia="Source Sans Pro Light" w:hAnsi="Source Sans Pro Light" w:cs="Source Sans Pro Light"/>
        </w:rPr>
        <w:t>Anova</w:t>
      </w:r>
      <w:proofErr w:type="spellEnd"/>
      <w:r w:rsidRPr="57D5DD20">
        <w:rPr>
          <w:rFonts w:ascii="Source Sans Pro Light" w:eastAsia="Source Sans Pro Light" w:hAnsi="Source Sans Pro Light" w:cs="Source Sans Pro Light"/>
        </w:rPr>
        <w:t xml:space="preserve">: p &lt; 0.05, </w:t>
      </w:r>
      <w:proofErr w:type="spellStart"/>
      <w:r w:rsidRPr="57D5DD20">
        <w:rPr>
          <w:rFonts w:ascii="Source Sans Pro Light" w:eastAsia="Source Sans Pro Light" w:hAnsi="Source Sans Pro Light" w:cs="Source Sans Pro Light"/>
        </w:rPr>
        <w:t>df</w:t>
      </w:r>
      <w:proofErr w:type="spellEnd"/>
      <w:r w:rsidRPr="57D5DD20">
        <w:rPr>
          <w:rFonts w:ascii="Source Sans Pro Light" w:eastAsia="Source Sans Pro Light" w:hAnsi="Source Sans Pro Light" w:cs="Source Sans Pro Light"/>
        </w:rPr>
        <w:t xml:space="preserve"> = 3,27, F = 66.1 and Tukey HSD; Figure </w:t>
      </w:r>
      <w:r w:rsidR="700D39CF" w:rsidRPr="0FA74821">
        <w:rPr>
          <w:rFonts w:ascii="Source Sans Pro Light" w:eastAsia="Source Sans Pro Light" w:hAnsi="Source Sans Pro Light" w:cs="Source Sans Pro Light"/>
        </w:rPr>
        <w:t>37</w:t>
      </w:r>
      <w:r w:rsidRPr="57D5DD20">
        <w:rPr>
          <w:rFonts w:ascii="Source Sans Pro Light" w:eastAsia="Source Sans Pro Light" w:hAnsi="Source Sans Pro Light" w:cs="Source Sans Pro Light"/>
        </w:rPr>
        <w:t>). With regards to moisture, although there were no significant differences between treatments (</w:t>
      </w:r>
      <w:r w:rsidR="004D5C17" w:rsidRPr="57D5DD20">
        <w:rPr>
          <w:rFonts w:ascii="Source Sans Pro Light" w:eastAsia="Source Sans Pro Light" w:hAnsi="Source Sans Pro Light" w:cs="Source Sans Pro Light"/>
        </w:rPr>
        <w:t>A</w:t>
      </w:r>
      <w:r w:rsidR="004D5C17">
        <w:rPr>
          <w:rFonts w:ascii="Source Sans Pro Light" w:eastAsia="Source Sans Pro Light" w:hAnsi="Source Sans Pro Light" w:cs="Source Sans Pro Light"/>
        </w:rPr>
        <w:t>NOVA</w:t>
      </w:r>
      <w:r w:rsidRPr="57D5DD20">
        <w:rPr>
          <w:rFonts w:ascii="Source Sans Pro Light" w:eastAsia="Source Sans Pro Light" w:hAnsi="Source Sans Pro Light" w:cs="Source Sans Pro Light"/>
        </w:rPr>
        <w:t xml:space="preserve">: p = 0.127, </w:t>
      </w:r>
      <w:proofErr w:type="spellStart"/>
      <w:r w:rsidRPr="57D5DD20">
        <w:rPr>
          <w:rFonts w:ascii="Source Sans Pro Light" w:eastAsia="Source Sans Pro Light" w:hAnsi="Source Sans Pro Light" w:cs="Source Sans Pro Light"/>
        </w:rPr>
        <w:t>df</w:t>
      </w:r>
      <w:proofErr w:type="spellEnd"/>
      <w:r w:rsidRPr="57D5DD20">
        <w:rPr>
          <w:rFonts w:ascii="Source Sans Pro Light" w:eastAsia="Source Sans Pro Light" w:hAnsi="Source Sans Pro Light" w:cs="Source Sans Pro Light"/>
        </w:rPr>
        <w:t xml:space="preserve"> = 1,27, F = 2.48), among plot differences showed a different pattern to </w:t>
      </w:r>
      <w:r w:rsidRPr="57D5DD20">
        <w:rPr>
          <w:rFonts w:ascii="Source Sans Pro Light" w:eastAsia="Source Sans Pro Light" w:hAnsi="Source Sans Pro Light" w:cs="Source Sans Pro Light"/>
        </w:rPr>
        <w:lastRenderedPageBreak/>
        <w:t>pH with significant differences between all plots except plots 1 and 2, and 3 and 4 (</w:t>
      </w:r>
      <w:r w:rsidR="004D5C17" w:rsidRPr="57D5DD20">
        <w:rPr>
          <w:rFonts w:ascii="Source Sans Pro Light" w:eastAsia="Source Sans Pro Light" w:hAnsi="Source Sans Pro Light" w:cs="Source Sans Pro Light"/>
        </w:rPr>
        <w:t>A</w:t>
      </w:r>
      <w:r w:rsidR="004D5C17">
        <w:rPr>
          <w:rFonts w:ascii="Source Sans Pro Light" w:eastAsia="Source Sans Pro Light" w:hAnsi="Source Sans Pro Light" w:cs="Source Sans Pro Light"/>
        </w:rPr>
        <w:t>NOVA</w:t>
      </w:r>
      <w:r w:rsidRPr="57D5DD20">
        <w:rPr>
          <w:rFonts w:ascii="Source Sans Pro Light" w:eastAsia="Source Sans Pro Light" w:hAnsi="Source Sans Pro Light" w:cs="Source Sans Pro Light"/>
        </w:rPr>
        <w:t xml:space="preserve">: p &lt; 0.05, </w:t>
      </w:r>
      <w:proofErr w:type="spellStart"/>
      <w:r w:rsidRPr="57D5DD20">
        <w:rPr>
          <w:rFonts w:ascii="Source Sans Pro Light" w:eastAsia="Source Sans Pro Light" w:hAnsi="Source Sans Pro Light" w:cs="Source Sans Pro Light"/>
        </w:rPr>
        <w:t>df</w:t>
      </w:r>
      <w:proofErr w:type="spellEnd"/>
      <w:r w:rsidRPr="57D5DD20">
        <w:rPr>
          <w:rFonts w:ascii="Source Sans Pro Light" w:eastAsia="Source Sans Pro Light" w:hAnsi="Source Sans Pro Light" w:cs="Source Sans Pro Light"/>
        </w:rPr>
        <w:t xml:space="preserve"> = 3,27, F = 27.66 and Tukey HSD: Figure </w:t>
      </w:r>
      <w:r w:rsidR="28025EBB" w:rsidRPr="0FA74821">
        <w:rPr>
          <w:rFonts w:ascii="Source Sans Pro Light" w:eastAsia="Source Sans Pro Light" w:hAnsi="Source Sans Pro Light" w:cs="Source Sans Pro Light"/>
        </w:rPr>
        <w:t>37</w:t>
      </w:r>
      <w:r w:rsidRPr="57D5DD20">
        <w:rPr>
          <w:rFonts w:ascii="Source Sans Pro Light" w:eastAsia="Source Sans Pro Light" w:hAnsi="Source Sans Pro Light" w:cs="Source Sans Pro Light"/>
        </w:rPr>
        <w:t xml:space="preserve">). </w:t>
      </w:r>
    </w:p>
    <w:p w14:paraId="3530104F" w14:textId="719A6AF4" w:rsidR="0A946D6C" w:rsidRDefault="00BD5E63" w:rsidP="57D5DD20">
      <w:pPr>
        <w:jc w:val="both"/>
      </w:pPr>
      <w:r>
        <w:rPr>
          <w:rFonts w:eastAsia="Calibri" w:cs="Arial"/>
          <w:noProof/>
          <w:sz w:val="32"/>
          <w:szCs w:val="32"/>
        </w:rPr>
        <w:drawing>
          <wp:inline distT="0" distB="0" distL="0" distR="0" wp14:anchorId="7BA7CB84" wp14:editId="6071E88C">
            <wp:extent cx="5727700" cy="2633345"/>
            <wp:effectExtent l="0" t="0" r="0" b="0"/>
            <wp:docPr id="38" name="Picture 38" descr="Soil pH and moisture levels (%moisture:dry weight basis) across woodland plots and fenced and unfenced treatments at Inversnaid RSPB reserve on Loch Lo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oil pH and moisture levels (%moisture:dry weight basis) across woodland plots and fenced and unfenced treatments at Inversnaid RSPB reserve on Loch Lomon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27700" cy="2633345"/>
                    </a:xfrm>
                    <a:prstGeom prst="rect">
                      <a:avLst/>
                    </a:prstGeom>
                    <a:noFill/>
                    <a:ln>
                      <a:noFill/>
                    </a:ln>
                  </pic:spPr>
                </pic:pic>
              </a:graphicData>
            </a:graphic>
          </wp:inline>
        </w:drawing>
      </w:r>
    </w:p>
    <w:p w14:paraId="4547C832" w14:textId="457631FD" w:rsidR="0A946D6C" w:rsidRPr="00E705EF" w:rsidRDefault="0A946D6C" w:rsidP="00E705EF">
      <w:pPr>
        <w:spacing w:line="360" w:lineRule="auto"/>
        <w:rPr>
          <w:rFonts w:ascii="Source Sans Pro Light" w:hAnsi="Source Sans Pro Light"/>
          <w:color w:val="000000" w:themeColor="text1"/>
        </w:rPr>
      </w:pPr>
      <w:r w:rsidRPr="00E705EF">
        <w:rPr>
          <w:rFonts w:ascii="Source Sans Pro Light" w:eastAsia="Source Sans Pro Light" w:hAnsi="Source Sans Pro Light" w:cs="Source Sans Pro Light"/>
          <w:b/>
          <w:color w:val="000000" w:themeColor="text1"/>
        </w:rPr>
        <w:t xml:space="preserve">Figure </w:t>
      </w:r>
      <w:r w:rsidR="00B662AB" w:rsidRPr="00E705EF">
        <w:rPr>
          <w:rFonts w:ascii="Source Sans Pro Light" w:eastAsia="Source Sans Pro Light" w:hAnsi="Source Sans Pro Light" w:cs="Source Sans Pro Light"/>
          <w:b/>
          <w:color w:val="000000" w:themeColor="text1"/>
        </w:rPr>
        <w:t>37</w:t>
      </w:r>
      <w:r w:rsidR="42AE6D79" w:rsidRPr="00E705EF">
        <w:rPr>
          <w:rFonts w:ascii="Source Sans Pro Light" w:eastAsia="Source Sans Pro Light" w:hAnsi="Source Sans Pro Light" w:cs="Source Sans Pro Light"/>
          <w:b/>
          <w:bCs/>
          <w:color w:val="000000" w:themeColor="text1"/>
        </w:rPr>
        <w:t>:</w:t>
      </w:r>
      <w:r w:rsidRPr="00E705EF">
        <w:rPr>
          <w:rFonts w:ascii="Source Sans Pro Light" w:eastAsia="Source Sans Pro Light" w:hAnsi="Source Sans Pro Light" w:cs="Source Sans Pro Light"/>
          <w:color w:val="000000" w:themeColor="text1"/>
        </w:rPr>
        <w:t xml:space="preserve"> Soil pH and moisture levels</w:t>
      </w:r>
      <w:r w:rsidR="003D05EF" w:rsidRPr="00E705EF">
        <w:rPr>
          <w:rFonts w:ascii="Source Sans Pro Light" w:eastAsia="Source Sans Pro Light" w:hAnsi="Source Sans Pro Light" w:cs="Source Sans Pro Light"/>
          <w:color w:val="000000" w:themeColor="text1"/>
        </w:rPr>
        <w:t xml:space="preserve"> (%</w:t>
      </w:r>
      <w:proofErr w:type="spellStart"/>
      <w:proofErr w:type="gramStart"/>
      <w:r w:rsidR="003D05EF" w:rsidRPr="00E705EF">
        <w:rPr>
          <w:rFonts w:ascii="Source Sans Pro Light" w:eastAsia="Source Sans Pro Light" w:hAnsi="Source Sans Pro Light" w:cs="Source Sans Pro Light"/>
          <w:color w:val="000000" w:themeColor="text1"/>
        </w:rPr>
        <w:t>moisture:dry</w:t>
      </w:r>
      <w:proofErr w:type="spellEnd"/>
      <w:proofErr w:type="gramEnd"/>
      <w:r w:rsidR="003D05EF" w:rsidRPr="00E705EF">
        <w:rPr>
          <w:rFonts w:ascii="Source Sans Pro Light" w:eastAsia="Source Sans Pro Light" w:hAnsi="Source Sans Pro Light" w:cs="Source Sans Pro Light"/>
          <w:color w:val="000000" w:themeColor="text1"/>
        </w:rPr>
        <w:t xml:space="preserve"> weight basis)</w:t>
      </w:r>
      <w:r w:rsidRPr="00E705EF">
        <w:rPr>
          <w:rFonts w:ascii="Source Sans Pro Light" w:eastAsia="Source Sans Pro Light" w:hAnsi="Source Sans Pro Light" w:cs="Source Sans Pro Light"/>
          <w:color w:val="000000" w:themeColor="text1"/>
        </w:rPr>
        <w:t xml:space="preserve"> across woodland plots and fenced and unfenced treatments at </w:t>
      </w:r>
      <w:proofErr w:type="spellStart"/>
      <w:r w:rsidRPr="00E705EF">
        <w:rPr>
          <w:rFonts w:ascii="Source Sans Pro Light" w:eastAsia="Source Sans Pro Light" w:hAnsi="Source Sans Pro Light" w:cs="Source Sans Pro Light"/>
          <w:color w:val="000000" w:themeColor="text1"/>
        </w:rPr>
        <w:t>Inversnaid</w:t>
      </w:r>
      <w:proofErr w:type="spellEnd"/>
      <w:r w:rsidRPr="00E705EF">
        <w:rPr>
          <w:rFonts w:ascii="Source Sans Pro Light" w:eastAsia="Source Sans Pro Light" w:hAnsi="Source Sans Pro Light" w:cs="Source Sans Pro Light"/>
          <w:color w:val="000000" w:themeColor="text1"/>
        </w:rPr>
        <w:t xml:space="preserve"> RSPB reserve on Loch Lomond.</w:t>
      </w:r>
    </w:p>
    <w:p w14:paraId="53ADC778" w14:textId="6625F303" w:rsidR="0A946D6C" w:rsidRDefault="0A946D6C" w:rsidP="00E705EF">
      <w:pPr>
        <w:spacing w:line="360" w:lineRule="auto"/>
      </w:pPr>
      <w:r>
        <w:br/>
      </w:r>
      <w:r w:rsidRPr="00AF6923">
        <w:rPr>
          <w:rFonts w:ascii="Source Sans Pro SemiBold" w:eastAsia="Source Sans Pro SemiBold" w:hAnsi="Source Sans Pro SemiBold" w:cs="Source Sans Pro SemiBold"/>
          <w:b/>
          <w:bCs/>
          <w:color w:val="146568"/>
          <w:sz w:val="28"/>
          <w:szCs w:val="28"/>
        </w:rPr>
        <w:t>Sequencing data summary</w:t>
      </w:r>
    </w:p>
    <w:p w14:paraId="6AEAA6A4" w14:textId="6F69370D" w:rsidR="0A946D6C" w:rsidRDefault="0A946D6C" w:rsidP="00E705EF">
      <w:pPr>
        <w:spacing w:after="160" w:line="360" w:lineRule="auto"/>
        <w:rPr>
          <w:rFonts w:ascii="Source Sans Pro Light" w:eastAsia="Source Sans Pro Light" w:hAnsi="Source Sans Pro Light" w:cs="Source Sans Pro Light"/>
        </w:rPr>
      </w:pPr>
      <w:r w:rsidRPr="669BC3CF">
        <w:rPr>
          <w:rFonts w:ascii="Source Sans Pro Light" w:eastAsia="Source Sans Pro Light" w:hAnsi="Source Sans Pro Light" w:cs="Source Sans Pro Light"/>
        </w:rPr>
        <w:t>The final dataset contained a total of 2,288 OTUs across the 32 soil DNA samples: 1,148 bacteria, 936 fungi, and 204 fauna (Table 1</w:t>
      </w:r>
      <w:r w:rsidR="1AFE3A53" w:rsidRPr="669BC3CF">
        <w:rPr>
          <w:rFonts w:ascii="Source Sans Pro Light" w:eastAsia="Source Sans Pro Light" w:hAnsi="Source Sans Pro Light" w:cs="Source Sans Pro Light"/>
        </w:rPr>
        <w:t>2</w:t>
      </w:r>
      <w:r w:rsidRPr="669BC3CF">
        <w:rPr>
          <w:rFonts w:ascii="Source Sans Pro Light" w:eastAsia="Source Sans Pro Light" w:hAnsi="Source Sans Pro Light" w:cs="Source Sans Pro Light"/>
        </w:rPr>
        <w:t>). Taxon-by-sample tables of the samples are attached to this report (Appendix A, Appendix B, and Appendix C) and sample details are provided in Appendix D. More fungal OTUs were identified at the species level compared to bacteria. This reflects differences in availability of reference sequences for different organisms within the reference databases and a higher proportion of assignment conflicts (100% matches to multiple species) in bacteria. Of the taxa that were identified to species level, the only species that were included on the IUCN Red List were classified as Least Concern.</w:t>
      </w:r>
      <w:r w:rsidR="41FE7A05" w:rsidRPr="669BC3CF">
        <w:rPr>
          <w:rFonts w:ascii="Source Sans Pro Light" w:eastAsia="Source Sans Pro Light" w:hAnsi="Source Sans Pro Light" w:cs="Source Sans Pro Light"/>
        </w:rPr>
        <w:t xml:space="preserve"> Extraction and PCR blanks did not show evidence of amplification and were not sequenced.</w:t>
      </w:r>
    </w:p>
    <w:p w14:paraId="2949F92C" w14:textId="77777777" w:rsidR="004D5C17" w:rsidRDefault="004D5C17" w:rsidP="57D5DD20">
      <w:pPr>
        <w:jc w:val="both"/>
      </w:pPr>
    </w:p>
    <w:p w14:paraId="3F084AD9" w14:textId="10065BDB" w:rsidR="0A946D6C" w:rsidRPr="00E705EF" w:rsidRDefault="0A946D6C" w:rsidP="00E705EF">
      <w:pPr>
        <w:spacing w:line="360" w:lineRule="auto"/>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color w:val="000000" w:themeColor="text1"/>
        </w:rPr>
        <w:t>Table 1</w:t>
      </w:r>
      <w:r w:rsidR="37D3FD91" w:rsidRPr="00E705EF">
        <w:rPr>
          <w:rFonts w:ascii="Source Sans Pro Light" w:eastAsia="Source Sans Pro Light" w:hAnsi="Source Sans Pro Light" w:cs="Source Sans Pro Light"/>
          <w:b/>
          <w:color w:val="000000" w:themeColor="text1"/>
        </w:rPr>
        <w:t>2</w:t>
      </w:r>
      <w:r w:rsidR="2B8BEAA5" w:rsidRPr="00E705EF">
        <w:rPr>
          <w:rFonts w:ascii="Source Sans Pro Light" w:eastAsia="Source Sans Pro Light" w:hAnsi="Source Sans Pro Light" w:cs="Source Sans Pro Light"/>
          <w:b/>
          <w:bCs/>
          <w:color w:val="000000" w:themeColor="text1"/>
        </w:rPr>
        <w:t>:</w:t>
      </w:r>
      <w:r w:rsidRPr="00E705EF">
        <w:rPr>
          <w:rFonts w:ascii="Source Sans Pro Light" w:eastAsia="Source Sans Pro Light" w:hAnsi="Source Sans Pro Light" w:cs="Source Sans Pro Light"/>
          <w:color w:val="000000" w:themeColor="text1"/>
        </w:rPr>
        <w:t xml:space="preserve"> Summary of the number of OTUs detected and the percentage of OTUs successfully classified at each taxonomic level for each </w:t>
      </w:r>
      <w:proofErr w:type="gramStart"/>
      <w:r w:rsidRPr="00E705EF">
        <w:rPr>
          <w:rFonts w:ascii="Source Sans Pro Light" w:eastAsia="Source Sans Pro Light" w:hAnsi="Source Sans Pro Light" w:cs="Source Sans Pro Light"/>
          <w:color w:val="000000" w:themeColor="text1"/>
        </w:rPr>
        <w:t>target</w:t>
      </w:r>
      <w:proofErr w:type="gramEnd"/>
    </w:p>
    <w:p w14:paraId="5EFE99BA" w14:textId="77777777" w:rsidR="00917EF7" w:rsidRPr="00917EF7" w:rsidRDefault="00917EF7" w:rsidP="57D5DD20">
      <w:pPr>
        <w:jc w:val="both"/>
        <w:rPr>
          <w:i/>
          <w:iCs/>
          <w:color w:val="000000" w:themeColor="text1"/>
          <w:sz w:val="20"/>
          <w:szCs w:val="20"/>
        </w:rPr>
      </w:pPr>
    </w:p>
    <w:tbl>
      <w:tblPr>
        <w:tblW w:w="0" w:type="auto"/>
        <w:tblLayout w:type="fixed"/>
        <w:tblLook w:val="04A0" w:firstRow="1" w:lastRow="0" w:firstColumn="1" w:lastColumn="0" w:noHBand="0" w:noVBand="1"/>
        <w:tblCaption w:val="Summary of the number of OTUs detected and the percentage of OTUs successfully classified at each taxonomic level for each target"/>
      </w:tblPr>
      <w:tblGrid>
        <w:gridCol w:w="1138"/>
        <w:gridCol w:w="1617"/>
        <w:gridCol w:w="1048"/>
        <w:gridCol w:w="1033"/>
        <w:gridCol w:w="1033"/>
        <w:gridCol w:w="1048"/>
        <w:gridCol w:w="1048"/>
        <w:gridCol w:w="1048"/>
      </w:tblGrid>
      <w:tr w:rsidR="57D5DD20" w14:paraId="2A693AE5" w14:textId="77777777" w:rsidTr="00E705EF">
        <w:trPr>
          <w:cantSplit/>
          <w:trHeight w:val="675"/>
        </w:trPr>
        <w:tc>
          <w:tcPr>
            <w:tcW w:w="1138" w:type="dxa"/>
            <w:tcBorders>
              <w:top w:val="nil"/>
              <w:left w:val="nil"/>
              <w:bottom w:val="nil"/>
              <w:right w:val="nil"/>
            </w:tcBorders>
            <w:shd w:val="clear" w:color="auto" w:fill="2D2D38"/>
            <w:vAlign w:val="center"/>
          </w:tcPr>
          <w:p w14:paraId="3ED991C0" w14:textId="33D20159" w:rsidR="57D5DD20" w:rsidRDefault="57D5DD20" w:rsidP="00E705EF">
            <w:r w:rsidRPr="57D5DD20">
              <w:rPr>
                <w:rFonts w:ascii="Source Sans Pro Light" w:eastAsia="Source Sans Pro Light" w:hAnsi="Source Sans Pro Light" w:cs="Source Sans Pro Light"/>
                <w:color w:val="FFFFFF" w:themeColor="background1"/>
              </w:rPr>
              <w:t xml:space="preserve">Target </w:t>
            </w:r>
          </w:p>
        </w:tc>
        <w:tc>
          <w:tcPr>
            <w:tcW w:w="1617" w:type="dxa"/>
            <w:tcBorders>
              <w:top w:val="nil"/>
              <w:left w:val="nil"/>
              <w:bottom w:val="nil"/>
              <w:right w:val="nil"/>
            </w:tcBorders>
            <w:shd w:val="clear" w:color="auto" w:fill="2D2D38"/>
            <w:vAlign w:val="center"/>
          </w:tcPr>
          <w:p w14:paraId="5D849E23" w14:textId="13F72D04" w:rsidR="57D5DD20" w:rsidRDefault="57D5DD20" w:rsidP="00E705EF">
            <w:r w:rsidRPr="57D5DD20">
              <w:rPr>
                <w:rFonts w:ascii="Source Sans Pro Light" w:eastAsia="Source Sans Pro Light" w:hAnsi="Source Sans Pro Light" w:cs="Source Sans Pro Light"/>
                <w:color w:val="FFFFFF" w:themeColor="background1"/>
              </w:rPr>
              <w:t xml:space="preserve">Number of OTUs </w:t>
            </w:r>
          </w:p>
        </w:tc>
        <w:tc>
          <w:tcPr>
            <w:tcW w:w="1048" w:type="dxa"/>
            <w:tcBorders>
              <w:top w:val="nil"/>
              <w:left w:val="nil"/>
              <w:bottom w:val="nil"/>
              <w:right w:val="nil"/>
            </w:tcBorders>
            <w:shd w:val="clear" w:color="auto" w:fill="2D2D38"/>
            <w:vAlign w:val="center"/>
          </w:tcPr>
          <w:p w14:paraId="6A2CA2C5" w14:textId="4C2896FA" w:rsidR="57D5DD20" w:rsidRDefault="57D5DD20" w:rsidP="00E705EF">
            <w:r w:rsidRPr="57D5DD20">
              <w:rPr>
                <w:rFonts w:ascii="Source Sans Pro Light" w:eastAsia="Source Sans Pro Light" w:hAnsi="Source Sans Pro Light" w:cs="Source Sans Pro Light"/>
                <w:color w:val="FFFFFF" w:themeColor="background1"/>
              </w:rPr>
              <w:t xml:space="preserve">Phylum </w:t>
            </w:r>
          </w:p>
        </w:tc>
        <w:tc>
          <w:tcPr>
            <w:tcW w:w="1033" w:type="dxa"/>
            <w:tcBorders>
              <w:top w:val="nil"/>
              <w:left w:val="nil"/>
              <w:bottom w:val="nil"/>
              <w:right w:val="nil"/>
            </w:tcBorders>
            <w:shd w:val="clear" w:color="auto" w:fill="2D2D38"/>
            <w:vAlign w:val="center"/>
          </w:tcPr>
          <w:p w14:paraId="72358AB7" w14:textId="2BC8AB03" w:rsidR="57D5DD20" w:rsidRDefault="57D5DD20" w:rsidP="00E705EF">
            <w:r w:rsidRPr="57D5DD20">
              <w:rPr>
                <w:rFonts w:ascii="Source Sans Pro Light" w:eastAsia="Source Sans Pro Light" w:hAnsi="Source Sans Pro Light" w:cs="Source Sans Pro Light"/>
                <w:color w:val="FFFFFF" w:themeColor="background1"/>
              </w:rPr>
              <w:t xml:space="preserve">Class </w:t>
            </w:r>
          </w:p>
        </w:tc>
        <w:tc>
          <w:tcPr>
            <w:tcW w:w="1033" w:type="dxa"/>
            <w:tcBorders>
              <w:top w:val="nil"/>
              <w:left w:val="nil"/>
              <w:bottom w:val="nil"/>
              <w:right w:val="nil"/>
            </w:tcBorders>
            <w:shd w:val="clear" w:color="auto" w:fill="2D2D38"/>
            <w:vAlign w:val="center"/>
          </w:tcPr>
          <w:p w14:paraId="512966C0" w14:textId="658D89AF" w:rsidR="57D5DD20" w:rsidRDefault="57D5DD20" w:rsidP="00E705EF">
            <w:r w:rsidRPr="57D5DD20">
              <w:rPr>
                <w:rFonts w:ascii="Source Sans Pro Light" w:eastAsia="Source Sans Pro Light" w:hAnsi="Source Sans Pro Light" w:cs="Source Sans Pro Light"/>
                <w:color w:val="FFFFFF" w:themeColor="background1"/>
              </w:rPr>
              <w:t xml:space="preserve">Order </w:t>
            </w:r>
          </w:p>
        </w:tc>
        <w:tc>
          <w:tcPr>
            <w:tcW w:w="1048" w:type="dxa"/>
            <w:tcBorders>
              <w:top w:val="nil"/>
              <w:left w:val="nil"/>
              <w:bottom w:val="nil"/>
              <w:right w:val="nil"/>
            </w:tcBorders>
            <w:shd w:val="clear" w:color="auto" w:fill="2D2D38"/>
            <w:vAlign w:val="center"/>
          </w:tcPr>
          <w:p w14:paraId="32134EB3" w14:textId="23FA30AB" w:rsidR="57D5DD20" w:rsidRDefault="57D5DD20" w:rsidP="00E705EF">
            <w:r w:rsidRPr="57D5DD20">
              <w:rPr>
                <w:rFonts w:ascii="Source Sans Pro Light" w:eastAsia="Source Sans Pro Light" w:hAnsi="Source Sans Pro Light" w:cs="Source Sans Pro Light"/>
                <w:color w:val="FFFFFF" w:themeColor="background1"/>
              </w:rPr>
              <w:t xml:space="preserve">Family </w:t>
            </w:r>
          </w:p>
        </w:tc>
        <w:tc>
          <w:tcPr>
            <w:tcW w:w="1048" w:type="dxa"/>
            <w:tcBorders>
              <w:top w:val="nil"/>
              <w:left w:val="nil"/>
              <w:bottom w:val="nil"/>
              <w:right w:val="nil"/>
            </w:tcBorders>
            <w:shd w:val="clear" w:color="auto" w:fill="2D2D38"/>
            <w:vAlign w:val="center"/>
          </w:tcPr>
          <w:p w14:paraId="38F2826C" w14:textId="36E2610B" w:rsidR="57D5DD20" w:rsidRDefault="57D5DD20" w:rsidP="00E705EF">
            <w:r w:rsidRPr="57D5DD20">
              <w:rPr>
                <w:rFonts w:ascii="Source Sans Pro Light" w:eastAsia="Source Sans Pro Light" w:hAnsi="Source Sans Pro Light" w:cs="Source Sans Pro Light"/>
                <w:color w:val="FFFFFF" w:themeColor="background1"/>
              </w:rPr>
              <w:t xml:space="preserve">Genus </w:t>
            </w:r>
          </w:p>
        </w:tc>
        <w:tc>
          <w:tcPr>
            <w:tcW w:w="1048" w:type="dxa"/>
            <w:tcBorders>
              <w:top w:val="nil"/>
              <w:left w:val="nil"/>
              <w:bottom w:val="nil"/>
              <w:right w:val="nil"/>
            </w:tcBorders>
            <w:shd w:val="clear" w:color="auto" w:fill="2D2D38"/>
            <w:vAlign w:val="center"/>
          </w:tcPr>
          <w:p w14:paraId="5D66E6EB" w14:textId="45CF264B" w:rsidR="57D5DD20" w:rsidRDefault="57D5DD20" w:rsidP="00E705EF">
            <w:r w:rsidRPr="57D5DD20">
              <w:rPr>
                <w:rFonts w:ascii="Source Sans Pro Light" w:eastAsia="Source Sans Pro Light" w:hAnsi="Source Sans Pro Light" w:cs="Source Sans Pro Light"/>
                <w:color w:val="FFFFFF" w:themeColor="background1"/>
              </w:rPr>
              <w:t xml:space="preserve">Species </w:t>
            </w:r>
          </w:p>
        </w:tc>
      </w:tr>
      <w:tr w:rsidR="57D5DD20" w14:paraId="6BBBD5CA" w14:textId="77777777" w:rsidTr="00E705EF">
        <w:trPr>
          <w:cantSplit/>
          <w:trHeight w:val="675"/>
        </w:trPr>
        <w:tc>
          <w:tcPr>
            <w:tcW w:w="1138" w:type="dxa"/>
            <w:tcBorders>
              <w:top w:val="nil"/>
              <w:left w:val="nil"/>
              <w:bottom w:val="nil"/>
              <w:right w:val="nil"/>
            </w:tcBorders>
            <w:vAlign w:val="center"/>
          </w:tcPr>
          <w:p w14:paraId="642971B3" w14:textId="688F8A04" w:rsidR="57D5DD20" w:rsidRDefault="57D5DD20" w:rsidP="00E705EF">
            <w:r w:rsidRPr="57D5DD20">
              <w:rPr>
                <w:rFonts w:ascii="Source Sans Pro Light" w:eastAsia="Source Sans Pro Light" w:hAnsi="Source Sans Pro Light" w:cs="Source Sans Pro Light"/>
              </w:rPr>
              <w:lastRenderedPageBreak/>
              <w:t>Bacteria</w:t>
            </w:r>
          </w:p>
        </w:tc>
        <w:tc>
          <w:tcPr>
            <w:tcW w:w="1617" w:type="dxa"/>
            <w:tcBorders>
              <w:top w:val="nil"/>
              <w:left w:val="nil"/>
              <w:bottom w:val="nil"/>
              <w:right w:val="nil"/>
            </w:tcBorders>
            <w:vAlign w:val="center"/>
          </w:tcPr>
          <w:p w14:paraId="77EFE9AE" w14:textId="12257E0A" w:rsidR="57D5DD20" w:rsidRDefault="57D5DD20" w:rsidP="00E705EF">
            <w:r w:rsidRPr="57D5DD20">
              <w:rPr>
                <w:rFonts w:ascii="Source Sans Pro Light" w:eastAsia="Source Sans Pro Light" w:hAnsi="Source Sans Pro Light" w:cs="Source Sans Pro Light"/>
              </w:rPr>
              <w:t>1,148</w:t>
            </w:r>
          </w:p>
        </w:tc>
        <w:tc>
          <w:tcPr>
            <w:tcW w:w="1048" w:type="dxa"/>
            <w:tcBorders>
              <w:top w:val="nil"/>
              <w:left w:val="nil"/>
              <w:bottom w:val="nil"/>
              <w:right w:val="nil"/>
            </w:tcBorders>
            <w:vAlign w:val="center"/>
          </w:tcPr>
          <w:p w14:paraId="0C864980" w14:textId="5E0F2363" w:rsidR="57D5DD20" w:rsidRDefault="57D5DD20" w:rsidP="00E705EF">
            <w:r w:rsidRPr="57D5DD20">
              <w:rPr>
                <w:rFonts w:ascii="Source Sans Pro Light" w:eastAsia="Source Sans Pro Light" w:hAnsi="Source Sans Pro Light" w:cs="Source Sans Pro Light"/>
              </w:rPr>
              <w:t>78.1%</w:t>
            </w:r>
          </w:p>
        </w:tc>
        <w:tc>
          <w:tcPr>
            <w:tcW w:w="1033" w:type="dxa"/>
            <w:tcBorders>
              <w:top w:val="nil"/>
              <w:left w:val="nil"/>
              <w:bottom w:val="nil"/>
              <w:right w:val="nil"/>
            </w:tcBorders>
            <w:vAlign w:val="center"/>
          </w:tcPr>
          <w:p w14:paraId="03C2AB8F" w14:textId="51560BCF" w:rsidR="57D5DD20" w:rsidRDefault="57D5DD20" w:rsidP="00E705EF">
            <w:r w:rsidRPr="57D5DD20">
              <w:rPr>
                <w:rFonts w:ascii="Source Sans Pro Light" w:eastAsia="Source Sans Pro Light" w:hAnsi="Source Sans Pro Light" w:cs="Source Sans Pro Light"/>
              </w:rPr>
              <w:t>63.1%</w:t>
            </w:r>
          </w:p>
        </w:tc>
        <w:tc>
          <w:tcPr>
            <w:tcW w:w="1033" w:type="dxa"/>
            <w:tcBorders>
              <w:top w:val="nil"/>
              <w:left w:val="nil"/>
              <w:bottom w:val="nil"/>
              <w:right w:val="nil"/>
            </w:tcBorders>
            <w:vAlign w:val="center"/>
          </w:tcPr>
          <w:p w14:paraId="095E923B" w14:textId="0DB77275" w:rsidR="57D5DD20" w:rsidRDefault="57D5DD20" w:rsidP="00E705EF">
            <w:r w:rsidRPr="57D5DD20">
              <w:rPr>
                <w:rFonts w:ascii="Source Sans Pro Light" w:eastAsia="Source Sans Pro Light" w:hAnsi="Source Sans Pro Light" w:cs="Source Sans Pro Light"/>
              </w:rPr>
              <w:t>44.8%</w:t>
            </w:r>
          </w:p>
        </w:tc>
        <w:tc>
          <w:tcPr>
            <w:tcW w:w="1048" w:type="dxa"/>
            <w:tcBorders>
              <w:top w:val="nil"/>
              <w:left w:val="nil"/>
              <w:bottom w:val="nil"/>
              <w:right w:val="nil"/>
            </w:tcBorders>
            <w:vAlign w:val="center"/>
          </w:tcPr>
          <w:p w14:paraId="3630AEF8" w14:textId="73D84732" w:rsidR="57D5DD20" w:rsidRDefault="57D5DD20" w:rsidP="00E705EF">
            <w:r w:rsidRPr="57D5DD20">
              <w:rPr>
                <w:rFonts w:ascii="Source Sans Pro Light" w:eastAsia="Source Sans Pro Light" w:hAnsi="Source Sans Pro Light" w:cs="Source Sans Pro Light"/>
              </w:rPr>
              <w:t>32.0%</w:t>
            </w:r>
          </w:p>
        </w:tc>
        <w:tc>
          <w:tcPr>
            <w:tcW w:w="1048" w:type="dxa"/>
            <w:tcBorders>
              <w:top w:val="nil"/>
              <w:left w:val="nil"/>
              <w:bottom w:val="nil"/>
              <w:right w:val="nil"/>
            </w:tcBorders>
            <w:vAlign w:val="center"/>
          </w:tcPr>
          <w:p w14:paraId="5738C8EA" w14:textId="78DE0D18" w:rsidR="57D5DD20" w:rsidRDefault="57D5DD20" w:rsidP="00E705EF">
            <w:r w:rsidRPr="57D5DD20">
              <w:rPr>
                <w:rFonts w:ascii="Source Sans Pro Light" w:eastAsia="Source Sans Pro Light" w:hAnsi="Source Sans Pro Light" w:cs="Source Sans Pro Light"/>
              </w:rPr>
              <w:t>13.7%</w:t>
            </w:r>
          </w:p>
        </w:tc>
        <w:tc>
          <w:tcPr>
            <w:tcW w:w="1048" w:type="dxa"/>
            <w:tcBorders>
              <w:top w:val="nil"/>
              <w:left w:val="nil"/>
              <w:bottom w:val="nil"/>
              <w:right w:val="nil"/>
            </w:tcBorders>
            <w:vAlign w:val="center"/>
          </w:tcPr>
          <w:p w14:paraId="23AE7B80" w14:textId="0F8C898D" w:rsidR="57D5DD20" w:rsidRDefault="57D5DD20" w:rsidP="00E705EF">
            <w:r w:rsidRPr="57D5DD20">
              <w:rPr>
                <w:rFonts w:ascii="Source Sans Pro Light" w:eastAsia="Source Sans Pro Light" w:hAnsi="Source Sans Pro Light" w:cs="Source Sans Pro Light"/>
              </w:rPr>
              <w:t>2.2%</w:t>
            </w:r>
          </w:p>
        </w:tc>
      </w:tr>
      <w:tr w:rsidR="57D5DD20" w14:paraId="160DD2B0" w14:textId="77777777" w:rsidTr="00E705EF">
        <w:trPr>
          <w:cantSplit/>
          <w:trHeight w:val="675"/>
        </w:trPr>
        <w:tc>
          <w:tcPr>
            <w:tcW w:w="1138" w:type="dxa"/>
            <w:tcBorders>
              <w:top w:val="nil"/>
              <w:left w:val="nil"/>
              <w:bottom w:val="nil"/>
              <w:right w:val="nil"/>
            </w:tcBorders>
            <w:shd w:val="clear" w:color="auto" w:fill="F2F2F2" w:themeFill="background1" w:themeFillShade="F2"/>
            <w:vAlign w:val="center"/>
          </w:tcPr>
          <w:p w14:paraId="0B9E7213" w14:textId="4C3397B0" w:rsidR="57D5DD20" w:rsidRDefault="57D5DD20" w:rsidP="00E705EF">
            <w:r w:rsidRPr="57D5DD20">
              <w:rPr>
                <w:rFonts w:ascii="Source Sans Pro Light" w:eastAsia="Source Sans Pro Light" w:hAnsi="Source Sans Pro Light" w:cs="Source Sans Pro Light"/>
                <w:color w:val="000000" w:themeColor="text1"/>
              </w:rPr>
              <w:t>Fungi</w:t>
            </w:r>
          </w:p>
        </w:tc>
        <w:tc>
          <w:tcPr>
            <w:tcW w:w="1617" w:type="dxa"/>
            <w:tcBorders>
              <w:top w:val="nil"/>
              <w:left w:val="nil"/>
              <w:bottom w:val="nil"/>
              <w:right w:val="nil"/>
            </w:tcBorders>
            <w:shd w:val="clear" w:color="auto" w:fill="F2F2F2" w:themeFill="background1" w:themeFillShade="F2"/>
            <w:vAlign w:val="center"/>
          </w:tcPr>
          <w:p w14:paraId="14637A86" w14:textId="40E2E805" w:rsidR="57D5DD20" w:rsidRDefault="57D5DD20" w:rsidP="00E705EF">
            <w:r w:rsidRPr="57D5DD20">
              <w:rPr>
                <w:rFonts w:ascii="Source Sans Pro Light" w:eastAsia="Source Sans Pro Light" w:hAnsi="Source Sans Pro Light" w:cs="Source Sans Pro Light"/>
                <w:color w:val="000000" w:themeColor="text1"/>
              </w:rPr>
              <w:t>936</w:t>
            </w:r>
          </w:p>
        </w:tc>
        <w:tc>
          <w:tcPr>
            <w:tcW w:w="1048" w:type="dxa"/>
            <w:tcBorders>
              <w:top w:val="nil"/>
              <w:left w:val="nil"/>
              <w:bottom w:val="nil"/>
              <w:right w:val="nil"/>
            </w:tcBorders>
            <w:shd w:val="clear" w:color="auto" w:fill="F2F2F2" w:themeFill="background1" w:themeFillShade="F2"/>
            <w:vAlign w:val="center"/>
          </w:tcPr>
          <w:p w14:paraId="56227EA4" w14:textId="37359F14" w:rsidR="57D5DD20" w:rsidRDefault="57D5DD20" w:rsidP="00E705EF">
            <w:r w:rsidRPr="57D5DD20">
              <w:rPr>
                <w:rFonts w:ascii="Source Sans Pro Light" w:eastAsia="Source Sans Pro Light" w:hAnsi="Source Sans Pro Light" w:cs="Source Sans Pro Light"/>
                <w:color w:val="000000" w:themeColor="text1"/>
              </w:rPr>
              <w:t>99.4%</w:t>
            </w:r>
          </w:p>
        </w:tc>
        <w:tc>
          <w:tcPr>
            <w:tcW w:w="1033" w:type="dxa"/>
            <w:tcBorders>
              <w:top w:val="nil"/>
              <w:left w:val="nil"/>
              <w:bottom w:val="nil"/>
              <w:right w:val="nil"/>
            </w:tcBorders>
            <w:shd w:val="clear" w:color="auto" w:fill="F2F2F2" w:themeFill="background1" w:themeFillShade="F2"/>
            <w:vAlign w:val="center"/>
          </w:tcPr>
          <w:p w14:paraId="1FA75D08" w14:textId="59000F7D" w:rsidR="57D5DD20" w:rsidRDefault="57D5DD20" w:rsidP="00E705EF">
            <w:r w:rsidRPr="57D5DD20">
              <w:rPr>
                <w:rFonts w:ascii="Source Sans Pro Light" w:eastAsia="Source Sans Pro Light" w:hAnsi="Source Sans Pro Light" w:cs="Source Sans Pro Light"/>
                <w:color w:val="000000" w:themeColor="text1"/>
              </w:rPr>
              <w:t>91.0%</w:t>
            </w:r>
          </w:p>
        </w:tc>
        <w:tc>
          <w:tcPr>
            <w:tcW w:w="1033" w:type="dxa"/>
            <w:tcBorders>
              <w:top w:val="nil"/>
              <w:left w:val="nil"/>
              <w:bottom w:val="nil"/>
              <w:right w:val="nil"/>
            </w:tcBorders>
            <w:shd w:val="clear" w:color="auto" w:fill="F2F2F2" w:themeFill="background1" w:themeFillShade="F2"/>
            <w:vAlign w:val="center"/>
          </w:tcPr>
          <w:p w14:paraId="4B6A7CA1" w14:textId="271649AB" w:rsidR="57D5DD20" w:rsidRDefault="57D5DD20" w:rsidP="00E705EF">
            <w:r w:rsidRPr="57D5DD20">
              <w:rPr>
                <w:rFonts w:ascii="Source Sans Pro Light" w:eastAsia="Source Sans Pro Light" w:hAnsi="Source Sans Pro Light" w:cs="Source Sans Pro Light"/>
                <w:color w:val="000000" w:themeColor="text1"/>
              </w:rPr>
              <w:t>79.9%</w:t>
            </w:r>
          </w:p>
        </w:tc>
        <w:tc>
          <w:tcPr>
            <w:tcW w:w="1048" w:type="dxa"/>
            <w:tcBorders>
              <w:top w:val="nil"/>
              <w:left w:val="nil"/>
              <w:bottom w:val="nil"/>
              <w:right w:val="nil"/>
            </w:tcBorders>
            <w:shd w:val="clear" w:color="auto" w:fill="F2F2F2" w:themeFill="background1" w:themeFillShade="F2"/>
            <w:vAlign w:val="center"/>
          </w:tcPr>
          <w:p w14:paraId="5DA7BE2B" w14:textId="1F2BF5CF" w:rsidR="57D5DD20" w:rsidRDefault="57D5DD20" w:rsidP="00E705EF">
            <w:r w:rsidRPr="57D5DD20">
              <w:rPr>
                <w:rFonts w:ascii="Source Sans Pro Light" w:eastAsia="Source Sans Pro Light" w:hAnsi="Source Sans Pro Light" w:cs="Source Sans Pro Light"/>
                <w:color w:val="000000" w:themeColor="text1"/>
              </w:rPr>
              <w:t>58.5%</w:t>
            </w:r>
          </w:p>
        </w:tc>
        <w:tc>
          <w:tcPr>
            <w:tcW w:w="1048" w:type="dxa"/>
            <w:tcBorders>
              <w:top w:val="nil"/>
              <w:left w:val="nil"/>
              <w:bottom w:val="nil"/>
              <w:right w:val="nil"/>
            </w:tcBorders>
            <w:shd w:val="clear" w:color="auto" w:fill="F2F2F2" w:themeFill="background1" w:themeFillShade="F2"/>
            <w:vAlign w:val="center"/>
          </w:tcPr>
          <w:p w14:paraId="1901359F" w14:textId="3FF7E237" w:rsidR="57D5DD20" w:rsidRDefault="57D5DD20" w:rsidP="00E705EF">
            <w:r w:rsidRPr="57D5DD20">
              <w:rPr>
                <w:rFonts w:ascii="Source Sans Pro Light" w:eastAsia="Source Sans Pro Light" w:hAnsi="Source Sans Pro Light" w:cs="Source Sans Pro Light"/>
                <w:color w:val="000000" w:themeColor="text1"/>
              </w:rPr>
              <w:t>34.3%</w:t>
            </w:r>
          </w:p>
        </w:tc>
        <w:tc>
          <w:tcPr>
            <w:tcW w:w="1048" w:type="dxa"/>
            <w:tcBorders>
              <w:top w:val="nil"/>
              <w:left w:val="nil"/>
              <w:bottom w:val="nil"/>
              <w:right w:val="nil"/>
            </w:tcBorders>
            <w:shd w:val="clear" w:color="auto" w:fill="F2F2F2" w:themeFill="background1" w:themeFillShade="F2"/>
            <w:vAlign w:val="center"/>
          </w:tcPr>
          <w:p w14:paraId="65D050C1" w14:textId="1533CE08" w:rsidR="57D5DD20" w:rsidRDefault="57D5DD20" w:rsidP="00E705EF">
            <w:r w:rsidRPr="57D5DD20">
              <w:rPr>
                <w:rFonts w:ascii="Source Sans Pro Light" w:eastAsia="Source Sans Pro Light" w:hAnsi="Source Sans Pro Light" w:cs="Source Sans Pro Light"/>
                <w:color w:val="000000" w:themeColor="text1"/>
              </w:rPr>
              <w:t>15.9%</w:t>
            </w:r>
          </w:p>
        </w:tc>
      </w:tr>
      <w:tr w:rsidR="57D5DD20" w14:paraId="37B93994" w14:textId="77777777" w:rsidTr="00E705EF">
        <w:trPr>
          <w:cantSplit/>
          <w:trHeight w:val="675"/>
        </w:trPr>
        <w:tc>
          <w:tcPr>
            <w:tcW w:w="1138" w:type="dxa"/>
            <w:tcBorders>
              <w:top w:val="nil"/>
              <w:left w:val="nil"/>
              <w:bottom w:val="single" w:sz="8" w:space="0" w:color="auto"/>
              <w:right w:val="nil"/>
            </w:tcBorders>
            <w:vAlign w:val="center"/>
          </w:tcPr>
          <w:p w14:paraId="4987BF89" w14:textId="753AFEEC" w:rsidR="57D5DD20" w:rsidRDefault="57D5DD20" w:rsidP="00E705EF">
            <w:r w:rsidRPr="57D5DD20">
              <w:rPr>
                <w:rFonts w:ascii="Source Sans Pro Light" w:eastAsia="Source Sans Pro Light" w:hAnsi="Source Sans Pro Light" w:cs="Source Sans Pro Light"/>
              </w:rPr>
              <w:t>Fauna</w:t>
            </w:r>
          </w:p>
        </w:tc>
        <w:tc>
          <w:tcPr>
            <w:tcW w:w="1617" w:type="dxa"/>
            <w:tcBorders>
              <w:top w:val="nil"/>
              <w:left w:val="nil"/>
              <w:bottom w:val="single" w:sz="8" w:space="0" w:color="auto"/>
              <w:right w:val="nil"/>
            </w:tcBorders>
            <w:vAlign w:val="center"/>
          </w:tcPr>
          <w:p w14:paraId="0946A61C" w14:textId="1CDC5326" w:rsidR="57D5DD20" w:rsidRDefault="57D5DD20" w:rsidP="00E705EF">
            <w:r w:rsidRPr="57D5DD20">
              <w:rPr>
                <w:rFonts w:ascii="Source Sans Pro Light" w:eastAsia="Source Sans Pro Light" w:hAnsi="Source Sans Pro Light" w:cs="Source Sans Pro Light"/>
              </w:rPr>
              <w:t>204</w:t>
            </w:r>
          </w:p>
        </w:tc>
        <w:tc>
          <w:tcPr>
            <w:tcW w:w="1048" w:type="dxa"/>
            <w:tcBorders>
              <w:top w:val="nil"/>
              <w:left w:val="nil"/>
              <w:bottom w:val="single" w:sz="8" w:space="0" w:color="auto"/>
              <w:right w:val="nil"/>
            </w:tcBorders>
            <w:vAlign w:val="center"/>
          </w:tcPr>
          <w:p w14:paraId="37F1C4DA" w14:textId="6CBDC340" w:rsidR="57D5DD20" w:rsidRDefault="57D5DD20" w:rsidP="00E705EF">
            <w:r w:rsidRPr="57D5DD20">
              <w:rPr>
                <w:rFonts w:ascii="Source Sans Pro Light" w:eastAsia="Source Sans Pro Light" w:hAnsi="Source Sans Pro Light" w:cs="Source Sans Pro Light"/>
              </w:rPr>
              <w:t>98.0%</w:t>
            </w:r>
          </w:p>
        </w:tc>
        <w:tc>
          <w:tcPr>
            <w:tcW w:w="1033" w:type="dxa"/>
            <w:tcBorders>
              <w:top w:val="nil"/>
              <w:left w:val="nil"/>
              <w:bottom w:val="single" w:sz="8" w:space="0" w:color="auto"/>
              <w:right w:val="nil"/>
            </w:tcBorders>
            <w:vAlign w:val="center"/>
          </w:tcPr>
          <w:p w14:paraId="63734EAF" w14:textId="3A0BD8DC" w:rsidR="57D5DD20" w:rsidRDefault="57D5DD20" w:rsidP="00E705EF">
            <w:r w:rsidRPr="57D5DD20">
              <w:rPr>
                <w:rFonts w:ascii="Source Sans Pro Light" w:eastAsia="Source Sans Pro Light" w:hAnsi="Source Sans Pro Light" w:cs="Source Sans Pro Light"/>
              </w:rPr>
              <w:t>74.5%</w:t>
            </w:r>
          </w:p>
        </w:tc>
        <w:tc>
          <w:tcPr>
            <w:tcW w:w="1033" w:type="dxa"/>
            <w:tcBorders>
              <w:top w:val="nil"/>
              <w:left w:val="nil"/>
              <w:bottom w:val="single" w:sz="8" w:space="0" w:color="auto"/>
              <w:right w:val="nil"/>
            </w:tcBorders>
            <w:vAlign w:val="center"/>
          </w:tcPr>
          <w:p w14:paraId="404CC35D" w14:textId="41873059" w:rsidR="57D5DD20" w:rsidRDefault="57D5DD20" w:rsidP="00E705EF">
            <w:r w:rsidRPr="57D5DD20">
              <w:rPr>
                <w:rFonts w:ascii="Source Sans Pro Light" w:eastAsia="Source Sans Pro Light" w:hAnsi="Source Sans Pro Light" w:cs="Source Sans Pro Light"/>
              </w:rPr>
              <w:t>86.3%</w:t>
            </w:r>
          </w:p>
        </w:tc>
        <w:tc>
          <w:tcPr>
            <w:tcW w:w="1048" w:type="dxa"/>
            <w:tcBorders>
              <w:top w:val="nil"/>
              <w:left w:val="nil"/>
              <w:bottom w:val="single" w:sz="8" w:space="0" w:color="auto"/>
              <w:right w:val="nil"/>
            </w:tcBorders>
            <w:vAlign w:val="center"/>
          </w:tcPr>
          <w:p w14:paraId="18E3C3E0" w14:textId="3B3E748E" w:rsidR="57D5DD20" w:rsidRDefault="57D5DD20" w:rsidP="00E705EF">
            <w:r w:rsidRPr="57D5DD20">
              <w:rPr>
                <w:rFonts w:ascii="Source Sans Pro Light" w:eastAsia="Source Sans Pro Light" w:hAnsi="Source Sans Pro Light" w:cs="Source Sans Pro Light"/>
              </w:rPr>
              <w:t>68.1%</w:t>
            </w:r>
          </w:p>
        </w:tc>
        <w:tc>
          <w:tcPr>
            <w:tcW w:w="1048" w:type="dxa"/>
            <w:tcBorders>
              <w:top w:val="nil"/>
              <w:left w:val="nil"/>
              <w:bottom w:val="single" w:sz="8" w:space="0" w:color="auto"/>
              <w:right w:val="nil"/>
            </w:tcBorders>
            <w:vAlign w:val="center"/>
          </w:tcPr>
          <w:p w14:paraId="07F34453" w14:textId="1A9E41D4" w:rsidR="57D5DD20" w:rsidRDefault="57D5DD20" w:rsidP="00E705EF">
            <w:r w:rsidRPr="57D5DD20">
              <w:rPr>
                <w:rFonts w:ascii="Source Sans Pro Light" w:eastAsia="Source Sans Pro Light" w:hAnsi="Source Sans Pro Light" w:cs="Source Sans Pro Light"/>
              </w:rPr>
              <w:t>31.9%</w:t>
            </w:r>
          </w:p>
        </w:tc>
        <w:tc>
          <w:tcPr>
            <w:tcW w:w="1048" w:type="dxa"/>
            <w:tcBorders>
              <w:top w:val="nil"/>
              <w:left w:val="nil"/>
              <w:bottom w:val="single" w:sz="8" w:space="0" w:color="auto"/>
              <w:right w:val="nil"/>
            </w:tcBorders>
            <w:vAlign w:val="center"/>
          </w:tcPr>
          <w:p w14:paraId="5776CEF3" w14:textId="558C446E" w:rsidR="57D5DD20" w:rsidRDefault="57D5DD20" w:rsidP="00E705EF">
            <w:r w:rsidRPr="57D5DD20">
              <w:rPr>
                <w:rFonts w:ascii="Source Sans Pro Light" w:eastAsia="Source Sans Pro Light" w:hAnsi="Source Sans Pro Light" w:cs="Source Sans Pro Light"/>
              </w:rPr>
              <w:t>3.9%</w:t>
            </w:r>
          </w:p>
        </w:tc>
      </w:tr>
    </w:tbl>
    <w:p w14:paraId="21F4C973" w14:textId="77777777" w:rsidR="004D5C17" w:rsidRDefault="004D5C17" w:rsidP="57D5DD20">
      <w:pPr>
        <w:jc w:val="both"/>
        <w:rPr>
          <w:rFonts w:ascii="Source Sans Pro Light" w:eastAsia="Source Sans Pro Light" w:hAnsi="Source Sans Pro Light" w:cs="Source Sans Pro Light"/>
        </w:rPr>
      </w:pPr>
    </w:p>
    <w:p w14:paraId="710BBA65" w14:textId="15E8E062" w:rsidR="0A946D6C" w:rsidRDefault="0A946D6C" w:rsidP="00E705EF">
      <w:pPr>
        <w:spacing w:after="160" w:line="360" w:lineRule="auto"/>
      </w:pPr>
      <w:r w:rsidRPr="57D5DD20">
        <w:rPr>
          <w:rFonts w:ascii="Source Sans Pro Light" w:eastAsia="Source Sans Pro Light" w:hAnsi="Source Sans Pro Light" w:cs="Source Sans Pro Light"/>
        </w:rPr>
        <w:t xml:space="preserve">In the bacterial dataset, OTUs were detected across 21 different phyla within the kingdom Bacteria. The average bacterial taxon richness per sample was 323.5 and ranged from 224 to 392. </w:t>
      </w:r>
      <w:r w:rsidRPr="57D5DD20">
        <w:rPr>
          <w:rFonts w:ascii="Source Sans Pro Light" w:eastAsia="Source Sans Pro Light" w:hAnsi="Source Sans Pro Light" w:cs="Source Sans Pro Light"/>
          <w:lang w:val="en"/>
        </w:rPr>
        <w:t xml:space="preserve">The bacterial </w:t>
      </w:r>
      <w:r w:rsidRPr="57D5DD20">
        <w:rPr>
          <w:rFonts w:ascii="Source Sans Pro Light" w:eastAsia="Source Sans Pro Light" w:hAnsi="Source Sans Pro Light" w:cs="Source Sans Pro Light"/>
        </w:rPr>
        <w:t xml:space="preserve">phylum with the highest richness of OTUs was Proteobacteria. The bacterial OTU with the most reads was from the family </w:t>
      </w:r>
      <w:proofErr w:type="spellStart"/>
      <w:r w:rsidRPr="57D5DD20">
        <w:rPr>
          <w:rFonts w:ascii="Source Sans Pro Light" w:eastAsia="Source Sans Pro Light" w:hAnsi="Source Sans Pro Light" w:cs="Source Sans Pro Light"/>
        </w:rPr>
        <w:t>Acidobacteriaceae</w:t>
      </w:r>
      <w:proofErr w:type="spellEnd"/>
      <w:r w:rsidRPr="57D5DD20">
        <w:rPr>
          <w:rFonts w:ascii="Source Sans Pro Light" w:eastAsia="Source Sans Pro Light" w:hAnsi="Source Sans Pro Light" w:cs="Source Sans Pro Light"/>
        </w:rPr>
        <w:t>. This OTU was detected in 32/32 samples. 25 bacterial OTUs were detected in every sample. There were 213 OTUs (18.6%) that were only detected in one sample each.</w:t>
      </w:r>
    </w:p>
    <w:p w14:paraId="590B3175" w14:textId="3C9EEC3D" w:rsidR="0A946D6C" w:rsidRDefault="170A268D" w:rsidP="00E705EF">
      <w:pPr>
        <w:spacing w:after="160" w:line="360" w:lineRule="auto"/>
      </w:pPr>
      <w:r w:rsidRPr="063030F4">
        <w:rPr>
          <w:rFonts w:ascii="Source Sans Pro Light" w:eastAsia="Source Sans Pro Light" w:hAnsi="Source Sans Pro Light" w:cs="Source Sans Pro Light"/>
        </w:rPr>
        <w:t xml:space="preserve">In the fungal dataset, OTUs were detected across 5 different phyla within the kingdom Fungi. The average fungal taxon richness per sample was 148.4 and ranged from 90 to 233. </w:t>
      </w:r>
      <w:r w:rsidRPr="063030F4">
        <w:rPr>
          <w:rFonts w:ascii="Source Sans Pro Light" w:eastAsia="Source Sans Pro Light" w:hAnsi="Source Sans Pro Light" w:cs="Source Sans Pro Light"/>
          <w:lang w:val="en"/>
        </w:rPr>
        <w:t xml:space="preserve">The fungal </w:t>
      </w:r>
      <w:r w:rsidRPr="063030F4">
        <w:rPr>
          <w:rFonts w:ascii="Source Sans Pro Light" w:eastAsia="Source Sans Pro Light" w:hAnsi="Source Sans Pro Light" w:cs="Source Sans Pro Light"/>
        </w:rPr>
        <w:t xml:space="preserve">phylum with the highest </w:t>
      </w:r>
      <w:r w:rsidRPr="063030F4">
        <w:rPr>
          <w:rFonts w:ascii="Source Sans Pro Light" w:eastAsia="Source Sans Pro Light" w:hAnsi="Source Sans Pro Light" w:cs="Source Sans Pro Light"/>
          <w:color w:val="000000" w:themeColor="text1"/>
          <w:lang w:val="en"/>
        </w:rPr>
        <w:t>richness</w:t>
      </w:r>
      <w:r w:rsidRPr="063030F4">
        <w:rPr>
          <w:rFonts w:ascii="Source Sans Pro Light" w:eastAsia="Source Sans Pro Light" w:hAnsi="Source Sans Pro Light" w:cs="Source Sans Pro Light"/>
        </w:rPr>
        <w:t xml:space="preserve"> of OTUs was Ascomycota.</w:t>
      </w:r>
      <w:r w:rsidRPr="063030F4">
        <w:rPr>
          <w:rFonts w:ascii="MS Gothic" w:eastAsia="MS Gothic" w:hAnsi="MS Gothic" w:cs="MS Gothic"/>
        </w:rPr>
        <w:t xml:space="preserve"> </w:t>
      </w:r>
      <w:r w:rsidRPr="063030F4">
        <w:rPr>
          <w:rFonts w:ascii="Source Sans Pro Light" w:eastAsia="Source Sans Pro Light" w:hAnsi="Source Sans Pro Light" w:cs="Source Sans Pro Light"/>
        </w:rPr>
        <w:t xml:space="preserve">The fungal OTU with the most reads was the species </w:t>
      </w:r>
      <w:proofErr w:type="spellStart"/>
      <w:r w:rsidRPr="063030F4">
        <w:rPr>
          <w:rFonts w:ascii="Source Sans Pro Light" w:eastAsia="Source Sans Pro Light" w:hAnsi="Source Sans Pro Light" w:cs="Source Sans Pro Light"/>
          <w:i/>
          <w:iCs/>
        </w:rPr>
        <w:t>Mortierella</w:t>
      </w:r>
      <w:proofErr w:type="spellEnd"/>
      <w:r w:rsidRPr="063030F4">
        <w:rPr>
          <w:rFonts w:ascii="Source Sans Pro Light" w:eastAsia="Source Sans Pro Light" w:hAnsi="Source Sans Pro Light" w:cs="Source Sans Pro Light"/>
          <w:i/>
          <w:iCs/>
        </w:rPr>
        <w:t xml:space="preserve"> </w:t>
      </w:r>
      <w:proofErr w:type="spellStart"/>
      <w:r w:rsidRPr="063030F4">
        <w:rPr>
          <w:rFonts w:ascii="Source Sans Pro Light" w:eastAsia="Source Sans Pro Light" w:hAnsi="Source Sans Pro Light" w:cs="Source Sans Pro Light"/>
          <w:i/>
          <w:iCs/>
        </w:rPr>
        <w:t>pseudozygospora</w:t>
      </w:r>
      <w:proofErr w:type="spellEnd"/>
      <w:r w:rsidRPr="063030F4">
        <w:rPr>
          <w:rFonts w:ascii="Source Sans Pro Light" w:eastAsia="Source Sans Pro Light" w:hAnsi="Source Sans Pro Light" w:cs="Source Sans Pro Light"/>
        </w:rPr>
        <w:t xml:space="preserve">. This OTU was detected in 31/32 of the samples. </w:t>
      </w:r>
      <w:r w:rsidR="670B7824" w:rsidRPr="063030F4">
        <w:rPr>
          <w:rFonts w:ascii="Source Sans Pro Light" w:eastAsia="Source Sans Pro Light" w:hAnsi="Source Sans Pro Light" w:cs="Source Sans Pro Light"/>
        </w:rPr>
        <w:t xml:space="preserve">Nine </w:t>
      </w:r>
      <w:r w:rsidRPr="063030F4">
        <w:rPr>
          <w:rFonts w:ascii="Source Sans Pro Light" w:eastAsia="Source Sans Pro Light" w:hAnsi="Source Sans Pro Light" w:cs="Source Sans Pro Light"/>
        </w:rPr>
        <w:t>fungal OTUs were detected in every sample. There were 267 OTUs (28.5%) that were only detected in one sample each.</w:t>
      </w:r>
    </w:p>
    <w:p w14:paraId="3EE6AC9A" w14:textId="2903111F" w:rsidR="0A946D6C" w:rsidRDefault="0A946D6C" w:rsidP="00E705EF">
      <w:pPr>
        <w:spacing w:after="160" w:line="360" w:lineRule="auto"/>
      </w:pPr>
      <w:r w:rsidRPr="57D5DD20">
        <w:rPr>
          <w:rFonts w:ascii="Source Sans Pro Light" w:eastAsia="Source Sans Pro Light" w:hAnsi="Source Sans Pro Light" w:cs="Source Sans Pro Light"/>
        </w:rPr>
        <w:t xml:space="preserve">In the faunal dataset, OTUs were detected across 10 different phyla within the kingdom Animalia. The average faunal taxon richness per sample was 31.7 and ranged from 3 to 67. </w:t>
      </w:r>
      <w:r w:rsidRPr="57D5DD20">
        <w:rPr>
          <w:rFonts w:ascii="Source Sans Pro Light" w:eastAsia="Source Sans Pro Light" w:hAnsi="Source Sans Pro Light" w:cs="Source Sans Pro Light"/>
          <w:lang w:val="en"/>
        </w:rPr>
        <w:t>The faunal</w:t>
      </w:r>
      <w:r w:rsidRPr="57D5DD20">
        <w:rPr>
          <w:rFonts w:ascii="Source Sans Pro Light" w:eastAsia="Source Sans Pro Light" w:hAnsi="Source Sans Pro Light" w:cs="Source Sans Pro Light"/>
        </w:rPr>
        <w:t xml:space="preserve"> phylum with the highest richness of OTUs was Nematoda. The OTU with the highest proportion of reads was from the family </w:t>
      </w:r>
      <w:proofErr w:type="spellStart"/>
      <w:r w:rsidRPr="57D5DD20">
        <w:rPr>
          <w:rFonts w:ascii="Source Sans Pro Light" w:eastAsia="Source Sans Pro Light" w:hAnsi="Source Sans Pro Light" w:cs="Source Sans Pro Light"/>
        </w:rPr>
        <w:t>Enchytraeidae</w:t>
      </w:r>
      <w:proofErr w:type="spellEnd"/>
      <w:r w:rsidRPr="57D5DD20">
        <w:rPr>
          <w:rFonts w:ascii="Source Sans Pro Light" w:eastAsia="Source Sans Pro Light" w:hAnsi="Source Sans Pro Light" w:cs="Source Sans Pro Light"/>
        </w:rPr>
        <w:t>, a group of annelids. This OTU was detected in 32/32 of the samples and was the only faunal OTU that was detected in every sample. There were 63 OTUs (30.9%) that were only detected in one sample each.</w:t>
      </w:r>
    </w:p>
    <w:p w14:paraId="0C10D04A" w14:textId="3401E290" w:rsidR="57D5DD20" w:rsidRDefault="57D5DD20" w:rsidP="00E705EF">
      <w:pPr>
        <w:spacing w:line="360" w:lineRule="auto"/>
      </w:pPr>
    </w:p>
    <w:p w14:paraId="28CC5BC4" w14:textId="2A1A9077" w:rsidR="0A946D6C" w:rsidRDefault="0A946D6C" w:rsidP="00E705EF">
      <w:pPr>
        <w:spacing w:line="360" w:lineRule="auto"/>
      </w:pPr>
      <w:r w:rsidRPr="00AF6923">
        <w:rPr>
          <w:rFonts w:ascii="Source Sans Pro SemiBold" w:eastAsia="Source Sans Pro SemiBold" w:hAnsi="Source Sans Pro SemiBold" w:cs="Source Sans Pro SemiBold"/>
          <w:b/>
          <w:bCs/>
          <w:color w:val="146568"/>
          <w:sz w:val="28"/>
          <w:szCs w:val="28"/>
        </w:rPr>
        <w:t xml:space="preserve">Comparison between fenced and unfenced plots </w:t>
      </w:r>
    </w:p>
    <w:p w14:paraId="34AA6C0B" w14:textId="741DF1D6" w:rsidR="0A946D6C" w:rsidRPr="008943D6" w:rsidRDefault="0A946D6C" w:rsidP="00E705EF">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Sample-level and plot-level taxon richness did not show a consistent trend between fenced and unfenced plots in any of the taxonomic groups (Figure </w:t>
      </w:r>
      <w:r w:rsidRPr="0FA74821">
        <w:rPr>
          <w:rFonts w:ascii="Source Sans Pro Light" w:eastAsia="Source Sans Pro Light" w:hAnsi="Source Sans Pro Light" w:cs="Source Sans Pro Light"/>
        </w:rPr>
        <w:t>3</w:t>
      </w:r>
      <w:r w:rsidR="56434490" w:rsidRPr="0FA74821">
        <w:rPr>
          <w:rFonts w:ascii="Source Sans Pro Light" w:eastAsia="Source Sans Pro Light" w:hAnsi="Source Sans Pro Light" w:cs="Source Sans Pro Light"/>
        </w:rPr>
        <w:t>8</w:t>
      </w:r>
      <w:r w:rsidRPr="57D5DD20">
        <w:rPr>
          <w:rFonts w:ascii="Source Sans Pro Light" w:eastAsia="Source Sans Pro Light" w:hAnsi="Source Sans Pro Light" w:cs="Source Sans Pro Light"/>
        </w:rPr>
        <w:t xml:space="preserve">). Plot-level faunal taxon richness was noticeably higher in fenced compared to unfenced at locations 2 and 3. When the cumulative richness was summed across all samples within each treatment group, </w:t>
      </w:r>
      <w:r w:rsidRPr="57D5DD20">
        <w:rPr>
          <w:rFonts w:ascii="Source Sans Pro Light" w:eastAsia="Source Sans Pro Light" w:hAnsi="Source Sans Pro Light" w:cs="Source Sans Pro Light"/>
        </w:rPr>
        <w:lastRenderedPageBreak/>
        <w:t xml:space="preserve">bacterial and fungal treatment-level richness was higher in unfenced </w:t>
      </w:r>
      <w:r w:rsidR="48BC50D9" w:rsidRPr="57D5DD20">
        <w:rPr>
          <w:rFonts w:ascii="Source Sans Pro Light" w:eastAsia="Source Sans Pro Light" w:hAnsi="Source Sans Pro Light" w:cs="Source Sans Pro Light"/>
        </w:rPr>
        <w:t>plots,</w:t>
      </w:r>
      <w:r w:rsidRPr="57D5DD20">
        <w:rPr>
          <w:rFonts w:ascii="Source Sans Pro Light" w:eastAsia="Source Sans Pro Light" w:hAnsi="Source Sans Pro Light" w:cs="Source Sans Pro Light"/>
        </w:rPr>
        <w:t xml:space="preserve"> but faunal richness was higher in fenced plots (Figure </w:t>
      </w:r>
      <w:r w:rsidR="23BD63F0" w:rsidRPr="0FA74821">
        <w:rPr>
          <w:rFonts w:ascii="Source Sans Pro Light" w:eastAsia="Source Sans Pro Light" w:hAnsi="Source Sans Pro Light" w:cs="Source Sans Pro Light"/>
        </w:rPr>
        <w:t>39</w:t>
      </w:r>
      <w:r w:rsidRPr="57D5DD20">
        <w:rPr>
          <w:rFonts w:ascii="Source Sans Pro Light" w:eastAsia="Source Sans Pro Light" w:hAnsi="Source Sans Pro Light" w:cs="Source Sans Pro Light"/>
        </w:rPr>
        <w:t xml:space="preserve">). The sample coverage curves indicate that most of the soil taxa were likely detected by this survey. Estimated sample coverage was highest in bacteria at 94% and 95% for fenced and unfenced treatments, respectively (Figure </w:t>
      </w:r>
      <w:r w:rsidR="10BAC737" w:rsidRPr="0FA74821">
        <w:rPr>
          <w:rFonts w:ascii="Source Sans Pro Light" w:eastAsia="Source Sans Pro Light" w:hAnsi="Source Sans Pro Light" w:cs="Source Sans Pro Light"/>
        </w:rPr>
        <w:t>37</w:t>
      </w:r>
      <w:r w:rsidRPr="57D5DD20">
        <w:rPr>
          <w:rFonts w:ascii="Source Sans Pro Light" w:eastAsia="Source Sans Pro Light" w:hAnsi="Source Sans Pro Light" w:cs="Source Sans Pro Light"/>
        </w:rPr>
        <w:t xml:space="preserve">). This is also reflected in the smallest relative </w:t>
      </w:r>
      <w:r w:rsidRPr="008943D6">
        <w:rPr>
          <w:rFonts w:ascii="Source Sans Pro Light" w:eastAsia="Source Sans Pro Light" w:hAnsi="Source Sans Pro Light" w:cs="Source Sans Pro Light"/>
        </w:rPr>
        <w:t xml:space="preserve">differences between observed and estimated richness in bacteria compared to other groups (Table </w:t>
      </w:r>
      <w:r w:rsidRPr="3100E8F5">
        <w:rPr>
          <w:rFonts w:ascii="Source Sans Pro Light" w:eastAsia="Source Sans Pro Light" w:hAnsi="Source Sans Pro Light" w:cs="Source Sans Pro Light"/>
        </w:rPr>
        <w:t>1</w:t>
      </w:r>
      <w:r w:rsidR="2210AD25" w:rsidRPr="3100E8F5">
        <w:rPr>
          <w:rFonts w:ascii="Source Sans Pro Light" w:eastAsia="Source Sans Pro Light" w:hAnsi="Source Sans Pro Light" w:cs="Source Sans Pro Light"/>
        </w:rPr>
        <w:t>3</w:t>
      </w:r>
      <w:r w:rsidRPr="008943D6">
        <w:rPr>
          <w:rFonts w:ascii="Source Sans Pro Light" w:eastAsia="Source Sans Pro Light" w:hAnsi="Source Sans Pro Light" w:cs="Source Sans Pro Light"/>
        </w:rPr>
        <w:t xml:space="preserve">). Soil fauna showed the largest differences between estimated and observed OTU richness (Table </w:t>
      </w:r>
      <w:r w:rsidR="5815C819" w:rsidRPr="3100E8F5">
        <w:rPr>
          <w:rFonts w:ascii="Source Sans Pro Light" w:eastAsia="Source Sans Pro Light" w:hAnsi="Source Sans Pro Light" w:cs="Source Sans Pro Light"/>
        </w:rPr>
        <w:t>13</w:t>
      </w:r>
      <w:r w:rsidRPr="008943D6">
        <w:rPr>
          <w:rFonts w:ascii="Source Sans Pro Light" w:eastAsia="Source Sans Pro Light" w:hAnsi="Source Sans Pro Light" w:cs="Source Sans Pro Light"/>
        </w:rPr>
        <w:t xml:space="preserve">, Figure </w:t>
      </w:r>
      <w:r w:rsidR="1E99B357" w:rsidRPr="008943D6">
        <w:rPr>
          <w:rFonts w:ascii="Source Sans Pro Light" w:eastAsia="Source Sans Pro Light" w:hAnsi="Source Sans Pro Light" w:cs="Source Sans Pro Light"/>
        </w:rPr>
        <w:t>39</w:t>
      </w:r>
      <w:r w:rsidRPr="008943D6">
        <w:rPr>
          <w:rFonts w:ascii="Source Sans Pro Light" w:eastAsia="Source Sans Pro Light" w:hAnsi="Source Sans Pro Light" w:cs="Source Sans Pro Light"/>
        </w:rPr>
        <w:t>).</w:t>
      </w:r>
    </w:p>
    <w:p w14:paraId="39DC8FFF" w14:textId="484F8388" w:rsidR="0A946D6C" w:rsidRDefault="0A946D6C" w:rsidP="00E705EF">
      <w:pPr>
        <w:spacing w:after="160" w:line="360" w:lineRule="auto"/>
        <w:rPr>
          <w:rFonts w:ascii="Source Sans Pro Light" w:eastAsia="Source Sans Pro Light" w:hAnsi="Source Sans Pro Light" w:cs="Source Sans Pro Light"/>
        </w:rPr>
      </w:pPr>
      <w:r w:rsidRPr="008943D6">
        <w:rPr>
          <w:rFonts w:ascii="Source Sans Pro Light" w:eastAsia="Source Sans Pro Light" w:hAnsi="Source Sans Pro Light" w:cs="Source Sans Pro Light"/>
        </w:rPr>
        <w:t xml:space="preserve">Multivariate community analysis showed </w:t>
      </w:r>
      <w:r w:rsidR="217DC10B" w:rsidRPr="008943D6">
        <w:rPr>
          <w:rFonts w:ascii="Source Sans Pro Light" w:eastAsia="Source Sans Pro Light" w:hAnsi="Source Sans Pro Light" w:cs="Source Sans Pro Light"/>
        </w:rPr>
        <w:t>significant</w:t>
      </w:r>
      <w:r w:rsidRPr="008943D6">
        <w:rPr>
          <w:rFonts w:ascii="Source Sans Pro Light" w:eastAsia="Source Sans Pro Light" w:hAnsi="Source Sans Pro Light" w:cs="Source Sans Pro Light"/>
        </w:rPr>
        <w:t xml:space="preserve"> differences in community composition among locations for all taxonomic groups but no significant differences between fenced and unfenced plots (Figure </w:t>
      </w:r>
      <w:r w:rsidR="4DA37A53" w:rsidRPr="008943D6">
        <w:rPr>
          <w:rFonts w:ascii="Source Sans Pro Light" w:eastAsia="Source Sans Pro Light" w:hAnsi="Source Sans Pro Light" w:cs="Source Sans Pro Light"/>
        </w:rPr>
        <w:t>40</w:t>
      </w:r>
      <w:r w:rsidRPr="008943D6">
        <w:rPr>
          <w:rFonts w:ascii="Source Sans Pro Light" w:eastAsia="Source Sans Pro Light" w:hAnsi="Source Sans Pro Light" w:cs="Source Sans Pro Light"/>
        </w:rPr>
        <w:t>,</w:t>
      </w:r>
      <w:r w:rsidR="0A0BBE04" w:rsidRPr="008943D6">
        <w:rPr>
          <w:rFonts w:ascii="Source Sans Pro Light" w:eastAsia="Source Sans Pro Light" w:hAnsi="Source Sans Pro Light" w:cs="Source Sans Pro Light"/>
        </w:rPr>
        <w:t xml:space="preserve"> </w:t>
      </w:r>
      <w:r w:rsidR="4D482AED" w:rsidRPr="3100E8F5">
        <w:rPr>
          <w:rFonts w:ascii="Source Sans Pro Light" w:eastAsia="Source Sans Pro Light" w:hAnsi="Source Sans Pro Light" w:cs="Source Sans Pro Light"/>
        </w:rPr>
        <w:t xml:space="preserve">Table </w:t>
      </w:r>
      <w:r w:rsidR="1C9D118D" w:rsidRPr="3100E8F5">
        <w:rPr>
          <w:rFonts w:ascii="Source Sans Pro Light" w:eastAsia="Source Sans Pro Light" w:hAnsi="Source Sans Pro Light" w:cs="Source Sans Pro Light"/>
        </w:rPr>
        <w:t>14</w:t>
      </w:r>
      <w:r w:rsidRPr="3100E8F5">
        <w:rPr>
          <w:rFonts w:ascii="Source Sans Pro Light" w:eastAsia="Source Sans Pro Light" w:hAnsi="Source Sans Pro Light" w:cs="Source Sans Pro Light"/>
        </w:rPr>
        <w:t>).</w:t>
      </w:r>
      <w:r w:rsidRPr="008943D6">
        <w:rPr>
          <w:rFonts w:ascii="Source Sans Pro Light" w:eastAsia="Source Sans Pro Light" w:hAnsi="Source Sans Pro Light" w:cs="Source Sans Pro Light"/>
        </w:rPr>
        <w:t xml:space="preserve"> The ordination plots show that location 4 had the most soil distinct community composition.</w:t>
      </w:r>
    </w:p>
    <w:p w14:paraId="625EAFC4" w14:textId="45184135" w:rsidR="0A946D6C" w:rsidRDefault="0A946D6C" w:rsidP="00E705EF">
      <w:pPr>
        <w:spacing w:line="360" w:lineRule="auto"/>
      </w:pPr>
      <w:r w:rsidRPr="00AF6923">
        <w:rPr>
          <w:rFonts w:ascii="Source Sans Pro SemiBold" w:eastAsia="Source Sans Pro SemiBold" w:hAnsi="Source Sans Pro SemiBold" w:cs="Source Sans Pro SemiBold"/>
          <w:b/>
          <w:bCs/>
          <w:color w:val="146568"/>
          <w:sz w:val="28"/>
          <w:szCs w:val="28"/>
        </w:rPr>
        <w:t xml:space="preserve">Comparison between mixed core samples and individual replicates </w:t>
      </w:r>
    </w:p>
    <w:p w14:paraId="17958CB9" w14:textId="31E6F302" w:rsidR="00064019" w:rsidRDefault="0A946D6C" w:rsidP="00E705EF">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For the three assays (fungi, </w:t>
      </w:r>
      <w:proofErr w:type="gramStart"/>
      <w:r w:rsidRPr="57D5DD20">
        <w:rPr>
          <w:rFonts w:ascii="Source Sans Pro Light" w:eastAsia="Source Sans Pro Light" w:hAnsi="Source Sans Pro Light" w:cs="Source Sans Pro Light"/>
        </w:rPr>
        <w:t>bacteria</w:t>
      </w:r>
      <w:proofErr w:type="gramEnd"/>
      <w:r w:rsidRPr="57D5DD20">
        <w:rPr>
          <w:rFonts w:ascii="Source Sans Pro Light" w:eastAsia="Source Sans Pro Light" w:hAnsi="Source Sans Pro Light" w:cs="Source Sans Pro Light"/>
        </w:rPr>
        <w:t xml:space="preserve"> and fauna) and across all four plots, the mixed samples showed consistently fewer observed OTU richness than the overall richness from the three replicate samples combined except for one case, fauna of the fenced sample in plot 1 where the mixed sample showed a higher observed richness (Figure </w:t>
      </w:r>
      <w:r w:rsidRPr="0FA74821">
        <w:rPr>
          <w:rFonts w:ascii="Source Sans Pro Light" w:eastAsia="Source Sans Pro Light" w:hAnsi="Source Sans Pro Light" w:cs="Source Sans Pro Light"/>
        </w:rPr>
        <w:t>3</w:t>
      </w:r>
      <w:r w:rsidR="11095213" w:rsidRPr="0FA74821">
        <w:rPr>
          <w:rFonts w:ascii="Source Sans Pro Light" w:eastAsia="Source Sans Pro Light" w:hAnsi="Source Sans Pro Light" w:cs="Source Sans Pro Light"/>
        </w:rPr>
        <w:t>8</w:t>
      </w:r>
      <w:r w:rsidRPr="57D5DD20">
        <w:rPr>
          <w:rFonts w:ascii="Source Sans Pro Light" w:eastAsia="Source Sans Pro Light" w:hAnsi="Source Sans Pro Light" w:cs="Source Sans Pro Light"/>
        </w:rPr>
        <w:t xml:space="preserve">). In several plots the mixed sample had higher richness than each of the replicate </w:t>
      </w:r>
      <w:r w:rsidR="6BAE1B88" w:rsidRPr="57D5DD20">
        <w:rPr>
          <w:rFonts w:ascii="Source Sans Pro Light" w:eastAsia="Source Sans Pro Light" w:hAnsi="Source Sans Pro Light" w:cs="Source Sans Pro Light"/>
        </w:rPr>
        <w:t>samples,</w:t>
      </w:r>
      <w:r w:rsidRPr="57D5DD20">
        <w:rPr>
          <w:rFonts w:ascii="Source Sans Pro Light" w:eastAsia="Source Sans Pro Light" w:hAnsi="Source Sans Pro Light" w:cs="Source Sans Pro Light"/>
        </w:rPr>
        <w:t xml:space="preserve"> but this was not consistent across all plots. The mixed samples were generally similar in species composition to the replicate samples (Figure </w:t>
      </w:r>
      <w:r w:rsidR="19E1F79F" w:rsidRPr="0FA74821">
        <w:rPr>
          <w:rFonts w:ascii="Source Sans Pro Light" w:eastAsia="Source Sans Pro Light" w:hAnsi="Source Sans Pro Light" w:cs="Source Sans Pro Light"/>
        </w:rPr>
        <w:t>40</w:t>
      </w:r>
      <w:r w:rsidRPr="57D5DD20">
        <w:rPr>
          <w:rFonts w:ascii="Source Sans Pro Light" w:eastAsia="Source Sans Pro Light" w:hAnsi="Source Sans Pro Light" w:cs="Source Sans Pro Light"/>
        </w:rPr>
        <w:t>).</w:t>
      </w:r>
      <w:r w:rsidR="00064019">
        <w:rPr>
          <w:rFonts w:ascii="Source Sans Pro Light" w:eastAsia="Source Sans Pro Light" w:hAnsi="Source Sans Pro Light" w:cs="Source Sans Pro Light"/>
        </w:rPr>
        <w:br w:type="page"/>
      </w:r>
    </w:p>
    <w:p w14:paraId="7AAF94AC" w14:textId="77777777" w:rsidR="0A946D6C" w:rsidRDefault="0A946D6C" w:rsidP="57D5DD20">
      <w:pPr>
        <w:jc w:val="both"/>
      </w:pPr>
    </w:p>
    <w:p w14:paraId="3E935EC9" w14:textId="04055F09" w:rsidR="0A946D6C" w:rsidRDefault="007773F4" w:rsidP="00EA71C2">
      <w:pPr>
        <w:jc w:val="center"/>
      </w:pPr>
      <w:r>
        <w:rPr>
          <w:noProof/>
        </w:rPr>
        <w:drawing>
          <wp:inline distT="0" distB="0" distL="0" distR="0" wp14:anchorId="576D5161" wp14:editId="4D26DDE4">
            <wp:extent cx="3816747" cy="5619750"/>
            <wp:effectExtent l="0" t="0" r="0" b="0"/>
            <wp:docPr id="1901001798" name="Picture 1901001798" descr="Taxon richness (number of OTUs) for soil (a) bacterial, (b) fungal, and (c) faunal communities at each location within fenced and unfenced plots. The bar shows plot-level taxon richness (cumulative richness for each plot).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interquartile range away from the upper or lower quartile. Mixed samples are denoted by green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001798" name="Picture 1901001798" descr="Taxon richness (number of OTUs) for soil (a) bacterial, (b) fungal, and (c) faunal communities at each location within fenced and unfenced plots. The bar shows plot-level taxon richness (cumulative richness for each plot).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interquartile range away from the upper or lower quartile. Mixed samples are denoted by green points."/>
                    <pic:cNvPicPr/>
                  </pic:nvPicPr>
                  <pic:blipFill>
                    <a:blip r:embed="rId93">
                      <a:extLst>
                        <a:ext uri="{28A0092B-C50C-407E-A947-70E740481C1C}">
                          <a14:useLocalDpi xmlns:a14="http://schemas.microsoft.com/office/drawing/2010/main" val="0"/>
                        </a:ext>
                      </a:extLst>
                    </a:blip>
                    <a:stretch>
                      <a:fillRect/>
                    </a:stretch>
                  </pic:blipFill>
                  <pic:spPr>
                    <a:xfrm>
                      <a:off x="0" y="0"/>
                      <a:ext cx="3816747" cy="5619750"/>
                    </a:xfrm>
                    <a:prstGeom prst="rect">
                      <a:avLst/>
                    </a:prstGeom>
                  </pic:spPr>
                </pic:pic>
              </a:graphicData>
            </a:graphic>
          </wp:inline>
        </w:drawing>
      </w:r>
    </w:p>
    <w:p w14:paraId="1F01A1C6" w14:textId="4761534D" w:rsidR="0A946D6C" w:rsidRPr="00E705EF" w:rsidRDefault="170A268D" w:rsidP="00E705EF">
      <w:pPr>
        <w:spacing w:line="360" w:lineRule="auto"/>
        <w:rPr>
          <w:color w:val="000000" w:themeColor="text1"/>
        </w:rPr>
      </w:pPr>
      <w:r w:rsidRPr="00E705EF">
        <w:rPr>
          <w:rFonts w:ascii="Source Sans Pro Light" w:eastAsia="Source Sans Pro Light" w:hAnsi="Source Sans Pro Light" w:cs="Source Sans Pro Light"/>
          <w:b/>
          <w:color w:val="000000" w:themeColor="text1"/>
        </w:rPr>
        <w:t>Figure 3</w:t>
      </w:r>
      <w:r w:rsidR="5817926A" w:rsidRPr="00E705EF">
        <w:rPr>
          <w:rFonts w:ascii="Source Sans Pro Light" w:eastAsia="Source Sans Pro Light" w:hAnsi="Source Sans Pro Light" w:cs="Source Sans Pro Light"/>
          <w:b/>
          <w:color w:val="000000" w:themeColor="text1"/>
        </w:rPr>
        <w:t>8</w:t>
      </w:r>
      <w:r w:rsidR="29F72386" w:rsidRPr="00E705EF">
        <w:rPr>
          <w:rFonts w:ascii="Source Sans Pro Light" w:eastAsia="Source Sans Pro Light" w:hAnsi="Source Sans Pro Light" w:cs="Source Sans Pro Light"/>
          <w:b/>
          <w:bCs/>
          <w:color w:val="000000" w:themeColor="text1"/>
        </w:rPr>
        <w:t>:</w:t>
      </w:r>
      <w:r w:rsidRPr="00E705EF">
        <w:rPr>
          <w:rFonts w:ascii="Source Sans Pro Light" w:eastAsia="Source Sans Pro Light" w:hAnsi="Source Sans Pro Light" w:cs="Source Sans Pro Light"/>
          <w:color w:val="000000" w:themeColor="text1"/>
        </w:rPr>
        <w:t xml:space="preserve"> Taxon richness (number of OTUs) for soil (a) bacterial, (b) fungal, and (c) faunal communities at each location within fenced and unfenced plots. The bar shows plot-level taxon richness (cumulative richness for each plot).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w:t>
      </w:r>
      <w:r w:rsidR="28DCB770" w:rsidRPr="00E705EF">
        <w:rPr>
          <w:rFonts w:ascii="Source Sans Pro Light" w:eastAsia="Source Sans Pro Light" w:hAnsi="Source Sans Pro Light" w:cs="Source Sans Pro Light"/>
          <w:color w:val="000000" w:themeColor="text1"/>
        </w:rPr>
        <w:t>interquartile range</w:t>
      </w:r>
      <w:r w:rsidRPr="00E705EF">
        <w:rPr>
          <w:rFonts w:ascii="Source Sans Pro Light" w:eastAsia="Source Sans Pro Light" w:hAnsi="Source Sans Pro Light" w:cs="Source Sans Pro Light"/>
          <w:color w:val="000000" w:themeColor="text1"/>
        </w:rPr>
        <w:t xml:space="preserve"> away from the upper or lower quartile. Mixed samples are denoted by green points.</w:t>
      </w:r>
    </w:p>
    <w:p w14:paraId="0A07DF34" w14:textId="234060C2" w:rsidR="0A946D6C" w:rsidRDefault="0A946D6C">
      <w:r w:rsidRPr="57D5DD20">
        <w:rPr>
          <w:rFonts w:ascii="Source Sans Pro Light" w:eastAsia="Source Sans Pro Light" w:hAnsi="Source Sans Pro Light" w:cs="Source Sans Pro Light"/>
        </w:rPr>
        <w:t xml:space="preserve"> </w:t>
      </w:r>
    </w:p>
    <w:p w14:paraId="369EB2E2" w14:textId="61BA57D5" w:rsidR="0A946D6C" w:rsidRDefault="002449F9" w:rsidP="57D5DD20">
      <w:pPr>
        <w:jc w:val="both"/>
      </w:pPr>
      <w:r w:rsidRPr="00AE38A5">
        <w:rPr>
          <w:rFonts w:eastAsia="Calibri" w:cs="Arial"/>
          <w:noProof/>
          <w:sz w:val="32"/>
          <w:szCs w:val="32"/>
        </w:rPr>
        <w:lastRenderedPageBreak/>
        <w:drawing>
          <wp:inline distT="0" distB="0" distL="0" distR="0" wp14:anchorId="429CC729" wp14:editId="562767D5">
            <wp:extent cx="5824908" cy="2053087"/>
            <wp:effectExtent l="0" t="0" r="4445" b="4445"/>
            <wp:docPr id="39" name="Picture 39" descr="Accumulation curves for taxon richness (left column) and sample coverage (right) by number of sampling units for soil bacteria (a, b), fungi (c, d), and fauna (e, f) across all woodland samples taken in fenced and unfenced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ccumulation curves for taxon richness (left column) and sample coverage (right) by number of sampling units for soil bacteria (a, b), fungi (c, d), and fauna (e, f) across all woodland samples taken in fenced and unfenced plots"/>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20384"/>
                    <a:stretch/>
                  </pic:blipFill>
                  <pic:spPr bwMode="auto">
                    <a:xfrm>
                      <a:off x="0" y="0"/>
                      <a:ext cx="5847157" cy="2060929"/>
                    </a:xfrm>
                    <a:prstGeom prst="rect">
                      <a:avLst/>
                    </a:prstGeom>
                    <a:noFill/>
                    <a:ln>
                      <a:noFill/>
                    </a:ln>
                    <a:extLst>
                      <a:ext uri="{53640926-AAD7-44D8-BBD7-CCE9431645EC}">
                        <a14:shadowObscured xmlns:a14="http://schemas.microsoft.com/office/drawing/2010/main"/>
                      </a:ext>
                    </a:extLst>
                  </pic:spPr>
                </pic:pic>
              </a:graphicData>
            </a:graphic>
          </wp:inline>
        </w:drawing>
      </w:r>
    </w:p>
    <w:p w14:paraId="7164208B" w14:textId="63A4427A" w:rsidR="0A946D6C" w:rsidRDefault="0A946D6C" w:rsidP="57D5DD20">
      <w:pPr>
        <w:jc w:val="both"/>
      </w:pPr>
      <w:r w:rsidRPr="57D5DD20">
        <w:rPr>
          <w:rFonts w:ascii="Segoe UI" w:eastAsia="Segoe UI" w:hAnsi="Segoe UI" w:cs="Segoe UI"/>
          <w:sz w:val="18"/>
          <w:szCs w:val="18"/>
        </w:rPr>
        <w:t xml:space="preserve"> </w:t>
      </w:r>
    </w:p>
    <w:p w14:paraId="39557873" w14:textId="6F66A408" w:rsidR="57D5DD20" w:rsidRDefault="00AE291D" w:rsidP="57D5DD20">
      <w:pPr>
        <w:jc w:val="center"/>
      </w:pPr>
      <w:r w:rsidRPr="00AE38A5">
        <w:rPr>
          <w:rFonts w:eastAsia="Calibri" w:cs="Arial"/>
          <w:noProof/>
          <w:sz w:val="32"/>
          <w:szCs w:val="32"/>
        </w:rPr>
        <w:drawing>
          <wp:inline distT="0" distB="0" distL="0" distR="0" wp14:anchorId="4FAFCBAE" wp14:editId="60F4B0C9">
            <wp:extent cx="5892619" cy="2251494"/>
            <wp:effectExtent l="0" t="0" r="0" b="0"/>
            <wp:docPr id="40" name="Picture 40" descr="Accumulation curves for taxon richness (left column) and sample coverage (right) by number of sampling units for soil bacteria (a, b), fungi (c, d), and fauna (e, f) across all woodland samples taken in fenced and unfenced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ccumulation curves for taxon richness (left column) and sample coverage (right) by number of sampling units for soil bacteria (a, b), fungi (c, d), and fauna (e, f) across all woodland samples taken in fenced and unfenced plots"/>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19671"/>
                    <a:stretch/>
                  </pic:blipFill>
                  <pic:spPr bwMode="auto">
                    <a:xfrm>
                      <a:off x="0" y="0"/>
                      <a:ext cx="5902899" cy="2255422"/>
                    </a:xfrm>
                    <a:prstGeom prst="rect">
                      <a:avLst/>
                    </a:prstGeom>
                    <a:noFill/>
                    <a:ln>
                      <a:noFill/>
                    </a:ln>
                    <a:extLst>
                      <a:ext uri="{53640926-AAD7-44D8-BBD7-CCE9431645EC}">
                        <a14:shadowObscured xmlns:a14="http://schemas.microsoft.com/office/drawing/2010/main"/>
                      </a:ext>
                    </a:extLst>
                  </pic:spPr>
                </pic:pic>
              </a:graphicData>
            </a:graphic>
          </wp:inline>
        </w:drawing>
      </w:r>
    </w:p>
    <w:p w14:paraId="36B76F48" w14:textId="57A17C3A" w:rsidR="57D5DD20" w:rsidRDefault="57D5DD20" w:rsidP="57D5DD20">
      <w:pPr>
        <w:jc w:val="center"/>
      </w:pPr>
    </w:p>
    <w:p w14:paraId="6F9579AD" w14:textId="61220818" w:rsidR="0A946D6C" w:rsidRDefault="00064019" w:rsidP="57D5DD20">
      <w:r w:rsidRPr="00AE38A5">
        <w:rPr>
          <w:noProof/>
        </w:rPr>
        <w:drawing>
          <wp:inline distT="0" distB="0" distL="0" distR="0" wp14:anchorId="2FE972CD" wp14:editId="7AFACA40">
            <wp:extent cx="5857936" cy="2786332"/>
            <wp:effectExtent l="0" t="0" r="0" b="0"/>
            <wp:docPr id="5" name="Picture 5" descr="Accumulation curves for taxon richness (left column) and sample coverage (right) by number of sampling units for soil bacteria (a, b), fungi (c, d), and fauna (e, f) across all woodland samples taken in fenced and unfenced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ccumulation curves for taxon richness (left column) and sample coverage (right) by number of sampling units for soil bacteria (a, b), fungi (c, d), and fauna (e, f) across all woodland samples taken in fenced and unfenced plots."/>
                    <pic:cNvPicPr/>
                  </pic:nvPicPr>
                  <pic:blipFill>
                    <a:blip r:embed="rId96">
                      <a:extLst>
                        <a:ext uri="{28A0092B-C50C-407E-A947-70E740481C1C}">
                          <a14:useLocalDpi xmlns:a14="http://schemas.microsoft.com/office/drawing/2010/main" val="0"/>
                        </a:ext>
                      </a:extLst>
                    </a:blip>
                    <a:stretch>
                      <a:fillRect/>
                    </a:stretch>
                  </pic:blipFill>
                  <pic:spPr>
                    <a:xfrm>
                      <a:off x="0" y="0"/>
                      <a:ext cx="5872107" cy="2793072"/>
                    </a:xfrm>
                    <a:prstGeom prst="rect">
                      <a:avLst/>
                    </a:prstGeom>
                  </pic:spPr>
                </pic:pic>
              </a:graphicData>
            </a:graphic>
          </wp:inline>
        </w:drawing>
      </w:r>
    </w:p>
    <w:p w14:paraId="6D144360" w14:textId="2E0A539A" w:rsidR="0A946D6C" w:rsidRDefault="0A946D6C" w:rsidP="57D5DD20">
      <w:pPr>
        <w:jc w:val="both"/>
      </w:pPr>
    </w:p>
    <w:p w14:paraId="0C68B1B1" w14:textId="74C88C2A" w:rsidR="0A946D6C" w:rsidRPr="00E705EF" w:rsidRDefault="0A946D6C" w:rsidP="00E705EF">
      <w:pPr>
        <w:spacing w:line="360" w:lineRule="auto"/>
        <w:rPr>
          <w:color w:val="000000" w:themeColor="text1"/>
        </w:rPr>
      </w:pPr>
      <w:r w:rsidRPr="00E705EF">
        <w:rPr>
          <w:rFonts w:ascii="Source Sans Pro Light" w:eastAsia="Source Sans Pro Light" w:hAnsi="Source Sans Pro Light" w:cs="Source Sans Pro Light"/>
          <w:b/>
          <w:color w:val="000000" w:themeColor="text1"/>
        </w:rPr>
        <w:t xml:space="preserve">Figure </w:t>
      </w:r>
      <w:r w:rsidR="2C71BACA" w:rsidRPr="00E705EF">
        <w:rPr>
          <w:rFonts w:ascii="Source Sans Pro Light" w:eastAsia="Source Sans Pro Light" w:hAnsi="Source Sans Pro Light" w:cs="Source Sans Pro Light"/>
          <w:b/>
          <w:color w:val="000000" w:themeColor="text1"/>
        </w:rPr>
        <w:t>39</w:t>
      </w:r>
      <w:r w:rsidR="016100BE" w:rsidRPr="00E705EF">
        <w:rPr>
          <w:rFonts w:ascii="Source Sans Pro Light" w:eastAsia="Source Sans Pro Light" w:hAnsi="Source Sans Pro Light" w:cs="Source Sans Pro Light"/>
          <w:b/>
          <w:bCs/>
          <w:color w:val="000000" w:themeColor="text1"/>
        </w:rPr>
        <w:t>:</w:t>
      </w:r>
      <w:r w:rsidRPr="00E705EF">
        <w:rPr>
          <w:rFonts w:ascii="Source Sans Pro Light" w:eastAsia="Source Sans Pro Light" w:hAnsi="Source Sans Pro Light" w:cs="Source Sans Pro Light"/>
          <w:color w:val="000000" w:themeColor="text1"/>
        </w:rPr>
        <w:t xml:space="preserve"> Accumulation curves for taxon richness (left column) and sample coverage (right) by number of sampling units for soil bacteria (a, b), fungi (c, d), and fauna (e, f) across all woodland samples taken in fenced and unfenced plots.</w:t>
      </w:r>
    </w:p>
    <w:p w14:paraId="4AC76ECC" w14:textId="1900BAC7" w:rsidR="0A946D6C" w:rsidRDefault="0A946D6C" w:rsidP="57D5DD20">
      <w:pPr>
        <w:jc w:val="both"/>
        <w:rPr>
          <w:rFonts w:ascii="Source Sans Pro Light" w:eastAsia="Source Sans Pro Light" w:hAnsi="Source Sans Pro Light" w:cs="Source Sans Pro Light"/>
          <w:sz w:val="20"/>
          <w:szCs w:val="20"/>
        </w:rPr>
      </w:pPr>
      <w:r w:rsidRPr="3100E8F5">
        <w:rPr>
          <w:rFonts w:ascii="Source Sans Pro Light" w:eastAsia="Source Sans Pro Light" w:hAnsi="Source Sans Pro Light" w:cs="Source Sans Pro Light"/>
          <w:sz w:val="20"/>
          <w:szCs w:val="20"/>
        </w:rPr>
        <w:t xml:space="preserve"> </w:t>
      </w:r>
    </w:p>
    <w:p w14:paraId="5390DCE0" w14:textId="357CBD5E" w:rsidR="0A946D6C" w:rsidRDefault="0A946D6C">
      <w:r w:rsidRPr="57D5DD20">
        <w:rPr>
          <w:rFonts w:ascii="Source Sans Pro Light" w:eastAsia="Source Sans Pro Light" w:hAnsi="Source Sans Pro Light" w:cs="Source Sans Pro Light"/>
        </w:rPr>
        <w:t xml:space="preserve"> </w:t>
      </w:r>
    </w:p>
    <w:p w14:paraId="3BFE9E59" w14:textId="4EECFE81" w:rsidR="57D5DD20" w:rsidRDefault="57D5DD20" w:rsidP="57D5DD20">
      <w:pPr>
        <w:jc w:val="center"/>
      </w:pPr>
    </w:p>
    <w:p w14:paraId="6F9E2504" w14:textId="2E8DB67C" w:rsidR="0A946D6C" w:rsidRDefault="00B55780" w:rsidP="57D5DD20">
      <w:pPr>
        <w:jc w:val="center"/>
      </w:pPr>
      <w:r>
        <w:rPr>
          <w:noProof/>
        </w:rPr>
        <mc:AlternateContent>
          <mc:Choice Requires="wps">
            <w:drawing>
              <wp:anchor distT="0" distB="0" distL="114300" distR="114300" simplePos="0" relativeHeight="251676682" behindDoc="0" locked="0" layoutInCell="1" allowOverlap="1" wp14:anchorId="07455F9E" wp14:editId="75D3E541">
                <wp:simplePos x="0" y="0"/>
                <wp:positionH relativeFrom="column">
                  <wp:posOffset>711200</wp:posOffset>
                </wp:positionH>
                <wp:positionV relativeFrom="paragraph">
                  <wp:posOffset>3755390</wp:posOffset>
                </wp:positionV>
                <wp:extent cx="3530600" cy="0"/>
                <wp:effectExtent l="0" t="19050" r="31750" b="19050"/>
                <wp:wrapNone/>
                <wp:docPr id="1901001795" name="Straight Connector 190100179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3530600" cy="0"/>
                        </a:xfrm>
                        <a:prstGeom prst="line">
                          <a:avLst/>
                        </a:prstGeom>
                        <a:ln w="28575">
                          <a:solidFill>
                            <a:schemeClr val="bg1"/>
                          </a:solidFill>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2DBCD8" id="Straight Connector 1901001795" o:spid="_x0000_s1026" alt="&quot;&quot;" style="position:absolute;flip:y;z-index:2516766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295.7pt" to="334pt,29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" strokecolor="white [3212]" strokeweight="2.25pt">
                <v:stroke joinstyle="miter"/>
              </v:line>
            </w:pict>
          </mc:Fallback>
        </mc:AlternateContent>
      </w:r>
      <w:r w:rsidR="00D3008C">
        <w:rPr>
          <w:noProof/>
        </w:rPr>
        <mc:AlternateContent>
          <mc:Choice Requires="wps">
            <w:drawing>
              <wp:anchor distT="0" distB="0" distL="114300" distR="114300" simplePos="0" relativeHeight="251680778" behindDoc="0" locked="0" layoutInCell="1" allowOverlap="1" wp14:anchorId="46AE8937" wp14:editId="1F2A7884">
                <wp:simplePos x="0" y="0"/>
                <wp:positionH relativeFrom="column">
                  <wp:posOffset>4251710</wp:posOffset>
                </wp:positionH>
                <wp:positionV relativeFrom="paragraph">
                  <wp:posOffset>3678742</wp:posOffset>
                </wp:positionV>
                <wp:extent cx="95" cy="2089488"/>
                <wp:effectExtent l="12700" t="12700" r="12700" b="6350"/>
                <wp:wrapNone/>
                <wp:docPr id="1901001800" name="Straight Connector 190100180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flipV="1">
                          <a:off x="0" y="0"/>
                          <a:ext cx="95" cy="2089488"/>
                        </a:xfrm>
                        <a:prstGeom prst="line">
                          <a:avLst/>
                        </a:prstGeom>
                        <a:ln w="254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6C1C11" id="Straight Connector 1901001800" o:spid="_x0000_s1026" alt="&quot;&quot;" style="position:absolute;flip:x y;z-index:2516807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8pt,289.65pt" to="334.8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" strokecolor="white [3212]" strokeweight="2pt">
                <v:stroke joinstyle="miter"/>
              </v:line>
            </w:pict>
          </mc:Fallback>
        </mc:AlternateContent>
      </w:r>
      <w:r w:rsidR="009A2270">
        <w:rPr>
          <w:noProof/>
        </w:rPr>
        <mc:AlternateContent>
          <mc:Choice Requires="wps">
            <w:drawing>
              <wp:anchor distT="0" distB="0" distL="114300" distR="114300" simplePos="0" relativeHeight="251679754" behindDoc="0" locked="0" layoutInCell="1" allowOverlap="1" wp14:anchorId="53FC6C3E" wp14:editId="3B5E2796">
                <wp:simplePos x="0" y="0"/>
                <wp:positionH relativeFrom="column">
                  <wp:posOffset>739775</wp:posOffset>
                </wp:positionH>
                <wp:positionV relativeFrom="paragraph">
                  <wp:posOffset>5764324</wp:posOffset>
                </wp:positionV>
                <wp:extent cx="3514332" cy="0"/>
                <wp:effectExtent l="0" t="12700" r="16510" b="12700"/>
                <wp:wrapNone/>
                <wp:docPr id="1901001799" name="Straight Connector 190100179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3514332" cy="0"/>
                        </a:xfrm>
                        <a:prstGeom prst="line">
                          <a:avLst/>
                        </a:prstGeom>
                        <a:ln w="2222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9C0474" id="Straight Connector 1901001799" o:spid="_x0000_s1026" alt="&quot;&quot;" style="position:absolute;flip:y;z-index:2516797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8.25pt,453.9pt" to="334.95pt,45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" strokecolor="white [3212]" strokeweight="1.75pt">
                <v:stroke joinstyle="miter"/>
              </v:line>
            </w:pict>
          </mc:Fallback>
        </mc:AlternateContent>
      </w:r>
      <w:r w:rsidR="00510589">
        <w:rPr>
          <w:noProof/>
        </w:rPr>
        <mc:AlternateContent>
          <mc:Choice Requires="wps">
            <w:drawing>
              <wp:anchor distT="0" distB="0" distL="114300" distR="114300" simplePos="0" relativeHeight="251677706" behindDoc="0" locked="0" layoutInCell="1" allowOverlap="1" wp14:anchorId="515BF3E4" wp14:editId="1522A290">
                <wp:simplePos x="0" y="0"/>
                <wp:positionH relativeFrom="column">
                  <wp:posOffset>702104</wp:posOffset>
                </wp:positionH>
                <wp:positionV relativeFrom="paragraph">
                  <wp:posOffset>3752215</wp:posOffset>
                </wp:positionV>
                <wp:extent cx="187" cy="2003223"/>
                <wp:effectExtent l="0" t="0" r="12700" b="16510"/>
                <wp:wrapNone/>
                <wp:docPr id="1901001796" name="Straight Connector 190100179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187" cy="2003223"/>
                        </a:xfrm>
                        <a:prstGeom prst="line">
                          <a:avLst/>
                        </a:prstGeom>
                        <a:ln w="158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B728C3" id="Straight Connector 1901001796" o:spid="_x0000_s1026" alt="&quot;&quot;" style="position:absolute;flip:y;z-index:2516777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3pt,295.45pt" to="55.3pt,45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" strokecolor="white [3212]" strokeweight="1.25pt">
                <v:stroke joinstyle="miter"/>
              </v:line>
            </w:pict>
          </mc:Fallback>
        </mc:AlternateContent>
      </w:r>
      <w:r w:rsidR="009636E3">
        <w:rPr>
          <w:noProof/>
        </w:rPr>
        <mc:AlternateContent>
          <mc:Choice Requires="wps">
            <w:drawing>
              <wp:anchor distT="0" distB="0" distL="114300" distR="114300" simplePos="0" relativeHeight="251673610" behindDoc="0" locked="0" layoutInCell="1" allowOverlap="1" wp14:anchorId="1F6D1EEE" wp14:editId="6CC339FD">
                <wp:simplePos x="0" y="0"/>
                <wp:positionH relativeFrom="column">
                  <wp:posOffset>623695</wp:posOffset>
                </wp:positionH>
                <wp:positionV relativeFrom="paragraph">
                  <wp:posOffset>5755963</wp:posOffset>
                </wp:positionV>
                <wp:extent cx="116282" cy="66899"/>
                <wp:effectExtent l="0" t="0" r="10795" b="9525"/>
                <wp:wrapNone/>
                <wp:docPr id="1901001793" name="Rounded Rectangle 190100179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6282" cy="66899"/>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72A185" id="Rounded Rectangle 1901001793" o:spid="_x0000_s1026" alt="&quot;&quot;" style="position:absolute;margin-left:49.1pt;margin-top:453.25pt;width:9.15pt;height:5.25pt;z-index:251673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71562" behindDoc="0" locked="0" layoutInCell="1" allowOverlap="1" wp14:anchorId="09C1BE3A" wp14:editId="18948A49">
                <wp:simplePos x="0" y="0"/>
                <wp:positionH relativeFrom="column">
                  <wp:posOffset>4254449</wp:posOffset>
                </wp:positionH>
                <wp:positionV relativeFrom="paragraph">
                  <wp:posOffset>5755640</wp:posOffset>
                </wp:positionV>
                <wp:extent cx="100426" cy="109381"/>
                <wp:effectExtent l="0" t="0" r="13970" b="17780"/>
                <wp:wrapNone/>
                <wp:docPr id="1901001792" name="Rounded Rectangle 190100179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277695" id="Rounded Rectangle 1901001792" o:spid="_x0000_s1026" alt="&quot;&quot;" style="position:absolute;margin-left:335pt;margin-top:453.2pt;width:7.9pt;height:8.6pt;z-index:2516715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69514" behindDoc="0" locked="0" layoutInCell="1" allowOverlap="1" wp14:anchorId="7342A56B" wp14:editId="1589D13D">
                <wp:simplePos x="0" y="0"/>
                <wp:positionH relativeFrom="column">
                  <wp:posOffset>590756</wp:posOffset>
                </wp:positionH>
                <wp:positionV relativeFrom="paragraph">
                  <wp:posOffset>4670425</wp:posOffset>
                </wp:positionV>
                <wp:extent cx="100426" cy="109381"/>
                <wp:effectExtent l="0" t="0" r="13970" b="17780"/>
                <wp:wrapNone/>
                <wp:docPr id="52" name="Rounded Rectangle 5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5EEB8D" id="Rounded Rectangle 52" o:spid="_x0000_s1026" alt="&quot;&quot;" style="position:absolute;margin-left:46.5pt;margin-top:367.75pt;width:7.9pt;height:8.6pt;z-index:251669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67466" behindDoc="0" locked="0" layoutInCell="1" allowOverlap="1" wp14:anchorId="32F67CA9" wp14:editId="632CC5E8">
                <wp:simplePos x="0" y="0"/>
                <wp:positionH relativeFrom="column">
                  <wp:posOffset>4254181</wp:posOffset>
                </wp:positionH>
                <wp:positionV relativeFrom="paragraph">
                  <wp:posOffset>4692635</wp:posOffset>
                </wp:positionV>
                <wp:extent cx="100426" cy="109381"/>
                <wp:effectExtent l="0" t="0" r="13970" b="17780"/>
                <wp:wrapNone/>
                <wp:docPr id="29" name="Rounded Rectangle 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4E4E35" id="Rounded Rectangle 29" o:spid="_x0000_s1026" alt="&quot;&quot;" style="position:absolute;margin-left:334.95pt;margin-top:369.5pt;width:7.9pt;height:8.6pt;z-index:251667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65418" behindDoc="0" locked="0" layoutInCell="1" allowOverlap="1" wp14:anchorId="3354BA82" wp14:editId="47B150B0">
                <wp:simplePos x="0" y="0"/>
                <wp:positionH relativeFrom="column">
                  <wp:posOffset>4254221</wp:posOffset>
                </wp:positionH>
                <wp:positionV relativeFrom="paragraph">
                  <wp:posOffset>3634979</wp:posOffset>
                </wp:positionV>
                <wp:extent cx="100426" cy="109381"/>
                <wp:effectExtent l="0" t="0" r="13970" b="17780"/>
                <wp:wrapNone/>
                <wp:docPr id="11" name="Rounded 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799ED" id="Rounded Rectangle 11" o:spid="_x0000_s1026" alt="&quot;&quot;" style="position:absolute;margin-left:335pt;margin-top:286.2pt;width:7.9pt;height:8.6pt;z-index:2516654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61322" behindDoc="0" locked="0" layoutInCell="1" allowOverlap="1" wp14:anchorId="1B8E52B4" wp14:editId="78714FFE">
                <wp:simplePos x="0" y="0"/>
                <wp:positionH relativeFrom="column">
                  <wp:posOffset>2430123</wp:posOffset>
                </wp:positionH>
                <wp:positionV relativeFrom="paragraph">
                  <wp:posOffset>3635129</wp:posOffset>
                </wp:positionV>
                <wp:extent cx="100426" cy="109381"/>
                <wp:effectExtent l="0" t="0" r="13970" b="17780"/>
                <wp:wrapNone/>
                <wp:docPr id="7" name="Rounded 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0D35B" id="Rounded Rectangle 7" o:spid="_x0000_s1026" alt="&quot;&quot;" style="position:absolute;margin-left:191.35pt;margin-top:286.25pt;width:7.9pt;height:8.6pt;z-index:251661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59274" behindDoc="0" locked="0" layoutInCell="1" allowOverlap="1" wp14:anchorId="29896EA8" wp14:editId="2E16BE3B">
                <wp:simplePos x="0" y="0"/>
                <wp:positionH relativeFrom="column">
                  <wp:posOffset>612775</wp:posOffset>
                </wp:positionH>
                <wp:positionV relativeFrom="paragraph">
                  <wp:posOffset>3636032</wp:posOffset>
                </wp:positionV>
                <wp:extent cx="100426" cy="109381"/>
                <wp:effectExtent l="0" t="0" r="13970" b="17780"/>
                <wp:wrapNone/>
                <wp:docPr id="6" name="Rounded 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FF138F" id="Rounded Rectangle 6" o:spid="_x0000_s1026" alt="&quot;&quot;" style="position:absolute;margin-left:48.25pt;margin-top:286.3pt;width:7.9pt;height:8.6pt;z-index:251659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" fillcolor="white [3212]" strokecolor="white [3212]" strokeweight="1pt">
                <v:stroke joinstyle="miter"/>
              </v:roundrect>
            </w:pict>
          </mc:Fallback>
        </mc:AlternateContent>
      </w:r>
      <w:r w:rsidR="009636E3">
        <w:rPr>
          <w:noProof/>
        </w:rPr>
        <mc:AlternateContent>
          <mc:Choice Requires="wps">
            <w:drawing>
              <wp:anchor distT="0" distB="0" distL="114300" distR="114300" simplePos="0" relativeHeight="251663370" behindDoc="0" locked="0" layoutInCell="1" allowOverlap="1" wp14:anchorId="3ED8A692" wp14:editId="398CBA1F">
                <wp:simplePos x="0" y="0"/>
                <wp:positionH relativeFrom="column">
                  <wp:posOffset>89854</wp:posOffset>
                </wp:positionH>
                <wp:positionV relativeFrom="paragraph">
                  <wp:posOffset>0</wp:posOffset>
                </wp:positionV>
                <wp:extent cx="100426" cy="109381"/>
                <wp:effectExtent l="0" t="0" r="13970" b="17780"/>
                <wp:wrapNone/>
                <wp:docPr id="8" name="Rounded 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0426" cy="10938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418FD0" id="Rounded Rectangle 8" o:spid="_x0000_s1026" alt="&quot;&quot;" style="position:absolute;margin-left:7.1pt;margin-top:0;width:7.9pt;height:8.6pt;z-index:2516633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" fillcolor="white [3212]" strokecolor="white [3212]" strokeweight="1pt">
                <v:stroke joinstyle="miter"/>
              </v:roundrect>
            </w:pict>
          </mc:Fallback>
        </mc:AlternateContent>
      </w:r>
      <w:r w:rsidR="00501411">
        <w:rPr>
          <w:noProof/>
        </w:rPr>
        <w:drawing>
          <wp:inline distT="0" distB="0" distL="0" distR="0" wp14:anchorId="6387D8DD" wp14:editId="4F75B741">
            <wp:extent cx="5551098" cy="6167887"/>
            <wp:effectExtent l="0" t="0" r="0" b="4445"/>
            <wp:docPr id="1001270626" name="Picture 1001270626" descr="NMDS ordination plots based on Jaccard similarity index for soil (a) bacteria, (b) fungi, and (c) faunal community taxonomic compositions. Points are coloured by plot location with light colour denoting fenced plots and darker colour denoting unfenced plots. Replicate sub-plot samples are linked with solid lines and mixed samples are shown with black out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270626" name="Picture 1001270626" descr="NMDS ordination plots based on Jaccard similarity index for soil (a) bacteria, (b) fungi, and (c) faunal community taxonomic compositions. Points are coloured by plot location with light colour denoting fenced plots and darker colour denoting unfenced plots. Replicate sub-plot samples are linked with solid lines and mixed samples are shown with black outlines"/>
                    <pic:cNvPicPr/>
                  </pic:nvPicPr>
                  <pic:blipFill>
                    <a:blip r:embed="rId97">
                      <a:extLst>
                        <a:ext uri="{28A0092B-C50C-407E-A947-70E740481C1C}">
                          <a14:useLocalDpi xmlns:a14="http://schemas.microsoft.com/office/drawing/2010/main" val="0"/>
                        </a:ext>
                      </a:extLst>
                    </a:blip>
                    <a:stretch>
                      <a:fillRect/>
                    </a:stretch>
                  </pic:blipFill>
                  <pic:spPr>
                    <a:xfrm>
                      <a:off x="0" y="0"/>
                      <a:ext cx="5560825" cy="6178695"/>
                    </a:xfrm>
                    <a:prstGeom prst="rect">
                      <a:avLst/>
                    </a:prstGeom>
                  </pic:spPr>
                </pic:pic>
              </a:graphicData>
            </a:graphic>
          </wp:inline>
        </w:drawing>
      </w:r>
      <w:r w:rsidR="0A946D6C" w:rsidRPr="57D5DD20">
        <w:rPr>
          <w:rFonts w:ascii="Calibri" w:eastAsia="Calibri" w:hAnsi="Calibri" w:cs="Calibri"/>
          <w:i/>
          <w:iCs/>
          <w:color w:val="44546A" w:themeColor="text2"/>
          <w:sz w:val="18"/>
          <w:szCs w:val="18"/>
        </w:rPr>
        <w:t xml:space="preserve"> </w:t>
      </w:r>
    </w:p>
    <w:p w14:paraId="28283F73" w14:textId="75A9F1DB" w:rsidR="0A946D6C" w:rsidRPr="00E705EF" w:rsidRDefault="0A946D6C" w:rsidP="00E705EF">
      <w:pPr>
        <w:spacing w:line="360" w:lineRule="auto"/>
        <w:rPr>
          <w:color w:val="000000" w:themeColor="text1"/>
        </w:rPr>
      </w:pPr>
      <w:r w:rsidRPr="00E705EF">
        <w:rPr>
          <w:rFonts w:ascii="Source Sans Pro Light" w:eastAsia="Source Sans Pro Light" w:hAnsi="Source Sans Pro Light" w:cs="Source Sans Pro Light"/>
          <w:b/>
          <w:color w:val="000000" w:themeColor="text1"/>
        </w:rPr>
        <w:t xml:space="preserve">Figure </w:t>
      </w:r>
      <w:r w:rsidR="005C7AF1" w:rsidRPr="00E705EF">
        <w:rPr>
          <w:rFonts w:ascii="Source Sans Pro Light" w:eastAsia="Source Sans Pro Light" w:hAnsi="Source Sans Pro Light" w:cs="Source Sans Pro Light"/>
          <w:b/>
          <w:color w:val="000000" w:themeColor="text1"/>
        </w:rPr>
        <w:t>4</w:t>
      </w:r>
      <w:r w:rsidR="532A10C8" w:rsidRPr="00E705EF">
        <w:rPr>
          <w:rFonts w:ascii="Source Sans Pro Light" w:eastAsia="Source Sans Pro Light" w:hAnsi="Source Sans Pro Light" w:cs="Source Sans Pro Light"/>
          <w:b/>
          <w:color w:val="000000" w:themeColor="text1"/>
        </w:rPr>
        <w:t>0</w:t>
      </w:r>
      <w:r w:rsidR="04FC8314" w:rsidRPr="00E705EF">
        <w:rPr>
          <w:rFonts w:ascii="Source Sans Pro Light" w:eastAsia="Source Sans Pro Light" w:hAnsi="Source Sans Pro Light" w:cs="Source Sans Pro Light"/>
          <w:b/>
          <w:bCs/>
          <w:color w:val="000000" w:themeColor="text1"/>
        </w:rPr>
        <w:t>:</w:t>
      </w:r>
      <w:r w:rsidRPr="00E705EF">
        <w:rPr>
          <w:rFonts w:ascii="Source Sans Pro Light" w:eastAsia="Source Sans Pro Light" w:hAnsi="Source Sans Pro Light" w:cs="Source Sans Pro Light"/>
          <w:color w:val="000000" w:themeColor="text1"/>
        </w:rPr>
        <w:t xml:space="preserve"> NMDS ordination plots based on Jaccard similarity index for soil (a) bacteria, (b) fungi, and (c) faunal community taxonomic compositions. Points are coloured by plot location with light colour denoting fenced plots and darker colour denoting unfenced plots. Replicate sub-plot samples are linked with solid lines and mixed samples are shown with black </w:t>
      </w:r>
      <w:proofErr w:type="gramStart"/>
      <w:r w:rsidRPr="00E705EF">
        <w:rPr>
          <w:rFonts w:ascii="Source Sans Pro Light" w:eastAsia="Source Sans Pro Light" w:hAnsi="Source Sans Pro Light" w:cs="Source Sans Pro Light"/>
          <w:color w:val="000000" w:themeColor="text1"/>
        </w:rPr>
        <w:t>outlines</w:t>
      </w:r>
      <w:proofErr w:type="gramEnd"/>
    </w:p>
    <w:p w14:paraId="60BD4CF9" w14:textId="521E9293" w:rsidR="0A946D6C" w:rsidRPr="00E97F5B" w:rsidRDefault="0A946D6C">
      <w:pPr>
        <w:rPr>
          <w:color w:val="000000" w:themeColor="text1"/>
        </w:rPr>
      </w:pPr>
      <w:r w:rsidRPr="00E97F5B">
        <w:rPr>
          <w:rFonts w:ascii="Calibri" w:eastAsia="Calibri" w:hAnsi="Calibri" w:cs="Calibri"/>
          <w:i/>
          <w:color w:val="000000" w:themeColor="text1"/>
          <w:sz w:val="20"/>
          <w:szCs w:val="20"/>
        </w:rPr>
        <w:t xml:space="preserve"> </w:t>
      </w:r>
    </w:p>
    <w:p w14:paraId="14038FAF" w14:textId="0D9E8360" w:rsidR="0A946D6C" w:rsidRDefault="00A978DF" w:rsidP="00E705EF">
      <w:pPr>
        <w:spacing w:line="360" w:lineRule="auto"/>
      </w:pPr>
      <w:r>
        <w:rPr>
          <w:noProof/>
        </w:rPr>
        <mc:AlternateContent>
          <mc:Choice Requires="wps">
            <w:drawing>
              <wp:anchor distT="0" distB="0" distL="114300" distR="114300" simplePos="0" relativeHeight="251678730" behindDoc="0" locked="0" layoutInCell="1" allowOverlap="1" wp14:anchorId="424805B0" wp14:editId="66CD052F">
                <wp:simplePos x="0" y="0"/>
                <wp:positionH relativeFrom="column">
                  <wp:posOffset>-82550</wp:posOffset>
                </wp:positionH>
                <wp:positionV relativeFrom="paragraph">
                  <wp:posOffset>250825</wp:posOffset>
                </wp:positionV>
                <wp:extent cx="3543300" cy="82550"/>
                <wp:effectExtent l="0" t="0" r="19050" b="31750"/>
                <wp:wrapNone/>
                <wp:docPr id="1901001797" name="Straight Connector 190100179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3543300" cy="8255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F6248B" id="Straight Connector 1901001797" o:spid="_x0000_s1026" alt="&quot;&quot;" style="position:absolute;z-index:251678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19.75pt" to="272.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" strokecolor="white [3212]" strokeweight="1.5pt">
                <v:stroke joinstyle="miter"/>
              </v:line>
            </w:pict>
          </mc:Fallback>
        </mc:AlternateContent>
      </w:r>
      <w:r w:rsidR="0A946D6C" w:rsidRPr="003670EA">
        <w:rPr>
          <w:rFonts w:ascii="Source Sans Pro SemiBold" w:eastAsia="Source Sans Pro SemiBold" w:hAnsi="Source Sans Pro SemiBold" w:cs="Source Sans Pro SemiBold"/>
          <w:b/>
          <w:bCs/>
          <w:color w:val="146568"/>
          <w:sz w:val="28"/>
          <w:szCs w:val="28"/>
        </w:rPr>
        <w:t>Limitations</w:t>
      </w:r>
    </w:p>
    <w:p w14:paraId="6867D94D" w14:textId="33ACC21B" w:rsidR="0A946D6C" w:rsidRDefault="0A946D6C" w:rsidP="00E705EF">
      <w:pPr>
        <w:spacing w:after="160" w:line="360" w:lineRule="auto"/>
      </w:pPr>
      <w:r w:rsidRPr="57D5DD20">
        <w:rPr>
          <w:rFonts w:ascii="Source Sans Pro Light" w:eastAsia="Source Sans Pro Light" w:hAnsi="Source Sans Pro Light" w:cs="Source Sans Pro Light"/>
        </w:rPr>
        <w:t xml:space="preserve">Methodologies have been chosen based on the state of the art, but these choices inherently introduce specific limitations and biases. For each of the target groups we have chosen </w:t>
      </w:r>
      <w:r w:rsidRPr="57D5DD20">
        <w:rPr>
          <w:rFonts w:ascii="Source Sans Pro Light" w:eastAsia="Source Sans Pro Light" w:hAnsi="Source Sans Pro Light" w:cs="Source Sans Pro Light"/>
        </w:rPr>
        <w:lastRenderedPageBreak/>
        <w:t xml:space="preserve">primers that in our experience capture their targets well. Each of these primer sets will inherently miss taxa and this will be a systematic error. Unfortunately, there is no one primer set that captures </w:t>
      </w:r>
      <w:r w:rsidR="3C61208C" w:rsidRPr="57D5DD20">
        <w:rPr>
          <w:rFonts w:ascii="Source Sans Pro Light" w:eastAsia="Source Sans Pro Light" w:hAnsi="Source Sans Pro Light" w:cs="Source Sans Pro Light"/>
        </w:rPr>
        <w:t>all</w:t>
      </w:r>
      <w:r w:rsidRPr="57D5DD20">
        <w:rPr>
          <w:rFonts w:ascii="Source Sans Pro Light" w:eastAsia="Source Sans Pro Light" w:hAnsi="Source Sans Pro Light" w:cs="Source Sans Pro Light"/>
        </w:rPr>
        <w:t xml:space="preserve"> the diversity, and the diversity present in soil makes it impossible to choose one primer set that balances specificity and resolution. This is only an issue if there is a particular target taxon (i.e. an indicator species) of interest.</w:t>
      </w:r>
    </w:p>
    <w:p w14:paraId="1C254B38" w14:textId="6BF224A9" w:rsidR="0A946D6C" w:rsidRDefault="0A946D6C" w:rsidP="00E705EF">
      <w:pPr>
        <w:spacing w:after="160" w:line="360" w:lineRule="auto"/>
      </w:pPr>
      <w:r w:rsidRPr="57D5DD20">
        <w:rPr>
          <w:rFonts w:ascii="Source Sans Pro Light" w:eastAsia="Source Sans Pro Light" w:hAnsi="Source Sans Pro Light" w:cs="Source Sans Pro Light"/>
        </w:rPr>
        <w:t>Assigning taxonomic identities to the sequences is only possible through their comparison to reference databases, which are incomplete. This is not an issue if a taxonomy free approach is adopted – i.e. tracking changes over time by comparing datasets (as is advocated here), but it is a bigger concern if indicator species or functional groups (based on taxonomy) are required. It should be noted that multiple OTUs can be identified as belonging to the same species, which is most likely attributed to PCR or sequencing artefacts but potentially intraspecific genomic variation or cryptic diversity. Also, it is possible for closely related species to have identical sequences in the targeted gene region and if the species present at your site is not in the database it could be identified as a different closely related species.</w:t>
      </w:r>
    </w:p>
    <w:p w14:paraId="3FAC80E7" w14:textId="747823B2" w:rsidR="57D5DD20" w:rsidRDefault="1F5C2D95" w:rsidP="00E705EF">
      <w:pPr>
        <w:spacing w:after="160" w:line="360" w:lineRule="auto"/>
      </w:pPr>
      <w:r w:rsidRPr="7B667D58">
        <w:rPr>
          <w:rFonts w:ascii="Source Sans Pro Light" w:eastAsia="Source Sans Pro Light" w:hAnsi="Source Sans Pro Light" w:cs="Source Sans Pro Light"/>
        </w:rPr>
        <w:t xml:space="preserve">What is happening among the communities (i.e. functioning) may be driven more so by the dominant taxa as opposed to the breadth of diversity. The abundance of taxa cannot be directly inferred from the number of </w:t>
      </w:r>
      <w:proofErr w:type="gramStart"/>
      <w:r w:rsidRPr="7B667D58">
        <w:rPr>
          <w:rFonts w:ascii="Source Sans Pro Light" w:eastAsia="Source Sans Pro Light" w:hAnsi="Source Sans Pro Light" w:cs="Source Sans Pro Light"/>
        </w:rPr>
        <w:t>sequence</w:t>
      </w:r>
      <w:proofErr w:type="gramEnd"/>
      <w:r w:rsidRPr="7B667D58">
        <w:rPr>
          <w:rFonts w:ascii="Source Sans Pro Light" w:eastAsia="Source Sans Pro Light" w:hAnsi="Source Sans Pro Light" w:cs="Source Sans Pro Light"/>
        </w:rPr>
        <w:t xml:space="preserve"> reads. While the number of sequence reads is a consequence of abundance, it is also impacted by biomass, body type, activity, surface area, condition, primer bias, and species-specific variation in the genome. </w:t>
      </w:r>
    </w:p>
    <w:p w14:paraId="03BD9B3F" w14:textId="1BADCE01" w:rsidR="7B667D58" w:rsidRDefault="7B667D58" w:rsidP="7B667D58">
      <w:pPr>
        <w:spacing w:after="160" w:line="259" w:lineRule="auto"/>
        <w:jc w:val="both"/>
        <w:rPr>
          <w:rFonts w:ascii="Source Sans Pro Light" w:eastAsia="Source Sans Pro Light" w:hAnsi="Source Sans Pro Light" w:cs="Source Sans Pro Light"/>
        </w:rPr>
      </w:pPr>
    </w:p>
    <w:p w14:paraId="00E11BE4" w14:textId="685C651C" w:rsidR="57D5DD20" w:rsidRPr="00E705EF" w:rsidRDefault="0C6F9E05" w:rsidP="00E705EF">
      <w:pPr>
        <w:spacing w:after="160" w:line="360" w:lineRule="auto"/>
        <w:rPr>
          <w:rFonts w:ascii="Source Sans Pro Light" w:eastAsia="Source Sans Pro Light" w:hAnsi="Source Sans Pro Light" w:cs="Source Sans Pro Light"/>
        </w:rPr>
      </w:pPr>
      <w:r w:rsidRPr="00E705EF">
        <w:rPr>
          <w:rFonts w:ascii="Source Sans Pro Light" w:eastAsia="Source Sans Pro Light" w:hAnsi="Source Sans Pro Light" w:cs="Source Sans Pro Light"/>
          <w:b/>
          <w:bCs/>
        </w:rPr>
        <w:t>Table 13</w:t>
      </w:r>
      <w:r w:rsidRPr="00E705EF">
        <w:rPr>
          <w:rFonts w:ascii="Source Sans Pro Light" w:eastAsia="Source Sans Pro Light" w:hAnsi="Source Sans Pro Light" w:cs="Source Sans Pro Light"/>
        </w:rPr>
        <w:t xml:space="preserve">: Estimated, observed, and </w:t>
      </w:r>
      <w:proofErr w:type="gramStart"/>
      <w:r w:rsidRPr="00E705EF">
        <w:rPr>
          <w:rFonts w:ascii="Source Sans Pro Light" w:eastAsia="Source Sans Pro Light" w:hAnsi="Source Sans Pro Light" w:cs="Source Sans Pro Light"/>
        </w:rPr>
        <w:t>overall</w:t>
      </w:r>
      <w:proofErr w:type="gramEnd"/>
      <w:r w:rsidRPr="00E705EF">
        <w:rPr>
          <w:rFonts w:ascii="Source Sans Pro Light" w:eastAsia="Source Sans Pro Light" w:hAnsi="Source Sans Pro Light" w:cs="Source Sans Pro Light"/>
        </w:rPr>
        <w:t xml:space="preserve"> OTU richness across taxonomic groups and fenced/unfenced plots in </w:t>
      </w:r>
      <w:proofErr w:type="spellStart"/>
      <w:r w:rsidRPr="00E705EF">
        <w:rPr>
          <w:rFonts w:ascii="Source Sans Pro Light" w:eastAsia="Source Sans Pro Light" w:hAnsi="Source Sans Pro Light" w:cs="Source Sans Pro Light"/>
        </w:rPr>
        <w:t>Inversnaid</w:t>
      </w:r>
      <w:proofErr w:type="spellEnd"/>
      <w:r w:rsidRPr="00E705EF">
        <w:rPr>
          <w:rFonts w:ascii="Source Sans Pro Light" w:eastAsia="Source Sans Pro Light" w:hAnsi="Source Sans Pro Light" w:cs="Source Sans Pro Light"/>
        </w:rPr>
        <w:t xml:space="preserve"> RSPB reserve. Asymptotic estimated richness is given for each treatment by plots (n = 12 samples), with standard error (</w:t>
      </w:r>
      <w:proofErr w:type="spellStart"/>
      <w:r w:rsidRPr="00E705EF">
        <w:rPr>
          <w:rFonts w:ascii="Source Sans Pro Light" w:eastAsia="Source Sans Pro Light" w:hAnsi="Source Sans Pro Light" w:cs="Source Sans Pro Light"/>
        </w:rPr>
        <w:t>s.e.</w:t>
      </w:r>
      <w:proofErr w:type="spellEnd"/>
      <w:r w:rsidRPr="00E705EF">
        <w:rPr>
          <w:rFonts w:ascii="Source Sans Pro Light" w:eastAsia="Source Sans Pro Light" w:hAnsi="Source Sans Pro Light" w:cs="Source Sans Pro Light"/>
        </w:rPr>
        <w:t>) lower (LCL) and upper (UCL) 95% confidence limits</w:t>
      </w:r>
      <w:r w:rsidR="00917EF7" w:rsidRPr="00E705EF">
        <w:rPr>
          <w:rFonts w:ascii="Source Sans Pro Light" w:eastAsia="Source Sans Pro Light" w:hAnsi="Source Sans Pro Light" w:cs="Source Sans Pro Light"/>
        </w:rPr>
        <w:t>.</w:t>
      </w:r>
    </w:p>
    <w:tbl>
      <w:tblPr>
        <w:tblW w:w="0" w:type="auto"/>
        <w:tblInd w:w="105" w:type="dxa"/>
        <w:tblLayout w:type="fixed"/>
        <w:tblLook w:val="04A0" w:firstRow="1" w:lastRow="0" w:firstColumn="1" w:lastColumn="0" w:noHBand="0" w:noVBand="1"/>
        <w:tblCaption w:val="Estimated, observed, and overall OTU richness across taxonomic groups and fenced/unfenced plots in Inversnaid RSPB reserve. Asymptotic estimated richness is given for each treatment by plots (n = 12 samples), with standard error (s.e.) lower (LCL) and upper (UCL) 95% confidence limits."/>
      </w:tblPr>
      <w:tblGrid>
        <w:gridCol w:w="1171"/>
        <w:gridCol w:w="929"/>
        <w:gridCol w:w="1590"/>
        <w:gridCol w:w="1025"/>
        <w:gridCol w:w="1105"/>
        <w:gridCol w:w="990"/>
        <w:gridCol w:w="1020"/>
        <w:gridCol w:w="1020"/>
      </w:tblGrid>
      <w:tr w:rsidR="3100E8F5" w14:paraId="68E5ADC1" w14:textId="77777777" w:rsidTr="00E705EF">
        <w:trPr>
          <w:cantSplit/>
          <w:trHeight w:val="270"/>
          <w:tblHeader/>
        </w:trPr>
        <w:tc>
          <w:tcPr>
            <w:tcW w:w="1171" w:type="dxa"/>
            <w:tcBorders>
              <w:top w:val="nil"/>
              <w:left w:val="nil"/>
              <w:bottom w:val="single" w:sz="6" w:space="0" w:color="auto"/>
              <w:right w:val="nil"/>
            </w:tcBorders>
            <w:vAlign w:val="center"/>
          </w:tcPr>
          <w:p w14:paraId="10E1E93C" w14:textId="392C95F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Taxonomi</w:t>
            </w:r>
            <w:r w:rsidR="00F4636F" w:rsidRPr="00E705EF">
              <w:rPr>
                <w:rFonts w:ascii="Source Sans Pro Light" w:eastAsia="Source Sans Pro Light" w:hAnsi="Source Sans Pro Light" w:cs="Source Sans Pro Light"/>
                <w:b/>
                <w:bCs/>
                <w:color w:val="000000" w:themeColor="text1"/>
              </w:rPr>
              <w:t xml:space="preserve">c </w:t>
            </w:r>
            <w:r w:rsidRPr="00E705EF">
              <w:rPr>
                <w:rFonts w:ascii="Source Sans Pro Light" w:eastAsia="Source Sans Pro Light" w:hAnsi="Source Sans Pro Light" w:cs="Source Sans Pro Light"/>
                <w:b/>
                <w:bCs/>
                <w:color w:val="000000" w:themeColor="text1"/>
              </w:rPr>
              <w:t>Group</w:t>
            </w:r>
          </w:p>
        </w:tc>
        <w:tc>
          <w:tcPr>
            <w:tcW w:w="929" w:type="dxa"/>
            <w:tcBorders>
              <w:top w:val="nil"/>
              <w:left w:val="nil"/>
              <w:bottom w:val="single" w:sz="6" w:space="0" w:color="auto"/>
              <w:right w:val="nil"/>
            </w:tcBorders>
            <w:vAlign w:val="center"/>
          </w:tcPr>
          <w:p w14:paraId="0845372D" w14:textId="3378147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Plot type</w:t>
            </w:r>
          </w:p>
        </w:tc>
        <w:tc>
          <w:tcPr>
            <w:tcW w:w="1590" w:type="dxa"/>
            <w:tcBorders>
              <w:top w:val="nil"/>
              <w:left w:val="nil"/>
              <w:bottom w:val="single" w:sz="6" w:space="0" w:color="auto"/>
              <w:right w:val="nil"/>
            </w:tcBorders>
            <w:vAlign w:val="center"/>
          </w:tcPr>
          <w:p w14:paraId="5ED71784" w14:textId="3FF5C70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Number (type) of samples</w:t>
            </w:r>
          </w:p>
        </w:tc>
        <w:tc>
          <w:tcPr>
            <w:tcW w:w="1025" w:type="dxa"/>
            <w:tcBorders>
              <w:top w:val="nil"/>
              <w:left w:val="nil"/>
              <w:bottom w:val="single" w:sz="6" w:space="0" w:color="auto"/>
              <w:right w:val="nil"/>
            </w:tcBorders>
            <w:vAlign w:val="center"/>
          </w:tcPr>
          <w:p w14:paraId="60DCAE88" w14:textId="56EECFF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Observed</w:t>
            </w:r>
          </w:p>
        </w:tc>
        <w:tc>
          <w:tcPr>
            <w:tcW w:w="1105" w:type="dxa"/>
            <w:tcBorders>
              <w:top w:val="nil"/>
              <w:left w:val="nil"/>
              <w:bottom w:val="single" w:sz="6" w:space="0" w:color="auto"/>
              <w:right w:val="nil"/>
            </w:tcBorders>
            <w:vAlign w:val="center"/>
          </w:tcPr>
          <w:p w14:paraId="6A947AC9" w14:textId="248C1E9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Estimated</w:t>
            </w:r>
          </w:p>
        </w:tc>
        <w:tc>
          <w:tcPr>
            <w:tcW w:w="990" w:type="dxa"/>
            <w:tcBorders>
              <w:top w:val="nil"/>
              <w:left w:val="nil"/>
              <w:bottom w:val="single" w:sz="6" w:space="0" w:color="auto"/>
              <w:right w:val="nil"/>
            </w:tcBorders>
            <w:vAlign w:val="center"/>
          </w:tcPr>
          <w:p w14:paraId="1BEDCAD6" w14:textId="5D2A67D1" w:rsidR="3100E8F5" w:rsidRPr="00E705EF" w:rsidRDefault="3100E8F5" w:rsidP="003B2B62">
            <w:pPr>
              <w:rPr>
                <w:rFonts w:ascii="Source Sans Pro Light" w:eastAsia="Source Sans Pro Light" w:hAnsi="Source Sans Pro Light" w:cs="Source Sans Pro Light"/>
                <w:color w:val="000000" w:themeColor="text1"/>
              </w:rPr>
            </w:pPr>
            <w:proofErr w:type="spellStart"/>
            <w:r w:rsidRPr="00E705EF">
              <w:rPr>
                <w:rFonts w:ascii="Source Sans Pro Light" w:eastAsia="Source Sans Pro Light" w:hAnsi="Source Sans Pro Light" w:cs="Source Sans Pro Light"/>
                <w:b/>
                <w:bCs/>
                <w:color w:val="000000" w:themeColor="text1"/>
              </w:rPr>
              <w:t>s.e.</w:t>
            </w:r>
            <w:proofErr w:type="spellEnd"/>
          </w:p>
        </w:tc>
        <w:tc>
          <w:tcPr>
            <w:tcW w:w="1020" w:type="dxa"/>
            <w:tcBorders>
              <w:top w:val="nil"/>
              <w:left w:val="nil"/>
              <w:bottom w:val="single" w:sz="6" w:space="0" w:color="auto"/>
              <w:right w:val="nil"/>
            </w:tcBorders>
            <w:vAlign w:val="center"/>
          </w:tcPr>
          <w:p w14:paraId="421029B9" w14:textId="37BB7FE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LCL</w:t>
            </w:r>
          </w:p>
        </w:tc>
        <w:tc>
          <w:tcPr>
            <w:tcW w:w="1020" w:type="dxa"/>
            <w:tcBorders>
              <w:top w:val="nil"/>
              <w:left w:val="nil"/>
              <w:bottom w:val="single" w:sz="6" w:space="0" w:color="auto"/>
              <w:right w:val="nil"/>
            </w:tcBorders>
            <w:vAlign w:val="center"/>
          </w:tcPr>
          <w:p w14:paraId="4EE42C5C" w14:textId="347C997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b/>
                <w:bCs/>
                <w:color w:val="000000" w:themeColor="text1"/>
              </w:rPr>
              <w:t>UCL</w:t>
            </w:r>
          </w:p>
        </w:tc>
      </w:tr>
      <w:tr w:rsidR="3100E8F5" w14:paraId="637E3C0E" w14:textId="77777777" w:rsidTr="00E705EF">
        <w:trPr>
          <w:cantSplit/>
          <w:trHeight w:val="165"/>
        </w:trPr>
        <w:tc>
          <w:tcPr>
            <w:tcW w:w="1171" w:type="dxa"/>
            <w:tcBorders>
              <w:top w:val="single" w:sz="6" w:space="0" w:color="auto"/>
              <w:left w:val="nil"/>
              <w:bottom w:val="nil"/>
              <w:right w:val="nil"/>
            </w:tcBorders>
            <w:vAlign w:val="center"/>
          </w:tcPr>
          <w:p w14:paraId="6B5957B3" w14:textId="138D248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Bacteria </w:t>
            </w:r>
          </w:p>
        </w:tc>
        <w:tc>
          <w:tcPr>
            <w:tcW w:w="929" w:type="dxa"/>
            <w:tcBorders>
              <w:top w:val="single" w:sz="6" w:space="0" w:color="auto"/>
              <w:left w:val="nil"/>
              <w:bottom w:val="nil"/>
              <w:right w:val="nil"/>
            </w:tcBorders>
            <w:vAlign w:val="center"/>
          </w:tcPr>
          <w:p w14:paraId="74E269E1" w14:textId="73D75BA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Fenced </w:t>
            </w:r>
          </w:p>
        </w:tc>
        <w:tc>
          <w:tcPr>
            <w:tcW w:w="1590" w:type="dxa"/>
            <w:tcBorders>
              <w:top w:val="single" w:sz="6" w:space="0" w:color="auto"/>
              <w:left w:val="nil"/>
              <w:bottom w:val="nil"/>
              <w:right w:val="nil"/>
            </w:tcBorders>
            <w:vAlign w:val="center"/>
          </w:tcPr>
          <w:p w14:paraId="3B41C8C8" w14:textId="713525BB"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nil"/>
              <w:right w:val="nil"/>
            </w:tcBorders>
            <w:vAlign w:val="center"/>
          </w:tcPr>
          <w:p w14:paraId="304D06CC" w14:textId="63B942A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08</w:t>
            </w:r>
          </w:p>
        </w:tc>
        <w:tc>
          <w:tcPr>
            <w:tcW w:w="1105" w:type="dxa"/>
            <w:tcBorders>
              <w:top w:val="single" w:sz="6" w:space="0" w:color="auto"/>
              <w:left w:val="nil"/>
              <w:bottom w:val="nil"/>
              <w:right w:val="nil"/>
            </w:tcBorders>
            <w:vAlign w:val="center"/>
          </w:tcPr>
          <w:p w14:paraId="60F4733C" w14:textId="6D7080E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78.57</w:t>
            </w:r>
          </w:p>
        </w:tc>
        <w:tc>
          <w:tcPr>
            <w:tcW w:w="990" w:type="dxa"/>
            <w:tcBorders>
              <w:top w:val="single" w:sz="6" w:space="0" w:color="auto"/>
              <w:left w:val="nil"/>
              <w:bottom w:val="nil"/>
              <w:right w:val="nil"/>
            </w:tcBorders>
            <w:vAlign w:val="center"/>
          </w:tcPr>
          <w:p w14:paraId="6C85808D" w14:textId="755B6DC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71</w:t>
            </w:r>
          </w:p>
        </w:tc>
        <w:tc>
          <w:tcPr>
            <w:tcW w:w="1020" w:type="dxa"/>
            <w:tcBorders>
              <w:top w:val="single" w:sz="6" w:space="0" w:color="auto"/>
              <w:left w:val="nil"/>
              <w:bottom w:val="nil"/>
              <w:right w:val="nil"/>
            </w:tcBorders>
            <w:vAlign w:val="center"/>
          </w:tcPr>
          <w:p w14:paraId="015ABAF4" w14:textId="0F1FCC9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56.39</w:t>
            </w:r>
          </w:p>
        </w:tc>
        <w:tc>
          <w:tcPr>
            <w:tcW w:w="1020" w:type="dxa"/>
            <w:tcBorders>
              <w:top w:val="single" w:sz="6" w:space="0" w:color="auto"/>
              <w:left w:val="nil"/>
              <w:bottom w:val="nil"/>
              <w:right w:val="nil"/>
            </w:tcBorders>
            <w:vAlign w:val="center"/>
          </w:tcPr>
          <w:p w14:paraId="010D6668" w14:textId="703C5F9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010.92</w:t>
            </w:r>
          </w:p>
        </w:tc>
      </w:tr>
      <w:tr w:rsidR="3100E8F5" w14:paraId="2FB59C48" w14:textId="77777777" w:rsidTr="00E705EF">
        <w:trPr>
          <w:cantSplit/>
          <w:trHeight w:val="165"/>
        </w:trPr>
        <w:tc>
          <w:tcPr>
            <w:tcW w:w="1171" w:type="dxa"/>
            <w:tcBorders>
              <w:top w:val="nil"/>
              <w:left w:val="nil"/>
              <w:bottom w:val="single" w:sz="6" w:space="0" w:color="A6A6A6" w:themeColor="background1" w:themeShade="A6"/>
              <w:right w:val="nil"/>
            </w:tcBorders>
            <w:vAlign w:val="center"/>
          </w:tcPr>
          <w:p w14:paraId="1B10FBAB" w14:textId="3F7D678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nil"/>
              <w:left w:val="nil"/>
              <w:bottom w:val="single" w:sz="6" w:space="0" w:color="A6A6A6" w:themeColor="background1" w:themeShade="A6"/>
              <w:right w:val="nil"/>
            </w:tcBorders>
            <w:vAlign w:val="center"/>
          </w:tcPr>
          <w:p w14:paraId="61FA519C" w14:textId="7792CA6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nil"/>
              <w:left w:val="nil"/>
              <w:bottom w:val="single" w:sz="6" w:space="0" w:color="A6A6A6" w:themeColor="background1" w:themeShade="A6"/>
              <w:right w:val="nil"/>
            </w:tcBorders>
            <w:vAlign w:val="center"/>
          </w:tcPr>
          <w:p w14:paraId="1164BA68" w14:textId="26B8301B"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nil"/>
              <w:left w:val="nil"/>
              <w:bottom w:val="single" w:sz="6" w:space="0" w:color="A6A6A6" w:themeColor="background1" w:themeShade="A6"/>
              <w:right w:val="nil"/>
            </w:tcBorders>
            <w:vAlign w:val="center"/>
          </w:tcPr>
          <w:p w14:paraId="4706785F" w14:textId="570CF9B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687</w:t>
            </w:r>
          </w:p>
        </w:tc>
        <w:tc>
          <w:tcPr>
            <w:tcW w:w="1105" w:type="dxa"/>
            <w:tcBorders>
              <w:top w:val="nil"/>
              <w:left w:val="nil"/>
              <w:bottom w:val="single" w:sz="6" w:space="0" w:color="A6A6A6" w:themeColor="background1" w:themeShade="A6"/>
              <w:right w:val="nil"/>
            </w:tcBorders>
            <w:vAlign w:val="center"/>
          </w:tcPr>
          <w:p w14:paraId="13CCCC26" w14:textId="68748EFC"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nil"/>
              <w:left w:val="nil"/>
              <w:bottom w:val="single" w:sz="6" w:space="0" w:color="A6A6A6" w:themeColor="background1" w:themeShade="A6"/>
              <w:right w:val="nil"/>
            </w:tcBorders>
            <w:vAlign w:val="center"/>
          </w:tcPr>
          <w:p w14:paraId="11533A91" w14:textId="74AA5458"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172DCB1B" w14:textId="494AB390"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7C7ADB90" w14:textId="0F924771"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12CBCCBC" w14:textId="77777777" w:rsidTr="00E705EF">
        <w:trPr>
          <w:cantSplit/>
          <w:trHeight w:val="165"/>
        </w:trPr>
        <w:tc>
          <w:tcPr>
            <w:tcW w:w="1171" w:type="dxa"/>
            <w:tcBorders>
              <w:top w:val="single" w:sz="6" w:space="0" w:color="A6A6A6" w:themeColor="background1" w:themeShade="A6"/>
              <w:left w:val="nil"/>
              <w:bottom w:val="single" w:sz="6" w:space="0" w:color="auto"/>
              <w:right w:val="nil"/>
            </w:tcBorders>
            <w:vAlign w:val="center"/>
          </w:tcPr>
          <w:p w14:paraId="52034DB9" w14:textId="5F65710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6A6A6" w:themeColor="background1" w:themeShade="A6"/>
              <w:left w:val="nil"/>
              <w:bottom w:val="single" w:sz="6" w:space="0" w:color="auto"/>
              <w:right w:val="nil"/>
            </w:tcBorders>
            <w:vAlign w:val="center"/>
          </w:tcPr>
          <w:p w14:paraId="61B79739" w14:textId="1DFCC0F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6A6A6" w:themeColor="background1" w:themeShade="A6"/>
              <w:left w:val="nil"/>
              <w:bottom w:val="single" w:sz="6" w:space="0" w:color="auto"/>
              <w:right w:val="nil"/>
            </w:tcBorders>
            <w:vAlign w:val="center"/>
          </w:tcPr>
          <w:p w14:paraId="1D6654F3" w14:textId="4979FF8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6A6A6" w:themeColor="background1" w:themeShade="A6"/>
              <w:left w:val="nil"/>
              <w:bottom w:val="single" w:sz="6" w:space="0" w:color="auto"/>
              <w:right w:val="nil"/>
            </w:tcBorders>
            <w:vAlign w:val="center"/>
          </w:tcPr>
          <w:p w14:paraId="069D9571" w14:textId="019A9978"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25</w:t>
            </w:r>
          </w:p>
        </w:tc>
        <w:tc>
          <w:tcPr>
            <w:tcW w:w="1105" w:type="dxa"/>
            <w:tcBorders>
              <w:top w:val="single" w:sz="6" w:space="0" w:color="A6A6A6" w:themeColor="background1" w:themeShade="A6"/>
              <w:left w:val="nil"/>
              <w:bottom w:val="single" w:sz="6" w:space="0" w:color="auto"/>
              <w:right w:val="nil"/>
            </w:tcBorders>
            <w:vAlign w:val="center"/>
          </w:tcPr>
          <w:p w14:paraId="2B8E82AC" w14:textId="54D2F44E"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6A6A6" w:themeColor="background1" w:themeShade="A6"/>
              <w:left w:val="nil"/>
              <w:bottom w:val="single" w:sz="6" w:space="0" w:color="auto"/>
              <w:right w:val="nil"/>
            </w:tcBorders>
            <w:vAlign w:val="center"/>
          </w:tcPr>
          <w:p w14:paraId="62717E80" w14:textId="18CF4043"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45AD5320" w14:textId="31118F71"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4D98A7EB" w14:textId="6DFAE40F"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4B6C46EC" w14:textId="77777777" w:rsidTr="00E705EF">
        <w:trPr>
          <w:cantSplit/>
          <w:trHeight w:val="165"/>
        </w:trPr>
        <w:tc>
          <w:tcPr>
            <w:tcW w:w="1171" w:type="dxa"/>
            <w:tcBorders>
              <w:top w:val="single" w:sz="6" w:space="0" w:color="auto"/>
              <w:left w:val="nil"/>
              <w:bottom w:val="nil"/>
              <w:right w:val="nil"/>
            </w:tcBorders>
            <w:vAlign w:val="center"/>
          </w:tcPr>
          <w:p w14:paraId="419936A5" w14:textId="2555034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lastRenderedPageBreak/>
              <w:t> </w:t>
            </w:r>
          </w:p>
        </w:tc>
        <w:tc>
          <w:tcPr>
            <w:tcW w:w="929" w:type="dxa"/>
            <w:tcBorders>
              <w:top w:val="single" w:sz="6" w:space="0" w:color="auto"/>
              <w:left w:val="nil"/>
              <w:bottom w:val="nil"/>
              <w:right w:val="nil"/>
            </w:tcBorders>
            <w:vAlign w:val="center"/>
          </w:tcPr>
          <w:p w14:paraId="7987BA51" w14:textId="5CA6B04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Unfenced </w:t>
            </w:r>
          </w:p>
        </w:tc>
        <w:tc>
          <w:tcPr>
            <w:tcW w:w="1590" w:type="dxa"/>
            <w:tcBorders>
              <w:top w:val="single" w:sz="6" w:space="0" w:color="auto"/>
              <w:left w:val="nil"/>
              <w:bottom w:val="nil"/>
              <w:right w:val="nil"/>
            </w:tcBorders>
            <w:vAlign w:val="center"/>
          </w:tcPr>
          <w:p w14:paraId="244E2A39" w14:textId="24DEC48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nil"/>
              <w:right w:val="nil"/>
            </w:tcBorders>
            <w:vAlign w:val="center"/>
          </w:tcPr>
          <w:p w14:paraId="0B5E545B" w14:textId="28AAD85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68</w:t>
            </w:r>
          </w:p>
        </w:tc>
        <w:tc>
          <w:tcPr>
            <w:tcW w:w="1105" w:type="dxa"/>
            <w:tcBorders>
              <w:top w:val="single" w:sz="6" w:space="0" w:color="auto"/>
              <w:left w:val="nil"/>
              <w:bottom w:val="nil"/>
              <w:right w:val="nil"/>
            </w:tcBorders>
            <w:vAlign w:val="center"/>
          </w:tcPr>
          <w:p w14:paraId="3F0BA506" w14:textId="17E8BE6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126.55</w:t>
            </w:r>
          </w:p>
        </w:tc>
        <w:tc>
          <w:tcPr>
            <w:tcW w:w="990" w:type="dxa"/>
            <w:tcBorders>
              <w:top w:val="single" w:sz="6" w:space="0" w:color="auto"/>
              <w:left w:val="nil"/>
              <w:bottom w:val="nil"/>
              <w:right w:val="nil"/>
            </w:tcBorders>
            <w:vAlign w:val="center"/>
          </w:tcPr>
          <w:p w14:paraId="3FA7630E" w14:textId="21DD96E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25.73</w:t>
            </w:r>
          </w:p>
        </w:tc>
        <w:tc>
          <w:tcPr>
            <w:tcW w:w="1020" w:type="dxa"/>
            <w:tcBorders>
              <w:top w:val="single" w:sz="6" w:space="0" w:color="auto"/>
              <w:left w:val="nil"/>
              <w:bottom w:val="nil"/>
              <w:right w:val="nil"/>
            </w:tcBorders>
            <w:vAlign w:val="center"/>
          </w:tcPr>
          <w:p w14:paraId="6DA987E3" w14:textId="7E44E69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083.60</w:t>
            </w:r>
          </w:p>
        </w:tc>
        <w:tc>
          <w:tcPr>
            <w:tcW w:w="1020" w:type="dxa"/>
            <w:tcBorders>
              <w:top w:val="single" w:sz="6" w:space="0" w:color="auto"/>
              <w:left w:val="nil"/>
              <w:bottom w:val="nil"/>
              <w:right w:val="nil"/>
            </w:tcBorders>
            <w:vAlign w:val="center"/>
          </w:tcPr>
          <w:p w14:paraId="37710A05" w14:textId="190E8AF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185.47</w:t>
            </w:r>
          </w:p>
        </w:tc>
      </w:tr>
      <w:tr w:rsidR="3100E8F5" w14:paraId="41AF0830" w14:textId="77777777" w:rsidTr="00E705EF">
        <w:trPr>
          <w:cantSplit/>
          <w:trHeight w:val="165"/>
        </w:trPr>
        <w:tc>
          <w:tcPr>
            <w:tcW w:w="1171" w:type="dxa"/>
            <w:tcBorders>
              <w:top w:val="nil"/>
              <w:left w:val="nil"/>
              <w:bottom w:val="single" w:sz="6" w:space="0" w:color="A6A6A6" w:themeColor="background1" w:themeShade="A6"/>
              <w:right w:val="nil"/>
            </w:tcBorders>
            <w:vAlign w:val="center"/>
          </w:tcPr>
          <w:p w14:paraId="3EAA7A41" w14:textId="266F859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nil"/>
              <w:left w:val="nil"/>
              <w:bottom w:val="single" w:sz="6" w:space="0" w:color="A6A6A6" w:themeColor="background1" w:themeShade="A6"/>
              <w:right w:val="nil"/>
            </w:tcBorders>
            <w:vAlign w:val="center"/>
          </w:tcPr>
          <w:p w14:paraId="101EC0E8" w14:textId="0743E93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nil"/>
              <w:left w:val="nil"/>
              <w:bottom w:val="single" w:sz="6" w:space="0" w:color="A6A6A6" w:themeColor="background1" w:themeShade="A6"/>
              <w:right w:val="nil"/>
            </w:tcBorders>
            <w:vAlign w:val="center"/>
          </w:tcPr>
          <w:p w14:paraId="4BC190CC" w14:textId="16BC245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nil"/>
              <w:left w:val="nil"/>
              <w:bottom w:val="single" w:sz="6" w:space="0" w:color="A6A6A6" w:themeColor="background1" w:themeShade="A6"/>
              <w:right w:val="nil"/>
            </w:tcBorders>
            <w:vAlign w:val="center"/>
          </w:tcPr>
          <w:p w14:paraId="4AF72AF7" w14:textId="7E79A7D1"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706</w:t>
            </w:r>
          </w:p>
        </w:tc>
        <w:tc>
          <w:tcPr>
            <w:tcW w:w="1105" w:type="dxa"/>
            <w:tcBorders>
              <w:top w:val="nil"/>
              <w:left w:val="nil"/>
              <w:bottom w:val="single" w:sz="6" w:space="0" w:color="A6A6A6" w:themeColor="background1" w:themeShade="A6"/>
              <w:right w:val="nil"/>
            </w:tcBorders>
            <w:vAlign w:val="center"/>
          </w:tcPr>
          <w:p w14:paraId="32D9A534" w14:textId="68647179"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nil"/>
              <w:left w:val="nil"/>
              <w:bottom w:val="single" w:sz="6" w:space="0" w:color="A6A6A6" w:themeColor="background1" w:themeShade="A6"/>
              <w:right w:val="nil"/>
            </w:tcBorders>
            <w:vAlign w:val="center"/>
          </w:tcPr>
          <w:p w14:paraId="672FF27E" w14:textId="0E8147FC"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73D86469" w14:textId="5E88E4C7"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563F479F" w14:textId="3029604D"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613C87D8" w14:textId="77777777" w:rsidTr="00E705EF">
        <w:trPr>
          <w:cantSplit/>
          <w:trHeight w:val="165"/>
        </w:trPr>
        <w:tc>
          <w:tcPr>
            <w:tcW w:w="1171" w:type="dxa"/>
            <w:tcBorders>
              <w:top w:val="single" w:sz="6" w:space="0" w:color="A6A6A6" w:themeColor="background1" w:themeShade="A6"/>
              <w:left w:val="nil"/>
              <w:bottom w:val="single" w:sz="6" w:space="0" w:color="auto"/>
              <w:right w:val="nil"/>
            </w:tcBorders>
            <w:vAlign w:val="center"/>
          </w:tcPr>
          <w:p w14:paraId="68C7B071" w14:textId="726F890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6A6A6" w:themeColor="background1" w:themeShade="A6"/>
              <w:left w:val="nil"/>
              <w:bottom w:val="single" w:sz="6" w:space="0" w:color="auto"/>
              <w:right w:val="nil"/>
            </w:tcBorders>
            <w:vAlign w:val="center"/>
          </w:tcPr>
          <w:p w14:paraId="1B2CD26A" w14:textId="15FEEC8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6A6A6" w:themeColor="background1" w:themeShade="A6"/>
              <w:left w:val="nil"/>
              <w:bottom w:val="single" w:sz="6" w:space="0" w:color="auto"/>
              <w:right w:val="nil"/>
            </w:tcBorders>
            <w:vAlign w:val="center"/>
          </w:tcPr>
          <w:p w14:paraId="35EF606E" w14:textId="5ADB504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6A6A6" w:themeColor="background1" w:themeShade="A6"/>
              <w:left w:val="nil"/>
              <w:bottom w:val="single" w:sz="6" w:space="0" w:color="auto"/>
              <w:right w:val="nil"/>
            </w:tcBorders>
            <w:vAlign w:val="center"/>
          </w:tcPr>
          <w:p w14:paraId="280BE737" w14:textId="1152D66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88</w:t>
            </w:r>
          </w:p>
        </w:tc>
        <w:tc>
          <w:tcPr>
            <w:tcW w:w="1105" w:type="dxa"/>
            <w:tcBorders>
              <w:top w:val="single" w:sz="6" w:space="0" w:color="A6A6A6" w:themeColor="background1" w:themeShade="A6"/>
              <w:left w:val="nil"/>
              <w:bottom w:val="single" w:sz="6" w:space="0" w:color="auto"/>
              <w:right w:val="nil"/>
            </w:tcBorders>
            <w:vAlign w:val="center"/>
          </w:tcPr>
          <w:p w14:paraId="41D7E9C1" w14:textId="12911E2C"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6A6A6" w:themeColor="background1" w:themeShade="A6"/>
              <w:left w:val="nil"/>
              <w:bottom w:val="single" w:sz="6" w:space="0" w:color="auto"/>
              <w:right w:val="nil"/>
            </w:tcBorders>
            <w:vAlign w:val="center"/>
          </w:tcPr>
          <w:p w14:paraId="25A75CC1" w14:textId="5F9E7ACA"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1FE95DA1" w14:textId="5242E6E2"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05578426" w14:textId="15AE6774"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2680200C" w14:textId="77777777" w:rsidTr="00E705EF">
        <w:trPr>
          <w:cantSplit/>
          <w:trHeight w:val="165"/>
        </w:trPr>
        <w:tc>
          <w:tcPr>
            <w:tcW w:w="1171" w:type="dxa"/>
            <w:tcBorders>
              <w:top w:val="single" w:sz="6" w:space="0" w:color="auto"/>
              <w:left w:val="nil"/>
              <w:bottom w:val="single" w:sz="6" w:space="0" w:color="auto"/>
              <w:right w:val="nil"/>
            </w:tcBorders>
            <w:shd w:val="clear" w:color="auto" w:fill="F2F2F2" w:themeFill="background1" w:themeFillShade="F2"/>
            <w:vAlign w:val="center"/>
          </w:tcPr>
          <w:p w14:paraId="18F7FA40" w14:textId="7876F00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shd w:val="clear" w:color="auto" w:fill="F2F2F2" w:themeFill="background1" w:themeFillShade="F2"/>
            <w:vAlign w:val="center"/>
          </w:tcPr>
          <w:p w14:paraId="3238CD92" w14:textId="7B6FE313"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shd w:val="clear" w:color="auto" w:fill="F2F2F2" w:themeFill="background1" w:themeFillShade="F2"/>
            <w:vAlign w:val="center"/>
          </w:tcPr>
          <w:p w14:paraId="2553F31A" w14:textId="41BDB3E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Overall</w:t>
            </w:r>
          </w:p>
        </w:tc>
        <w:tc>
          <w:tcPr>
            <w:tcW w:w="1025" w:type="dxa"/>
            <w:tcBorders>
              <w:top w:val="single" w:sz="6" w:space="0" w:color="auto"/>
              <w:left w:val="nil"/>
              <w:bottom w:val="single" w:sz="6" w:space="0" w:color="auto"/>
              <w:right w:val="nil"/>
            </w:tcBorders>
            <w:shd w:val="clear" w:color="auto" w:fill="F2F2F2" w:themeFill="background1" w:themeFillShade="F2"/>
            <w:vAlign w:val="center"/>
          </w:tcPr>
          <w:p w14:paraId="1A84F688" w14:textId="4FC38E0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128</w:t>
            </w:r>
          </w:p>
        </w:tc>
        <w:tc>
          <w:tcPr>
            <w:tcW w:w="1105" w:type="dxa"/>
            <w:tcBorders>
              <w:top w:val="single" w:sz="6" w:space="0" w:color="auto"/>
              <w:left w:val="nil"/>
              <w:bottom w:val="single" w:sz="6" w:space="0" w:color="auto"/>
              <w:right w:val="nil"/>
            </w:tcBorders>
            <w:shd w:val="clear" w:color="auto" w:fill="F2F2F2" w:themeFill="background1" w:themeFillShade="F2"/>
            <w:vAlign w:val="center"/>
          </w:tcPr>
          <w:p w14:paraId="536AFD4B" w14:textId="47A8EBCA"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shd w:val="clear" w:color="auto" w:fill="F2F2F2" w:themeFill="background1" w:themeFillShade="F2"/>
            <w:vAlign w:val="center"/>
          </w:tcPr>
          <w:p w14:paraId="06D5E3C9" w14:textId="5B530C58"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4C9A57EA" w14:textId="02BC1638"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63F16D2D" w14:textId="4EC44BB9"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261870C3" w14:textId="77777777" w:rsidTr="00E705EF">
        <w:trPr>
          <w:cantSplit/>
          <w:trHeight w:val="165"/>
        </w:trPr>
        <w:tc>
          <w:tcPr>
            <w:tcW w:w="1171" w:type="dxa"/>
            <w:tcBorders>
              <w:top w:val="single" w:sz="6" w:space="0" w:color="auto"/>
              <w:left w:val="nil"/>
              <w:bottom w:val="nil"/>
              <w:right w:val="nil"/>
            </w:tcBorders>
            <w:vAlign w:val="center"/>
          </w:tcPr>
          <w:p w14:paraId="4810B319" w14:textId="5FE80348"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Fungi </w:t>
            </w:r>
          </w:p>
        </w:tc>
        <w:tc>
          <w:tcPr>
            <w:tcW w:w="929" w:type="dxa"/>
            <w:tcBorders>
              <w:top w:val="single" w:sz="6" w:space="0" w:color="auto"/>
              <w:left w:val="nil"/>
              <w:bottom w:val="nil"/>
              <w:right w:val="nil"/>
            </w:tcBorders>
            <w:vAlign w:val="center"/>
          </w:tcPr>
          <w:p w14:paraId="4E974529" w14:textId="7EE8CA7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Fenced </w:t>
            </w:r>
          </w:p>
        </w:tc>
        <w:tc>
          <w:tcPr>
            <w:tcW w:w="1590" w:type="dxa"/>
            <w:tcBorders>
              <w:top w:val="single" w:sz="6" w:space="0" w:color="auto"/>
              <w:left w:val="nil"/>
              <w:bottom w:val="nil"/>
              <w:right w:val="nil"/>
            </w:tcBorders>
            <w:vAlign w:val="center"/>
          </w:tcPr>
          <w:p w14:paraId="331FC75A" w14:textId="374DB83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nil"/>
              <w:right w:val="nil"/>
            </w:tcBorders>
            <w:vAlign w:val="center"/>
          </w:tcPr>
          <w:p w14:paraId="6C7272D5" w14:textId="68D1271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587</w:t>
            </w:r>
          </w:p>
        </w:tc>
        <w:tc>
          <w:tcPr>
            <w:tcW w:w="1105" w:type="dxa"/>
            <w:tcBorders>
              <w:top w:val="single" w:sz="6" w:space="0" w:color="auto"/>
              <w:left w:val="nil"/>
              <w:bottom w:val="nil"/>
              <w:right w:val="nil"/>
            </w:tcBorders>
            <w:vAlign w:val="center"/>
          </w:tcPr>
          <w:p w14:paraId="4844D718" w14:textId="4B24D11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816.18</w:t>
            </w:r>
          </w:p>
        </w:tc>
        <w:tc>
          <w:tcPr>
            <w:tcW w:w="990" w:type="dxa"/>
            <w:tcBorders>
              <w:top w:val="single" w:sz="6" w:space="0" w:color="auto"/>
              <w:left w:val="nil"/>
              <w:bottom w:val="nil"/>
              <w:right w:val="nil"/>
            </w:tcBorders>
            <w:vAlign w:val="center"/>
          </w:tcPr>
          <w:p w14:paraId="78309E16" w14:textId="06FA096A"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38.77</w:t>
            </w:r>
          </w:p>
        </w:tc>
        <w:tc>
          <w:tcPr>
            <w:tcW w:w="1020" w:type="dxa"/>
            <w:tcBorders>
              <w:top w:val="single" w:sz="6" w:space="0" w:color="auto"/>
              <w:left w:val="nil"/>
              <w:bottom w:val="nil"/>
              <w:right w:val="nil"/>
            </w:tcBorders>
            <w:vAlign w:val="center"/>
          </w:tcPr>
          <w:p w14:paraId="78EBC87E" w14:textId="2257E0E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751.89</w:t>
            </w:r>
          </w:p>
        </w:tc>
        <w:tc>
          <w:tcPr>
            <w:tcW w:w="1020" w:type="dxa"/>
            <w:tcBorders>
              <w:top w:val="single" w:sz="6" w:space="0" w:color="auto"/>
              <w:left w:val="nil"/>
              <w:bottom w:val="nil"/>
              <w:right w:val="nil"/>
            </w:tcBorders>
            <w:vAlign w:val="center"/>
          </w:tcPr>
          <w:p w14:paraId="5DE18EA0" w14:textId="5FB9264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05.55</w:t>
            </w:r>
          </w:p>
        </w:tc>
      </w:tr>
      <w:tr w:rsidR="3100E8F5" w14:paraId="1D602B62" w14:textId="77777777" w:rsidTr="00E705EF">
        <w:trPr>
          <w:cantSplit/>
          <w:trHeight w:val="165"/>
        </w:trPr>
        <w:tc>
          <w:tcPr>
            <w:tcW w:w="1171" w:type="dxa"/>
            <w:tcBorders>
              <w:top w:val="nil"/>
              <w:left w:val="nil"/>
              <w:bottom w:val="single" w:sz="6" w:space="0" w:color="A6A6A6" w:themeColor="background1" w:themeShade="A6"/>
              <w:right w:val="nil"/>
            </w:tcBorders>
            <w:vAlign w:val="center"/>
          </w:tcPr>
          <w:p w14:paraId="7E8D6CD7" w14:textId="735BC83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nil"/>
              <w:left w:val="nil"/>
              <w:bottom w:val="single" w:sz="6" w:space="0" w:color="A6A6A6" w:themeColor="background1" w:themeShade="A6"/>
              <w:right w:val="nil"/>
            </w:tcBorders>
            <w:vAlign w:val="center"/>
          </w:tcPr>
          <w:p w14:paraId="4623BD61" w14:textId="7AB148A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nil"/>
              <w:left w:val="nil"/>
              <w:bottom w:val="single" w:sz="6" w:space="0" w:color="A6A6A6" w:themeColor="background1" w:themeShade="A6"/>
              <w:right w:val="nil"/>
            </w:tcBorders>
            <w:vAlign w:val="center"/>
          </w:tcPr>
          <w:p w14:paraId="0ED5A432" w14:textId="1BFA639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nil"/>
              <w:left w:val="nil"/>
              <w:bottom w:val="single" w:sz="6" w:space="0" w:color="A6A6A6" w:themeColor="background1" w:themeShade="A6"/>
              <w:right w:val="nil"/>
            </w:tcBorders>
            <w:vAlign w:val="center"/>
          </w:tcPr>
          <w:p w14:paraId="53EB27F7" w14:textId="4C73717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399</w:t>
            </w:r>
          </w:p>
        </w:tc>
        <w:tc>
          <w:tcPr>
            <w:tcW w:w="1105" w:type="dxa"/>
            <w:tcBorders>
              <w:top w:val="nil"/>
              <w:left w:val="nil"/>
              <w:bottom w:val="single" w:sz="6" w:space="0" w:color="A6A6A6" w:themeColor="background1" w:themeShade="A6"/>
              <w:right w:val="nil"/>
            </w:tcBorders>
            <w:vAlign w:val="center"/>
          </w:tcPr>
          <w:p w14:paraId="4B9114C7" w14:textId="08C460CD"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nil"/>
              <w:left w:val="nil"/>
              <w:bottom w:val="single" w:sz="6" w:space="0" w:color="A6A6A6" w:themeColor="background1" w:themeShade="A6"/>
              <w:right w:val="nil"/>
            </w:tcBorders>
            <w:vAlign w:val="center"/>
          </w:tcPr>
          <w:p w14:paraId="7EEA4678" w14:textId="0C6B9677"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73599E1B" w14:textId="1817006E"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2026E872" w14:textId="57EC72DD"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2100A6DA" w14:textId="77777777" w:rsidTr="00E705EF">
        <w:trPr>
          <w:cantSplit/>
          <w:trHeight w:val="165"/>
        </w:trPr>
        <w:tc>
          <w:tcPr>
            <w:tcW w:w="1171" w:type="dxa"/>
            <w:tcBorders>
              <w:top w:val="single" w:sz="6" w:space="0" w:color="A6A6A6" w:themeColor="background1" w:themeShade="A6"/>
              <w:left w:val="nil"/>
              <w:bottom w:val="single" w:sz="6" w:space="0" w:color="auto"/>
              <w:right w:val="nil"/>
            </w:tcBorders>
            <w:vAlign w:val="center"/>
          </w:tcPr>
          <w:p w14:paraId="3F3D4421" w14:textId="373D8E8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6A6A6" w:themeColor="background1" w:themeShade="A6"/>
              <w:left w:val="nil"/>
              <w:bottom w:val="single" w:sz="6" w:space="0" w:color="auto"/>
              <w:right w:val="nil"/>
            </w:tcBorders>
            <w:vAlign w:val="center"/>
          </w:tcPr>
          <w:p w14:paraId="623B1ABE" w14:textId="00BA4C5B"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6A6A6" w:themeColor="background1" w:themeShade="A6"/>
              <w:left w:val="nil"/>
              <w:bottom w:val="single" w:sz="6" w:space="0" w:color="auto"/>
              <w:right w:val="nil"/>
            </w:tcBorders>
            <w:vAlign w:val="center"/>
          </w:tcPr>
          <w:p w14:paraId="25CAD273" w14:textId="14994238"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6A6A6" w:themeColor="background1" w:themeShade="A6"/>
              <w:left w:val="nil"/>
              <w:bottom w:val="single" w:sz="6" w:space="0" w:color="auto"/>
              <w:right w:val="nil"/>
            </w:tcBorders>
            <w:vAlign w:val="center"/>
          </w:tcPr>
          <w:p w14:paraId="707DCFC0" w14:textId="44C4C15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616</w:t>
            </w:r>
          </w:p>
        </w:tc>
        <w:tc>
          <w:tcPr>
            <w:tcW w:w="1105" w:type="dxa"/>
            <w:tcBorders>
              <w:top w:val="single" w:sz="6" w:space="0" w:color="A6A6A6" w:themeColor="background1" w:themeShade="A6"/>
              <w:left w:val="nil"/>
              <w:bottom w:val="single" w:sz="6" w:space="0" w:color="auto"/>
              <w:right w:val="nil"/>
            </w:tcBorders>
            <w:vAlign w:val="center"/>
          </w:tcPr>
          <w:p w14:paraId="00F897A4" w14:textId="34DD9FA2"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6A6A6" w:themeColor="background1" w:themeShade="A6"/>
              <w:left w:val="nil"/>
              <w:bottom w:val="single" w:sz="6" w:space="0" w:color="auto"/>
              <w:right w:val="nil"/>
            </w:tcBorders>
            <w:vAlign w:val="center"/>
          </w:tcPr>
          <w:p w14:paraId="204FC1E8" w14:textId="04E6BF66"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71C26CEE" w14:textId="26647951"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33B09DF9" w14:textId="07F7D4C5"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4D2862E2" w14:textId="77777777" w:rsidTr="00E705EF">
        <w:trPr>
          <w:cantSplit/>
          <w:trHeight w:val="165"/>
        </w:trPr>
        <w:tc>
          <w:tcPr>
            <w:tcW w:w="1171" w:type="dxa"/>
            <w:tcBorders>
              <w:top w:val="single" w:sz="6" w:space="0" w:color="auto"/>
              <w:left w:val="nil"/>
              <w:bottom w:val="nil"/>
              <w:right w:val="nil"/>
            </w:tcBorders>
            <w:vAlign w:val="center"/>
          </w:tcPr>
          <w:p w14:paraId="25659BD7" w14:textId="394E1E3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nil"/>
              <w:right w:val="nil"/>
            </w:tcBorders>
            <w:vAlign w:val="center"/>
          </w:tcPr>
          <w:p w14:paraId="7B94C008" w14:textId="0B7E097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Unfenced </w:t>
            </w:r>
          </w:p>
        </w:tc>
        <w:tc>
          <w:tcPr>
            <w:tcW w:w="1590" w:type="dxa"/>
            <w:tcBorders>
              <w:top w:val="single" w:sz="6" w:space="0" w:color="auto"/>
              <w:left w:val="nil"/>
              <w:bottom w:val="nil"/>
              <w:right w:val="nil"/>
            </w:tcBorders>
            <w:vAlign w:val="center"/>
          </w:tcPr>
          <w:p w14:paraId="0704D1DB" w14:textId="022DE25A"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nil"/>
              <w:right w:val="nil"/>
            </w:tcBorders>
            <w:vAlign w:val="center"/>
          </w:tcPr>
          <w:p w14:paraId="11375F5E" w14:textId="6161868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688</w:t>
            </w:r>
          </w:p>
        </w:tc>
        <w:tc>
          <w:tcPr>
            <w:tcW w:w="1105" w:type="dxa"/>
            <w:tcBorders>
              <w:top w:val="single" w:sz="6" w:space="0" w:color="auto"/>
              <w:left w:val="nil"/>
              <w:bottom w:val="nil"/>
              <w:right w:val="nil"/>
            </w:tcBorders>
            <w:vAlign w:val="center"/>
          </w:tcPr>
          <w:p w14:paraId="1A7A0936" w14:textId="6831C8A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048.46</w:t>
            </w:r>
          </w:p>
        </w:tc>
        <w:tc>
          <w:tcPr>
            <w:tcW w:w="990" w:type="dxa"/>
            <w:tcBorders>
              <w:top w:val="single" w:sz="6" w:space="0" w:color="auto"/>
              <w:left w:val="nil"/>
              <w:bottom w:val="nil"/>
              <w:right w:val="nil"/>
            </w:tcBorders>
            <w:vAlign w:val="center"/>
          </w:tcPr>
          <w:p w14:paraId="65977E87" w14:textId="281C63A9"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53.32</w:t>
            </w:r>
          </w:p>
        </w:tc>
        <w:tc>
          <w:tcPr>
            <w:tcW w:w="1020" w:type="dxa"/>
            <w:tcBorders>
              <w:top w:val="single" w:sz="6" w:space="0" w:color="auto"/>
              <w:left w:val="nil"/>
              <w:bottom w:val="nil"/>
              <w:right w:val="nil"/>
            </w:tcBorders>
            <w:vAlign w:val="center"/>
          </w:tcPr>
          <w:p w14:paraId="613035B6" w14:textId="5123E4CA"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58.16</w:t>
            </w:r>
          </w:p>
        </w:tc>
        <w:tc>
          <w:tcPr>
            <w:tcW w:w="1020" w:type="dxa"/>
            <w:tcBorders>
              <w:top w:val="single" w:sz="6" w:space="0" w:color="auto"/>
              <w:left w:val="nil"/>
              <w:bottom w:val="nil"/>
              <w:right w:val="nil"/>
            </w:tcBorders>
            <w:vAlign w:val="center"/>
          </w:tcPr>
          <w:p w14:paraId="106EA551" w14:textId="1C4B6659"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168.92</w:t>
            </w:r>
          </w:p>
        </w:tc>
      </w:tr>
      <w:tr w:rsidR="3100E8F5" w14:paraId="4D893443" w14:textId="77777777" w:rsidTr="00E705EF">
        <w:trPr>
          <w:cantSplit/>
          <w:trHeight w:val="165"/>
        </w:trPr>
        <w:tc>
          <w:tcPr>
            <w:tcW w:w="1171" w:type="dxa"/>
            <w:tcBorders>
              <w:top w:val="nil"/>
              <w:left w:val="nil"/>
              <w:bottom w:val="single" w:sz="6" w:space="0" w:color="A6A6A6" w:themeColor="background1" w:themeShade="A6"/>
              <w:right w:val="nil"/>
            </w:tcBorders>
            <w:vAlign w:val="center"/>
          </w:tcPr>
          <w:p w14:paraId="6DDAD087" w14:textId="3C5DF259"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nil"/>
              <w:left w:val="nil"/>
              <w:bottom w:val="single" w:sz="6" w:space="0" w:color="A6A6A6" w:themeColor="background1" w:themeShade="A6"/>
              <w:right w:val="nil"/>
            </w:tcBorders>
            <w:vAlign w:val="center"/>
          </w:tcPr>
          <w:p w14:paraId="46A7C6C2" w14:textId="36EF80DA"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nil"/>
              <w:left w:val="nil"/>
              <w:bottom w:val="single" w:sz="6" w:space="0" w:color="A6A6A6" w:themeColor="background1" w:themeShade="A6"/>
              <w:right w:val="nil"/>
            </w:tcBorders>
            <w:vAlign w:val="center"/>
          </w:tcPr>
          <w:p w14:paraId="16687A7C" w14:textId="56B30B6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nil"/>
              <w:left w:val="nil"/>
              <w:bottom w:val="single" w:sz="6" w:space="0" w:color="A6A6A6" w:themeColor="background1" w:themeShade="A6"/>
              <w:right w:val="nil"/>
            </w:tcBorders>
            <w:vAlign w:val="center"/>
          </w:tcPr>
          <w:p w14:paraId="7E34D967" w14:textId="6E47A1C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500</w:t>
            </w:r>
          </w:p>
        </w:tc>
        <w:tc>
          <w:tcPr>
            <w:tcW w:w="1105" w:type="dxa"/>
            <w:tcBorders>
              <w:top w:val="nil"/>
              <w:left w:val="nil"/>
              <w:bottom w:val="single" w:sz="6" w:space="0" w:color="A6A6A6" w:themeColor="background1" w:themeShade="A6"/>
              <w:right w:val="nil"/>
            </w:tcBorders>
            <w:vAlign w:val="center"/>
          </w:tcPr>
          <w:p w14:paraId="7485C015" w14:textId="6F21C591"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nil"/>
              <w:left w:val="nil"/>
              <w:bottom w:val="single" w:sz="6" w:space="0" w:color="A6A6A6" w:themeColor="background1" w:themeShade="A6"/>
              <w:right w:val="nil"/>
            </w:tcBorders>
            <w:vAlign w:val="center"/>
          </w:tcPr>
          <w:p w14:paraId="52945FC0" w14:textId="6161A04D"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1680A121" w14:textId="782A79EB"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nil"/>
              <w:left w:val="nil"/>
              <w:bottom w:val="single" w:sz="6" w:space="0" w:color="A6A6A6" w:themeColor="background1" w:themeShade="A6"/>
              <w:right w:val="nil"/>
            </w:tcBorders>
            <w:vAlign w:val="center"/>
          </w:tcPr>
          <w:p w14:paraId="5E91AC00" w14:textId="2C133B09"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782ABFF1" w14:textId="77777777" w:rsidTr="00E705EF">
        <w:trPr>
          <w:cantSplit/>
          <w:trHeight w:val="165"/>
        </w:trPr>
        <w:tc>
          <w:tcPr>
            <w:tcW w:w="1171" w:type="dxa"/>
            <w:tcBorders>
              <w:top w:val="single" w:sz="6" w:space="0" w:color="A6A6A6" w:themeColor="background1" w:themeShade="A6"/>
              <w:left w:val="nil"/>
              <w:bottom w:val="single" w:sz="6" w:space="0" w:color="auto"/>
              <w:right w:val="nil"/>
            </w:tcBorders>
            <w:vAlign w:val="center"/>
          </w:tcPr>
          <w:p w14:paraId="31D7B765" w14:textId="52DA570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6A6A6" w:themeColor="background1" w:themeShade="A6"/>
              <w:left w:val="nil"/>
              <w:bottom w:val="single" w:sz="6" w:space="0" w:color="auto"/>
              <w:right w:val="nil"/>
            </w:tcBorders>
            <w:vAlign w:val="center"/>
          </w:tcPr>
          <w:p w14:paraId="4631A2AD" w14:textId="059D836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6A6A6" w:themeColor="background1" w:themeShade="A6"/>
              <w:left w:val="nil"/>
              <w:bottom w:val="single" w:sz="6" w:space="0" w:color="auto"/>
              <w:right w:val="nil"/>
            </w:tcBorders>
            <w:vAlign w:val="center"/>
          </w:tcPr>
          <w:p w14:paraId="3CF7C38E" w14:textId="47852AA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6A6A6" w:themeColor="background1" w:themeShade="A6"/>
              <w:left w:val="nil"/>
              <w:bottom w:val="single" w:sz="6" w:space="0" w:color="auto"/>
              <w:right w:val="nil"/>
            </w:tcBorders>
            <w:vAlign w:val="center"/>
          </w:tcPr>
          <w:p w14:paraId="5DD1946A" w14:textId="2E414E18"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754</w:t>
            </w:r>
          </w:p>
        </w:tc>
        <w:tc>
          <w:tcPr>
            <w:tcW w:w="1105" w:type="dxa"/>
            <w:tcBorders>
              <w:top w:val="single" w:sz="6" w:space="0" w:color="A6A6A6" w:themeColor="background1" w:themeShade="A6"/>
              <w:left w:val="nil"/>
              <w:bottom w:val="single" w:sz="6" w:space="0" w:color="auto"/>
              <w:right w:val="nil"/>
            </w:tcBorders>
            <w:vAlign w:val="center"/>
          </w:tcPr>
          <w:p w14:paraId="37D43DCD" w14:textId="364F895D"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6A6A6" w:themeColor="background1" w:themeShade="A6"/>
              <w:left w:val="nil"/>
              <w:bottom w:val="single" w:sz="6" w:space="0" w:color="auto"/>
              <w:right w:val="nil"/>
            </w:tcBorders>
            <w:vAlign w:val="center"/>
          </w:tcPr>
          <w:p w14:paraId="0FB4A3B5" w14:textId="01FF79F1"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343C6C8F" w14:textId="3AB8E666"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6A6A6" w:themeColor="background1" w:themeShade="A6"/>
              <w:left w:val="nil"/>
              <w:bottom w:val="single" w:sz="6" w:space="0" w:color="auto"/>
              <w:right w:val="nil"/>
            </w:tcBorders>
            <w:vAlign w:val="center"/>
          </w:tcPr>
          <w:p w14:paraId="550CBA93" w14:textId="3C91E7FF"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709BB68A" w14:textId="77777777" w:rsidTr="00E705EF">
        <w:trPr>
          <w:cantSplit/>
          <w:trHeight w:val="165"/>
        </w:trPr>
        <w:tc>
          <w:tcPr>
            <w:tcW w:w="1171" w:type="dxa"/>
            <w:tcBorders>
              <w:top w:val="single" w:sz="6" w:space="0" w:color="auto"/>
              <w:left w:val="nil"/>
              <w:bottom w:val="single" w:sz="6" w:space="0" w:color="auto"/>
              <w:right w:val="nil"/>
            </w:tcBorders>
            <w:shd w:val="clear" w:color="auto" w:fill="F2F2F2" w:themeFill="background1" w:themeFillShade="F2"/>
            <w:vAlign w:val="center"/>
          </w:tcPr>
          <w:p w14:paraId="2C4AB8B7" w14:textId="77F9851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shd w:val="clear" w:color="auto" w:fill="F2F2F2" w:themeFill="background1" w:themeFillShade="F2"/>
            <w:vAlign w:val="center"/>
          </w:tcPr>
          <w:p w14:paraId="3012BBA0" w14:textId="5CBC095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shd w:val="clear" w:color="auto" w:fill="F2F2F2" w:themeFill="background1" w:themeFillShade="F2"/>
            <w:vAlign w:val="center"/>
          </w:tcPr>
          <w:p w14:paraId="59F194BE" w14:textId="4140E2A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Overall</w:t>
            </w:r>
          </w:p>
        </w:tc>
        <w:tc>
          <w:tcPr>
            <w:tcW w:w="1025" w:type="dxa"/>
            <w:tcBorders>
              <w:top w:val="single" w:sz="6" w:space="0" w:color="auto"/>
              <w:left w:val="nil"/>
              <w:bottom w:val="single" w:sz="6" w:space="0" w:color="auto"/>
              <w:right w:val="nil"/>
            </w:tcBorders>
            <w:shd w:val="clear" w:color="auto" w:fill="F2F2F2" w:themeFill="background1" w:themeFillShade="F2"/>
            <w:vAlign w:val="center"/>
          </w:tcPr>
          <w:p w14:paraId="213C6C59" w14:textId="0E021C96"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949</w:t>
            </w:r>
          </w:p>
        </w:tc>
        <w:tc>
          <w:tcPr>
            <w:tcW w:w="1105" w:type="dxa"/>
            <w:tcBorders>
              <w:top w:val="single" w:sz="6" w:space="0" w:color="auto"/>
              <w:left w:val="nil"/>
              <w:bottom w:val="single" w:sz="6" w:space="0" w:color="auto"/>
              <w:right w:val="nil"/>
            </w:tcBorders>
            <w:shd w:val="clear" w:color="auto" w:fill="F2F2F2" w:themeFill="background1" w:themeFillShade="F2"/>
            <w:vAlign w:val="center"/>
          </w:tcPr>
          <w:p w14:paraId="13C59B8A" w14:textId="7DC9F79D"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shd w:val="clear" w:color="auto" w:fill="F2F2F2" w:themeFill="background1" w:themeFillShade="F2"/>
            <w:vAlign w:val="center"/>
          </w:tcPr>
          <w:p w14:paraId="745E5647" w14:textId="678988A7"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0666115E" w14:textId="53A1FB8C"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61BD4F7A" w14:textId="12D408C4"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757D5AFB" w14:textId="77777777" w:rsidTr="00E705EF">
        <w:trPr>
          <w:cantSplit/>
          <w:trHeight w:val="165"/>
        </w:trPr>
        <w:tc>
          <w:tcPr>
            <w:tcW w:w="1171" w:type="dxa"/>
            <w:tcBorders>
              <w:top w:val="single" w:sz="6" w:space="0" w:color="auto"/>
              <w:left w:val="nil"/>
              <w:bottom w:val="single" w:sz="6" w:space="0" w:color="auto"/>
              <w:right w:val="nil"/>
            </w:tcBorders>
            <w:vAlign w:val="center"/>
          </w:tcPr>
          <w:p w14:paraId="0F9EC2AD" w14:textId="5D41604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Soil fauna </w:t>
            </w:r>
          </w:p>
        </w:tc>
        <w:tc>
          <w:tcPr>
            <w:tcW w:w="929" w:type="dxa"/>
            <w:tcBorders>
              <w:top w:val="single" w:sz="6" w:space="0" w:color="auto"/>
              <w:left w:val="nil"/>
              <w:bottom w:val="single" w:sz="6" w:space="0" w:color="auto"/>
              <w:right w:val="nil"/>
            </w:tcBorders>
            <w:vAlign w:val="center"/>
          </w:tcPr>
          <w:p w14:paraId="0801224A" w14:textId="431C1DF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Fenced </w:t>
            </w:r>
          </w:p>
        </w:tc>
        <w:tc>
          <w:tcPr>
            <w:tcW w:w="1590" w:type="dxa"/>
            <w:tcBorders>
              <w:top w:val="single" w:sz="6" w:space="0" w:color="auto"/>
              <w:left w:val="nil"/>
              <w:bottom w:val="single" w:sz="6" w:space="0" w:color="auto"/>
              <w:right w:val="nil"/>
            </w:tcBorders>
            <w:vAlign w:val="center"/>
          </w:tcPr>
          <w:p w14:paraId="1B951DE6" w14:textId="108ADC3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single" w:sz="6" w:space="0" w:color="auto"/>
              <w:right w:val="nil"/>
            </w:tcBorders>
            <w:vAlign w:val="center"/>
          </w:tcPr>
          <w:p w14:paraId="6EB5267C" w14:textId="59593C71"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55</w:t>
            </w:r>
          </w:p>
        </w:tc>
        <w:tc>
          <w:tcPr>
            <w:tcW w:w="1105" w:type="dxa"/>
            <w:tcBorders>
              <w:top w:val="single" w:sz="6" w:space="0" w:color="auto"/>
              <w:left w:val="nil"/>
              <w:bottom w:val="single" w:sz="6" w:space="0" w:color="auto"/>
              <w:right w:val="nil"/>
            </w:tcBorders>
            <w:vAlign w:val="center"/>
          </w:tcPr>
          <w:p w14:paraId="76188F2C" w14:textId="7301610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316.13</w:t>
            </w:r>
          </w:p>
        </w:tc>
        <w:tc>
          <w:tcPr>
            <w:tcW w:w="990" w:type="dxa"/>
            <w:tcBorders>
              <w:top w:val="single" w:sz="6" w:space="0" w:color="auto"/>
              <w:left w:val="nil"/>
              <w:bottom w:val="single" w:sz="6" w:space="0" w:color="auto"/>
              <w:right w:val="nil"/>
            </w:tcBorders>
            <w:vAlign w:val="center"/>
          </w:tcPr>
          <w:p w14:paraId="51174B4A" w14:textId="20C0166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56.29</w:t>
            </w:r>
          </w:p>
        </w:tc>
        <w:tc>
          <w:tcPr>
            <w:tcW w:w="1020" w:type="dxa"/>
            <w:tcBorders>
              <w:top w:val="single" w:sz="6" w:space="0" w:color="auto"/>
              <w:left w:val="nil"/>
              <w:bottom w:val="single" w:sz="6" w:space="0" w:color="auto"/>
              <w:right w:val="nil"/>
            </w:tcBorders>
            <w:vAlign w:val="center"/>
          </w:tcPr>
          <w:p w14:paraId="41382822" w14:textId="7241B27E"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237.86</w:t>
            </w:r>
          </w:p>
        </w:tc>
        <w:tc>
          <w:tcPr>
            <w:tcW w:w="1020" w:type="dxa"/>
            <w:tcBorders>
              <w:top w:val="single" w:sz="6" w:space="0" w:color="auto"/>
              <w:left w:val="nil"/>
              <w:bottom w:val="single" w:sz="6" w:space="0" w:color="auto"/>
              <w:right w:val="nil"/>
            </w:tcBorders>
            <w:vAlign w:val="center"/>
          </w:tcPr>
          <w:p w14:paraId="0DFF7959" w14:textId="5E1D8AA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468.35</w:t>
            </w:r>
          </w:p>
        </w:tc>
      </w:tr>
      <w:tr w:rsidR="3100E8F5" w14:paraId="047C9204" w14:textId="77777777" w:rsidTr="00E705EF">
        <w:trPr>
          <w:cantSplit/>
          <w:trHeight w:val="165"/>
        </w:trPr>
        <w:tc>
          <w:tcPr>
            <w:tcW w:w="1171" w:type="dxa"/>
            <w:tcBorders>
              <w:top w:val="single" w:sz="6" w:space="0" w:color="auto"/>
              <w:left w:val="nil"/>
              <w:bottom w:val="single" w:sz="6" w:space="0" w:color="auto"/>
              <w:right w:val="nil"/>
            </w:tcBorders>
            <w:vAlign w:val="center"/>
          </w:tcPr>
          <w:p w14:paraId="760EB41F" w14:textId="41831AE3"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vAlign w:val="center"/>
          </w:tcPr>
          <w:p w14:paraId="2D132A17" w14:textId="2BFDF03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vAlign w:val="center"/>
          </w:tcPr>
          <w:p w14:paraId="1B8D773C" w14:textId="7741647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single" w:sz="6" w:space="0" w:color="auto"/>
              <w:left w:val="nil"/>
              <w:bottom w:val="single" w:sz="6" w:space="0" w:color="auto"/>
              <w:right w:val="nil"/>
            </w:tcBorders>
            <w:vAlign w:val="center"/>
          </w:tcPr>
          <w:p w14:paraId="3BD9E86E" w14:textId="623DC25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08</w:t>
            </w:r>
          </w:p>
        </w:tc>
        <w:tc>
          <w:tcPr>
            <w:tcW w:w="1105" w:type="dxa"/>
            <w:tcBorders>
              <w:top w:val="single" w:sz="6" w:space="0" w:color="auto"/>
              <w:left w:val="nil"/>
              <w:bottom w:val="single" w:sz="6" w:space="0" w:color="auto"/>
              <w:right w:val="nil"/>
            </w:tcBorders>
            <w:vAlign w:val="center"/>
          </w:tcPr>
          <w:p w14:paraId="54325721" w14:textId="255C10CB"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vAlign w:val="center"/>
          </w:tcPr>
          <w:p w14:paraId="4594BF97" w14:textId="7BD5104A"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31F59232" w14:textId="3EBA0DAC"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02FF08E2" w14:textId="571D6E28"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68AB7733" w14:textId="77777777" w:rsidTr="00E705EF">
        <w:trPr>
          <w:cantSplit/>
          <w:trHeight w:val="165"/>
        </w:trPr>
        <w:tc>
          <w:tcPr>
            <w:tcW w:w="1171" w:type="dxa"/>
            <w:tcBorders>
              <w:top w:val="single" w:sz="6" w:space="0" w:color="auto"/>
              <w:left w:val="nil"/>
              <w:bottom w:val="single" w:sz="6" w:space="0" w:color="auto"/>
              <w:right w:val="nil"/>
            </w:tcBorders>
            <w:vAlign w:val="center"/>
          </w:tcPr>
          <w:p w14:paraId="565AB801" w14:textId="7A6BCAB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vAlign w:val="center"/>
          </w:tcPr>
          <w:p w14:paraId="20402EA9" w14:textId="6460878B"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vAlign w:val="center"/>
          </w:tcPr>
          <w:p w14:paraId="46323C54" w14:textId="23A5DAD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uto"/>
              <w:left w:val="nil"/>
              <w:bottom w:val="single" w:sz="6" w:space="0" w:color="auto"/>
              <w:right w:val="nil"/>
            </w:tcBorders>
            <w:vAlign w:val="center"/>
          </w:tcPr>
          <w:p w14:paraId="6D4E4D84" w14:textId="2C0DBD48"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71</w:t>
            </w:r>
          </w:p>
        </w:tc>
        <w:tc>
          <w:tcPr>
            <w:tcW w:w="1105" w:type="dxa"/>
            <w:tcBorders>
              <w:top w:val="single" w:sz="6" w:space="0" w:color="auto"/>
              <w:left w:val="nil"/>
              <w:bottom w:val="single" w:sz="6" w:space="0" w:color="auto"/>
              <w:right w:val="nil"/>
            </w:tcBorders>
            <w:vAlign w:val="center"/>
          </w:tcPr>
          <w:p w14:paraId="5CD3EC18" w14:textId="2CE46E09"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vAlign w:val="center"/>
          </w:tcPr>
          <w:p w14:paraId="0A740F75" w14:textId="235B2157"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2E1E1C90" w14:textId="283D9E12"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4AFDD5FC" w14:textId="30A545BB"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6017B619" w14:textId="77777777" w:rsidTr="00E705EF">
        <w:trPr>
          <w:cantSplit/>
          <w:trHeight w:val="165"/>
        </w:trPr>
        <w:tc>
          <w:tcPr>
            <w:tcW w:w="1171" w:type="dxa"/>
            <w:tcBorders>
              <w:top w:val="single" w:sz="6" w:space="0" w:color="auto"/>
              <w:left w:val="nil"/>
              <w:bottom w:val="single" w:sz="6" w:space="0" w:color="auto"/>
              <w:right w:val="nil"/>
            </w:tcBorders>
            <w:vAlign w:val="center"/>
          </w:tcPr>
          <w:p w14:paraId="57B1CE64" w14:textId="358D82A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vAlign w:val="center"/>
          </w:tcPr>
          <w:p w14:paraId="6EF8C89F" w14:textId="54BC983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Unfenced </w:t>
            </w:r>
          </w:p>
        </w:tc>
        <w:tc>
          <w:tcPr>
            <w:tcW w:w="1590" w:type="dxa"/>
            <w:tcBorders>
              <w:top w:val="single" w:sz="6" w:space="0" w:color="auto"/>
              <w:left w:val="nil"/>
              <w:bottom w:val="single" w:sz="6" w:space="0" w:color="auto"/>
              <w:right w:val="nil"/>
            </w:tcBorders>
            <w:vAlign w:val="center"/>
          </w:tcPr>
          <w:p w14:paraId="1432601C" w14:textId="703DDBC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 (single)</w:t>
            </w:r>
          </w:p>
        </w:tc>
        <w:tc>
          <w:tcPr>
            <w:tcW w:w="1025" w:type="dxa"/>
            <w:tcBorders>
              <w:top w:val="single" w:sz="6" w:space="0" w:color="auto"/>
              <w:left w:val="nil"/>
              <w:bottom w:val="single" w:sz="6" w:space="0" w:color="auto"/>
              <w:right w:val="nil"/>
            </w:tcBorders>
            <w:vAlign w:val="center"/>
          </w:tcPr>
          <w:p w14:paraId="3D1BBDF4" w14:textId="0BDD4F1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24</w:t>
            </w:r>
          </w:p>
        </w:tc>
        <w:tc>
          <w:tcPr>
            <w:tcW w:w="1105" w:type="dxa"/>
            <w:tcBorders>
              <w:top w:val="single" w:sz="6" w:space="0" w:color="auto"/>
              <w:left w:val="nil"/>
              <w:bottom w:val="single" w:sz="6" w:space="0" w:color="auto"/>
              <w:right w:val="nil"/>
            </w:tcBorders>
            <w:vAlign w:val="center"/>
          </w:tcPr>
          <w:p w14:paraId="5B41D411" w14:textId="7F6A9080"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80.89</w:t>
            </w:r>
          </w:p>
        </w:tc>
        <w:tc>
          <w:tcPr>
            <w:tcW w:w="990" w:type="dxa"/>
            <w:tcBorders>
              <w:top w:val="single" w:sz="6" w:space="0" w:color="auto"/>
              <w:left w:val="nil"/>
              <w:bottom w:val="single" w:sz="6" w:space="0" w:color="auto"/>
              <w:right w:val="nil"/>
            </w:tcBorders>
            <w:vAlign w:val="center"/>
          </w:tcPr>
          <w:p w14:paraId="08B04BD5" w14:textId="6D6D8149"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8.90</w:t>
            </w:r>
          </w:p>
        </w:tc>
        <w:tc>
          <w:tcPr>
            <w:tcW w:w="1020" w:type="dxa"/>
            <w:tcBorders>
              <w:top w:val="single" w:sz="6" w:space="0" w:color="auto"/>
              <w:left w:val="nil"/>
              <w:bottom w:val="single" w:sz="6" w:space="0" w:color="auto"/>
              <w:right w:val="nil"/>
            </w:tcBorders>
            <w:vAlign w:val="center"/>
          </w:tcPr>
          <w:p w14:paraId="6E44E94B" w14:textId="597BAB75"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54.17</w:t>
            </w:r>
          </w:p>
        </w:tc>
        <w:tc>
          <w:tcPr>
            <w:tcW w:w="1020" w:type="dxa"/>
            <w:tcBorders>
              <w:top w:val="single" w:sz="6" w:space="0" w:color="auto"/>
              <w:left w:val="nil"/>
              <w:bottom w:val="single" w:sz="6" w:space="0" w:color="auto"/>
              <w:right w:val="nil"/>
            </w:tcBorders>
            <w:vAlign w:val="center"/>
          </w:tcPr>
          <w:p w14:paraId="1B107A84" w14:textId="4EAB8B5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231.27</w:t>
            </w:r>
          </w:p>
        </w:tc>
      </w:tr>
      <w:tr w:rsidR="3100E8F5" w14:paraId="40306A91" w14:textId="77777777" w:rsidTr="00E705EF">
        <w:trPr>
          <w:cantSplit/>
          <w:trHeight w:val="165"/>
        </w:trPr>
        <w:tc>
          <w:tcPr>
            <w:tcW w:w="1171" w:type="dxa"/>
            <w:tcBorders>
              <w:top w:val="single" w:sz="6" w:space="0" w:color="auto"/>
              <w:left w:val="nil"/>
              <w:bottom w:val="single" w:sz="6" w:space="0" w:color="auto"/>
              <w:right w:val="nil"/>
            </w:tcBorders>
            <w:vAlign w:val="center"/>
          </w:tcPr>
          <w:p w14:paraId="2EABA7BD" w14:textId="13E0A9B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vAlign w:val="center"/>
          </w:tcPr>
          <w:p w14:paraId="40E3ABF2" w14:textId="7A9BD34D"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vAlign w:val="center"/>
          </w:tcPr>
          <w:p w14:paraId="50C8AF50" w14:textId="2254D64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 (mixed)</w:t>
            </w:r>
          </w:p>
        </w:tc>
        <w:tc>
          <w:tcPr>
            <w:tcW w:w="1025" w:type="dxa"/>
            <w:tcBorders>
              <w:top w:val="single" w:sz="6" w:space="0" w:color="auto"/>
              <w:left w:val="nil"/>
              <w:bottom w:val="single" w:sz="6" w:space="0" w:color="auto"/>
              <w:right w:val="nil"/>
            </w:tcBorders>
            <w:vAlign w:val="center"/>
          </w:tcPr>
          <w:p w14:paraId="1B801838" w14:textId="785E260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72</w:t>
            </w:r>
          </w:p>
        </w:tc>
        <w:tc>
          <w:tcPr>
            <w:tcW w:w="1105" w:type="dxa"/>
            <w:tcBorders>
              <w:top w:val="single" w:sz="6" w:space="0" w:color="auto"/>
              <w:left w:val="nil"/>
              <w:bottom w:val="single" w:sz="6" w:space="0" w:color="auto"/>
              <w:right w:val="nil"/>
            </w:tcBorders>
            <w:vAlign w:val="center"/>
          </w:tcPr>
          <w:p w14:paraId="694C1EB3" w14:textId="1B6C892C"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vAlign w:val="center"/>
          </w:tcPr>
          <w:p w14:paraId="5DC2878D" w14:textId="164E9079"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647E59D0" w14:textId="2AC587C1"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4271A54E" w14:textId="23D313B1"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703229A0" w14:textId="77777777" w:rsidTr="00E705EF">
        <w:trPr>
          <w:cantSplit/>
          <w:trHeight w:val="165"/>
        </w:trPr>
        <w:tc>
          <w:tcPr>
            <w:tcW w:w="1171" w:type="dxa"/>
            <w:tcBorders>
              <w:top w:val="single" w:sz="6" w:space="0" w:color="auto"/>
              <w:left w:val="nil"/>
              <w:bottom w:val="single" w:sz="6" w:space="0" w:color="auto"/>
              <w:right w:val="nil"/>
            </w:tcBorders>
            <w:vAlign w:val="center"/>
          </w:tcPr>
          <w:p w14:paraId="0A495B5C" w14:textId="54EF9AA1"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vAlign w:val="center"/>
          </w:tcPr>
          <w:p w14:paraId="650AE63A" w14:textId="721D867A"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vAlign w:val="center"/>
          </w:tcPr>
          <w:p w14:paraId="751ABEFC" w14:textId="6B6F7197"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 (total)</w:t>
            </w:r>
          </w:p>
        </w:tc>
        <w:tc>
          <w:tcPr>
            <w:tcW w:w="1025" w:type="dxa"/>
            <w:tcBorders>
              <w:top w:val="single" w:sz="6" w:space="0" w:color="auto"/>
              <w:left w:val="nil"/>
              <w:bottom w:val="single" w:sz="6" w:space="0" w:color="auto"/>
              <w:right w:val="nil"/>
            </w:tcBorders>
            <w:vAlign w:val="center"/>
          </w:tcPr>
          <w:p w14:paraId="7FE9A524" w14:textId="71DBD3AB"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134</w:t>
            </w:r>
          </w:p>
        </w:tc>
        <w:tc>
          <w:tcPr>
            <w:tcW w:w="1105" w:type="dxa"/>
            <w:tcBorders>
              <w:top w:val="single" w:sz="6" w:space="0" w:color="auto"/>
              <w:left w:val="nil"/>
              <w:bottom w:val="single" w:sz="6" w:space="0" w:color="auto"/>
              <w:right w:val="nil"/>
            </w:tcBorders>
            <w:vAlign w:val="center"/>
          </w:tcPr>
          <w:p w14:paraId="6DAF3582" w14:textId="58934CF9"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vAlign w:val="center"/>
          </w:tcPr>
          <w:p w14:paraId="042E0CB2" w14:textId="22676C80"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23DAF470" w14:textId="1F6B6BF6"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vAlign w:val="center"/>
          </w:tcPr>
          <w:p w14:paraId="3ABEF61C" w14:textId="751473DC" w:rsidR="3100E8F5" w:rsidRPr="00E705EF" w:rsidRDefault="3100E8F5" w:rsidP="003B2B62">
            <w:pPr>
              <w:rPr>
                <w:rFonts w:ascii="Source Sans Pro Light" w:eastAsia="Source Sans Pro Light" w:hAnsi="Source Sans Pro Light" w:cs="Source Sans Pro Light"/>
                <w:color w:val="000000" w:themeColor="text1"/>
              </w:rPr>
            </w:pPr>
          </w:p>
        </w:tc>
      </w:tr>
      <w:tr w:rsidR="3100E8F5" w14:paraId="5501FFCA" w14:textId="77777777" w:rsidTr="00E705EF">
        <w:trPr>
          <w:cantSplit/>
          <w:trHeight w:val="165"/>
        </w:trPr>
        <w:tc>
          <w:tcPr>
            <w:tcW w:w="1171" w:type="dxa"/>
            <w:tcBorders>
              <w:top w:val="single" w:sz="6" w:space="0" w:color="auto"/>
              <w:left w:val="nil"/>
              <w:bottom w:val="single" w:sz="6" w:space="0" w:color="auto"/>
              <w:right w:val="nil"/>
            </w:tcBorders>
            <w:shd w:val="clear" w:color="auto" w:fill="F2F2F2" w:themeFill="background1" w:themeFillShade="F2"/>
            <w:vAlign w:val="center"/>
          </w:tcPr>
          <w:p w14:paraId="204ABF68" w14:textId="3D1833DC"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929" w:type="dxa"/>
            <w:tcBorders>
              <w:top w:val="single" w:sz="6" w:space="0" w:color="auto"/>
              <w:left w:val="nil"/>
              <w:bottom w:val="single" w:sz="6" w:space="0" w:color="auto"/>
              <w:right w:val="nil"/>
            </w:tcBorders>
            <w:shd w:val="clear" w:color="auto" w:fill="F2F2F2" w:themeFill="background1" w:themeFillShade="F2"/>
            <w:vAlign w:val="center"/>
          </w:tcPr>
          <w:p w14:paraId="468705BC" w14:textId="66A95C8F"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 </w:t>
            </w:r>
          </w:p>
        </w:tc>
        <w:tc>
          <w:tcPr>
            <w:tcW w:w="1590" w:type="dxa"/>
            <w:tcBorders>
              <w:top w:val="single" w:sz="6" w:space="0" w:color="auto"/>
              <w:left w:val="nil"/>
              <w:bottom w:val="single" w:sz="6" w:space="0" w:color="auto"/>
              <w:right w:val="nil"/>
            </w:tcBorders>
            <w:shd w:val="clear" w:color="auto" w:fill="F2F2F2" w:themeFill="background1" w:themeFillShade="F2"/>
            <w:vAlign w:val="center"/>
          </w:tcPr>
          <w:p w14:paraId="47D03F5F" w14:textId="4B0A25C2"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Overall</w:t>
            </w:r>
          </w:p>
        </w:tc>
        <w:tc>
          <w:tcPr>
            <w:tcW w:w="1025" w:type="dxa"/>
            <w:tcBorders>
              <w:top w:val="single" w:sz="6" w:space="0" w:color="auto"/>
              <w:left w:val="nil"/>
              <w:bottom w:val="single" w:sz="6" w:space="0" w:color="auto"/>
              <w:right w:val="nil"/>
            </w:tcBorders>
            <w:shd w:val="clear" w:color="auto" w:fill="F2F2F2" w:themeFill="background1" w:themeFillShade="F2"/>
            <w:vAlign w:val="center"/>
          </w:tcPr>
          <w:p w14:paraId="73F5C3C8" w14:textId="6A5ADB04" w:rsidR="3100E8F5" w:rsidRPr="00E705EF" w:rsidRDefault="3100E8F5" w:rsidP="003B2B62">
            <w:pPr>
              <w:rPr>
                <w:rFonts w:ascii="Source Sans Pro Light" w:eastAsia="Source Sans Pro Light" w:hAnsi="Source Sans Pro Light" w:cs="Source Sans Pro Light"/>
                <w:color w:val="000000" w:themeColor="text1"/>
              </w:rPr>
            </w:pPr>
            <w:r w:rsidRPr="00E705EF">
              <w:rPr>
                <w:rFonts w:ascii="Source Sans Pro Light" w:eastAsia="Source Sans Pro Light" w:hAnsi="Source Sans Pro Light" w:cs="Source Sans Pro Light"/>
                <w:color w:val="000000" w:themeColor="text1"/>
              </w:rPr>
              <w:t>201</w:t>
            </w:r>
          </w:p>
        </w:tc>
        <w:tc>
          <w:tcPr>
            <w:tcW w:w="1105" w:type="dxa"/>
            <w:tcBorders>
              <w:top w:val="single" w:sz="6" w:space="0" w:color="auto"/>
              <w:left w:val="nil"/>
              <w:bottom w:val="single" w:sz="6" w:space="0" w:color="auto"/>
              <w:right w:val="nil"/>
            </w:tcBorders>
            <w:shd w:val="clear" w:color="auto" w:fill="F2F2F2" w:themeFill="background1" w:themeFillShade="F2"/>
            <w:vAlign w:val="center"/>
          </w:tcPr>
          <w:p w14:paraId="4509D8D5" w14:textId="38ACEE05" w:rsidR="3100E8F5" w:rsidRPr="00E705EF" w:rsidRDefault="3100E8F5" w:rsidP="003B2B62">
            <w:pPr>
              <w:rPr>
                <w:rFonts w:ascii="Source Sans Pro Light" w:eastAsia="Source Sans Pro Light" w:hAnsi="Source Sans Pro Light" w:cs="Source Sans Pro Light"/>
                <w:color w:val="000000" w:themeColor="text1"/>
              </w:rPr>
            </w:pPr>
          </w:p>
        </w:tc>
        <w:tc>
          <w:tcPr>
            <w:tcW w:w="990" w:type="dxa"/>
            <w:tcBorders>
              <w:top w:val="single" w:sz="6" w:space="0" w:color="auto"/>
              <w:left w:val="nil"/>
              <w:bottom w:val="single" w:sz="6" w:space="0" w:color="auto"/>
              <w:right w:val="nil"/>
            </w:tcBorders>
            <w:shd w:val="clear" w:color="auto" w:fill="F2F2F2" w:themeFill="background1" w:themeFillShade="F2"/>
            <w:vAlign w:val="center"/>
          </w:tcPr>
          <w:p w14:paraId="78D5E69F" w14:textId="0E211D99"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23B4F407" w14:textId="1C321285" w:rsidR="3100E8F5" w:rsidRPr="00E705EF" w:rsidRDefault="3100E8F5" w:rsidP="003B2B62">
            <w:pPr>
              <w:rPr>
                <w:rFonts w:ascii="Source Sans Pro Light" w:eastAsia="Source Sans Pro Light" w:hAnsi="Source Sans Pro Light" w:cs="Source Sans Pro Light"/>
                <w:color w:val="000000" w:themeColor="text1"/>
              </w:rPr>
            </w:pPr>
          </w:p>
        </w:tc>
        <w:tc>
          <w:tcPr>
            <w:tcW w:w="1020" w:type="dxa"/>
            <w:tcBorders>
              <w:top w:val="single" w:sz="6" w:space="0" w:color="auto"/>
              <w:left w:val="nil"/>
              <w:bottom w:val="single" w:sz="6" w:space="0" w:color="auto"/>
              <w:right w:val="nil"/>
            </w:tcBorders>
            <w:shd w:val="clear" w:color="auto" w:fill="F2F2F2" w:themeFill="background1" w:themeFillShade="F2"/>
            <w:vAlign w:val="center"/>
          </w:tcPr>
          <w:p w14:paraId="15D22931" w14:textId="30317592" w:rsidR="3100E8F5" w:rsidRPr="00E705EF" w:rsidRDefault="3100E8F5" w:rsidP="003B2B62">
            <w:pPr>
              <w:rPr>
                <w:rFonts w:ascii="Source Sans Pro Light" w:eastAsia="Source Sans Pro Light" w:hAnsi="Source Sans Pro Light" w:cs="Source Sans Pro Light"/>
                <w:color w:val="000000" w:themeColor="text1"/>
              </w:rPr>
            </w:pPr>
          </w:p>
        </w:tc>
      </w:tr>
    </w:tbl>
    <w:p w14:paraId="575E4275" w14:textId="77777777" w:rsidR="003B2B62" w:rsidRDefault="003B2B62" w:rsidP="003B2B62">
      <w:pPr>
        <w:spacing w:after="160"/>
        <w:rPr>
          <w:rFonts w:ascii="Source Sans Pro Light" w:eastAsia="Source Sans Pro Light" w:hAnsi="Source Sans Pro Light" w:cs="Source Sans Pro Light"/>
          <w:b/>
          <w:bCs/>
          <w:i/>
          <w:iCs/>
        </w:rPr>
      </w:pPr>
    </w:p>
    <w:p w14:paraId="33BA69E5" w14:textId="2991BF22" w:rsidR="57D5DD20" w:rsidRPr="003B2B62" w:rsidRDefault="0A717B20" w:rsidP="003B2B62">
      <w:pPr>
        <w:spacing w:after="160" w:line="360" w:lineRule="auto"/>
        <w:rPr>
          <w:rFonts w:ascii="Source Sans Pro Light" w:eastAsia="Source Sans Pro Light" w:hAnsi="Source Sans Pro Light" w:cs="Source Sans Pro Light"/>
        </w:rPr>
      </w:pPr>
      <w:r w:rsidRPr="003B2B62">
        <w:rPr>
          <w:rFonts w:ascii="Source Sans Pro Light" w:eastAsia="Source Sans Pro Light" w:hAnsi="Source Sans Pro Light" w:cs="Source Sans Pro Light"/>
          <w:b/>
          <w:bCs/>
        </w:rPr>
        <w:t>Table 14</w:t>
      </w:r>
      <w:r w:rsidRPr="003B2B62">
        <w:rPr>
          <w:rFonts w:ascii="Source Sans Pro Light" w:eastAsia="Source Sans Pro Light" w:hAnsi="Source Sans Pro Light" w:cs="Source Sans Pro Light"/>
        </w:rPr>
        <w:t xml:space="preserve">: Difference in community composition between fenced and unfenced treatments and across locations at for soil bacteria, fungi, and fauna in woodland at </w:t>
      </w:r>
      <w:proofErr w:type="spellStart"/>
      <w:r w:rsidRPr="003B2B62">
        <w:rPr>
          <w:rFonts w:ascii="Source Sans Pro Light" w:eastAsia="Source Sans Pro Light" w:hAnsi="Source Sans Pro Light" w:cs="Source Sans Pro Light"/>
        </w:rPr>
        <w:t>Inversnaid</w:t>
      </w:r>
      <w:proofErr w:type="spellEnd"/>
      <w:r w:rsidRPr="003B2B62">
        <w:rPr>
          <w:rFonts w:ascii="Source Sans Pro Light" w:eastAsia="Source Sans Pro Light" w:hAnsi="Source Sans Pro Light" w:cs="Source Sans Pro Light"/>
        </w:rPr>
        <w:t xml:space="preserve"> RSPB reserve.</w:t>
      </w:r>
    </w:p>
    <w:tbl>
      <w:tblPr>
        <w:tblW w:w="0" w:type="auto"/>
        <w:tblLayout w:type="fixed"/>
        <w:tblLook w:val="04A0" w:firstRow="1" w:lastRow="0" w:firstColumn="1" w:lastColumn="0" w:noHBand="0" w:noVBand="1"/>
        <w:tblCaption w:val="Difference in community composition between fenced and unfenced treatments and across locations at for soil bacteria, fungi, and fauna in woodland at Inversnaid RSPB reserve."/>
      </w:tblPr>
      <w:tblGrid>
        <w:gridCol w:w="1395"/>
        <w:gridCol w:w="2775"/>
        <w:gridCol w:w="945"/>
        <w:gridCol w:w="930"/>
        <w:gridCol w:w="1035"/>
        <w:gridCol w:w="930"/>
      </w:tblGrid>
      <w:tr w:rsidR="3100E8F5" w:rsidRPr="003B2B62" w14:paraId="281C7D0B" w14:textId="77777777" w:rsidTr="003B2B62">
        <w:trPr>
          <w:cantSplit/>
          <w:trHeight w:val="270"/>
          <w:tblHeader/>
        </w:trPr>
        <w:tc>
          <w:tcPr>
            <w:tcW w:w="1395" w:type="dxa"/>
            <w:tcBorders>
              <w:top w:val="single" w:sz="6" w:space="0" w:color="auto"/>
              <w:left w:val="single" w:sz="6" w:space="0" w:color="auto"/>
              <w:bottom w:val="single" w:sz="6" w:space="0" w:color="auto"/>
              <w:right w:val="single" w:sz="6" w:space="0" w:color="auto"/>
            </w:tcBorders>
            <w:vAlign w:val="center"/>
          </w:tcPr>
          <w:p w14:paraId="5D2302EE" w14:textId="4CC773BE"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b/>
                <w:bCs/>
                <w:color w:val="000000" w:themeColor="text1"/>
              </w:rPr>
              <w:t>Taxonomic group</w:t>
            </w:r>
          </w:p>
        </w:tc>
        <w:tc>
          <w:tcPr>
            <w:tcW w:w="2775" w:type="dxa"/>
            <w:tcBorders>
              <w:top w:val="single" w:sz="6" w:space="0" w:color="auto"/>
              <w:left w:val="single" w:sz="6" w:space="0" w:color="auto"/>
              <w:bottom w:val="single" w:sz="6" w:space="0" w:color="auto"/>
              <w:right w:val="single" w:sz="6" w:space="0" w:color="auto"/>
            </w:tcBorders>
            <w:vAlign w:val="center"/>
          </w:tcPr>
          <w:p w14:paraId="6C6E56A8" w14:textId="74DEDFCC"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b/>
                <w:bCs/>
                <w:color w:val="000000" w:themeColor="text1"/>
              </w:rPr>
              <w:t>Coefficient</w:t>
            </w:r>
            <w:r w:rsidRPr="003B2B62">
              <w:rPr>
                <w:rFonts w:ascii="Source Sans Pro Light" w:eastAsia="Source Sans Pro Light" w:hAnsi="Source Sans Pro Light" w:cs="Source Sans Pro Light"/>
                <w:color w:val="000000" w:themeColor="text1"/>
              </w:rPr>
              <w:t> </w:t>
            </w:r>
          </w:p>
        </w:tc>
        <w:tc>
          <w:tcPr>
            <w:tcW w:w="945" w:type="dxa"/>
            <w:tcBorders>
              <w:top w:val="single" w:sz="6" w:space="0" w:color="auto"/>
              <w:left w:val="single" w:sz="6" w:space="0" w:color="auto"/>
              <w:bottom w:val="single" w:sz="6" w:space="0" w:color="auto"/>
              <w:right w:val="single" w:sz="6" w:space="0" w:color="auto"/>
            </w:tcBorders>
            <w:vAlign w:val="center"/>
          </w:tcPr>
          <w:p w14:paraId="0A197FF8" w14:textId="2240DCC2"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b/>
                <w:bCs/>
                <w:color w:val="000000" w:themeColor="text1"/>
              </w:rPr>
              <w:t xml:space="preserve">residual </w:t>
            </w:r>
            <w:proofErr w:type="spellStart"/>
            <w:r w:rsidRPr="003B2B62">
              <w:rPr>
                <w:rFonts w:ascii="Source Sans Pro Light" w:eastAsia="Source Sans Pro Light" w:hAnsi="Source Sans Pro Light" w:cs="Source Sans Pro Light"/>
                <w:b/>
                <w:bCs/>
                <w:color w:val="000000" w:themeColor="text1"/>
              </w:rPr>
              <w:t>df</w:t>
            </w:r>
            <w:proofErr w:type="spellEnd"/>
          </w:p>
        </w:tc>
        <w:tc>
          <w:tcPr>
            <w:tcW w:w="930" w:type="dxa"/>
            <w:tcBorders>
              <w:top w:val="single" w:sz="6" w:space="0" w:color="auto"/>
              <w:left w:val="single" w:sz="6" w:space="0" w:color="auto"/>
              <w:bottom w:val="single" w:sz="6" w:space="0" w:color="auto"/>
              <w:right w:val="single" w:sz="6" w:space="0" w:color="auto"/>
            </w:tcBorders>
            <w:vAlign w:val="center"/>
          </w:tcPr>
          <w:p w14:paraId="0738B5A9" w14:textId="135DEB82"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proofErr w:type="spellStart"/>
            <w:r w:rsidRPr="003B2B62">
              <w:rPr>
                <w:rFonts w:ascii="Source Sans Pro Light" w:eastAsia="Source Sans Pro Light" w:hAnsi="Source Sans Pro Light" w:cs="Source Sans Pro Light"/>
                <w:b/>
                <w:bCs/>
                <w:color w:val="000000" w:themeColor="text1"/>
              </w:rPr>
              <w:t>df</w:t>
            </w:r>
            <w:proofErr w:type="spellEnd"/>
          </w:p>
        </w:tc>
        <w:tc>
          <w:tcPr>
            <w:tcW w:w="1035" w:type="dxa"/>
            <w:tcBorders>
              <w:top w:val="single" w:sz="6" w:space="0" w:color="auto"/>
              <w:left w:val="single" w:sz="6" w:space="0" w:color="auto"/>
              <w:bottom w:val="single" w:sz="6" w:space="0" w:color="auto"/>
              <w:right w:val="single" w:sz="6" w:space="0" w:color="auto"/>
            </w:tcBorders>
            <w:vAlign w:val="center"/>
          </w:tcPr>
          <w:p w14:paraId="162E8D80" w14:textId="05F4C961"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b/>
                <w:bCs/>
                <w:color w:val="000000" w:themeColor="text1"/>
              </w:rPr>
              <w:t>Deviance</w:t>
            </w:r>
          </w:p>
        </w:tc>
        <w:tc>
          <w:tcPr>
            <w:tcW w:w="930" w:type="dxa"/>
            <w:tcBorders>
              <w:top w:val="single" w:sz="6" w:space="0" w:color="auto"/>
              <w:left w:val="single" w:sz="6" w:space="0" w:color="auto"/>
              <w:bottom w:val="single" w:sz="6" w:space="0" w:color="auto"/>
              <w:right w:val="single" w:sz="6" w:space="0" w:color="auto"/>
            </w:tcBorders>
            <w:vAlign w:val="center"/>
          </w:tcPr>
          <w:p w14:paraId="664B2CC8" w14:textId="79CBF77B"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b/>
                <w:bCs/>
                <w:color w:val="000000" w:themeColor="text1"/>
              </w:rPr>
              <w:t>p value</w:t>
            </w:r>
          </w:p>
        </w:tc>
      </w:tr>
      <w:tr w:rsidR="3100E8F5" w:rsidRPr="003B2B62" w14:paraId="71779D8E"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1FFC040C" w14:textId="787A507C"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Bacteria  </w:t>
            </w:r>
          </w:p>
        </w:tc>
        <w:tc>
          <w:tcPr>
            <w:tcW w:w="2775" w:type="dxa"/>
            <w:tcBorders>
              <w:top w:val="single" w:sz="6" w:space="0" w:color="auto"/>
              <w:left w:val="single" w:sz="6" w:space="0" w:color="auto"/>
              <w:bottom w:val="single" w:sz="6" w:space="0" w:color="auto"/>
              <w:right w:val="single" w:sz="6" w:space="0" w:color="auto"/>
            </w:tcBorders>
            <w:vAlign w:val="bottom"/>
          </w:tcPr>
          <w:p w14:paraId="7CDE9188" w14:textId="0975AB2C"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Fenced/Unfenced </w:t>
            </w:r>
          </w:p>
        </w:tc>
        <w:tc>
          <w:tcPr>
            <w:tcW w:w="945" w:type="dxa"/>
            <w:tcBorders>
              <w:top w:val="single" w:sz="6" w:space="0" w:color="auto"/>
              <w:left w:val="single" w:sz="6" w:space="0" w:color="auto"/>
              <w:bottom w:val="single" w:sz="6" w:space="0" w:color="auto"/>
              <w:right w:val="single" w:sz="6" w:space="0" w:color="auto"/>
            </w:tcBorders>
            <w:vAlign w:val="center"/>
          </w:tcPr>
          <w:p w14:paraId="5BFE72E8" w14:textId="72EB1535"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22</w:t>
            </w:r>
          </w:p>
        </w:tc>
        <w:tc>
          <w:tcPr>
            <w:tcW w:w="930" w:type="dxa"/>
            <w:tcBorders>
              <w:top w:val="single" w:sz="6" w:space="0" w:color="auto"/>
              <w:left w:val="single" w:sz="6" w:space="0" w:color="auto"/>
              <w:bottom w:val="single" w:sz="6" w:space="0" w:color="auto"/>
              <w:right w:val="single" w:sz="6" w:space="0" w:color="auto"/>
            </w:tcBorders>
            <w:vAlign w:val="center"/>
          </w:tcPr>
          <w:p w14:paraId="080FE48C" w14:textId="693988F2"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w:t>
            </w:r>
          </w:p>
        </w:tc>
        <w:tc>
          <w:tcPr>
            <w:tcW w:w="1035" w:type="dxa"/>
            <w:tcBorders>
              <w:top w:val="single" w:sz="6" w:space="0" w:color="auto"/>
              <w:left w:val="single" w:sz="6" w:space="0" w:color="auto"/>
              <w:bottom w:val="single" w:sz="6" w:space="0" w:color="auto"/>
              <w:right w:val="single" w:sz="6" w:space="0" w:color="auto"/>
            </w:tcBorders>
            <w:vAlign w:val="center"/>
          </w:tcPr>
          <w:p w14:paraId="68A9CA83" w14:textId="110AB02A"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160</w:t>
            </w:r>
          </w:p>
        </w:tc>
        <w:tc>
          <w:tcPr>
            <w:tcW w:w="930" w:type="dxa"/>
            <w:tcBorders>
              <w:top w:val="single" w:sz="6" w:space="0" w:color="auto"/>
              <w:left w:val="single" w:sz="6" w:space="0" w:color="auto"/>
              <w:bottom w:val="single" w:sz="6" w:space="0" w:color="auto"/>
              <w:right w:val="single" w:sz="6" w:space="0" w:color="auto"/>
            </w:tcBorders>
            <w:vAlign w:val="center"/>
          </w:tcPr>
          <w:p w14:paraId="7C52F4AD" w14:textId="4142AB0E"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48</w:t>
            </w:r>
          </w:p>
        </w:tc>
      </w:tr>
      <w:tr w:rsidR="3100E8F5" w:rsidRPr="003B2B62" w14:paraId="042A3BBB"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32CFEBEA" w14:textId="3FFC9E8D"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 </w:t>
            </w:r>
          </w:p>
        </w:tc>
        <w:tc>
          <w:tcPr>
            <w:tcW w:w="2775" w:type="dxa"/>
            <w:tcBorders>
              <w:top w:val="single" w:sz="6" w:space="0" w:color="auto"/>
              <w:left w:val="single" w:sz="6" w:space="0" w:color="auto"/>
              <w:bottom w:val="single" w:sz="6" w:space="0" w:color="auto"/>
              <w:right w:val="single" w:sz="6" w:space="0" w:color="auto"/>
            </w:tcBorders>
            <w:vAlign w:val="bottom"/>
          </w:tcPr>
          <w:p w14:paraId="1AB24C3F" w14:textId="6D5053CA"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Location</w:t>
            </w:r>
          </w:p>
        </w:tc>
        <w:tc>
          <w:tcPr>
            <w:tcW w:w="945" w:type="dxa"/>
            <w:tcBorders>
              <w:top w:val="single" w:sz="6" w:space="0" w:color="auto"/>
              <w:left w:val="single" w:sz="6" w:space="0" w:color="auto"/>
              <w:bottom w:val="single" w:sz="6" w:space="0" w:color="auto"/>
              <w:right w:val="single" w:sz="6" w:space="0" w:color="auto"/>
            </w:tcBorders>
            <w:vAlign w:val="center"/>
          </w:tcPr>
          <w:p w14:paraId="57DC5F17" w14:textId="478F22CB"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9</w:t>
            </w:r>
          </w:p>
        </w:tc>
        <w:tc>
          <w:tcPr>
            <w:tcW w:w="930" w:type="dxa"/>
            <w:tcBorders>
              <w:top w:val="single" w:sz="6" w:space="0" w:color="auto"/>
              <w:left w:val="single" w:sz="6" w:space="0" w:color="auto"/>
              <w:bottom w:val="single" w:sz="6" w:space="0" w:color="auto"/>
              <w:right w:val="single" w:sz="6" w:space="0" w:color="auto"/>
            </w:tcBorders>
            <w:vAlign w:val="center"/>
          </w:tcPr>
          <w:p w14:paraId="747817B0" w14:textId="4C688655"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3</w:t>
            </w:r>
          </w:p>
        </w:tc>
        <w:tc>
          <w:tcPr>
            <w:tcW w:w="1035" w:type="dxa"/>
            <w:tcBorders>
              <w:top w:val="single" w:sz="6" w:space="0" w:color="auto"/>
              <w:left w:val="single" w:sz="6" w:space="0" w:color="auto"/>
              <w:bottom w:val="single" w:sz="6" w:space="0" w:color="auto"/>
              <w:right w:val="single" w:sz="6" w:space="0" w:color="auto"/>
            </w:tcBorders>
            <w:vAlign w:val="center"/>
          </w:tcPr>
          <w:p w14:paraId="7048B86C" w14:textId="08B4935F"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0966</w:t>
            </w:r>
          </w:p>
        </w:tc>
        <w:tc>
          <w:tcPr>
            <w:tcW w:w="930" w:type="dxa"/>
            <w:tcBorders>
              <w:top w:val="single" w:sz="6" w:space="0" w:color="auto"/>
              <w:left w:val="single" w:sz="6" w:space="0" w:color="auto"/>
              <w:bottom w:val="single" w:sz="6" w:space="0" w:color="auto"/>
              <w:right w:val="single" w:sz="6" w:space="0" w:color="auto"/>
            </w:tcBorders>
            <w:vAlign w:val="center"/>
          </w:tcPr>
          <w:p w14:paraId="10DCFB84" w14:textId="4BF701FC"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01</w:t>
            </w:r>
          </w:p>
        </w:tc>
      </w:tr>
      <w:tr w:rsidR="3100E8F5" w:rsidRPr="003B2B62" w14:paraId="784B511A"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0D724FCE" w14:textId="526D3FF8"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Fungi  </w:t>
            </w:r>
          </w:p>
        </w:tc>
        <w:tc>
          <w:tcPr>
            <w:tcW w:w="2775" w:type="dxa"/>
            <w:tcBorders>
              <w:top w:val="single" w:sz="6" w:space="0" w:color="auto"/>
              <w:left w:val="single" w:sz="6" w:space="0" w:color="auto"/>
              <w:bottom w:val="single" w:sz="6" w:space="0" w:color="auto"/>
              <w:right w:val="single" w:sz="6" w:space="0" w:color="auto"/>
            </w:tcBorders>
            <w:vAlign w:val="bottom"/>
          </w:tcPr>
          <w:p w14:paraId="744F7745" w14:textId="3CEA2A50"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Fenced/Unfenced </w:t>
            </w:r>
          </w:p>
        </w:tc>
        <w:tc>
          <w:tcPr>
            <w:tcW w:w="945" w:type="dxa"/>
            <w:tcBorders>
              <w:top w:val="single" w:sz="6" w:space="0" w:color="auto"/>
              <w:left w:val="single" w:sz="6" w:space="0" w:color="auto"/>
              <w:bottom w:val="single" w:sz="6" w:space="0" w:color="auto"/>
              <w:right w:val="single" w:sz="6" w:space="0" w:color="auto"/>
            </w:tcBorders>
            <w:vAlign w:val="center"/>
          </w:tcPr>
          <w:p w14:paraId="0BC156DF" w14:textId="23BA3797"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22</w:t>
            </w:r>
          </w:p>
        </w:tc>
        <w:tc>
          <w:tcPr>
            <w:tcW w:w="930" w:type="dxa"/>
            <w:tcBorders>
              <w:top w:val="single" w:sz="6" w:space="0" w:color="auto"/>
              <w:left w:val="single" w:sz="6" w:space="0" w:color="auto"/>
              <w:bottom w:val="single" w:sz="6" w:space="0" w:color="auto"/>
              <w:right w:val="single" w:sz="6" w:space="0" w:color="auto"/>
            </w:tcBorders>
            <w:vAlign w:val="center"/>
          </w:tcPr>
          <w:p w14:paraId="3F664F0D" w14:textId="1826566B"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w:t>
            </w:r>
          </w:p>
        </w:tc>
        <w:tc>
          <w:tcPr>
            <w:tcW w:w="1035" w:type="dxa"/>
            <w:tcBorders>
              <w:top w:val="single" w:sz="6" w:space="0" w:color="auto"/>
              <w:left w:val="single" w:sz="6" w:space="0" w:color="auto"/>
              <w:bottom w:val="single" w:sz="6" w:space="0" w:color="auto"/>
              <w:right w:val="single" w:sz="6" w:space="0" w:color="auto"/>
            </w:tcBorders>
            <w:vAlign w:val="center"/>
          </w:tcPr>
          <w:p w14:paraId="4AB48974" w14:textId="5280218A"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402</w:t>
            </w:r>
          </w:p>
        </w:tc>
        <w:tc>
          <w:tcPr>
            <w:tcW w:w="930" w:type="dxa"/>
            <w:tcBorders>
              <w:top w:val="single" w:sz="6" w:space="0" w:color="auto"/>
              <w:left w:val="single" w:sz="6" w:space="0" w:color="auto"/>
              <w:bottom w:val="single" w:sz="6" w:space="0" w:color="auto"/>
              <w:right w:val="single" w:sz="6" w:space="0" w:color="auto"/>
            </w:tcBorders>
            <w:vAlign w:val="center"/>
          </w:tcPr>
          <w:p w14:paraId="5CFCC811" w14:textId="6C522AE9"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07</w:t>
            </w:r>
          </w:p>
        </w:tc>
      </w:tr>
      <w:tr w:rsidR="3100E8F5" w:rsidRPr="003B2B62" w14:paraId="6378E73E"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0A0F2F65" w14:textId="0A19D21F"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 </w:t>
            </w:r>
          </w:p>
        </w:tc>
        <w:tc>
          <w:tcPr>
            <w:tcW w:w="2775" w:type="dxa"/>
            <w:tcBorders>
              <w:top w:val="single" w:sz="6" w:space="0" w:color="auto"/>
              <w:left w:val="single" w:sz="6" w:space="0" w:color="auto"/>
              <w:bottom w:val="single" w:sz="6" w:space="0" w:color="auto"/>
              <w:right w:val="single" w:sz="6" w:space="0" w:color="auto"/>
            </w:tcBorders>
            <w:vAlign w:val="bottom"/>
          </w:tcPr>
          <w:p w14:paraId="15FA7BFE" w14:textId="506AF0D7"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Location</w:t>
            </w:r>
          </w:p>
        </w:tc>
        <w:tc>
          <w:tcPr>
            <w:tcW w:w="945" w:type="dxa"/>
            <w:tcBorders>
              <w:top w:val="single" w:sz="6" w:space="0" w:color="auto"/>
              <w:left w:val="single" w:sz="6" w:space="0" w:color="auto"/>
              <w:bottom w:val="single" w:sz="6" w:space="0" w:color="auto"/>
              <w:right w:val="single" w:sz="6" w:space="0" w:color="auto"/>
            </w:tcBorders>
            <w:vAlign w:val="center"/>
          </w:tcPr>
          <w:p w14:paraId="16033E23" w14:textId="3187DA99"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9</w:t>
            </w:r>
          </w:p>
        </w:tc>
        <w:tc>
          <w:tcPr>
            <w:tcW w:w="930" w:type="dxa"/>
            <w:tcBorders>
              <w:top w:val="single" w:sz="6" w:space="0" w:color="auto"/>
              <w:left w:val="single" w:sz="6" w:space="0" w:color="auto"/>
              <w:bottom w:val="single" w:sz="6" w:space="0" w:color="auto"/>
              <w:right w:val="single" w:sz="6" w:space="0" w:color="auto"/>
            </w:tcBorders>
            <w:vAlign w:val="center"/>
          </w:tcPr>
          <w:p w14:paraId="36412BF7" w14:textId="40E3888B"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3</w:t>
            </w:r>
          </w:p>
        </w:tc>
        <w:tc>
          <w:tcPr>
            <w:tcW w:w="1035" w:type="dxa"/>
            <w:tcBorders>
              <w:top w:val="single" w:sz="6" w:space="0" w:color="auto"/>
              <w:left w:val="single" w:sz="6" w:space="0" w:color="auto"/>
              <w:bottom w:val="single" w:sz="6" w:space="0" w:color="auto"/>
              <w:right w:val="single" w:sz="6" w:space="0" w:color="auto"/>
            </w:tcBorders>
            <w:vAlign w:val="center"/>
          </w:tcPr>
          <w:p w14:paraId="3BAACE9A" w14:textId="6BAA86C7"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6029</w:t>
            </w:r>
          </w:p>
        </w:tc>
        <w:tc>
          <w:tcPr>
            <w:tcW w:w="930" w:type="dxa"/>
            <w:tcBorders>
              <w:top w:val="single" w:sz="6" w:space="0" w:color="auto"/>
              <w:left w:val="single" w:sz="6" w:space="0" w:color="auto"/>
              <w:bottom w:val="single" w:sz="6" w:space="0" w:color="auto"/>
              <w:right w:val="single" w:sz="6" w:space="0" w:color="auto"/>
            </w:tcBorders>
            <w:vAlign w:val="center"/>
          </w:tcPr>
          <w:p w14:paraId="6C9C5F9E" w14:textId="559BEBC7"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01</w:t>
            </w:r>
          </w:p>
        </w:tc>
      </w:tr>
      <w:tr w:rsidR="3100E8F5" w:rsidRPr="003B2B62" w14:paraId="00AEF038"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14E137F1" w14:textId="70707FEA"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Fauna </w:t>
            </w:r>
          </w:p>
        </w:tc>
        <w:tc>
          <w:tcPr>
            <w:tcW w:w="2775" w:type="dxa"/>
            <w:tcBorders>
              <w:top w:val="single" w:sz="6" w:space="0" w:color="auto"/>
              <w:left w:val="single" w:sz="6" w:space="0" w:color="auto"/>
              <w:bottom w:val="single" w:sz="6" w:space="0" w:color="auto"/>
              <w:right w:val="single" w:sz="6" w:space="0" w:color="auto"/>
            </w:tcBorders>
            <w:vAlign w:val="bottom"/>
          </w:tcPr>
          <w:p w14:paraId="766E8DC7" w14:textId="5C77DF87"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Fenced/Unfenced </w:t>
            </w:r>
          </w:p>
        </w:tc>
        <w:tc>
          <w:tcPr>
            <w:tcW w:w="945" w:type="dxa"/>
            <w:tcBorders>
              <w:top w:val="single" w:sz="6" w:space="0" w:color="auto"/>
              <w:left w:val="single" w:sz="6" w:space="0" w:color="auto"/>
              <w:bottom w:val="single" w:sz="6" w:space="0" w:color="auto"/>
              <w:right w:val="single" w:sz="6" w:space="0" w:color="auto"/>
            </w:tcBorders>
            <w:vAlign w:val="center"/>
          </w:tcPr>
          <w:p w14:paraId="44D53FA5" w14:textId="7B58CA54"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22</w:t>
            </w:r>
          </w:p>
        </w:tc>
        <w:tc>
          <w:tcPr>
            <w:tcW w:w="930" w:type="dxa"/>
            <w:tcBorders>
              <w:top w:val="single" w:sz="6" w:space="0" w:color="auto"/>
              <w:left w:val="single" w:sz="6" w:space="0" w:color="auto"/>
              <w:bottom w:val="single" w:sz="6" w:space="0" w:color="auto"/>
              <w:right w:val="single" w:sz="6" w:space="0" w:color="auto"/>
            </w:tcBorders>
            <w:vAlign w:val="center"/>
          </w:tcPr>
          <w:p w14:paraId="3DDD8F05" w14:textId="63219BAF"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w:t>
            </w:r>
          </w:p>
        </w:tc>
        <w:tc>
          <w:tcPr>
            <w:tcW w:w="1035" w:type="dxa"/>
            <w:tcBorders>
              <w:top w:val="single" w:sz="6" w:space="0" w:color="auto"/>
              <w:left w:val="single" w:sz="6" w:space="0" w:color="auto"/>
              <w:bottom w:val="single" w:sz="6" w:space="0" w:color="auto"/>
              <w:right w:val="single" w:sz="6" w:space="0" w:color="auto"/>
            </w:tcBorders>
            <w:vAlign w:val="center"/>
          </w:tcPr>
          <w:p w14:paraId="32A13425" w14:textId="272A0FFC"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283.6</w:t>
            </w:r>
          </w:p>
        </w:tc>
        <w:tc>
          <w:tcPr>
            <w:tcW w:w="930" w:type="dxa"/>
            <w:tcBorders>
              <w:top w:val="single" w:sz="6" w:space="0" w:color="auto"/>
              <w:left w:val="single" w:sz="6" w:space="0" w:color="auto"/>
              <w:bottom w:val="single" w:sz="6" w:space="0" w:color="auto"/>
              <w:right w:val="single" w:sz="6" w:space="0" w:color="auto"/>
            </w:tcBorders>
            <w:vAlign w:val="center"/>
          </w:tcPr>
          <w:p w14:paraId="0E268CB1" w14:textId="395831D5"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10</w:t>
            </w:r>
          </w:p>
        </w:tc>
      </w:tr>
      <w:tr w:rsidR="3100E8F5" w:rsidRPr="003B2B62" w14:paraId="469BB84B" w14:textId="77777777" w:rsidTr="003B2B62">
        <w:trPr>
          <w:cantSplit/>
          <w:trHeight w:val="270"/>
        </w:trPr>
        <w:tc>
          <w:tcPr>
            <w:tcW w:w="1395" w:type="dxa"/>
            <w:tcBorders>
              <w:top w:val="single" w:sz="6" w:space="0" w:color="auto"/>
              <w:left w:val="single" w:sz="6" w:space="0" w:color="auto"/>
              <w:bottom w:val="single" w:sz="6" w:space="0" w:color="auto"/>
              <w:right w:val="single" w:sz="6" w:space="0" w:color="auto"/>
            </w:tcBorders>
            <w:vAlign w:val="bottom"/>
          </w:tcPr>
          <w:p w14:paraId="4612366D" w14:textId="4D399705"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 </w:t>
            </w:r>
          </w:p>
        </w:tc>
        <w:tc>
          <w:tcPr>
            <w:tcW w:w="2775" w:type="dxa"/>
            <w:tcBorders>
              <w:top w:val="single" w:sz="6" w:space="0" w:color="auto"/>
              <w:left w:val="single" w:sz="6" w:space="0" w:color="auto"/>
              <w:bottom w:val="single" w:sz="6" w:space="0" w:color="auto"/>
              <w:right w:val="single" w:sz="6" w:space="0" w:color="auto"/>
            </w:tcBorders>
            <w:vAlign w:val="bottom"/>
          </w:tcPr>
          <w:p w14:paraId="1DFA818B" w14:textId="07B39254" w:rsidR="3100E8F5" w:rsidRPr="003B2B62" w:rsidRDefault="3100E8F5" w:rsidP="003B2B62">
            <w:pPr>
              <w:spacing w:line="360" w:lineRule="auto"/>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Location</w:t>
            </w:r>
          </w:p>
        </w:tc>
        <w:tc>
          <w:tcPr>
            <w:tcW w:w="945" w:type="dxa"/>
            <w:tcBorders>
              <w:top w:val="single" w:sz="6" w:space="0" w:color="auto"/>
              <w:left w:val="single" w:sz="6" w:space="0" w:color="auto"/>
              <w:bottom w:val="single" w:sz="6" w:space="0" w:color="auto"/>
              <w:right w:val="single" w:sz="6" w:space="0" w:color="auto"/>
            </w:tcBorders>
            <w:vAlign w:val="center"/>
          </w:tcPr>
          <w:p w14:paraId="47EED8BC" w14:textId="7FB592D3"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19</w:t>
            </w:r>
          </w:p>
        </w:tc>
        <w:tc>
          <w:tcPr>
            <w:tcW w:w="930" w:type="dxa"/>
            <w:tcBorders>
              <w:top w:val="single" w:sz="6" w:space="0" w:color="auto"/>
              <w:left w:val="single" w:sz="6" w:space="0" w:color="auto"/>
              <w:bottom w:val="single" w:sz="6" w:space="0" w:color="auto"/>
              <w:right w:val="single" w:sz="6" w:space="0" w:color="auto"/>
            </w:tcBorders>
            <w:vAlign w:val="center"/>
          </w:tcPr>
          <w:p w14:paraId="3E2C9EDE" w14:textId="7262843F"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3</w:t>
            </w:r>
          </w:p>
        </w:tc>
        <w:tc>
          <w:tcPr>
            <w:tcW w:w="1035" w:type="dxa"/>
            <w:tcBorders>
              <w:top w:val="single" w:sz="6" w:space="0" w:color="auto"/>
              <w:left w:val="single" w:sz="6" w:space="0" w:color="auto"/>
              <w:bottom w:val="single" w:sz="6" w:space="0" w:color="auto"/>
              <w:right w:val="single" w:sz="6" w:space="0" w:color="auto"/>
            </w:tcBorders>
            <w:vAlign w:val="center"/>
          </w:tcPr>
          <w:p w14:paraId="38A1B25D" w14:textId="0F5E650D"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982.6</w:t>
            </w:r>
          </w:p>
        </w:tc>
        <w:tc>
          <w:tcPr>
            <w:tcW w:w="930" w:type="dxa"/>
            <w:tcBorders>
              <w:top w:val="single" w:sz="6" w:space="0" w:color="auto"/>
              <w:left w:val="single" w:sz="6" w:space="0" w:color="auto"/>
              <w:bottom w:val="single" w:sz="6" w:space="0" w:color="auto"/>
              <w:right w:val="single" w:sz="6" w:space="0" w:color="auto"/>
            </w:tcBorders>
            <w:vAlign w:val="center"/>
          </w:tcPr>
          <w:p w14:paraId="06190EA0" w14:textId="3D268192" w:rsidR="3100E8F5" w:rsidRPr="003B2B62" w:rsidRDefault="3100E8F5" w:rsidP="003B2B62">
            <w:pPr>
              <w:spacing w:line="360" w:lineRule="auto"/>
              <w:jc w:val="center"/>
              <w:rPr>
                <w:rFonts w:ascii="Source Sans Pro Light" w:eastAsia="Source Sans Pro Light" w:hAnsi="Source Sans Pro Light" w:cs="Source Sans Pro Light"/>
                <w:color w:val="000000" w:themeColor="text1"/>
              </w:rPr>
            </w:pPr>
            <w:r w:rsidRPr="003B2B62">
              <w:rPr>
                <w:rFonts w:ascii="Source Sans Pro Light" w:eastAsia="Source Sans Pro Light" w:hAnsi="Source Sans Pro Light" w:cs="Source Sans Pro Light"/>
                <w:color w:val="000000" w:themeColor="text1"/>
              </w:rPr>
              <w:t>0.01</w:t>
            </w:r>
          </w:p>
        </w:tc>
      </w:tr>
    </w:tbl>
    <w:p w14:paraId="6A61745A" w14:textId="794075A8" w:rsidR="2C37D369" w:rsidRPr="004A0F63" w:rsidRDefault="3457BE18" w:rsidP="004A0F63">
      <w:pPr>
        <w:pStyle w:val="Heading2"/>
        <w:spacing w:line="360" w:lineRule="auto"/>
      </w:pPr>
      <w:bookmarkStart w:id="99" w:name="_Toc831191963"/>
      <w:r>
        <w:lastRenderedPageBreak/>
        <w:t>Pilot results peatland</w:t>
      </w:r>
      <w:bookmarkEnd w:id="99"/>
    </w:p>
    <w:p w14:paraId="06AF4B20" w14:textId="611C5DDF" w:rsidR="604D123F" w:rsidRDefault="604D123F" w:rsidP="004A0F63">
      <w:pPr>
        <w:spacing w:line="360" w:lineRule="auto"/>
      </w:pPr>
      <w:r w:rsidRPr="57D5DD20">
        <w:rPr>
          <w:rFonts w:ascii="Source Sans Pro SemiBold" w:eastAsia="Source Sans Pro SemiBold" w:hAnsi="Source Sans Pro SemiBold" w:cs="Source Sans Pro SemiBold"/>
          <w:b/>
          <w:bCs/>
          <w:color w:val="146568"/>
          <w:sz w:val="36"/>
          <w:szCs w:val="36"/>
        </w:rPr>
        <w:t>Introduction</w:t>
      </w:r>
    </w:p>
    <w:p w14:paraId="07D6662F" w14:textId="295F00E0" w:rsidR="604D123F" w:rsidRDefault="09879E44" w:rsidP="004A0F63">
      <w:pPr>
        <w:spacing w:after="160" w:line="360" w:lineRule="auto"/>
        <w:rPr>
          <w:rFonts w:ascii="Source Sans Pro Light" w:eastAsia="Source Sans Pro Light" w:hAnsi="Source Sans Pro Light" w:cs="Source Sans Pro Light"/>
          <w:color w:val="000000" w:themeColor="text1"/>
        </w:rPr>
      </w:pPr>
      <w:r w:rsidRPr="7B667D58">
        <w:rPr>
          <w:rFonts w:ascii="Source Sans Pro Light" w:eastAsia="Source Sans Pro Light" w:hAnsi="Source Sans Pro Light" w:cs="Source Sans Pro Light"/>
          <w:color w:val="000000" w:themeColor="text1"/>
        </w:rPr>
        <w:t>The pilot sampling campaign took place in August 2021 and the main sampling campaign</w:t>
      </w:r>
      <w:r w:rsidR="43ECA051" w:rsidRPr="7B667D58">
        <w:rPr>
          <w:rFonts w:ascii="Source Sans Pro Light" w:eastAsia="Source Sans Pro Light" w:hAnsi="Source Sans Pro Light" w:cs="Source Sans Pro Light"/>
          <w:color w:val="000000" w:themeColor="text1"/>
        </w:rPr>
        <w:t xml:space="preserve"> </w:t>
      </w:r>
      <w:r w:rsidRPr="7B667D58">
        <w:rPr>
          <w:rFonts w:ascii="Source Sans Pro Light" w:eastAsia="Source Sans Pro Light" w:hAnsi="Source Sans Pro Light" w:cs="Source Sans Pro Light"/>
          <w:color w:val="000000" w:themeColor="text1"/>
        </w:rPr>
        <w:t>t</w:t>
      </w:r>
      <w:r w:rsidR="32AB598F" w:rsidRPr="7B667D58">
        <w:rPr>
          <w:rFonts w:ascii="Source Sans Pro Light" w:eastAsia="Source Sans Pro Light" w:hAnsi="Source Sans Pro Light" w:cs="Source Sans Pro Light"/>
          <w:color w:val="000000" w:themeColor="text1"/>
        </w:rPr>
        <w:t>ook</w:t>
      </w:r>
      <w:r w:rsidRPr="7B667D58">
        <w:rPr>
          <w:rFonts w:ascii="Source Sans Pro Light" w:eastAsia="Source Sans Pro Light" w:hAnsi="Source Sans Pro Light" w:cs="Source Sans Pro Light"/>
          <w:color w:val="000000" w:themeColor="text1"/>
        </w:rPr>
        <w:t xml:space="preserve"> place in </w:t>
      </w:r>
      <w:r w:rsidR="782DB7C3" w:rsidRPr="7B667D58">
        <w:rPr>
          <w:rFonts w:ascii="Source Sans Pro Light" w:eastAsia="Source Sans Pro Light" w:hAnsi="Source Sans Pro Light" w:cs="Source Sans Pro Light"/>
          <w:color w:val="000000" w:themeColor="text1"/>
        </w:rPr>
        <w:t xml:space="preserve">August – September </w:t>
      </w:r>
      <w:r w:rsidRPr="7B667D58">
        <w:rPr>
          <w:rFonts w:ascii="Source Sans Pro Light" w:eastAsia="Source Sans Pro Light" w:hAnsi="Source Sans Pro Light" w:cs="Source Sans Pro Light"/>
          <w:color w:val="000000" w:themeColor="text1"/>
        </w:rPr>
        <w:t>2022. Within each habitat, the pilot study has investigated some key parameters of interest, such as the effects of subsampling or the starting sample type (e.g., water or sediment). The data generated in the pilot w</w:t>
      </w:r>
      <w:r w:rsidR="7FA5E83F" w:rsidRPr="7B667D58">
        <w:rPr>
          <w:rFonts w:ascii="Source Sans Pro Light" w:eastAsia="Source Sans Pro Light" w:hAnsi="Source Sans Pro Light" w:cs="Source Sans Pro Light"/>
          <w:color w:val="000000" w:themeColor="text1"/>
        </w:rPr>
        <w:t>ere</w:t>
      </w:r>
      <w:r w:rsidRPr="7B667D58">
        <w:rPr>
          <w:rFonts w:ascii="Source Sans Pro Light" w:eastAsia="Source Sans Pro Light" w:hAnsi="Source Sans Pro Light" w:cs="Source Sans Pro Light"/>
          <w:color w:val="000000" w:themeColor="text1"/>
        </w:rPr>
        <w:t xml:space="preserve"> interrogated to assess their usefulness for detecting key features or informing target indicators. </w:t>
      </w:r>
    </w:p>
    <w:p w14:paraId="5D995EC6" w14:textId="099A1523" w:rsidR="604D123F" w:rsidRDefault="12D03B1E" w:rsidP="004A0F63">
      <w:pPr>
        <w:spacing w:after="160" w:line="360" w:lineRule="auto"/>
      </w:pPr>
      <w:r w:rsidRPr="7B667D58">
        <w:rPr>
          <w:rFonts w:ascii="Source Sans Pro Light" w:eastAsia="Source Sans Pro Light" w:hAnsi="Source Sans Pro Light" w:cs="Source Sans Pro Light"/>
          <w:color w:val="000000" w:themeColor="text1"/>
        </w:rPr>
        <w:t xml:space="preserve">This report details the methods and results from the pilot phase of the project for the peatland sampling. These results </w:t>
      </w:r>
      <w:r w:rsidR="22593A73" w:rsidRPr="7B667D58">
        <w:rPr>
          <w:rFonts w:ascii="Source Sans Pro Light" w:eastAsia="Source Sans Pro Light" w:hAnsi="Source Sans Pro Light" w:cs="Source Sans Pro Light"/>
          <w:color w:val="000000" w:themeColor="text1"/>
        </w:rPr>
        <w:t>have f</w:t>
      </w:r>
      <w:r w:rsidRPr="7B667D58">
        <w:rPr>
          <w:rFonts w:ascii="Source Sans Pro Light" w:eastAsia="Source Sans Pro Light" w:hAnsi="Source Sans Pro Light" w:cs="Source Sans Pro Light"/>
          <w:color w:val="000000" w:themeColor="text1"/>
        </w:rPr>
        <w:t>ed into the decision making to design the sampling and analysis approach</w:t>
      </w:r>
      <w:r w:rsidR="68DA10DC" w:rsidRPr="7B667D58">
        <w:rPr>
          <w:rFonts w:ascii="Source Sans Pro Light" w:eastAsia="Source Sans Pro Light" w:hAnsi="Source Sans Pro Light" w:cs="Source Sans Pro Light"/>
          <w:color w:val="000000" w:themeColor="text1"/>
        </w:rPr>
        <w:t xml:space="preserve"> of </w:t>
      </w:r>
      <w:r w:rsidRPr="7B667D58">
        <w:rPr>
          <w:rFonts w:ascii="Source Sans Pro Light" w:eastAsia="Source Sans Pro Light" w:hAnsi="Source Sans Pro Light" w:cs="Source Sans Pro Light"/>
          <w:color w:val="000000" w:themeColor="text1"/>
        </w:rPr>
        <w:t>the P2 Sampling Plan.</w:t>
      </w:r>
      <w:r w:rsidRPr="7B667D58">
        <w:rPr>
          <w:rFonts w:ascii="Source Sans Pro Light" w:eastAsia="Source Sans Pro Light" w:hAnsi="Source Sans Pro Light" w:cs="Source Sans Pro Light"/>
        </w:rPr>
        <w:t xml:space="preserve"> </w:t>
      </w:r>
    </w:p>
    <w:p w14:paraId="75D6A793" w14:textId="0C618C4A" w:rsidR="604D123F" w:rsidRDefault="604D123F" w:rsidP="004A0F63">
      <w:pPr>
        <w:spacing w:line="360" w:lineRule="auto"/>
      </w:pPr>
      <w:r w:rsidRPr="57D5DD20">
        <w:rPr>
          <w:rFonts w:ascii="Source Sans Pro SemiBold" w:eastAsia="Source Sans Pro SemiBold" w:hAnsi="Source Sans Pro SemiBold" w:cs="Source Sans Pro SemiBold"/>
          <w:b/>
          <w:bCs/>
          <w:color w:val="146568"/>
          <w:sz w:val="36"/>
          <w:szCs w:val="36"/>
        </w:rPr>
        <w:t>Methods</w:t>
      </w:r>
    </w:p>
    <w:p w14:paraId="27FBB38C" w14:textId="77777777" w:rsidR="001140D2" w:rsidRDefault="69A2BFBD" w:rsidP="004A0F63">
      <w:pPr>
        <w:spacing w:line="360" w:lineRule="auto"/>
        <w:rPr>
          <w:rFonts w:ascii="Source Sans Pro SemiBold" w:eastAsia="Source Sans Pro SemiBold" w:hAnsi="Source Sans Pro SemiBold" w:cs="Source Sans Pro SemiBold"/>
          <w:b/>
          <w:bCs/>
          <w:color w:val="27D8CE"/>
          <w:sz w:val="28"/>
          <w:szCs w:val="28"/>
        </w:rPr>
      </w:pPr>
      <w:r w:rsidRPr="003670EA">
        <w:rPr>
          <w:rFonts w:ascii="Source Sans Pro SemiBold" w:eastAsia="Source Sans Pro SemiBold" w:hAnsi="Source Sans Pro SemiBold" w:cs="Source Sans Pro SemiBold"/>
          <w:b/>
          <w:bCs/>
          <w:color w:val="146568"/>
          <w:sz w:val="28"/>
          <w:szCs w:val="28"/>
        </w:rPr>
        <w:t>Study sites</w:t>
      </w:r>
    </w:p>
    <w:p w14:paraId="0B116803" w14:textId="77777777" w:rsidR="009C2F37" w:rsidRDefault="00B942DF" w:rsidP="004A0F63">
      <w:pPr>
        <w:spacing w:after="160" w:line="360" w:lineRule="auto"/>
        <w:rPr>
          <w:rFonts w:ascii="Source Sans Pro Light" w:eastAsia="Source Sans Pro Light" w:hAnsi="Source Sans Pro Light" w:cs="Source Sans Pro Light"/>
        </w:rPr>
      </w:pPr>
      <w:r>
        <w:rPr>
          <w:rFonts w:ascii="Source Sans Pro Light" w:eastAsia="Source Sans Pro Light" w:hAnsi="Source Sans Pro Light" w:cs="Source Sans Pro Light"/>
        </w:rPr>
        <w:t>T</w:t>
      </w:r>
      <w:r w:rsidRPr="3C51F64D">
        <w:rPr>
          <w:rFonts w:ascii="Source Sans Pro Light" w:eastAsia="Source Sans Pro Light" w:hAnsi="Source Sans Pro Light" w:cs="Source Sans Pro Light"/>
        </w:rPr>
        <w:t>wo upland blanket bog sites within Loch Lomond and The Trossachs National Park where restoration works have been undertaken as part of the Peatland ACTION project</w:t>
      </w:r>
      <w:r>
        <w:rPr>
          <w:rFonts w:ascii="Source Sans Pro Light" w:eastAsia="Source Sans Pro Light" w:hAnsi="Source Sans Pro Light" w:cs="Source Sans Pro Light"/>
        </w:rPr>
        <w:t xml:space="preserve"> were</w:t>
      </w:r>
      <w:r w:rsidR="0044144D">
        <w:rPr>
          <w:rFonts w:ascii="Source Sans Pro Light" w:eastAsia="Source Sans Pro Light" w:hAnsi="Source Sans Pro Light" w:cs="Source Sans Pro Light"/>
        </w:rPr>
        <w:t xml:space="preserve"> chosen as the study site</w:t>
      </w:r>
      <w:r>
        <w:rPr>
          <w:rFonts w:ascii="Source Sans Pro Light" w:eastAsia="Source Sans Pro Light" w:hAnsi="Source Sans Pro Light" w:cs="Source Sans Pro Light"/>
        </w:rPr>
        <w:t>s</w:t>
      </w:r>
      <w:r w:rsidR="0044144D">
        <w:rPr>
          <w:rFonts w:ascii="Source Sans Pro Light" w:eastAsia="Source Sans Pro Light" w:hAnsi="Source Sans Pro Light" w:cs="Source Sans Pro Light"/>
        </w:rPr>
        <w:t xml:space="preserve"> for the </w:t>
      </w:r>
      <w:r>
        <w:rPr>
          <w:rFonts w:ascii="Source Sans Pro Light" w:eastAsia="Source Sans Pro Light" w:hAnsi="Source Sans Pro Light" w:cs="Source Sans Pro Light"/>
        </w:rPr>
        <w:t>peatland</w:t>
      </w:r>
      <w:r w:rsidR="0044144D">
        <w:rPr>
          <w:rFonts w:ascii="Source Sans Pro Light" w:eastAsia="Source Sans Pro Light" w:hAnsi="Source Sans Pro Light" w:cs="Source Sans Pro Light"/>
        </w:rPr>
        <w:t xml:space="preserve"> pilot study. The key parameter of interest was </w:t>
      </w:r>
      <w:r w:rsidR="0044144D" w:rsidRPr="3C51F64D">
        <w:rPr>
          <w:rFonts w:ascii="Source Sans Pro Light" w:eastAsia="Source Sans Pro Light" w:hAnsi="Source Sans Pro Light" w:cs="Source Sans Pro Light"/>
        </w:rPr>
        <w:t xml:space="preserve">to assess </w:t>
      </w:r>
      <w:r w:rsidR="00746EE6">
        <w:rPr>
          <w:rFonts w:ascii="Source Sans Pro Light" w:eastAsia="Source Sans Pro Light" w:hAnsi="Source Sans Pro Light" w:cs="Source Sans Pro Light"/>
        </w:rPr>
        <w:t xml:space="preserve">degraded and restored areas in terms of </w:t>
      </w:r>
      <w:r w:rsidR="0044144D" w:rsidRPr="3C51F64D">
        <w:rPr>
          <w:rFonts w:ascii="Source Sans Pro Light" w:eastAsia="Source Sans Pro Light" w:hAnsi="Source Sans Pro Light" w:cs="Source Sans Pro Light"/>
        </w:rPr>
        <w:t>biodiversity and community composition of soil communities</w:t>
      </w:r>
      <w:r>
        <w:rPr>
          <w:rFonts w:ascii="Source Sans Pro Light" w:eastAsia="Source Sans Pro Light" w:hAnsi="Source Sans Pro Light" w:cs="Source Sans Pro Light"/>
        </w:rPr>
        <w:t xml:space="preserve">. </w:t>
      </w:r>
      <w:r w:rsidR="0044144D">
        <w:rPr>
          <w:rFonts w:ascii="Source Sans Pro Light" w:eastAsia="Source Sans Pro Light" w:hAnsi="Source Sans Pro Light" w:cs="Source Sans Pro Light"/>
        </w:rPr>
        <w:t>The site</w:t>
      </w:r>
      <w:r w:rsidR="009D4974">
        <w:rPr>
          <w:rFonts w:ascii="Source Sans Pro Light" w:eastAsia="Source Sans Pro Light" w:hAnsi="Source Sans Pro Light" w:cs="Source Sans Pro Light"/>
        </w:rPr>
        <w:t>s</w:t>
      </w:r>
      <w:r w:rsidR="0044144D">
        <w:rPr>
          <w:rFonts w:ascii="Source Sans Pro Light" w:eastAsia="Source Sans Pro Light" w:hAnsi="Source Sans Pro Light" w:cs="Source Sans Pro Light"/>
        </w:rPr>
        <w:t xml:space="preserve"> w</w:t>
      </w:r>
      <w:r w:rsidR="009D4974">
        <w:rPr>
          <w:rFonts w:ascii="Source Sans Pro Light" w:eastAsia="Source Sans Pro Light" w:hAnsi="Source Sans Pro Light" w:cs="Source Sans Pro Light"/>
        </w:rPr>
        <w:t xml:space="preserve">ere </w:t>
      </w:r>
      <w:r w:rsidR="0044144D">
        <w:rPr>
          <w:rFonts w:ascii="Source Sans Pro Light" w:eastAsia="Source Sans Pro Light" w:hAnsi="Source Sans Pro Light" w:cs="Source Sans Pro Light"/>
        </w:rPr>
        <w:t xml:space="preserve">chosen through consultation with the Management Steering Group and Technical Steering Group. </w:t>
      </w:r>
      <w:r w:rsidR="009C2F37" w:rsidRPr="3C51F64D">
        <w:rPr>
          <w:rFonts w:ascii="Source Sans Pro Light" w:eastAsia="Source Sans Pro Light" w:hAnsi="Source Sans Pro Light" w:cs="Source Sans Pro Light"/>
        </w:rPr>
        <w:t xml:space="preserve">One site </w:t>
      </w:r>
      <w:proofErr w:type="gramStart"/>
      <w:r w:rsidR="009C2F37" w:rsidRPr="3C51F64D">
        <w:rPr>
          <w:rFonts w:ascii="Source Sans Pro Light" w:eastAsia="Source Sans Pro Light" w:hAnsi="Source Sans Pro Light" w:cs="Source Sans Pro Light"/>
        </w:rPr>
        <w:t>is located in</w:t>
      </w:r>
      <w:proofErr w:type="gramEnd"/>
      <w:r w:rsidR="009C2F37" w:rsidRPr="3C51F64D">
        <w:rPr>
          <w:rFonts w:ascii="Source Sans Pro Light" w:eastAsia="Source Sans Pro Light" w:hAnsi="Source Sans Pro Light" w:cs="Source Sans Pro Light"/>
        </w:rPr>
        <w:t xml:space="preserve"> the Glen Finglas Estate managed by the Woodland Trust, and the second site is located in the </w:t>
      </w:r>
      <w:proofErr w:type="spellStart"/>
      <w:r w:rsidR="009C2F37" w:rsidRPr="3C51F64D">
        <w:rPr>
          <w:rFonts w:ascii="Source Sans Pro Light" w:eastAsia="Source Sans Pro Light" w:hAnsi="Source Sans Pro Light" w:cs="Source Sans Pro Light"/>
        </w:rPr>
        <w:t>Auchlyne</w:t>
      </w:r>
      <w:proofErr w:type="spellEnd"/>
      <w:r w:rsidR="009C2F37" w:rsidRPr="3C51F64D">
        <w:rPr>
          <w:rFonts w:ascii="Source Sans Pro Light" w:eastAsia="Source Sans Pro Light" w:hAnsi="Source Sans Pro Light" w:cs="Source Sans Pro Light"/>
        </w:rPr>
        <w:t xml:space="preserve"> Estate which is privately owned (Figure </w:t>
      </w:r>
      <w:r w:rsidR="009C2F37" w:rsidRPr="0FA74821">
        <w:rPr>
          <w:rFonts w:ascii="Source Sans Pro Light" w:eastAsia="Source Sans Pro Light" w:hAnsi="Source Sans Pro Light" w:cs="Source Sans Pro Light"/>
        </w:rPr>
        <w:t>41</w:t>
      </w:r>
      <w:r w:rsidR="009C2F37" w:rsidRPr="3C51F64D">
        <w:rPr>
          <w:rFonts w:ascii="Source Sans Pro Light" w:eastAsia="Source Sans Pro Light" w:hAnsi="Source Sans Pro Light" w:cs="Source Sans Pro Light"/>
        </w:rPr>
        <w:t xml:space="preserve">). Sampling locations were determined on site in consultation with a Peatland ACTION representative and site managers. </w:t>
      </w:r>
    </w:p>
    <w:p w14:paraId="6FE16193" w14:textId="0FCCE93B" w:rsidR="604D123F" w:rsidRDefault="604D123F" w:rsidP="004A0F63">
      <w:pPr>
        <w:spacing w:after="160" w:line="360" w:lineRule="auto"/>
      </w:pPr>
      <w:r w:rsidRPr="57D5DD20">
        <w:rPr>
          <w:rFonts w:ascii="Source Sans Pro Light" w:eastAsia="Source Sans Pro Light" w:hAnsi="Source Sans Pro Light" w:cs="Source Sans Pro Light"/>
        </w:rPr>
        <w:t>The aim of the peatland DNA pilot project was to assess how soil biodiversity and community composition differ between:</w:t>
      </w:r>
    </w:p>
    <w:p w14:paraId="1D01EA0F" w14:textId="749C1881" w:rsidR="604D123F" w:rsidRDefault="604D123F" w:rsidP="004A0F63">
      <w:pPr>
        <w:pStyle w:val="ListParagraph"/>
        <w:numPr>
          <w:ilvl w:val="0"/>
          <w:numId w:val="68"/>
        </w:num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Degraded peat: areas of peat in the vicinity of grips (drainage channels) where the water table is low because it is drained away from the </w:t>
      </w:r>
      <w:proofErr w:type="gramStart"/>
      <w:r w:rsidRPr="57D5DD20">
        <w:rPr>
          <w:rFonts w:ascii="Source Sans Pro Light" w:eastAsia="Source Sans Pro Light" w:hAnsi="Source Sans Pro Light" w:cs="Source Sans Pro Light"/>
        </w:rPr>
        <w:t>site</w:t>
      </w:r>
      <w:proofErr w:type="gramEnd"/>
      <w:r w:rsidRPr="57D5DD20">
        <w:rPr>
          <w:rFonts w:ascii="Source Sans Pro Light" w:eastAsia="Source Sans Pro Light" w:hAnsi="Source Sans Pro Light" w:cs="Source Sans Pro Light"/>
        </w:rPr>
        <w:t xml:space="preserve"> </w:t>
      </w:r>
    </w:p>
    <w:p w14:paraId="0B85E7B9" w14:textId="6153D6D1" w:rsidR="604D123F" w:rsidRDefault="604D123F" w:rsidP="004A0F63">
      <w:pPr>
        <w:pStyle w:val="ListParagraph"/>
        <w:numPr>
          <w:ilvl w:val="0"/>
          <w:numId w:val="68"/>
        </w:num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Restored peat: Areas of peat that were formerly degraded but where restoration works have been undertaken to block the grips and raise the water table level back to more natural </w:t>
      </w:r>
      <w:proofErr w:type="gramStart"/>
      <w:r w:rsidRPr="57D5DD20">
        <w:rPr>
          <w:rFonts w:ascii="Source Sans Pro Light" w:eastAsia="Source Sans Pro Light" w:hAnsi="Source Sans Pro Light" w:cs="Source Sans Pro Light"/>
        </w:rPr>
        <w:t>levels</w:t>
      </w:r>
      <w:proofErr w:type="gramEnd"/>
      <w:r w:rsidRPr="57D5DD20">
        <w:rPr>
          <w:rFonts w:ascii="Source Sans Pro Light" w:eastAsia="Source Sans Pro Light" w:hAnsi="Source Sans Pro Light" w:cs="Source Sans Pro Light"/>
        </w:rPr>
        <w:t xml:space="preserve"> </w:t>
      </w:r>
    </w:p>
    <w:p w14:paraId="3167CAA6" w14:textId="6672A29B" w:rsidR="604D123F" w:rsidRDefault="607FB9F2" w:rsidP="004A0F63">
      <w:pPr>
        <w:spacing w:after="160" w:line="360" w:lineRule="auto"/>
        <w:rPr>
          <w:rFonts w:ascii="Source Sans Pro Light" w:eastAsia="Source Sans Pro Light" w:hAnsi="Source Sans Pro Light" w:cs="Source Sans Pro Light"/>
        </w:rPr>
      </w:pPr>
      <w:r w:rsidRPr="688AE269">
        <w:rPr>
          <w:rFonts w:ascii="Source Sans Pro Light" w:eastAsia="Source Sans Pro Light" w:hAnsi="Source Sans Pro Light" w:cs="Source Sans Pro Light"/>
        </w:rPr>
        <w:lastRenderedPageBreak/>
        <w:t xml:space="preserve">Within the literature there is large variability in soil sampling designs for peatlands, particularly </w:t>
      </w:r>
      <w:proofErr w:type="gramStart"/>
      <w:r w:rsidRPr="688AE269">
        <w:rPr>
          <w:rFonts w:ascii="Source Sans Pro Light" w:eastAsia="Source Sans Pro Light" w:hAnsi="Source Sans Pro Light" w:cs="Source Sans Pro Light"/>
        </w:rPr>
        <w:t>in regard to</w:t>
      </w:r>
      <w:proofErr w:type="gramEnd"/>
      <w:r w:rsidRPr="688AE269">
        <w:rPr>
          <w:rFonts w:ascii="Source Sans Pro Light" w:eastAsia="Source Sans Pro Light" w:hAnsi="Source Sans Pro Light" w:cs="Source Sans Pro Light"/>
        </w:rPr>
        <w:t xml:space="preserve"> sampling depth. For this study we collected peat cores from 0-10 cm for analysis. While peatland soil DNA studies in the scientific literature often go deeper than 10 cm, they usually separate soil from the cores into different depth categories. Sampling multiple depth categories would reduce the number of locations that could </w:t>
      </w:r>
      <w:r w:rsidR="58C787F2" w:rsidRPr="688AE269">
        <w:rPr>
          <w:rFonts w:ascii="Source Sans Pro Light" w:eastAsia="Source Sans Pro Light" w:hAnsi="Source Sans Pro Light" w:cs="Source Sans Pro Light"/>
        </w:rPr>
        <w:t xml:space="preserve">be </w:t>
      </w:r>
      <w:r w:rsidRPr="688AE269">
        <w:rPr>
          <w:rFonts w:ascii="Source Sans Pro Light" w:eastAsia="Source Sans Pro Light" w:hAnsi="Source Sans Pro Light" w:cs="Source Sans Pro Light"/>
        </w:rPr>
        <w:t>sample</w:t>
      </w:r>
      <w:r w:rsidR="58C787F2" w:rsidRPr="688AE269">
        <w:rPr>
          <w:rFonts w:ascii="Source Sans Pro Light" w:eastAsia="Source Sans Pro Light" w:hAnsi="Source Sans Pro Light" w:cs="Source Sans Pro Light"/>
        </w:rPr>
        <w:t>d</w:t>
      </w:r>
      <w:r w:rsidRPr="688AE269">
        <w:rPr>
          <w:rFonts w:ascii="Source Sans Pro Light" w:eastAsia="Source Sans Pro Light" w:hAnsi="Source Sans Pro Light" w:cs="Source Sans Pro Light"/>
        </w:rPr>
        <w:t xml:space="preserve">. Surface soils will most likely be linked to vegetation indices that can be calculated from remote sensing data and the surface soil is where biological activity will be the most active due to higher levels of oxygen availability. It is also where fluctuations in water content will be at their most extreme and so will give a good indication of effectiveness of hydrological restoration works. </w:t>
      </w:r>
    </w:p>
    <w:p w14:paraId="27AA11F6" w14:textId="24461375" w:rsidR="604D123F" w:rsidRDefault="009D4974" w:rsidP="004A0F63">
      <w:pPr>
        <w:spacing w:after="160" w:line="360" w:lineRule="auto"/>
      </w:pPr>
      <w:r w:rsidRPr="3C51F64D">
        <w:rPr>
          <w:rFonts w:ascii="Source Sans Pro Light" w:eastAsia="Source Sans Pro Light" w:hAnsi="Source Sans Pro Light" w:cs="Source Sans Pro Light"/>
        </w:rPr>
        <w:t>Samples were collected on 22-23 August 2021</w:t>
      </w:r>
      <w:r>
        <w:rPr>
          <w:rFonts w:ascii="Source Sans Pro Light" w:eastAsia="Source Sans Pro Light" w:hAnsi="Source Sans Pro Light" w:cs="Source Sans Pro Light"/>
        </w:rPr>
        <w:t>.</w:t>
      </w:r>
      <w:r w:rsidRPr="3C51F64D">
        <w:rPr>
          <w:rFonts w:ascii="Source Sans Pro Light" w:eastAsia="Source Sans Pro Light" w:hAnsi="Source Sans Pro Light" w:cs="Source Sans Pro Light"/>
        </w:rPr>
        <w:t xml:space="preserve"> </w:t>
      </w:r>
      <w:r w:rsidR="604D123F" w:rsidRPr="57D5DD20">
        <w:rPr>
          <w:rFonts w:ascii="Source Sans Pro Light" w:eastAsia="Source Sans Pro Light" w:hAnsi="Source Sans Pro Light" w:cs="Source Sans Pro Light"/>
        </w:rPr>
        <w:t>Subsample cores were collected along 25 m transects running parallel to blocked and unblocked grips, approximately 30 cm from the edge of the grip. Two subsample cores were collected every 5 m and all 12 subsamples along a transect were combined to create one composite sample.  The transects were laid out in this way as the peat immediately adjacent to the channel would be expected to see the strongest change in soil moisture once a grip is blocked and the water starts to flow over the edge of the channel.</w:t>
      </w:r>
    </w:p>
    <w:p w14:paraId="5447FC9D" w14:textId="54C2522C" w:rsidR="604D123F" w:rsidRDefault="4F9E2F3C" w:rsidP="004A0F63">
      <w:pPr>
        <w:spacing w:after="160" w:line="360" w:lineRule="auto"/>
        <w:rPr>
          <w:rFonts w:ascii="Source Sans Pro Light" w:eastAsia="Source Sans Pro Light" w:hAnsi="Source Sans Pro Light" w:cs="Source Sans Pro Light"/>
        </w:rPr>
      </w:pPr>
      <w:r w:rsidRPr="3C51F64D">
        <w:rPr>
          <w:rFonts w:ascii="Source Sans Pro Light" w:eastAsia="Source Sans Pro Light" w:hAnsi="Source Sans Pro Light" w:cs="Source Sans Pro Light"/>
        </w:rPr>
        <w:t xml:space="preserve">Samples were collected on 22-23 August 2021 at two upland blanket bog sites within Loch Lomond and The Trossachs National Park where restoration works have been undertaken as part of the Peatland ACTION project. One site </w:t>
      </w:r>
      <w:proofErr w:type="gramStart"/>
      <w:r w:rsidR="0024342F">
        <w:rPr>
          <w:rFonts w:ascii="Source Sans Pro Light" w:eastAsia="Source Sans Pro Light" w:hAnsi="Source Sans Pro Light" w:cs="Source Sans Pro Light"/>
        </w:rPr>
        <w:t>wa</w:t>
      </w:r>
      <w:r w:rsidRPr="3C51F64D">
        <w:rPr>
          <w:rFonts w:ascii="Source Sans Pro Light" w:eastAsia="Source Sans Pro Light" w:hAnsi="Source Sans Pro Light" w:cs="Source Sans Pro Light"/>
        </w:rPr>
        <w:t>s located in</w:t>
      </w:r>
      <w:proofErr w:type="gramEnd"/>
      <w:r w:rsidRPr="3C51F64D">
        <w:rPr>
          <w:rFonts w:ascii="Source Sans Pro Light" w:eastAsia="Source Sans Pro Light" w:hAnsi="Source Sans Pro Light" w:cs="Source Sans Pro Light"/>
        </w:rPr>
        <w:t xml:space="preserve"> the Glen Finglas Estate managed by the Woodland Trust, and the second site </w:t>
      </w:r>
      <w:r w:rsidR="0024342F">
        <w:rPr>
          <w:rFonts w:ascii="Source Sans Pro Light" w:eastAsia="Source Sans Pro Light" w:hAnsi="Source Sans Pro Light" w:cs="Source Sans Pro Light"/>
        </w:rPr>
        <w:t>wa</w:t>
      </w:r>
      <w:r w:rsidRPr="3C51F64D">
        <w:rPr>
          <w:rFonts w:ascii="Source Sans Pro Light" w:eastAsia="Source Sans Pro Light" w:hAnsi="Source Sans Pro Light" w:cs="Source Sans Pro Light"/>
        </w:rPr>
        <w:t xml:space="preserve">s located in the </w:t>
      </w:r>
      <w:proofErr w:type="spellStart"/>
      <w:r w:rsidRPr="3C51F64D">
        <w:rPr>
          <w:rFonts w:ascii="Source Sans Pro Light" w:eastAsia="Source Sans Pro Light" w:hAnsi="Source Sans Pro Light" w:cs="Source Sans Pro Light"/>
        </w:rPr>
        <w:t>Auchlyne</w:t>
      </w:r>
      <w:proofErr w:type="spellEnd"/>
      <w:r w:rsidRPr="3C51F64D">
        <w:rPr>
          <w:rFonts w:ascii="Source Sans Pro Light" w:eastAsia="Source Sans Pro Light" w:hAnsi="Source Sans Pro Light" w:cs="Source Sans Pro Light"/>
        </w:rPr>
        <w:t xml:space="preserve"> Estate which is privately owned (Figure </w:t>
      </w:r>
      <w:r w:rsidR="1F27C7DB"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1</w:t>
      </w:r>
      <w:r w:rsidRPr="3C51F64D">
        <w:rPr>
          <w:rFonts w:ascii="Source Sans Pro Light" w:eastAsia="Source Sans Pro Light" w:hAnsi="Source Sans Pro Light" w:cs="Source Sans Pro Light"/>
        </w:rPr>
        <w:t>). Sampling locations were determined on site in consultation with a Peatland ACTION representative and site managers.</w:t>
      </w:r>
      <w:r w:rsidR="1510FFEB" w:rsidRPr="3C51F64D">
        <w:rPr>
          <w:rFonts w:ascii="Source Sans Pro Light" w:eastAsia="Source Sans Pro Light" w:hAnsi="Source Sans Pro Light" w:cs="Source Sans Pro Light"/>
        </w:rPr>
        <w:t xml:space="preserve"> </w:t>
      </w:r>
    </w:p>
    <w:p w14:paraId="2333969F" w14:textId="5AF25107" w:rsidR="604D123F" w:rsidRDefault="604D123F" w:rsidP="004A0F63">
      <w:pPr>
        <w:spacing w:after="160" w:line="360" w:lineRule="auto"/>
      </w:pPr>
      <w:r w:rsidRPr="2C37D369">
        <w:rPr>
          <w:rFonts w:ascii="Source Sans Pro Light" w:eastAsia="Source Sans Pro Light" w:hAnsi="Source Sans Pro Light" w:cs="Source Sans Pro Light"/>
        </w:rPr>
        <w:t xml:space="preserve">The plan was to collect samples along three transects of each peat category (as defined above) at each site. Time permitted the collection of a fourth sample in each category at Glen Finglas. This resulted in a total of six samples being collected at </w:t>
      </w:r>
      <w:proofErr w:type="spellStart"/>
      <w:r w:rsidRPr="2C37D369">
        <w:rPr>
          <w:rFonts w:ascii="Source Sans Pro Light" w:eastAsia="Source Sans Pro Light" w:hAnsi="Source Sans Pro Light" w:cs="Source Sans Pro Light"/>
        </w:rPr>
        <w:t>Auchlyne</w:t>
      </w:r>
      <w:proofErr w:type="spellEnd"/>
      <w:r w:rsidRPr="2C37D369">
        <w:rPr>
          <w:rFonts w:ascii="Source Sans Pro Light" w:eastAsia="Source Sans Pro Light" w:hAnsi="Source Sans Pro Light" w:cs="Source Sans Pro Light"/>
        </w:rPr>
        <w:t xml:space="preserve"> Estate and eight samples collected at Glen Finglas. Subsample cores were collected into a large plastic bag. The cores were </w:t>
      </w:r>
      <w:proofErr w:type="gramStart"/>
      <w:r w:rsidRPr="2C37D369">
        <w:rPr>
          <w:rFonts w:ascii="Source Sans Pro Light" w:eastAsia="Source Sans Pro Light" w:hAnsi="Source Sans Pro Light" w:cs="Source Sans Pro Light"/>
        </w:rPr>
        <w:t>mixed together</w:t>
      </w:r>
      <w:proofErr w:type="gramEnd"/>
      <w:r w:rsidRPr="2C37D369">
        <w:rPr>
          <w:rFonts w:ascii="Source Sans Pro Light" w:eastAsia="Source Sans Pro Light" w:hAnsi="Source Sans Pro Light" w:cs="Source Sans Pro Light"/>
        </w:rPr>
        <w:t xml:space="preserve"> in the bag in the field and then a subsample of the homogenised soil (~50 g) was transferred to a smaller, labelled </w:t>
      </w:r>
      <w:proofErr w:type="spellStart"/>
      <w:r w:rsidRPr="2C37D369">
        <w:rPr>
          <w:rFonts w:ascii="Source Sans Pro Light" w:eastAsia="Source Sans Pro Light" w:hAnsi="Source Sans Pro Light" w:cs="Source Sans Pro Light"/>
        </w:rPr>
        <w:t>snaplock</w:t>
      </w:r>
      <w:proofErr w:type="spellEnd"/>
      <w:r w:rsidRPr="2C37D369">
        <w:rPr>
          <w:rFonts w:ascii="Source Sans Pro Light" w:eastAsia="Source Sans Pro Light" w:hAnsi="Source Sans Pro Light" w:cs="Source Sans Pro Light"/>
        </w:rPr>
        <w:t xml:space="preserve"> bag and the rest was </w:t>
      </w:r>
      <w:r w:rsidRPr="2C37D369">
        <w:rPr>
          <w:rFonts w:ascii="Source Sans Pro Light" w:eastAsia="Source Sans Pro Light" w:hAnsi="Source Sans Pro Light" w:cs="Source Sans Pro Light"/>
        </w:rPr>
        <w:lastRenderedPageBreak/>
        <w:t>discarded. Samples were kept on ice in a cool bag in the field and while in transit, then transferred to a fridge upon arrival at the laboratory.</w:t>
      </w:r>
    </w:p>
    <w:p w14:paraId="4281E526" w14:textId="5580C2D4" w:rsidR="57D5DD20" w:rsidRPr="004A0F63" w:rsidRDefault="604D123F" w:rsidP="004A0F63">
      <w:pPr>
        <w:spacing w:after="160" w:line="360" w:lineRule="auto"/>
      </w:pPr>
      <w:r w:rsidRPr="57D5DD20">
        <w:rPr>
          <w:rFonts w:ascii="Source Sans Pro Light" w:eastAsia="Source Sans Pro Light" w:hAnsi="Source Sans Pro Light" w:cs="Source Sans Pro Light"/>
        </w:rPr>
        <w:t xml:space="preserve">On site, we found plastic syringe corers were not suitable for sampling soil that is highly water saturated. Therefore, a metal soil augur was used instead to collect the cores. To prevent cross-contamination, after each transect the soil auger was wiped with </w:t>
      </w:r>
      <w:proofErr w:type="spellStart"/>
      <w:r w:rsidRPr="57D5DD20">
        <w:rPr>
          <w:rFonts w:ascii="Source Sans Pro Light" w:eastAsia="Source Sans Pro Light" w:hAnsi="Source Sans Pro Light" w:cs="Source Sans Pro Light"/>
        </w:rPr>
        <w:t>Chemgene</w:t>
      </w:r>
      <w:proofErr w:type="spellEnd"/>
      <w:r w:rsidRPr="57D5DD20">
        <w:rPr>
          <w:rFonts w:ascii="Source Sans Pro Light" w:eastAsia="Source Sans Pro Light" w:hAnsi="Source Sans Pro Light" w:cs="Source Sans Pro Light"/>
        </w:rPr>
        <w:t xml:space="preserve"> disinfectant wipes and sampler’s gloves were changed. </w:t>
      </w:r>
    </w:p>
    <w:p w14:paraId="16053023" w14:textId="3DD73ADA" w:rsidR="604D123F" w:rsidRDefault="00F81E49" w:rsidP="57D5DD20">
      <w:pPr>
        <w:jc w:val="both"/>
      </w:pPr>
      <w:r w:rsidRPr="00F42B1F">
        <w:rPr>
          <w:noProof/>
        </w:rPr>
        <w:drawing>
          <wp:inline distT="0" distB="0" distL="0" distR="0" wp14:anchorId="2E21E41B" wp14:editId="01EA3569">
            <wp:extent cx="5731510" cy="2686606"/>
            <wp:effectExtent l="0" t="0" r="2540" b="0"/>
            <wp:docPr id="1121637509" name="Picture 1121637509" descr="Soil sample transect locations in degraded and restored peatland areas across two sites: Glen Finglas (left) and Auchlyne Estate (right) within Loch Lomond and the Trossachs National Park, Sco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637509" name="Picture 1121637509" descr="Soil sample transect locations in degraded and restored peatland areas across two sites: Glen Finglas (left) and Auchlyne Estate (right) within Loch Lomond and the Trossachs National Park, Scotland."/>
                    <pic:cNvPicPr/>
                  </pic:nvPicPr>
                  <pic:blipFill>
                    <a:blip r:embed="rId98">
                      <a:extLst>
                        <a:ext uri="{28A0092B-C50C-407E-A947-70E740481C1C}">
                          <a14:useLocalDpi xmlns:a14="http://schemas.microsoft.com/office/drawing/2010/main" val="0"/>
                        </a:ext>
                      </a:extLst>
                    </a:blip>
                    <a:stretch>
                      <a:fillRect/>
                    </a:stretch>
                  </pic:blipFill>
                  <pic:spPr>
                    <a:xfrm>
                      <a:off x="0" y="0"/>
                      <a:ext cx="5731510" cy="2686606"/>
                    </a:xfrm>
                    <a:prstGeom prst="rect">
                      <a:avLst/>
                    </a:prstGeom>
                  </pic:spPr>
                </pic:pic>
              </a:graphicData>
            </a:graphic>
          </wp:inline>
        </w:drawing>
      </w:r>
    </w:p>
    <w:p w14:paraId="15965B53" w14:textId="5187F3D9" w:rsidR="604D123F" w:rsidRPr="004A0F63" w:rsidRDefault="604D123F" w:rsidP="004A0F63">
      <w:pPr>
        <w:spacing w:line="360" w:lineRule="auto"/>
        <w:rPr>
          <w:color w:val="000000" w:themeColor="text1"/>
        </w:rPr>
      </w:pPr>
      <w:r w:rsidRPr="004A0F63">
        <w:rPr>
          <w:rFonts w:ascii="Source Sans Pro Light" w:eastAsia="Source Sans Pro Light" w:hAnsi="Source Sans Pro Light" w:cs="Source Sans Pro Light"/>
          <w:b/>
          <w:color w:val="000000" w:themeColor="text1"/>
        </w:rPr>
        <w:t xml:space="preserve">Figure </w:t>
      </w:r>
      <w:r w:rsidR="00695628" w:rsidRPr="004A0F63">
        <w:rPr>
          <w:rFonts w:ascii="Source Sans Pro Light" w:eastAsia="Source Sans Pro Light" w:hAnsi="Source Sans Pro Light" w:cs="Source Sans Pro Light"/>
          <w:b/>
          <w:color w:val="000000" w:themeColor="text1"/>
        </w:rPr>
        <w:t>4</w:t>
      </w:r>
      <w:r w:rsidR="67EA7156" w:rsidRPr="004A0F63">
        <w:rPr>
          <w:rFonts w:ascii="Source Sans Pro Light" w:eastAsia="Source Sans Pro Light" w:hAnsi="Source Sans Pro Light" w:cs="Source Sans Pro Light"/>
          <w:b/>
          <w:color w:val="000000" w:themeColor="text1"/>
        </w:rPr>
        <w:t>1</w:t>
      </w:r>
      <w:r w:rsidR="7373326D" w:rsidRPr="004A0F63">
        <w:rPr>
          <w:rFonts w:ascii="Source Sans Pro Light" w:eastAsia="Source Sans Pro Light" w:hAnsi="Source Sans Pro Light" w:cs="Source Sans Pro Light"/>
          <w:b/>
          <w:bCs/>
          <w:color w:val="000000" w:themeColor="text1"/>
        </w:rPr>
        <w:t>:</w:t>
      </w:r>
      <w:r w:rsidRPr="004A0F63">
        <w:rPr>
          <w:rFonts w:ascii="Source Sans Pro Light" w:eastAsia="Source Sans Pro Light" w:hAnsi="Source Sans Pro Light" w:cs="Source Sans Pro Light"/>
          <w:color w:val="000000" w:themeColor="text1"/>
        </w:rPr>
        <w:t xml:space="preserve"> Soil sample transect locations in degraded and restored peatland areas across two sites: Glen Finglas (left) and </w:t>
      </w:r>
      <w:proofErr w:type="spellStart"/>
      <w:r w:rsidRPr="004A0F63">
        <w:rPr>
          <w:rFonts w:ascii="Source Sans Pro Light" w:eastAsia="Source Sans Pro Light" w:hAnsi="Source Sans Pro Light" w:cs="Source Sans Pro Light"/>
          <w:color w:val="000000" w:themeColor="text1"/>
        </w:rPr>
        <w:t>Auchlyne</w:t>
      </w:r>
      <w:proofErr w:type="spellEnd"/>
      <w:r w:rsidRPr="004A0F63">
        <w:rPr>
          <w:rFonts w:ascii="Source Sans Pro Light" w:eastAsia="Source Sans Pro Light" w:hAnsi="Source Sans Pro Light" w:cs="Source Sans Pro Light"/>
          <w:color w:val="000000" w:themeColor="text1"/>
        </w:rPr>
        <w:t xml:space="preserve"> Estate (right) within Loch Lomond and the Trossachs National Park, Scotland.</w:t>
      </w:r>
    </w:p>
    <w:p w14:paraId="0848670A" w14:textId="51ED6EC5"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Laboratory analysis</w:t>
      </w:r>
    </w:p>
    <w:p w14:paraId="6E6B993F" w14:textId="3F406AD9" w:rsidR="00D41D61" w:rsidRDefault="00D41D61" w:rsidP="004A0F63">
      <w:pPr>
        <w:spacing w:after="160" w:line="360" w:lineRule="auto"/>
        <w:rPr>
          <w:rFonts w:ascii="Source Sans Pro Light" w:eastAsia="Source Sans Pro Light" w:hAnsi="Source Sans Pro Light" w:cs="Source Sans Pro Light"/>
          <w:color w:val="000000" w:themeColor="text1"/>
        </w:rPr>
      </w:pPr>
      <w:r>
        <w:rPr>
          <w:rFonts w:ascii="Source Sans Pro Light" w:eastAsia="Source Sans Pro Light" w:hAnsi="Source Sans Pro Light" w:cs="Source Sans Pro Light"/>
          <w:color w:val="000000" w:themeColor="text1"/>
        </w:rPr>
        <w:t xml:space="preserve">All laboratory analysis was identical to that carried out for woodland. </w:t>
      </w:r>
    </w:p>
    <w:p w14:paraId="09F7B204" w14:textId="43CC123F" w:rsidR="604D123F" w:rsidRDefault="604D123F" w:rsidP="004A0F63">
      <w:pPr>
        <w:spacing w:line="360" w:lineRule="auto"/>
        <w:rPr>
          <w:rFonts w:ascii="Source Sans Pro SemiBold" w:eastAsia="Source Sans Pro SemiBold" w:hAnsi="Source Sans Pro SemiBold" w:cs="Source Sans Pro SemiBold"/>
          <w:b/>
          <w:bCs/>
          <w:color w:val="27D8CE"/>
          <w:sz w:val="28"/>
          <w:szCs w:val="28"/>
        </w:rPr>
      </w:pPr>
      <w:r w:rsidRPr="003670EA">
        <w:rPr>
          <w:rFonts w:ascii="Source Sans Pro SemiBold" w:eastAsia="Source Sans Pro SemiBold" w:hAnsi="Source Sans Pro SemiBold" w:cs="Source Sans Pro SemiBold"/>
          <w:b/>
          <w:bCs/>
          <w:color w:val="146568"/>
          <w:sz w:val="28"/>
          <w:szCs w:val="28"/>
        </w:rPr>
        <w:t>Bioinformatics</w:t>
      </w:r>
    </w:p>
    <w:p w14:paraId="130F28E9" w14:textId="6421CDBC" w:rsidR="00BF3333" w:rsidRDefault="00BF3333" w:rsidP="004A0F63">
      <w:pPr>
        <w:spacing w:after="160" w:line="360" w:lineRule="auto"/>
        <w:rPr>
          <w:rFonts w:ascii="Source Sans Pro Light" w:eastAsia="Source Sans Pro Light" w:hAnsi="Source Sans Pro Light" w:cs="Source Sans Pro Light"/>
          <w:color w:val="000000" w:themeColor="text1"/>
        </w:rPr>
      </w:pPr>
      <w:r>
        <w:rPr>
          <w:rFonts w:ascii="Source Sans Pro Light" w:eastAsia="Source Sans Pro Light" w:hAnsi="Source Sans Pro Light" w:cs="Source Sans Pro Light"/>
          <w:color w:val="000000" w:themeColor="text1"/>
        </w:rPr>
        <w:t xml:space="preserve">All bioinformatic analysis was identical to that carried out for woodland. </w:t>
      </w:r>
    </w:p>
    <w:p w14:paraId="4AFED6D3" w14:textId="4BA12D60"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Data analysis</w:t>
      </w:r>
    </w:p>
    <w:p w14:paraId="3E21D382" w14:textId="781E92E8" w:rsidR="604D123F" w:rsidRDefault="604D123F" w:rsidP="004A0F63">
      <w:pPr>
        <w:spacing w:after="160" w:line="360" w:lineRule="auto"/>
      </w:pPr>
      <w:r w:rsidRPr="57D5DD20">
        <w:rPr>
          <w:rFonts w:ascii="Source Sans Pro Light" w:eastAsia="Source Sans Pro Light" w:hAnsi="Source Sans Pro Light" w:cs="Source Sans Pro Light"/>
        </w:rPr>
        <w:t xml:space="preserve">Data were analysed using the statistical software R v4.1.0 with RStudio v1.4.1717. The package </w:t>
      </w:r>
      <w:proofErr w:type="spellStart"/>
      <w:r w:rsidRPr="57D5DD20">
        <w:rPr>
          <w:rFonts w:ascii="Source Sans Pro Light" w:eastAsia="Source Sans Pro Light" w:hAnsi="Source Sans Pro Light" w:cs="Source Sans Pro Light"/>
        </w:rPr>
        <w:t>tidyverse</w:t>
      </w:r>
      <w:proofErr w:type="spellEnd"/>
      <w:r w:rsidRPr="57D5DD20">
        <w:rPr>
          <w:rFonts w:ascii="Source Sans Pro Light" w:eastAsia="Source Sans Pro Light" w:hAnsi="Source Sans Pro Light" w:cs="Source Sans Pro Light"/>
        </w:rPr>
        <w:t xml:space="preserve"> v1.3.1 was used for data manipulation and formatting, including taxon richness for each sample and mean taxon richness between sampling locations; ggplot2 v3.3.5 was used for graphics. Community similarity was visualised using Non-Metric Multi-</w:t>
      </w:r>
      <w:proofErr w:type="spellStart"/>
      <w:r w:rsidRPr="57D5DD20">
        <w:rPr>
          <w:rFonts w:ascii="Source Sans Pro Light" w:eastAsia="Source Sans Pro Light" w:hAnsi="Source Sans Pro Light" w:cs="Source Sans Pro Light"/>
        </w:rPr>
        <w:t>Dimensionsal</w:t>
      </w:r>
      <w:proofErr w:type="spellEnd"/>
      <w:r w:rsidRPr="57D5DD20">
        <w:rPr>
          <w:rFonts w:ascii="Source Sans Pro Light" w:eastAsia="Source Sans Pro Light" w:hAnsi="Source Sans Pro Light" w:cs="Source Sans Pro Light"/>
        </w:rPr>
        <w:t xml:space="preserve"> Scaling (NMDS) plots created with the package vegan v2.5-7.</w:t>
      </w:r>
    </w:p>
    <w:p w14:paraId="686CD2F3" w14:textId="1DAC7272" w:rsidR="57D5DD20" w:rsidRPr="004A0F63" w:rsidRDefault="604D123F" w:rsidP="004A0F63">
      <w:pPr>
        <w:spacing w:after="160" w:line="360" w:lineRule="auto"/>
      </w:pPr>
      <w:r w:rsidRPr="57D5DD20">
        <w:rPr>
          <w:rFonts w:ascii="Source Sans Pro Light" w:eastAsia="Source Sans Pro Light" w:hAnsi="Source Sans Pro Light" w:cs="Source Sans Pro Light"/>
        </w:rPr>
        <w:lastRenderedPageBreak/>
        <w:t xml:space="preserve">Sequencing depths were considered sufficient for all samples to capture most of the taxon diversity. Species accumulation and sample coverage curves were calculated for incidence data (presence/absence) across samples in each group (degraded vs restored peatland) for each marker using the </w:t>
      </w:r>
      <w:proofErr w:type="spellStart"/>
      <w:r w:rsidRPr="57D5DD20">
        <w:rPr>
          <w:rFonts w:ascii="Source Sans Pro Light" w:eastAsia="Source Sans Pro Light" w:hAnsi="Source Sans Pro Light" w:cs="Source Sans Pro Light"/>
        </w:rPr>
        <w:t>iNEXT</w:t>
      </w:r>
      <w:proofErr w:type="spellEnd"/>
      <w:r w:rsidRPr="57D5DD20">
        <w:rPr>
          <w:rFonts w:ascii="Source Sans Pro Light" w:eastAsia="Source Sans Pro Light" w:hAnsi="Source Sans Pro Light" w:cs="Source Sans Pro Light"/>
        </w:rPr>
        <w:t xml:space="preserve"> package in R </w:t>
      </w:r>
      <w:r w:rsidR="008943D6">
        <w:rPr>
          <w:rFonts w:ascii="Source Sans Pro Light" w:eastAsia="Source Sans Pro Light" w:hAnsi="Source Sans Pro Light" w:cs="Source Sans Pro Light"/>
        </w:rPr>
        <w:fldChar w:fldCharType="begin"/>
      </w:r>
      <w:r w:rsidR="008943D6">
        <w:rPr>
          <w:rFonts w:ascii="Source Sans Pro Light" w:eastAsia="Source Sans Pro Light" w:hAnsi="Source Sans Pro Light" w:cs="Source Sans Pro Light"/>
        </w:rPr>
        <w:instrText xml:space="preserve"> ADDIN ZOTERO_ITEM CSL_CITATION {"citationID":"qswbc7Ck","properties":{"formattedCitation":"(Hsieh et al., 2016)","plainCitation":"(Hsieh et al., 2016)","noteIndex":0},"citationItems":[{"id":4293,"uris":["http://zotero.org/groups/4440035/items/V8PDYJ4X"],"itemData":{"id":4293,"type":"article-journal","container-title":"Methods in Ecology and Evolution","DOI":"10.1111/2041-210X.12613","ISSN":"2041-210X, 2041-210X","issue":"12","journalAbbreviation":"Methods Ecol Evol","language":"en","page":"1451-1456","source":"DOI.org (Crossref)","title":"iNEXT: an R package for rarefaction and extrapolation of species diversity (Hill numbers)","title-short":"iNEXT","volume":"7","author":[{"family":"Hsieh","given":"T. C."},{"family":"Ma","given":"K. H."},{"family":"Chao","given":"Anne"}],"editor":[{"family":"McInerny","given":"Greg"}],"issued":{"date-parts":[["2016",12]]}}}],"schema":"https://github.com/citation-style-language/schema/raw/master/csl-citation.json"} </w:instrText>
      </w:r>
      <w:r w:rsidR="008943D6">
        <w:rPr>
          <w:rFonts w:ascii="Source Sans Pro Light" w:eastAsia="Source Sans Pro Light" w:hAnsi="Source Sans Pro Light" w:cs="Source Sans Pro Light"/>
        </w:rPr>
        <w:fldChar w:fldCharType="separate"/>
      </w:r>
      <w:r w:rsidR="008943D6">
        <w:rPr>
          <w:rFonts w:ascii="Source Sans Pro Light" w:eastAsia="Source Sans Pro Light" w:hAnsi="Source Sans Pro Light" w:cs="Source Sans Pro Light"/>
          <w:noProof/>
        </w:rPr>
        <w:t>(Hsieh et al., 2016)</w:t>
      </w:r>
      <w:r w:rsidR="008943D6">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 xml:space="preserve">. To evaluate whether soil community composition differed amongst groups, a model-based analysis of multivariate data based on binomial generalised linear models was used in R package </w:t>
      </w:r>
      <w:proofErr w:type="spellStart"/>
      <w:r w:rsidRPr="57D5DD20">
        <w:rPr>
          <w:rFonts w:ascii="Source Sans Pro Light" w:eastAsia="Source Sans Pro Light" w:hAnsi="Source Sans Pro Light" w:cs="Source Sans Pro Light"/>
        </w:rPr>
        <w:t>mvabund</w:t>
      </w:r>
      <w:proofErr w:type="spellEnd"/>
      <w:r w:rsidRPr="57D5DD20">
        <w:rPr>
          <w:rFonts w:ascii="Source Sans Pro Light" w:eastAsia="Source Sans Pro Light" w:hAnsi="Source Sans Pro Light" w:cs="Source Sans Pro Light"/>
        </w:rPr>
        <w:t xml:space="preserve"> </w:t>
      </w:r>
      <w:r w:rsidR="008943D6">
        <w:rPr>
          <w:rFonts w:ascii="Source Sans Pro Light" w:eastAsia="Source Sans Pro Light" w:hAnsi="Source Sans Pro Light" w:cs="Source Sans Pro Light"/>
        </w:rPr>
        <w:fldChar w:fldCharType="begin"/>
      </w:r>
      <w:r w:rsidR="008943D6">
        <w:rPr>
          <w:rFonts w:ascii="Source Sans Pro Light" w:eastAsia="Source Sans Pro Light" w:hAnsi="Source Sans Pro Light" w:cs="Source Sans Pro Light"/>
        </w:rPr>
        <w:instrText xml:space="preserve"> ADDIN ZOTERO_ITEM CSL_CITATION {"citationID":"k8JCaSRq","properties":{"formattedCitation":"(Wang et al., 2012)","plainCitation":"(Wang et al., 2012)","noteIndex":0},"citationItems":[{"id":3037,"uris":["http://zotero.org/groups/4440035/items/LV7LVMLV"],"itemData":{"id":3037,"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10.1111/j.2041-210X.2012.00190.x","ISSN":"2041-210X","issue":"3","language":"en","note":"_eprint: http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8943D6">
        <w:rPr>
          <w:rFonts w:ascii="Source Sans Pro Light" w:eastAsia="Source Sans Pro Light" w:hAnsi="Source Sans Pro Light" w:cs="Source Sans Pro Light"/>
        </w:rPr>
        <w:fldChar w:fldCharType="separate"/>
      </w:r>
      <w:r w:rsidR="008943D6">
        <w:rPr>
          <w:rFonts w:ascii="Source Sans Pro Light" w:eastAsia="Source Sans Pro Light" w:hAnsi="Source Sans Pro Light" w:cs="Source Sans Pro Light"/>
          <w:noProof/>
        </w:rPr>
        <w:t>(Wang et al., 2012)</w:t>
      </w:r>
      <w:r w:rsidR="008943D6">
        <w:rPr>
          <w:rFonts w:ascii="Source Sans Pro Light" w:eastAsia="Source Sans Pro Light" w:hAnsi="Source Sans Pro Light" w:cs="Source Sans Pro Light"/>
        </w:rPr>
        <w:fldChar w:fldCharType="end"/>
      </w:r>
      <w:r w:rsidRPr="57D5DD20">
        <w:rPr>
          <w:rFonts w:ascii="Source Sans Pro Light" w:eastAsia="Source Sans Pro Light" w:hAnsi="Source Sans Pro Light" w:cs="Source Sans Pro Light"/>
        </w:rPr>
        <w:t>.</w:t>
      </w:r>
    </w:p>
    <w:p w14:paraId="0E324B19" w14:textId="4A873FAA" w:rsidR="604D123F" w:rsidRDefault="604D123F" w:rsidP="004A0F63">
      <w:pPr>
        <w:spacing w:line="360" w:lineRule="auto"/>
      </w:pPr>
      <w:r w:rsidRPr="57D5DD20">
        <w:rPr>
          <w:rFonts w:ascii="Source Sans Pro SemiBold" w:eastAsia="Source Sans Pro SemiBold" w:hAnsi="Source Sans Pro SemiBold" w:cs="Source Sans Pro SemiBold"/>
          <w:b/>
          <w:bCs/>
          <w:color w:val="146568"/>
          <w:sz w:val="36"/>
          <w:szCs w:val="36"/>
        </w:rPr>
        <w:t>Results</w:t>
      </w:r>
    </w:p>
    <w:p w14:paraId="174746B8" w14:textId="707079A9"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 xml:space="preserve">Study area environmental characteristics </w:t>
      </w:r>
    </w:p>
    <w:p w14:paraId="3CDD7831" w14:textId="5E03CE40" w:rsidR="604D123F" w:rsidRDefault="604D123F" w:rsidP="004A0F63">
      <w:pPr>
        <w:spacing w:after="160" w:line="360" w:lineRule="auto"/>
      </w:pPr>
      <w:r w:rsidRPr="57D5DD20">
        <w:rPr>
          <w:rFonts w:ascii="Source Sans Pro Light" w:eastAsia="Source Sans Pro Light" w:hAnsi="Source Sans Pro Light" w:cs="Source Sans Pro Light"/>
        </w:rPr>
        <w:t xml:space="preserve">Moisture and pH were broadly similar across sites and treatments although different patterns were observed (Figure </w:t>
      </w:r>
      <w:r w:rsidR="1002630F"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2</w:t>
      </w:r>
      <w:r w:rsidRPr="57D5DD20">
        <w:rPr>
          <w:rFonts w:ascii="Source Sans Pro Light" w:eastAsia="Source Sans Pro Light" w:hAnsi="Source Sans Pro Light" w:cs="Source Sans Pro Light"/>
        </w:rPr>
        <w:t xml:space="preserve">). However, small sample size does not allow for detailed analysis. Moisture appears higher in restored plots compared to degraded. </w:t>
      </w:r>
    </w:p>
    <w:p w14:paraId="00697885" w14:textId="0E600914" w:rsidR="604D123F" w:rsidRDefault="00CD0382" w:rsidP="57D5DD20">
      <w:pPr>
        <w:jc w:val="both"/>
      </w:pPr>
      <w:r w:rsidRPr="00653D7A">
        <w:rPr>
          <w:rFonts w:cs="Calibri"/>
          <w:b/>
          <w:noProof/>
          <w:color w:val="808080" w:themeColor="background1" w:themeShade="80"/>
        </w:rPr>
        <w:drawing>
          <wp:inline distT="0" distB="0" distL="0" distR="0" wp14:anchorId="12938942" wp14:editId="6C4824DC">
            <wp:extent cx="5724525" cy="2638425"/>
            <wp:effectExtent l="0" t="0" r="0" b="0"/>
            <wp:docPr id="41" name="Picture 41" descr="Soil pH and %moisture:dry wight levels across peatland transects in restored and degraded areas at Auchlyne and Glen Finglas Estates, Sco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Soil pH and %moisture:dry wight levels across peatland transects in restored and degraded areas at Auchlyne and Glen Finglas Estates, Scotlan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4525" cy="2638425"/>
                    </a:xfrm>
                    <a:prstGeom prst="rect">
                      <a:avLst/>
                    </a:prstGeom>
                    <a:noFill/>
                    <a:ln>
                      <a:noFill/>
                    </a:ln>
                  </pic:spPr>
                </pic:pic>
              </a:graphicData>
            </a:graphic>
          </wp:inline>
        </w:drawing>
      </w:r>
    </w:p>
    <w:p w14:paraId="5C2D7E1D" w14:textId="01D60A07" w:rsidR="604D123F" w:rsidRPr="004A0F63" w:rsidRDefault="604D123F" w:rsidP="004A0F63">
      <w:pPr>
        <w:spacing w:line="360" w:lineRule="auto"/>
        <w:rPr>
          <w:rFonts w:ascii="Source Sans Pro Light" w:eastAsia="Source Sans Pro Light" w:hAnsi="Source Sans Pro Light" w:cs="Source Sans Pro Light"/>
          <w:color w:val="FFFFFF" w:themeColor="background1"/>
        </w:rPr>
      </w:pPr>
      <w:r w:rsidRPr="004A0F63">
        <w:rPr>
          <w:rFonts w:ascii="Source Sans Pro Light" w:eastAsia="Source Sans Pro Light" w:hAnsi="Source Sans Pro Light" w:cs="Source Sans Pro Light"/>
          <w:b/>
          <w:color w:val="000000" w:themeColor="text1"/>
        </w:rPr>
        <w:t xml:space="preserve">Figure </w:t>
      </w:r>
      <w:r w:rsidR="007D70A5" w:rsidRPr="004A0F63">
        <w:rPr>
          <w:rFonts w:ascii="Source Sans Pro Light" w:eastAsia="Source Sans Pro Light" w:hAnsi="Source Sans Pro Light" w:cs="Source Sans Pro Light"/>
          <w:b/>
          <w:color w:val="000000" w:themeColor="text1"/>
        </w:rPr>
        <w:t>4</w:t>
      </w:r>
      <w:r w:rsidR="238A941F" w:rsidRPr="004A0F63">
        <w:rPr>
          <w:rFonts w:ascii="Source Sans Pro Light" w:eastAsia="Source Sans Pro Light" w:hAnsi="Source Sans Pro Light" w:cs="Source Sans Pro Light"/>
          <w:b/>
          <w:color w:val="000000" w:themeColor="text1"/>
        </w:rPr>
        <w:t>2</w:t>
      </w:r>
      <w:r w:rsidR="2BCC6555" w:rsidRPr="004A0F63">
        <w:rPr>
          <w:rFonts w:ascii="Source Sans Pro Light" w:eastAsia="Source Sans Pro Light" w:hAnsi="Source Sans Pro Light" w:cs="Source Sans Pro Light"/>
          <w:b/>
          <w:bCs/>
          <w:color w:val="000000" w:themeColor="text1"/>
        </w:rPr>
        <w:t>:</w:t>
      </w:r>
      <w:r w:rsidRPr="004A0F63">
        <w:rPr>
          <w:rFonts w:ascii="Source Sans Pro Light" w:eastAsia="Source Sans Pro Light" w:hAnsi="Source Sans Pro Light" w:cs="Source Sans Pro Light"/>
          <w:color w:val="000000" w:themeColor="text1"/>
        </w:rPr>
        <w:t xml:space="preserve"> Soil pH and </w:t>
      </w:r>
      <w:r w:rsidR="7C3D2C56" w:rsidRPr="004A0F63">
        <w:rPr>
          <w:rFonts w:ascii="Source Sans Pro Light" w:eastAsia="Source Sans Pro Light" w:hAnsi="Source Sans Pro Light" w:cs="Source Sans Pro Light"/>
          <w:color w:val="000000" w:themeColor="text1"/>
        </w:rPr>
        <w:t>%</w:t>
      </w:r>
      <w:proofErr w:type="spellStart"/>
      <w:proofErr w:type="gramStart"/>
      <w:r w:rsidRPr="004A0F63">
        <w:rPr>
          <w:rFonts w:ascii="Source Sans Pro Light" w:eastAsia="Source Sans Pro Light" w:hAnsi="Source Sans Pro Light" w:cs="Source Sans Pro Light"/>
          <w:color w:val="000000" w:themeColor="text1"/>
        </w:rPr>
        <w:t>moisture</w:t>
      </w:r>
      <w:r w:rsidR="65DD6EE7" w:rsidRPr="004A0F63">
        <w:rPr>
          <w:rFonts w:ascii="Source Sans Pro Light" w:eastAsia="Source Sans Pro Light" w:hAnsi="Source Sans Pro Light" w:cs="Source Sans Pro Light"/>
          <w:color w:val="000000" w:themeColor="text1"/>
        </w:rPr>
        <w:t>:dry</w:t>
      </w:r>
      <w:proofErr w:type="spellEnd"/>
      <w:proofErr w:type="gramEnd"/>
      <w:r w:rsidR="65DD6EE7" w:rsidRPr="004A0F63">
        <w:rPr>
          <w:rFonts w:ascii="Source Sans Pro Light" w:eastAsia="Source Sans Pro Light" w:hAnsi="Source Sans Pro Light" w:cs="Source Sans Pro Light"/>
          <w:color w:val="000000" w:themeColor="text1"/>
        </w:rPr>
        <w:t xml:space="preserve"> wight</w:t>
      </w:r>
      <w:r w:rsidRPr="004A0F63">
        <w:rPr>
          <w:rFonts w:ascii="Source Sans Pro Light" w:eastAsia="Source Sans Pro Light" w:hAnsi="Source Sans Pro Light" w:cs="Source Sans Pro Light"/>
          <w:color w:val="000000" w:themeColor="text1"/>
        </w:rPr>
        <w:t xml:space="preserve"> levels across peatland transects in restored and degraded areas at </w:t>
      </w:r>
      <w:proofErr w:type="spellStart"/>
      <w:r w:rsidRPr="004A0F63">
        <w:rPr>
          <w:rFonts w:ascii="Source Sans Pro Light" w:eastAsia="Source Sans Pro Light" w:hAnsi="Source Sans Pro Light" w:cs="Source Sans Pro Light"/>
          <w:color w:val="000000" w:themeColor="text1"/>
        </w:rPr>
        <w:t>Auchlyne</w:t>
      </w:r>
      <w:proofErr w:type="spellEnd"/>
      <w:r w:rsidRPr="004A0F63">
        <w:rPr>
          <w:rFonts w:ascii="Source Sans Pro Light" w:eastAsia="Source Sans Pro Light" w:hAnsi="Source Sans Pro Light" w:cs="Source Sans Pro Light"/>
          <w:color w:val="000000" w:themeColor="text1"/>
        </w:rPr>
        <w:t xml:space="preserve"> and Glen Finglas Estates, Scotland</w:t>
      </w:r>
    </w:p>
    <w:p w14:paraId="1C1F9566" w14:textId="3DD442E9"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Sequencing data summary</w:t>
      </w:r>
    </w:p>
    <w:p w14:paraId="31D953CA" w14:textId="006EA652" w:rsidR="604D123F" w:rsidRPr="004A0F63" w:rsidRDefault="604D123F" w:rsidP="004A0F63">
      <w:pPr>
        <w:spacing w:after="160" w:line="360" w:lineRule="auto"/>
        <w:rPr>
          <w:rFonts w:ascii="Source Sans Pro Light" w:eastAsia="Source Sans Pro Light" w:hAnsi="Source Sans Pro Light" w:cs="Source Sans Pro Light"/>
        </w:rPr>
      </w:pPr>
      <w:r w:rsidRPr="669BC3CF">
        <w:rPr>
          <w:rFonts w:ascii="Source Sans Pro Light" w:eastAsia="Source Sans Pro Light" w:hAnsi="Source Sans Pro Light" w:cs="Source Sans Pro Light"/>
        </w:rPr>
        <w:t>The final dataset contained a total of 888</w:t>
      </w:r>
      <w:r w:rsidR="008735BC" w:rsidRPr="008735BC">
        <w:rPr>
          <w:rFonts w:ascii="Source Sans Pro Light" w:eastAsia="Source Sans Pro Light" w:hAnsi="Source Sans Pro Light" w:cs="Source Sans Pro Light"/>
          <w:b/>
          <w:bCs/>
        </w:rPr>
        <w:t xml:space="preserve"> </w:t>
      </w:r>
      <w:r w:rsidRPr="669BC3CF">
        <w:rPr>
          <w:rFonts w:ascii="Source Sans Pro Light" w:eastAsia="Source Sans Pro Light" w:hAnsi="Source Sans Pro Light" w:cs="Source Sans Pro Light"/>
        </w:rPr>
        <w:t xml:space="preserve">OTUs across the 14 soil DNA samples: 422 bacteria, 382 fungi, and 84 fauna (Table </w:t>
      </w:r>
      <w:r w:rsidR="27F77037" w:rsidRPr="3100E8F5">
        <w:rPr>
          <w:rFonts w:ascii="Source Sans Pro Light" w:eastAsia="Source Sans Pro Light" w:hAnsi="Source Sans Pro Light" w:cs="Source Sans Pro Light"/>
        </w:rPr>
        <w:t>1</w:t>
      </w:r>
      <w:r w:rsidR="760D1FE3" w:rsidRPr="3100E8F5">
        <w:rPr>
          <w:rFonts w:ascii="Source Sans Pro Light" w:eastAsia="Source Sans Pro Light" w:hAnsi="Source Sans Pro Light" w:cs="Source Sans Pro Light"/>
        </w:rPr>
        <w:t>5</w:t>
      </w:r>
      <w:r w:rsidRPr="669BC3CF">
        <w:rPr>
          <w:rFonts w:ascii="Source Sans Pro Light" w:eastAsia="Source Sans Pro Light" w:hAnsi="Source Sans Pro Light" w:cs="Source Sans Pro Light"/>
        </w:rPr>
        <w:t xml:space="preserve">). Taxon-by-sample tables of the samples are attached to this report (Appendix A, Appendix B, and Appendix C) and sample details are provided in Appendix D. More fungal and faunal OTUs were identified at the species level compared to bacteria. This reflects differences in availability of reference sequences for different </w:t>
      </w:r>
      <w:r w:rsidRPr="669BC3CF">
        <w:rPr>
          <w:rFonts w:ascii="Source Sans Pro Light" w:eastAsia="Source Sans Pro Light" w:hAnsi="Source Sans Pro Light" w:cs="Source Sans Pro Light"/>
        </w:rPr>
        <w:lastRenderedPageBreak/>
        <w:t>organisms within the reference databases and a higher proportion of assignment conflicts (100% matches to multiple species) in bacteria. None of the taxa that were identified to species level were listed on the IUCN Red List.</w:t>
      </w:r>
      <w:r w:rsidR="497E5EE3" w:rsidRPr="669BC3CF">
        <w:rPr>
          <w:rFonts w:ascii="Source Sans Pro Light" w:eastAsia="Source Sans Pro Light" w:hAnsi="Source Sans Pro Light" w:cs="Source Sans Pro Light"/>
        </w:rPr>
        <w:t xml:space="preserve"> Extraction and PCR blanks did not show evidence of amplification and were not sequenced.</w:t>
      </w:r>
    </w:p>
    <w:p w14:paraId="38FF5975" w14:textId="711AB916" w:rsidR="604D123F" w:rsidRPr="004A0F63" w:rsidRDefault="604D123F" w:rsidP="004A0F63">
      <w:pPr>
        <w:spacing w:line="360" w:lineRule="auto"/>
        <w:rPr>
          <w:rFonts w:ascii="Source Sans Pro Light" w:eastAsia="Source Sans Pro Light" w:hAnsi="Source Sans Pro Light" w:cs="Source Sans Pro Light"/>
          <w:color w:val="000000" w:themeColor="text1"/>
        </w:rPr>
      </w:pPr>
      <w:r w:rsidRPr="004A0F63">
        <w:rPr>
          <w:rFonts w:ascii="Source Sans Pro Light" w:eastAsia="Source Sans Pro Light" w:hAnsi="Source Sans Pro Light" w:cs="Source Sans Pro Light"/>
          <w:b/>
          <w:color w:val="000000" w:themeColor="text1"/>
        </w:rPr>
        <w:t xml:space="preserve">Table </w:t>
      </w:r>
      <w:r w:rsidR="5E30ED5A" w:rsidRPr="004A0F63">
        <w:rPr>
          <w:rFonts w:ascii="Source Sans Pro Light" w:eastAsia="Source Sans Pro Light" w:hAnsi="Source Sans Pro Light" w:cs="Source Sans Pro Light"/>
          <w:b/>
          <w:bCs/>
          <w:color w:val="000000" w:themeColor="text1"/>
        </w:rPr>
        <w:t>1</w:t>
      </w:r>
      <w:r w:rsidR="01E751E0" w:rsidRPr="004A0F63">
        <w:rPr>
          <w:rFonts w:ascii="Source Sans Pro Light" w:eastAsia="Source Sans Pro Light" w:hAnsi="Source Sans Pro Light" w:cs="Source Sans Pro Light"/>
          <w:b/>
          <w:bCs/>
          <w:color w:val="000000" w:themeColor="text1"/>
        </w:rPr>
        <w:t>5</w:t>
      </w:r>
      <w:r w:rsidR="6FA23EA3" w:rsidRPr="004A0F63">
        <w:rPr>
          <w:rFonts w:ascii="Source Sans Pro Light" w:eastAsia="Source Sans Pro Light" w:hAnsi="Source Sans Pro Light" w:cs="Source Sans Pro Light"/>
          <w:b/>
          <w:bCs/>
          <w:color w:val="000000" w:themeColor="text1"/>
        </w:rPr>
        <w:t>:</w:t>
      </w:r>
      <w:r w:rsidRPr="004A0F63">
        <w:rPr>
          <w:rFonts w:ascii="Source Sans Pro Light" w:eastAsia="Source Sans Pro Light" w:hAnsi="Source Sans Pro Light" w:cs="Source Sans Pro Light"/>
          <w:color w:val="000000" w:themeColor="text1"/>
        </w:rPr>
        <w:t xml:space="preserve"> Summary of the number of OTUs detected and the percentage of OTUs successfully classified at each taxonomic level for each </w:t>
      </w:r>
      <w:proofErr w:type="gramStart"/>
      <w:r w:rsidRPr="004A0F63">
        <w:rPr>
          <w:rFonts w:ascii="Source Sans Pro Light" w:eastAsia="Source Sans Pro Light" w:hAnsi="Source Sans Pro Light" w:cs="Source Sans Pro Light"/>
          <w:color w:val="000000" w:themeColor="text1"/>
        </w:rPr>
        <w:t>target</w:t>
      </w:r>
      <w:proofErr w:type="gramEnd"/>
    </w:p>
    <w:p w14:paraId="293B7A4E" w14:textId="77777777" w:rsidR="00917EF7" w:rsidRPr="00E97F5B" w:rsidRDefault="00917EF7" w:rsidP="57D5DD20">
      <w:pPr>
        <w:jc w:val="both"/>
        <w:rPr>
          <w:color w:val="000000" w:themeColor="text1"/>
          <w:sz w:val="20"/>
          <w:szCs w:val="20"/>
        </w:rPr>
      </w:pPr>
    </w:p>
    <w:tbl>
      <w:tblPr>
        <w:tblW w:w="0" w:type="auto"/>
        <w:tblLayout w:type="fixed"/>
        <w:tblLook w:val="04A0" w:firstRow="1" w:lastRow="0" w:firstColumn="1" w:lastColumn="0" w:noHBand="0" w:noVBand="1"/>
        <w:tblCaption w:val="Summary of the number of OTUs detected and the percentage of OTUs successfully classified at each taxonomic level for each target"/>
      </w:tblPr>
      <w:tblGrid>
        <w:gridCol w:w="1138"/>
        <w:gridCol w:w="1617"/>
        <w:gridCol w:w="1048"/>
        <w:gridCol w:w="1033"/>
        <w:gridCol w:w="1033"/>
        <w:gridCol w:w="1048"/>
        <w:gridCol w:w="1048"/>
        <w:gridCol w:w="1048"/>
      </w:tblGrid>
      <w:tr w:rsidR="57D5DD20" w14:paraId="6B6E87E3" w14:textId="77777777" w:rsidTr="004A0F63">
        <w:trPr>
          <w:cantSplit/>
          <w:trHeight w:val="675"/>
          <w:tblHeader/>
        </w:trPr>
        <w:tc>
          <w:tcPr>
            <w:tcW w:w="1138" w:type="dxa"/>
            <w:tcBorders>
              <w:top w:val="nil"/>
              <w:left w:val="nil"/>
              <w:bottom w:val="nil"/>
              <w:right w:val="nil"/>
            </w:tcBorders>
            <w:shd w:val="clear" w:color="auto" w:fill="2D2D38"/>
            <w:vAlign w:val="center"/>
          </w:tcPr>
          <w:p w14:paraId="6E3B398B" w14:textId="3863CABE" w:rsidR="57D5DD20" w:rsidRDefault="57D5DD20" w:rsidP="004A0F63">
            <w:r w:rsidRPr="57D5DD20">
              <w:rPr>
                <w:rFonts w:ascii="Source Sans Pro Light" w:eastAsia="Source Sans Pro Light" w:hAnsi="Source Sans Pro Light" w:cs="Source Sans Pro Light"/>
                <w:color w:val="FFFFFF" w:themeColor="background1"/>
              </w:rPr>
              <w:t xml:space="preserve">Target </w:t>
            </w:r>
          </w:p>
        </w:tc>
        <w:tc>
          <w:tcPr>
            <w:tcW w:w="1617" w:type="dxa"/>
            <w:tcBorders>
              <w:top w:val="nil"/>
              <w:left w:val="nil"/>
              <w:bottom w:val="nil"/>
              <w:right w:val="nil"/>
            </w:tcBorders>
            <w:shd w:val="clear" w:color="auto" w:fill="2D2D38"/>
            <w:vAlign w:val="center"/>
          </w:tcPr>
          <w:p w14:paraId="4AFCA941" w14:textId="01083DD3" w:rsidR="57D5DD20" w:rsidRDefault="57D5DD20" w:rsidP="004A0F63">
            <w:r w:rsidRPr="57D5DD20">
              <w:rPr>
                <w:rFonts w:ascii="Source Sans Pro Light" w:eastAsia="Source Sans Pro Light" w:hAnsi="Source Sans Pro Light" w:cs="Source Sans Pro Light"/>
                <w:color w:val="FFFFFF" w:themeColor="background1"/>
              </w:rPr>
              <w:t xml:space="preserve">Number of OTUs </w:t>
            </w:r>
          </w:p>
        </w:tc>
        <w:tc>
          <w:tcPr>
            <w:tcW w:w="1048" w:type="dxa"/>
            <w:tcBorders>
              <w:top w:val="nil"/>
              <w:left w:val="nil"/>
              <w:bottom w:val="nil"/>
              <w:right w:val="nil"/>
            </w:tcBorders>
            <w:shd w:val="clear" w:color="auto" w:fill="2D2D38"/>
            <w:vAlign w:val="center"/>
          </w:tcPr>
          <w:p w14:paraId="4561ABF4" w14:textId="5A903665" w:rsidR="57D5DD20" w:rsidRDefault="57D5DD20" w:rsidP="004A0F63">
            <w:r w:rsidRPr="57D5DD20">
              <w:rPr>
                <w:rFonts w:ascii="Source Sans Pro Light" w:eastAsia="Source Sans Pro Light" w:hAnsi="Source Sans Pro Light" w:cs="Source Sans Pro Light"/>
                <w:color w:val="FFFFFF" w:themeColor="background1"/>
              </w:rPr>
              <w:t xml:space="preserve">Phylum </w:t>
            </w:r>
          </w:p>
        </w:tc>
        <w:tc>
          <w:tcPr>
            <w:tcW w:w="1033" w:type="dxa"/>
            <w:tcBorders>
              <w:top w:val="nil"/>
              <w:left w:val="nil"/>
              <w:bottom w:val="nil"/>
              <w:right w:val="nil"/>
            </w:tcBorders>
            <w:shd w:val="clear" w:color="auto" w:fill="2D2D38"/>
            <w:vAlign w:val="center"/>
          </w:tcPr>
          <w:p w14:paraId="632C77B0" w14:textId="7417ACD0" w:rsidR="57D5DD20" w:rsidRDefault="57D5DD20" w:rsidP="004A0F63">
            <w:r w:rsidRPr="57D5DD20">
              <w:rPr>
                <w:rFonts w:ascii="Source Sans Pro Light" w:eastAsia="Source Sans Pro Light" w:hAnsi="Source Sans Pro Light" w:cs="Source Sans Pro Light"/>
                <w:color w:val="FFFFFF" w:themeColor="background1"/>
              </w:rPr>
              <w:t xml:space="preserve">Class </w:t>
            </w:r>
          </w:p>
        </w:tc>
        <w:tc>
          <w:tcPr>
            <w:tcW w:w="1033" w:type="dxa"/>
            <w:tcBorders>
              <w:top w:val="nil"/>
              <w:left w:val="nil"/>
              <w:bottom w:val="nil"/>
              <w:right w:val="nil"/>
            </w:tcBorders>
            <w:shd w:val="clear" w:color="auto" w:fill="2D2D38"/>
            <w:vAlign w:val="center"/>
          </w:tcPr>
          <w:p w14:paraId="6AC85ED2" w14:textId="512A4A7B" w:rsidR="57D5DD20" w:rsidRDefault="57D5DD20" w:rsidP="004A0F63">
            <w:r w:rsidRPr="57D5DD20">
              <w:rPr>
                <w:rFonts w:ascii="Source Sans Pro Light" w:eastAsia="Source Sans Pro Light" w:hAnsi="Source Sans Pro Light" w:cs="Source Sans Pro Light"/>
                <w:color w:val="FFFFFF" w:themeColor="background1"/>
              </w:rPr>
              <w:t xml:space="preserve">Order </w:t>
            </w:r>
          </w:p>
        </w:tc>
        <w:tc>
          <w:tcPr>
            <w:tcW w:w="1048" w:type="dxa"/>
            <w:tcBorders>
              <w:top w:val="nil"/>
              <w:left w:val="nil"/>
              <w:bottom w:val="nil"/>
              <w:right w:val="nil"/>
            </w:tcBorders>
            <w:shd w:val="clear" w:color="auto" w:fill="2D2D38"/>
            <w:vAlign w:val="center"/>
          </w:tcPr>
          <w:p w14:paraId="72BC0446" w14:textId="761BDC4C" w:rsidR="57D5DD20" w:rsidRDefault="57D5DD20" w:rsidP="004A0F63">
            <w:r w:rsidRPr="57D5DD20">
              <w:rPr>
                <w:rFonts w:ascii="Source Sans Pro Light" w:eastAsia="Source Sans Pro Light" w:hAnsi="Source Sans Pro Light" w:cs="Source Sans Pro Light"/>
                <w:color w:val="FFFFFF" w:themeColor="background1"/>
              </w:rPr>
              <w:t xml:space="preserve">Family </w:t>
            </w:r>
          </w:p>
        </w:tc>
        <w:tc>
          <w:tcPr>
            <w:tcW w:w="1048" w:type="dxa"/>
            <w:tcBorders>
              <w:top w:val="nil"/>
              <w:left w:val="nil"/>
              <w:bottom w:val="nil"/>
              <w:right w:val="nil"/>
            </w:tcBorders>
            <w:shd w:val="clear" w:color="auto" w:fill="2D2D38"/>
            <w:vAlign w:val="center"/>
          </w:tcPr>
          <w:p w14:paraId="650FEE40" w14:textId="18290ED7" w:rsidR="57D5DD20" w:rsidRDefault="57D5DD20" w:rsidP="004A0F63">
            <w:r w:rsidRPr="57D5DD20">
              <w:rPr>
                <w:rFonts w:ascii="Source Sans Pro Light" w:eastAsia="Source Sans Pro Light" w:hAnsi="Source Sans Pro Light" w:cs="Source Sans Pro Light"/>
                <w:color w:val="FFFFFF" w:themeColor="background1"/>
              </w:rPr>
              <w:t xml:space="preserve">Genus </w:t>
            </w:r>
          </w:p>
        </w:tc>
        <w:tc>
          <w:tcPr>
            <w:tcW w:w="1048" w:type="dxa"/>
            <w:tcBorders>
              <w:top w:val="nil"/>
              <w:left w:val="nil"/>
              <w:bottom w:val="nil"/>
              <w:right w:val="nil"/>
            </w:tcBorders>
            <w:shd w:val="clear" w:color="auto" w:fill="2D2D38"/>
            <w:vAlign w:val="center"/>
          </w:tcPr>
          <w:p w14:paraId="13EE9973" w14:textId="7E38B2B1" w:rsidR="57D5DD20" w:rsidRDefault="57D5DD20" w:rsidP="004A0F63">
            <w:r w:rsidRPr="57D5DD20">
              <w:rPr>
                <w:rFonts w:ascii="Source Sans Pro Light" w:eastAsia="Source Sans Pro Light" w:hAnsi="Source Sans Pro Light" w:cs="Source Sans Pro Light"/>
                <w:color w:val="FFFFFF" w:themeColor="background1"/>
              </w:rPr>
              <w:t xml:space="preserve">Species </w:t>
            </w:r>
          </w:p>
        </w:tc>
      </w:tr>
      <w:tr w:rsidR="57D5DD20" w14:paraId="39B0C6BC" w14:textId="77777777" w:rsidTr="004A0F63">
        <w:trPr>
          <w:cantSplit/>
          <w:trHeight w:val="675"/>
        </w:trPr>
        <w:tc>
          <w:tcPr>
            <w:tcW w:w="1138" w:type="dxa"/>
            <w:tcBorders>
              <w:top w:val="nil"/>
              <w:left w:val="nil"/>
              <w:bottom w:val="nil"/>
              <w:right w:val="nil"/>
            </w:tcBorders>
            <w:vAlign w:val="center"/>
          </w:tcPr>
          <w:p w14:paraId="40E712B8" w14:textId="178EBEEC" w:rsidR="57D5DD20" w:rsidRDefault="57D5DD20" w:rsidP="004A0F63">
            <w:r w:rsidRPr="57D5DD20">
              <w:rPr>
                <w:rFonts w:ascii="Source Sans Pro Light" w:eastAsia="Source Sans Pro Light" w:hAnsi="Source Sans Pro Light" w:cs="Source Sans Pro Light"/>
              </w:rPr>
              <w:t>Bacteria</w:t>
            </w:r>
          </w:p>
        </w:tc>
        <w:tc>
          <w:tcPr>
            <w:tcW w:w="1617" w:type="dxa"/>
            <w:tcBorders>
              <w:top w:val="nil"/>
              <w:left w:val="nil"/>
              <w:bottom w:val="nil"/>
              <w:right w:val="nil"/>
            </w:tcBorders>
            <w:vAlign w:val="center"/>
          </w:tcPr>
          <w:p w14:paraId="2B78CB51" w14:textId="5AAD1AE1" w:rsidR="57D5DD20" w:rsidRDefault="57D5DD20" w:rsidP="004A0F63">
            <w:r w:rsidRPr="57D5DD20">
              <w:rPr>
                <w:rFonts w:ascii="Source Sans Pro Light" w:eastAsia="Source Sans Pro Light" w:hAnsi="Source Sans Pro Light" w:cs="Source Sans Pro Light"/>
              </w:rPr>
              <w:t>422</w:t>
            </w:r>
          </w:p>
        </w:tc>
        <w:tc>
          <w:tcPr>
            <w:tcW w:w="1048" w:type="dxa"/>
            <w:tcBorders>
              <w:top w:val="nil"/>
              <w:left w:val="nil"/>
              <w:bottom w:val="nil"/>
              <w:right w:val="nil"/>
            </w:tcBorders>
            <w:vAlign w:val="center"/>
          </w:tcPr>
          <w:p w14:paraId="60073B39" w14:textId="3D59A685" w:rsidR="57D5DD20" w:rsidRDefault="57D5DD20" w:rsidP="004A0F63">
            <w:r w:rsidRPr="57D5DD20">
              <w:rPr>
                <w:rFonts w:ascii="Source Sans Pro Light" w:eastAsia="Source Sans Pro Light" w:hAnsi="Source Sans Pro Light" w:cs="Source Sans Pro Light"/>
              </w:rPr>
              <w:t>71.6%</w:t>
            </w:r>
          </w:p>
        </w:tc>
        <w:tc>
          <w:tcPr>
            <w:tcW w:w="1033" w:type="dxa"/>
            <w:tcBorders>
              <w:top w:val="nil"/>
              <w:left w:val="nil"/>
              <w:bottom w:val="nil"/>
              <w:right w:val="nil"/>
            </w:tcBorders>
            <w:vAlign w:val="center"/>
          </w:tcPr>
          <w:p w14:paraId="23B94612" w14:textId="16C24295" w:rsidR="57D5DD20" w:rsidRDefault="57D5DD20" w:rsidP="004A0F63">
            <w:r w:rsidRPr="57D5DD20">
              <w:rPr>
                <w:rFonts w:ascii="Source Sans Pro Light" w:eastAsia="Source Sans Pro Light" w:hAnsi="Source Sans Pro Light" w:cs="Source Sans Pro Light"/>
              </w:rPr>
              <w:t>59.2%</w:t>
            </w:r>
          </w:p>
        </w:tc>
        <w:tc>
          <w:tcPr>
            <w:tcW w:w="1033" w:type="dxa"/>
            <w:tcBorders>
              <w:top w:val="nil"/>
              <w:left w:val="nil"/>
              <w:bottom w:val="nil"/>
              <w:right w:val="nil"/>
            </w:tcBorders>
            <w:vAlign w:val="center"/>
          </w:tcPr>
          <w:p w14:paraId="42BECAEA" w14:textId="31A3D907" w:rsidR="57D5DD20" w:rsidRDefault="57D5DD20" w:rsidP="004A0F63">
            <w:r w:rsidRPr="57D5DD20">
              <w:rPr>
                <w:rFonts w:ascii="Source Sans Pro Light" w:eastAsia="Source Sans Pro Light" w:hAnsi="Source Sans Pro Light" w:cs="Source Sans Pro Light"/>
              </w:rPr>
              <w:t>39.6%</w:t>
            </w:r>
          </w:p>
        </w:tc>
        <w:tc>
          <w:tcPr>
            <w:tcW w:w="1048" w:type="dxa"/>
            <w:tcBorders>
              <w:top w:val="nil"/>
              <w:left w:val="nil"/>
              <w:bottom w:val="nil"/>
              <w:right w:val="nil"/>
            </w:tcBorders>
            <w:vAlign w:val="center"/>
          </w:tcPr>
          <w:p w14:paraId="6EF22BDD" w14:textId="03AFD3F9" w:rsidR="57D5DD20" w:rsidRDefault="57D5DD20" w:rsidP="004A0F63">
            <w:r w:rsidRPr="57D5DD20">
              <w:rPr>
                <w:rFonts w:ascii="Source Sans Pro Light" w:eastAsia="Source Sans Pro Light" w:hAnsi="Source Sans Pro Light" w:cs="Source Sans Pro Light"/>
              </w:rPr>
              <w:t>28.9%</w:t>
            </w:r>
          </w:p>
        </w:tc>
        <w:tc>
          <w:tcPr>
            <w:tcW w:w="1048" w:type="dxa"/>
            <w:tcBorders>
              <w:top w:val="nil"/>
              <w:left w:val="nil"/>
              <w:bottom w:val="nil"/>
              <w:right w:val="nil"/>
            </w:tcBorders>
            <w:vAlign w:val="center"/>
          </w:tcPr>
          <w:p w14:paraId="41C64AD8" w14:textId="6BE350EB" w:rsidR="57D5DD20" w:rsidRDefault="57D5DD20" w:rsidP="004A0F63">
            <w:r w:rsidRPr="57D5DD20">
              <w:rPr>
                <w:rFonts w:ascii="Source Sans Pro Light" w:eastAsia="Source Sans Pro Light" w:hAnsi="Source Sans Pro Light" w:cs="Source Sans Pro Light"/>
              </w:rPr>
              <w:t>10.0%</w:t>
            </w:r>
          </w:p>
        </w:tc>
        <w:tc>
          <w:tcPr>
            <w:tcW w:w="1048" w:type="dxa"/>
            <w:tcBorders>
              <w:top w:val="nil"/>
              <w:left w:val="nil"/>
              <w:bottom w:val="nil"/>
              <w:right w:val="nil"/>
            </w:tcBorders>
            <w:vAlign w:val="center"/>
          </w:tcPr>
          <w:p w14:paraId="64B00629" w14:textId="22256399" w:rsidR="57D5DD20" w:rsidRDefault="57D5DD20" w:rsidP="004A0F63">
            <w:r w:rsidRPr="57D5DD20">
              <w:rPr>
                <w:rFonts w:ascii="Source Sans Pro Light" w:eastAsia="Source Sans Pro Light" w:hAnsi="Source Sans Pro Light" w:cs="Source Sans Pro Light"/>
              </w:rPr>
              <w:t>1.7%</w:t>
            </w:r>
          </w:p>
        </w:tc>
      </w:tr>
      <w:tr w:rsidR="57D5DD20" w14:paraId="6D470F7F" w14:textId="77777777" w:rsidTr="004A0F63">
        <w:trPr>
          <w:cantSplit/>
          <w:trHeight w:val="675"/>
        </w:trPr>
        <w:tc>
          <w:tcPr>
            <w:tcW w:w="1138" w:type="dxa"/>
            <w:tcBorders>
              <w:top w:val="nil"/>
              <w:left w:val="nil"/>
              <w:bottom w:val="nil"/>
              <w:right w:val="nil"/>
            </w:tcBorders>
            <w:shd w:val="clear" w:color="auto" w:fill="F2F2F2" w:themeFill="background1" w:themeFillShade="F2"/>
            <w:vAlign w:val="center"/>
          </w:tcPr>
          <w:p w14:paraId="7BA37F20" w14:textId="0EF4FA8C" w:rsidR="57D5DD20" w:rsidRDefault="57D5DD20" w:rsidP="004A0F63">
            <w:r w:rsidRPr="57D5DD20">
              <w:rPr>
                <w:rFonts w:ascii="Source Sans Pro Light" w:eastAsia="Source Sans Pro Light" w:hAnsi="Source Sans Pro Light" w:cs="Source Sans Pro Light"/>
                <w:color w:val="000000" w:themeColor="text1"/>
              </w:rPr>
              <w:t>Fungi</w:t>
            </w:r>
          </w:p>
        </w:tc>
        <w:tc>
          <w:tcPr>
            <w:tcW w:w="1617" w:type="dxa"/>
            <w:tcBorders>
              <w:top w:val="nil"/>
              <w:left w:val="nil"/>
              <w:bottom w:val="nil"/>
              <w:right w:val="nil"/>
            </w:tcBorders>
            <w:shd w:val="clear" w:color="auto" w:fill="F2F2F2" w:themeFill="background1" w:themeFillShade="F2"/>
            <w:vAlign w:val="center"/>
          </w:tcPr>
          <w:p w14:paraId="07F4A702" w14:textId="05F48119" w:rsidR="57D5DD20" w:rsidRDefault="57D5DD20" w:rsidP="004A0F63">
            <w:r w:rsidRPr="57D5DD20">
              <w:rPr>
                <w:rFonts w:ascii="Source Sans Pro Light" w:eastAsia="Source Sans Pro Light" w:hAnsi="Source Sans Pro Light" w:cs="Source Sans Pro Light"/>
                <w:color w:val="000000" w:themeColor="text1"/>
              </w:rPr>
              <w:t>382</w:t>
            </w:r>
          </w:p>
        </w:tc>
        <w:tc>
          <w:tcPr>
            <w:tcW w:w="1048" w:type="dxa"/>
            <w:tcBorders>
              <w:top w:val="nil"/>
              <w:left w:val="nil"/>
              <w:bottom w:val="nil"/>
              <w:right w:val="nil"/>
            </w:tcBorders>
            <w:shd w:val="clear" w:color="auto" w:fill="F2F2F2" w:themeFill="background1" w:themeFillShade="F2"/>
            <w:vAlign w:val="center"/>
          </w:tcPr>
          <w:p w14:paraId="4FFDB9BC" w14:textId="6C364F7D" w:rsidR="57D5DD20" w:rsidRDefault="57D5DD20" w:rsidP="004A0F63">
            <w:r w:rsidRPr="57D5DD20">
              <w:rPr>
                <w:rFonts w:ascii="Source Sans Pro Light" w:eastAsia="Source Sans Pro Light" w:hAnsi="Source Sans Pro Light" w:cs="Source Sans Pro Light"/>
                <w:color w:val="000000" w:themeColor="text1"/>
              </w:rPr>
              <w:t>99.5%</w:t>
            </w:r>
          </w:p>
        </w:tc>
        <w:tc>
          <w:tcPr>
            <w:tcW w:w="1033" w:type="dxa"/>
            <w:tcBorders>
              <w:top w:val="nil"/>
              <w:left w:val="nil"/>
              <w:bottom w:val="nil"/>
              <w:right w:val="nil"/>
            </w:tcBorders>
            <w:shd w:val="clear" w:color="auto" w:fill="F2F2F2" w:themeFill="background1" w:themeFillShade="F2"/>
            <w:vAlign w:val="center"/>
          </w:tcPr>
          <w:p w14:paraId="702730C4" w14:textId="4F433D51" w:rsidR="57D5DD20" w:rsidRDefault="57D5DD20" w:rsidP="004A0F63">
            <w:r w:rsidRPr="57D5DD20">
              <w:rPr>
                <w:rFonts w:ascii="Source Sans Pro Light" w:eastAsia="Source Sans Pro Light" w:hAnsi="Source Sans Pro Light" w:cs="Source Sans Pro Light"/>
                <w:color w:val="000000" w:themeColor="text1"/>
              </w:rPr>
              <w:t>89.8%</w:t>
            </w:r>
          </w:p>
        </w:tc>
        <w:tc>
          <w:tcPr>
            <w:tcW w:w="1033" w:type="dxa"/>
            <w:tcBorders>
              <w:top w:val="nil"/>
              <w:left w:val="nil"/>
              <w:bottom w:val="nil"/>
              <w:right w:val="nil"/>
            </w:tcBorders>
            <w:shd w:val="clear" w:color="auto" w:fill="F2F2F2" w:themeFill="background1" w:themeFillShade="F2"/>
            <w:vAlign w:val="center"/>
          </w:tcPr>
          <w:p w14:paraId="7B4DC903" w14:textId="147339CD" w:rsidR="57D5DD20" w:rsidRDefault="57D5DD20" w:rsidP="004A0F63">
            <w:r w:rsidRPr="57D5DD20">
              <w:rPr>
                <w:rFonts w:ascii="Source Sans Pro Light" w:eastAsia="Source Sans Pro Light" w:hAnsi="Source Sans Pro Light" w:cs="Source Sans Pro Light"/>
                <w:color w:val="000000" w:themeColor="text1"/>
              </w:rPr>
              <w:t>77.5%</w:t>
            </w:r>
          </w:p>
        </w:tc>
        <w:tc>
          <w:tcPr>
            <w:tcW w:w="1048" w:type="dxa"/>
            <w:tcBorders>
              <w:top w:val="nil"/>
              <w:left w:val="nil"/>
              <w:bottom w:val="nil"/>
              <w:right w:val="nil"/>
            </w:tcBorders>
            <w:shd w:val="clear" w:color="auto" w:fill="F2F2F2" w:themeFill="background1" w:themeFillShade="F2"/>
            <w:vAlign w:val="center"/>
          </w:tcPr>
          <w:p w14:paraId="06B5AE2E" w14:textId="34237852" w:rsidR="57D5DD20" w:rsidRDefault="57D5DD20" w:rsidP="004A0F63">
            <w:r w:rsidRPr="57D5DD20">
              <w:rPr>
                <w:rFonts w:ascii="Source Sans Pro Light" w:eastAsia="Source Sans Pro Light" w:hAnsi="Source Sans Pro Light" w:cs="Source Sans Pro Light"/>
                <w:color w:val="000000" w:themeColor="text1"/>
              </w:rPr>
              <w:t>42.9%</w:t>
            </w:r>
          </w:p>
        </w:tc>
        <w:tc>
          <w:tcPr>
            <w:tcW w:w="1048" w:type="dxa"/>
            <w:tcBorders>
              <w:top w:val="nil"/>
              <w:left w:val="nil"/>
              <w:bottom w:val="nil"/>
              <w:right w:val="nil"/>
            </w:tcBorders>
            <w:shd w:val="clear" w:color="auto" w:fill="F2F2F2" w:themeFill="background1" w:themeFillShade="F2"/>
            <w:vAlign w:val="center"/>
          </w:tcPr>
          <w:p w14:paraId="06A5F94A" w14:textId="7401731A" w:rsidR="57D5DD20" w:rsidRDefault="57D5DD20" w:rsidP="004A0F63">
            <w:r w:rsidRPr="57D5DD20">
              <w:rPr>
                <w:rFonts w:ascii="Source Sans Pro Light" w:eastAsia="Source Sans Pro Light" w:hAnsi="Source Sans Pro Light" w:cs="Source Sans Pro Light"/>
                <w:color w:val="000000" w:themeColor="text1"/>
              </w:rPr>
              <w:t>22.3%</w:t>
            </w:r>
          </w:p>
        </w:tc>
        <w:tc>
          <w:tcPr>
            <w:tcW w:w="1048" w:type="dxa"/>
            <w:tcBorders>
              <w:top w:val="nil"/>
              <w:left w:val="nil"/>
              <w:bottom w:val="nil"/>
              <w:right w:val="nil"/>
            </w:tcBorders>
            <w:shd w:val="clear" w:color="auto" w:fill="F2F2F2" w:themeFill="background1" w:themeFillShade="F2"/>
            <w:vAlign w:val="center"/>
          </w:tcPr>
          <w:p w14:paraId="225FF2C3" w14:textId="48051D20" w:rsidR="57D5DD20" w:rsidRDefault="57D5DD20" w:rsidP="004A0F63">
            <w:r w:rsidRPr="57D5DD20">
              <w:rPr>
                <w:rFonts w:ascii="Source Sans Pro Light" w:eastAsia="Source Sans Pro Light" w:hAnsi="Source Sans Pro Light" w:cs="Source Sans Pro Light"/>
                <w:color w:val="000000" w:themeColor="text1"/>
              </w:rPr>
              <w:t>9.2%</w:t>
            </w:r>
          </w:p>
        </w:tc>
      </w:tr>
      <w:tr w:rsidR="57D5DD20" w14:paraId="07C056A7" w14:textId="77777777" w:rsidTr="004A0F63">
        <w:trPr>
          <w:cantSplit/>
          <w:trHeight w:val="675"/>
        </w:trPr>
        <w:tc>
          <w:tcPr>
            <w:tcW w:w="1138" w:type="dxa"/>
            <w:tcBorders>
              <w:top w:val="nil"/>
              <w:left w:val="nil"/>
              <w:bottom w:val="single" w:sz="8" w:space="0" w:color="auto"/>
              <w:right w:val="nil"/>
            </w:tcBorders>
            <w:vAlign w:val="center"/>
          </w:tcPr>
          <w:p w14:paraId="18A5D3F0" w14:textId="68E5057C" w:rsidR="57D5DD20" w:rsidRDefault="57D5DD20" w:rsidP="004A0F63">
            <w:r w:rsidRPr="57D5DD20">
              <w:rPr>
                <w:rFonts w:ascii="Source Sans Pro Light" w:eastAsia="Source Sans Pro Light" w:hAnsi="Source Sans Pro Light" w:cs="Source Sans Pro Light"/>
              </w:rPr>
              <w:t>Fauna</w:t>
            </w:r>
          </w:p>
        </w:tc>
        <w:tc>
          <w:tcPr>
            <w:tcW w:w="1617" w:type="dxa"/>
            <w:tcBorders>
              <w:top w:val="nil"/>
              <w:left w:val="nil"/>
              <w:bottom w:val="single" w:sz="8" w:space="0" w:color="auto"/>
              <w:right w:val="nil"/>
            </w:tcBorders>
            <w:vAlign w:val="center"/>
          </w:tcPr>
          <w:p w14:paraId="3721C537" w14:textId="011FB5E3" w:rsidR="57D5DD20" w:rsidRDefault="57D5DD20" w:rsidP="004A0F63">
            <w:r w:rsidRPr="57D5DD20">
              <w:rPr>
                <w:rFonts w:ascii="Source Sans Pro Light" w:eastAsia="Source Sans Pro Light" w:hAnsi="Source Sans Pro Light" w:cs="Source Sans Pro Light"/>
              </w:rPr>
              <w:t>84</w:t>
            </w:r>
          </w:p>
        </w:tc>
        <w:tc>
          <w:tcPr>
            <w:tcW w:w="1048" w:type="dxa"/>
            <w:tcBorders>
              <w:top w:val="nil"/>
              <w:left w:val="nil"/>
              <w:bottom w:val="single" w:sz="8" w:space="0" w:color="auto"/>
              <w:right w:val="nil"/>
            </w:tcBorders>
            <w:vAlign w:val="center"/>
          </w:tcPr>
          <w:p w14:paraId="5069ED4B" w14:textId="6A45CBE7" w:rsidR="57D5DD20" w:rsidRDefault="57D5DD20" w:rsidP="004A0F63">
            <w:r w:rsidRPr="57D5DD20">
              <w:rPr>
                <w:rFonts w:ascii="Source Sans Pro Light" w:eastAsia="Source Sans Pro Light" w:hAnsi="Source Sans Pro Light" w:cs="Source Sans Pro Light"/>
              </w:rPr>
              <w:t>96.4%</w:t>
            </w:r>
          </w:p>
        </w:tc>
        <w:tc>
          <w:tcPr>
            <w:tcW w:w="1033" w:type="dxa"/>
            <w:tcBorders>
              <w:top w:val="nil"/>
              <w:left w:val="nil"/>
              <w:bottom w:val="single" w:sz="8" w:space="0" w:color="auto"/>
              <w:right w:val="nil"/>
            </w:tcBorders>
            <w:vAlign w:val="center"/>
          </w:tcPr>
          <w:p w14:paraId="1ACCC44E" w14:textId="713F1630" w:rsidR="57D5DD20" w:rsidRDefault="57D5DD20" w:rsidP="004A0F63">
            <w:r w:rsidRPr="57D5DD20">
              <w:rPr>
                <w:rFonts w:ascii="Source Sans Pro Light" w:eastAsia="Source Sans Pro Light" w:hAnsi="Source Sans Pro Light" w:cs="Source Sans Pro Light"/>
              </w:rPr>
              <w:t>75.0%</w:t>
            </w:r>
          </w:p>
        </w:tc>
        <w:tc>
          <w:tcPr>
            <w:tcW w:w="1033" w:type="dxa"/>
            <w:tcBorders>
              <w:top w:val="nil"/>
              <w:left w:val="nil"/>
              <w:bottom w:val="single" w:sz="8" w:space="0" w:color="auto"/>
              <w:right w:val="nil"/>
            </w:tcBorders>
            <w:vAlign w:val="center"/>
          </w:tcPr>
          <w:p w14:paraId="46F6098D" w14:textId="692E5245" w:rsidR="57D5DD20" w:rsidRDefault="57D5DD20" w:rsidP="004A0F63">
            <w:r w:rsidRPr="57D5DD20">
              <w:rPr>
                <w:rFonts w:ascii="Source Sans Pro Light" w:eastAsia="Source Sans Pro Light" w:hAnsi="Source Sans Pro Light" w:cs="Source Sans Pro Light"/>
              </w:rPr>
              <w:t>75.0%</w:t>
            </w:r>
          </w:p>
        </w:tc>
        <w:tc>
          <w:tcPr>
            <w:tcW w:w="1048" w:type="dxa"/>
            <w:tcBorders>
              <w:top w:val="nil"/>
              <w:left w:val="nil"/>
              <w:bottom w:val="single" w:sz="8" w:space="0" w:color="auto"/>
              <w:right w:val="nil"/>
            </w:tcBorders>
            <w:vAlign w:val="center"/>
          </w:tcPr>
          <w:p w14:paraId="1EA7E699" w14:textId="6B86E068" w:rsidR="57D5DD20" w:rsidRDefault="57D5DD20" w:rsidP="004A0F63">
            <w:r w:rsidRPr="57D5DD20">
              <w:rPr>
                <w:rFonts w:ascii="Source Sans Pro Light" w:eastAsia="Source Sans Pro Light" w:hAnsi="Source Sans Pro Light" w:cs="Source Sans Pro Light"/>
              </w:rPr>
              <w:t>72.6%</w:t>
            </w:r>
          </w:p>
        </w:tc>
        <w:tc>
          <w:tcPr>
            <w:tcW w:w="1048" w:type="dxa"/>
            <w:tcBorders>
              <w:top w:val="nil"/>
              <w:left w:val="nil"/>
              <w:bottom w:val="single" w:sz="8" w:space="0" w:color="auto"/>
              <w:right w:val="nil"/>
            </w:tcBorders>
            <w:vAlign w:val="center"/>
          </w:tcPr>
          <w:p w14:paraId="29C25306" w14:textId="17302840" w:rsidR="57D5DD20" w:rsidRDefault="57D5DD20" w:rsidP="004A0F63">
            <w:r w:rsidRPr="57D5DD20">
              <w:rPr>
                <w:rFonts w:ascii="Source Sans Pro Light" w:eastAsia="Source Sans Pro Light" w:hAnsi="Source Sans Pro Light" w:cs="Source Sans Pro Light"/>
              </w:rPr>
              <w:t>32.1%</w:t>
            </w:r>
          </w:p>
        </w:tc>
        <w:tc>
          <w:tcPr>
            <w:tcW w:w="1048" w:type="dxa"/>
            <w:tcBorders>
              <w:top w:val="nil"/>
              <w:left w:val="nil"/>
              <w:bottom w:val="single" w:sz="8" w:space="0" w:color="auto"/>
              <w:right w:val="nil"/>
            </w:tcBorders>
            <w:vAlign w:val="center"/>
          </w:tcPr>
          <w:p w14:paraId="2FD39D34" w14:textId="426C945F" w:rsidR="57D5DD20" w:rsidRDefault="57D5DD20" w:rsidP="004A0F63">
            <w:r w:rsidRPr="57D5DD20">
              <w:rPr>
                <w:rFonts w:ascii="Source Sans Pro Light" w:eastAsia="Source Sans Pro Light" w:hAnsi="Source Sans Pro Light" w:cs="Source Sans Pro Light"/>
              </w:rPr>
              <w:t>1.2%</w:t>
            </w:r>
          </w:p>
        </w:tc>
      </w:tr>
    </w:tbl>
    <w:p w14:paraId="55601B1D" w14:textId="21D03BE7" w:rsidR="604D123F" w:rsidRDefault="604D123F">
      <w:r w:rsidRPr="57D5DD20">
        <w:rPr>
          <w:rFonts w:ascii="Source Sans Pro Light" w:eastAsia="Source Sans Pro Light" w:hAnsi="Source Sans Pro Light" w:cs="Source Sans Pro Light"/>
        </w:rPr>
        <w:t xml:space="preserve"> </w:t>
      </w:r>
    </w:p>
    <w:p w14:paraId="6682F4D6" w14:textId="341CA2E7" w:rsidR="604D123F" w:rsidRDefault="604D123F" w:rsidP="004A0F63">
      <w:pPr>
        <w:spacing w:after="160" w:line="360" w:lineRule="auto"/>
      </w:pPr>
      <w:r w:rsidRPr="57D5DD20">
        <w:rPr>
          <w:rFonts w:ascii="Source Sans Pro Light" w:eastAsia="Source Sans Pro Light" w:hAnsi="Source Sans Pro Light" w:cs="Source Sans Pro Light"/>
        </w:rPr>
        <w:t xml:space="preserve">In the bacterial dataset, OTUs were detected across 19 different phyla within the kingdom Bacteria. The average bacterial taxon richness per sample was 190.4 and ranged from 131 to 247. </w:t>
      </w:r>
      <w:r w:rsidRPr="57D5DD20">
        <w:rPr>
          <w:rFonts w:ascii="Source Sans Pro Light" w:eastAsia="Source Sans Pro Light" w:hAnsi="Source Sans Pro Light" w:cs="Source Sans Pro Light"/>
          <w:lang w:val="en"/>
        </w:rPr>
        <w:t xml:space="preserve">The bacterial </w:t>
      </w:r>
      <w:r w:rsidRPr="57D5DD20">
        <w:rPr>
          <w:rFonts w:ascii="Source Sans Pro Light" w:eastAsia="Source Sans Pro Light" w:hAnsi="Source Sans Pro Light" w:cs="Source Sans Pro Light"/>
        </w:rPr>
        <w:t>phylum with the highest richness of OTUs was Proteobacteria. The bacterial OTU with the most reads was only identified to Kingdom level. This OTU was detected in 14/14 samples. 58 bacterial OTUs were detected in every sample. There were 76 OTUs (18%) that were only detected in one sample each.</w:t>
      </w:r>
    </w:p>
    <w:p w14:paraId="66B9E541" w14:textId="0BAEA8A2" w:rsidR="604D123F" w:rsidRDefault="604D123F" w:rsidP="004A0F63">
      <w:pPr>
        <w:spacing w:after="160" w:line="360" w:lineRule="auto"/>
      </w:pPr>
      <w:r w:rsidRPr="57D5DD20">
        <w:rPr>
          <w:rFonts w:ascii="Source Sans Pro Light" w:eastAsia="Source Sans Pro Light" w:hAnsi="Source Sans Pro Light" w:cs="Source Sans Pro Light"/>
        </w:rPr>
        <w:t xml:space="preserve">In the fungal dataset, OTUs were detected across </w:t>
      </w:r>
      <w:r w:rsidR="00E770DF">
        <w:rPr>
          <w:rFonts w:ascii="Source Sans Pro Light" w:eastAsia="Source Sans Pro Light" w:hAnsi="Source Sans Pro Light" w:cs="Source Sans Pro Light"/>
        </w:rPr>
        <w:t>five</w:t>
      </w:r>
      <w:r w:rsidR="00E770DF"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different phyla within the kingdom Fungi. The average fungal taxon richness per sample was 79.2 and ranged from 47 to 145. </w:t>
      </w:r>
      <w:r w:rsidRPr="57D5DD20">
        <w:rPr>
          <w:rFonts w:ascii="Source Sans Pro Light" w:eastAsia="Source Sans Pro Light" w:hAnsi="Source Sans Pro Light" w:cs="Source Sans Pro Light"/>
          <w:lang w:val="en"/>
        </w:rPr>
        <w:t xml:space="preserve">The fungal </w:t>
      </w:r>
      <w:r w:rsidRPr="57D5DD20">
        <w:rPr>
          <w:rFonts w:ascii="Source Sans Pro Light" w:eastAsia="Source Sans Pro Light" w:hAnsi="Source Sans Pro Light" w:cs="Source Sans Pro Light"/>
        </w:rPr>
        <w:t xml:space="preserve">phylum with the highest </w:t>
      </w:r>
      <w:r w:rsidRPr="57D5DD20">
        <w:rPr>
          <w:rFonts w:ascii="Source Sans Pro Light" w:eastAsia="Source Sans Pro Light" w:hAnsi="Source Sans Pro Light" w:cs="Source Sans Pro Light"/>
          <w:color w:val="000000" w:themeColor="text1"/>
          <w:lang w:val="en"/>
        </w:rPr>
        <w:t>richness</w:t>
      </w:r>
      <w:r w:rsidRPr="57D5DD20">
        <w:rPr>
          <w:rFonts w:ascii="Source Sans Pro Light" w:eastAsia="Source Sans Pro Light" w:hAnsi="Source Sans Pro Light" w:cs="Source Sans Pro Light"/>
        </w:rPr>
        <w:t xml:space="preserve"> of OTUs was Ascomycota. The fungal OTU with the most reads was only assigned to the Phylum level (Ascomycota). This OTU was detected in 13/14 of the samples. </w:t>
      </w:r>
      <w:r w:rsidR="00E770DF">
        <w:rPr>
          <w:rFonts w:ascii="Source Sans Pro Light" w:eastAsia="Source Sans Pro Light" w:hAnsi="Source Sans Pro Light" w:cs="Source Sans Pro Light"/>
        </w:rPr>
        <w:t>Two</w:t>
      </w:r>
      <w:r w:rsidR="00E770DF"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fungal OTUs were detected in every sample. There were 202 OTUs (52.9%) that were only detected in one sample each.</w:t>
      </w:r>
    </w:p>
    <w:p w14:paraId="6B2F1309" w14:textId="6A83658C" w:rsidR="604D123F" w:rsidRDefault="604D123F" w:rsidP="004A0F63">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In the faunal dataset, OTUs were detected across </w:t>
      </w:r>
      <w:r w:rsidR="00E770DF">
        <w:rPr>
          <w:rFonts w:ascii="Source Sans Pro Light" w:eastAsia="Source Sans Pro Light" w:hAnsi="Source Sans Pro Light" w:cs="Source Sans Pro Light"/>
        </w:rPr>
        <w:t>seven</w:t>
      </w:r>
      <w:r w:rsidR="00E770DF"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 xml:space="preserve">different phyla within the kingdom Animalia. The average faunal taxon richness per sample was 20.9 and ranged from 8 to 45. </w:t>
      </w:r>
      <w:r w:rsidRPr="57D5DD20">
        <w:rPr>
          <w:rFonts w:ascii="Source Sans Pro Light" w:eastAsia="Source Sans Pro Light" w:hAnsi="Source Sans Pro Light" w:cs="Source Sans Pro Light"/>
          <w:lang w:val="en"/>
        </w:rPr>
        <w:t>The faunal</w:t>
      </w:r>
      <w:r w:rsidRPr="57D5DD20">
        <w:rPr>
          <w:rFonts w:ascii="Source Sans Pro Light" w:eastAsia="Source Sans Pro Light" w:hAnsi="Source Sans Pro Light" w:cs="Source Sans Pro Light"/>
        </w:rPr>
        <w:t xml:space="preserve"> phyla with the highest richness of OTUs were Arthropoda and Nematoda (18 OTUs each). The OTU with the highest proportion of reads was from the family </w:t>
      </w:r>
      <w:proofErr w:type="spellStart"/>
      <w:r w:rsidRPr="57D5DD20">
        <w:rPr>
          <w:rFonts w:ascii="Source Sans Pro Light" w:eastAsia="Source Sans Pro Light" w:hAnsi="Source Sans Pro Light" w:cs="Source Sans Pro Light"/>
        </w:rPr>
        <w:t>Enchytraeidae</w:t>
      </w:r>
      <w:proofErr w:type="spellEnd"/>
      <w:r w:rsidRPr="57D5DD20">
        <w:rPr>
          <w:rFonts w:ascii="Source Sans Pro Light" w:eastAsia="Source Sans Pro Light" w:hAnsi="Source Sans Pro Light" w:cs="Source Sans Pro Light"/>
        </w:rPr>
        <w:t xml:space="preserve">, a </w:t>
      </w:r>
      <w:r w:rsidRPr="57D5DD20">
        <w:rPr>
          <w:rFonts w:ascii="Source Sans Pro Light" w:eastAsia="Source Sans Pro Light" w:hAnsi="Source Sans Pro Light" w:cs="Source Sans Pro Light"/>
        </w:rPr>
        <w:lastRenderedPageBreak/>
        <w:t xml:space="preserve">group of annelids. This OTU was detected in 14/14 of the samples. </w:t>
      </w:r>
      <w:r w:rsidR="00E770DF">
        <w:rPr>
          <w:rFonts w:ascii="Source Sans Pro Light" w:eastAsia="Source Sans Pro Light" w:hAnsi="Source Sans Pro Light" w:cs="Source Sans Pro Light"/>
        </w:rPr>
        <w:t>Two</w:t>
      </w:r>
      <w:r w:rsidR="00E770DF" w:rsidRPr="57D5DD20">
        <w:rPr>
          <w:rFonts w:ascii="Source Sans Pro Light" w:eastAsia="Source Sans Pro Light" w:hAnsi="Source Sans Pro Light" w:cs="Source Sans Pro Light"/>
        </w:rPr>
        <w:t xml:space="preserve"> </w:t>
      </w:r>
      <w:r w:rsidRPr="57D5DD20">
        <w:rPr>
          <w:rFonts w:ascii="Source Sans Pro Light" w:eastAsia="Source Sans Pro Light" w:hAnsi="Source Sans Pro Light" w:cs="Source Sans Pro Light"/>
        </w:rPr>
        <w:t>faunal OTUs were detected in every sample. There were 33 OTUs (39.3%) that were only detected in one sample each.</w:t>
      </w:r>
    </w:p>
    <w:p w14:paraId="3C8676C3" w14:textId="56DB2FDE"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 xml:space="preserve">Comparison between degraded and restored plots </w:t>
      </w:r>
    </w:p>
    <w:p w14:paraId="61250274" w14:textId="0048C12C" w:rsidR="00E0299D" w:rsidRPr="004A0F63" w:rsidRDefault="604D123F" w:rsidP="004A0F63">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 xml:space="preserve">Sample-level fungal richness was higher in degraded compared to restored at both sites, but trends in bacterial and faunal richness between degraded and restored areas varied between sites (Figure </w:t>
      </w:r>
      <w:r w:rsidR="65A57639"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3</w:t>
      </w:r>
      <w:r w:rsidRPr="57D5DD20">
        <w:rPr>
          <w:rFonts w:ascii="Source Sans Pro Light" w:eastAsia="Source Sans Pro Light" w:hAnsi="Source Sans Pro Light" w:cs="Source Sans Pro Light"/>
        </w:rPr>
        <w:t xml:space="preserve">). If we consider cumulative taxon richness across samples within each habitat condition, cumulative richness of bacteria and fungi were higher in the degraded areas compared to the restored, but soil faunal cumulative richness was higher in the restored areas (Figure </w:t>
      </w:r>
      <w:r w:rsidR="33A0CE17"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4</w:t>
      </w:r>
      <w:r w:rsidRPr="57D5DD20">
        <w:rPr>
          <w:rFonts w:ascii="Source Sans Pro Light" w:eastAsia="Source Sans Pro Light" w:hAnsi="Source Sans Pro Light" w:cs="Source Sans Pro Light"/>
        </w:rPr>
        <w:t xml:space="preserve">). The sample coverage curves indicate that most of the soil taxa were likely detected by this survey. Estimated sample coverage was highest in bacteria at 96% for both degraded and restored areas, and lowest for fungi at 75% and 91% for degraded and restored areas, respectively (Figure </w:t>
      </w:r>
      <w:r w:rsidR="5DF5DF58"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4</w:t>
      </w:r>
      <w:r w:rsidRPr="57D5DD20">
        <w:rPr>
          <w:rFonts w:ascii="Source Sans Pro Light" w:eastAsia="Source Sans Pro Light" w:hAnsi="Source Sans Pro Light" w:cs="Source Sans Pro Light"/>
        </w:rPr>
        <w:t xml:space="preserve">). </w:t>
      </w:r>
    </w:p>
    <w:p w14:paraId="00F82A5D" w14:textId="3838176B" w:rsidR="604D123F" w:rsidRDefault="00082CF6" w:rsidP="57D5DD20">
      <w:pPr>
        <w:jc w:val="both"/>
      </w:pPr>
      <w:r>
        <w:rPr>
          <w:noProof/>
        </w:rPr>
        <w:drawing>
          <wp:inline distT="0" distB="0" distL="0" distR="0" wp14:anchorId="3F7938DA" wp14:editId="34A4B534">
            <wp:extent cx="5731510" cy="2977515"/>
            <wp:effectExtent l="0" t="0" r="2540" b="0"/>
            <wp:docPr id="44" name="Picture 44" descr="Taxon richness (number of OTUs) of soil a) bacteria, b) fungi, and c) fauna for degraded and restored areas at Auchlyne and Glen Finglas Estates.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interquartile-range away from the upper or lower quart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xon richness (number of OTUs) of soil a) bacteria, b) fungi, and c) fauna for degraded and restored areas at Auchlyne and Glen Finglas Estates.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interquartile-range away from the upper or lower quartile."/>
                    <pic:cNvPicPr/>
                  </pic:nvPicPr>
                  <pic:blipFill>
                    <a:blip r:embed="rId100"/>
                    <a:stretch>
                      <a:fillRect/>
                    </a:stretch>
                  </pic:blipFill>
                  <pic:spPr>
                    <a:xfrm>
                      <a:off x="0" y="0"/>
                      <a:ext cx="5731510" cy="2977515"/>
                    </a:xfrm>
                    <a:prstGeom prst="rect">
                      <a:avLst/>
                    </a:prstGeom>
                  </pic:spPr>
                </pic:pic>
              </a:graphicData>
            </a:graphic>
          </wp:inline>
        </w:drawing>
      </w:r>
    </w:p>
    <w:p w14:paraId="38DF42D3" w14:textId="0D3704CB" w:rsidR="604D123F" w:rsidRPr="004A0F63" w:rsidRDefault="604D123F" w:rsidP="004A0F63">
      <w:pPr>
        <w:spacing w:line="360" w:lineRule="auto"/>
        <w:rPr>
          <w:color w:val="000000" w:themeColor="text1"/>
        </w:rPr>
      </w:pPr>
      <w:r w:rsidRPr="004A0F63">
        <w:rPr>
          <w:rFonts w:ascii="Source Sans Pro Light" w:eastAsia="Source Sans Pro Light" w:hAnsi="Source Sans Pro Light" w:cs="Source Sans Pro Light"/>
          <w:b/>
          <w:color w:val="000000" w:themeColor="text1"/>
        </w:rPr>
        <w:t xml:space="preserve">Figure </w:t>
      </w:r>
      <w:r w:rsidR="00B1227E" w:rsidRPr="004A0F63">
        <w:rPr>
          <w:rFonts w:ascii="Source Sans Pro Light" w:eastAsia="Source Sans Pro Light" w:hAnsi="Source Sans Pro Light" w:cs="Source Sans Pro Light"/>
          <w:b/>
          <w:color w:val="000000" w:themeColor="text1"/>
        </w:rPr>
        <w:t>4</w:t>
      </w:r>
      <w:r w:rsidR="1767949F" w:rsidRPr="004A0F63">
        <w:rPr>
          <w:rFonts w:ascii="Source Sans Pro Light" w:eastAsia="Source Sans Pro Light" w:hAnsi="Source Sans Pro Light" w:cs="Source Sans Pro Light"/>
          <w:b/>
          <w:color w:val="000000" w:themeColor="text1"/>
        </w:rPr>
        <w:t>3</w:t>
      </w:r>
      <w:r w:rsidR="51B4CE1A" w:rsidRPr="004A0F63">
        <w:rPr>
          <w:rFonts w:ascii="Source Sans Pro Light" w:eastAsia="Source Sans Pro Light" w:hAnsi="Source Sans Pro Light" w:cs="Source Sans Pro Light"/>
          <w:b/>
          <w:bCs/>
          <w:color w:val="000000" w:themeColor="text1"/>
        </w:rPr>
        <w:t>:</w:t>
      </w:r>
      <w:r w:rsidRPr="004A0F63">
        <w:rPr>
          <w:rFonts w:ascii="Source Sans Pro Light" w:eastAsia="Source Sans Pro Light" w:hAnsi="Source Sans Pro Light" w:cs="Source Sans Pro Light"/>
          <w:color w:val="000000" w:themeColor="text1"/>
        </w:rPr>
        <w:t xml:space="preserve"> Taxon richness (number of OTUs) of soil a) bacteria, b) fungi, and c) fauna for degraded and restored areas at </w:t>
      </w:r>
      <w:proofErr w:type="spellStart"/>
      <w:r w:rsidRPr="004A0F63">
        <w:rPr>
          <w:rFonts w:ascii="Source Sans Pro Light" w:eastAsia="Source Sans Pro Light" w:hAnsi="Source Sans Pro Light" w:cs="Source Sans Pro Light"/>
          <w:color w:val="000000" w:themeColor="text1"/>
        </w:rPr>
        <w:t>Auchlyne</w:t>
      </w:r>
      <w:proofErr w:type="spellEnd"/>
      <w:r w:rsidRPr="004A0F63">
        <w:rPr>
          <w:rFonts w:ascii="Source Sans Pro Light" w:eastAsia="Source Sans Pro Light" w:hAnsi="Source Sans Pro Light" w:cs="Source Sans Pro Light"/>
          <w:color w:val="000000" w:themeColor="text1"/>
        </w:rPr>
        <w:t xml:space="preserve"> and Glen Finglas Estates. The boxplot shows sample-level richness, with the box depicting the median between the upper/lower quantiles, the whiskers indicating minimum and maximum values, and dots showing richness values of each sample. Any samples beyond the whiskers are considered as outliers which are 1.5x the </w:t>
      </w:r>
      <w:proofErr w:type="gramStart"/>
      <w:r w:rsidRPr="004A0F63">
        <w:rPr>
          <w:rFonts w:ascii="Source Sans Pro Light" w:eastAsia="Source Sans Pro Light" w:hAnsi="Source Sans Pro Light" w:cs="Source Sans Pro Light"/>
          <w:color w:val="000000" w:themeColor="text1"/>
        </w:rPr>
        <w:t>interquartile-range</w:t>
      </w:r>
      <w:proofErr w:type="gramEnd"/>
      <w:r w:rsidRPr="004A0F63">
        <w:rPr>
          <w:rFonts w:ascii="Source Sans Pro Light" w:eastAsia="Source Sans Pro Light" w:hAnsi="Source Sans Pro Light" w:cs="Source Sans Pro Light"/>
          <w:color w:val="000000" w:themeColor="text1"/>
        </w:rPr>
        <w:t xml:space="preserve"> away from the upper or lower quartile.</w:t>
      </w:r>
    </w:p>
    <w:p w14:paraId="3EAF8B71" w14:textId="77777777" w:rsidR="006F6C05" w:rsidRDefault="006F6C05" w:rsidP="57D5DD20">
      <w:pPr>
        <w:jc w:val="both"/>
        <w:rPr>
          <w:rFonts w:ascii="Source Sans Pro Light" w:eastAsia="Source Sans Pro Light" w:hAnsi="Source Sans Pro Light" w:cs="Source Sans Pro Light"/>
        </w:rPr>
      </w:pPr>
    </w:p>
    <w:p w14:paraId="0A3EEAC3" w14:textId="743466D4" w:rsidR="000E1778" w:rsidRDefault="000E1778" w:rsidP="000E1778">
      <w:pPr>
        <w:jc w:val="both"/>
      </w:pPr>
      <w:r>
        <w:rPr>
          <w:rFonts w:cs="Segoe UI"/>
          <w:noProof/>
        </w:rPr>
        <w:drawing>
          <wp:inline distT="0" distB="0" distL="0" distR="0" wp14:anchorId="248D87B4" wp14:editId="55AB2CEE">
            <wp:extent cx="5724525" cy="7629525"/>
            <wp:effectExtent l="0" t="0" r="0" b="0"/>
            <wp:docPr id="43" name="Picture 43" descr="Accumulation curves for taxon richness (left column) and sample coverage (right) by number of sampling units for soil bacteria (a, b), fungi (c, d), and fauna (e, f) across all peatland plots (n = 7) for degraded and restored treatments Auchlyne and Glen Finglas e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ccumulation curves for taxon richness (left column) and sample coverage (right) by number of sampling units for soil bacteria (a, b), fungi (c, d), and fauna (e, f) across all peatland plots (n = 7) for degraded and restored treatments Auchlyne and Glen Finglas estates."/>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24525" cy="7629525"/>
                    </a:xfrm>
                    <a:prstGeom prst="rect">
                      <a:avLst/>
                    </a:prstGeom>
                    <a:noFill/>
                    <a:ln>
                      <a:noFill/>
                    </a:ln>
                  </pic:spPr>
                </pic:pic>
              </a:graphicData>
            </a:graphic>
          </wp:inline>
        </w:drawing>
      </w:r>
    </w:p>
    <w:p w14:paraId="5AE26BD0" w14:textId="2402E6E5" w:rsidR="604D123F" w:rsidRPr="004A0F63" w:rsidRDefault="000E1778" w:rsidP="004A0F63">
      <w:pPr>
        <w:spacing w:line="360" w:lineRule="auto"/>
        <w:rPr>
          <w:rFonts w:ascii="Source Sans Pro Light" w:eastAsia="Source Sans Pro Light" w:hAnsi="Source Sans Pro Light" w:cs="Source Sans Pro Light"/>
        </w:rPr>
      </w:pPr>
      <w:r w:rsidRPr="004A0F63">
        <w:rPr>
          <w:rFonts w:ascii="Source Sans Pro Light" w:eastAsia="Source Sans Pro Light" w:hAnsi="Source Sans Pro Light" w:cs="Source Sans Pro Light"/>
          <w:b/>
        </w:rPr>
        <w:t>Figure 4</w:t>
      </w:r>
      <w:r w:rsidR="078B3DCF" w:rsidRPr="004A0F63">
        <w:rPr>
          <w:rFonts w:ascii="Source Sans Pro Light" w:eastAsia="Source Sans Pro Light" w:hAnsi="Source Sans Pro Light" w:cs="Source Sans Pro Light"/>
          <w:b/>
        </w:rPr>
        <w:t>4</w:t>
      </w:r>
      <w:r w:rsidR="693BD97E" w:rsidRPr="004A0F63">
        <w:rPr>
          <w:rFonts w:ascii="Source Sans Pro Light" w:eastAsia="Source Sans Pro Light" w:hAnsi="Source Sans Pro Light" w:cs="Source Sans Pro Light"/>
          <w:b/>
          <w:bCs/>
        </w:rPr>
        <w:t>:</w:t>
      </w:r>
      <w:r w:rsidRPr="004A0F63">
        <w:rPr>
          <w:rFonts w:ascii="Source Sans Pro Light" w:eastAsia="Source Sans Pro Light" w:hAnsi="Source Sans Pro Light" w:cs="Source Sans Pro Light"/>
        </w:rPr>
        <w:t xml:space="preserve"> Accumulation curves for taxon richness (left column) and sample coverage (right) by number of sampling units for soil bacteria (a, b), fungi (c, d), and fauna (e, f) across all </w:t>
      </w:r>
      <w:r w:rsidRPr="004A0F63">
        <w:rPr>
          <w:rFonts w:ascii="Source Sans Pro Light" w:eastAsia="Source Sans Pro Light" w:hAnsi="Source Sans Pro Light" w:cs="Source Sans Pro Light"/>
        </w:rPr>
        <w:lastRenderedPageBreak/>
        <w:t xml:space="preserve">peatland plots (n = 7) for degraded and restored treatments </w:t>
      </w:r>
      <w:proofErr w:type="spellStart"/>
      <w:r w:rsidRPr="004A0F63">
        <w:rPr>
          <w:rFonts w:ascii="Source Sans Pro Light" w:eastAsia="Source Sans Pro Light" w:hAnsi="Source Sans Pro Light" w:cs="Source Sans Pro Light"/>
        </w:rPr>
        <w:t>Auchlyne</w:t>
      </w:r>
      <w:proofErr w:type="spellEnd"/>
      <w:r w:rsidRPr="004A0F63">
        <w:rPr>
          <w:rFonts w:ascii="Source Sans Pro Light" w:eastAsia="Source Sans Pro Light" w:hAnsi="Source Sans Pro Light" w:cs="Source Sans Pro Light"/>
        </w:rPr>
        <w:t xml:space="preserve"> and Glen Finglas estates.</w:t>
      </w:r>
    </w:p>
    <w:p w14:paraId="2AE09426" w14:textId="2BD4820B" w:rsidR="604D123F" w:rsidRDefault="604D123F" w:rsidP="004A0F63">
      <w:pPr>
        <w:spacing w:after="160" w:line="360" w:lineRule="auto"/>
      </w:pPr>
      <w:r w:rsidRPr="2C37D369">
        <w:rPr>
          <w:rFonts w:ascii="Source Sans Pro Light" w:eastAsia="Source Sans Pro Light" w:hAnsi="Source Sans Pro Light" w:cs="Source Sans Pro Light"/>
        </w:rPr>
        <w:t xml:space="preserve">Soil community composition significantly differed between degraded and restored areas for fauna (Deviance = 195.4, </w:t>
      </w:r>
      <w:proofErr w:type="spellStart"/>
      <w:r w:rsidRPr="2C37D369">
        <w:rPr>
          <w:rFonts w:ascii="Source Sans Pro Light" w:eastAsia="Source Sans Pro Light" w:hAnsi="Source Sans Pro Light" w:cs="Source Sans Pro Light"/>
        </w:rPr>
        <w:t>df</w:t>
      </w:r>
      <w:proofErr w:type="spellEnd"/>
      <w:r w:rsidRPr="2C37D369">
        <w:rPr>
          <w:rFonts w:ascii="Source Sans Pro Light" w:eastAsia="Source Sans Pro Light" w:hAnsi="Source Sans Pro Light" w:cs="Source Sans Pro Light"/>
        </w:rPr>
        <w:t xml:space="preserve"> = 1, p = 0.014) and bacteria (Deviance = 821.3, </w:t>
      </w:r>
      <w:proofErr w:type="spellStart"/>
      <w:r w:rsidRPr="2C37D369">
        <w:rPr>
          <w:rFonts w:ascii="Source Sans Pro Light" w:eastAsia="Source Sans Pro Light" w:hAnsi="Source Sans Pro Light" w:cs="Source Sans Pro Light"/>
        </w:rPr>
        <w:t>df</w:t>
      </w:r>
      <w:proofErr w:type="spellEnd"/>
      <w:r w:rsidRPr="2C37D369">
        <w:rPr>
          <w:rFonts w:ascii="Source Sans Pro Light" w:eastAsia="Source Sans Pro Light" w:hAnsi="Source Sans Pro Light" w:cs="Source Sans Pro Light"/>
        </w:rPr>
        <w:t xml:space="preserve"> = 1, p = 0.032, but not for fungi (Deviance = 628, </w:t>
      </w:r>
      <w:proofErr w:type="spellStart"/>
      <w:r w:rsidRPr="2C37D369">
        <w:rPr>
          <w:rFonts w:ascii="Source Sans Pro Light" w:eastAsia="Source Sans Pro Light" w:hAnsi="Source Sans Pro Light" w:cs="Source Sans Pro Light"/>
        </w:rPr>
        <w:t>df</w:t>
      </w:r>
      <w:proofErr w:type="spellEnd"/>
      <w:r w:rsidRPr="2C37D369">
        <w:rPr>
          <w:rFonts w:ascii="Source Sans Pro Light" w:eastAsia="Source Sans Pro Light" w:hAnsi="Source Sans Pro Light" w:cs="Source Sans Pro Light"/>
        </w:rPr>
        <w:t xml:space="preserve"> = 1, p = 0.099) although sample sizes were insufficient to include site effects or environmental characteristics in the analysis. Moisture, but not pH, appears to influence community composition from preliminary analyses. The ordination plots indicate that site effects appear to be of importance, as the degraded and restored samples at each site cluster separately from each other, but when considered across both sites the restored peatland points form a cluster between degraded samples of </w:t>
      </w:r>
      <w:proofErr w:type="spellStart"/>
      <w:r w:rsidRPr="2C37D369">
        <w:rPr>
          <w:rFonts w:ascii="Source Sans Pro Light" w:eastAsia="Source Sans Pro Light" w:hAnsi="Source Sans Pro Light" w:cs="Source Sans Pro Light"/>
        </w:rPr>
        <w:t>Auchlyne</w:t>
      </w:r>
      <w:proofErr w:type="spellEnd"/>
      <w:r w:rsidRPr="2C37D369">
        <w:rPr>
          <w:rFonts w:ascii="Source Sans Pro Light" w:eastAsia="Source Sans Pro Light" w:hAnsi="Source Sans Pro Light" w:cs="Source Sans Pro Light"/>
        </w:rPr>
        <w:t xml:space="preserve"> and Glen Finglas (Figure </w:t>
      </w:r>
      <w:r w:rsidR="02AC4B44" w:rsidRPr="0FA74821">
        <w:rPr>
          <w:rFonts w:ascii="Source Sans Pro Light" w:eastAsia="Source Sans Pro Light" w:hAnsi="Source Sans Pro Light" w:cs="Source Sans Pro Light"/>
        </w:rPr>
        <w:t>4</w:t>
      </w:r>
      <w:r w:rsidRPr="0FA74821">
        <w:rPr>
          <w:rFonts w:ascii="Source Sans Pro Light" w:eastAsia="Source Sans Pro Light" w:hAnsi="Source Sans Pro Light" w:cs="Source Sans Pro Light"/>
        </w:rPr>
        <w:t>5</w:t>
      </w:r>
      <w:r w:rsidRPr="2C37D369">
        <w:rPr>
          <w:rFonts w:ascii="Source Sans Pro Light" w:eastAsia="Source Sans Pro Light" w:hAnsi="Source Sans Pro Light" w:cs="Source Sans Pro Light"/>
        </w:rPr>
        <w:t>).</w:t>
      </w:r>
    </w:p>
    <w:p w14:paraId="6A55AAAF" w14:textId="40C9E9A5" w:rsidR="604D123F" w:rsidRDefault="604D123F" w:rsidP="57D5DD20">
      <w:pPr>
        <w:jc w:val="both"/>
      </w:pPr>
    </w:p>
    <w:p w14:paraId="1FB3B83F" w14:textId="1D153A35" w:rsidR="604D123F" w:rsidRDefault="00387780" w:rsidP="00F925CC">
      <w:pPr>
        <w:jc w:val="center"/>
      </w:pPr>
      <w:r w:rsidRPr="00F42B1F">
        <w:rPr>
          <w:noProof/>
        </w:rPr>
        <w:lastRenderedPageBreak/>
        <w:drawing>
          <wp:inline distT="0" distB="0" distL="0" distR="0" wp14:anchorId="4852AADF" wp14:editId="6E81AEA8">
            <wp:extent cx="5064862" cy="6364224"/>
            <wp:effectExtent l="0" t="0" r="2540" b="0"/>
            <wp:docPr id="1803155655" name="Picture 1803155655" descr="NMDS ordination plots based on Jaccard similarity index for soil (a) bacteria, (b) fungi, and (c) faunal community taxonomic compositions. Points are coloured by condition, shape indicates site. 95% confidence intervals for each condition are indicated by dashed ellip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55655" name="Picture 1803155655" descr="NMDS ordination plots based on Jaccard similarity index for soil (a) bacteria, (b) fungi, and (c) faunal community taxonomic compositions. Points are coloured by condition, shape indicates site. 95% confidence intervals for each condition are indicated by dashed ellipses."/>
                    <pic:cNvPicPr/>
                  </pic:nvPicPr>
                  <pic:blipFill>
                    <a:blip r:embed="rId102">
                      <a:extLst>
                        <a:ext uri="{28A0092B-C50C-407E-A947-70E740481C1C}">
                          <a14:useLocalDpi xmlns:a14="http://schemas.microsoft.com/office/drawing/2010/main" val="0"/>
                        </a:ext>
                      </a:extLst>
                    </a:blip>
                    <a:stretch>
                      <a:fillRect/>
                    </a:stretch>
                  </pic:blipFill>
                  <pic:spPr>
                    <a:xfrm>
                      <a:off x="0" y="0"/>
                      <a:ext cx="5077947" cy="6380666"/>
                    </a:xfrm>
                    <a:prstGeom prst="rect">
                      <a:avLst/>
                    </a:prstGeom>
                  </pic:spPr>
                </pic:pic>
              </a:graphicData>
            </a:graphic>
          </wp:inline>
        </w:drawing>
      </w:r>
    </w:p>
    <w:p w14:paraId="7EE64C41" w14:textId="09A2B41F" w:rsidR="604D123F" w:rsidRPr="004A0F63" w:rsidRDefault="604D123F" w:rsidP="004A0F63">
      <w:pPr>
        <w:spacing w:line="360" w:lineRule="auto"/>
        <w:rPr>
          <w:rFonts w:ascii="Source Sans Pro Light" w:eastAsia="Source Sans Pro Light" w:hAnsi="Source Sans Pro Light" w:cs="Source Sans Pro Light"/>
        </w:rPr>
      </w:pPr>
      <w:r w:rsidRPr="004A0F63">
        <w:rPr>
          <w:rFonts w:ascii="Source Sans Pro Light" w:eastAsia="Source Sans Pro Light" w:hAnsi="Source Sans Pro Light" w:cs="Source Sans Pro Light"/>
          <w:b/>
        </w:rPr>
        <w:t xml:space="preserve">Figure </w:t>
      </w:r>
      <w:r w:rsidR="00F925CC" w:rsidRPr="004A0F63">
        <w:rPr>
          <w:rFonts w:ascii="Source Sans Pro Light" w:eastAsia="Source Sans Pro Light" w:hAnsi="Source Sans Pro Light" w:cs="Source Sans Pro Light"/>
          <w:b/>
        </w:rPr>
        <w:t>4</w:t>
      </w:r>
      <w:r w:rsidR="57E88040" w:rsidRPr="004A0F63">
        <w:rPr>
          <w:rFonts w:ascii="Source Sans Pro Light" w:eastAsia="Source Sans Pro Light" w:hAnsi="Source Sans Pro Light" w:cs="Source Sans Pro Light"/>
          <w:b/>
        </w:rPr>
        <w:t>5</w:t>
      </w:r>
      <w:r w:rsidR="555B4824" w:rsidRPr="004A0F63">
        <w:rPr>
          <w:rFonts w:ascii="Source Sans Pro Light" w:eastAsia="Source Sans Pro Light" w:hAnsi="Source Sans Pro Light" w:cs="Source Sans Pro Light"/>
          <w:b/>
          <w:bCs/>
        </w:rPr>
        <w:t>:</w:t>
      </w:r>
      <w:r w:rsidRPr="004A0F63">
        <w:rPr>
          <w:rFonts w:ascii="Source Sans Pro Light" w:eastAsia="Source Sans Pro Light" w:hAnsi="Source Sans Pro Light" w:cs="Source Sans Pro Light"/>
        </w:rPr>
        <w:t xml:space="preserve"> NMDS ordination plots based on Jaccard similarity index for soil (a) bacteria, (b) fungi, and (c) faunal community taxonomic compositions. Points are coloured by condition</w:t>
      </w:r>
      <w:r w:rsidR="00E70093" w:rsidRPr="004A0F63">
        <w:rPr>
          <w:rFonts w:ascii="Source Sans Pro Light" w:eastAsia="Source Sans Pro Light" w:hAnsi="Source Sans Pro Light" w:cs="Source Sans Pro Light"/>
        </w:rPr>
        <w:t>,</w:t>
      </w:r>
      <w:r w:rsidRPr="004A0F63">
        <w:rPr>
          <w:rFonts w:ascii="Source Sans Pro Light" w:eastAsia="Source Sans Pro Light" w:hAnsi="Source Sans Pro Light" w:cs="Source Sans Pro Light"/>
        </w:rPr>
        <w:t xml:space="preserve"> shape indicates site. 95% confidence intervals for each condition are indicated by dashed </w:t>
      </w:r>
      <w:r w:rsidR="00E70093" w:rsidRPr="004A0F63">
        <w:rPr>
          <w:rFonts w:ascii="Source Sans Pro Light" w:eastAsia="Source Sans Pro Light" w:hAnsi="Source Sans Pro Light" w:cs="Source Sans Pro Light"/>
        </w:rPr>
        <w:t>ellipses</w:t>
      </w:r>
      <w:r w:rsidRPr="004A0F63">
        <w:rPr>
          <w:rFonts w:ascii="Source Sans Pro Light" w:eastAsia="Source Sans Pro Light" w:hAnsi="Source Sans Pro Light" w:cs="Source Sans Pro Light"/>
        </w:rPr>
        <w:t>.</w:t>
      </w:r>
    </w:p>
    <w:p w14:paraId="7F5B9D6A" w14:textId="13A72A10" w:rsidR="604D123F" w:rsidRDefault="604D123F">
      <w:r w:rsidRPr="57D5DD20">
        <w:rPr>
          <w:rFonts w:ascii="Source Sans Pro Light" w:eastAsia="Source Sans Pro Light" w:hAnsi="Source Sans Pro Light" w:cs="Source Sans Pro Light"/>
        </w:rPr>
        <w:t xml:space="preserve"> </w:t>
      </w:r>
    </w:p>
    <w:p w14:paraId="1F02840A" w14:textId="77E42C1A" w:rsidR="604D123F" w:rsidRDefault="604D123F" w:rsidP="004A0F63">
      <w:pPr>
        <w:spacing w:line="360" w:lineRule="auto"/>
      </w:pPr>
      <w:r w:rsidRPr="003670EA">
        <w:rPr>
          <w:rFonts w:ascii="Source Sans Pro SemiBold" w:eastAsia="Source Sans Pro SemiBold" w:hAnsi="Source Sans Pro SemiBold" w:cs="Source Sans Pro SemiBold"/>
          <w:b/>
          <w:bCs/>
          <w:color w:val="146568"/>
          <w:sz w:val="28"/>
          <w:szCs w:val="28"/>
        </w:rPr>
        <w:t>Limitations</w:t>
      </w:r>
    </w:p>
    <w:p w14:paraId="42FD16C5" w14:textId="07643A20" w:rsidR="604D123F" w:rsidRDefault="604D123F" w:rsidP="004A0F63">
      <w:pPr>
        <w:spacing w:after="160" w:line="360" w:lineRule="auto"/>
      </w:pPr>
      <w:r w:rsidRPr="57D5DD20">
        <w:rPr>
          <w:rFonts w:ascii="Source Sans Pro Light" w:eastAsia="Source Sans Pro Light" w:hAnsi="Source Sans Pro Light" w:cs="Source Sans Pro Light"/>
        </w:rPr>
        <w:t xml:space="preserve">Methodologies have been chosen based on the state of the art, but these choices inherently introduce specific limitations and biases. For each of the target groups we have chosen primers that in our experience capture their targets well. Each of these primer sets will </w:t>
      </w:r>
      <w:r w:rsidRPr="57D5DD20">
        <w:rPr>
          <w:rFonts w:ascii="Source Sans Pro Light" w:eastAsia="Source Sans Pro Light" w:hAnsi="Source Sans Pro Light" w:cs="Source Sans Pro Light"/>
        </w:rPr>
        <w:lastRenderedPageBreak/>
        <w:t xml:space="preserve">inherently miss taxa and this will be a systematic error. Unfortunately, there is no one primer set that captures </w:t>
      </w:r>
      <w:proofErr w:type="gramStart"/>
      <w:r w:rsidRPr="57D5DD20">
        <w:rPr>
          <w:rFonts w:ascii="Source Sans Pro Light" w:eastAsia="Source Sans Pro Light" w:hAnsi="Source Sans Pro Light" w:cs="Source Sans Pro Light"/>
        </w:rPr>
        <w:t>all of</w:t>
      </w:r>
      <w:proofErr w:type="gramEnd"/>
      <w:r w:rsidRPr="57D5DD20">
        <w:rPr>
          <w:rFonts w:ascii="Source Sans Pro Light" w:eastAsia="Source Sans Pro Light" w:hAnsi="Source Sans Pro Light" w:cs="Source Sans Pro Light"/>
        </w:rPr>
        <w:t xml:space="preserve"> the diversity, and the diversity present in soil makes it impossible to choose one primer set that balances specificity and resolution. This is only an issue if there is a particular target taxon (i.e. an indicator species) of interest.</w:t>
      </w:r>
    </w:p>
    <w:p w14:paraId="5D10F763" w14:textId="2953458C" w:rsidR="604D123F" w:rsidRDefault="604D123F" w:rsidP="004A0F63">
      <w:pPr>
        <w:spacing w:after="160" w:line="360" w:lineRule="auto"/>
        <w:rPr>
          <w:rFonts w:ascii="Source Sans Pro Light" w:eastAsia="Source Sans Pro Light" w:hAnsi="Source Sans Pro Light" w:cs="Source Sans Pro Light"/>
        </w:rPr>
      </w:pPr>
      <w:r w:rsidRPr="57D5DD20">
        <w:rPr>
          <w:rFonts w:ascii="Source Sans Pro Light" w:eastAsia="Source Sans Pro Light" w:hAnsi="Source Sans Pro Light" w:cs="Source Sans Pro Light"/>
        </w:rPr>
        <w:t>Assigning taxonomic identities to the sequences is only possible through their comparison to reference databases, which are incomplete. This is not an issue if a taxonomy free approach is adopted – i.e. tracking changes over time by comparing datasets (as is advocated here), but it is a bigger concern if indicator species or functional groups (based on taxonomy) are required. It should be noted that multiple OTUs can be identified as belonging to the same species, which is most likely attributed to PCR or sequencing artefacts but potentially intraspecific genomic variation or cryptic diversity. Also, it is possible for closely related species to have identical sequences in the targeted gene region and if the species present at your site is not in the database it could be identified as a different closely related species.</w:t>
      </w:r>
    </w:p>
    <w:p w14:paraId="5B41FEB7" w14:textId="22B3D763" w:rsidR="604D123F" w:rsidRDefault="604D123F" w:rsidP="004A0F63">
      <w:pPr>
        <w:spacing w:after="160" w:line="360" w:lineRule="auto"/>
      </w:pPr>
      <w:r w:rsidRPr="57D5DD20">
        <w:rPr>
          <w:rFonts w:ascii="Source Sans Pro Light" w:eastAsia="Source Sans Pro Light" w:hAnsi="Source Sans Pro Light" w:cs="Source Sans Pro Light"/>
        </w:rPr>
        <w:t xml:space="preserve">What is happening among the communities (i.e. functioning) may be driven more so by the dominant taxa as opposed to the breadth of diversity. The abundance of taxa cannot be directly inferred from the number of </w:t>
      </w:r>
      <w:proofErr w:type="gramStart"/>
      <w:r w:rsidRPr="57D5DD20">
        <w:rPr>
          <w:rFonts w:ascii="Source Sans Pro Light" w:eastAsia="Source Sans Pro Light" w:hAnsi="Source Sans Pro Light" w:cs="Source Sans Pro Light"/>
        </w:rPr>
        <w:t>sequence</w:t>
      </w:r>
      <w:proofErr w:type="gramEnd"/>
      <w:r w:rsidRPr="57D5DD20">
        <w:rPr>
          <w:rFonts w:ascii="Source Sans Pro Light" w:eastAsia="Source Sans Pro Light" w:hAnsi="Source Sans Pro Light" w:cs="Source Sans Pro Light"/>
        </w:rPr>
        <w:t xml:space="preserve"> reads. While the number of sequence reads is a consequence of abundance, it is also impacted by biomass, body type, activity, surface area, condition, primer bias, and species-specific variation in the genome. </w:t>
      </w:r>
    </w:p>
    <w:p w14:paraId="4B0BCA11" w14:textId="077ACCA3" w:rsidR="604D123F" w:rsidRDefault="604D123F"/>
    <w:p w14:paraId="54D44193" w14:textId="70429861" w:rsidR="57D5DD20" w:rsidRDefault="541B7398" w:rsidP="0052071D">
      <w:pPr>
        <w:pStyle w:val="Heading2"/>
      </w:pPr>
      <w:bookmarkStart w:id="100" w:name="_Toc1564483564"/>
      <w:r>
        <w:t>Sample</w:t>
      </w:r>
      <w:r w:rsidR="792F4C45">
        <w:t xml:space="preserve"> analysis</w:t>
      </w:r>
      <w:r>
        <w:t xml:space="preserve"> costs </w:t>
      </w:r>
      <w:r w:rsidR="1887A788">
        <w:t xml:space="preserve">and kit </w:t>
      </w:r>
      <w:proofErr w:type="gramStart"/>
      <w:r w:rsidR="1887A788">
        <w:t>components</w:t>
      </w:r>
      <w:bookmarkEnd w:id="100"/>
      <w:proofErr w:type="gramEnd"/>
    </w:p>
    <w:p w14:paraId="2BD19003" w14:textId="2418411B" w:rsidR="5BE258D7" w:rsidRDefault="5BE258D7" w:rsidP="5BE258D7"/>
    <w:p w14:paraId="6B0DECFB" w14:textId="55B75470" w:rsidR="5BE258D7" w:rsidRPr="004A0F63" w:rsidRDefault="712476C0" w:rsidP="004A0F63">
      <w:pPr>
        <w:spacing w:line="360" w:lineRule="auto"/>
        <w:rPr>
          <w:rFonts w:ascii="Source Sans Pro Light" w:hAnsi="Source Sans Pro Light"/>
        </w:rPr>
      </w:pPr>
      <w:r w:rsidRPr="004A0F63">
        <w:rPr>
          <w:rFonts w:ascii="Source Sans Pro Light" w:hAnsi="Source Sans Pro Light"/>
          <w:b/>
        </w:rPr>
        <w:t xml:space="preserve">Table </w:t>
      </w:r>
      <w:r w:rsidRPr="004A0F63">
        <w:rPr>
          <w:rFonts w:ascii="Source Sans Pro Light" w:hAnsi="Source Sans Pro Light"/>
          <w:b/>
          <w:bCs/>
        </w:rPr>
        <w:t>1</w:t>
      </w:r>
      <w:r w:rsidR="555F927C" w:rsidRPr="004A0F63">
        <w:rPr>
          <w:rFonts w:ascii="Source Sans Pro Light" w:hAnsi="Source Sans Pro Light"/>
          <w:b/>
          <w:bCs/>
        </w:rPr>
        <w:t>6</w:t>
      </w:r>
      <w:r w:rsidRPr="004A0F63">
        <w:rPr>
          <w:rFonts w:ascii="Source Sans Pro Light" w:hAnsi="Source Sans Pro Light"/>
        </w:rPr>
        <w:t>: Overview of sample analysis costs for each habitat</w:t>
      </w:r>
      <w:r w:rsidR="398B58E5" w:rsidRPr="004A0F63">
        <w:rPr>
          <w:rFonts w:ascii="Source Sans Pro Light" w:hAnsi="Source Sans Pro Light"/>
        </w:rPr>
        <w:t>. Costs reflect standard NatureMetrics pricing in 2021/2022 and are provided only as an indication of costs for an end user. Note that in multiple assays were applied for the purposes of this scientific project and this is not required for targeted routine biomonitoring programmes.</w:t>
      </w:r>
    </w:p>
    <w:tbl>
      <w:tblPr>
        <w:tblStyle w:val="TableGrid"/>
        <w:tblW w:w="9172" w:type="dxa"/>
        <w:tblLayout w:type="fixed"/>
        <w:tblLook w:val="04A0" w:firstRow="1" w:lastRow="0" w:firstColumn="1" w:lastColumn="0" w:noHBand="0" w:noVBand="1"/>
        <w:tblCaption w:val="Overview of sample analysis costs for each habitat. Costs reflect standard NatureMetrics pricing in 2021/2022 and are provided only as an indication of costs for an end user. Note that in multiple assays were applied for the purposes of this scientific project and this is not required for targeted routine biomonitoring programmes."/>
      </w:tblPr>
      <w:tblGrid>
        <w:gridCol w:w="1410"/>
        <w:gridCol w:w="855"/>
        <w:gridCol w:w="855"/>
        <w:gridCol w:w="705"/>
        <w:gridCol w:w="1410"/>
        <w:gridCol w:w="990"/>
        <w:gridCol w:w="705"/>
        <w:gridCol w:w="1365"/>
        <w:gridCol w:w="877"/>
      </w:tblGrid>
      <w:tr w:rsidR="1DF36116" w:rsidRPr="004A0F63" w14:paraId="76C996B7" w14:textId="77777777" w:rsidTr="004A0F63">
        <w:trPr>
          <w:cantSplit/>
          <w:trHeight w:val="300"/>
          <w:tblHeader/>
        </w:trPr>
        <w:tc>
          <w:tcPr>
            <w:tcW w:w="1410" w:type="dxa"/>
            <w:tcBorders>
              <w:top w:val="single" w:sz="8" w:space="0" w:color="auto"/>
              <w:left w:val="single" w:sz="8" w:space="0" w:color="auto"/>
              <w:bottom w:val="single" w:sz="8" w:space="0" w:color="auto"/>
              <w:right w:val="single" w:sz="8" w:space="0" w:color="auto"/>
            </w:tcBorders>
            <w:vAlign w:val="center"/>
          </w:tcPr>
          <w:p w14:paraId="011AE6BC" w14:textId="1D7B3B34" w:rsidR="1DF36116" w:rsidRPr="004A0F63" w:rsidRDefault="1DF36116" w:rsidP="003670EA">
            <w:pPr>
              <w:spacing w:line="360" w:lineRule="auto"/>
              <w:rPr>
                <w:rFonts w:ascii="Source Sans Pro Light" w:hAnsi="Source Sans Pro Light"/>
              </w:rPr>
            </w:pPr>
          </w:p>
        </w:tc>
        <w:tc>
          <w:tcPr>
            <w:tcW w:w="855" w:type="dxa"/>
            <w:tcBorders>
              <w:top w:val="single" w:sz="8" w:space="0" w:color="auto"/>
              <w:left w:val="single" w:sz="8" w:space="0" w:color="auto"/>
              <w:bottom w:val="single" w:sz="8" w:space="0" w:color="auto"/>
              <w:right w:val="single" w:sz="8" w:space="0" w:color="auto"/>
            </w:tcBorders>
            <w:vAlign w:val="center"/>
          </w:tcPr>
          <w:p w14:paraId="6C8D3EE6" w14:textId="5BD8BBE8"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c>
          <w:tcPr>
            <w:tcW w:w="855" w:type="dxa"/>
            <w:tcBorders>
              <w:top w:val="single" w:sz="8" w:space="0" w:color="auto"/>
              <w:left w:val="single" w:sz="8" w:space="0" w:color="auto"/>
              <w:bottom w:val="single" w:sz="8" w:space="0" w:color="auto"/>
              <w:right w:val="single" w:sz="8" w:space="0" w:color="auto"/>
            </w:tcBorders>
            <w:vAlign w:val="center"/>
          </w:tcPr>
          <w:p w14:paraId="05CB7E86" w14:textId="3A2A0764"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Pilot study</w:t>
            </w:r>
          </w:p>
        </w:tc>
        <w:tc>
          <w:tcPr>
            <w:tcW w:w="705" w:type="dxa"/>
            <w:tcBorders>
              <w:top w:val="single" w:sz="8" w:space="0" w:color="auto"/>
              <w:left w:val="single" w:sz="8" w:space="0" w:color="auto"/>
              <w:bottom w:val="single" w:sz="8" w:space="0" w:color="auto"/>
              <w:right w:val="single" w:sz="8" w:space="0" w:color="auto"/>
            </w:tcBorders>
            <w:vAlign w:val="center"/>
          </w:tcPr>
          <w:p w14:paraId="4F5E3644" w14:textId="56D4883A"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c>
          <w:tcPr>
            <w:tcW w:w="1410" w:type="dxa"/>
            <w:tcBorders>
              <w:top w:val="single" w:sz="8" w:space="0" w:color="auto"/>
              <w:left w:val="single" w:sz="8" w:space="0" w:color="auto"/>
              <w:bottom w:val="single" w:sz="8" w:space="0" w:color="auto"/>
              <w:right w:val="single" w:sz="18" w:space="0" w:color="auto"/>
            </w:tcBorders>
            <w:vAlign w:val="center"/>
          </w:tcPr>
          <w:p w14:paraId="18BA0E3F" w14:textId="22893FA2"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c>
          <w:tcPr>
            <w:tcW w:w="990" w:type="dxa"/>
            <w:tcBorders>
              <w:top w:val="single" w:sz="8" w:space="0" w:color="auto"/>
              <w:left w:val="single" w:sz="18" w:space="0" w:color="auto"/>
              <w:bottom w:val="single" w:sz="8" w:space="0" w:color="auto"/>
              <w:right w:val="single" w:sz="8" w:space="0" w:color="auto"/>
            </w:tcBorders>
            <w:vAlign w:val="center"/>
          </w:tcPr>
          <w:p w14:paraId="6D41BA9E" w14:textId="259A10CB"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Main campaign</w:t>
            </w:r>
          </w:p>
        </w:tc>
        <w:tc>
          <w:tcPr>
            <w:tcW w:w="705" w:type="dxa"/>
            <w:tcBorders>
              <w:top w:val="single" w:sz="8" w:space="0" w:color="auto"/>
              <w:left w:val="single" w:sz="8" w:space="0" w:color="auto"/>
              <w:bottom w:val="single" w:sz="8" w:space="0" w:color="auto"/>
              <w:right w:val="single" w:sz="8" w:space="0" w:color="auto"/>
            </w:tcBorders>
            <w:vAlign w:val="center"/>
          </w:tcPr>
          <w:p w14:paraId="07290404" w14:textId="79C22549"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c>
          <w:tcPr>
            <w:tcW w:w="1365" w:type="dxa"/>
            <w:tcBorders>
              <w:top w:val="single" w:sz="8" w:space="0" w:color="auto"/>
              <w:left w:val="single" w:sz="8" w:space="0" w:color="auto"/>
              <w:bottom w:val="single" w:sz="8" w:space="0" w:color="auto"/>
              <w:right w:val="single" w:sz="8" w:space="0" w:color="auto"/>
            </w:tcBorders>
            <w:vAlign w:val="center"/>
          </w:tcPr>
          <w:p w14:paraId="6CC3D5D5" w14:textId="570C79E0"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c>
          <w:tcPr>
            <w:tcW w:w="877" w:type="dxa"/>
            <w:tcBorders>
              <w:top w:val="single" w:sz="8" w:space="0" w:color="auto"/>
              <w:left w:val="single" w:sz="8" w:space="0" w:color="auto"/>
              <w:bottom w:val="single" w:sz="8" w:space="0" w:color="auto"/>
              <w:right w:val="single" w:sz="8" w:space="0" w:color="auto"/>
            </w:tcBorders>
            <w:vAlign w:val="center"/>
          </w:tcPr>
          <w:p w14:paraId="10EA88F2" w14:textId="2BB18836"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 xml:space="preserve"> </w:t>
            </w:r>
          </w:p>
        </w:tc>
      </w:tr>
      <w:tr w:rsidR="1DF36116" w:rsidRPr="004A0F63" w14:paraId="218A1C0A"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5AA5DB21" w14:textId="24F3A50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55" w:type="dxa"/>
            <w:tcBorders>
              <w:top w:val="single" w:sz="8" w:space="0" w:color="auto"/>
              <w:left w:val="single" w:sz="8" w:space="0" w:color="auto"/>
              <w:bottom w:val="single" w:sz="8" w:space="0" w:color="auto"/>
              <w:right w:val="single" w:sz="8" w:space="0" w:color="auto"/>
            </w:tcBorders>
            <w:vAlign w:val="center"/>
          </w:tcPr>
          <w:p w14:paraId="31B723DF" w14:textId="00FD89DB"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Sample type</w:t>
            </w:r>
          </w:p>
        </w:tc>
        <w:tc>
          <w:tcPr>
            <w:tcW w:w="855" w:type="dxa"/>
            <w:tcBorders>
              <w:top w:val="single" w:sz="8" w:space="0" w:color="auto"/>
              <w:left w:val="single" w:sz="8" w:space="0" w:color="auto"/>
              <w:bottom w:val="single" w:sz="8" w:space="0" w:color="auto"/>
              <w:right w:val="single" w:sz="8" w:space="0" w:color="auto"/>
            </w:tcBorders>
            <w:vAlign w:val="center"/>
          </w:tcPr>
          <w:p w14:paraId="18691476" w14:textId="025B0BE2"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n samples</w:t>
            </w:r>
          </w:p>
        </w:tc>
        <w:tc>
          <w:tcPr>
            <w:tcW w:w="705" w:type="dxa"/>
            <w:tcBorders>
              <w:top w:val="single" w:sz="8" w:space="0" w:color="auto"/>
              <w:left w:val="single" w:sz="8" w:space="0" w:color="auto"/>
              <w:bottom w:val="single" w:sz="8" w:space="0" w:color="auto"/>
              <w:right w:val="single" w:sz="8" w:space="0" w:color="auto"/>
            </w:tcBorders>
            <w:vAlign w:val="center"/>
          </w:tcPr>
          <w:p w14:paraId="5F0A2095" w14:textId="2F331180"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n assays/</w:t>
            </w:r>
          </w:p>
          <w:p w14:paraId="070A64FF" w14:textId="37D786F7"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sample</w:t>
            </w:r>
          </w:p>
        </w:tc>
        <w:tc>
          <w:tcPr>
            <w:tcW w:w="1410" w:type="dxa"/>
            <w:tcBorders>
              <w:top w:val="single" w:sz="8" w:space="0" w:color="auto"/>
              <w:left w:val="single" w:sz="8" w:space="0" w:color="auto"/>
              <w:bottom w:val="single" w:sz="8" w:space="0" w:color="auto"/>
              <w:right w:val="single" w:sz="18" w:space="0" w:color="auto"/>
            </w:tcBorders>
            <w:vAlign w:val="center"/>
          </w:tcPr>
          <w:p w14:paraId="3BB09847" w14:textId="601E4A76"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Cost £</w:t>
            </w:r>
          </w:p>
        </w:tc>
        <w:tc>
          <w:tcPr>
            <w:tcW w:w="990" w:type="dxa"/>
            <w:tcBorders>
              <w:top w:val="single" w:sz="8" w:space="0" w:color="auto"/>
              <w:left w:val="single" w:sz="18" w:space="0" w:color="auto"/>
              <w:bottom w:val="single" w:sz="8" w:space="0" w:color="auto"/>
              <w:right w:val="single" w:sz="8" w:space="0" w:color="auto"/>
            </w:tcBorders>
            <w:vAlign w:val="center"/>
          </w:tcPr>
          <w:p w14:paraId="7B6C45A1" w14:textId="49422C7E"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n samples</w:t>
            </w:r>
          </w:p>
        </w:tc>
        <w:tc>
          <w:tcPr>
            <w:tcW w:w="705" w:type="dxa"/>
            <w:tcBorders>
              <w:top w:val="single" w:sz="8" w:space="0" w:color="auto"/>
              <w:left w:val="single" w:sz="8" w:space="0" w:color="auto"/>
              <w:bottom w:val="single" w:sz="8" w:space="0" w:color="auto"/>
              <w:right w:val="single" w:sz="8" w:space="0" w:color="auto"/>
            </w:tcBorders>
            <w:vAlign w:val="center"/>
          </w:tcPr>
          <w:p w14:paraId="5F0425EF" w14:textId="3A45E1B7"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n assays/</w:t>
            </w:r>
          </w:p>
          <w:p w14:paraId="21B8FA2E" w14:textId="3A696152"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sample</w:t>
            </w:r>
          </w:p>
        </w:tc>
        <w:tc>
          <w:tcPr>
            <w:tcW w:w="1365" w:type="dxa"/>
            <w:tcBorders>
              <w:top w:val="single" w:sz="8" w:space="0" w:color="auto"/>
              <w:left w:val="single" w:sz="8" w:space="0" w:color="auto"/>
              <w:bottom w:val="single" w:sz="8" w:space="0" w:color="auto"/>
              <w:right w:val="single" w:sz="8" w:space="0" w:color="auto"/>
            </w:tcBorders>
            <w:vAlign w:val="center"/>
          </w:tcPr>
          <w:p w14:paraId="6EA1F800" w14:textId="343BFEBA"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Cost £</w:t>
            </w:r>
          </w:p>
        </w:tc>
        <w:tc>
          <w:tcPr>
            <w:tcW w:w="877" w:type="dxa"/>
            <w:tcBorders>
              <w:top w:val="single" w:sz="8" w:space="0" w:color="auto"/>
              <w:left w:val="single" w:sz="8" w:space="0" w:color="auto"/>
              <w:bottom w:val="single" w:sz="8" w:space="0" w:color="auto"/>
              <w:right w:val="single" w:sz="8" w:space="0" w:color="auto"/>
            </w:tcBorders>
            <w:vAlign w:val="center"/>
          </w:tcPr>
          <w:p w14:paraId="1FF8D5BE" w14:textId="3064D055" w:rsidR="1DF36116" w:rsidRPr="004A0F63" w:rsidRDefault="1DF36116" w:rsidP="003670EA">
            <w:pPr>
              <w:spacing w:line="360" w:lineRule="auto"/>
              <w:rPr>
                <w:rFonts w:ascii="Source Sans Pro Light" w:hAnsi="Source Sans Pro Light"/>
                <w:b/>
                <w:bCs/>
              </w:rPr>
            </w:pPr>
            <w:r w:rsidRPr="004A0F63">
              <w:rPr>
                <w:rFonts w:ascii="Source Sans Pro Light" w:hAnsi="Source Sans Pro Light"/>
                <w:b/>
                <w:bCs/>
              </w:rPr>
              <w:t>Total Cost £</w:t>
            </w:r>
          </w:p>
        </w:tc>
      </w:tr>
      <w:tr w:rsidR="1DF36116" w:rsidRPr="004A0F63" w14:paraId="30BCF4D0"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1F915A5A" w14:textId="0E21CAF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Marine</w:t>
            </w:r>
          </w:p>
        </w:tc>
        <w:tc>
          <w:tcPr>
            <w:tcW w:w="855" w:type="dxa"/>
            <w:tcBorders>
              <w:top w:val="single" w:sz="8" w:space="0" w:color="auto"/>
              <w:left w:val="single" w:sz="8" w:space="0" w:color="auto"/>
              <w:bottom w:val="single" w:sz="8" w:space="0" w:color="auto"/>
              <w:right w:val="single" w:sz="8" w:space="0" w:color="auto"/>
            </w:tcBorders>
            <w:vAlign w:val="center"/>
          </w:tcPr>
          <w:p w14:paraId="7074167D" w14:textId="4B6BD8A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Water</w:t>
            </w:r>
          </w:p>
        </w:tc>
        <w:tc>
          <w:tcPr>
            <w:tcW w:w="855" w:type="dxa"/>
            <w:tcBorders>
              <w:top w:val="single" w:sz="8" w:space="0" w:color="auto"/>
              <w:left w:val="single" w:sz="8" w:space="0" w:color="auto"/>
              <w:bottom w:val="single" w:sz="8" w:space="0" w:color="auto"/>
              <w:right w:val="single" w:sz="8" w:space="0" w:color="auto"/>
            </w:tcBorders>
            <w:vAlign w:val="center"/>
          </w:tcPr>
          <w:p w14:paraId="636F8427" w14:textId="3EF7F5F6"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9</w:t>
            </w:r>
          </w:p>
        </w:tc>
        <w:tc>
          <w:tcPr>
            <w:tcW w:w="705" w:type="dxa"/>
            <w:tcBorders>
              <w:top w:val="single" w:sz="8" w:space="0" w:color="auto"/>
              <w:left w:val="single" w:sz="8" w:space="0" w:color="auto"/>
              <w:bottom w:val="single" w:sz="8" w:space="0" w:color="auto"/>
              <w:right w:val="single" w:sz="8" w:space="0" w:color="auto"/>
            </w:tcBorders>
            <w:vAlign w:val="center"/>
          </w:tcPr>
          <w:p w14:paraId="6F38785B" w14:textId="233FC8F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410" w:type="dxa"/>
            <w:tcBorders>
              <w:top w:val="single" w:sz="8" w:space="0" w:color="auto"/>
              <w:left w:val="single" w:sz="8" w:space="0" w:color="auto"/>
              <w:bottom w:val="single" w:sz="8" w:space="0" w:color="auto"/>
              <w:right w:val="single" w:sz="18" w:space="0" w:color="auto"/>
            </w:tcBorders>
            <w:vAlign w:val="center"/>
          </w:tcPr>
          <w:p w14:paraId="3EAC06F8" w14:textId="2CFCE8E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9x475 = 4,275</w:t>
            </w:r>
          </w:p>
        </w:tc>
        <w:tc>
          <w:tcPr>
            <w:tcW w:w="990" w:type="dxa"/>
            <w:tcBorders>
              <w:top w:val="single" w:sz="8" w:space="0" w:color="auto"/>
              <w:left w:val="single" w:sz="18" w:space="0" w:color="auto"/>
              <w:bottom w:val="single" w:sz="8" w:space="0" w:color="auto"/>
              <w:right w:val="single" w:sz="8" w:space="0" w:color="auto"/>
            </w:tcBorders>
            <w:vAlign w:val="center"/>
          </w:tcPr>
          <w:p w14:paraId="0C513AB9" w14:textId="24BA021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49</w:t>
            </w:r>
          </w:p>
        </w:tc>
        <w:tc>
          <w:tcPr>
            <w:tcW w:w="705" w:type="dxa"/>
            <w:tcBorders>
              <w:top w:val="single" w:sz="8" w:space="0" w:color="auto"/>
              <w:left w:val="single" w:sz="8" w:space="0" w:color="auto"/>
              <w:bottom w:val="single" w:sz="8" w:space="0" w:color="auto"/>
              <w:right w:val="single" w:sz="8" w:space="0" w:color="auto"/>
            </w:tcBorders>
            <w:vAlign w:val="center"/>
          </w:tcPr>
          <w:p w14:paraId="630D4231" w14:textId="370A531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1</w:t>
            </w:r>
          </w:p>
        </w:tc>
        <w:tc>
          <w:tcPr>
            <w:tcW w:w="1365" w:type="dxa"/>
            <w:tcBorders>
              <w:top w:val="single" w:sz="8" w:space="0" w:color="auto"/>
              <w:left w:val="single" w:sz="8" w:space="0" w:color="auto"/>
              <w:bottom w:val="single" w:sz="8" w:space="0" w:color="auto"/>
              <w:right w:val="single" w:sz="8" w:space="0" w:color="auto"/>
            </w:tcBorders>
            <w:vAlign w:val="center"/>
          </w:tcPr>
          <w:p w14:paraId="1225DF93" w14:textId="34BA7D72"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49x275 = 14,700</w:t>
            </w:r>
          </w:p>
        </w:tc>
        <w:tc>
          <w:tcPr>
            <w:tcW w:w="877" w:type="dxa"/>
            <w:tcBorders>
              <w:top w:val="single" w:sz="8" w:space="0" w:color="auto"/>
              <w:left w:val="single" w:sz="8" w:space="0" w:color="auto"/>
              <w:bottom w:val="single" w:sz="8" w:space="0" w:color="auto"/>
              <w:right w:val="single" w:sz="8" w:space="0" w:color="auto"/>
            </w:tcBorders>
            <w:vAlign w:val="center"/>
          </w:tcPr>
          <w:p w14:paraId="4D9275A9" w14:textId="3C248C2F"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19,650</w:t>
            </w:r>
          </w:p>
        </w:tc>
      </w:tr>
      <w:tr w:rsidR="1DF36116" w:rsidRPr="004A0F63" w14:paraId="44FE29AC"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3FC09BA5" w14:textId="3B4BE70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55" w:type="dxa"/>
            <w:tcBorders>
              <w:top w:val="single" w:sz="8" w:space="0" w:color="auto"/>
              <w:left w:val="single" w:sz="8" w:space="0" w:color="auto"/>
              <w:bottom w:val="single" w:sz="8" w:space="0" w:color="auto"/>
              <w:right w:val="single" w:sz="8" w:space="0" w:color="auto"/>
            </w:tcBorders>
            <w:vAlign w:val="center"/>
          </w:tcPr>
          <w:p w14:paraId="4934C5A9" w14:textId="58FE667C"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Sediment</w:t>
            </w:r>
          </w:p>
        </w:tc>
        <w:tc>
          <w:tcPr>
            <w:tcW w:w="855" w:type="dxa"/>
            <w:tcBorders>
              <w:top w:val="single" w:sz="8" w:space="0" w:color="auto"/>
              <w:left w:val="single" w:sz="8" w:space="0" w:color="auto"/>
              <w:bottom w:val="single" w:sz="8" w:space="0" w:color="auto"/>
              <w:right w:val="single" w:sz="8" w:space="0" w:color="auto"/>
            </w:tcBorders>
            <w:vAlign w:val="center"/>
          </w:tcPr>
          <w:p w14:paraId="7C82758D" w14:textId="79168B0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6</w:t>
            </w:r>
          </w:p>
        </w:tc>
        <w:tc>
          <w:tcPr>
            <w:tcW w:w="705" w:type="dxa"/>
            <w:tcBorders>
              <w:top w:val="single" w:sz="8" w:space="0" w:color="auto"/>
              <w:left w:val="single" w:sz="8" w:space="0" w:color="auto"/>
              <w:bottom w:val="single" w:sz="8" w:space="0" w:color="auto"/>
              <w:right w:val="single" w:sz="8" w:space="0" w:color="auto"/>
            </w:tcBorders>
            <w:vAlign w:val="center"/>
          </w:tcPr>
          <w:p w14:paraId="594A0486" w14:textId="114DE937"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2</w:t>
            </w:r>
          </w:p>
        </w:tc>
        <w:tc>
          <w:tcPr>
            <w:tcW w:w="1410" w:type="dxa"/>
            <w:tcBorders>
              <w:top w:val="single" w:sz="8" w:space="0" w:color="auto"/>
              <w:left w:val="single" w:sz="8" w:space="0" w:color="auto"/>
              <w:bottom w:val="single" w:sz="8" w:space="0" w:color="auto"/>
              <w:right w:val="single" w:sz="18" w:space="0" w:color="auto"/>
            </w:tcBorders>
            <w:vAlign w:val="center"/>
          </w:tcPr>
          <w:p w14:paraId="22E806C9" w14:textId="0DF308D8"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6x375 = 2,250</w:t>
            </w:r>
          </w:p>
        </w:tc>
        <w:tc>
          <w:tcPr>
            <w:tcW w:w="990" w:type="dxa"/>
            <w:tcBorders>
              <w:top w:val="single" w:sz="8" w:space="0" w:color="auto"/>
              <w:left w:val="single" w:sz="18" w:space="0" w:color="auto"/>
              <w:bottom w:val="single" w:sz="8" w:space="0" w:color="auto"/>
              <w:right w:val="single" w:sz="8" w:space="0" w:color="auto"/>
            </w:tcBorders>
            <w:vAlign w:val="center"/>
          </w:tcPr>
          <w:p w14:paraId="5564BF87" w14:textId="58AFE225"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56</w:t>
            </w:r>
          </w:p>
        </w:tc>
        <w:tc>
          <w:tcPr>
            <w:tcW w:w="705" w:type="dxa"/>
            <w:tcBorders>
              <w:top w:val="single" w:sz="8" w:space="0" w:color="auto"/>
              <w:left w:val="single" w:sz="8" w:space="0" w:color="auto"/>
              <w:bottom w:val="single" w:sz="8" w:space="0" w:color="auto"/>
              <w:right w:val="single" w:sz="8" w:space="0" w:color="auto"/>
            </w:tcBorders>
            <w:vAlign w:val="center"/>
          </w:tcPr>
          <w:p w14:paraId="026549D1" w14:textId="7189E97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365" w:type="dxa"/>
            <w:tcBorders>
              <w:top w:val="single" w:sz="8" w:space="0" w:color="auto"/>
              <w:left w:val="single" w:sz="8" w:space="0" w:color="auto"/>
              <w:bottom w:val="single" w:sz="8" w:space="0" w:color="auto"/>
              <w:right w:val="single" w:sz="8" w:space="0" w:color="auto"/>
            </w:tcBorders>
            <w:vAlign w:val="center"/>
          </w:tcPr>
          <w:p w14:paraId="60B2468E" w14:textId="5241864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56x475 = 26,600</w:t>
            </w:r>
          </w:p>
        </w:tc>
        <w:tc>
          <w:tcPr>
            <w:tcW w:w="877" w:type="dxa"/>
            <w:tcBorders>
              <w:top w:val="single" w:sz="8" w:space="0" w:color="auto"/>
              <w:left w:val="single" w:sz="8" w:space="0" w:color="auto"/>
              <w:bottom w:val="single" w:sz="8" w:space="0" w:color="auto"/>
              <w:right w:val="single" w:sz="8" w:space="0" w:color="auto"/>
            </w:tcBorders>
            <w:vAlign w:val="center"/>
          </w:tcPr>
          <w:p w14:paraId="55F66586" w14:textId="5648A51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3,350</w:t>
            </w:r>
          </w:p>
        </w:tc>
      </w:tr>
      <w:tr w:rsidR="1DF36116" w:rsidRPr="004A0F63" w14:paraId="514B2B4A"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04CE1A1B" w14:textId="015D2BD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Freshwater</w:t>
            </w:r>
          </w:p>
        </w:tc>
        <w:tc>
          <w:tcPr>
            <w:tcW w:w="855" w:type="dxa"/>
            <w:tcBorders>
              <w:top w:val="single" w:sz="8" w:space="0" w:color="auto"/>
              <w:left w:val="single" w:sz="8" w:space="0" w:color="auto"/>
              <w:bottom w:val="single" w:sz="8" w:space="0" w:color="auto"/>
              <w:right w:val="single" w:sz="8" w:space="0" w:color="auto"/>
            </w:tcBorders>
            <w:vAlign w:val="center"/>
          </w:tcPr>
          <w:p w14:paraId="755A1E50" w14:textId="2195992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Water</w:t>
            </w:r>
          </w:p>
        </w:tc>
        <w:tc>
          <w:tcPr>
            <w:tcW w:w="855" w:type="dxa"/>
            <w:tcBorders>
              <w:top w:val="single" w:sz="8" w:space="0" w:color="auto"/>
              <w:left w:val="single" w:sz="8" w:space="0" w:color="auto"/>
              <w:bottom w:val="single" w:sz="8" w:space="0" w:color="auto"/>
              <w:right w:val="single" w:sz="8" w:space="0" w:color="auto"/>
            </w:tcBorders>
            <w:vAlign w:val="center"/>
          </w:tcPr>
          <w:p w14:paraId="51FA0E02" w14:textId="08C4253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24</w:t>
            </w:r>
          </w:p>
        </w:tc>
        <w:tc>
          <w:tcPr>
            <w:tcW w:w="705" w:type="dxa"/>
            <w:tcBorders>
              <w:top w:val="single" w:sz="8" w:space="0" w:color="auto"/>
              <w:left w:val="single" w:sz="8" w:space="0" w:color="auto"/>
              <w:bottom w:val="single" w:sz="8" w:space="0" w:color="auto"/>
              <w:right w:val="single" w:sz="8" w:space="0" w:color="auto"/>
            </w:tcBorders>
            <w:vAlign w:val="center"/>
          </w:tcPr>
          <w:p w14:paraId="015907BD" w14:textId="59A50A1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4</w:t>
            </w:r>
          </w:p>
        </w:tc>
        <w:tc>
          <w:tcPr>
            <w:tcW w:w="1410" w:type="dxa"/>
            <w:tcBorders>
              <w:top w:val="single" w:sz="8" w:space="0" w:color="auto"/>
              <w:left w:val="single" w:sz="8" w:space="0" w:color="auto"/>
              <w:bottom w:val="single" w:sz="8" w:space="0" w:color="auto"/>
              <w:right w:val="single" w:sz="18" w:space="0" w:color="auto"/>
            </w:tcBorders>
            <w:vAlign w:val="center"/>
          </w:tcPr>
          <w:p w14:paraId="608A35C9" w14:textId="0C5073A7"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24x575 = 13,800</w:t>
            </w:r>
          </w:p>
        </w:tc>
        <w:tc>
          <w:tcPr>
            <w:tcW w:w="990" w:type="dxa"/>
            <w:tcBorders>
              <w:top w:val="single" w:sz="8" w:space="0" w:color="auto"/>
              <w:left w:val="single" w:sz="18" w:space="0" w:color="auto"/>
              <w:bottom w:val="single" w:sz="8" w:space="0" w:color="auto"/>
              <w:right w:val="single" w:sz="8" w:space="0" w:color="auto"/>
            </w:tcBorders>
            <w:vAlign w:val="center"/>
          </w:tcPr>
          <w:p w14:paraId="7E0B7A7F" w14:textId="4DF3565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95</w:t>
            </w:r>
          </w:p>
        </w:tc>
        <w:tc>
          <w:tcPr>
            <w:tcW w:w="705" w:type="dxa"/>
            <w:tcBorders>
              <w:top w:val="single" w:sz="8" w:space="0" w:color="auto"/>
              <w:left w:val="single" w:sz="8" w:space="0" w:color="auto"/>
              <w:bottom w:val="single" w:sz="8" w:space="0" w:color="auto"/>
              <w:right w:val="single" w:sz="8" w:space="0" w:color="auto"/>
            </w:tcBorders>
            <w:vAlign w:val="center"/>
          </w:tcPr>
          <w:p w14:paraId="261F1DC6" w14:textId="2D9858AF"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365" w:type="dxa"/>
            <w:tcBorders>
              <w:top w:val="single" w:sz="8" w:space="0" w:color="auto"/>
              <w:left w:val="single" w:sz="8" w:space="0" w:color="auto"/>
              <w:bottom w:val="single" w:sz="8" w:space="0" w:color="auto"/>
              <w:right w:val="single" w:sz="8" w:space="0" w:color="auto"/>
            </w:tcBorders>
            <w:vAlign w:val="center"/>
          </w:tcPr>
          <w:p w14:paraId="474250D5" w14:textId="4219789D"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95x475 = 45,125</w:t>
            </w:r>
          </w:p>
        </w:tc>
        <w:tc>
          <w:tcPr>
            <w:tcW w:w="877" w:type="dxa"/>
            <w:tcBorders>
              <w:top w:val="single" w:sz="8" w:space="0" w:color="auto"/>
              <w:left w:val="single" w:sz="8" w:space="0" w:color="auto"/>
              <w:bottom w:val="single" w:sz="8" w:space="0" w:color="auto"/>
              <w:right w:val="single" w:sz="8" w:space="0" w:color="auto"/>
            </w:tcBorders>
            <w:vAlign w:val="center"/>
          </w:tcPr>
          <w:p w14:paraId="76FF391B" w14:textId="5419FCB5"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68,450</w:t>
            </w:r>
          </w:p>
        </w:tc>
      </w:tr>
      <w:tr w:rsidR="1DF36116" w:rsidRPr="004A0F63" w14:paraId="2E128377"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0AD67B6F" w14:textId="5C32092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Woodland</w:t>
            </w:r>
          </w:p>
        </w:tc>
        <w:tc>
          <w:tcPr>
            <w:tcW w:w="855" w:type="dxa"/>
            <w:tcBorders>
              <w:top w:val="single" w:sz="8" w:space="0" w:color="auto"/>
              <w:left w:val="single" w:sz="8" w:space="0" w:color="auto"/>
              <w:bottom w:val="single" w:sz="8" w:space="0" w:color="auto"/>
              <w:right w:val="single" w:sz="8" w:space="0" w:color="auto"/>
            </w:tcBorders>
            <w:vAlign w:val="center"/>
          </w:tcPr>
          <w:p w14:paraId="224CD5F2" w14:textId="391E5E2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Soil</w:t>
            </w:r>
          </w:p>
        </w:tc>
        <w:tc>
          <w:tcPr>
            <w:tcW w:w="855" w:type="dxa"/>
            <w:tcBorders>
              <w:top w:val="single" w:sz="8" w:space="0" w:color="auto"/>
              <w:left w:val="single" w:sz="8" w:space="0" w:color="auto"/>
              <w:bottom w:val="single" w:sz="8" w:space="0" w:color="auto"/>
              <w:right w:val="single" w:sz="8" w:space="0" w:color="auto"/>
            </w:tcBorders>
            <w:vAlign w:val="center"/>
          </w:tcPr>
          <w:p w14:paraId="17F51DAF" w14:textId="1C6312C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2</w:t>
            </w:r>
          </w:p>
        </w:tc>
        <w:tc>
          <w:tcPr>
            <w:tcW w:w="705" w:type="dxa"/>
            <w:tcBorders>
              <w:top w:val="single" w:sz="8" w:space="0" w:color="auto"/>
              <w:left w:val="single" w:sz="8" w:space="0" w:color="auto"/>
              <w:bottom w:val="single" w:sz="8" w:space="0" w:color="auto"/>
              <w:right w:val="single" w:sz="8" w:space="0" w:color="auto"/>
            </w:tcBorders>
            <w:vAlign w:val="center"/>
          </w:tcPr>
          <w:p w14:paraId="73B9F4BF" w14:textId="19CD946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410" w:type="dxa"/>
            <w:tcBorders>
              <w:top w:val="single" w:sz="8" w:space="0" w:color="auto"/>
              <w:left w:val="single" w:sz="8" w:space="0" w:color="auto"/>
              <w:bottom w:val="single" w:sz="8" w:space="0" w:color="auto"/>
              <w:right w:val="single" w:sz="18" w:space="0" w:color="auto"/>
            </w:tcBorders>
            <w:vAlign w:val="center"/>
          </w:tcPr>
          <w:p w14:paraId="5BB872AA" w14:textId="36F8533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2x475 = 15,200</w:t>
            </w:r>
          </w:p>
        </w:tc>
        <w:tc>
          <w:tcPr>
            <w:tcW w:w="990" w:type="dxa"/>
            <w:tcBorders>
              <w:top w:val="single" w:sz="8" w:space="0" w:color="auto"/>
              <w:left w:val="single" w:sz="18" w:space="0" w:color="auto"/>
              <w:bottom w:val="single" w:sz="8" w:space="0" w:color="auto"/>
              <w:right w:val="single" w:sz="8" w:space="0" w:color="auto"/>
            </w:tcBorders>
            <w:vAlign w:val="center"/>
          </w:tcPr>
          <w:p w14:paraId="1631339E" w14:textId="5F7EBB9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77</w:t>
            </w:r>
          </w:p>
        </w:tc>
        <w:tc>
          <w:tcPr>
            <w:tcW w:w="705" w:type="dxa"/>
            <w:tcBorders>
              <w:top w:val="single" w:sz="8" w:space="0" w:color="auto"/>
              <w:left w:val="single" w:sz="8" w:space="0" w:color="auto"/>
              <w:bottom w:val="single" w:sz="8" w:space="0" w:color="auto"/>
              <w:right w:val="single" w:sz="8" w:space="0" w:color="auto"/>
            </w:tcBorders>
            <w:vAlign w:val="center"/>
          </w:tcPr>
          <w:p w14:paraId="2934EA94" w14:textId="6C14B5D6"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365" w:type="dxa"/>
            <w:tcBorders>
              <w:top w:val="single" w:sz="8" w:space="0" w:color="auto"/>
              <w:left w:val="single" w:sz="8" w:space="0" w:color="auto"/>
              <w:bottom w:val="single" w:sz="8" w:space="0" w:color="auto"/>
              <w:right w:val="single" w:sz="8" w:space="0" w:color="auto"/>
            </w:tcBorders>
            <w:vAlign w:val="center"/>
          </w:tcPr>
          <w:p w14:paraId="21414E67" w14:textId="0566831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77x475 = 36,575</w:t>
            </w:r>
          </w:p>
        </w:tc>
        <w:tc>
          <w:tcPr>
            <w:tcW w:w="877" w:type="dxa"/>
            <w:tcBorders>
              <w:top w:val="single" w:sz="8" w:space="0" w:color="auto"/>
              <w:left w:val="single" w:sz="8" w:space="0" w:color="auto"/>
              <w:bottom w:val="single" w:sz="8" w:space="0" w:color="auto"/>
              <w:right w:val="single" w:sz="8" w:space="0" w:color="auto"/>
            </w:tcBorders>
            <w:vAlign w:val="center"/>
          </w:tcPr>
          <w:p w14:paraId="4AB31EBC" w14:textId="2EC167C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59,950</w:t>
            </w:r>
          </w:p>
        </w:tc>
      </w:tr>
      <w:tr w:rsidR="1DF36116" w:rsidRPr="004A0F63" w14:paraId="644D4636" w14:textId="77777777" w:rsidTr="004A0F63">
        <w:trPr>
          <w:cantSplit/>
          <w:trHeight w:val="300"/>
        </w:trPr>
        <w:tc>
          <w:tcPr>
            <w:tcW w:w="1410" w:type="dxa"/>
            <w:tcBorders>
              <w:top w:val="single" w:sz="8" w:space="0" w:color="auto"/>
              <w:left w:val="single" w:sz="8" w:space="0" w:color="auto"/>
              <w:bottom w:val="single" w:sz="18" w:space="0" w:color="auto"/>
              <w:right w:val="single" w:sz="8" w:space="0" w:color="auto"/>
            </w:tcBorders>
            <w:vAlign w:val="center"/>
          </w:tcPr>
          <w:p w14:paraId="7A9B3DCB" w14:textId="21A5C46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Peatland</w:t>
            </w:r>
          </w:p>
        </w:tc>
        <w:tc>
          <w:tcPr>
            <w:tcW w:w="855" w:type="dxa"/>
            <w:tcBorders>
              <w:top w:val="single" w:sz="8" w:space="0" w:color="auto"/>
              <w:left w:val="single" w:sz="8" w:space="0" w:color="auto"/>
              <w:bottom w:val="single" w:sz="18" w:space="0" w:color="auto"/>
              <w:right w:val="single" w:sz="8" w:space="0" w:color="auto"/>
            </w:tcBorders>
            <w:vAlign w:val="center"/>
          </w:tcPr>
          <w:p w14:paraId="1E666F12" w14:textId="1010CCCD"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Soil</w:t>
            </w:r>
          </w:p>
        </w:tc>
        <w:tc>
          <w:tcPr>
            <w:tcW w:w="855" w:type="dxa"/>
            <w:tcBorders>
              <w:top w:val="single" w:sz="8" w:space="0" w:color="auto"/>
              <w:left w:val="single" w:sz="8" w:space="0" w:color="auto"/>
              <w:bottom w:val="single" w:sz="18" w:space="0" w:color="auto"/>
              <w:right w:val="single" w:sz="8" w:space="0" w:color="auto"/>
            </w:tcBorders>
            <w:vAlign w:val="center"/>
          </w:tcPr>
          <w:p w14:paraId="4CD129DC" w14:textId="6909D2B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14</w:t>
            </w:r>
          </w:p>
        </w:tc>
        <w:tc>
          <w:tcPr>
            <w:tcW w:w="705" w:type="dxa"/>
            <w:tcBorders>
              <w:top w:val="single" w:sz="8" w:space="0" w:color="auto"/>
              <w:left w:val="single" w:sz="8" w:space="0" w:color="auto"/>
              <w:bottom w:val="single" w:sz="18" w:space="0" w:color="auto"/>
              <w:right w:val="single" w:sz="8" w:space="0" w:color="auto"/>
            </w:tcBorders>
            <w:vAlign w:val="center"/>
          </w:tcPr>
          <w:p w14:paraId="18F19AD7" w14:textId="5A1C1CC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410" w:type="dxa"/>
            <w:tcBorders>
              <w:top w:val="single" w:sz="8" w:space="0" w:color="auto"/>
              <w:left w:val="single" w:sz="8" w:space="0" w:color="auto"/>
              <w:bottom w:val="single" w:sz="18" w:space="0" w:color="auto"/>
              <w:right w:val="single" w:sz="18" w:space="0" w:color="auto"/>
            </w:tcBorders>
            <w:vAlign w:val="center"/>
          </w:tcPr>
          <w:p w14:paraId="18CC978E" w14:textId="6166C02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14x475 = 6,650</w:t>
            </w:r>
          </w:p>
        </w:tc>
        <w:tc>
          <w:tcPr>
            <w:tcW w:w="990" w:type="dxa"/>
            <w:tcBorders>
              <w:top w:val="single" w:sz="8" w:space="0" w:color="auto"/>
              <w:left w:val="single" w:sz="18" w:space="0" w:color="auto"/>
              <w:bottom w:val="single" w:sz="18" w:space="0" w:color="auto"/>
              <w:right w:val="single" w:sz="8" w:space="0" w:color="auto"/>
            </w:tcBorders>
            <w:vAlign w:val="center"/>
          </w:tcPr>
          <w:p w14:paraId="41E8AF0A" w14:textId="484EFF1F"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6464</w:t>
            </w:r>
          </w:p>
        </w:tc>
        <w:tc>
          <w:tcPr>
            <w:tcW w:w="705" w:type="dxa"/>
            <w:tcBorders>
              <w:top w:val="single" w:sz="8" w:space="0" w:color="auto"/>
              <w:left w:val="single" w:sz="8" w:space="0" w:color="auto"/>
              <w:bottom w:val="single" w:sz="18" w:space="0" w:color="auto"/>
              <w:right w:val="single" w:sz="8" w:space="0" w:color="auto"/>
            </w:tcBorders>
            <w:vAlign w:val="center"/>
          </w:tcPr>
          <w:p w14:paraId="1135A443" w14:textId="117D19C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w:t>
            </w:r>
          </w:p>
        </w:tc>
        <w:tc>
          <w:tcPr>
            <w:tcW w:w="1365" w:type="dxa"/>
            <w:tcBorders>
              <w:top w:val="single" w:sz="8" w:space="0" w:color="auto"/>
              <w:left w:val="single" w:sz="8" w:space="0" w:color="auto"/>
              <w:bottom w:val="single" w:sz="18" w:space="0" w:color="auto"/>
              <w:right w:val="single" w:sz="8" w:space="0" w:color="auto"/>
            </w:tcBorders>
            <w:vAlign w:val="center"/>
          </w:tcPr>
          <w:p w14:paraId="1F2D2192" w14:textId="6D09F41B"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64x475 = 30,400</w:t>
            </w:r>
          </w:p>
        </w:tc>
        <w:tc>
          <w:tcPr>
            <w:tcW w:w="877" w:type="dxa"/>
            <w:tcBorders>
              <w:top w:val="single" w:sz="8" w:space="0" w:color="auto"/>
              <w:left w:val="single" w:sz="8" w:space="0" w:color="auto"/>
              <w:bottom w:val="single" w:sz="18" w:space="0" w:color="auto"/>
              <w:right w:val="single" w:sz="8" w:space="0" w:color="auto"/>
            </w:tcBorders>
            <w:vAlign w:val="center"/>
          </w:tcPr>
          <w:p w14:paraId="4D2E7E55" w14:textId="6DD5F729"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42,900</w:t>
            </w:r>
          </w:p>
        </w:tc>
      </w:tr>
      <w:tr w:rsidR="1DF36116" w:rsidRPr="004A0F63" w14:paraId="1854AFA4" w14:textId="77777777" w:rsidTr="004A0F63">
        <w:trPr>
          <w:cantSplit/>
          <w:trHeight w:val="300"/>
        </w:trPr>
        <w:tc>
          <w:tcPr>
            <w:tcW w:w="1410" w:type="dxa"/>
            <w:tcBorders>
              <w:top w:val="single" w:sz="18" w:space="0" w:color="auto"/>
              <w:left w:val="single" w:sz="8" w:space="0" w:color="auto"/>
              <w:bottom w:val="single" w:sz="8" w:space="0" w:color="auto"/>
              <w:right w:val="single" w:sz="8" w:space="0" w:color="auto"/>
            </w:tcBorders>
            <w:vAlign w:val="center"/>
          </w:tcPr>
          <w:p w14:paraId="5E91AEE7" w14:textId="3015080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Total costs £</w:t>
            </w:r>
          </w:p>
        </w:tc>
        <w:tc>
          <w:tcPr>
            <w:tcW w:w="855" w:type="dxa"/>
            <w:tcBorders>
              <w:top w:val="single" w:sz="18" w:space="0" w:color="auto"/>
              <w:left w:val="single" w:sz="8" w:space="0" w:color="auto"/>
              <w:bottom w:val="single" w:sz="8" w:space="0" w:color="auto"/>
              <w:right w:val="single" w:sz="8" w:space="0" w:color="auto"/>
            </w:tcBorders>
            <w:vAlign w:val="center"/>
          </w:tcPr>
          <w:p w14:paraId="328A6CB3" w14:textId="024A7E8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55" w:type="dxa"/>
            <w:tcBorders>
              <w:top w:val="single" w:sz="18" w:space="0" w:color="auto"/>
              <w:left w:val="single" w:sz="8" w:space="0" w:color="auto"/>
              <w:bottom w:val="single" w:sz="8" w:space="0" w:color="auto"/>
              <w:right w:val="single" w:sz="8" w:space="0" w:color="auto"/>
            </w:tcBorders>
            <w:vAlign w:val="center"/>
          </w:tcPr>
          <w:p w14:paraId="22F6EB39" w14:textId="1DCA2952"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705" w:type="dxa"/>
            <w:tcBorders>
              <w:top w:val="single" w:sz="18" w:space="0" w:color="auto"/>
              <w:left w:val="single" w:sz="8" w:space="0" w:color="auto"/>
              <w:bottom w:val="single" w:sz="8" w:space="0" w:color="auto"/>
              <w:right w:val="single" w:sz="8" w:space="0" w:color="auto"/>
            </w:tcBorders>
            <w:vAlign w:val="center"/>
          </w:tcPr>
          <w:p w14:paraId="0A975E51" w14:textId="33B5503C"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410" w:type="dxa"/>
            <w:tcBorders>
              <w:top w:val="single" w:sz="18" w:space="0" w:color="auto"/>
              <w:left w:val="single" w:sz="8" w:space="0" w:color="auto"/>
              <w:bottom w:val="single" w:sz="8" w:space="0" w:color="auto"/>
              <w:right w:val="single" w:sz="18" w:space="0" w:color="auto"/>
            </w:tcBorders>
            <w:vAlign w:val="center"/>
          </w:tcPr>
          <w:p w14:paraId="098623C3" w14:textId="426A0728"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42,175</w:t>
            </w:r>
          </w:p>
        </w:tc>
        <w:tc>
          <w:tcPr>
            <w:tcW w:w="990" w:type="dxa"/>
            <w:tcBorders>
              <w:top w:val="single" w:sz="18" w:space="0" w:color="auto"/>
              <w:left w:val="single" w:sz="18" w:space="0" w:color="auto"/>
              <w:bottom w:val="single" w:sz="8" w:space="0" w:color="auto"/>
              <w:right w:val="single" w:sz="8" w:space="0" w:color="auto"/>
            </w:tcBorders>
            <w:vAlign w:val="center"/>
          </w:tcPr>
          <w:p w14:paraId="0D245A23" w14:textId="7ED0E51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705" w:type="dxa"/>
            <w:tcBorders>
              <w:top w:val="single" w:sz="18" w:space="0" w:color="auto"/>
              <w:left w:val="single" w:sz="8" w:space="0" w:color="auto"/>
              <w:bottom w:val="single" w:sz="8" w:space="0" w:color="auto"/>
              <w:right w:val="single" w:sz="8" w:space="0" w:color="auto"/>
            </w:tcBorders>
            <w:vAlign w:val="center"/>
          </w:tcPr>
          <w:p w14:paraId="6F721045" w14:textId="37F54D3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365" w:type="dxa"/>
            <w:tcBorders>
              <w:top w:val="single" w:sz="18" w:space="0" w:color="auto"/>
              <w:left w:val="single" w:sz="8" w:space="0" w:color="auto"/>
              <w:bottom w:val="single" w:sz="8" w:space="0" w:color="auto"/>
              <w:right w:val="single" w:sz="8" w:space="0" w:color="auto"/>
            </w:tcBorders>
            <w:vAlign w:val="center"/>
          </w:tcPr>
          <w:p w14:paraId="4D8A052F" w14:textId="1D5B441C"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152,175</w:t>
            </w:r>
          </w:p>
        </w:tc>
        <w:tc>
          <w:tcPr>
            <w:tcW w:w="877" w:type="dxa"/>
            <w:tcBorders>
              <w:top w:val="single" w:sz="18" w:space="0" w:color="auto"/>
              <w:left w:val="single" w:sz="8" w:space="0" w:color="auto"/>
              <w:bottom w:val="single" w:sz="8" w:space="0" w:color="auto"/>
              <w:right w:val="single" w:sz="8" w:space="0" w:color="auto"/>
            </w:tcBorders>
            <w:vAlign w:val="center"/>
          </w:tcPr>
          <w:p w14:paraId="488CEF7F" w14:textId="7C9A3F5C" w:rsidR="1DF36116" w:rsidRPr="004A0F63" w:rsidRDefault="1DF36116" w:rsidP="003670EA">
            <w:pPr>
              <w:spacing w:line="360" w:lineRule="auto"/>
              <w:rPr>
                <w:rFonts w:ascii="Source Sans Pro Light" w:hAnsi="Source Sans Pro Light"/>
              </w:rPr>
            </w:pPr>
            <w:r w:rsidRPr="003670EA">
              <w:rPr>
                <w:rFonts w:ascii="Source Sans Pro Light" w:hAnsi="Source Sans Pro Light"/>
              </w:rPr>
              <w:t>194,350</w:t>
            </w:r>
          </w:p>
        </w:tc>
      </w:tr>
      <w:tr w:rsidR="1DF36116" w:rsidRPr="004A0F63" w14:paraId="6DD7BA23"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5B83BEC2" w14:textId="38B84120"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Total n samples</w:t>
            </w:r>
          </w:p>
        </w:tc>
        <w:tc>
          <w:tcPr>
            <w:tcW w:w="855" w:type="dxa"/>
            <w:tcBorders>
              <w:top w:val="single" w:sz="8" w:space="0" w:color="auto"/>
              <w:left w:val="single" w:sz="8" w:space="0" w:color="auto"/>
              <w:bottom w:val="single" w:sz="8" w:space="0" w:color="auto"/>
              <w:right w:val="single" w:sz="8" w:space="0" w:color="auto"/>
            </w:tcBorders>
            <w:vAlign w:val="center"/>
          </w:tcPr>
          <w:p w14:paraId="012808C8" w14:textId="2EA61D42"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55" w:type="dxa"/>
            <w:tcBorders>
              <w:top w:val="single" w:sz="8" w:space="0" w:color="auto"/>
              <w:left w:val="single" w:sz="8" w:space="0" w:color="auto"/>
              <w:bottom w:val="single" w:sz="8" w:space="0" w:color="auto"/>
              <w:right w:val="single" w:sz="8" w:space="0" w:color="auto"/>
            </w:tcBorders>
            <w:vAlign w:val="center"/>
          </w:tcPr>
          <w:p w14:paraId="126FCD87" w14:textId="58CA401E"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85</w:t>
            </w:r>
          </w:p>
        </w:tc>
        <w:tc>
          <w:tcPr>
            <w:tcW w:w="705" w:type="dxa"/>
            <w:tcBorders>
              <w:top w:val="single" w:sz="8" w:space="0" w:color="auto"/>
              <w:left w:val="single" w:sz="8" w:space="0" w:color="auto"/>
              <w:bottom w:val="single" w:sz="8" w:space="0" w:color="auto"/>
              <w:right w:val="single" w:sz="8" w:space="0" w:color="auto"/>
            </w:tcBorders>
            <w:vAlign w:val="center"/>
          </w:tcPr>
          <w:p w14:paraId="2EE26B58" w14:textId="313BF68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410" w:type="dxa"/>
            <w:tcBorders>
              <w:top w:val="single" w:sz="8" w:space="0" w:color="auto"/>
              <w:left w:val="single" w:sz="8" w:space="0" w:color="auto"/>
              <w:bottom w:val="single" w:sz="8" w:space="0" w:color="auto"/>
              <w:right w:val="single" w:sz="18" w:space="0" w:color="auto"/>
            </w:tcBorders>
            <w:vAlign w:val="center"/>
          </w:tcPr>
          <w:p w14:paraId="44199F1B" w14:textId="1EFC2822"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990" w:type="dxa"/>
            <w:tcBorders>
              <w:top w:val="single" w:sz="8" w:space="0" w:color="auto"/>
              <w:left w:val="single" w:sz="18" w:space="0" w:color="auto"/>
              <w:bottom w:val="single" w:sz="8" w:space="0" w:color="auto"/>
              <w:right w:val="single" w:sz="8" w:space="0" w:color="auto"/>
            </w:tcBorders>
            <w:vAlign w:val="center"/>
          </w:tcPr>
          <w:p w14:paraId="0BDB814C" w14:textId="23111F86"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341</w:t>
            </w:r>
          </w:p>
        </w:tc>
        <w:tc>
          <w:tcPr>
            <w:tcW w:w="705" w:type="dxa"/>
            <w:tcBorders>
              <w:top w:val="single" w:sz="8" w:space="0" w:color="auto"/>
              <w:left w:val="single" w:sz="8" w:space="0" w:color="auto"/>
              <w:bottom w:val="single" w:sz="8" w:space="0" w:color="auto"/>
              <w:right w:val="single" w:sz="8" w:space="0" w:color="auto"/>
            </w:tcBorders>
            <w:vAlign w:val="center"/>
          </w:tcPr>
          <w:p w14:paraId="21DF8934" w14:textId="0ED7EB66"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365" w:type="dxa"/>
            <w:tcBorders>
              <w:top w:val="single" w:sz="8" w:space="0" w:color="auto"/>
              <w:left w:val="single" w:sz="8" w:space="0" w:color="auto"/>
              <w:bottom w:val="single" w:sz="8" w:space="0" w:color="auto"/>
              <w:right w:val="single" w:sz="8" w:space="0" w:color="auto"/>
            </w:tcBorders>
            <w:vAlign w:val="center"/>
          </w:tcPr>
          <w:p w14:paraId="181EB3E6" w14:textId="5D79B7E3"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77" w:type="dxa"/>
            <w:tcBorders>
              <w:top w:val="single" w:sz="8" w:space="0" w:color="auto"/>
              <w:left w:val="single" w:sz="8" w:space="0" w:color="auto"/>
              <w:bottom w:val="single" w:sz="8" w:space="0" w:color="auto"/>
              <w:right w:val="single" w:sz="8" w:space="0" w:color="auto"/>
            </w:tcBorders>
            <w:vAlign w:val="center"/>
          </w:tcPr>
          <w:p w14:paraId="70AD5235" w14:textId="6604D84F" w:rsidR="1DF36116" w:rsidRPr="004A0F63" w:rsidRDefault="1DF36116" w:rsidP="003670EA">
            <w:pPr>
              <w:spacing w:line="360" w:lineRule="auto"/>
              <w:rPr>
                <w:rFonts w:ascii="Source Sans Pro Light" w:hAnsi="Source Sans Pro Light"/>
              </w:rPr>
            </w:pPr>
            <w:r w:rsidRPr="003670EA">
              <w:rPr>
                <w:rFonts w:ascii="Source Sans Pro Light" w:hAnsi="Source Sans Pro Light"/>
              </w:rPr>
              <w:t>426</w:t>
            </w:r>
          </w:p>
        </w:tc>
      </w:tr>
      <w:tr w:rsidR="1DF36116" w:rsidRPr="004A0F63" w14:paraId="60694D2C" w14:textId="77777777" w:rsidTr="004A0F63">
        <w:trPr>
          <w:cantSplit/>
          <w:trHeight w:val="300"/>
        </w:trPr>
        <w:tc>
          <w:tcPr>
            <w:tcW w:w="1410" w:type="dxa"/>
            <w:tcBorders>
              <w:top w:val="single" w:sz="8" w:space="0" w:color="auto"/>
              <w:left w:val="single" w:sz="8" w:space="0" w:color="auto"/>
              <w:bottom w:val="single" w:sz="8" w:space="0" w:color="auto"/>
              <w:right w:val="single" w:sz="8" w:space="0" w:color="auto"/>
            </w:tcBorders>
            <w:vAlign w:val="center"/>
          </w:tcPr>
          <w:p w14:paraId="335C454A" w14:textId="4551C97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Av. Cost/sample</w:t>
            </w:r>
          </w:p>
        </w:tc>
        <w:tc>
          <w:tcPr>
            <w:tcW w:w="855" w:type="dxa"/>
            <w:tcBorders>
              <w:top w:val="single" w:sz="8" w:space="0" w:color="auto"/>
              <w:left w:val="single" w:sz="8" w:space="0" w:color="auto"/>
              <w:bottom w:val="single" w:sz="8" w:space="0" w:color="auto"/>
              <w:right w:val="single" w:sz="8" w:space="0" w:color="auto"/>
            </w:tcBorders>
            <w:vAlign w:val="center"/>
          </w:tcPr>
          <w:p w14:paraId="51A5EDA4" w14:textId="0C40140A"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55" w:type="dxa"/>
            <w:tcBorders>
              <w:top w:val="single" w:sz="8" w:space="0" w:color="auto"/>
              <w:left w:val="single" w:sz="8" w:space="0" w:color="auto"/>
              <w:bottom w:val="single" w:sz="8" w:space="0" w:color="auto"/>
              <w:right w:val="single" w:sz="8" w:space="0" w:color="auto"/>
            </w:tcBorders>
            <w:vAlign w:val="center"/>
          </w:tcPr>
          <w:p w14:paraId="79D28B41" w14:textId="7316E178"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705" w:type="dxa"/>
            <w:tcBorders>
              <w:top w:val="single" w:sz="8" w:space="0" w:color="auto"/>
              <w:left w:val="single" w:sz="8" w:space="0" w:color="auto"/>
              <w:bottom w:val="single" w:sz="8" w:space="0" w:color="auto"/>
              <w:right w:val="single" w:sz="8" w:space="0" w:color="auto"/>
            </w:tcBorders>
            <w:vAlign w:val="center"/>
          </w:tcPr>
          <w:p w14:paraId="6EBB257C" w14:textId="0E3D71A7"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410" w:type="dxa"/>
            <w:tcBorders>
              <w:top w:val="single" w:sz="8" w:space="0" w:color="auto"/>
              <w:left w:val="single" w:sz="8" w:space="0" w:color="auto"/>
              <w:bottom w:val="single" w:sz="8" w:space="0" w:color="auto"/>
              <w:right w:val="single" w:sz="18" w:space="0" w:color="auto"/>
            </w:tcBorders>
            <w:vAlign w:val="center"/>
          </w:tcPr>
          <w:p w14:paraId="1B441914" w14:textId="15DD4962"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990" w:type="dxa"/>
            <w:tcBorders>
              <w:top w:val="single" w:sz="8" w:space="0" w:color="auto"/>
              <w:left w:val="single" w:sz="18" w:space="0" w:color="auto"/>
              <w:bottom w:val="single" w:sz="8" w:space="0" w:color="auto"/>
              <w:right w:val="single" w:sz="8" w:space="0" w:color="auto"/>
            </w:tcBorders>
            <w:vAlign w:val="center"/>
          </w:tcPr>
          <w:p w14:paraId="579A1542" w14:textId="0EE8A6E4"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705" w:type="dxa"/>
            <w:tcBorders>
              <w:top w:val="single" w:sz="8" w:space="0" w:color="auto"/>
              <w:left w:val="single" w:sz="8" w:space="0" w:color="auto"/>
              <w:bottom w:val="single" w:sz="8" w:space="0" w:color="auto"/>
              <w:right w:val="single" w:sz="8" w:space="0" w:color="auto"/>
            </w:tcBorders>
            <w:vAlign w:val="center"/>
          </w:tcPr>
          <w:p w14:paraId="6BD36A41" w14:textId="700A2EA1"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1365" w:type="dxa"/>
            <w:tcBorders>
              <w:top w:val="single" w:sz="8" w:space="0" w:color="auto"/>
              <w:left w:val="single" w:sz="8" w:space="0" w:color="auto"/>
              <w:bottom w:val="single" w:sz="8" w:space="0" w:color="auto"/>
              <w:right w:val="single" w:sz="8" w:space="0" w:color="auto"/>
            </w:tcBorders>
            <w:vAlign w:val="center"/>
          </w:tcPr>
          <w:p w14:paraId="6D41B221" w14:textId="695455E8" w:rsidR="1DF36116" w:rsidRPr="004A0F63" w:rsidRDefault="1DF36116" w:rsidP="003670EA">
            <w:pPr>
              <w:spacing w:line="360" w:lineRule="auto"/>
              <w:rPr>
                <w:rFonts w:ascii="Source Sans Pro Light" w:hAnsi="Source Sans Pro Light"/>
              </w:rPr>
            </w:pPr>
            <w:r w:rsidRPr="004A0F63">
              <w:rPr>
                <w:rFonts w:ascii="Source Sans Pro Light" w:hAnsi="Source Sans Pro Light"/>
              </w:rPr>
              <w:t xml:space="preserve"> </w:t>
            </w:r>
          </w:p>
        </w:tc>
        <w:tc>
          <w:tcPr>
            <w:tcW w:w="877" w:type="dxa"/>
            <w:tcBorders>
              <w:top w:val="single" w:sz="8" w:space="0" w:color="auto"/>
              <w:left w:val="single" w:sz="8" w:space="0" w:color="auto"/>
              <w:bottom w:val="single" w:sz="8" w:space="0" w:color="auto"/>
              <w:right w:val="single" w:sz="8" w:space="0" w:color="auto"/>
            </w:tcBorders>
            <w:vAlign w:val="center"/>
          </w:tcPr>
          <w:p w14:paraId="67617BC4" w14:textId="47918896" w:rsidR="1DF36116" w:rsidRPr="004A0F63" w:rsidRDefault="1DF36116" w:rsidP="003670EA">
            <w:pPr>
              <w:spacing w:line="360" w:lineRule="auto"/>
              <w:rPr>
                <w:rFonts w:ascii="Source Sans Pro Light" w:hAnsi="Source Sans Pro Light"/>
              </w:rPr>
            </w:pPr>
            <w:r w:rsidRPr="003670EA">
              <w:rPr>
                <w:rFonts w:ascii="Source Sans Pro Light" w:hAnsi="Source Sans Pro Light"/>
              </w:rPr>
              <w:t>456</w:t>
            </w:r>
          </w:p>
        </w:tc>
      </w:tr>
    </w:tbl>
    <w:p w14:paraId="2CEEE60A" w14:textId="572B80D9" w:rsidR="5BE258D7" w:rsidRDefault="5BE258D7" w:rsidP="1DF36116"/>
    <w:p w14:paraId="60F1B90F" w14:textId="77777777" w:rsidR="00917EF7" w:rsidRDefault="00917EF7" w:rsidP="3100E8F5">
      <w:pPr>
        <w:jc w:val="both"/>
        <w:rPr>
          <w:rFonts w:ascii="Source Sans Pro Light" w:hAnsi="Source Sans Pro Light"/>
          <w:b/>
          <w:i/>
          <w:iCs/>
          <w:sz w:val="20"/>
          <w:szCs w:val="20"/>
        </w:rPr>
      </w:pPr>
    </w:p>
    <w:p w14:paraId="27FCB495" w14:textId="69CFB8CE" w:rsidR="1A37138A" w:rsidRPr="004A0F63" w:rsidRDefault="35ABC034" w:rsidP="004A0F63">
      <w:pPr>
        <w:spacing w:line="360" w:lineRule="auto"/>
        <w:rPr>
          <w:rFonts w:ascii="Source Sans Pro Light" w:hAnsi="Source Sans Pro Light"/>
        </w:rPr>
      </w:pPr>
      <w:r w:rsidRPr="004A0F63">
        <w:rPr>
          <w:rFonts w:ascii="Source Sans Pro Light" w:hAnsi="Source Sans Pro Light"/>
          <w:b/>
        </w:rPr>
        <w:t xml:space="preserve">Table </w:t>
      </w:r>
      <w:r w:rsidRPr="004A0F63">
        <w:rPr>
          <w:rFonts w:ascii="Source Sans Pro Light" w:hAnsi="Source Sans Pro Light"/>
          <w:b/>
          <w:bCs/>
        </w:rPr>
        <w:t>1</w:t>
      </w:r>
      <w:r w:rsidR="2E60D829" w:rsidRPr="004A0F63">
        <w:rPr>
          <w:rFonts w:ascii="Source Sans Pro Light" w:hAnsi="Source Sans Pro Light"/>
          <w:b/>
          <w:bCs/>
        </w:rPr>
        <w:t>7</w:t>
      </w:r>
      <w:r w:rsidRPr="004A0F63">
        <w:rPr>
          <w:rFonts w:ascii="Source Sans Pro Light" w:hAnsi="Source Sans Pro Light"/>
        </w:rPr>
        <w:t>: Kit components and costs per kit and per assay (per sample)</w:t>
      </w:r>
      <w:r w:rsidR="610E455A" w:rsidRPr="004A0F63">
        <w:rPr>
          <w:rFonts w:ascii="Source Sans Pro Light" w:hAnsi="Source Sans Pro Light"/>
        </w:rPr>
        <w:t>. Costs reflect standard NatureMetrics pricing in 2021/2022 and are provided only as an indication of costs for an end user. Note that in multiple assays were applied for the purposes of this scientific project and this is not required for targeted routine biomonitoring programmes.</w:t>
      </w:r>
    </w:p>
    <w:tbl>
      <w:tblPr>
        <w:tblStyle w:val="TableGrid"/>
        <w:tblW w:w="0" w:type="auto"/>
        <w:tblLayout w:type="fixed"/>
        <w:tblLook w:val="04A0" w:firstRow="1" w:lastRow="0" w:firstColumn="1" w:lastColumn="0" w:noHBand="0" w:noVBand="1"/>
        <w:tblCaption w:val="Kit components and costs per kit and per assay (per sample). Costs reflect standard NatureMetrics pricing in 2021/2022 and are provided only as an indication of costs for an end user. Note that in multiple assays were applied for the purposes of this scientific project and this is not required for targeted routine biomonitoring programmes."/>
      </w:tblPr>
      <w:tblGrid>
        <w:gridCol w:w="1215"/>
        <w:gridCol w:w="1065"/>
        <w:gridCol w:w="1101"/>
        <w:gridCol w:w="1127"/>
        <w:gridCol w:w="1127"/>
        <w:gridCol w:w="1127"/>
        <w:gridCol w:w="1127"/>
        <w:gridCol w:w="1127"/>
      </w:tblGrid>
      <w:tr w:rsidR="1DF36116" w:rsidRPr="002A541E" w14:paraId="391682C0" w14:textId="77777777" w:rsidTr="004A0F63">
        <w:trPr>
          <w:cantSplit/>
          <w:trHeight w:val="300"/>
          <w:tblHeader/>
        </w:trPr>
        <w:tc>
          <w:tcPr>
            <w:tcW w:w="1215" w:type="dxa"/>
            <w:tcBorders>
              <w:top w:val="single" w:sz="8" w:space="0" w:color="auto"/>
              <w:left w:val="single" w:sz="8" w:space="0" w:color="auto"/>
              <w:bottom w:val="single" w:sz="18" w:space="0" w:color="auto"/>
              <w:right w:val="single" w:sz="8" w:space="0" w:color="auto"/>
            </w:tcBorders>
            <w:vAlign w:val="center"/>
          </w:tcPr>
          <w:p w14:paraId="58024B4C" w14:textId="600CF37A" w:rsidR="1DF36116" w:rsidRPr="002A541E" w:rsidRDefault="1DF36116" w:rsidP="1DF36116">
            <w:pPr>
              <w:rPr>
                <w:rFonts w:ascii="Source Sans Pro Light" w:hAnsi="Source Sans Pro Light"/>
              </w:rPr>
            </w:pPr>
            <w:r w:rsidRPr="002A541E">
              <w:rPr>
                <w:rFonts w:ascii="Source Sans Pro Light" w:hAnsi="Source Sans Pro Light"/>
              </w:rPr>
              <w:lastRenderedPageBreak/>
              <w:t>Sample type</w:t>
            </w:r>
          </w:p>
        </w:tc>
        <w:tc>
          <w:tcPr>
            <w:tcW w:w="1065" w:type="dxa"/>
            <w:tcBorders>
              <w:top w:val="single" w:sz="8" w:space="0" w:color="auto"/>
              <w:left w:val="single" w:sz="8" w:space="0" w:color="auto"/>
              <w:bottom w:val="single" w:sz="18" w:space="0" w:color="auto"/>
              <w:right w:val="single" w:sz="8" w:space="0" w:color="auto"/>
            </w:tcBorders>
            <w:vAlign w:val="center"/>
          </w:tcPr>
          <w:p w14:paraId="24759B67" w14:textId="18146E88" w:rsidR="1DF36116" w:rsidRPr="002A541E" w:rsidRDefault="1DF36116" w:rsidP="1DF36116">
            <w:pPr>
              <w:jc w:val="center"/>
              <w:rPr>
                <w:rFonts w:ascii="Source Sans Pro Light" w:hAnsi="Source Sans Pro Light"/>
              </w:rPr>
            </w:pPr>
            <w:r w:rsidRPr="002A541E">
              <w:rPr>
                <w:rFonts w:ascii="Source Sans Pro Light" w:hAnsi="Source Sans Pro Light"/>
              </w:rPr>
              <w:t>Kit (1 sample)</w:t>
            </w:r>
          </w:p>
          <w:p w14:paraId="7FD400FC" w14:textId="43E5EA9A" w:rsidR="1DF36116" w:rsidRPr="002A541E" w:rsidRDefault="1DF36116" w:rsidP="1DF36116">
            <w:pPr>
              <w:jc w:val="center"/>
              <w:rPr>
                <w:rFonts w:ascii="Source Sans Pro Light" w:hAnsi="Source Sans Pro Light"/>
              </w:rPr>
            </w:pPr>
            <w:r w:rsidRPr="002A541E">
              <w:rPr>
                <w:rFonts w:ascii="Source Sans Pro Light" w:hAnsi="Source Sans Pro Light"/>
              </w:rPr>
              <w:t>Price £</w:t>
            </w:r>
          </w:p>
        </w:tc>
        <w:tc>
          <w:tcPr>
            <w:tcW w:w="1101" w:type="dxa"/>
            <w:tcBorders>
              <w:top w:val="single" w:sz="8" w:space="0" w:color="auto"/>
              <w:left w:val="single" w:sz="8" w:space="0" w:color="auto"/>
              <w:bottom w:val="single" w:sz="18" w:space="0" w:color="auto"/>
              <w:right w:val="single" w:sz="8" w:space="0" w:color="auto"/>
            </w:tcBorders>
            <w:vAlign w:val="center"/>
          </w:tcPr>
          <w:p w14:paraId="4C7116B0" w14:textId="73F9AA23" w:rsidR="1DF36116" w:rsidRPr="002A541E" w:rsidRDefault="1DF36116" w:rsidP="1DF36116">
            <w:pPr>
              <w:jc w:val="center"/>
              <w:rPr>
                <w:rFonts w:ascii="Source Sans Pro Light" w:hAnsi="Source Sans Pro Light"/>
              </w:rPr>
            </w:pPr>
            <w:r w:rsidRPr="002A541E">
              <w:rPr>
                <w:rFonts w:ascii="Source Sans Pro Light" w:hAnsi="Source Sans Pro Light"/>
              </w:rPr>
              <w:t>Kit + 1</w:t>
            </w:r>
          </w:p>
          <w:p w14:paraId="56EA4CEE" w14:textId="594D8212" w:rsidR="1DF36116" w:rsidRPr="002A541E" w:rsidRDefault="1DF36116" w:rsidP="1DF36116">
            <w:pPr>
              <w:jc w:val="center"/>
              <w:rPr>
                <w:rFonts w:ascii="Source Sans Pro Light" w:hAnsi="Source Sans Pro Light"/>
              </w:rPr>
            </w:pPr>
            <w:r w:rsidRPr="002A541E">
              <w:rPr>
                <w:rFonts w:ascii="Source Sans Pro Light" w:hAnsi="Source Sans Pro Light"/>
              </w:rPr>
              <w:t>assay £</w:t>
            </w:r>
          </w:p>
        </w:tc>
        <w:tc>
          <w:tcPr>
            <w:tcW w:w="1127" w:type="dxa"/>
            <w:tcBorders>
              <w:top w:val="single" w:sz="8" w:space="0" w:color="auto"/>
              <w:left w:val="single" w:sz="8" w:space="0" w:color="auto"/>
              <w:bottom w:val="single" w:sz="18" w:space="0" w:color="auto"/>
              <w:right w:val="single" w:sz="8" w:space="0" w:color="auto"/>
            </w:tcBorders>
            <w:vAlign w:val="center"/>
          </w:tcPr>
          <w:p w14:paraId="71216075" w14:textId="4B65DC42" w:rsidR="1DF36116" w:rsidRPr="002A541E" w:rsidRDefault="1DF36116" w:rsidP="1DF36116">
            <w:pPr>
              <w:jc w:val="center"/>
              <w:rPr>
                <w:rFonts w:ascii="Source Sans Pro Light" w:hAnsi="Source Sans Pro Light"/>
              </w:rPr>
            </w:pPr>
            <w:r w:rsidRPr="002A541E">
              <w:rPr>
                <w:rFonts w:ascii="Source Sans Pro Light" w:hAnsi="Source Sans Pro Light"/>
              </w:rPr>
              <w:t>2</w:t>
            </w:r>
            <w:r w:rsidRPr="002A541E">
              <w:rPr>
                <w:rFonts w:ascii="Source Sans Pro Light" w:hAnsi="Source Sans Pro Light"/>
                <w:vertAlign w:val="superscript"/>
              </w:rPr>
              <w:t>nd</w:t>
            </w:r>
          </w:p>
          <w:p w14:paraId="28A46FF7" w14:textId="71FBE139" w:rsidR="1DF36116" w:rsidRPr="002A541E" w:rsidRDefault="1DF36116" w:rsidP="1DF36116">
            <w:pPr>
              <w:jc w:val="center"/>
              <w:rPr>
                <w:rFonts w:ascii="Source Sans Pro Light" w:hAnsi="Source Sans Pro Light"/>
              </w:rPr>
            </w:pPr>
            <w:r w:rsidRPr="002A541E">
              <w:rPr>
                <w:rFonts w:ascii="Source Sans Pro Light" w:hAnsi="Source Sans Pro Light"/>
              </w:rPr>
              <w:t>assay £</w:t>
            </w:r>
          </w:p>
        </w:tc>
        <w:tc>
          <w:tcPr>
            <w:tcW w:w="1127" w:type="dxa"/>
            <w:tcBorders>
              <w:top w:val="single" w:sz="8" w:space="0" w:color="auto"/>
              <w:left w:val="single" w:sz="8" w:space="0" w:color="auto"/>
              <w:bottom w:val="single" w:sz="18" w:space="0" w:color="auto"/>
              <w:right w:val="single" w:sz="8" w:space="0" w:color="auto"/>
            </w:tcBorders>
            <w:vAlign w:val="center"/>
          </w:tcPr>
          <w:p w14:paraId="0195B073" w14:textId="4533D746" w:rsidR="1DF36116" w:rsidRPr="002A541E" w:rsidRDefault="1DF36116" w:rsidP="1DF36116">
            <w:pPr>
              <w:jc w:val="center"/>
              <w:rPr>
                <w:rFonts w:ascii="Source Sans Pro Light" w:hAnsi="Source Sans Pro Light"/>
              </w:rPr>
            </w:pPr>
            <w:r w:rsidRPr="002A541E">
              <w:rPr>
                <w:rFonts w:ascii="Source Sans Pro Light" w:hAnsi="Source Sans Pro Light"/>
              </w:rPr>
              <w:t>3</w:t>
            </w:r>
            <w:r w:rsidRPr="002A541E">
              <w:rPr>
                <w:rFonts w:ascii="Source Sans Pro Light" w:hAnsi="Source Sans Pro Light"/>
                <w:vertAlign w:val="superscript"/>
              </w:rPr>
              <w:t>rd</w:t>
            </w:r>
          </w:p>
          <w:p w14:paraId="3F7B40C6" w14:textId="2996F8B0" w:rsidR="1DF36116" w:rsidRPr="002A541E" w:rsidRDefault="1DF36116" w:rsidP="1DF36116">
            <w:pPr>
              <w:jc w:val="center"/>
              <w:rPr>
                <w:rFonts w:ascii="Source Sans Pro Light" w:hAnsi="Source Sans Pro Light"/>
              </w:rPr>
            </w:pPr>
            <w:r w:rsidRPr="002A541E">
              <w:rPr>
                <w:rFonts w:ascii="Source Sans Pro Light" w:hAnsi="Source Sans Pro Light"/>
              </w:rPr>
              <w:t>assay £</w:t>
            </w:r>
          </w:p>
        </w:tc>
        <w:tc>
          <w:tcPr>
            <w:tcW w:w="1127" w:type="dxa"/>
            <w:tcBorders>
              <w:top w:val="single" w:sz="8" w:space="0" w:color="auto"/>
              <w:left w:val="single" w:sz="8" w:space="0" w:color="auto"/>
              <w:bottom w:val="single" w:sz="18" w:space="0" w:color="auto"/>
              <w:right w:val="single" w:sz="8" w:space="0" w:color="auto"/>
            </w:tcBorders>
            <w:vAlign w:val="center"/>
          </w:tcPr>
          <w:p w14:paraId="5A6C9DF4" w14:textId="2119189A" w:rsidR="1DF36116" w:rsidRPr="002A541E" w:rsidRDefault="1DF36116" w:rsidP="1DF36116">
            <w:pPr>
              <w:jc w:val="center"/>
              <w:rPr>
                <w:rFonts w:ascii="Source Sans Pro Light" w:hAnsi="Source Sans Pro Light"/>
              </w:rPr>
            </w:pPr>
            <w:r w:rsidRPr="002A541E">
              <w:rPr>
                <w:rFonts w:ascii="Source Sans Pro Light" w:hAnsi="Source Sans Pro Light"/>
              </w:rPr>
              <w:t>Sample x 2</w:t>
            </w:r>
          </w:p>
          <w:p w14:paraId="7675AB68" w14:textId="0F3A2F14" w:rsidR="1DF36116" w:rsidRPr="002A541E" w:rsidRDefault="1DF36116" w:rsidP="1DF36116">
            <w:pPr>
              <w:jc w:val="center"/>
              <w:rPr>
                <w:rFonts w:ascii="Source Sans Pro Light" w:hAnsi="Source Sans Pro Light"/>
              </w:rPr>
            </w:pPr>
            <w:r w:rsidRPr="002A541E">
              <w:rPr>
                <w:rFonts w:ascii="Source Sans Pro Light" w:hAnsi="Source Sans Pro Light"/>
              </w:rPr>
              <w:t>assays £</w:t>
            </w:r>
          </w:p>
        </w:tc>
        <w:tc>
          <w:tcPr>
            <w:tcW w:w="1127" w:type="dxa"/>
            <w:tcBorders>
              <w:top w:val="single" w:sz="8" w:space="0" w:color="auto"/>
              <w:left w:val="single" w:sz="8" w:space="0" w:color="auto"/>
              <w:bottom w:val="single" w:sz="18" w:space="0" w:color="auto"/>
              <w:right w:val="single" w:sz="8" w:space="0" w:color="auto"/>
            </w:tcBorders>
            <w:vAlign w:val="center"/>
          </w:tcPr>
          <w:p w14:paraId="3A2D513E" w14:textId="14710947" w:rsidR="1DF36116" w:rsidRPr="002A541E" w:rsidRDefault="1DF36116" w:rsidP="1DF36116">
            <w:pPr>
              <w:jc w:val="center"/>
              <w:rPr>
                <w:rFonts w:ascii="Source Sans Pro Light" w:hAnsi="Source Sans Pro Light"/>
              </w:rPr>
            </w:pPr>
            <w:r w:rsidRPr="002A541E">
              <w:rPr>
                <w:rFonts w:ascii="Source Sans Pro Light" w:hAnsi="Source Sans Pro Light"/>
              </w:rPr>
              <w:t>Sample x 3</w:t>
            </w:r>
          </w:p>
          <w:p w14:paraId="0212DEA3" w14:textId="3E51D3B8" w:rsidR="1DF36116" w:rsidRPr="002A541E" w:rsidRDefault="1DF36116" w:rsidP="1DF36116">
            <w:pPr>
              <w:jc w:val="center"/>
              <w:rPr>
                <w:rFonts w:ascii="Source Sans Pro Light" w:hAnsi="Source Sans Pro Light"/>
              </w:rPr>
            </w:pPr>
            <w:r w:rsidRPr="002A541E">
              <w:rPr>
                <w:rFonts w:ascii="Source Sans Pro Light" w:hAnsi="Source Sans Pro Light"/>
              </w:rPr>
              <w:t>assays £</w:t>
            </w:r>
          </w:p>
        </w:tc>
        <w:tc>
          <w:tcPr>
            <w:tcW w:w="1127" w:type="dxa"/>
            <w:tcBorders>
              <w:top w:val="single" w:sz="8" w:space="0" w:color="auto"/>
              <w:left w:val="single" w:sz="8" w:space="0" w:color="auto"/>
              <w:bottom w:val="single" w:sz="18" w:space="0" w:color="auto"/>
              <w:right w:val="single" w:sz="8" w:space="0" w:color="auto"/>
            </w:tcBorders>
            <w:vAlign w:val="center"/>
          </w:tcPr>
          <w:p w14:paraId="165E31E2" w14:textId="5FEA929E" w:rsidR="1DF36116" w:rsidRPr="002A541E" w:rsidRDefault="1DF36116" w:rsidP="1DF36116">
            <w:pPr>
              <w:jc w:val="center"/>
              <w:rPr>
                <w:rFonts w:ascii="Source Sans Pro Light" w:hAnsi="Source Sans Pro Light"/>
              </w:rPr>
            </w:pPr>
            <w:r w:rsidRPr="002A541E">
              <w:rPr>
                <w:rFonts w:ascii="Source Sans Pro Light" w:hAnsi="Source Sans Pro Light"/>
              </w:rPr>
              <w:t>Sample x 4</w:t>
            </w:r>
          </w:p>
          <w:p w14:paraId="66504A58" w14:textId="646E7D4A" w:rsidR="1DF36116" w:rsidRPr="002A541E" w:rsidRDefault="1DF36116" w:rsidP="1DF36116">
            <w:pPr>
              <w:jc w:val="center"/>
              <w:rPr>
                <w:rFonts w:ascii="Source Sans Pro Light" w:hAnsi="Source Sans Pro Light"/>
              </w:rPr>
            </w:pPr>
            <w:r w:rsidRPr="002A541E">
              <w:rPr>
                <w:rFonts w:ascii="Source Sans Pro Light" w:hAnsi="Source Sans Pro Light"/>
              </w:rPr>
              <w:t>assays £</w:t>
            </w:r>
          </w:p>
        </w:tc>
      </w:tr>
      <w:tr w:rsidR="1DF36116" w:rsidRPr="002A541E" w14:paraId="0EFE1148" w14:textId="77777777" w:rsidTr="004A0F63">
        <w:trPr>
          <w:cantSplit/>
          <w:trHeight w:val="300"/>
        </w:trPr>
        <w:tc>
          <w:tcPr>
            <w:tcW w:w="1215" w:type="dxa"/>
            <w:tcBorders>
              <w:top w:val="single" w:sz="18" w:space="0" w:color="auto"/>
              <w:left w:val="single" w:sz="8" w:space="0" w:color="auto"/>
              <w:bottom w:val="single" w:sz="8" w:space="0" w:color="auto"/>
              <w:right w:val="single" w:sz="8" w:space="0" w:color="auto"/>
            </w:tcBorders>
            <w:vAlign w:val="center"/>
          </w:tcPr>
          <w:p w14:paraId="09F7A993" w14:textId="25951F3F" w:rsidR="1DF36116" w:rsidRPr="002A541E" w:rsidRDefault="1DF36116" w:rsidP="1DF36116">
            <w:pPr>
              <w:rPr>
                <w:rFonts w:ascii="Source Sans Pro Light" w:hAnsi="Source Sans Pro Light"/>
              </w:rPr>
            </w:pPr>
            <w:r w:rsidRPr="002A541E">
              <w:rPr>
                <w:rFonts w:ascii="Source Sans Pro Light" w:hAnsi="Source Sans Pro Light"/>
              </w:rPr>
              <w:t>Water filter</w:t>
            </w:r>
          </w:p>
        </w:tc>
        <w:tc>
          <w:tcPr>
            <w:tcW w:w="1065" w:type="dxa"/>
            <w:tcBorders>
              <w:top w:val="single" w:sz="18" w:space="0" w:color="auto"/>
              <w:left w:val="single" w:sz="8" w:space="0" w:color="auto"/>
              <w:bottom w:val="single" w:sz="8" w:space="0" w:color="auto"/>
              <w:right w:val="single" w:sz="8" w:space="0" w:color="auto"/>
            </w:tcBorders>
            <w:vAlign w:val="center"/>
          </w:tcPr>
          <w:p w14:paraId="4EB60508" w14:textId="758F5E74" w:rsidR="1DF36116" w:rsidRPr="002A541E" w:rsidRDefault="1DF36116" w:rsidP="1DF36116">
            <w:pPr>
              <w:jc w:val="center"/>
              <w:rPr>
                <w:rFonts w:ascii="Source Sans Pro Light" w:hAnsi="Source Sans Pro Light"/>
              </w:rPr>
            </w:pPr>
            <w:r w:rsidRPr="002A541E">
              <w:rPr>
                <w:rFonts w:ascii="Source Sans Pro Light" w:hAnsi="Source Sans Pro Light"/>
              </w:rPr>
              <w:t>20</w:t>
            </w:r>
          </w:p>
        </w:tc>
        <w:tc>
          <w:tcPr>
            <w:tcW w:w="1101" w:type="dxa"/>
            <w:tcBorders>
              <w:top w:val="single" w:sz="18" w:space="0" w:color="auto"/>
              <w:left w:val="single" w:sz="8" w:space="0" w:color="auto"/>
              <w:bottom w:val="single" w:sz="8" w:space="0" w:color="auto"/>
              <w:right w:val="single" w:sz="8" w:space="0" w:color="auto"/>
            </w:tcBorders>
            <w:vAlign w:val="center"/>
          </w:tcPr>
          <w:p w14:paraId="412B1640" w14:textId="01286DDF" w:rsidR="1DF36116" w:rsidRPr="002A541E" w:rsidRDefault="1DF36116" w:rsidP="1DF36116">
            <w:pPr>
              <w:jc w:val="center"/>
              <w:rPr>
                <w:rFonts w:ascii="Source Sans Pro Light" w:hAnsi="Source Sans Pro Light"/>
              </w:rPr>
            </w:pPr>
            <w:r w:rsidRPr="002A541E">
              <w:rPr>
                <w:rFonts w:ascii="Source Sans Pro Light" w:hAnsi="Source Sans Pro Light"/>
              </w:rPr>
              <w:t>275</w:t>
            </w:r>
          </w:p>
        </w:tc>
        <w:tc>
          <w:tcPr>
            <w:tcW w:w="1127" w:type="dxa"/>
            <w:tcBorders>
              <w:top w:val="single" w:sz="18" w:space="0" w:color="auto"/>
              <w:left w:val="single" w:sz="8" w:space="0" w:color="auto"/>
              <w:bottom w:val="single" w:sz="8" w:space="0" w:color="auto"/>
              <w:right w:val="single" w:sz="8" w:space="0" w:color="auto"/>
            </w:tcBorders>
            <w:vAlign w:val="center"/>
          </w:tcPr>
          <w:p w14:paraId="42DD637E" w14:textId="3DDFACBC" w:rsidR="1DF36116" w:rsidRPr="002A541E" w:rsidRDefault="1DF36116" w:rsidP="1DF36116">
            <w:pPr>
              <w:jc w:val="center"/>
              <w:rPr>
                <w:rFonts w:ascii="Source Sans Pro Light" w:hAnsi="Source Sans Pro Light"/>
              </w:rPr>
            </w:pPr>
            <w:r w:rsidRPr="002A541E">
              <w:rPr>
                <w:rFonts w:ascii="Source Sans Pro Light" w:hAnsi="Source Sans Pro Light"/>
              </w:rPr>
              <w:t>100</w:t>
            </w:r>
          </w:p>
        </w:tc>
        <w:tc>
          <w:tcPr>
            <w:tcW w:w="1127" w:type="dxa"/>
            <w:tcBorders>
              <w:top w:val="single" w:sz="18" w:space="0" w:color="auto"/>
              <w:left w:val="single" w:sz="8" w:space="0" w:color="auto"/>
              <w:bottom w:val="single" w:sz="8" w:space="0" w:color="auto"/>
              <w:right w:val="single" w:sz="8" w:space="0" w:color="auto"/>
            </w:tcBorders>
            <w:vAlign w:val="center"/>
          </w:tcPr>
          <w:p w14:paraId="1D3B6C7C" w14:textId="07FEDD20" w:rsidR="1DF36116" w:rsidRPr="002A541E" w:rsidRDefault="1DF36116" w:rsidP="1DF36116">
            <w:pPr>
              <w:jc w:val="center"/>
              <w:rPr>
                <w:rFonts w:ascii="Source Sans Pro Light" w:hAnsi="Source Sans Pro Light"/>
              </w:rPr>
            </w:pPr>
            <w:r w:rsidRPr="002A541E">
              <w:rPr>
                <w:rFonts w:ascii="Source Sans Pro Light" w:hAnsi="Source Sans Pro Light"/>
              </w:rPr>
              <w:t>100</w:t>
            </w:r>
          </w:p>
        </w:tc>
        <w:tc>
          <w:tcPr>
            <w:tcW w:w="1127" w:type="dxa"/>
            <w:tcBorders>
              <w:top w:val="single" w:sz="18" w:space="0" w:color="auto"/>
              <w:left w:val="single" w:sz="8" w:space="0" w:color="auto"/>
              <w:bottom w:val="single" w:sz="8" w:space="0" w:color="auto"/>
              <w:right w:val="single" w:sz="8" w:space="0" w:color="auto"/>
            </w:tcBorders>
            <w:vAlign w:val="center"/>
          </w:tcPr>
          <w:p w14:paraId="694CAB83" w14:textId="25C044FF" w:rsidR="1DF36116" w:rsidRPr="002A541E" w:rsidRDefault="1DF36116" w:rsidP="1DF36116">
            <w:pPr>
              <w:jc w:val="center"/>
              <w:rPr>
                <w:rFonts w:ascii="Source Sans Pro Light" w:hAnsi="Source Sans Pro Light"/>
              </w:rPr>
            </w:pPr>
            <w:r w:rsidRPr="002A541E">
              <w:rPr>
                <w:rFonts w:ascii="Source Sans Pro Light" w:hAnsi="Source Sans Pro Light"/>
              </w:rPr>
              <w:t>375</w:t>
            </w:r>
          </w:p>
        </w:tc>
        <w:tc>
          <w:tcPr>
            <w:tcW w:w="1127" w:type="dxa"/>
            <w:tcBorders>
              <w:top w:val="single" w:sz="18" w:space="0" w:color="auto"/>
              <w:left w:val="single" w:sz="8" w:space="0" w:color="auto"/>
              <w:bottom w:val="single" w:sz="8" w:space="0" w:color="auto"/>
              <w:right w:val="single" w:sz="8" w:space="0" w:color="auto"/>
            </w:tcBorders>
            <w:vAlign w:val="center"/>
          </w:tcPr>
          <w:p w14:paraId="632DFC49" w14:textId="70E8FC3B" w:rsidR="1DF36116" w:rsidRPr="002A541E" w:rsidRDefault="1DF36116" w:rsidP="1DF36116">
            <w:pPr>
              <w:jc w:val="center"/>
              <w:rPr>
                <w:rFonts w:ascii="Source Sans Pro Light" w:hAnsi="Source Sans Pro Light"/>
              </w:rPr>
            </w:pPr>
            <w:r w:rsidRPr="002A541E">
              <w:rPr>
                <w:rFonts w:ascii="Source Sans Pro Light" w:hAnsi="Source Sans Pro Light"/>
              </w:rPr>
              <w:t>475</w:t>
            </w:r>
          </w:p>
        </w:tc>
        <w:tc>
          <w:tcPr>
            <w:tcW w:w="1127" w:type="dxa"/>
            <w:tcBorders>
              <w:top w:val="single" w:sz="18" w:space="0" w:color="auto"/>
              <w:left w:val="single" w:sz="8" w:space="0" w:color="auto"/>
              <w:bottom w:val="single" w:sz="8" w:space="0" w:color="auto"/>
              <w:right w:val="single" w:sz="8" w:space="0" w:color="auto"/>
            </w:tcBorders>
            <w:vAlign w:val="center"/>
          </w:tcPr>
          <w:p w14:paraId="46D757C6" w14:textId="2431484F" w:rsidR="1DF36116" w:rsidRPr="002A541E" w:rsidRDefault="1DF36116" w:rsidP="1DF36116">
            <w:pPr>
              <w:jc w:val="center"/>
              <w:rPr>
                <w:rFonts w:ascii="Source Sans Pro Light" w:hAnsi="Source Sans Pro Light"/>
              </w:rPr>
            </w:pPr>
            <w:r w:rsidRPr="002A541E">
              <w:rPr>
                <w:rFonts w:ascii="Source Sans Pro Light" w:hAnsi="Source Sans Pro Light"/>
              </w:rPr>
              <w:t>575</w:t>
            </w:r>
          </w:p>
        </w:tc>
      </w:tr>
      <w:tr w:rsidR="1DF36116" w:rsidRPr="002A541E" w14:paraId="0EC4D073" w14:textId="77777777" w:rsidTr="004A0F63">
        <w:trPr>
          <w:cantSplit/>
          <w:trHeight w:val="300"/>
        </w:trPr>
        <w:tc>
          <w:tcPr>
            <w:tcW w:w="1215" w:type="dxa"/>
            <w:tcBorders>
              <w:top w:val="single" w:sz="8" w:space="0" w:color="auto"/>
              <w:left w:val="single" w:sz="8" w:space="0" w:color="auto"/>
              <w:bottom w:val="single" w:sz="8" w:space="0" w:color="auto"/>
              <w:right w:val="single" w:sz="8" w:space="0" w:color="auto"/>
            </w:tcBorders>
            <w:vAlign w:val="center"/>
          </w:tcPr>
          <w:p w14:paraId="1B913337" w14:textId="73AB818B" w:rsidR="1DF36116" w:rsidRPr="002A541E" w:rsidRDefault="1DF36116" w:rsidP="1DF36116">
            <w:pPr>
              <w:rPr>
                <w:rFonts w:ascii="Source Sans Pro Light" w:hAnsi="Source Sans Pro Light"/>
              </w:rPr>
            </w:pPr>
            <w:r w:rsidRPr="002A541E">
              <w:rPr>
                <w:rFonts w:ascii="Source Sans Pro Light" w:hAnsi="Source Sans Pro Light"/>
              </w:rPr>
              <w:t>Sediment</w:t>
            </w:r>
          </w:p>
        </w:tc>
        <w:tc>
          <w:tcPr>
            <w:tcW w:w="1065" w:type="dxa"/>
            <w:tcBorders>
              <w:top w:val="single" w:sz="8" w:space="0" w:color="auto"/>
              <w:left w:val="single" w:sz="8" w:space="0" w:color="auto"/>
              <w:bottom w:val="single" w:sz="8" w:space="0" w:color="auto"/>
              <w:right w:val="single" w:sz="8" w:space="0" w:color="auto"/>
            </w:tcBorders>
            <w:vAlign w:val="center"/>
          </w:tcPr>
          <w:p w14:paraId="2A73613F" w14:textId="228FC06B" w:rsidR="1DF36116" w:rsidRPr="002A541E" w:rsidRDefault="1DF36116" w:rsidP="1DF36116">
            <w:pPr>
              <w:jc w:val="center"/>
              <w:rPr>
                <w:rFonts w:ascii="Source Sans Pro Light" w:hAnsi="Source Sans Pro Light"/>
              </w:rPr>
            </w:pPr>
            <w:r w:rsidRPr="002A541E">
              <w:rPr>
                <w:rFonts w:ascii="Source Sans Pro Light" w:hAnsi="Source Sans Pro Light"/>
              </w:rPr>
              <w:t>NA</w:t>
            </w:r>
          </w:p>
        </w:tc>
        <w:tc>
          <w:tcPr>
            <w:tcW w:w="1101" w:type="dxa"/>
            <w:tcBorders>
              <w:top w:val="single" w:sz="8" w:space="0" w:color="auto"/>
              <w:left w:val="single" w:sz="8" w:space="0" w:color="auto"/>
              <w:bottom w:val="single" w:sz="8" w:space="0" w:color="auto"/>
              <w:right w:val="single" w:sz="8" w:space="0" w:color="auto"/>
            </w:tcBorders>
            <w:vAlign w:val="center"/>
          </w:tcPr>
          <w:p w14:paraId="47A2E0DE" w14:textId="07F62B1E" w:rsidR="1DF36116" w:rsidRPr="002A541E" w:rsidRDefault="1DF36116" w:rsidP="1DF36116">
            <w:pPr>
              <w:jc w:val="center"/>
              <w:rPr>
                <w:rFonts w:ascii="Source Sans Pro Light" w:hAnsi="Source Sans Pro Light"/>
              </w:rPr>
            </w:pPr>
            <w:r w:rsidRPr="002A541E">
              <w:rPr>
                <w:rFonts w:ascii="Source Sans Pro Light" w:hAnsi="Source Sans Pro Light"/>
              </w:rPr>
              <w:t>275</w:t>
            </w:r>
          </w:p>
        </w:tc>
        <w:tc>
          <w:tcPr>
            <w:tcW w:w="1127" w:type="dxa"/>
            <w:tcBorders>
              <w:top w:val="single" w:sz="8" w:space="0" w:color="auto"/>
              <w:left w:val="single" w:sz="8" w:space="0" w:color="auto"/>
              <w:bottom w:val="single" w:sz="8" w:space="0" w:color="auto"/>
              <w:right w:val="single" w:sz="8" w:space="0" w:color="auto"/>
            </w:tcBorders>
            <w:vAlign w:val="center"/>
          </w:tcPr>
          <w:p w14:paraId="6B78BB3C" w14:textId="09A868F2" w:rsidR="1DF36116" w:rsidRPr="002A541E" w:rsidRDefault="1DF36116" w:rsidP="1DF36116">
            <w:pPr>
              <w:jc w:val="center"/>
              <w:rPr>
                <w:rFonts w:ascii="Source Sans Pro Light" w:hAnsi="Source Sans Pro Light"/>
              </w:rPr>
            </w:pPr>
            <w:r w:rsidRPr="002A541E">
              <w:rPr>
                <w:rFonts w:ascii="Source Sans Pro Light" w:hAnsi="Source Sans Pro Light"/>
              </w:rPr>
              <w:t>100</w:t>
            </w:r>
          </w:p>
        </w:tc>
        <w:tc>
          <w:tcPr>
            <w:tcW w:w="1127" w:type="dxa"/>
            <w:tcBorders>
              <w:top w:val="single" w:sz="8" w:space="0" w:color="auto"/>
              <w:left w:val="single" w:sz="8" w:space="0" w:color="auto"/>
              <w:bottom w:val="single" w:sz="8" w:space="0" w:color="auto"/>
              <w:right w:val="single" w:sz="8" w:space="0" w:color="auto"/>
            </w:tcBorders>
            <w:vAlign w:val="center"/>
          </w:tcPr>
          <w:p w14:paraId="166B7721" w14:textId="789645D2" w:rsidR="1DF36116" w:rsidRPr="002A541E" w:rsidRDefault="1DF36116" w:rsidP="1DF36116">
            <w:pPr>
              <w:jc w:val="center"/>
              <w:rPr>
                <w:rFonts w:ascii="Source Sans Pro Light" w:hAnsi="Source Sans Pro Light"/>
              </w:rPr>
            </w:pPr>
            <w:r w:rsidRPr="002A541E">
              <w:rPr>
                <w:rFonts w:ascii="Source Sans Pro Light" w:hAnsi="Source Sans Pro Light"/>
              </w:rPr>
              <w:t>100</w:t>
            </w:r>
          </w:p>
        </w:tc>
        <w:tc>
          <w:tcPr>
            <w:tcW w:w="1127" w:type="dxa"/>
            <w:tcBorders>
              <w:top w:val="single" w:sz="8" w:space="0" w:color="auto"/>
              <w:left w:val="single" w:sz="8" w:space="0" w:color="auto"/>
              <w:bottom w:val="single" w:sz="8" w:space="0" w:color="auto"/>
              <w:right w:val="single" w:sz="8" w:space="0" w:color="auto"/>
            </w:tcBorders>
            <w:vAlign w:val="center"/>
          </w:tcPr>
          <w:p w14:paraId="55C3A777" w14:textId="799D6BA6" w:rsidR="1DF36116" w:rsidRPr="002A541E" w:rsidRDefault="1DF36116" w:rsidP="1DF36116">
            <w:pPr>
              <w:jc w:val="center"/>
              <w:rPr>
                <w:rFonts w:ascii="Source Sans Pro Light" w:hAnsi="Source Sans Pro Light"/>
              </w:rPr>
            </w:pPr>
            <w:r w:rsidRPr="002A541E">
              <w:rPr>
                <w:rFonts w:ascii="Source Sans Pro Light" w:hAnsi="Source Sans Pro Light"/>
              </w:rPr>
              <w:t>375</w:t>
            </w:r>
          </w:p>
        </w:tc>
        <w:tc>
          <w:tcPr>
            <w:tcW w:w="1127" w:type="dxa"/>
            <w:tcBorders>
              <w:top w:val="single" w:sz="8" w:space="0" w:color="auto"/>
              <w:left w:val="single" w:sz="8" w:space="0" w:color="auto"/>
              <w:bottom w:val="single" w:sz="8" w:space="0" w:color="auto"/>
              <w:right w:val="single" w:sz="8" w:space="0" w:color="auto"/>
            </w:tcBorders>
            <w:vAlign w:val="center"/>
          </w:tcPr>
          <w:p w14:paraId="6549C8D8" w14:textId="3152F914" w:rsidR="1DF36116" w:rsidRPr="002A541E" w:rsidRDefault="1DF36116" w:rsidP="1DF36116">
            <w:pPr>
              <w:jc w:val="center"/>
              <w:rPr>
                <w:rFonts w:ascii="Source Sans Pro Light" w:hAnsi="Source Sans Pro Light"/>
              </w:rPr>
            </w:pPr>
            <w:r w:rsidRPr="002A541E">
              <w:rPr>
                <w:rFonts w:ascii="Source Sans Pro Light" w:hAnsi="Source Sans Pro Light"/>
              </w:rPr>
              <w:t>475</w:t>
            </w:r>
          </w:p>
        </w:tc>
        <w:tc>
          <w:tcPr>
            <w:tcW w:w="1127" w:type="dxa"/>
            <w:tcBorders>
              <w:top w:val="single" w:sz="8" w:space="0" w:color="auto"/>
              <w:left w:val="single" w:sz="8" w:space="0" w:color="auto"/>
              <w:bottom w:val="single" w:sz="8" w:space="0" w:color="auto"/>
              <w:right w:val="single" w:sz="8" w:space="0" w:color="auto"/>
            </w:tcBorders>
            <w:vAlign w:val="center"/>
          </w:tcPr>
          <w:p w14:paraId="6EFBAE71" w14:textId="3C62EAD7" w:rsidR="1DF36116" w:rsidRPr="002A541E" w:rsidRDefault="1DF36116" w:rsidP="1DF36116">
            <w:pPr>
              <w:jc w:val="center"/>
              <w:rPr>
                <w:rFonts w:ascii="Source Sans Pro Light" w:hAnsi="Source Sans Pro Light"/>
              </w:rPr>
            </w:pPr>
            <w:r w:rsidRPr="002A541E">
              <w:rPr>
                <w:rFonts w:ascii="Source Sans Pro Light" w:hAnsi="Source Sans Pro Light"/>
              </w:rPr>
              <w:t>575</w:t>
            </w:r>
          </w:p>
        </w:tc>
      </w:tr>
    </w:tbl>
    <w:p w14:paraId="0211905E" w14:textId="77777777" w:rsidR="002524F4" w:rsidRDefault="002524F4" w:rsidP="1DF36116">
      <w:pPr>
        <w:rPr>
          <w:i/>
          <w:iCs/>
        </w:rPr>
      </w:pPr>
    </w:p>
    <w:p w14:paraId="642DD9EC" w14:textId="306CA3AC" w:rsidR="1A37138A" w:rsidRPr="00225481" w:rsidRDefault="6DEA0F01" w:rsidP="00225481">
      <w:pPr>
        <w:spacing w:line="360" w:lineRule="auto"/>
        <w:rPr>
          <w:rFonts w:ascii="Source Sans Pro Light" w:hAnsi="Source Sans Pro Light"/>
          <w:sz w:val="20"/>
          <w:szCs w:val="20"/>
        </w:rPr>
      </w:pPr>
      <w:r w:rsidRPr="00225481">
        <w:rPr>
          <w:rFonts w:ascii="Source Sans Pro Light" w:hAnsi="Source Sans Pro Light"/>
          <w:b/>
        </w:rPr>
        <w:t xml:space="preserve">Table </w:t>
      </w:r>
      <w:r w:rsidRPr="00225481">
        <w:rPr>
          <w:rFonts w:ascii="Source Sans Pro Light" w:hAnsi="Source Sans Pro Light"/>
          <w:b/>
          <w:bCs/>
        </w:rPr>
        <w:t>1</w:t>
      </w:r>
      <w:r w:rsidR="5FDB3DC5" w:rsidRPr="00225481">
        <w:rPr>
          <w:rFonts w:ascii="Source Sans Pro Light" w:hAnsi="Source Sans Pro Light"/>
          <w:b/>
          <w:bCs/>
        </w:rPr>
        <w:t>8</w:t>
      </w:r>
      <w:r w:rsidRPr="00225481">
        <w:rPr>
          <w:rFonts w:ascii="Source Sans Pro Light" w:hAnsi="Source Sans Pro Light"/>
        </w:rPr>
        <w:t>: Kit components for one aquatic sampling kit</w:t>
      </w:r>
    </w:p>
    <w:tbl>
      <w:tblPr>
        <w:tblStyle w:val="TableGrid"/>
        <w:tblW w:w="0" w:type="auto"/>
        <w:tblLayout w:type="fixed"/>
        <w:tblLook w:val="04A0" w:firstRow="1" w:lastRow="0" w:firstColumn="1" w:lastColumn="0" w:noHBand="0" w:noVBand="1"/>
        <w:tblCaption w:val="Kit components for one aquatic sampling kit"/>
      </w:tblPr>
      <w:tblGrid>
        <w:gridCol w:w="975"/>
        <w:gridCol w:w="5850"/>
      </w:tblGrid>
      <w:tr w:rsidR="1DF36116" w14:paraId="74032BEA" w14:textId="77777777" w:rsidTr="00953A0F">
        <w:trPr>
          <w:cantSplit/>
          <w:trHeight w:val="300"/>
          <w:tblHeader/>
        </w:trPr>
        <w:tc>
          <w:tcPr>
            <w:tcW w:w="975" w:type="dxa"/>
            <w:tcBorders>
              <w:top w:val="single" w:sz="8" w:space="0" w:color="auto"/>
              <w:left w:val="single" w:sz="8" w:space="0" w:color="auto"/>
              <w:bottom w:val="single" w:sz="18" w:space="0" w:color="auto"/>
              <w:right w:val="single" w:sz="18" w:space="0" w:color="auto"/>
            </w:tcBorders>
          </w:tcPr>
          <w:p w14:paraId="372B1BF0" w14:textId="69EC7A78" w:rsidR="1DF36116" w:rsidRPr="002A541E" w:rsidRDefault="1DF36116" w:rsidP="1DF36116">
            <w:pPr>
              <w:jc w:val="center"/>
              <w:rPr>
                <w:rFonts w:ascii="Source Sans Pro Light" w:hAnsi="Source Sans Pro Light"/>
                <w:b/>
                <w:bCs/>
              </w:rPr>
            </w:pPr>
          </w:p>
        </w:tc>
        <w:tc>
          <w:tcPr>
            <w:tcW w:w="5850" w:type="dxa"/>
            <w:tcBorders>
              <w:top w:val="single" w:sz="8" w:space="0" w:color="auto"/>
              <w:left w:val="single" w:sz="18" w:space="0" w:color="auto"/>
              <w:bottom w:val="single" w:sz="18" w:space="0" w:color="auto"/>
              <w:right w:val="single" w:sz="8" w:space="0" w:color="auto"/>
            </w:tcBorders>
          </w:tcPr>
          <w:p w14:paraId="55256D30" w14:textId="1A0E5D0A" w:rsidR="1DF36116" w:rsidRPr="002A541E" w:rsidRDefault="76158318" w:rsidP="17F3981A">
            <w:pPr>
              <w:jc w:val="center"/>
              <w:rPr>
                <w:rFonts w:ascii="Source Sans Pro Light" w:hAnsi="Source Sans Pro Light"/>
                <w:b/>
                <w:bCs/>
              </w:rPr>
            </w:pPr>
            <w:r w:rsidRPr="002A541E">
              <w:rPr>
                <w:rFonts w:ascii="Source Sans Pro Light" w:hAnsi="Source Sans Pro Light"/>
                <w:b/>
                <w:bCs/>
              </w:rPr>
              <w:t>Kit Components</w:t>
            </w:r>
            <w:r w:rsidR="318E39A5" w:rsidRPr="002A541E">
              <w:rPr>
                <w:rFonts w:ascii="Source Sans Pro Light" w:hAnsi="Source Sans Pro Light"/>
                <w:b/>
                <w:bCs/>
              </w:rPr>
              <w:t xml:space="preserve"> Aquatic</w:t>
            </w:r>
          </w:p>
        </w:tc>
      </w:tr>
      <w:tr w:rsidR="1DF36116" w14:paraId="353F4ADC" w14:textId="77777777" w:rsidTr="00953A0F">
        <w:trPr>
          <w:cantSplit/>
          <w:trHeight w:val="300"/>
        </w:trPr>
        <w:tc>
          <w:tcPr>
            <w:tcW w:w="975" w:type="dxa"/>
            <w:tcBorders>
              <w:top w:val="single" w:sz="18" w:space="0" w:color="auto"/>
              <w:left w:val="single" w:sz="8" w:space="0" w:color="auto"/>
              <w:bottom w:val="single" w:sz="18" w:space="0" w:color="auto"/>
              <w:right w:val="single" w:sz="18" w:space="0" w:color="auto"/>
            </w:tcBorders>
          </w:tcPr>
          <w:p w14:paraId="159390D6" w14:textId="3366BA1A" w:rsidR="1DF36116" w:rsidRPr="002A541E" w:rsidRDefault="1DF36116" w:rsidP="1DF36116">
            <w:pPr>
              <w:jc w:val="center"/>
              <w:rPr>
                <w:rFonts w:ascii="Source Sans Pro Light" w:hAnsi="Source Sans Pro Light"/>
                <w:b/>
                <w:bCs/>
              </w:rPr>
            </w:pPr>
            <w:r w:rsidRPr="002A541E">
              <w:rPr>
                <w:rFonts w:ascii="Source Sans Pro Light" w:hAnsi="Source Sans Pro Light"/>
                <w:b/>
                <w:bCs/>
              </w:rPr>
              <w:t>n</w:t>
            </w:r>
          </w:p>
        </w:tc>
        <w:tc>
          <w:tcPr>
            <w:tcW w:w="5850" w:type="dxa"/>
            <w:tcBorders>
              <w:top w:val="single" w:sz="18" w:space="0" w:color="auto"/>
              <w:left w:val="single" w:sz="18" w:space="0" w:color="auto"/>
              <w:bottom w:val="single" w:sz="18" w:space="0" w:color="auto"/>
              <w:right w:val="single" w:sz="8" w:space="0" w:color="auto"/>
            </w:tcBorders>
          </w:tcPr>
          <w:p w14:paraId="4B144A8E" w14:textId="55EB1ADB" w:rsidR="1DF36116" w:rsidRPr="002A541E" w:rsidRDefault="1DF36116" w:rsidP="1DF36116">
            <w:pPr>
              <w:jc w:val="center"/>
              <w:rPr>
                <w:rFonts w:ascii="Source Sans Pro Light" w:hAnsi="Source Sans Pro Light"/>
                <w:b/>
                <w:bCs/>
              </w:rPr>
            </w:pPr>
            <w:r w:rsidRPr="002A541E">
              <w:rPr>
                <w:rFonts w:ascii="Source Sans Pro Light" w:hAnsi="Source Sans Pro Light"/>
                <w:b/>
                <w:bCs/>
              </w:rPr>
              <w:t>Item</w:t>
            </w:r>
          </w:p>
        </w:tc>
      </w:tr>
      <w:tr w:rsidR="1DF36116" w14:paraId="14937EAC" w14:textId="77777777" w:rsidTr="00953A0F">
        <w:trPr>
          <w:cantSplit/>
          <w:trHeight w:val="300"/>
        </w:trPr>
        <w:tc>
          <w:tcPr>
            <w:tcW w:w="975" w:type="dxa"/>
            <w:tcBorders>
              <w:top w:val="single" w:sz="18" w:space="0" w:color="auto"/>
              <w:left w:val="single" w:sz="8" w:space="0" w:color="auto"/>
              <w:bottom w:val="single" w:sz="8" w:space="0" w:color="auto"/>
              <w:right w:val="single" w:sz="18" w:space="0" w:color="auto"/>
            </w:tcBorders>
          </w:tcPr>
          <w:p w14:paraId="46908754" w14:textId="4B833DAE" w:rsidR="1DF36116" w:rsidRPr="002A541E" w:rsidRDefault="1DF36116" w:rsidP="1DF36116">
            <w:pPr>
              <w:rPr>
                <w:rFonts w:ascii="Source Sans Pro Light" w:hAnsi="Source Sans Pro Light"/>
              </w:rPr>
            </w:pPr>
            <w:r w:rsidRPr="002A541E">
              <w:rPr>
                <w:rFonts w:ascii="Source Sans Pro Light" w:hAnsi="Source Sans Pro Light"/>
              </w:rPr>
              <w:t>1 pair</w:t>
            </w:r>
          </w:p>
        </w:tc>
        <w:tc>
          <w:tcPr>
            <w:tcW w:w="5850" w:type="dxa"/>
            <w:tcBorders>
              <w:top w:val="single" w:sz="18" w:space="0" w:color="auto"/>
              <w:left w:val="single" w:sz="18" w:space="0" w:color="auto"/>
              <w:bottom w:val="single" w:sz="8" w:space="0" w:color="auto"/>
              <w:right w:val="single" w:sz="8" w:space="0" w:color="auto"/>
            </w:tcBorders>
          </w:tcPr>
          <w:p w14:paraId="416980DC" w14:textId="04B36DB2" w:rsidR="1DF36116" w:rsidRPr="002A541E" w:rsidRDefault="1DF36116" w:rsidP="1DF36116">
            <w:pPr>
              <w:rPr>
                <w:rFonts w:ascii="Source Sans Pro Light" w:hAnsi="Source Sans Pro Light"/>
              </w:rPr>
            </w:pPr>
            <w:r w:rsidRPr="002A541E">
              <w:rPr>
                <w:rFonts w:ascii="Source Sans Pro Light" w:hAnsi="Source Sans Pro Light"/>
              </w:rPr>
              <w:t>Nitrile gloves</w:t>
            </w:r>
          </w:p>
        </w:tc>
      </w:tr>
      <w:tr w:rsidR="1DF36116" w14:paraId="36BEC72E"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3C9271E5" w14:textId="2B2F84AF"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3EDB8DE4" w14:textId="4220C815" w:rsidR="1DF36116" w:rsidRPr="002A541E" w:rsidRDefault="1DF36116" w:rsidP="1DF36116">
            <w:pPr>
              <w:rPr>
                <w:rFonts w:ascii="Source Sans Pro Light" w:hAnsi="Source Sans Pro Light"/>
              </w:rPr>
            </w:pPr>
            <w:r w:rsidRPr="002A541E">
              <w:rPr>
                <w:rFonts w:ascii="Source Sans Pro Light" w:hAnsi="Source Sans Pro Light"/>
              </w:rPr>
              <w:t>3.5 L sampling bag</w:t>
            </w:r>
          </w:p>
        </w:tc>
      </w:tr>
      <w:tr w:rsidR="1DF36116" w14:paraId="1DA5AB7F"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60ED22DD" w14:textId="1D6C1317"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1505D9BE" w14:textId="06B604A4" w:rsidR="1DF36116" w:rsidRPr="002A541E" w:rsidRDefault="76158318" w:rsidP="1DF36116">
            <w:pPr>
              <w:rPr>
                <w:rFonts w:ascii="Source Sans Pro Light" w:hAnsi="Source Sans Pro Light"/>
              </w:rPr>
            </w:pPr>
            <w:r w:rsidRPr="002A541E">
              <w:rPr>
                <w:rFonts w:ascii="Source Sans Pro Light" w:hAnsi="Source Sans Pro Light"/>
              </w:rPr>
              <w:t>60 ml Luer Lock plastic syringe</w:t>
            </w:r>
          </w:p>
        </w:tc>
      </w:tr>
      <w:tr w:rsidR="1DF36116" w14:paraId="38A89A27"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166B1128" w14:textId="4E19218E"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04D699C7" w14:textId="6BE2B694" w:rsidR="1DF36116" w:rsidRPr="002A541E" w:rsidRDefault="1DF36116" w:rsidP="005C7EAB">
            <w:pPr>
              <w:spacing w:line="276" w:lineRule="auto"/>
              <w:jc w:val="both"/>
              <w:rPr>
                <w:rFonts w:ascii="Source Sans Pro Light" w:eastAsia="Source Sans Pro Light" w:hAnsi="Source Sans Pro Light"/>
                <w:color w:val="000000" w:themeColor="text1"/>
              </w:rPr>
            </w:pPr>
            <w:r w:rsidRPr="002A541E">
              <w:rPr>
                <w:rFonts w:ascii="Source Sans Pro Light" w:hAnsi="Source Sans Pro Light"/>
                <w:color w:val="000000" w:themeColor="text1"/>
              </w:rPr>
              <w:t xml:space="preserve">Enclosed filter (0.8 </w:t>
            </w:r>
            <w:proofErr w:type="spellStart"/>
            <w:r w:rsidRPr="002A541E">
              <w:rPr>
                <w:rFonts w:ascii="Source Sans Pro Light" w:hAnsi="Source Sans Pro Light"/>
                <w:color w:val="000000" w:themeColor="text1"/>
              </w:rPr>
              <w:t>μm</w:t>
            </w:r>
            <w:proofErr w:type="spellEnd"/>
            <w:r w:rsidRPr="002A541E">
              <w:rPr>
                <w:rFonts w:ascii="Source Sans Pro Light" w:hAnsi="Source Sans Pro Light"/>
                <w:color w:val="000000" w:themeColor="text1"/>
              </w:rPr>
              <w:t xml:space="preserve"> pore size, </w:t>
            </w:r>
            <w:proofErr w:type="spellStart"/>
            <w:r w:rsidRPr="002A541E">
              <w:rPr>
                <w:rFonts w:ascii="Source Sans Pro Light" w:hAnsi="Source Sans Pro Light"/>
                <w:color w:val="000000" w:themeColor="text1"/>
              </w:rPr>
              <w:t>polyethersulfone</w:t>
            </w:r>
            <w:proofErr w:type="spellEnd"/>
            <w:r w:rsidR="1610FFD2" w:rsidRPr="002A541E">
              <w:rPr>
                <w:rFonts w:ascii="Source Sans Pro Light" w:hAnsi="Source Sans Pro Light"/>
                <w:color w:val="000000" w:themeColor="text1"/>
              </w:rPr>
              <w:t xml:space="preserve"> (PES) </w:t>
            </w:r>
            <w:r w:rsidR="1610FFD2" w:rsidRPr="002A541E">
              <w:rPr>
                <w:rFonts w:ascii="Source Sans Pro Light" w:eastAsia="Source Sans Pro Light" w:hAnsi="Source Sans Pro Light"/>
                <w:color w:val="000000" w:themeColor="text1"/>
              </w:rPr>
              <w:t xml:space="preserve">and </w:t>
            </w:r>
            <w:r w:rsidR="1610FFD2" w:rsidRPr="002A541E">
              <w:rPr>
                <w:rFonts w:ascii="Source Sans Pro Light" w:hAnsi="Source Sans Pro Light"/>
                <w:color w:val="000000" w:themeColor="text1"/>
              </w:rPr>
              <w:t xml:space="preserve">a 5 </w:t>
            </w:r>
            <w:proofErr w:type="spellStart"/>
            <w:r w:rsidR="1610FFD2" w:rsidRPr="002A541E">
              <w:rPr>
                <w:rFonts w:ascii="Source Sans Pro Light" w:hAnsi="Source Sans Pro Light"/>
                <w:color w:val="000000" w:themeColor="text1"/>
              </w:rPr>
              <w:t>μm</w:t>
            </w:r>
            <w:proofErr w:type="spellEnd"/>
            <w:r w:rsidR="1610FFD2" w:rsidRPr="002A541E">
              <w:rPr>
                <w:rFonts w:ascii="Source Sans Pro Light" w:hAnsi="Source Sans Pro Light"/>
                <w:color w:val="000000" w:themeColor="text1"/>
              </w:rPr>
              <w:t xml:space="preserve"> glass fibre pre</w:t>
            </w:r>
            <w:r w:rsidR="1610FFD2" w:rsidRPr="002A541E">
              <w:rPr>
                <w:rFonts w:ascii="Source Sans Pro Light" w:eastAsia="Source Sans Pro Light" w:hAnsi="Source Sans Pro Light"/>
                <w:color w:val="000000" w:themeColor="text1"/>
              </w:rPr>
              <w:t>filter</w:t>
            </w:r>
            <w:r w:rsidRPr="002A541E">
              <w:rPr>
                <w:rFonts w:ascii="Source Sans Pro Light" w:hAnsi="Source Sans Pro Light"/>
                <w:color w:val="000000" w:themeColor="text1"/>
              </w:rPr>
              <w:t>)</w:t>
            </w:r>
          </w:p>
        </w:tc>
      </w:tr>
      <w:tr w:rsidR="1DF36116" w14:paraId="785764BA"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5A444996" w14:textId="03870F89"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4A901748" w14:textId="37CD1DF3" w:rsidR="1DF36116" w:rsidRPr="002A541E" w:rsidRDefault="1DF36116" w:rsidP="1DF36116">
            <w:pPr>
              <w:rPr>
                <w:rFonts w:ascii="Source Sans Pro Light" w:hAnsi="Source Sans Pro Light"/>
              </w:rPr>
            </w:pPr>
            <w:r w:rsidRPr="002A541E">
              <w:rPr>
                <w:rFonts w:ascii="Source Sans Pro Light" w:hAnsi="Source Sans Pro Light"/>
              </w:rPr>
              <w:t>Resealable bag</w:t>
            </w:r>
          </w:p>
        </w:tc>
      </w:tr>
      <w:tr w:rsidR="1DF36116" w14:paraId="3B0229F8"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4FD708FD" w14:textId="1154F8AC"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37DC017C" w14:textId="7D8599F2" w:rsidR="1DF36116" w:rsidRPr="002A541E" w:rsidRDefault="1DF36116" w:rsidP="1DF36116">
            <w:pPr>
              <w:rPr>
                <w:rFonts w:ascii="Source Sans Pro Light" w:hAnsi="Source Sans Pro Light"/>
              </w:rPr>
            </w:pPr>
            <w:r w:rsidRPr="002A541E">
              <w:rPr>
                <w:rFonts w:ascii="Source Sans Pro Light" w:hAnsi="Source Sans Pro Light"/>
              </w:rPr>
              <w:t xml:space="preserve">Small syringe filled with 1.5 </w:t>
            </w:r>
            <w:proofErr w:type="gramStart"/>
            <w:r w:rsidRPr="002A541E">
              <w:rPr>
                <w:rFonts w:ascii="Source Sans Pro Light" w:hAnsi="Source Sans Pro Light"/>
              </w:rPr>
              <w:t>ml</w:t>
            </w:r>
            <w:proofErr w:type="gramEnd"/>
            <w:r w:rsidRPr="002A541E">
              <w:rPr>
                <w:rFonts w:ascii="Source Sans Pro Light" w:hAnsi="Source Sans Pro Light"/>
              </w:rPr>
              <w:t xml:space="preserve"> </w:t>
            </w:r>
          </w:p>
          <w:p w14:paraId="680C13CD" w14:textId="36401E44" w:rsidR="1DF36116" w:rsidRPr="002A541E" w:rsidRDefault="1DF36116" w:rsidP="1DF36116">
            <w:pPr>
              <w:rPr>
                <w:rFonts w:ascii="Source Sans Pro Light" w:hAnsi="Source Sans Pro Light"/>
              </w:rPr>
            </w:pPr>
            <w:r w:rsidRPr="002A541E">
              <w:rPr>
                <w:rFonts w:ascii="Source Sans Pro Light" w:hAnsi="Source Sans Pro Light"/>
              </w:rPr>
              <w:t>Longmire’s solution (sealed with reusable Luer lock cap)</w:t>
            </w:r>
          </w:p>
        </w:tc>
      </w:tr>
      <w:tr w:rsidR="1DF36116" w14:paraId="3F5083F8"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22133397" w14:textId="5D330F75"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3FF6FC9E" w14:textId="04EF81BE" w:rsidR="1DF36116" w:rsidRPr="002A541E" w:rsidRDefault="1DF36116" w:rsidP="1DF36116">
            <w:pPr>
              <w:rPr>
                <w:rFonts w:ascii="Source Sans Pro Light" w:hAnsi="Source Sans Pro Light"/>
              </w:rPr>
            </w:pPr>
            <w:r w:rsidRPr="002A541E">
              <w:rPr>
                <w:rFonts w:ascii="Source Sans Pro Light" w:hAnsi="Source Sans Pro Light"/>
              </w:rPr>
              <w:t>Extra Luer lock cap</w:t>
            </w:r>
          </w:p>
        </w:tc>
      </w:tr>
      <w:tr w:rsidR="1DF36116" w14:paraId="0C1AAA11"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0CFDE154" w14:textId="122F790E"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5FA45C8E" w14:textId="7B4833D2" w:rsidR="1DF36116" w:rsidRPr="002A541E" w:rsidRDefault="1DF36116" w:rsidP="1DF36116">
            <w:pPr>
              <w:rPr>
                <w:rFonts w:ascii="Source Sans Pro Light" w:hAnsi="Source Sans Pro Light"/>
              </w:rPr>
            </w:pPr>
            <w:r w:rsidRPr="002A541E">
              <w:rPr>
                <w:rFonts w:ascii="Source Sans Pro Light" w:hAnsi="Source Sans Pro Light"/>
              </w:rPr>
              <w:t>Specimen bag</w:t>
            </w:r>
          </w:p>
        </w:tc>
      </w:tr>
      <w:tr w:rsidR="1DF36116" w14:paraId="71C25B85" w14:textId="77777777" w:rsidTr="00953A0F">
        <w:trPr>
          <w:cantSplit/>
          <w:trHeight w:val="300"/>
        </w:trPr>
        <w:tc>
          <w:tcPr>
            <w:tcW w:w="975" w:type="dxa"/>
            <w:tcBorders>
              <w:top w:val="single" w:sz="8" w:space="0" w:color="auto"/>
              <w:left w:val="single" w:sz="8" w:space="0" w:color="auto"/>
              <w:bottom w:val="single" w:sz="8" w:space="0" w:color="auto"/>
              <w:right w:val="single" w:sz="18" w:space="0" w:color="auto"/>
            </w:tcBorders>
          </w:tcPr>
          <w:p w14:paraId="4D06D2E8" w14:textId="3EF671BC" w:rsidR="1DF36116" w:rsidRPr="002A541E" w:rsidRDefault="1DF36116" w:rsidP="1DF36116">
            <w:pPr>
              <w:rPr>
                <w:rFonts w:ascii="Source Sans Pro Light" w:hAnsi="Source Sans Pro Light"/>
              </w:rPr>
            </w:pPr>
            <w:r w:rsidRPr="002A541E">
              <w:rPr>
                <w:rFonts w:ascii="Source Sans Pro Light" w:hAnsi="Source Sans Pro Light"/>
              </w:rPr>
              <w:t>1</w:t>
            </w:r>
          </w:p>
        </w:tc>
        <w:tc>
          <w:tcPr>
            <w:tcW w:w="5850" w:type="dxa"/>
            <w:tcBorders>
              <w:top w:val="single" w:sz="8" w:space="0" w:color="auto"/>
              <w:left w:val="single" w:sz="18" w:space="0" w:color="auto"/>
              <w:bottom w:val="single" w:sz="8" w:space="0" w:color="auto"/>
              <w:right w:val="single" w:sz="8" w:space="0" w:color="auto"/>
            </w:tcBorders>
          </w:tcPr>
          <w:p w14:paraId="6AD02AA4" w14:textId="768BA535" w:rsidR="1DF36116" w:rsidRPr="002A541E" w:rsidRDefault="1DF36116" w:rsidP="1DF36116">
            <w:pPr>
              <w:rPr>
                <w:rFonts w:ascii="Source Sans Pro Light" w:hAnsi="Source Sans Pro Light"/>
              </w:rPr>
            </w:pPr>
            <w:r w:rsidRPr="002A541E">
              <w:rPr>
                <w:rFonts w:ascii="Source Sans Pro Light" w:hAnsi="Source Sans Pro Light"/>
              </w:rPr>
              <w:t>Sampling data sheet</w:t>
            </w:r>
          </w:p>
        </w:tc>
      </w:tr>
    </w:tbl>
    <w:p w14:paraId="23A341E8" w14:textId="77777777" w:rsidR="002524F4" w:rsidRDefault="002524F4" w:rsidP="1DF36116"/>
    <w:p w14:paraId="708DB5B9" w14:textId="5BB4AA40" w:rsidR="002A541E" w:rsidRPr="00953A0F" w:rsidRDefault="002A541E" w:rsidP="00953A0F">
      <w:pPr>
        <w:spacing w:line="360" w:lineRule="auto"/>
        <w:rPr>
          <w:rFonts w:ascii="Source Sans Pro Light" w:hAnsi="Source Sans Pro Light"/>
          <w:color w:val="000000"/>
          <w:shd w:val="clear" w:color="auto" w:fill="FFFFFF"/>
        </w:rPr>
      </w:pPr>
      <w:r w:rsidRPr="00953A0F">
        <w:rPr>
          <w:rStyle w:val="normaltextrun"/>
          <w:rFonts w:ascii="Source Sans Pro Light" w:hAnsi="Source Sans Pro Light"/>
          <w:b/>
          <w:color w:val="000000"/>
          <w:shd w:val="clear" w:color="auto" w:fill="FFFFFF"/>
        </w:rPr>
        <w:t xml:space="preserve">Table </w:t>
      </w:r>
      <w:r w:rsidRPr="00953A0F">
        <w:rPr>
          <w:rStyle w:val="normaltextrun"/>
          <w:rFonts w:ascii="Source Sans Pro Light" w:hAnsi="Source Sans Pro Light"/>
          <w:b/>
          <w:bCs/>
          <w:color w:val="000000"/>
          <w:shd w:val="clear" w:color="auto" w:fill="FFFFFF"/>
        </w:rPr>
        <w:t>1</w:t>
      </w:r>
      <w:r w:rsidR="68ADEDD3" w:rsidRPr="00953A0F">
        <w:rPr>
          <w:rStyle w:val="normaltextrun"/>
          <w:rFonts w:ascii="Source Sans Pro Light" w:hAnsi="Source Sans Pro Light"/>
          <w:b/>
          <w:bCs/>
          <w:color w:val="000000"/>
          <w:shd w:val="clear" w:color="auto" w:fill="FFFFFF"/>
        </w:rPr>
        <w:t>9</w:t>
      </w:r>
      <w:r w:rsidRPr="00953A0F">
        <w:rPr>
          <w:rStyle w:val="normaltextrun"/>
          <w:rFonts w:ascii="Source Sans Pro Light" w:hAnsi="Source Sans Pro Light"/>
          <w:color w:val="000000"/>
          <w:shd w:val="clear" w:color="auto" w:fill="FFFFFF"/>
        </w:rPr>
        <w:t>: Kit components for one soil</w:t>
      </w:r>
      <w:r w:rsidR="00DD64B3" w:rsidRPr="00953A0F">
        <w:rPr>
          <w:rStyle w:val="normaltextrun"/>
          <w:rFonts w:ascii="Source Sans Pro Light" w:hAnsi="Source Sans Pro Light"/>
          <w:color w:val="000000"/>
          <w:shd w:val="clear" w:color="auto" w:fill="FFFFFF"/>
        </w:rPr>
        <w:t xml:space="preserve">/sediment </w:t>
      </w:r>
      <w:r w:rsidRPr="00953A0F">
        <w:rPr>
          <w:rStyle w:val="normaltextrun"/>
          <w:rFonts w:ascii="Source Sans Pro Light" w:hAnsi="Source Sans Pro Light"/>
          <w:color w:val="000000"/>
          <w:shd w:val="clear" w:color="auto" w:fill="FFFFFF"/>
        </w:rPr>
        <w:t>sampling kit – cold storage</w:t>
      </w:r>
      <w:r w:rsidRPr="00953A0F">
        <w:rPr>
          <w:rStyle w:val="eop"/>
          <w:rFonts w:ascii="Source Sans Pro Light" w:hAnsi="Source Sans Pro Light"/>
          <w:color w:val="000000"/>
          <w:shd w:val="clear" w:color="auto" w:fill="FFFFFF"/>
        </w:rPr>
        <w:t> </w:t>
      </w:r>
    </w:p>
    <w:tbl>
      <w:tblPr>
        <w:tblW w:w="682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Kit components for one soil/sediment sampling kit – cold storage "/>
      </w:tblPr>
      <w:tblGrid>
        <w:gridCol w:w="975"/>
        <w:gridCol w:w="5850"/>
      </w:tblGrid>
      <w:tr w:rsidR="002A541E" w14:paraId="705E7A13" w14:textId="77777777" w:rsidTr="00953A0F">
        <w:trPr>
          <w:divId w:val="91124339"/>
          <w:cantSplit/>
          <w:trHeight w:val="300"/>
          <w:tblHeader/>
        </w:trPr>
        <w:tc>
          <w:tcPr>
            <w:tcW w:w="975" w:type="dxa"/>
            <w:tcBorders>
              <w:top w:val="single" w:sz="6" w:space="0" w:color="auto"/>
              <w:left w:val="single" w:sz="6" w:space="0" w:color="auto"/>
              <w:bottom w:val="single" w:sz="18" w:space="0" w:color="auto"/>
              <w:right w:val="single" w:sz="18" w:space="0" w:color="auto"/>
            </w:tcBorders>
            <w:shd w:val="clear" w:color="auto" w:fill="auto"/>
            <w:hideMark/>
          </w:tcPr>
          <w:p w14:paraId="6E10D367" w14:textId="77777777" w:rsidR="002A541E" w:rsidRDefault="002A541E" w:rsidP="002A541E">
            <w:pPr>
              <w:pStyle w:val="paragraph"/>
              <w:spacing w:before="0" w:beforeAutospacing="0" w:after="0" w:afterAutospacing="0"/>
              <w:jc w:val="center"/>
              <w:textAlignment w:val="baseline"/>
              <w:divId w:val="1712730440"/>
              <w:rPr>
                <w:rFonts w:ascii="Segoe UI" w:hAnsi="Segoe UI" w:cs="Segoe UI"/>
                <w:sz w:val="18"/>
                <w:szCs w:val="18"/>
              </w:rPr>
            </w:pPr>
            <w:r>
              <w:rPr>
                <w:rStyle w:val="eop"/>
                <w:rFonts w:ascii="Source Sans Pro Light" w:hAnsi="Source Sans Pro Light" w:cs="Segoe UI"/>
              </w:rPr>
              <w:t> </w:t>
            </w:r>
          </w:p>
        </w:tc>
        <w:tc>
          <w:tcPr>
            <w:tcW w:w="5850" w:type="dxa"/>
            <w:tcBorders>
              <w:top w:val="single" w:sz="6" w:space="0" w:color="auto"/>
              <w:left w:val="single" w:sz="18" w:space="0" w:color="auto"/>
              <w:bottom w:val="single" w:sz="18" w:space="0" w:color="auto"/>
              <w:right w:val="single" w:sz="6" w:space="0" w:color="auto"/>
            </w:tcBorders>
            <w:shd w:val="clear" w:color="auto" w:fill="auto"/>
            <w:hideMark/>
          </w:tcPr>
          <w:p w14:paraId="168B12D7" w14:textId="77777777" w:rsidR="002A541E" w:rsidRDefault="002A541E" w:rsidP="002A541E">
            <w:pPr>
              <w:pStyle w:val="paragraph"/>
              <w:spacing w:before="0" w:beforeAutospacing="0" w:after="0" w:afterAutospacing="0"/>
              <w:jc w:val="center"/>
              <w:textAlignment w:val="baseline"/>
              <w:divId w:val="1712730440"/>
              <w:rPr>
                <w:rFonts w:ascii="Segoe UI" w:hAnsi="Segoe UI" w:cs="Segoe UI"/>
                <w:sz w:val="18"/>
                <w:szCs w:val="18"/>
              </w:rPr>
            </w:pPr>
            <w:r>
              <w:rPr>
                <w:rStyle w:val="normaltextrun"/>
                <w:rFonts w:ascii="Source Sans Pro Light" w:hAnsi="Source Sans Pro Light" w:cs="Segoe UI"/>
                <w:b/>
                <w:bCs/>
              </w:rPr>
              <w:t>Kit Components Soil – cold storage</w:t>
            </w:r>
            <w:r>
              <w:rPr>
                <w:rStyle w:val="eop"/>
                <w:rFonts w:ascii="Source Sans Pro Light" w:hAnsi="Source Sans Pro Light" w:cs="Segoe UI"/>
              </w:rPr>
              <w:t> </w:t>
            </w:r>
          </w:p>
        </w:tc>
      </w:tr>
      <w:tr w:rsidR="002A541E" w14:paraId="7F997B7D" w14:textId="77777777" w:rsidTr="00953A0F">
        <w:trPr>
          <w:divId w:val="91124339"/>
          <w:cantSplit/>
          <w:trHeight w:val="300"/>
        </w:trPr>
        <w:tc>
          <w:tcPr>
            <w:tcW w:w="975" w:type="dxa"/>
            <w:tcBorders>
              <w:top w:val="single" w:sz="18" w:space="0" w:color="auto"/>
              <w:left w:val="single" w:sz="6" w:space="0" w:color="auto"/>
              <w:bottom w:val="single" w:sz="18" w:space="0" w:color="auto"/>
              <w:right w:val="single" w:sz="18" w:space="0" w:color="auto"/>
            </w:tcBorders>
            <w:shd w:val="clear" w:color="auto" w:fill="auto"/>
            <w:hideMark/>
          </w:tcPr>
          <w:p w14:paraId="737E1F0A" w14:textId="77777777" w:rsidR="002A541E" w:rsidRDefault="002A541E" w:rsidP="002A541E">
            <w:pPr>
              <w:pStyle w:val="paragraph"/>
              <w:spacing w:before="0" w:beforeAutospacing="0" w:after="0" w:afterAutospacing="0"/>
              <w:jc w:val="center"/>
              <w:textAlignment w:val="baseline"/>
              <w:divId w:val="1712730440"/>
              <w:rPr>
                <w:rFonts w:ascii="Segoe UI" w:hAnsi="Segoe UI" w:cs="Segoe UI"/>
                <w:sz w:val="18"/>
                <w:szCs w:val="18"/>
              </w:rPr>
            </w:pPr>
            <w:r>
              <w:rPr>
                <w:rStyle w:val="normaltextrun"/>
                <w:rFonts w:ascii="Source Sans Pro Light" w:hAnsi="Source Sans Pro Light" w:cs="Segoe UI"/>
                <w:b/>
                <w:bCs/>
              </w:rPr>
              <w:t>n</w:t>
            </w:r>
            <w:r>
              <w:rPr>
                <w:rStyle w:val="eop"/>
                <w:rFonts w:ascii="Source Sans Pro Light" w:hAnsi="Source Sans Pro Light" w:cs="Segoe UI"/>
              </w:rPr>
              <w:t> </w:t>
            </w:r>
          </w:p>
        </w:tc>
        <w:tc>
          <w:tcPr>
            <w:tcW w:w="5850" w:type="dxa"/>
            <w:tcBorders>
              <w:top w:val="single" w:sz="18" w:space="0" w:color="auto"/>
              <w:left w:val="single" w:sz="18" w:space="0" w:color="auto"/>
              <w:bottom w:val="single" w:sz="18" w:space="0" w:color="auto"/>
              <w:right w:val="single" w:sz="6" w:space="0" w:color="auto"/>
            </w:tcBorders>
            <w:shd w:val="clear" w:color="auto" w:fill="auto"/>
            <w:hideMark/>
          </w:tcPr>
          <w:p w14:paraId="4879B174" w14:textId="77777777" w:rsidR="002A541E" w:rsidRDefault="002A541E" w:rsidP="002A541E">
            <w:pPr>
              <w:pStyle w:val="paragraph"/>
              <w:spacing w:before="0" w:beforeAutospacing="0" w:after="0" w:afterAutospacing="0"/>
              <w:jc w:val="center"/>
              <w:textAlignment w:val="baseline"/>
              <w:divId w:val="1712730440"/>
              <w:rPr>
                <w:rFonts w:ascii="Segoe UI" w:hAnsi="Segoe UI" w:cs="Segoe UI"/>
                <w:sz w:val="18"/>
                <w:szCs w:val="18"/>
              </w:rPr>
            </w:pPr>
            <w:r>
              <w:rPr>
                <w:rStyle w:val="normaltextrun"/>
                <w:rFonts w:ascii="Source Sans Pro Light" w:hAnsi="Source Sans Pro Light" w:cs="Segoe UI"/>
                <w:b/>
                <w:bCs/>
              </w:rPr>
              <w:t>Item</w:t>
            </w:r>
            <w:r>
              <w:rPr>
                <w:rStyle w:val="eop"/>
                <w:rFonts w:ascii="Source Sans Pro Light" w:hAnsi="Source Sans Pro Light" w:cs="Segoe UI"/>
              </w:rPr>
              <w:t> </w:t>
            </w:r>
          </w:p>
        </w:tc>
      </w:tr>
      <w:tr w:rsidR="002A541E" w14:paraId="206F5BC0" w14:textId="77777777" w:rsidTr="00953A0F">
        <w:trPr>
          <w:divId w:val="91124339"/>
          <w:cantSplit/>
          <w:trHeight w:val="300"/>
        </w:trPr>
        <w:tc>
          <w:tcPr>
            <w:tcW w:w="975" w:type="dxa"/>
            <w:tcBorders>
              <w:top w:val="single" w:sz="18" w:space="0" w:color="auto"/>
              <w:left w:val="single" w:sz="6" w:space="0" w:color="auto"/>
              <w:bottom w:val="single" w:sz="6" w:space="0" w:color="auto"/>
              <w:right w:val="single" w:sz="18" w:space="0" w:color="auto"/>
            </w:tcBorders>
            <w:shd w:val="clear" w:color="auto" w:fill="auto"/>
            <w:hideMark/>
          </w:tcPr>
          <w:p w14:paraId="3E236E22"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1 pair</w:t>
            </w:r>
            <w:r>
              <w:rPr>
                <w:rStyle w:val="eop"/>
                <w:rFonts w:ascii="Source Sans Pro Light" w:hAnsi="Source Sans Pro Light" w:cs="Segoe UI"/>
              </w:rPr>
              <w:t> </w:t>
            </w:r>
          </w:p>
        </w:tc>
        <w:tc>
          <w:tcPr>
            <w:tcW w:w="5850" w:type="dxa"/>
            <w:tcBorders>
              <w:top w:val="single" w:sz="18" w:space="0" w:color="auto"/>
              <w:left w:val="single" w:sz="18" w:space="0" w:color="auto"/>
              <w:bottom w:val="single" w:sz="6" w:space="0" w:color="auto"/>
              <w:right w:val="single" w:sz="6" w:space="0" w:color="auto"/>
            </w:tcBorders>
            <w:shd w:val="clear" w:color="auto" w:fill="auto"/>
            <w:hideMark/>
          </w:tcPr>
          <w:p w14:paraId="7044F4C7"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Nitrile gloves</w:t>
            </w:r>
            <w:r>
              <w:rPr>
                <w:rStyle w:val="eop"/>
                <w:rFonts w:ascii="Source Sans Pro Light" w:hAnsi="Source Sans Pro Light" w:cs="Segoe UI"/>
              </w:rPr>
              <w:t> </w:t>
            </w:r>
          </w:p>
        </w:tc>
      </w:tr>
      <w:tr w:rsidR="002A541E" w14:paraId="6EBBBF9F"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6B1F8620"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33696E5D"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A4 grip seal bag</w:t>
            </w:r>
            <w:r>
              <w:rPr>
                <w:rStyle w:val="eop"/>
                <w:rFonts w:ascii="Source Sans Pro Light" w:hAnsi="Source Sans Pro Light" w:cs="Segoe UI"/>
              </w:rPr>
              <w:t> </w:t>
            </w:r>
          </w:p>
        </w:tc>
      </w:tr>
      <w:tr w:rsidR="002A541E" w14:paraId="1E72B978"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33B32ECC"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7C1721A5"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Soils &amp; Sediments DNA Sampling Kit labels</w:t>
            </w:r>
            <w:r>
              <w:rPr>
                <w:rStyle w:val="eop"/>
                <w:rFonts w:ascii="Source Sans Pro Light" w:hAnsi="Source Sans Pro Light" w:cs="Segoe UI"/>
              </w:rPr>
              <w:t> </w:t>
            </w:r>
          </w:p>
        </w:tc>
      </w:tr>
      <w:tr w:rsidR="002A541E" w14:paraId="7FC94163"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3241F441"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27443C47" w14:textId="77777777" w:rsidR="002A541E" w:rsidRDefault="002A541E" w:rsidP="002A541E">
            <w:pPr>
              <w:pStyle w:val="paragraph"/>
              <w:spacing w:before="0" w:beforeAutospacing="0" w:after="0" w:afterAutospacing="0"/>
              <w:jc w:val="both"/>
              <w:textAlignment w:val="baseline"/>
              <w:divId w:val="1712730440"/>
              <w:rPr>
                <w:rFonts w:ascii="Segoe UI" w:hAnsi="Segoe UI" w:cs="Segoe UI"/>
                <w:sz w:val="18"/>
                <w:szCs w:val="18"/>
              </w:rPr>
            </w:pPr>
            <w:r>
              <w:rPr>
                <w:rStyle w:val="normaltextrun"/>
                <w:rFonts w:ascii="Source Sans Pro Light" w:hAnsi="Source Sans Pro Light" w:cs="Segoe UI"/>
              </w:rPr>
              <w:t>Soil &amp; Sediment cold storage datasheet</w:t>
            </w:r>
            <w:r>
              <w:rPr>
                <w:rStyle w:val="eop"/>
                <w:rFonts w:ascii="Source Sans Pro Light" w:hAnsi="Source Sans Pro Light" w:cs="Segoe UI"/>
              </w:rPr>
              <w:t> </w:t>
            </w:r>
          </w:p>
        </w:tc>
      </w:tr>
      <w:tr w:rsidR="002A541E" w14:paraId="745DC575"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66DE6BBF"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7DD87718" w14:textId="77777777" w:rsidR="002A541E" w:rsidRDefault="002A541E" w:rsidP="002A541E">
            <w:pPr>
              <w:pStyle w:val="paragraph"/>
              <w:spacing w:before="0" w:beforeAutospacing="0" w:after="0" w:afterAutospacing="0"/>
              <w:textAlignment w:val="baseline"/>
              <w:divId w:val="1712730440"/>
              <w:rPr>
                <w:rFonts w:ascii="Segoe UI" w:hAnsi="Segoe UI" w:cs="Segoe UI"/>
                <w:sz w:val="18"/>
                <w:szCs w:val="18"/>
              </w:rPr>
            </w:pPr>
            <w:r>
              <w:rPr>
                <w:rStyle w:val="normaltextrun"/>
                <w:rFonts w:ascii="Source Sans Pro Light" w:hAnsi="Source Sans Pro Light" w:cs="Segoe UI"/>
              </w:rPr>
              <w:t>clear snap lock bag with write on labels</w:t>
            </w:r>
            <w:r>
              <w:rPr>
                <w:rStyle w:val="eop"/>
                <w:rFonts w:ascii="Source Sans Pro Light" w:hAnsi="Source Sans Pro Light" w:cs="Segoe UI"/>
              </w:rPr>
              <w:t> </w:t>
            </w:r>
          </w:p>
        </w:tc>
      </w:tr>
      <w:tr w:rsidR="002A541E" w14:paraId="051DFBBB"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4C6D0F84" w14:textId="77777777" w:rsidR="002A541E" w:rsidRDefault="002A541E">
            <w:pPr>
              <w:pStyle w:val="paragraph"/>
              <w:spacing w:before="0" w:beforeAutospacing="0" w:after="0" w:afterAutospacing="0"/>
              <w:textAlignment w:val="baseline"/>
              <w:divId w:val="1749883606"/>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0EF91818" w14:textId="77777777" w:rsidR="002A541E" w:rsidRDefault="002A541E">
            <w:pPr>
              <w:pStyle w:val="paragraph"/>
              <w:spacing w:before="0" w:beforeAutospacing="0" w:after="0" w:afterAutospacing="0"/>
              <w:textAlignment w:val="baseline"/>
              <w:divId w:val="1024331819"/>
              <w:rPr>
                <w:rFonts w:ascii="Segoe UI" w:hAnsi="Segoe UI" w:cs="Segoe UI"/>
                <w:sz w:val="18"/>
                <w:szCs w:val="18"/>
              </w:rPr>
            </w:pPr>
            <w:r>
              <w:rPr>
                <w:rStyle w:val="normaltextrun"/>
                <w:rFonts w:ascii="Source Sans Pro Light" w:hAnsi="Source Sans Pro Light" w:cs="Segoe UI"/>
              </w:rPr>
              <w:t>10ml syringe (corer)</w:t>
            </w:r>
            <w:r>
              <w:rPr>
                <w:rStyle w:val="eop"/>
                <w:rFonts w:ascii="Source Sans Pro Light" w:hAnsi="Source Sans Pro Light" w:cs="Segoe UI"/>
              </w:rPr>
              <w:t> </w:t>
            </w:r>
          </w:p>
        </w:tc>
      </w:tr>
      <w:tr w:rsidR="002A541E" w14:paraId="3B90F9AA" w14:textId="77777777" w:rsidTr="00953A0F">
        <w:trPr>
          <w:divId w:val="91124339"/>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6A4EF273" w14:textId="77777777" w:rsidR="002A541E" w:rsidRDefault="002A541E">
            <w:pPr>
              <w:pStyle w:val="paragraph"/>
              <w:spacing w:before="0" w:beforeAutospacing="0" w:after="0" w:afterAutospacing="0"/>
              <w:textAlignment w:val="baseline"/>
              <w:divId w:val="380134668"/>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71B8047C" w14:textId="77777777" w:rsidR="002A541E" w:rsidRDefault="002A541E">
            <w:pPr>
              <w:pStyle w:val="paragraph"/>
              <w:spacing w:before="0" w:beforeAutospacing="0" w:after="0" w:afterAutospacing="0"/>
              <w:textAlignment w:val="baseline"/>
              <w:divId w:val="642006874"/>
              <w:rPr>
                <w:rFonts w:ascii="Segoe UI" w:hAnsi="Segoe UI" w:cs="Segoe UI"/>
                <w:sz w:val="18"/>
                <w:szCs w:val="18"/>
              </w:rPr>
            </w:pPr>
            <w:r>
              <w:rPr>
                <w:rStyle w:val="normaltextrun"/>
                <w:rFonts w:ascii="Source Sans Pro Light" w:hAnsi="Source Sans Pro Light" w:cs="Segoe UI"/>
              </w:rPr>
              <w:t>sealable silver mailer bag (barcoded)</w:t>
            </w:r>
            <w:r>
              <w:rPr>
                <w:rStyle w:val="eop"/>
                <w:rFonts w:ascii="Source Sans Pro Light" w:hAnsi="Source Sans Pro Light" w:cs="Segoe UI"/>
              </w:rPr>
              <w:t> </w:t>
            </w:r>
          </w:p>
        </w:tc>
      </w:tr>
    </w:tbl>
    <w:p w14:paraId="5FD5AF0F" w14:textId="77777777" w:rsidR="00953A0F" w:rsidRPr="00953A0F" w:rsidRDefault="00953A0F" w:rsidP="00953A0F">
      <w:pPr>
        <w:spacing w:line="360" w:lineRule="auto"/>
        <w:rPr>
          <w:rStyle w:val="normaltextrun"/>
          <w:b/>
          <w:i/>
          <w:iCs/>
          <w:color w:val="000000"/>
          <w:sz w:val="32"/>
          <w:szCs w:val="32"/>
          <w:shd w:val="clear" w:color="auto" w:fill="FFFFFF"/>
        </w:rPr>
      </w:pPr>
    </w:p>
    <w:p w14:paraId="682965E7" w14:textId="5CB3266B" w:rsidR="002A541E" w:rsidRPr="00953A0F" w:rsidRDefault="002A541E" w:rsidP="00953A0F">
      <w:pPr>
        <w:spacing w:line="360" w:lineRule="auto"/>
        <w:rPr>
          <w:rFonts w:ascii="Source Sans Pro Light" w:hAnsi="Source Sans Pro Light"/>
          <w:color w:val="000000"/>
          <w:shd w:val="clear" w:color="auto" w:fill="FFFFFF"/>
        </w:rPr>
      </w:pPr>
      <w:r w:rsidRPr="00953A0F">
        <w:rPr>
          <w:rStyle w:val="normaltextrun"/>
          <w:rFonts w:ascii="Source Sans Pro Light" w:hAnsi="Source Sans Pro Light"/>
          <w:b/>
          <w:color w:val="000000"/>
          <w:shd w:val="clear" w:color="auto" w:fill="FFFFFF"/>
        </w:rPr>
        <w:t xml:space="preserve">Table </w:t>
      </w:r>
      <w:r w:rsidR="6465F31D" w:rsidRPr="00953A0F">
        <w:rPr>
          <w:rStyle w:val="normaltextrun"/>
          <w:rFonts w:ascii="Source Sans Pro Light" w:hAnsi="Source Sans Pro Light"/>
          <w:b/>
          <w:bCs/>
          <w:color w:val="000000"/>
          <w:shd w:val="clear" w:color="auto" w:fill="FFFFFF"/>
        </w:rPr>
        <w:t>20</w:t>
      </w:r>
      <w:r w:rsidRPr="00953A0F">
        <w:rPr>
          <w:rStyle w:val="normaltextrun"/>
          <w:rFonts w:ascii="Source Sans Pro Light" w:hAnsi="Source Sans Pro Light"/>
          <w:color w:val="000000"/>
          <w:shd w:val="clear" w:color="auto" w:fill="FFFFFF"/>
        </w:rPr>
        <w:t>: Kit components for one soil</w:t>
      </w:r>
      <w:r w:rsidR="00DD64B3" w:rsidRPr="00953A0F">
        <w:rPr>
          <w:rStyle w:val="normaltextrun"/>
          <w:rFonts w:ascii="Source Sans Pro Light" w:hAnsi="Source Sans Pro Light"/>
          <w:color w:val="000000"/>
          <w:shd w:val="clear" w:color="auto" w:fill="FFFFFF"/>
        </w:rPr>
        <w:t xml:space="preserve">/sediment </w:t>
      </w:r>
      <w:r w:rsidRPr="00953A0F">
        <w:rPr>
          <w:rStyle w:val="normaltextrun"/>
          <w:rFonts w:ascii="Source Sans Pro Light" w:hAnsi="Source Sans Pro Light"/>
          <w:color w:val="000000"/>
          <w:shd w:val="clear" w:color="auto" w:fill="FFFFFF"/>
        </w:rPr>
        <w:t>sampling kit – Buffer storage</w:t>
      </w:r>
    </w:p>
    <w:tbl>
      <w:tblPr>
        <w:tblW w:w="682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Caption w:val="Kit components for one soil/sediment sampling kit – Buffer storage"/>
      </w:tblPr>
      <w:tblGrid>
        <w:gridCol w:w="975"/>
        <w:gridCol w:w="5850"/>
      </w:tblGrid>
      <w:tr w:rsidR="002A541E" w14:paraId="2276B14B" w14:textId="77777777" w:rsidTr="00953A0F">
        <w:trPr>
          <w:divId w:val="525602181"/>
          <w:cantSplit/>
          <w:trHeight w:val="300"/>
          <w:tblHeader/>
        </w:trPr>
        <w:tc>
          <w:tcPr>
            <w:tcW w:w="975" w:type="dxa"/>
            <w:tcBorders>
              <w:top w:val="single" w:sz="6" w:space="0" w:color="auto"/>
              <w:left w:val="single" w:sz="6" w:space="0" w:color="auto"/>
              <w:bottom w:val="single" w:sz="18" w:space="0" w:color="auto"/>
              <w:right w:val="single" w:sz="18" w:space="0" w:color="auto"/>
            </w:tcBorders>
            <w:shd w:val="clear" w:color="auto" w:fill="auto"/>
            <w:hideMark/>
          </w:tcPr>
          <w:p w14:paraId="415B8535" w14:textId="4ED018F3" w:rsidR="002A541E" w:rsidRPr="00953A0F" w:rsidRDefault="002A541E" w:rsidP="00953A0F">
            <w:pPr>
              <w:pStyle w:val="paragraph"/>
              <w:spacing w:before="0" w:beforeAutospacing="0" w:after="0" w:afterAutospacing="0"/>
              <w:textAlignment w:val="baseline"/>
              <w:divId w:val="1512642937"/>
              <w:rPr>
                <w:rFonts w:ascii="Segoe UI" w:hAnsi="Segoe UI" w:cs="Segoe UI"/>
                <w:b/>
                <w:bCs/>
                <w:sz w:val="18"/>
                <w:szCs w:val="18"/>
              </w:rPr>
            </w:pPr>
            <w:r w:rsidRPr="00953A0F">
              <w:rPr>
                <w:rStyle w:val="eop"/>
                <w:rFonts w:ascii="Source Sans Pro Light" w:hAnsi="Source Sans Pro Light" w:cs="Segoe UI"/>
                <w:b/>
                <w:bCs/>
              </w:rPr>
              <w:t> </w:t>
            </w:r>
            <w:r w:rsidR="00953A0F" w:rsidRPr="00953A0F">
              <w:rPr>
                <w:rStyle w:val="eop"/>
                <w:rFonts w:ascii="Source Sans Pro Light" w:hAnsi="Source Sans Pro Light" w:cs="Segoe UI"/>
                <w:b/>
                <w:bCs/>
              </w:rPr>
              <w:t>Number</w:t>
            </w:r>
          </w:p>
        </w:tc>
        <w:tc>
          <w:tcPr>
            <w:tcW w:w="5850" w:type="dxa"/>
            <w:tcBorders>
              <w:top w:val="single" w:sz="6" w:space="0" w:color="auto"/>
              <w:left w:val="single" w:sz="18" w:space="0" w:color="auto"/>
              <w:bottom w:val="single" w:sz="18" w:space="0" w:color="auto"/>
              <w:right w:val="single" w:sz="6" w:space="0" w:color="auto"/>
            </w:tcBorders>
            <w:shd w:val="clear" w:color="auto" w:fill="auto"/>
            <w:hideMark/>
          </w:tcPr>
          <w:p w14:paraId="6F120C81" w14:textId="0890B301" w:rsidR="002A541E" w:rsidRDefault="00953A0F" w:rsidP="00953A0F">
            <w:pPr>
              <w:pStyle w:val="paragraph"/>
              <w:tabs>
                <w:tab w:val="left" w:pos="1060"/>
                <w:tab w:val="center" w:pos="2910"/>
              </w:tabs>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b/>
                <w:bCs/>
              </w:rPr>
              <w:tab/>
            </w:r>
            <w:r>
              <w:rPr>
                <w:rStyle w:val="normaltextrun"/>
                <w:rFonts w:ascii="Source Sans Pro Light" w:hAnsi="Source Sans Pro Light" w:cs="Segoe UI"/>
                <w:b/>
                <w:bCs/>
              </w:rPr>
              <w:tab/>
            </w:r>
            <w:r w:rsidR="002A541E">
              <w:rPr>
                <w:rStyle w:val="normaltextrun"/>
                <w:rFonts w:ascii="Source Sans Pro Light" w:hAnsi="Source Sans Pro Light" w:cs="Segoe UI"/>
                <w:b/>
                <w:bCs/>
              </w:rPr>
              <w:t>Kit Components Soil – buffer storage</w:t>
            </w:r>
            <w:r>
              <w:rPr>
                <w:rStyle w:val="normaltextrun"/>
                <w:rFonts w:ascii="Source Sans Pro Light" w:hAnsi="Source Sans Pro Light" w:cs="Segoe UI"/>
                <w:b/>
                <w:bCs/>
              </w:rPr>
              <w:t xml:space="preserve"> item</w:t>
            </w:r>
          </w:p>
        </w:tc>
      </w:tr>
      <w:tr w:rsidR="002A541E" w14:paraId="0527E930" w14:textId="77777777" w:rsidTr="00953A0F">
        <w:trPr>
          <w:divId w:val="525602181"/>
          <w:cantSplit/>
          <w:trHeight w:val="300"/>
        </w:trPr>
        <w:tc>
          <w:tcPr>
            <w:tcW w:w="975" w:type="dxa"/>
            <w:tcBorders>
              <w:top w:val="single" w:sz="18" w:space="0" w:color="auto"/>
              <w:left w:val="single" w:sz="6" w:space="0" w:color="auto"/>
              <w:bottom w:val="single" w:sz="6" w:space="0" w:color="auto"/>
              <w:right w:val="single" w:sz="18" w:space="0" w:color="auto"/>
            </w:tcBorders>
            <w:shd w:val="clear" w:color="auto" w:fill="auto"/>
            <w:hideMark/>
          </w:tcPr>
          <w:p w14:paraId="6193DB16"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 pair</w:t>
            </w:r>
            <w:r>
              <w:rPr>
                <w:rStyle w:val="eop"/>
                <w:rFonts w:ascii="Source Sans Pro Light" w:hAnsi="Source Sans Pro Light" w:cs="Segoe UI"/>
              </w:rPr>
              <w:t> </w:t>
            </w:r>
          </w:p>
        </w:tc>
        <w:tc>
          <w:tcPr>
            <w:tcW w:w="5850" w:type="dxa"/>
            <w:tcBorders>
              <w:top w:val="single" w:sz="18" w:space="0" w:color="auto"/>
              <w:left w:val="single" w:sz="18" w:space="0" w:color="auto"/>
              <w:bottom w:val="single" w:sz="6" w:space="0" w:color="auto"/>
              <w:right w:val="single" w:sz="6" w:space="0" w:color="auto"/>
            </w:tcBorders>
            <w:shd w:val="clear" w:color="auto" w:fill="auto"/>
            <w:hideMark/>
          </w:tcPr>
          <w:p w14:paraId="0048D534"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Nitrile gloves</w:t>
            </w:r>
            <w:r>
              <w:rPr>
                <w:rStyle w:val="eop"/>
                <w:rFonts w:ascii="Source Sans Pro Light" w:hAnsi="Source Sans Pro Light" w:cs="Segoe UI"/>
              </w:rPr>
              <w:t> </w:t>
            </w:r>
          </w:p>
        </w:tc>
      </w:tr>
      <w:tr w:rsidR="002A541E" w14:paraId="4B247039"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672979E1"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3D3591BA"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A4 grip seal bag</w:t>
            </w:r>
            <w:r>
              <w:rPr>
                <w:rStyle w:val="eop"/>
                <w:rFonts w:ascii="Source Sans Pro Light" w:hAnsi="Source Sans Pro Light" w:cs="Segoe UI"/>
              </w:rPr>
              <w:t> </w:t>
            </w:r>
          </w:p>
        </w:tc>
      </w:tr>
      <w:tr w:rsidR="002A541E" w14:paraId="427D4E37"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4FF22AE0"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1863A9FF"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Soils &amp; Sediments DNA Sampling Kit labels</w:t>
            </w:r>
            <w:r>
              <w:rPr>
                <w:rStyle w:val="eop"/>
                <w:rFonts w:ascii="Source Sans Pro Light" w:hAnsi="Source Sans Pro Light" w:cs="Segoe UI"/>
              </w:rPr>
              <w:t> </w:t>
            </w:r>
          </w:p>
        </w:tc>
      </w:tr>
      <w:tr w:rsidR="002A541E" w14:paraId="71C1ACBB"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5C2E5EC2"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79F61CF4" w14:textId="77777777" w:rsidR="002A541E" w:rsidRDefault="002A541E" w:rsidP="002A541E">
            <w:pPr>
              <w:pStyle w:val="paragraph"/>
              <w:spacing w:before="0" w:beforeAutospacing="0" w:after="0" w:afterAutospacing="0"/>
              <w:jc w:val="both"/>
              <w:textAlignment w:val="baseline"/>
              <w:divId w:val="1512642937"/>
              <w:rPr>
                <w:rFonts w:ascii="Segoe UI" w:hAnsi="Segoe UI" w:cs="Segoe UI"/>
                <w:sz w:val="18"/>
                <w:szCs w:val="18"/>
              </w:rPr>
            </w:pPr>
            <w:r>
              <w:rPr>
                <w:rStyle w:val="normaltextrun"/>
                <w:rFonts w:ascii="Source Sans Pro Light" w:hAnsi="Source Sans Pro Light" w:cs="Segoe UI"/>
              </w:rPr>
              <w:t>Soil &amp; Sediment buffer storage datasheet</w:t>
            </w:r>
            <w:r>
              <w:rPr>
                <w:rStyle w:val="eop"/>
                <w:rFonts w:ascii="Source Sans Pro Light" w:hAnsi="Source Sans Pro Light" w:cs="Segoe UI"/>
              </w:rPr>
              <w:t> </w:t>
            </w:r>
          </w:p>
        </w:tc>
      </w:tr>
      <w:tr w:rsidR="002A541E" w14:paraId="6B723018"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2E0C77F2"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2F625C0D"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clear snap lock bag with write on labels</w:t>
            </w:r>
            <w:r>
              <w:rPr>
                <w:rStyle w:val="eop"/>
                <w:rFonts w:ascii="Source Sans Pro Light" w:hAnsi="Source Sans Pro Light" w:cs="Segoe UI"/>
              </w:rPr>
              <w:t> </w:t>
            </w:r>
          </w:p>
        </w:tc>
      </w:tr>
      <w:tr w:rsidR="002A541E" w14:paraId="159C4F60"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16ABEC9A"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5CA0885D"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0ml syringe (corer)</w:t>
            </w:r>
            <w:r>
              <w:rPr>
                <w:rStyle w:val="eop"/>
                <w:rFonts w:ascii="Source Sans Pro Light" w:hAnsi="Source Sans Pro Light" w:cs="Segoe UI"/>
              </w:rPr>
              <w:t> </w:t>
            </w:r>
          </w:p>
        </w:tc>
      </w:tr>
      <w:tr w:rsidR="002A541E" w14:paraId="4D379439"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289DC575"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lastRenderedPageBreak/>
              <w:t>2</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47ACDA18" w14:textId="77777777" w:rsidR="002A541E" w:rsidRDefault="002A541E" w:rsidP="002A541E">
            <w:pPr>
              <w:pStyle w:val="paragraph"/>
              <w:spacing w:before="0" w:beforeAutospacing="0" w:after="0" w:afterAutospacing="0"/>
              <w:textAlignment w:val="baseline"/>
              <w:divId w:val="1512642937"/>
              <w:rPr>
                <w:rFonts w:ascii="Segoe UI" w:hAnsi="Segoe UI" w:cs="Segoe UI"/>
                <w:sz w:val="18"/>
                <w:szCs w:val="18"/>
              </w:rPr>
            </w:pPr>
            <w:r>
              <w:rPr>
                <w:rStyle w:val="normaltextrun"/>
                <w:rFonts w:ascii="Source Sans Pro Light" w:hAnsi="Source Sans Pro Light" w:cs="Segoe UI"/>
              </w:rPr>
              <w:t>125 mL sample pot</w:t>
            </w:r>
            <w:r>
              <w:rPr>
                <w:rStyle w:val="eop"/>
                <w:rFonts w:ascii="Source Sans Pro Light" w:hAnsi="Source Sans Pro Light" w:cs="Segoe UI"/>
              </w:rPr>
              <w:t> </w:t>
            </w:r>
          </w:p>
        </w:tc>
      </w:tr>
      <w:tr w:rsidR="002A541E" w14:paraId="57B3DE30" w14:textId="77777777" w:rsidTr="00953A0F">
        <w:trPr>
          <w:divId w:val="525602181"/>
          <w:cantSplit/>
          <w:trHeight w:val="300"/>
        </w:trPr>
        <w:tc>
          <w:tcPr>
            <w:tcW w:w="975" w:type="dxa"/>
            <w:tcBorders>
              <w:top w:val="single" w:sz="6" w:space="0" w:color="auto"/>
              <w:left w:val="single" w:sz="6" w:space="0" w:color="auto"/>
              <w:bottom w:val="single" w:sz="6" w:space="0" w:color="auto"/>
              <w:right w:val="single" w:sz="18" w:space="0" w:color="auto"/>
            </w:tcBorders>
            <w:shd w:val="clear" w:color="auto" w:fill="auto"/>
            <w:hideMark/>
          </w:tcPr>
          <w:p w14:paraId="683E2FD0" w14:textId="77777777" w:rsidR="002A541E" w:rsidRDefault="002A541E">
            <w:pPr>
              <w:pStyle w:val="paragraph"/>
              <w:spacing w:before="0" w:beforeAutospacing="0" w:after="0" w:afterAutospacing="0"/>
              <w:textAlignment w:val="baseline"/>
              <w:divId w:val="2095666662"/>
              <w:rPr>
                <w:rFonts w:ascii="Segoe UI" w:hAnsi="Segoe UI" w:cs="Segoe UI"/>
                <w:sz w:val="18"/>
                <w:szCs w:val="18"/>
              </w:rPr>
            </w:pPr>
            <w:r>
              <w:rPr>
                <w:rStyle w:val="normaltextrun"/>
                <w:rFonts w:ascii="Source Sans Pro Light" w:hAnsi="Source Sans Pro Light" w:cs="Segoe UI"/>
              </w:rPr>
              <w:t>50ml</w:t>
            </w:r>
            <w:r>
              <w:rPr>
                <w:rStyle w:val="eop"/>
                <w:rFonts w:ascii="Source Sans Pro Light" w:hAnsi="Source Sans Pro Light" w:cs="Segoe UI"/>
              </w:rPr>
              <w:t> </w:t>
            </w:r>
          </w:p>
        </w:tc>
        <w:tc>
          <w:tcPr>
            <w:tcW w:w="5850" w:type="dxa"/>
            <w:tcBorders>
              <w:top w:val="single" w:sz="6" w:space="0" w:color="auto"/>
              <w:left w:val="single" w:sz="18" w:space="0" w:color="auto"/>
              <w:bottom w:val="single" w:sz="6" w:space="0" w:color="auto"/>
              <w:right w:val="single" w:sz="6" w:space="0" w:color="auto"/>
            </w:tcBorders>
            <w:shd w:val="clear" w:color="auto" w:fill="auto"/>
            <w:hideMark/>
          </w:tcPr>
          <w:p w14:paraId="34BD27FD" w14:textId="77777777" w:rsidR="002A541E" w:rsidRDefault="002A541E">
            <w:pPr>
              <w:pStyle w:val="paragraph"/>
              <w:spacing w:before="0" w:beforeAutospacing="0" w:after="0" w:afterAutospacing="0"/>
              <w:textAlignment w:val="baseline"/>
              <w:divId w:val="1948737154"/>
              <w:rPr>
                <w:rFonts w:ascii="Segoe UI" w:hAnsi="Segoe UI" w:cs="Segoe UI"/>
                <w:sz w:val="18"/>
                <w:szCs w:val="18"/>
              </w:rPr>
            </w:pPr>
            <w:proofErr w:type="spellStart"/>
            <w:r>
              <w:rPr>
                <w:rStyle w:val="normaltextrun"/>
                <w:rFonts w:ascii="Source Sans Pro Light" w:hAnsi="Source Sans Pro Light" w:cs="Segoe UI"/>
              </w:rPr>
              <w:t>RNAlater</w:t>
            </w:r>
            <w:proofErr w:type="spellEnd"/>
            <w:r>
              <w:rPr>
                <w:rStyle w:val="normaltextrun"/>
                <w:rFonts w:ascii="Source Sans Pro Light" w:hAnsi="Source Sans Pro Light" w:cs="Segoe UI"/>
              </w:rPr>
              <w:t xml:space="preserve"> buffer (Preservation buffer solution)</w:t>
            </w:r>
            <w:r>
              <w:rPr>
                <w:rStyle w:val="eop"/>
                <w:rFonts w:ascii="Source Sans Pro Light" w:hAnsi="Source Sans Pro Light" w:cs="Segoe UI"/>
              </w:rPr>
              <w:t> </w:t>
            </w:r>
          </w:p>
        </w:tc>
      </w:tr>
    </w:tbl>
    <w:p w14:paraId="5B297E9C" w14:textId="7D3264CE" w:rsidR="57D5DD20" w:rsidRDefault="00731FF9" w:rsidP="00120015">
      <w:pPr>
        <w:spacing w:after="160" w:line="259" w:lineRule="auto"/>
      </w:pPr>
      <w:r>
        <w:br w:type="page"/>
      </w:r>
    </w:p>
    <w:p w14:paraId="490A4A75" w14:textId="3C7AA251" w:rsidR="00DA351E" w:rsidRDefault="00DA351E" w:rsidP="00DA351E">
      <w:pPr>
        <w:pStyle w:val="Heading1"/>
        <w:jc w:val="both"/>
        <w:rPr>
          <w:rStyle w:val="Heading1Char"/>
        </w:rPr>
      </w:pPr>
      <w:bookmarkStart w:id="101" w:name="_Toc1080977871"/>
      <w:r w:rsidRPr="33DE2D1A">
        <w:rPr>
          <w:rStyle w:val="Heading1Char"/>
        </w:rPr>
        <w:lastRenderedPageBreak/>
        <w:t xml:space="preserve">Glossary </w:t>
      </w:r>
      <w:bookmarkEnd w:id="101"/>
    </w:p>
    <w:p w14:paraId="3C632B45" w14:textId="397CE570" w:rsidR="585DAD06" w:rsidRDefault="585DAD06"/>
    <w:p w14:paraId="0066F1C6" w14:textId="0DDE0EE5" w:rsidR="52D3FEA9" w:rsidRPr="000F252A" w:rsidRDefault="52D3FEA9" w:rsidP="000F252A">
      <w:pPr>
        <w:spacing w:line="360" w:lineRule="auto"/>
        <w:ind w:left="3105" w:hanging="3105"/>
        <w:rPr>
          <w:rFonts w:ascii="Source Sans Pro Light" w:eastAsia="Source Sans Pro Light" w:hAnsi="Source Sans Pro Light" w:cs="Source Sans Pro Light"/>
          <w:color w:val="000000" w:themeColor="text1"/>
        </w:rPr>
      </w:pPr>
      <w:r w:rsidRPr="000F252A">
        <w:rPr>
          <w:rFonts w:ascii="Source Sans Pro Light" w:eastAsia="Source Sans Pro Light" w:hAnsi="Source Sans Pro Light" w:cs="Source Sans Pro Light"/>
          <w:color w:val="000000" w:themeColor="text1"/>
        </w:rPr>
        <w:t>Benthic</w:t>
      </w:r>
      <w:r w:rsidR="00120015" w:rsidRPr="000F252A">
        <w:rPr>
          <w:color w:val="000000" w:themeColor="text1"/>
        </w:rPr>
        <w:tab/>
      </w:r>
      <w:r w:rsidR="7634456D" w:rsidRPr="000F252A">
        <w:rPr>
          <w:rFonts w:ascii="Source Sans Pro Light" w:eastAsia="Source Sans Pro Light" w:hAnsi="Source Sans Pro Light" w:cs="Source Sans Pro Light"/>
          <w:color w:val="000000" w:themeColor="text1"/>
        </w:rPr>
        <w:t>Anything associated with or occurring on the bottom of a body of water. T</w:t>
      </w:r>
      <w:r w:rsidR="5BD94989" w:rsidRPr="000F252A">
        <w:rPr>
          <w:rFonts w:ascii="Source Sans Pro Light" w:eastAsia="Source Sans Pro Light" w:hAnsi="Source Sans Pro Light" w:cs="Source Sans Pro Light"/>
          <w:color w:val="000000" w:themeColor="text1"/>
        </w:rPr>
        <w:t>he animals and plants that live on or in the bottom are known as the benthos.</w:t>
      </w:r>
    </w:p>
    <w:p w14:paraId="2D06F868" w14:textId="0C15F8EA" w:rsidR="585DAD06" w:rsidRPr="000F252A" w:rsidRDefault="585DAD06" w:rsidP="000F252A">
      <w:pPr>
        <w:spacing w:line="360" w:lineRule="auto"/>
        <w:ind w:left="3105" w:hanging="3105"/>
        <w:rPr>
          <w:rFonts w:ascii="Source Sans Pro Light" w:eastAsia="Source Sans Pro Light" w:hAnsi="Source Sans Pro Light" w:cs="Source Sans Pro Light"/>
          <w:color w:val="000000" w:themeColor="text1"/>
        </w:rPr>
      </w:pPr>
      <w:r w:rsidRPr="000F252A">
        <w:rPr>
          <w:rFonts w:ascii="Source Sans Pro Light" w:eastAsia="Source Sans Pro Light" w:hAnsi="Source Sans Pro Light" w:cs="Source Sans Pro Light"/>
          <w:color w:val="000000" w:themeColor="text1"/>
        </w:rPr>
        <w:t>bioinformatics</w:t>
      </w:r>
      <w:r w:rsidRPr="000F252A">
        <w:rPr>
          <w:rFonts w:ascii="Calibri" w:eastAsia="Calibri" w:hAnsi="Calibri" w:cs="Calibri"/>
          <w:color w:val="000000" w:themeColor="text1"/>
        </w:rPr>
        <w:t xml:space="preserve"> </w:t>
      </w:r>
      <w:r w:rsidR="00120015" w:rsidRPr="000F252A">
        <w:rPr>
          <w:color w:val="000000" w:themeColor="text1"/>
        </w:rPr>
        <w:tab/>
      </w:r>
      <w:r w:rsidRPr="000F252A">
        <w:rPr>
          <w:rFonts w:ascii="Source Sans Pro Light" w:eastAsia="Calibri" w:hAnsi="Source Sans Pro Light" w:cs="Calibri"/>
          <w:color w:val="000000" w:themeColor="text1"/>
        </w:rPr>
        <w:t>Refers to a data processing pipeline that takes the raw sequence data from</w:t>
      </w:r>
      <w:r w:rsidRPr="000F252A">
        <w:rPr>
          <w:rFonts w:ascii="Arial" w:eastAsia="Arial" w:hAnsi="Arial" w:cs="Arial"/>
          <w:color w:val="000000" w:themeColor="text1"/>
        </w:rPr>
        <w:t xml:space="preserve"> </w:t>
      </w:r>
      <w:r w:rsidRPr="000F252A">
        <w:rPr>
          <w:rFonts w:ascii="Source Sans Pro Light" w:eastAsia="Source Sans Pro Light" w:hAnsi="Source Sans Pro Light" w:cs="Source Sans Pro Light"/>
          <w:color w:val="000000" w:themeColor="text1"/>
        </w:rPr>
        <w:t>high-throughput sequencing</w:t>
      </w:r>
      <w:r w:rsidRPr="000F252A">
        <w:rPr>
          <w:rFonts w:ascii="Arial" w:eastAsia="Arial" w:hAnsi="Arial" w:cs="Arial"/>
          <w:color w:val="000000" w:themeColor="text1"/>
        </w:rPr>
        <w:t xml:space="preserve"> </w:t>
      </w:r>
      <w:r w:rsidRPr="000F252A">
        <w:rPr>
          <w:rFonts w:ascii="Source Sans Pro Light" w:eastAsia="Source Sans Pro Light" w:hAnsi="Source Sans Pro Light" w:cs="Source Sans Pro Light"/>
          <w:color w:val="000000" w:themeColor="text1"/>
        </w:rPr>
        <w:t>(often 20 million sequences or more) and transforms it into usable ecological data. Key steps for</w:t>
      </w:r>
      <w:r w:rsidRPr="000F252A">
        <w:rPr>
          <w:rFonts w:ascii="Arial" w:eastAsia="Arial" w:hAnsi="Arial" w:cs="Arial"/>
          <w:color w:val="000000" w:themeColor="text1"/>
        </w:rPr>
        <w:t xml:space="preserve"> </w:t>
      </w:r>
      <w:r w:rsidRPr="000F252A">
        <w:rPr>
          <w:rFonts w:ascii="Source Sans Pro Light" w:eastAsia="Source Sans Pro Light" w:hAnsi="Source Sans Pro Light" w:cs="Source Sans Pro Light"/>
          <w:color w:val="000000" w:themeColor="text1"/>
        </w:rPr>
        <w:t>metabarcoding</w:t>
      </w:r>
      <w:r w:rsidRPr="000F252A">
        <w:rPr>
          <w:rFonts w:ascii="Arial" w:eastAsia="Arial" w:hAnsi="Arial" w:cs="Arial"/>
          <w:color w:val="000000" w:themeColor="text1"/>
        </w:rPr>
        <w:t xml:space="preserve"> </w:t>
      </w:r>
      <w:r w:rsidRPr="000F252A">
        <w:rPr>
          <w:rFonts w:ascii="Source Sans Pro Light" w:eastAsia="Source Sans Pro Light" w:hAnsi="Source Sans Pro Light" w:cs="Source Sans Pro Light"/>
          <w:color w:val="000000" w:themeColor="text1"/>
        </w:rPr>
        <w:t>pipelines include quality filtering, trimming, merging paired ends, removal of sequencing errors such as chimeras, clustering of similar sequences into molecular operational taxonomic units (OTUs; each of which approximately</w:t>
      </w:r>
      <w:r w:rsidRPr="000F252A">
        <w:rPr>
          <w:rFonts w:ascii="Arial" w:eastAsia="Arial" w:hAnsi="Arial" w:cs="Arial"/>
          <w:color w:val="000000" w:themeColor="text1"/>
          <w:lang w:val="en"/>
        </w:rPr>
        <w:t xml:space="preserve"> </w:t>
      </w:r>
      <w:r w:rsidRPr="000F252A">
        <w:rPr>
          <w:rFonts w:ascii="Source Sans Pro Light" w:eastAsia="Source Sans Pro Light" w:hAnsi="Source Sans Pro Light" w:cs="Source Sans Pro Light"/>
          <w:color w:val="000000" w:themeColor="text1"/>
        </w:rPr>
        <w:t xml:space="preserve">represents a species) and matching one sequence from each cluster against a reference database. The output is a species-by-sample table showing how many sequences from each sample were identified as each species. </w:t>
      </w:r>
    </w:p>
    <w:p w14:paraId="61318F8D" w14:textId="38ED747F" w:rsidR="585DAD06" w:rsidRPr="000F252A" w:rsidRDefault="585DAD06" w:rsidP="000F252A">
      <w:pPr>
        <w:spacing w:line="360" w:lineRule="auto"/>
        <w:ind w:left="3105" w:hanging="3105"/>
        <w:rPr>
          <w:rFonts w:ascii="Source Sans Pro Light" w:eastAsia="Calibri" w:hAnsi="Source Sans Pro Light" w:cs="Calibri"/>
          <w:color w:val="000000" w:themeColor="text1"/>
        </w:rPr>
      </w:pPr>
      <w:r w:rsidRPr="000F252A">
        <w:rPr>
          <w:rFonts w:ascii="Source Sans Pro Light" w:eastAsia="Source Sans Pro Light" w:hAnsi="Source Sans Pro Light" w:cs="Source Sans Pro Light"/>
          <w:color w:val="000000" w:themeColor="text1"/>
          <w:lang w:val="en"/>
        </w:rPr>
        <w:t>extraction blank</w:t>
      </w:r>
      <w:r w:rsidR="00120015" w:rsidRPr="000F252A">
        <w:rPr>
          <w:rFonts w:ascii="Segoe UI" w:eastAsia="Segoe UI" w:hAnsi="Segoe UI" w:cs="Segoe UI"/>
          <w:color w:val="000000" w:themeColor="text1"/>
        </w:rPr>
        <w:tab/>
      </w:r>
      <w:r w:rsidRPr="000F252A">
        <w:rPr>
          <w:rFonts w:ascii="Source Sans Pro Light" w:eastAsia="Calibri" w:hAnsi="Source Sans Pro Light" w:cs="Calibri"/>
          <w:color w:val="000000" w:themeColor="text1"/>
        </w:rPr>
        <w:t xml:space="preserve">A DNA extraction with no soil added to assess potential contamination during the DNA extraction process.  </w:t>
      </w:r>
    </w:p>
    <w:p w14:paraId="65BD9D03" w14:textId="05970745"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gel electrophoresis</w:t>
      </w:r>
      <w:r w:rsidR="00120015" w:rsidRPr="000F252A">
        <w:rPr>
          <w:rFonts w:ascii="Source Sans Pro Light" w:eastAsia="Segoe UI" w:hAnsi="Source Sans Pro Light" w:cs="Segoe UI"/>
          <w:color w:val="000000" w:themeColor="text1"/>
        </w:rPr>
        <w:tab/>
      </w:r>
      <w:proofErr w:type="gramStart"/>
      <w:r w:rsidRPr="000F252A">
        <w:rPr>
          <w:rFonts w:ascii="Source Sans Pro Light" w:eastAsia="Calibri" w:hAnsi="Source Sans Pro Light" w:cs="Calibri"/>
          <w:color w:val="000000" w:themeColor="text1"/>
        </w:rPr>
        <w:t>The</w:t>
      </w:r>
      <w:proofErr w:type="gramEnd"/>
      <w:r w:rsidRPr="000F252A">
        <w:rPr>
          <w:rFonts w:ascii="Source Sans Pro Light" w:eastAsia="Calibri" w:hAnsi="Source Sans Pro Light" w:cs="Calibri"/>
          <w:color w:val="000000" w:themeColor="text1"/>
        </w:rPr>
        <w:t xml:space="preserve"> process in which DNA is separated according to size and electrical charge via an electric current, while in a gel. The process is used to confirm the successful amplification of a specific size fragment of DNA.  </w:t>
      </w:r>
    </w:p>
    <w:p w14:paraId="7F5FD5FE" w14:textId="00E43224"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high-throughput sequencing</w:t>
      </w:r>
      <w:r w:rsidR="00120015" w:rsidRPr="000F252A">
        <w:rPr>
          <w:rFonts w:ascii="Source Sans Pro Light" w:eastAsia="Arial" w:hAnsi="Source Sans Pro Light"/>
        </w:rPr>
        <w:tab/>
      </w:r>
      <w:r w:rsidRPr="000F252A">
        <w:rPr>
          <w:rFonts w:ascii="Source Sans Pro Light" w:eastAsia="Segoe UI" w:hAnsi="Source Sans Pro Light" w:cs="Segoe UI"/>
          <w:color w:val="000000" w:themeColor="text1"/>
        </w:rPr>
        <w:t xml:space="preserve">Technology developed in the 2000s that produces millions of sequences in parallel. Enables thousands of different organisms from a mixture of species to be sequenced at once, so community DNA can be sequenced. </w:t>
      </w:r>
      <w:proofErr w:type="gramStart"/>
      <w:r w:rsidRPr="000F252A">
        <w:rPr>
          <w:rFonts w:ascii="Source Sans Pro Light" w:eastAsia="Segoe UI" w:hAnsi="Source Sans Pro Light" w:cs="Segoe UI"/>
          <w:color w:val="000000" w:themeColor="text1"/>
        </w:rPr>
        <w:t>Various different</w:t>
      </w:r>
      <w:proofErr w:type="gramEnd"/>
      <w:r w:rsidRPr="000F252A">
        <w:rPr>
          <w:rFonts w:ascii="Source Sans Pro Light" w:eastAsia="Segoe UI" w:hAnsi="Source Sans Pro Light" w:cs="Segoe UI"/>
          <w:color w:val="000000" w:themeColor="text1"/>
        </w:rPr>
        <w:t xml:space="preserve"> technologies exist to do this, but the most commonly used platform is Illumina’s </w:t>
      </w:r>
      <w:proofErr w:type="spellStart"/>
      <w:r w:rsidRPr="000F252A">
        <w:rPr>
          <w:rFonts w:ascii="Source Sans Pro Light" w:eastAsia="Segoe UI" w:hAnsi="Source Sans Pro Light" w:cs="Segoe UI"/>
          <w:color w:val="000000" w:themeColor="text1"/>
        </w:rPr>
        <w:t>MiSeq</w:t>
      </w:r>
      <w:proofErr w:type="spellEnd"/>
      <w:r w:rsidRPr="000F252A">
        <w:rPr>
          <w:rFonts w:ascii="Source Sans Pro Light" w:eastAsia="Segoe UI" w:hAnsi="Source Sans Pro Light" w:cs="Segoe UI"/>
          <w:color w:val="000000" w:themeColor="text1"/>
        </w:rPr>
        <w:t xml:space="preserve">. Also known as Next-Generation Sequencing (NGS) or parallel sequencing.  </w:t>
      </w:r>
    </w:p>
    <w:p w14:paraId="76D72271" w14:textId="4333C766"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lastRenderedPageBreak/>
        <w:t>Jaccard similarity index</w:t>
      </w:r>
      <w:r w:rsidR="00120015" w:rsidRPr="000F252A">
        <w:rPr>
          <w:rFonts w:ascii="Source Sans Pro Light" w:eastAsia="Segoe UI" w:hAnsi="Source Sans Pro Light" w:cs="Segoe UI"/>
          <w:color w:val="000000" w:themeColor="text1"/>
        </w:rPr>
        <w:tab/>
      </w:r>
      <w:r w:rsidRPr="000F252A">
        <w:rPr>
          <w:rFonts w:ascii="Source Sans Pro Light" w:eastAsia="Calibri" w:hAnsi="Source Sans Pro Light" w:cs="Calibri"/>
          <w:color w:val="000000" w:themeColor="text1"/>
        </w:rPr>
        <w:t>This index is a calculation that compares two samples to see which taxa are shared and which are distinct. The higher the percentage, the more similar two samples are in their community composition.</w:t>
      </w:r>
    </w:p>
    <w:p w14:paraId="52B951CE" w14:textId="26B68066"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metabarcoding </w:t>
      </w:r>
      <w:r w:rsidRPr="000F252A">
        <w:rPr>
          <w:rFonts w:ascii="Source Sans Pro Light" w:hAnsi="Source Sans Pro Light"/>
        </w:rPr>
        <w:tab/>
      </w:r>
      <w:r w:rsidRPr="000F252A">
        <w:rPr>
          <w:rFonts w:ascii="Source Sans Pro Light" w:eastAsia="Calibri" w:hAnsi="Source Sans Pro Light" w:cs="Calibri"/>
          <w:color w:val="000000" w:themeColor="text1"/>
        </w:rPr>
        <w:t>Refers to identification of species assemblages from community DNA using barcode genes. </w:t>
      </w:r>
      <w:r w:rsidRPr="000F252A">
        <w:rPr>
          <w:rFonts w:ascii="Source Sans Pro Light" w:eastAsia="Source Sans Pro Light" w:hAnsi="Source Sans Pro Light" w:cs="Source Sans Pro Light"/>
          <w:color w:val="000000" w:themeColor="text1"/>
        </w:rPr>
        <w:t>PCR is carried out with non-specific primers, followed by high-throughput sequencing</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and bioinformatics processing. Can identify hundreds of species in each sample, and 100+ different samples can be processed in parallel to reduce sequencing cost.  </w:t>
      </w:r>
    </w:p>
    <w:p w14:paraId="7068F9FF" w14:textId="09B1EE08"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negative control</w:t>
      </w:r>
      <w:r w:rsidRPr="000F252A">
        <w:rPr>
          <w:rFonts w:ascii="Source Sans Pro Light" w:eastAsia="Arial" w:hAnsi="Source Sans Pro Light" w:cs="Arial"/>
          <w:color w:val="000000" w:themeColor="text1"/>
          <w:lang w:val="en"/>
        </w:rPr>
        <w:t> </w:t>
      </w:r>
      <w:r w:rsidRPr="000F252A">
        <w:rPr>
          <w:rFonts w:ascii="Source Sans Pro Light" w:eastAsia="Segoe UI" w:hAnsi="Source Sans Pro Light" w:cs="Segoe UI"/>
          <w:color w:val="000000" w:themeColor="text1"/>
        </w:rPr>
        <w:t xml:space="preserve"> </w:t>
      </w:r>
      <w:r w:rsidRPr="000F252A">
        <w:rPr>
          <w:rFonts w:ascii="Source Sans Pro Light" w:eastAsia="Calibri" w:hAnsi="Source Sans Pro Light" w:cs="Calibri"/>
          <w:color w:val="000000" w:themeColor="text1"/>
        </w:rPr>
        <w:t xml:space="preserve"> </w:t>
      </w:r>
      <w:r w:rsidRPr="000F252A">
        <w:rPr>
          <w:rFonts w:ascii="Source Sans Pro Light" w:hAnsi="Source Sans Pro Light"/>
          <w:color w:val="000000" w:themeColor="text1"/>
        </w:rPr>
        <w:tab/>
      </w:r>
      <w:r w:rsidRPr="000F252A">
        <w:rPr>
          <w:rFonts w:ascii="Source Sans Pro Light" w:eastAsia="Calibri" w:hAnsi="Source Sans Pro Light" w:cs="Calibri"/>
          <w:color w:val="000000" w:themeColor="text1"/>
        </w:rPr>
        <w:t>Used to determine if</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PCR</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reactions are contaminated.  </w:t>
      </w:r>
    </w:p>
    <w:p w14:paraId="296AD400" w14:textId="72B6C9DD"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NMDS</w:t>
      </w:r>
      <w:r w:rsidR="00120015" w:rsidRPr="000F252A">
        <w:rPr>
          <w:rFonts w:ascii="Source Sans Pro Light" w:eastAsia="Segoe UI" w:hAnsi="Source Sans Pro Light" w:cs="Segoe UI"/>
          <w:color w:val="000000" w:themeColor="text1"/>
        </w:rPr>
        <w:tab/>
      </w:r>
      <w:proofErr w:type="gramStart"/>
      <w:r w:rsidRPr="000F252A">
        <w:rPr>
          <w:rFonts w:ascii="Source Sans Pro Light" w:eastAsia="Calibri" w:hAnsi="Source Sans Pro Light" w:cs="Calibri"/>
          <w:color w:val="000000" w:themeColor="text1"/>
        </w:rPr>
        <w:t>Non-metric</w:t>
      </w:r>
      <w:proofErr w:type="gramEnd"/>
      <w:r w:rsidRPr="000F252A">
        <w:rPr>
          <w:rFonts w:ascii="Source Sans Pro Light" w:eastAsia="Calibri" w:hAnsi="Source Sans Pro Light" w:cs="Calibri"/>
          <w:color w:val="000000" w:themeColor="text1"/>
        </w:rPr>
        <w:t xml:space="preserve"> multidimensional scaling (NMDS) is a method that allows you to visualise the similarity of each sample to one another. The dissimilarity between each sample is calculated, </w:t>
      </w:r>
      <w:proofErr w:type="gramStart"/>
      <w:r w:rsidRPr="000F252A">
        <w:rPr>
          <w:rFonts w:ascii="Source Sans Pro Light" w:eastAsia="Calibri" w:hAnsi="Source Sans Pro Light" w:cs="Calibri"/>
          <w:color w:val="000000" w:themeColor="text1"/>
        </w:rPr>
        <w:t>taking into account</w:t>
      </w:r>
      <w:proofErr w:type="gramEnd"/>
      <w:r w:rsidRPr="000F252A">
        <w:rPr>
          <w:rFonts w:ascii="Source Sans Pro Light" w:eastAsia="Calibri" w:hAnsi="Source Sans Pro Light" w:cs="Calibri"/>
          <w:color w:val="000000" w:themeColor="text1"/>
        </w:rPr>
        <w:t xml:space="preserve"> shared</w:t>
      </w:r>
      <w:r w:rsidRPr="000F252A">
        <w:rPr>
          <w:rFonts w:ascii="Source Sans Pro Light" w:eastAsia="Source Sans Pro Light" w:hAnsi="Source Sans Pro Light" w:cs="Source Sans Pro Light"/>
          <w:color w:val="000000" w:themeColor="text1"/>
          <w:lang w:val="en"/>
        </w:rPr>
        <w:t xml:space="preserve"> taxa</w:t>
      </w:r>
      <w:r w:rsidRPr="000F252A">
        <w:rPr>
          <w:rFonts w:ascii="Source Sans Pro Light" w:eastAsia="Source Sans Pro Light" w:hAnsi="Source Sans Pro Light" w:cs="Source Sans Pro Light"/>
          <w:color w:val="000000" w:themeColor="text1"/>
        </w:rPr>
        <w:t xml:space="preserve"> (</w:t>
      </w:r>
      <w:r w:rsidRPr="000F252A">
        <w:rPr>
          <w:rFonts w:ascii="Source Sans Pro Light" w:eastAsia="Source Sans Pro Light" w:hAnsi="Source Sans Pro Light" w:cs="Source Sans Pro Light"/>
          <w:color w:val="000000" w:themeColor="text1"/>
          <w:lang w:val="en"/>
        </w:rPr>
        <w:t>Jaccard similarity index</w:t>
      </w:r>
      <w:r w:rsidRPr="000F252A">
        <w:rPr>
          <w:rFonts w:ascii="Source Sans Pro Light" w:eastAsia="Source Sans Pro Light" w:hAnsi="Source Sans Pro Light" w:cs="Source Sans Pro Light"/>
          <w:color w:val="000000" w:themeColor="text1"/>
        </w:rPr>
        <w:t xml:space="preserve">), and then configured into a 2D ordinal space that allows you to see the relationship of each sample to one another. Samples that are closer together are more </w:t>
      </w:r>
      <w:proofErr w:type="gramStart"/>
      <w:r w:rsidRPr="000F252A">
        <w:rPr>
          <w:rFonts w:ascii="Source Sans Pro Light" w:eastAsia="Source Sans Pro Light" w:hAnsi="Source Sans Pro Light" w:cs="Source Sans Pro Light"/>
          <w:color w:val="000000" w:themeColor="text1"/>
        </w:rPr>
        <w:t>similar to</w:t>
      </w:r>
      <w:proofErr w:type="gramEnd"/>
      <w:r w:rsidRPr="000F252A">
        <w:rPr>
          <w:rFonts w:ascii="Source Sans Pro Light" w:eastAsia="Source Sans Pro Light" w:hAnsi="Source Sans Pro Light" w:cs="Source Sans Pro Light"/>
          <w:color w:val="000000" w:themeColor="text1"/>
        </w:rPr>
        <w:t xml:space="preserve"> one another in terms of community composition, while samples that are further apart are less similar. This type of clustering analysis allows you to see if certain types of samples, for example, those from a particular habitat type, are more clustered together and therefore more </w:t>
      </w:r>
      <w:proofErr w:type="gramStart"/>
      <w:r w:rsidRPr="000F252A">
        <w:rPr>
          <w:rFonts w:ascii="Source Sans Pro Light" w:eastAsia="Source Sans Pro Light" w:hAnsi="Source Sans Pro Light" w:cs="Source Sans Pro Light"/>
          <w:color w:val="000000" w:themeColor="text1"/>
        </w:rPr>
        <w:t>similar to</w:t>
      </w:r>
      <w:proofErr w:type="gramEnd"/>
      <w:r w:rsidRPr="000F252A">
        <w:rPr>
          <w:rFonts w:ascii="Source Sans Pro Light" w:eastAsia="Source Sans Pro Light" w:hAnsi="Source Sans Pro Light" w:cs="Source Sans Pro Light"/>
          <w:color w:val="000000" w:themeColor="text1"/>
        </w:rPr>
        <w:t xml:space="preserve"> one another compared to other groups.  </w:t>
      </w:r>
    </w:p>
    <w:p w14:paraId="196B44CF" w14:textId="3999A930" w:rsidR="07ACA237" w:rsidRPr="000F252A" w:rsidRDefault="07ACA237" w:rsidP="000F252A">
      <w:pPr>
        <w:spacing w:line="360" w:lineRule="auto"/>
        <w:ind w:left="3105" w:hanging="3105"/>
        <w:rPr>
          <w:rFonts w:ascii="Source Sans Pro Light" w:eastAsia="Source Sans Pro Light" w:hAnsi="Source Sans Pro Light" w:cs="Source Sans Pro Light"/>
          <w:color w:val="000000" w:themeColor="text1"/>
          <w:lang w:val="en"/>
        </w:rPr>
      </w:pPr>
      <w:r w:rsidRPr="000F252A">
        <w:rPr>
          <w:rFonts w:ascii="Source Sans Pro Light" w:eastAsia="Source Sans Pro Light" w:hAnsi="Source Sans Pro Light" w:cs="Source Sans Pro Light"/>
          <w:color w:val="000000" w:themeColor="text1"/>
          <w:lang w:val="en"/>
        </w:rPr>
        <w:t>Nekton</w:t>
      </w:r>
      <w:r w:rsidRPr="000F252A">
        <w:rPr>
          <w:rFonts w:ascii="Source Sans Pro Light" w:hAnsi="Source Sans Pro Light"/>
          <w:color w:val="000000" w:themeColor="text1"/>
        </w:rPr>
        <w:tab/>
      </w:r>
      <w:r w:rsidRPr="000F252A">
        <w:rPr>
          <w:rFonts w:ascii="Source Sans Pro Light" w:eastAsia="Source Sans Pro Light" w:hAnsi="Source Sans Pro Light" w:cs="Source Sans Pro Light"/>
          <w:color w:val="000000" w:themeColor="text1"/>
          <w:lang w:val="en"/>
        </w:rPr>
        <w:t xml:space="preserve">The actively swimming aquatic organisms in a body of water, that </w:t>
      </w:r>
      <w:proofErr w:type="gramStart"/>
      <w:r w:rsidRPr="000F252A">
        <w:rPr>
          <w:rFonts w:ascii="Source Sans Pro Light" w:eastAsia="Source Sans Pro Light" w:hAnsi="Source Sans Pro Light" w:cs="Source Sans Pro Light"/>
          <w:color w:val="000000" w:themeColor="text1"/>
          <w:lang w:val="en"/>
        </w:rPr>
        <w:t>are able to</w:t>
      </w:r>
      <w:proofErr w:type="gramEnd"/>
      <w:r w:rsidRPr="000F252A">
        <w:rPr>
          <w:rFonts w:ascii="Source Sans Pro Light" w:eastAsia="Source Sans Pro Light" w:hAnsi="Source Sans Pro Light" w:cs="Source Sans Pro Light"/>
          <w:color w:val="000000" w:themeColor="text1"/>
          <w:lang w:val="en"/>
        </w:rPr>
        <w:t xml:space="preserve"> move </w:t>
      </w:r>
      <w:r w:rsidR="65965ED4" w:rsidRPr="000F252A">
        <w:rPr>
          <w:rFonts w:ascii="Source Sans Pro Light" w:eastAsia="Source Sans Pro Light" w:hAnsi="Source Sans Pro Light" w:cs="Source Sans Pro Light"/>
          <w:color w:val="000000" w:themeColor="text1"/>
          <w:lang w:val="en"/>
        </w:rPr>
        <w:t>independently of currents.</w:t>
      </w:r>
    </w:p>
    <w:p w14:paraId="37D02FD8" w14:textId="77CC36C5"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OTU </w:t>
      </w:r>
      <w:r w:rsidRPr="000F252A">
        <w:rPr>
          <w:rFonts w:ascii="Source Sans Pro Light" w:eastAsia="Segoe UI" w:hAnsi="Source Sans Pro Light" w:cs="Segoe UI"/>
          <w:color w:val="000000" w:themeColor="text1"/>
        </w:rPr>
        <w:t xml:space="preserve"> </w:t>
      </w:r>
      <w:r w:rsidRPr="000F252A">
        <w:rPr>
          <w:rFonts w:ascii="Source Sans Pro Light" w:eastAsia="Calibri" w:hAnsi="Source Sans Pro Light" w:cs="Calibri"/>
          <w:color w:val="000000" w:themeColor="text1"/>
        </w:rPr>
        <w:t xml:space="preserve"> </w:t>
      </w:r>
      <w:r w:rsidRPr="000F252A">
        <w:rPr>
          <w:rFonts w:ascii="Source Sans Pro Light" w:hAnsi="Source Sans Pro Light"/>
          <w:color w:val="000000" w:themeColor="text1"/>
        </w:rPr>
        <w:tab/>
      </w:r>
      <w:r w:rsidRPr="000F252A">
        <w:rPr>
          <w:rFonts w:ascii="Source Sans Pro Light" w:eastAsia="Calibri" w:hAnsi="Source Sans Pro Light" w:cs="Calibri"/>
          <w:color w:val="000000" w:themeColor="text1"/>
        </w:rPr>
        <w:t>Short for Operational Taxonomic Unit. Similar sequences are clustered into OTUs at a defined similarity threshold. OTUs are approximately equivalent to</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species</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and are treated as such in our analyses. Species-level taxonomic assignments </w:t>
      </w:r>
      <w:r w:rsidRPr="000F252A">
        <w:rPr>
          <w:rFonts w:ascii="Source Sans Pro Light" w:eastAsia="Source Sans Pro Light" w:hAnsi="Source Sans Pro Light" w:cs="Source Sans Pro Light"/>
          <w:color w:val="000000" w:themeColor="text1"/>
        </w:rPr>
        <w:lastRenderedPageBreak/>
        <w:t>may or may not be possible, depending on the availability of reference sequences and the similarity between closely related species in the amplified marker. It may be possible to refine the taxonomic assignment for an OTU later as more sequences are added to reference databases</w:t>
      </w:r>
      <w:r w:rsidRPr="000F252A">
        <w:rPr>
          <w:rFonts w:ascii="Source Sans Pro Light" w:eastAsia="Arial" w:hAnsi="Source Sans Pro Light" w:cs="Arial"/>
          <w:color w:val="000000" w:themeColor="text1"/>
        </w:rPr>
        <w:t xml:space="preserve">.  </w:t>
      </w:r>
    </w:p>
    <w:p w14:paraId="77EF94A2" w14:textId="74CC7D19"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PCR</w:t>
      </w:r>
      <w:r w:rsidRPr="000F252A">
        <w:rPr>
          <w:rFonts w:ascii="Source Sans Pro Light" w:hAnsi="Source Sans Pro Light"/>
        </w:rPr>
        <w:tab/>
      </w:r>
      <w:r w:rsidRPr="000F252A">
        <w:rPr>
          <w:rFonts w:ascii="Source Sans Pro Light" w:eastAsia="Calibri" w:hAnsi="Source Sans Pro Light" w:cs="Calibri"/>
          <w:color w:val="000000" w:themeColor="text1"/>
        </w:rPr>
        <w:t xml:space="preserve">Short for Polymerase chain reaction. A process by which millions of copies of a particular DNA segment are produced through a series of heating and cooling steps. Known as an ‘amplification’ process. One of the most common processes in molecular biology and a precursor to most sequencing-based analyses.  </w:t>
      </w:r>
    </w:p>
    <w:p w14:paraId="3327DC0E" w14:textId="742F8194"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positive control</w:t>
      </w:r>
      <w:r w:rsidRPr="000F252A">
        <w:rPr>
          <w:rFonts w:ascii="Source Sans Pro Light" w:eastAsia="Arial" w:hAnsi="Source Sans Pro Light" w:cs="Arial"/>
          <w:color w:val="000000" w:themeColor="text1"/>
          <w:lang w:val="en"/>
        </w:rPr>
        <w:t> </w:t>
      </w:r>
      <w:r w:rsidRPr="000F252A">
        <w:rPr>
          <w:rFonts w:ascii="Source Sans Pro Light" w:eastAsia="Segoe UI" w:hAnsi="Source Sans Pro Light" w:cs="Segoe UI"/>
          <w:color w:val="000000" w:themeColor="text1"/>
        </w:rPr>
        <w:t xml:space="preserve"> </w:t>
      </w:r>
      <w:r w:rsidRPr="000F252A">
        <w:rPr>
          <w:rFonts w:ascii="Source Sans Pro Light" w:eastAsia="Calibri" w:hAnsi="Source Sans Pro Light" w:cs="Calibri"/>
          <w:color w:val="000000" w:themeColor="text1"/>
        </w:rPr>
        <w:t xml:space="preserve"> </w:t>
      </w:r>
      <w:r w:rsidRPr="000F252A">
        <w:rPr>
          <w:rFonts w:ascii="Source Sans Pro Light" w:hAnsi="Source Sans Pro Light"/>
          <w:color w:val="000000" w:themeColor="text1"/>
        </w:rPr>
        <w:tab/>
      </w:r>
      <w:r w:rsidRPr="000F252A">
        <w:rPr>
          <w:rFonts w:ascii="Source Sans Pro Light" w:eastAsia="Calibri" w:hAnsi="Source Sans Pro Light" w:cs="Calibri"/>
          <w:color w:val="000000" w:themeColor="text1"/>
        </w:rPr>
        <w:t xml:space="preserve">Used to determine whether the </w:t>
      </w:r>
      <w:r w:rsidRPr="000F252A">
        <w:rPr>
          <w:rFonts w:ascii="Source Sans Pro Light" w:eastAsia="Source Sans Pro Light" w:hAnsi="Source Sans Pro Light" w:cs="Source Sans Pro Light"/>
          <w:color w:val="000000" w:themeColor="text1"/>
        </w:rPr>
        <w:t xml:space="preserve">PCR is working correctly.  </w:t>
      </w:r>
    </w:p>
    <w:p w14:paraId="60E6B395" w14:textId="1698D294"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primers </w:t>
      </w:r>
      <w:r w:rsidRPr="000F252A">
        <w:rPr>
          <w:rFonts w:ascii="Source Sans Pro Light" w:eastAsia="Segoe UI" w:hAnsi="Source Sans Pro Light" w:cs="Segoe UI"/>
          <w:color w:val="000000" w:themeColor="text1"/>
        </w:rPr>
        <w:t xml:space="preserve"> </w:t>
      </w:r>
      <w:r w:rsidRPr="000F252A">
        <w:rPr>
          <w:rFonts w:ascii="Source Sans Pro Light" w:eastAsia="Calibri" w:hAnsi="Source Sans Pro Light" w:cs="Calibri"/>
          <w:color w:val="000000" w:themeColor="text1"/>
        </w:rPr>
        <w:t xml:space="preserve"> </w:t>
      </w:r>
      <w:r w:rsidRPr="000F252A">
        <w:rPr>
          <w:rFonts w:ascii="Source Sans Pro Light" w:hAnsi="Source Sans Pro Light"/>
          <w:color w:val="000000" w:themeColor="text1"/>
        </w:rPr>
        <w:tab/>
      </w:r>
      <w:proofErr w:type="gramStart"/>
      <w:r w:rsidRPr="000F252A">
        <w:rPr>
          <w:rFonts w:ascii="Source Sans Pro Light" w:eastAsia="Calibri" w:hAnsi="Source Sans Pro Light" w:cs="Calibri"/>
          <w:color w:val="000000" w:themeColor="text1"/>
        </w:rPr>
        <w:t>Short</w:t>
      </w:r>
      <w:proofErr w:type="gramEnd"/>
      <w:r w:rsidRPr="000F252A">
        <w:rPr>
          <w:rFonts w:ascii="Source Sans Pro Light" w:eastAsia="Calibri" w:hAnsi="Source Sans Pro Light" w:cs="Calibri"/>
          <w:color w:val="000000" w:themeColor="text1"/>
        </w:rPr>
        <w:t xml:space="preserve"> sections of synthesised DNA that bind to either end of the DNA segment to be amplified by </w:t>
      </w:r>
      <w:r w:rsidRPr="000F252A">
        <w:rPr>
          <w:rFonts w:ascii="Source Sans Pro Light" w:eastAsia="Source Sans Pro Light" w:hAnsi="Source Sans Pro Light" w:cs="Source Sans Pro Light"/>
          <w:color w:val="000000" w:themeColor="text1"/>
        </w:rPr>
        <w:t xml:space="preserve">PCR. Can be designed to be totally specific to a particular species (so that only that species’ DNA will be amplified from a community DNA sample), or to be very general so that a wide range of species’ DNA will be amplified. Good design of primers is one of the critical factors in DNA-based monitoring.  </w:t>
      </w:r>
    </w:p>
    <w:p w14:paraId="4F952F59" w14:textId="627790E0"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rarefy</w:t>
      </w:r>
      <w:r w:rsidRPr="000F252A">
        <w:rPr>
          <w:rFonts w:ascii="Source Sans Pro Light" w:hAnsi="Source Sans Pro Light"/>
        </w:rPr>
        <w:tab/>
      </w:r>
      <w:r w:rsidRPr="000F252A">
        <w:rPr>
          <w:rFonts w:ascii="Source Sans Pro Light" w:eastAsia="Calibri" w:hAnsi="Source Sans Pro Light" w:cs="Calibri"/>
          <w:color w:val="000000" w:themeColor="text1"/>
          <w:lang w:val="en"/>
        </w:rPr>
        <w:t xml:space="preserve">A </w:t>
      </w:r>
      <w:proofErr w:type="spellStart"/>
      <w:r w:rsidRPr="000F252A">
        <w:rPr>
          <w:rFonts w:ascii="Source Sans Pro Light" w:eastAsia="Calibri" w:hAnsi="Source Sans Pro Light" w:cs="Calibri"/>
          <w:color w:val="000000" w:themeColor="text1"/>
          <w:lang w:val="en"/>
        </w:rPr>
        <w:t>normalisation</w:t>
      </w:r>
      <w:proofErr w:type="spellEnd"/>
      <w:r w:rsidRPr="000F252A">
        <w:rPr>
          <w:rFonts w:ascii="Source Sans Pro Light" w:eastAsia="Calibri" w:hAnsi="Source Sans Pro Light" w:cs="Calibri"/>
          <w:color w:val="000000" w:themeColor="text1"/>
          <w:lang w:val="en"/>
        </w:rPr>
        <w:t xml:space="preserve"> technique</w:t>
      </w:r>
      <w:r w:rsidRPr="000F252A">
        <w:rPr>
          <w:rFonts w:ascii="Source Sans Pro Light" w:eastAsia="Arial" w:hAnsi="Source Sans Pro Light" w:cs="Arial"/>
          <w:color w:val="000000" w:themeColor="text1"/>
        </w:rPr>
        <w:t xml:space="preserve"> </w:t>
      </w:r>
      <w:r w:rsidRPr="000F252A">
        <w:rPr>
          <w:rFonts w:ascii="Source Sans Pro Light" w:eastAsia="Source Sans Pro Light" w:hAnsi="Source Sans Pro Light" w:cs="Source Sans Pro Light"/>
          <w:color w:val="000000" w:themeColor="text1"/>
        </w:rPr>
        <w:t>which transforms the data to remove biases associated with uneven sampling depth (number of reads) across samples.</w:t>
      </w:r>
      <w:r w:rsidRPr="000F252A">
        <w:rPr>
          <w:rFonts w:ascii="Source Sans Pro Light" w:eastAsia="Arial" w:hAnsi="Source Sans Pro Light" w:cs="Arial"/>
          <w:color w:val="000000" w:themeColor="text1"/>
        </w:rPr>
        <w:t xml:space="preserve"> </w:t>
      </w:r>
      <w:r w:rsidRPr="000F252A">
        <w:rPr>
          <w:rFonts w:ascii="Source Sans Pro Light" w:eastAsia="Source Sans Pro Light" w:hAnsi="Source Sans Pro Light" w:cs="Source Sans Pro Light"/>
          <w:color w:val="000000" w:themeColor="text1"/>
        </w:rPr>
        <w:t>The sampling depth of each sample is standardised to</w:t>
      </w:r>
      <w:r w:rsidRPr="000F252A">
        <w:rPr>
          <w:rFonts w:ascii="Source Sans Pro Light" w:eastAsia="Arial" w:hAnsi="Source Sans Pro Light" w:cs="Arial"/>
          <w:color w:val="000000" w:themeColor="text1"/>
        </w:rPr>
        <w:t xml:space="preserve"> </w:t>
      </w:r>
      <w:r w:rsidRPr="000F252A">
        <w:rPr>
          <w:rFonts w:ascii="Source Sans Pro Light" w:eastAsia="Source Sans Pro Light" w:hAnsi="Source Sans Pro Light" w:cs="Source Sans Pro Light"/>
          <w:color w:val="000000" w:themeColor="text1"/>
        </w:rPr>
        <w:t xml:space="preserve">a specified number of reads (usually that of the sample with the lowest depth) by random resampling. </w:t>
      </w:r>
    </w:p>
    <w:p w14:paraId="3C5BAA5A" w14:textId="0FD28FFC"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reference databases</w:t>
      </w:r>
      <w:r w:rsidRPr="000F252A">
        <w:rPr>
          <w:rFonts w:ascii="Source Sans Pro Light" w:hAnsi="Source Sans Pro Light"/>
        </w:rPr>
        <w:tab/>
      </w:r>
      <w:r w:rsidRPr="000F252A">
        <w:rPr>
          <w:rFonts w:ascii="Source Sans Pro Light" w:eastAsia="Calibri" w:hAnsi="Source Sans Pro Light" w:cs="Calibri"/>
          <w:color w:val="000000" w:themeColor="text1"/>
        </w:rPr>
        <w:t xml:space="preserve">Over time, the DNA sequences of many species have been compiled into publicly accessible databases by scientists from around the world. These databases serve as a reference against which unknown sequences can be queried to obtain a species identification. The </w:t>
      </w:r>
      <w:proofErr w:type="gramStart"/>
      <w:r w:rsidRPr="000F252A">
        <w:rPr>
          <w:rFonts w:ascii="Source Sans Pro Light" w:eastAsia="Calibri" w:hAnsi="Source Sans Pro Light" w:cs="Calibri"/>
          <w:color w:val="000000" w:themeColor="text1"/>
        </w:rPr>
        <w:t>most commonly accessed</w:t>
      </w:r>
      <w:proofErr w:type="gramEnd"/>
      <w:r w:rsidRPr="000F252A">
        <w:rPr>
          <w:rFonts w:ascii="Source Sans Pro Light" w:eastAsia="Calibri" w:hAnsi="Source Sans Pro Light" w:cs="Calibri"/>
          <w:color w:val="000000" w:themeColor="text1"/>
        </w:rPr>
        <w:t xml:space="preserve"> database is NCBI (National </w:t>
      </w:r>
      <w:proofErr w:type="spellStart"/>
      <w:r w:rsidRPr="000F252A">
        <w:rPr>
          <w:rFonts w:ascii="Source Sans Pro Light" w:eastAsia="Calibri" w:hAnsi="Source Sans Pro Light" w:cs="Calibri"/>
          <w:color w:val="000000" w:themeColor="text1"/>
        </w:rPr>
        <w:t>Center</w:t>
      </w:r>
      <w:proofErr w:type="spellEnd"/>
      <w:r w:rsidRPr="000F252A">
        <w:rPr>
          <w:rFonts w:ascii="Source Sans Pro Light" w:eastAsia="Calibri" w:hAnsi="Source Sans Pro Light" w:cs="Calibri"/>
          <w:color w:val="000000" w:themeColor="text1"/>
        </w:rPr>
        <w:t xml:space="preserve"> for Biotechnology </w:t>
      </w:r>
      <w:r w:rsidRPr="000F252A">
        <w:rPr>
          <w:rFonts w:ascii="Source Sans Pro Light" w:eastAsia="Calibri" w:hAnsi="Source Sans Pro Light" w:cs="Calibri"/>
          <w:color w:val="000000" w:themeColor="text1"/>
        </w:rPr>
        <w:lastRenderedPageBreak/>
        <w:t>Information), which is maintained by the US National Institute of Health. Anyone can search for DNA sequences at</w:t>
      </w:r>
      <w:r w:rsidRPr="000F252A">
        <w:rPr>
          <w:rFonts w:ascii="Source Sans Pro Light" w:eastAsia="Source Sans Pro Light" w:hAnsi="Source Sans Pro Light" w:cs="Source Sans Pro Light"/>
          <w:color w:val="000000" w:themeColor="text1"/>
          <w:lang w:val="en"/>
        </w:rPr>
        <w:t xml:space="preserve"> </w:t>
      </w:r>
      <w:proofErr w:type="gramStart"/>
      <w:r w:rsidRPr="000F252A">
        <w:rPr>
          <w:rFonts w:ascii="Source Sans Pro Light" w:eastAsia="Source Sans Pro Light" w:hAnsi="Source Sans Pro Light" w:cs="Source Sans Pro Light"/>
          <w:color w:val="000000" w:themeColor="text1"/>
          <w:lang w:val="en"/>
        </w:rPr>
        <w:t>https://www.ncbi.nlm.nih.gov</w:t>
      </w:r>
      <w:proofErr w:type="gramEnd"/>
      <w:r w:rsidRPr="000F252A">
        <w:rPr>
          <w:rFonts w:ascii="Source Sans Pro Light" w:eastAsia="Source Sans Pro Light" w:hAnsi="Source Sans Pro Light" w:cs="Source Sans Pro Light"/>
          <w:color w:val="000000" w:themeColor="text1"/>
        </w:rPr>
        <w:t xml:space="preserve"> </w:t>
      </w:r>
    </w:p>
    <w:p w14:paraId="6F585888" w14:textId="066432F6"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richness</w:t>
      </w:r>
      <w:r w:rsidR="00120015" w:rsidRPr="000F252A">
        <w:rPr>
          <w:rFonts w:ascii="Source Sans Pro Light" w:eastAsia="Segoe UI" w:hAnsi="Source Sans Pro Light" w:cs="Segoe UI"/>
          <w:color w:val="000000" w:themeColor="text1"/>
        </w:rPr>
        <w:tab/>
      </w:r>
      <w:proofErr w:type="gramStart"/>
      <w:r w:rsidRPr="000F252A">
        <w:rPr>
          <w:rFonts w:ascii="Source Sans Pro Light" w:eastAsia="Calibri" w:hAnsi="Source Sans Pro Light" w:cs="Calibri"/>
          <w:color w:val="000000" w:themeColor="text1"/>
        </w:rPr>
        <w:t>The</w:t>
      </w:r>
      <w:proofErr w:type="gramEnd"/>
      <w:r w:rsidRPr="000F252A">
        <w:rPr>
          <w:rFonts w:ascii="Source Sans Pro Light" w:eastAsia="Calibri" w:hAnsi="Source Sans Pro Light" w:cs="Calibri"/>
          <w:color w:val="000000" w:themeColor="text1"/>
        </w:rPr>
        <w:t xml:space="preserve"> total number of taxa within a sample.  </w:t>
      </w:r>
    </w:p>
    <w:p w14:paraId="39885DB2" w14:textId="7425F7F6"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sample coverage</w:t>
      </w:r>
      <w:r w:rsidRPr="000F252A">
        <w:rPr>
          <w:rFonts w:ascii="Source Sans Pro Light" w:hAnsi="Source Sans Pro Light"/>
          <w:color w:val="000000" w:themeColor="text1"/>
        </w:rPr>
        <w:tab/>
      </w:r>
      <w:r w:rsidRPr="000F252A">
        <w:rPr>
          <w:rFonts w:ascii="Source Sans Pro Light" w:eastAsia="Source Sans Pro Light" w:hAnsi="Source Sans Pro Light" w:cs="Source Sans Pro Light"/>
          <w:color w:val="000000" w:themeColor="text1"/>
          <w:lang w:val="en"/>
        </w:rPr>
        <w:t>A measure of how complete the sample is in detecting all taxa of an assemblage.</w:t>
      </w:r>
    </w:p>
    <w:p w14:paraId="368C0AA6" w14:textId="35E43C38"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sequence</w:t>
      </w:r>
      <w:r w:rsidRPr="000F252A">
        <w:rPr>
          <w:rFonts w:ascii="Source Sans Pro Light" w:hAnsi="Source Sans Pro Light"/>
        </w:rPr>
        <w:tab/>
      </w:r>
      <w:r w:rsidRPr="000F252A">
        <w:rPr>
          <w:rFonts w:ascii="Source Sans Pro Light" w:eastAsia="Calibri" w:hAnsi="Source Sans Pro Light" w:cs="Calibri"/>
          <w:color w:val="000000" w:themeColor="text1"/>
        </w:rPr>
        <w:t>A DNA sequence is made up of four nucleotide bases represented by the letters A, T, C &amp; G. The precise order of these letters is used to compare genetic similarity among individuals or </w:t>
      </w:r>
      <w:r w:rsidRPr="000F252A">
        <w:rPr>
          <w:rFonts w:ascii="Source Sans Pro Light" w:eastAsia="Source Sans Pro Light" w:hAnsi="Source Sans Pro Light" w:cs="Source Sans Pro Light"/>
          <w:color w:val="000000" w:themeColor="text1"/>
        </w:rPr>
        <w:t>species and to identify species using reference databases.</w:t>
      </w:r>
      <w:r w:rsidR="5E3085B9" w:rsidRPr="000F252A">
        <w:rPr>
          <w:rFonts w:ascii="Source Sans Pro Light" w:eastAsia="Source Sans Pro Light" w:hAnsi="Source Sans Pro Light" w:cs="Source Sans Pro Light"/>
          <w:color w:val="000000" w:themeColor="text1"/>
        </w:rPr>
        <w:t xml:space="preserve"> </w:t>
      </w:r>
      <w:r w:rsidRPr="000F252A">
        <w:rPr>
          <w:rFonts w:ascii="Source Sans Pro Light" w:eastAsia="Source Sans Pro Light" w:hAnsi="Source Sans Pro Light" w:cs="Source Sans Pro Light"/>
          <w:color w:val="000000" w:themeColor="text1"/>
        </w:rPr>
        <w:t>In high</w:t>
      </w:r>
      <w:r w:rsidRPr="000F252A">
        <w:rPr>
          <w:rFonts w:ascii="Source Sans Pro Light" w:eastAsia="Arial" w:hAnsi="Source Sans Pro Light" w:cs="Arial"/>
          <w:color w:val="000000" w:themeColor="text1"/>
        </w:rPr>
        <w:t>-</w:t>
      </w:r>
      <w:r w:rsidRPr="000F252A">
        <w:rPr>
          <w:rFonts w:ascii="Source Sans Pro Light" w:eastAsia="Source Sans Pro Light" w:hAnsi="Source Sans Pro Light" w:cs="Source Sans Pro Light"/>
          <w:color w:val="000000" w:themeColor="text1"/>
        </w:rPr>
        <w:t>throughput</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sequencing</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analyses (e.g. metabarcoding), many identical copies of the same sequence are obtained for each species in the sample. The number of copies obtained per species is known as the number of </w:t>
      </w:r>
      <w:proofErr w:type="gramStart"/>
      <w:r w:rsidRPr="000F252A">
        <w:rPr>
          <w:rFonts w:ascii="Source Sans Pro Light" w:eastAsia="Source Sans Pro Light" w:hAnsi="Source Sans Pro Light" w:cs="Source Sans Pro Light"/>
          <w:color w:val="000000" w:themeColor="text1"/>
        </w:rPr>
        <w:t>sequence</w:t>
      </w:r>
      <w:proofErr w:type="gramEnd"/>
      <w:r w:rsidRPr="000F252A">
        <w:rPr>
          <w:rFonts w:ascii="Source Sans Pro Light" w:eastAsia="Source Sans Pro Light" w:hAnsi="Source Sans Pro Light" w:cs="Source Sans Pro Light"/>
          <w:color w:val="000000" w:themeColor="text1"/>
        </w:rPr>
        <w:t xml:space="preserve"> reads, and this is often - although not always - related to the relative abundance of the species.  </w:t>
      </w:r>
    </w:p>
    <w:p w14:paraId="22A75B26" w14:textId="24EB021C"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taxon</w:t>
      </w:r>
      <w:r w:rsidRPr="000F252A">
        <w:rPr>
          <w:rFonts w:ascii="Source Sans Pro Light" w:eastAsia="Arial" w:hAnsi="Source Sans Pro Light" w:cs="Arial"/>
          <w:color w:val="000000" w:themeColor="text1"/>
          <w:lang w:val="en"/>
        </w:rPr>
        <w:t> </w:t>
      </w:r>
      <w:r w:rsidRPr="000F252A">
        <w:rPr>
          <w:rFonts w:ascii="Source Sans Pro Light" w:eastAsia="Source Sans Pro Light" w:hAnsi="Source Sans Pro Light" w:cs="Source Sans Pro Light"/>
          <w:color w:val="000000" w:themeColor="text1"/>
          <w:lang w:val="en"/>
        </w:rPr>
        <w:t>(s.)/taxa</w:t>
      </w:r>
      <w:r w:rsidRPr="000F252A">
        <w:rPr>
          <w:rFonts w:ascii="Source Sans Pro Light" w:eastAsia="Arial" w:hAnsi="Source Sans Pro Light" w:cs="Arial"/>
          <w:color w:val="000000" w:themeColor="text1"/>
          <w:lang w:val="en"/>
        </w:rPr>
        <w:t xml:space="preserve"> </w:t>
      </w:r>
      <w:r w:rsidRPr="000F252A">
        <w:rPr>
          <w:rFonts w:ascii="Source Sans Pro Light" w:eastAsia="Source Sans Pro Light" w:hAnsi="Source Sans Pro Light" w:cs="Source Sans Pro Light"/>
          <w:color w:val="000000" w:themeColor="text1"/>
          <w:lang w:val="en"/>
        </w:rPr>
        <w:t>(pl.</w:t>
      </w:r>
      <w:r w:rsidR="7734E7F3" w:rsidRPr="000F252A">
        <w:rPr>
          <w:rFonts w:ascii="Source Sans Pro Light" w:eastAsia="Source Sans Pro Light" w:hAnsi="Source Sans Pro Light" w:cs="Source Sans Pro Light"/>
          <w:color w:val="000000" w:themeColor="text1"/>
          <w:lang w:val="en"/>
        </w:rPr>
        <w:t>)</w:t>
      </w:r>
      <w:r w:rsidRPr="000F252A">
        <w:rPr>
          <w:rFonts w:ascii="Source Sans Pro Light" w:hAnsi="Source Sans Pro Light"/>
        </w:rPr>
        <w:tab/>
      </w:r>
      <w:r w:rsidRPr="000F252A">
        <w:rPr>
          <w:rFonts w:ascii="Source Sans Pro Light" w:eastAsia="Calibri" w:hAnsi="Source Sans Pro Light" w:cs="Calibri"/>
          <w:color w:val="000000" w:themeColor="text1"/>
        </w:rPr>
        <w:t>Strictly, a taxonomic group. Here we use the term to</w:t>
      </w:r>
      <w:r w:rsidR="0ED75908" w:rsidRPr="000F252A">
        <w:rPr>
          <w:rFonts w:ascii="Source Sans Pro Light" w:eastAsia="Calibri" w:hAnsi="Source Sans Pro Light" w:cs="Calibri"/>
          <w:color w:val="000000" w:themeColor="text1"/>
        </w:rPr>
        <w:t xml:space="preserve"> </w:t>
      </w:r>
      <w:r w:rsidRPr="000F252A">
        <w:rPr>
          <w:rFonts w:ascii="Source Sans Pro Light" w:eastAsia="Calibri" w:hAnsi="Source Sans Pro Light" w:cs="Calibri"/>
          <w:color w:val="000000" w:themeColor="text1"/>
        </w:rPr>
        <w:t>describe groups of DNA sequences that are equivalent to </w:t>
      </w:r>
      <w:r w:rsidRPr="000F252A">
        <w:rPr>
          <w:rFonts w:ascii="Source Sans Pro Light" w:eastAsia="Source Sans Pro Light" w:hAnsi="Source Sans Pro Light" w:cs="Source Sans Pro Light"/>
          <w:color w:val="000000" w:themeColor="text1"/>
        </w:rPr>
        <w:t xml:space="preserve">species. We do not use the term species because we are unable to assign complete identifications to </w:t>
      </w:r>
      <w:proofErr w:type="gramStart"/>
      <w:r w:rsidRPr="000F252A">
        <w:rPr>
          <w:rFonts w:ascii="Source Sans Pro Light" w:eastAsia="Source Sans Pro Light" w:hAnsi="Source Sans Pro Light" w:cs="Source Sans Pro Light"/>
          <w:color w:val="000000" w:themeColor="text1"/>
        </w:rPr>
        <w:t>all of</w:t>
      </w:r>
      <w:proofErr w:type="gramEnd"/>
      <w:r w:rsidRPr="000F252A">
        <w:rPr>
          <w:rFonts w:ascii="Source Sans Pro Light" w:eastAsia="Source Sans Pro Light" w:hAnsi="Source Sans Pro Light" w:cs="Source Sans Pro Light"/>
          <w:color w:val="000000" w:themeColor="text1"/>
        </w:rPr>
        <w:t xml:space="preserve"> the groups at this time due to gaps in the available reference databases.  </w:t>
      </w:r>
    </w:p>
    <w:p w14:paraId="38CF98FC" w14:textId="281E36FF"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lang w:val="en"/>
        </w:rPr>
        <w:t>taxonomy</w:t>
      </w:r>
      <w:r w:rsidRPr="000F252A">
        <w:rPr>
          <w:rFonts w:ascii="Source Sans Pro Light" w:eastAsia="Calibri" w:hAnsi="Source Sans Pro Light" w:cs="Calibri"/>
          <w:color w:val="000000" w:themeColor="text1"/>
        </w:rPr>
        <w:t xml:space="preserve"> </w:t>
      </w:r>
      <w:r w:rsidRPr="000F252A">
        <w:rPr>
          <w:rFonts w:ascii="Source Sans Pro Light" w:eastAsia="Source Sans Pro Light" w:hAnsi="Source Sans Pro Light" w:cs="Source Sans Pro Light"/>
          <w:color w:val="000000" w:themeColor="text1"/>
        </w:rPr>
        <w:t>species (s./pl.)</w:t>
      </w:r>
      <w:r w:rsidR="00120015" w:rsidRPr="000F252A">
        <w:rPr>
          <w:rFonts w:ascii="Source Sans Pro Light" w:eastAsia="Source Sans Pro Light" w:hAnsi="Source Sans Pro Light"/>
        </w:rPr>
        <w:tab/>
      </w:r>
      <w:r w:rsidRPr="000F252A">
        <w:rPr>
          <w:rFonts w:ascii="Source Sans Pro Light" w:eastAsia="Source Sans Pro Light" w:hAnsi="Source Sans Pro Light" w:cs="Source Sans Pro Light"/>
          <w:color w:val="000000" w:themeColor="text1"/>
        </w:rPr>
        <w:t xml:space="preserve">A group of genetically similar organisms that show a high degree of overall similarity in many independent characteristics. Related species are grouped together into progressively larger taxonomic units, from genus to kingdom. </w:t>
      </w:r>
      <w:r w:rsidRPr="000F252A">
        <w:rPr>
          <w:rFonts w:ascii="Source Sans Pro Light" w:eastAsia="Source Sans Pro Light" w:hAnsi="Source Sans Pro Light" w:cs="Source Sans Pro Light"/>
          <w:i/>
          <w:iCs/>
          <w:color w:val="000000" w:themeColor="text1"/>
        </w:rPr>
        <w:t>Homo sapiens</w:t>
      </w:r>
      <w:r w:rsidRPr="000F252A">
        <w:rPr>
          <w:rFonts w:ascii="Source Sans Pro Light" w:eastAsia="Source Sans Pro Light" w:hAnsi="Source Sans Pro Light" w:cs="Source Sans Pro Light"/>
          <w:color w:val="000000" w:themeColor="text1"/>
        </w:rPr>
        <w:t xml:space="preserve"> (human) is an example of a species.  </w:t>
      </w:r>
      <w:r w:rsidRPr="000F252A">
        <w:rPr>
          <w:rFonts w:ascii="Source Sans Pro Light" w:hAnsi="Source Sans Pro Light"/>
        </w:rPr>
        <w:br/>
      </w:r>
      <w:r w:rsidRPr="000F252A">
        <w:rPr>
          <w:rFonts w:ascii="Source Sans Pro Light" w:eastAsia="Source Sans Pro Light" w:hAnsi="Source Sans Pro Light" w:cs="Source Sans Pro Light"/>
          <w:color w:val="000000" w:themeColor="text1"/>
        </w:rPr>
        <w:t xml:space="preserve">genus (s.) / genera (pl.) - A group of closely related species. Each genus can include one or more species. Homo is an example of a genus.  </w:t>
      </w:r>
      <w:r w:rsidRPr="000F252A">
        <w:rPr>
          <w:rFonts w:ascii="Source Sans Pro Light" w:hAnsi="Source Sans Pro Light"/>
        </w:rPr>
        <w:br/>
      </w:r>
      <w:r w:rsidRPr="000F252A">
        <w:rPr>
          <w:rFonts w:ascii="Source Sans Pro Light" w:eastAsia="Source Sans Pro Light" w:hAnsi="Source Sans Pro Light" w:cs="Source Sans Pro Light"/>
          <w:color w:val="000000" w:themeColor="text1"/>
        </w:rPr>
        <w:t>family</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s.) / families (pl.) - A group of closely related genera. Homo sapiens is in the Family Hominidae (great apes).  </w:t>
      </w:r>
      <w:r w:rsidRPr="000F252A">
        <w:rPr>
          <w:rFonts w:ascii="Source Sans Pro Light" w:hAnsi="Source Sans Pro Light"/>
        </w:rPr>
        <w:br/>
      </w:r>
      <w:r w:rsidRPr="000F252A">
        <w:rPr>
          <w:rFonts w:ascii="Source Sans Pro Light" w:eastAsia="Source Sans Pro Light" w:hAnsi="Source Sans Pro Light" w:cs="Source Sans Pro Light"/>
          <w:color w:val="000000" w:themeColor="text1"/>
        </w:rPr>
        <w:lastRenderedPageBreak/>
        <w:t>order</w:t>
      </w:r>
      <w:r w:rsidRPr="000F252A">
        <w:rPr>
          <w:rFonts w:ascii="Source Sans Pro Light" w:eastAsia="Arial" w:hAnsi="Source Sans Pro Light" w:cs="Arial"/>
          <w:color w:val="000000" w:themeColor="text1"/>
        </w:rPr>
        <w:t> </w:t>
      </w:r>
      <w:r w:rsidRPr="000F252A">
        <w:rPr>
          <w:rFonts w:ascii="Source Sans Pro Light" w:eastAsia="Source Sans Pro Light" w:hAnsi="Source Sans Pro Light" w:cs="Source Sans Pro Light"/>
          <w:color w:val="000000" w:themeColor="text1"/>
        </w:rPr>
        <w:t xml:space="preserve">(s.) / orders (pl.) - A group of closely related families. Homo sapiens is in the Order Primates.  </w:t>
      </w:r>
      <w:r w:rsidRPr="000F252A">
        <w:rPr>
          <w:rFonts w:ascii="Source Sans Pro Light" w:hAnsi="Source Sans Pro Light"/>
        </w:rPr>
        <w:br/>
      </w:r>
      <w:r w:rsidRPr="000F252A">
        <w:rPr>
          <w:rFonts w:ascii="Source Sans Pro Light" w:eastAsia="Source Sans Pro Light" w:hAnsi="Source Sans Pro Light" w:cs="Source Sans Pro Light"/>
          <w:color w:val="000000" w:themeColor="text1"/>
        </w:rPr>
        <w:t xml:space="preserve">class (s.) / classes (pl.) - A group of closely related orders. Homo sapiens is in the Class Mammalia. </w:t>
      </w:r>
    </w:p>
    <w:p w14:paraId="3F37BA56" w14:textId="2F732B6F" w:rsidR="585DAD06" w:rsidRPr="000F252A" w:rsidRDefault="585DAD06" w:rsidP="000F252A">
      <w:pPr>
        <w:spacing w:line="360" w:lineRule="auto"/>
        <w:ind w:left="3105" w:hanging="3105"/>
        <w:rPr>
          <w:rFonts w:ascii="Source Sans Pro Light" w:hAnsi="Source Sans Pro Light"/>
          <w:color w:val="000000" w:themeColor="text1"/>
        </w:rPr>
      </w:pPr>
      <w:r w:rsidRPr="000F252A">
        <w:rPr>
          <w:rFonts w:ascii="Source Sans Pro Light" w:eastAsia="Source Sans Pro Light" w:hAnsi="Source Sans Pro Light" w:cs="Source Sans Pro Light"/>
          <w:color w:val="000000" w:themeColor="text1"/>
        </w:rPr>
        <w:t>phylum (s.) / phyla (pl</w:t>
      </w:r>
      <w:r w:rsidR="00B2355D" w:rsidRPr="000F252A">
        <w:rPr>
          <w:rFonts w:ascii="Source Sans Pro Light" w:eastAsia="Source Sans Pro Light" w:hAnsi="Source Sans Pro Light" w:cs="Source Sans Pro Light"/>
          <w:color w:val="000000" w:themeColor="text1"/>
        </w:rPr>
        <w:t>)</w:t>
      </w:r>
      <w:r w:rsidR="00B2355D" w:rsidRPr="000F252A">
        <w:rPr>
          <w:rFonts w:ascii="Source Sans Pro Light" w:eastAsia="Source Sans Pro Light" w:hAnsi="Source Sans Pro Light" w:cs="Source Sans Pro Light"/>
          <w:color w:val="000000" w:themeColor="text1"/>
        </w:rPr>
        <w:tab/>
        <w:t>A</w:t>
      </w:r>
      <w:r w:rsidRPr="000F252A">
        <w:rPr>
          <w:rFonts w:ascii="Source Sans Pro Light" w:eastAsia="Source Sans Pro Light" w:hAnsi="Source Sans Pro Light" w:cs="Source Sans Pro Light"/>
          <w:color w:val="000000" w:themeColor="text1"/>
        </w:rPr>
        <w:t xml:space="preserve"> group of closely related classes. Homo sapiens is in the</w:t>
      </w:r>
      <w:r w:rsidR="00B2355D" w:rsidRPr="000F252A">
        <w:rPr>
          <w:rFonts w:ascii="Source Sans Pro Light" w:eastAsia="Source Sans Pro Light" w:hAnsi="Source Sans Pro Light" w:cs="Source Sans Pro Light"/>
          <w:color w:val="000000" w:themeColor="text1"/>
        </w:rPr>
        <w:t xml:space="preserve"> </w:t>
      </w:r>
      <w:r w:rsidRPr="000F252A">
        <w:rPr>
          <w:rFonts w:ascii="Source Sans Pro Light" w:eastAsia="Source Sans Pro Light" w:hAnsi="Source Sans Pro Light" w:cs="Source Sans Pro Light"/>
          <w:color w:val="000000" w:themeColor="text1"/>
        </w:rPr>
        <w:t xml:space="preserve">Phylum Chordata.  </w:t>
      </w:r>
    </w:p>
    <w:p w14:paraId="3C67788E" w14:textId="75683BFA" w:rsidR="001332C9" w:rsidRDefault="585DAD06" w:rsidP="2562D1FC">
      <w:pPr>
        <w:keepNext/>
      </w:pPr>
      <w:r w:rsidRPr="2562D1FC">
        <w:rPr>
          <w:rFonts w:ascii="Arial" w:eastAsia="Arial" w:hAnsi="Arial" w:cs="Arial"/>
        </w:rPr>
        <w:t xml:space="preserve">  </w:t>
      </w:r>
    </w:p>
    <w:p w14:paraId="7BFBF250" w14:textId="77777777" w:rsidR="00A06E28" w:rsidRDefault="00A06E28" w:rsidP="00E37DD3">
      <w:pPr>
        <w:jc w:val="both"/>
      </w:pPr>
    </w:p>
    <w:p w14:paraId="72C42FEB" w14:textId="1636033D" w:rsidR="00BF38A2" w:rsidRDefault="00BF38A2" w:rsidP="00E37DD3">
      <w:pPr>
        <w:spacing w:after="160" w:line="259" w:lineRule="auto"/>
        <w:jc w:val="both"/>
      </w:pPr>
      <w:r>
        <w:br w:type="page"/>
      </w:r>
    </w:p>
    <w:p w14:paraId="64307734" w14:textId="48E7CBE6" w:rsidR="006D2C03" w:rsidRPr="001809AD" w:rsidRDefault="49009227" w:rsidP="00E37DD3">
      <w:pPr>
        <w:pStyle w:val="Heading1"/>
        <w:jc w:val="both"/>
        <w:rPr>
          <w:lang w:val="es-419"/>
        </w:rPr>
      </w:pPr>
      <w:bookmarkStart w:id="102" w:name="_Toc667247132"/>
      <w:proofErr w:type="spellStart"/>
      <w:r w:rsidRPr="33DE2D1A">
        <w:rPr>
          <w:lang w:val="es-419"/>
        </w:rPr>
        <w:lastRenderedPageBreak/>
        <w:t>Bibliography</w:t>
      </w:r>
      <w:bookmarkEnd w:id="102"/>
      <w:proofErr w:type="spellEnd"/>
    </w:p>
    <w:p w14:paraId="55BF3D6C" w14:textId="52B88D09" w:rsidR="00017010" w:rsidRPr="00120015" w:rsidRDefault="006D2C03" w:rsidP="00120015">
      <w:pPr>
        <w:jc w:val="both"/>
        <w:rPr>
          <w:rFonts w:ascii="Source Sans Pro" w:hAnsi="Source Sans Pro"/>
          <w:lang w:val="es-419" w:eastAsia="en-US"/>
        </w:rPr>
      </w:pPr>
      <w:r w:rsidRPr="00091174">
        <w:rPr>
          <w:noProof/>
          <w:color w:val="2B579A"/>
          <w:shd w:val="clear" w:color="auto" w:fill="E6E6E6"/>
        </w:rPr>
        <mc:AlternateContent>
          <mc:Choice Requires="wps">
            <w:drawing>
              <wp:anchor distT="0" distB="0" distL="114300" distR="114300" simplePos="0" relativeHeight="251658241" behindDoc="0" locked="0" layoutInCell="1" allowOverlap="1" wp14:anchorId="42525C45" wp14:editId="624CD8AE">
                <wp:simplePos x="0" y="0"/>
                <wp:positionH relativeFrom="column">
                  <wp:posOffset>0</wp:posOffset>
                </wp:positionH>
                <wp:positionV relativeFrom="paragraph">
                  <wp:posOffset>-635</wp:posOffset>
                </wp:positionV>
                <wp:extent cx="5644243" cy="45719"/>
                <wp:effectExtent l="0" t="0" r="0" b="5715"/>
                <wp:wrapNone/>
                <wp:docPr id="2"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44243" cy="45719"/>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DBAED8" id="Rectangle 2" o:spid="_x0000_s1026" alt="&quot;&quot;" style="position:absolute;margin-left:0;margin-top:-.05pt;width:444.45pt;height:3.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" fillcolor="#27d8ce" stroked="f" strokeweight="1pt"/>
            </w:pict>
          </mc:Fallback>
        </mc:AlternateContent>
      </w:r>
    </w:p>
    <w:p w14:paraId="05D71772" w14:textId="77777777" w:rsidR="00301664" w:rsidRPr="00250B1A" w:rsidRDefault="008E3494" w:rsidP="000F252A">
      <w:pPr>
        <w:pStyle w:val="Bibliography"/>
        <w:spacing w:line="360" w:lineRule="auto"/>
        <w:rPr>
          <w:rFonts w:ascii="Source Sans Pro Light" w:hAnsi="Source Sans Pro Light"/>
        </w:rPr>
      </w:pPr>
      <w:r w:rsidRPr="00250B1A">
        <w:rPr>
          <w:rFonts w:ascii="Source Sans Pro Light" w:hAnsi="Source Sans Pro Light"/>
        </w:rPr>
        <w:fldChar w:fldCharType="begin"/>
      </w:r>
      <w:r w:rsidRPr="00250B1A">
        <w:rPr>
          <w:rFonts w:ascii="Source Sans Pro Light" w:hAnsi="Source Sans Pro Light"/>
        </w:rPr>
        <w:instrText xml:space="preserve"> ADDIN ZOTERO_BIBL {"uncited":[],"omitted":[],"custom":[]} CSL_BIBLIOGRAPHY </w:instrText>
      </w:r>
      <w:r w:rsidRPr="00250B1A">
        <w:rPr>
          <w:rFonts w:ascii="Source Sans Pro Light" w:hAnsi="Source Sans Pro Light"/>
        </w:rPr>
        <w:fldChar w:fldCharType="separate"/>
      </w:r>
      <w:r w:rsidR="00301664" w:rsidRPr="00250B1A">
        <w:rPr>
          <w:rFonts w:ascii="Source Sans Pro Light" w:hAnsi="Source Sans Pro Light"/>
        </w:rPr>
        <w:t>Allen, C., Axelsson, M., Dewey, S. &amp; Clark, L., 2013. Marine biological survey to establish the distribution of Priority Marine Features within the Clyde Sea area. Scottish Natural Heritage Commissioned Report No.437. 1–240.</w:t>
      </w:r>
    </w:p>
    <w:p w14:paraId="27AB1535"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Altschul, S.F., Gish, W., Miller, W., Myers, E.W., Lipman, D.J., 1990. Basic Local Alignment Search Tool. Journal of Molecular Biology 215, 403–410.</w:t>
      </w:r>
    </w:p>
    <w:p w14:paraId="69594CD8"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Amaral-Zettler, L.A., McCliment, E.A., Ducklow, H.W., Huse, S.M., 2009. A Method for Studying Protistan Diversity Using Massively Parallel Sequencing of V9 Hypervariable Regions of Small-Subunit Ribosomal RNA Genes. PLoS ONE 4, e6372. https://doi.org/10.1371/journal.pone.0006372</w:t>
      </w:r>
    </w:p>
    <w:p w14:paraId="21E5FC52"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Apprill, A., McNally, S., Parsons, R., Weber, L., 2015. Minor revision to V4 region SSU rRNA 806R gene primer greatly increases detection of SAR11 bacterioplankton. Aquat. Microb. Ecol. 75, 129–137. https://doi.org/10.3354/ame01753</w:t>
      </w:r>
    </w:p>
    <w:p w14:paraId="0F0DA75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Artz, R.R.E., Donnelly, D., Andersen, R., Mitchell, R., Chapman, S.J., Smith, J., Smith, P., Cummins, R., Balana, B., Cuthbert, A., 2014. Managing and restoring blanket bog to benefit biodiversity and carbon balance – a scoping study.</w:t>
      </w:r>
    </w:p>
    <w:p w14:paraId="19D87385"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Bedwell, M.E., Goldberg, C.S., 2020. Spatial and temporal patterns of environmental DNA detection to inform sampling protocols in lentic and lotic systems. Ecology and Evolution 10, 1602–1612. https://doi.org/10.1002/ece3.6014</w:t>
      </w:r>
    </w:p>
    <w:p w14:paraId="1FD4656C"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Bengtsson-Palme, J., Ryberg, M., Hartmann, M., Branco, S., Wang, Z., Godhe, A., De Wit, P., Sánchez-García, M., Ebersberger, I., de Sousa, F., Amend, A.S., Jumpponen, A., Unterseher, M., Kristiansson, E., Abarenkov, K., Bertrand, Y.J.K., Sanli, K., Eriksson, K.M., Vik, U., Veldre, V., Nilsson, R.H., 2013. Improved software detection and extraction of ITS1 and ITS2 from ribosomal ITS sequences of fungi and other eukaryotes for analysis of environmental sequencing data. Methods Ecol Evol n/a-n/a. https://doi.org/10.1111/2041-210X.12073</w:t>
      </w:r>
    </w:p>
    <w:p w14:paraId="3243AB3D"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Blair, J.M., Bohlen, P.J., Freckman, D.W., 1996. Soil Invertebrates as Indicators of Soil Quality, in: Doran, J.W., Jones, A.J. (Eds.), SSSA Special Publications. Soil Science Society of America, Madison, WI, USA, pp. 273–291. https://doi.org/10.2136/sssaspecpub49.c16</w:t>
      </w:r>
    </w:p>
    <w:p w14:paraId="690D162E"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lastRenderedPageBreak/>
        <w:t>Borja, A., 2018. Testing the efficiency of a bacterial community-based index (microgAMBI) to assess distinct impact sources in six locations around the world. Ecological Indicators 85, 594–602. https://doi.org/10.1016/j.ecolind.2017.11.018</w:t>
      </w:r>
    </w:p>
    <w:p w14:paraId="3618C67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Borja, A., Franco, J., Pérez, V., 2000. A marine Biotic Index to establish the ecological quality of soft-bottom benthos within European estuarine and coastal environments. Marine Pollution Bulletin 40, 1100–1114. https://doi.org/10.1016/S0025-326X(00)00061-8</w:t>
      </w:r>
    </w:p>
    <w:p w14:paraId="6F81ADD2"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Bruce, K., Blackman, R., Bourlat, S.J., Hellström, A.M., Bakker, J., Bista, I., Bohmann, K., Bouchez, A., Brys, R., Clark, K., Elbrecht, V., Fazi, S., Fonseca, V., Hänfling, B., Leese, F., Mächler, E., Mahon, A.R., Meissner, K., Panksep, K., Pawlowski, J., Schmidt Yáñez, P., Seymour, M., Thalinger, B., Valentini, A., Woodcock, P., Traugott, M., Vasselon, V., Deiner, K., 2021. A practical guide to DNA-based methods for biodiversity assessment. Pensoft Publishers. https://doi.org/10.3897/ab.e68634</w:t>
      </w:r>
    </w:p>
    <w:p w14:paraId="5CF64A26"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Camacho, C., Coulouris, G., Avagyan, V., Ma, N., Papadopoulos, J., Bealer, K., Madden, T.L., 2009. BLAST+: architecture and applications. BMC Bioinformatics 10, 421. https://doi.org/10.1186/1471-2105-10-421</w:t>
      </w:r>
    </w:p>
    <w:p w14:paraId="6F876D3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Caporaso, J.G., Kuczynski, J., Stombaugh, J., Bittinger, K., Bushman, F.D., Costello, E.K., Fierer, N., Peña, A.G., Goodrich, J.K., Gordon, J.I., Huttley, G.A., Kelley, S.T., Knights, D., Koenig, J.E., Ley, R.E., Lozupone, C.A., McDonald, D., Muegge, B.D., Pirrung, M., Reeder, J., Sevinsky, J.R., Turnbaugh, P.J., Walters, W.A., Widmann, J., Yatsunenko, T., Zaneveld, J., Knight, R., 2010. QIIME allows analysis of high-throughput community sequencing data. Nat Methods 7, 335–336. https://doi.org/10.1038/nmeth.f.303</w:t>
      </w:r>
    </w:p>
    <w:p w14:paraId="3974E564"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Caporaso, J.G., Lauber, C.L., Walters, W.A., Berg-Lyons, D., Lozupone, C.A., Turnbaugh, P.J., Fierer, N., Knight, R., 2011. Global patterns of 16S rRNA diversity at a depth of millions of sequences per sample. Proceedings of the National Academy of Sciences 108, 4516–4522. https://doi.org/10.1073/pnas.1000080107</w:t>
      </w:r>
    </w:p>
    <w:p w14:paraId="5490F914"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Capra, E., Giannico, R., Montagna, M., Turri, F., Cremonesi, P., Strozzi, F., Leone, P., Gandini, G., Pizzi, F., 2016. A new primer set for DNA metabarcoding of soil Metazoa. European Journal of Soil Biology 77, 53–59. https://doi.org/10.1016/j.ejsobi.2016.10.005</w:t>
      </w:r>
    </w:p>
    <w:p w14:paraId="58B0669B"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Chamberlain, S., Oldoni, D., Geffert, L., Desmet, P., Barve, V., Ram, K., Blissett, M., Waller, J., McGlinn, D., Ooms, J., Steven (Siwei) Ye, Oksanen, J., Marwick, B., John, Sumner, M., Sriram, 2022. ropensci/rgbif: rgbif v3.7.0. https://doi.org/10.5281/ZENODO.1045299</w:t>
      </w:r>
    </w:p>
    <w:p w14:paraId="025D2932"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lastRenderedPageBreak/>
        <w:t>Collins, R.A., Bakker, J., Wangensteen, O.S., Soto, A.Z., Corrigan, L., Sims, D.W., Genner, M.J., Mariani, S., 2019. Non</w:t>
      </w:r>
      <w:r w:rsidRPr="00250B1A">
        <w:rPr>
          <w:rFonts w:ascii="Cambria Math" w:hAnsi="Cambria Math" w:cs="Cambria Math"/>
        </w:rPr>
        <w:t>‐</w:t>
      </w:r>
      <w:r w:rsidRPr="00250B1A">
        <w:rPr>
          <w:rFonts w:ascii="Source Sans Pro Light" w:hAnsi="Source Sans Pro Light"/>
        </w:rPr>
        <w:t>specific amplification compromises environmental DNA metabarcoding with COI. Methods in Ecology and Evolution 10, 1985–2001. https://doi.org/10.1111/2041-210X.13276</w:t>
      </w:r>
    </w:p>
    <w:p w14:paraId="4B021152"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de Souza, G.B.G., Barros, F., 2017. Cost/benefit and the effect of sample preservation procedures on quantitative patterns in benthic ecology. Helgol Mar Res 71, 21. https://doi.org/10.1186/s10152-017-0501-3</w:t>
      </w:r>
    </w:p>
    <w:p w14:paraId="295F4C7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Edgar, R.C., 2016. UNOISE2: improved error-correction for Illumina 16S and ITS amplicon sequencing. bioRxiv 081257. https://doi.org/10.1101/081257</w:t>
      </w:r>
    </w:p>
    <w:p w14:paraId="48042068"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Edgar, R.C., 2010. Search and clustering orders of magnitude faster than BLAST. Bioinformatics 26, 2460–2461. https://doi.org/10.1093/bioinformatics/btq461</w:t>
      </w:r>
    </w:p>
    <w:p w14:paraId="615C06B4"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Hänfling, B., Lawson Handley, L., Read, D.S., Hahn, C., Li, J., Nichols, P., Blackman, R.C., Oliver, A., Winfield, I.J., 2016. Environmental DNA metabarcoding of lake fish communities reflects long-term data from established survey methods. Molecular Ecology 25, 3101–3119. https://doi.org/10.1111/mec.13660</w:t>
      </w:r>
    </w:p>
    <w:p w14:paraId="227A07D3"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Hervé, A., Domaizon, I., Baudoin, J.-M., Dejean, T., Gibert, P., Jean, P., Peroux, T., Raymond, J.-C., Valentini, A., Vautier, M., Logez, M., 2022. Spatio-temporal variability of eDNA signal and its implication for fish monitoring in lakes. PLoS ONE 17, e0272660. https://doi.org/10.1371/journal.pone.0272660</w:t>
      </w:r>
    </w:p>
    <w:p w14:paraId="3E8AFABA"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Hsieh, T.C., Ma, K.H., Chao, A., 2016. iNEXT: an R package for rarefaction and extrapolation of species diversity (Hill numbers). Methods Ecol Evol 7, 1451–1456. https://doi.org/10.1111/2041-210X.12613</w:t>
      </w:r>
    </w:p>
    <w:p w14:paraId="74C17993"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Kelly, R.P., Port, J. a., Yamahara, K.M., Martone, R.G., Lowell, N., Thomsen, P.F., Mach, M.E., Bennett, M., Prahler, E., Caldwell, M.R., Crowder, L.B., 2014. Harnessing DNA to improve environmental management. Science 344, 1455–1456. https://doi.org/10.1126/science.1251156</w:t>
      </w:r>
    </w:p>
    <w:p w14:paraId="3D61EB99"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awson Handley, L., Read, D.S., Winfield, I.J., Kimbell, H., Johnson, H., Li, J., Hahn, C., Blackman, R., Wilcox, R., Donnelly, R., Szitenberg, A., Hänfling, B., 2019. Temporal and spatial variation in distribution of fish environmental DNA in England’s largest lake. Environmental DNA 1, 26–39. https://doi.org/10.1002/edn3.5</w:t>
      </w:r>
    </w:p>
    <w:p w14:paraId="70981556"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lastRenderedPageBreak/>
        <w:t>Leese, F., Sander, M., Buchner, D., Elbrecht, V., Haase, P., Zizka, V.M.A., 2021. Improved freshwater macroinvertebrate detection from environmental DNA through minimized nontarget amplification. Environmental DNA 3, 261–276. https://doi.org/10.1002/edn3.177</w:t>
      </w:r>
    </w:p>
    <w:p w14:paraId="15776C65"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ejzerowicz, F., Gooday, A.J., Barrenechea Angeles, I., Cordier, T., Morard, R., Apothéloz-Perret-Gentil, L., Lins, L., Menot, L., Brandt, A., Levin, L.A., Martinez Arbizu, P., Smith, C.R., Pawlowski, J., 2021. Eukaryotic Biodiversity and Spatial Patterns in the Clarion-Clipperton Zone and Other Abyssal Regions: Insights From Sediment DNA and RNA Metabarcoding. Frontiers in Marine Science 8, 1–23. https://doi.org/10.3389/fmars.2021.671033</w:t>
      </w:r>
    </w:p>
    <w:p w14:paraId="218624C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eray, M., Yang, J.Y., Meyer, C.P., Mills, S.C., Agudelo, N., Ranwez, V., Boehm, J.T., Machida, R.J., 2013. A new versatile primer set targeting a short fragment of the mitochondrial COI region for metabarcoding metazoan diversity: application for characterizing coral reef fish gut contents. Frontiers in zoology 10, 34. https://doi.org/10.1186/1742-9994-10-34</w:t>
      </w:r>
    </w:p>
    <w:p w14:paraId="323CAD39"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i, J., Hatton-Ellis, T.W., Lawson Handley, L.J., Kimbell, H.S., Benucci, M., Peirson, G., Hänfling, B., 2019. Ground-truthing of a fish-based environmental DNA metabarcoding method for assessing the quality of lakes. Journal of Applied Ecology 56, 1232–1244. https://doi.org/10.1111/1365-2664.13352</w:t>
      </w:r>
    </w:p>
    <w:p w14:paraId="5CCE2485"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ittlefair, J.E., Hrenchuk, L.E., Blanchfield, P.J., Rennie, M.D., Cristescu, M.E., 2021. Thermal stratification and fish thermal preference explain vertical eDNA distributions in lakes. Mol Ecol 30, 3083–3096. https://doi.org/10.1111/mec.15623</w:t>
      </w:r>
    </w:p>
    <w:p w14:paraId="6B5BE0B9"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obo, J., Costa, P.M., Teixeira, M.A., Ferreira, M.S., Costa, M.H., Costa, F.O., 2013. Enhanced primers for amplification of DNA barcodes from a broad range of marine metazoans. BMC Ecol 13, 34. https://doi.org/10.1186/1472-6785-13-34</w:t>
      </w:r>
    </w:p>
    <w:p w14:paraId="3EC9145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Longmire, J.L., Baker, R.J., Maltbie, Mary., Texas Tech University., 1997. Use of “Lysis Buffer” in DNA isolation and its implication for museum collections /. Museum of Texas Tech University, Lubbock, TX. : https://doi.org/10.5962/bhl.title.143318</w:t>
      </w:r>
    </w:p>
    <w:p w14:paraId="431D2BB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anu, M., Băncilă, R.I., Bîrsan, C.C., Mountford, O., Onete, M., 2021. Soil mite communities (Acari: Mesostigmata) as indicators of urban ecosystems in Bucharest, Romania. Sci Rep 11, 3794. https://doi.org/10.1038/s41598-021-83417-4</w:t>
      </w:r>
    </w:p>
    <w:p w14:paraId="5121C49F"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lastRenderedPageBreak/>
        <w:t>Martin, M., 2011. Cutadapt removes adapter sequences from high-throughput sequencing reads. EMBnet. journal 17, 10.</w:t>
      </w:r>
    </w:p>
    <w:p w14:paraId="1780DEC2"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ay, L., Taylor, P., Gunn, I.D.M., Thackeray, S.J., Carvalho, L.R., Hunter, P., Corr, M., Dobel, A.J., Grant, A., Nash, G., Robinson, E., Spears, B.M., 2022. Assessing climate change impacts on the water quality of Scottish standing waters.</w:t>
      </w:r>
    </w:p>
    <w:p w14:paraId="45EE6788"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iya, M., Gotoh, R.O., Sado, T., 2020. MiFish metabarcoding: a high-throughput approach for simultaneous detection of multiple fish species from environmental DNA and other samples. Fisheries Science. https://doi.org/10.1007/s12562-020-01461-x</w:t>
      </w:r>
    </w:p>
    <w:p w14:paraId="6606A8F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iya, M., Sato, Y., Fukunaga, T., Sado, T., Poulsen, J.Y., Sato, K., Minamoto, T., Yamamoto, S., Yamanaka, H., Araki, H., Kondoh, M., Iwasaki, W., 2015. MiFish, a set of universal PCR primers for metabarcoding environmental DNA from fishes: detection of more than 230 subtropical marine species. Royal Society Open Science 2, 150088. https://doi.org/10.1098/rsos.150088</w:t>
      </w:r>
    </w:p>
    <w:p w14:paraId="288C0BE8"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oore, C.G., 2013. NatureScot Commissioned Report 631: Biological analyses of underwater video from research cruises in the Clyde Sea (Loch Goil and the south of Arran) and in Orkney (Rousay Sound and Stronsay Firth.</w:t>
      </w:r>
    </w:p>
    <w:p w14:paraId="1FB17B68"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Murphy, K.J., Beveridge, M., Tippett, R., 1994. The Ecology of Loch Lomond (Developments in Hydrobiology, 101. Springer.</w:t>
      </w:r>
    </w:p>
    <w:p w14:paraId="76D7FA2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NatureMetrics, 2022. Protocol for Sampling Marine Benthic Sediment for DNA-based Analysis (JNCC Report No. 706) 16.</w:t>
      </w:r>
    </w:p>
    <w:p w14:paraId="56A3AA6A"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Nilsson, R.H., Larsson, K.-H., Taylor, A.F.S., Bengtsson-Palme, J., Jeppesen, T.S., Schigel, D., Kennedy, P., Picard, K., Glöckner, F.O., Tedersoo, L., Saar, I., Kõljalg, U., Abarenkov, K., 2019. The UNITE database for molecular identification of fungi: handling dark taxa and parallel taxonomic classifications. Nucleic Acids Research 47, D259–D264. https://doi.org/10.1093/nar/gky1022</w:t>
      </w:r>
    </w:p>
    <w:p w14:paraId="5FCD8A09"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Parada, A.E., Needham, D.M., Fuhrman, J.A., 2016. Every base matters: assessing small subunit rRNA primers for marine microbiomes with mock communities, time series and global field samples: Primers for marine microbiome studies. Environ Microbiol 18, 1403–1414. https://doi.org/10.1111/1462-2920.13023</w:t>
      </w:r>
    </w:p>
    <w:p w14:paraId="6B3559D4"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 xml:space="preserve">Quast, C., Pruesse, E., Yilmaz, P., Gerken, J., Schweer, T., Yarza, P., Peplies, J., Glöckner, F.O., 2012. The SILVA ribosomal RNA gene database project: improved data processing and </w:t>
      </w:r>
      <w:r w:rsidRPr="00250B1A">
        <w:rPr>
          <w:rFonts w:ascii="Source Sans Pro Light" w:hAnsi="Source Sans Pro Light"/>
        </w:rPr>
        <w:lastRenderedPageBreak/>
        <w:t>web-based tools. Nucleic Acids Research 41, D590–D596. https://doi.org/10.1093/nar/gks1219</w:t>
      </w:r>
    </w:p>
    <w:p w14:paraId="78C3FCB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Ratnasingham, S., Hebert, P.D.N., 2007. bold: The Barcode of Life Data System (http://www.barcodinglife.org). Molecular Ecology Notes 7, 355–364. https://doi.org/10.1111/j.1471-8286.2007.01678.x</w:t>
      </w:r>
    </w:p>
    <w:p w14:paraId="11C21B0C"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Riaz, T., Shehzad, W., Viari, A., Pompanon, F., Taberlet, P., Coissac, E., 2011. EcoPrimers: Inference of new DNA barcode markers from whole genome sequence analysis. Nucleic Acids Research 39, 1–11. https://doi.org/10.1093/nar/gkr732</w:t>
      </w:r>
    </w:p>
    <w:p w14:paraId="5E9461DE"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Spens, J., Evans, A.R., Halfmaerten, D., Knudsen, S.W., Sengupta, M.E., Mak, S.S.T., Sigsgaard, E.E., Hellström, M., 2017. Comparison of capture and storage methods for aqueous macrobial eDNA using an optimized extraction protocol: advantage of enclosed filter. Methods in Ecology and Evolution 8, 635–645. https://doi.org/10.1111/2041-210X.12683</w:t>
      </w:r>
    </w:p>
    <w:p w14:paraId="7D7B589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Stork, N.E., Eggleton, P., 2009. Invertebrates as determinants and indicators of soil quality. am j alt ag 7, 38–47. https://doi.org/10.1017/S0889189300004446</w:t>
      </w:r>
    </w:p>
    <w:p w14:paraId="0001812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van der Heyde, M., Bunce, M., Nevill, P., 2022. Key factors to consider in the use of environmental DNA metabarcoding to monitor terrestrial ecological restoration. Science of The Total Environment 848, 157617. https://doi.org/10.1016/j.scitotenv.2022.157617</w:t>
      </w:r>
    </w:p>
    <w:p w14:paraId="54C3895B"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van der Loos, L.M., Nijland, R., 2020. Biases in bulk: DNA metabarcoding of marine communities and the methodology involved. Molecular Ecology 1–19. https://doi.org/10.1111/mec.15592</w:t>
      </w:r>
    </w:p>
    <w:p w14:paraId="6C795501"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Wang, Y., Naumann, U., Wright, S.T., Warton, D.I., 2012. mvabund– an R package for model-based analysis of multivariate abundance data. Methods in Ecology and Evolution 3, 471–474. https://doi.org/10.1111/j.2041-210X.2012.00190.x</w:t>
      </w:r>
    </w:p>
    <w:p w14:paraId="05BEF31D"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Wangensteen, O.S., Palacín, C., Guardiola, M., Turon, X., 2018. DNA metabarcoding of littoral hard-bottom communities: high diversity and database gaps revealed by two molecular markers. PeerJ 6, e4705. https://doi.org/10.7717/peerj.4705</w:t>
      </w:r>
    </w:p>
    <w:p w14:paraId="09815ACF"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White, T.J., Bruns, T., Lee, S., Taylor, J., 1990. Amplification and direct sequencing of fungal ribosomal RNA genes for phylogenetics, in: PCR Protocols. Elsevier, pp. 315–322. https://doi.org/10.1016/B978-0-12-372180-8.50042-1</w:t>
      </w:r>
    </w:p>
    <w:p w14:paraId="42855E50"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lastRenderedPageBreak/>
        <w:t>Xu, J., Morris, P.J., Liu, J., Holden, J., 2018. PEATMAP: Refining estimates of global peatland distribution based on a meta-analysis. CATENA 160, 134–140. https://doi.org/10.1016/j.catena.2017.09.010</w:t>
      </w:r>
    </w:p>
    <w:p w14:paraId="117FF5DD"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Yilmaz, P., Parfrey, L.W., Yarza, P., Gerken, J., Pruesse, E., Quast, C., Schweer, T., Peplies, J., Ludwig, W., Glöckner, F.O., 2014. The SILVA and “All-species Living Tree Project (LTP)” taxonomic frameworks. Nucl. Acids Res. 42, D643–D648. https://doi.org/10.1093/nar/gkt1209</w:t>
      </w:r>
    </w:p>
    <w:p w14:paraId="7507C7BE" w14:textId="77777777" w:rsidR="00301664" w:rsidRPr="00250B1A" w:rsidRDefault="00301664" w:rsidP="000F252A">
      <w:pPr>
        <w:pStyle w:val="Bibliography"/>
        <w:spacing w:line="360" w:lineRule="auto"/>
        <w:rPr>
          <w:rFonts w:ascii="Source Sans Pro Light" w:hAnsi="Source Sans Pro Light"/>
        </w:rPr>
      </w:pPr>
      <w:r w:rsidRPr="00250B1A">
        <w:rPr>
          <w:rFonts w:ascii="Source Sans Pro Light" w:hAnsi="Source Sans Pro Light"/>
        </w:rPr>
        <w:t>Zhang, S., Lu, Q., Wang, Y., Wang, X., Zhao, J., Yao, M., 2020. Assessment of fish communities using environmental DNA: Effect of spatial sampling design in lentic systems of different sizes. Molecular Ecology Resources 20, 242–255. https://doi.org/10.1111/1755-0998.13105</w:t>
      </w:r>
    </w:p>
    <w:p w14:paraId="50169109" w14:textId="31DA8DF4" w:rsidR="00017010" w:rsidRPr="00250B1A" w:rsidRDefault="008E3494" w:rsidP="000F252A">
      <w:pPr>
        <w:pStyle w:val="NMtext"/>
        <w:spacing w:line="360" w:lineRule="auto"/>
      </w:pPr>
      <w:r w:rsidRPr="00250B1A">
        <w:fldChar w:fldCharType="end"/>
      </w:r>
    </w:p>
    <w:p w14:paraId="48089BE2" w14:textId="77777777" w:rsidR="00017010" w:rsidRDefault="00017010" w:rsidP="2562D1FC">
      <w:pPr>
        <w:pStyle w:val="NMtext"/>
        <w:jc w:val="both"/>
      </w:pPr>
    </w:p>
    <w:p w14:paraId="77564ACC" w14:textId="77777777" w:rsidR="00017010" w:rsidRDefault="00017010" w:rsidP="2562D1FC">
      <w:pPr>
        <w:pStyle w:val="NMtext"/>
        <w:jc w:val="both"/>
      </w:pPr>
    </w:p>
    <w:p w14:paraId="3E11FF24" w14:textId="77777777" w:rsidR="00017010" w:rsidRDefault="00017010" w:rsidP="2562D1FC">
      <w:pPr>
        <w:pStyle w:val="NMtext"/>
        <w:jc w:val="both"/>
      </w:pPr>
    </w:p>
    <w:p w14:paraId="69B6E514" w14:textId="77777777" w:rsidR="00017010" w:rsidRDefault="00017010" w:rsidP="2562D1FC">
      <w:pPr>
        <w:pStyle w:val="NMtext"/>
        <w:jc w:val="both"/>
      </w:pPr>
    </w:p>
    <w:p w14:paraId="31200C87" w14:textId="77777777" w:rsidR="00017010" w:rsidRDefault="00017010" w:rsidP="2562D1FC">
      <w:pPr>
        <w:pStyle w:val="NMtext"/>
        <w:jc w:val="both"/>
      </w:pPr>
    </w:p>
    <w:p w14:paraId="0C41F605" w14:textId="77777777" w:rsidR="00017010" w:rsidRDefault="00017010" w:rsidP="2562D1FC">
      <w:pPr>
        <w:pStyle w:val="NMtext"/>
        <w:jc w:val="both"/>
      </w:pPr>
    </w:p>
    <w:p w14:paraId="4D211D23" w14:textId="77777777" w:rsidR="00017010" w:rsidRDefault="00017010" w:rsidP="2562D1FC">
      <w:pPr>
        <w:pStyle w:val="NMtext"/>
        <w:jc w:val="both"/>
      </w:pPr>
    </w:p>
    <w:p w14:paraId="471A7A53" w14:textId="77777777" w:rsidR="00017010" w:rsidRDefault="00017010" w:rsidP="2562D1FC">
      <w:pPr>
        <w:pStyle w:val="NMtext"/>
        <w:jc w:val="both"/>
      </w:pPr>
    </w:p>
    <w:p w14:paraId="18D7FF2D" w14:textId="77777777" w:rsidR="00017010" w:rsidRDefault="00017010" w:rsidP="2562D1FC">
      <w:pPr>
        <w:pStyle w:val="NMtext"/>
        <w:jc w:val="both"/>
      </w:pPr>
    </w:p>
    <w:p w14:paraId="0CBD4143" w14:textId="77777777" w:rsidR="00017010" w:rsidRDefault="00017010" w:rsidP="2562D1FC">
      <w:pPr>
        <w:pStyle w:val="NMtext"/>
        <w:jc w:val="both"/>
      </w:pPr>
    </w:p>
    <w:p w14:paraId="09852773" w14:textId="77777777" w:rsidR="00017010" w:rsidRDefault="00017010" w:rsidP="2562D1FC">
      <w:pPr>
        <w:pStyle w:val="NMtext"/>
        <w:jc w:val="both"/>
      </w:pPr>
    </w:p>
    <w:p w14:paraId="45B30DB3" w14:textId="77777777" w:rsidR="00017010" w:rsidRDefault="00017010" w:rsidP="2562D1FC">
      <w:pPr>
        <w:pStyle w:val="NMtext"/>
        <w:jc w:val="both"/>
      </w:pPr>
    </w:p>
    <w:p w14:paraId="7B087367" w14:textId="77777777" w:rsidR="00017010" w:rsidRDefault="00017010" w:rsidP="2562D1FC">
      <w:pPr>
        <w:pStyle w:val="NMtext"/>
        <w:jc w:val="both"/>
      </w:pPr>
    </w:p>
    <w:p w14:paraId="4D4BF3C7" w14:textId="77777777" w:rsidR="00017010" w:rsidRDefault="00017010" w:rsidP="2562D1FC">
      <w:pPr>
        <w:pStyle w:val="NMtext"/>
        <w:jc w:val="both"/>
      </w:pPr>
    </w:p>
    <w:p w14:paraId="5D20A82C" w14:textId="77777777" w:rsidR="00017010" w:rsidRDefault="00017010" w:rsidP="2562D1FC">
      <w:pPr>
        <w:pStyle w:val="NMtext"/>
        <w:jc w:val="both"/>
      </w:pPr>
    </w:p>
    <w:p w14:paraId="67F056D6" w14:textId="77777777" w:rsidR="00017010" w:rsidRDefault="00017010" w:rsidP="2562D1FC">
      <w:pPr>
        <w:pStyle w:val="NMtext"/>
        <w:jc w:val="both"/>
      </w:pPr>
    </w:p>
    <w:p w14:paraId="2FF7537B" w14:textId="77777777" w:rsidR="00017010" w:rsidRDefault="00017010" w:rsidP="2562D1FC">
      <w:pPr>
        <w:pStyle w:val="NMtext"/>
        <w:jc w:val="both"/>
      </w:pPr>
    </w:p>
    <w:p w14:paraId="52A201E5" w14:textId="77777777" w:rsidR="00DC3372" w:rsidRDefault="00DC3372" w:rsidP="2562D1FC">
      <w:pPr>
        <w:pStyle w:val="NMtext"/>
        <w:jc w:val="both"/>
        <w:sectPr w:rsidR="00DC3372" w:rsidSect="000F708B">
          <w:headerReference w:type="default" r:id="rId103"/>
          <w:footerReference w:type="default" r:id="rId104"/>
          <w:pgSz w:w="11906" w:h="16838"/>
          <w:pgMar w:top="1440" w:right="1440" w:bottom="1440" w:left="1440" w:header="708" w:footer="708" w:gutter="0"/>
          <w:cols w:space="708"/>
          <w:docGrid w:linePitch="360"/>
        </w:sectPr>
      </w:pPr>
    </w:p>
    <w:p w14:paraId="1AD91A39" w14:textId="08D6D897" w:rsidR="00017010" w:rsidRDefault="00DC3372" w:rsidP="2562D1FC">
      <w:pPr>
        <w:pStyle w:val="NMtext"/>
        <w:jc w:val="both"/>
      </w:pPr>
      <w:r w:rsidRPr="004D3663">
        <w:rPr>
          <w:noProof/>
          <w:color w:val="2B579A"/>
          <w:shd w:val="clear" w:color="auto" w:fill="E6E6E6"/>
          <w:lang w:eastAsia="en-GB"/>
        </w:rPr>
        <w:lastRenderedPageBreak/>
        <w:drawing>
          <wp:anchor distT="0" distB="0" distL="114300" distR="114300" simplePos="0" relativeHeight="251658247" behindDoc="1" locked="0" layoutInCell="1" allowOverlap="1" wp14:anchorId="2673C5A1" wp14:editId="00CD1E6B">
            <wp:simplePos x="0" y="0"/>
            <wp:positionH relativeFrom="column">
              <wp:posOffset>-1079500</wp:posOffset>
            </wp:positionH>
            <wp:positionV relativeFrom="paragraph">
              <wp:posOffset>-33655</wp:posOffset>
            </wp:positionV>
            <wp:extent cx="7905728" cy="6976800"/>
            <wp:effectExtent l="0" t="0" r="0" b="0"/>
            <wp:wrapNone/>
            <wp:docPr id="76" name="Picture 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a:extLst>
                        <a:ext uri="{C183D7F6-B498-43B3-948B-1728B52AA6E4}">
                          <adec:decorative xmlns:adec="http://schemas.microsoft.com/office/drawing/2017/decorative" val="1"/>
                        </a:ext>
                      </a:extLst>
                    </pic:cNvPr>
                    <pic:cNvPicPr/>
                  </pic:nvPicPr>
                  <pic:blipFill rotWithShape="1">
                    <a:blip r:embed="rId105">
                      <a:extLst>
                        <a:ext uri="{28A0092B-C50C-407E-A947-70E740481C1C}">
                          <a14:useLocalDpi xmlns:a14="http://schemas.microsoft.com/office/drawing/2010/main" val="0"/>
                        </a:ext>
                      </a:extLst>
                    </a:blip>
                    <a:srcRect l="32627" t="2012" r="11845" b="33484"/>
                    <a:stretch/>
                  </pic:blipFill>
                  <pic:spPr bwMode="auto">
                    <a:xfrm>
                      <a:off x="0" y="0"/>
                      <a:ext cx="7905728" cy="6976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DFF323" w14:textId="72F05417" w:rsidR="00017010" w:rsidRDefault="00017010" w:rsidP="2562D1FC">
      <w:pPr>
        <w:pStyle w:val="NMtext"/>
        <w:jc w:val="both"/>
      </w:pPr>
    </w:p>
    <w:p w14:paraId="7CA36CAA" w14:textId="77777777" w:rsidR="00017010" w:rsidRDefault="00017010" w:rsidP="2562D1FC">
      <w:pPr>
        <w:pStyle w:val="NMtext"/>
        <w:jc w:val="both"/>
      </w:pPr>
    </w:p>
    <w:p w14:paraId="421413CF" w14:textId="77777777" w:rsidR="00017010" w:rsidRDefault="00017010" w:rsidP="2562D1FC">
      <w:pPr>
        <w:pStyle w:val="NMtext"/>
        <w:jc w:val="both"/>
      </w:pPr>
    </w:p>
    <w:p w14:paraId="006961E3" w14:textId="33B1533C" w:rsidR="00B87AF8" w:rsidRDefault="004D3663" w:rsidP="2562D1FC">
      <w:pPr>
        <w:pStyle w:val="NMtext"/>
        <w:jc w:val="both"/>
      </w:pPr>
      <w:r w:rsidRPr="004D3663">
        <w:rPr>
          <w:noProof/>
          <w:color w:val="2B579A"/>
          <w:shd w:val="clear" w:color="auto" w:fill="E6E6E6"/>
          <w:lang w:eastAsia="en-GB"/>
        </w:rPr>
        <mc:AlternateContent>
          <mc:Choice Requires="wpg">
            <w:drawing>
              <wp:anchor distT="0" distB="0" distL="114300" distR="114300" simplePos="0" relativeHeight="251658246" behindDoc="0" locked="0" layoutInCell="1" allowOverlap="1" wp14:anchorId="384AF837" wp14:editId="7D283FC8">
                <wp:simplePos x="0" y="0"/>
                <wp:positionH relativeFrom="column">
                  <wp:posOffset>1661160</wp:posOffset>
                </wp:positionH>
                <wp:positionV relativeFrom="paragraph">
                  <wp:posOffset>4119245</wp:posOffset>
                </wp:positionV>
                <wp:extent cx="2524760" cy="2928620"/>
                <wp:effectExtent l="0" t="0" r="2540" b="5080"/>
                <wp:wrapNone/>
                <wp:docPr id="65" name="Group 6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2524760" cy="2928620"/>
                          <a:chOff x="0" y="0"/>
                          <a:chExt cx="2525336" cy="2928688"/>
                        </a:xfrm>
                      </wpg:grpSpPr>
                      <wps:wsp>
                        <wps:cNvPr id="66" name="Hexagon 66"/>
                        <wps:cNvSpPr/>
                        <wps:spPr>
                          <a:xfrm rot="16200000">
                            <a:off x="-201676" y="201676"/>
                            <a:ext cx="2928688" cy="2525336"/>
                          </a:xfrm>
                          <a:prstGeom prst="hexagon">
                            <a:avLst>
                              <a:gd name="adj" fmla="val 30218"/>
                              <a:gd name="vf" fmla="val 115470"/>
                            </a:avLst>
                          </a:prstGeom>
                          <a:solidFill>
                            <a:srgbClr val="FFFFFF">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Hexagon 67"/>
                        <wps:cNvSpPr/>
                        <wps:spPr>
                          <a:xfrm rot="16200000">
                            <a:off x="54681" y="411538"/>
                            <a:ext cx="2439035" cy="2103120"/>
                          </a:xfrm>
                          <a:prstGeom prst="hexagon">
                            <a:avLst>
                              <a:gd name="adj" fmla="val 30218"/>
                              <a:gd name="vf" fmla="val 115470"/>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8" name="Picture 68" descr="Icon&#10;&#10;Description automatically generated"/>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789580" y="650492"/>
                            <a:ext cx="931545" cy="1555750"/>
                          </a:xfrm>
                          <a:prstGeom prst="rect">
                            <a:avLst/>
                          </a:prstGeom>
                        </pic:spPr>
                      </pic:pic>
                    </wpg:wgp>
                  </a:graphicData>
                </a:graphic>
              </wp:anchor>
            </w:drawing>
          </mc:Choice>
          <mc:Fallback>
            <w:pict>
              <v:group w14:anchorId="138FE241" id="Group 65" o:spid="_x0000_s1026" alt="&quot;&quot;" style="position:absolute;margin-left:130.8pt;margin-top:324.35pt;width:198.8pt;height:230.6pt;z-index:251658246" coordsize="25253,29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66" o:spid="_x0000_s1027" type="#_x0000_t9" style="position:absolute;left:-2016;top:2016;width:29286;height:252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" adj="5628" stroked="f" strokeweight="1pt">
                  <v:fill opacity="32896f"/>
                </v:shape>
                <v:shape id="Hexagon 67" o:spid="_x0000_s1028" type="#_x0000_t9" style="position:absolute;left:546;top:4115;width:24391;height:210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" adj="5628" fillcolor="white [3212]" stroked="f" strokeweight="1pt"/>
                <v:shape id="Picture 68" o:spid="_x0000_s1029" type="#_x0000_t75" alt="Icon&#10;&#10;Description automatically generated" style="position:absolute;left:7895;top:6504;width:9316;height:15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">
                  <v:imagedata r:id="rId107" o:title="Icon&#10;&#10;Description automatically generated"/>
                </v:shape>
              </v:group>
            </w:pict>
          </mc:Fallback>
        </mc:AlternateContent>
      </w:r>
      <w:r w:rsidRPr="004D3663">
        <w:rPr>
          <w:noProof/>
          <w:color w:val="2B579A"/>
          <w:shd w:val="clear" w:color="auto" w:fill="E6E6E6"/>
          <w:lang w:eastAsia="en-GB"/>
        </w:rPr>
        <mc:AlternateContent>
          <mc:Choice Requires="wpg">
            <w:drawing>
              <wp:anchor distT="0" distB="0" distL="114300" distR="114300" simplePos="0" relativeHeight="251658250" behindDoc="0" locked="0" layoutInCell="1" allowOverlap="1" wp14:anchorId="144C3D1F" wp14:editId="0C23D079">
                <wp:simplePos x="0" y="0"/>
                <wp:positionH relativeFrom="column">
                  <wp:posOffset>-147955</wp:posOffset>
                </wp:positionH>
                <wp:positionV relativeFrom="paragraph">
                  <wp:posOffset>7250430</wp:posOffset>
                </wp:positionV>
                <wp:extent cx="5848985" cy="1394460"/>
                <wp:effectExtent l="0" t="0" r="0" b="0"/>
                <wp:wrapNone/>
                <wp:docPr id="69" name="Group 6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848985" cy="1394460"/>
                          <a:chOff x="0" y="356281"/>
                          <a:chExt cx="5849356" cy="1395027"/>
                        </a:xfrm>
                      </wpg:grpSpPr>
                      <pic:pic xmlns:pic="http://schemas.openxmlformats.org/drawingml/2006/picture">
                        <pic:nvPicPr>
                          <pic:cNvPr id="70" name="Graphic 5">
                            <a:extLst>
                              <a:ext uri="{C183D7F6-B498-43B3-948B-1728B52AA6E4}">
                                <adec:decorative xmlns:adec="http://schemas.microsoft.com/office/drawing/2017/decorative" val="1"/>
                              </a:ext>
                            </a:extLst>
                          </pic:cNvPr>
                          <pic:cNvPicPr>
                            <a:picLocks noChangeAspect="1"/>
                          </pic:cNvPicPr>
                        </pic:nvPicPr>
                        <pic:blipFill>
                          <a:blip r:embed="rId108" cstate="print">
                            <a:extLst>
                              <a:ext uri="{28A0092B-C50C-407E-A947-70E740481C1C}">
                                <a14:useLocalDpi xmlns:a14="http://schemas.microsoft.com/office/drawing/2010/main" val="0"/>
                              </a:ext>
                              <a:ext uri="{96DAC541-7B7A-43D3-8B79-37D633B846F1}">
                                <asvg:svgBlip xmlns:asvg="http://schemas.microsoft.com/office/drawing/2016/SVG/main" r:embed="rId109"/>
                              </a:ext>
                            </a:extLst>
                          </a:blip>
                          <a:stretch>
                            <a:fillRect/>
                          </a:stretch>
                        </pic:blipFill>
                        <pic:spPr>
                          <a:xfrm>
                            <a:off x="819387" y="356281"/>
                            <a:ext cx="558118" cy="558118"/>
                          </a:xfrm>
                          <a:prstGeom prst="rect">
                            <a:avLst/>
                          </a:prstGeom>
                        </pic:spPr>
                      </pic:pic>
                      <pic:pic xmlns:pic="http://schemas.openxmlformats.org/drawingml/2006/picture">
                        <pic:nvPicPr>
                          <pic:cNvPr id="71" name="Graphic 8">
                            <a:extLst>
                              <a:ext uri="{C183D7F6-B498-43B3-948B-1728B52AA6E4}">
                                <adec:decorative xmlns:adec="http://schemas.microsoft.com/office/drawing/2017/decorative" val="1"/>
                              </a:ext>
                            </a:extLst>
                          </pic:cNvPr>
                          <pic:cNvPicPr>
                            <a:picLocks noChangeAspect="1"/>
                          </pic:cNvPicPr>
                        </pic:nvPicPr>
                        <pic:blipFill>
                          <a:blip r:embed="rId110" cstate="print">
                            <a:extLst>
                              <a:ext uri="{28A0092B-C50C-407E-A947-70E740481C1C}">
                                <a14:useLocalDpi xmlns:a14="http://schemas.microsoft.com/office/drawing/2010/main" val="0"/>
                              </a:ext>
                              <a:ext uri="{96DAC541-7B7A-43D3-8B79-37D633B846F1}">
                                <asvg:svgBlip xmlns:asvg="http://schemas.microsoft.com/office/drawing/2016/SVG/main" r:embed="rId111"/>
                              </a:ext>
                            </a:extLst>
                          </a:blip>
                          <a:stretch>
                            <a:fillRect/>
                          </a:stretch>
                        </pic:blipFill>
                        <pic:spPr>
                          <a:xfrm>
                            <a:off x="2748271" y="356281"/>
                            <a:ext cx="558118" cy="558118"/>
                          </a:xfrm>
                          <a:prstGeom prst="rect">
                            <a:avLst/>
                          </a:prstGeom>
                        </pic:spPr>
                      </pic:pic>
                      <pic:pic xmlns:pic="http://schemas.openxmlformats.org/drawingml/2006/picture">
                        <pic:nvPicPr>
                          <pic:cNvPr id="72" name="Graphic 10">
                            <a:extLst>
                              <a:ext uri="{C183D7F6-B498-43B3-948B-1728B52AA6E4}">
                                <adec:decorative xmlns:adec="http://schemas.microsoft.com/office/drawing/2017/decorative" val="1"/>
                              </a:ext>
                            </a:extLst>
                          </pic:cNvPr>
                          <pic:cNvPicPr>
                            <a:picLocks noChangeAspect="1"/>
                          </pic:cNvPicPr>
                        </pic:nvPicPr>
                        <pic:blipFill>
                          <a:blip r:embed="rId112" cstate="print">
                            <a:extLst>
                              <a:ext uri="{28A0092B-C50C-407E-A947-70E740481C1C}">
                                <a14:useLocalDpi xmlns:a14="http://schemas.microsoft.com/office/drawing/2010/main" val="0"/>
                              </a:ext>
                              <a:ext uri="{96DAC541-7B7A-43D3-8B79-37D633B846F1}">
                                <asvg:svgBlip xmlns:asvg="http://schemas.microsoft.com/office/drawing/2016/SVG/main" r:embed="rId113"/>
                              </a:ext>
                            </a:extLst>
                          </a:blip>
                          <a:stretch>
                            <a:fillRect/>
                          </a:stretch>
                        </pic:blipFill>
                        <pic:spPr>
                          <a:xfrm>
                            <a:off x="4640934" y="356281"/>
                            <a:ext cx="558118" cy="558118"/>
                          </a:xfrm>
                          <a:prstGeom prst="rect">
                            <a:avLst/>
                          </a:prstGeom>
                        </pic:spPr>
                      </pic:pic>
                      <wps:wsp>
                        <wps:cNvPr id="73" name="Text Box 73" descr="Email: edna-lab@naturemetrics.co.uk&#10;"/>
                        <wps:cNvSpPr txBox="1"/>
                        <wps:spPr>
                          <a:xfrm>
                            <a:off x="0" y="960559"/>
                            <a:ext cx="2163045" cy="790413"/>
                          </a:xfrm>
                          <a:prstGeom prst="rect">
                            <a:avLst/>
                          </a:prstGeom>
                          <a:noFill/>
                          <a:ln w="6350">
                            <a:noFill/>
                          </a:ln>
                        </wps:spPr>
                        <wps:txbx>
                          <w:txbxContent>
                            <w:p w14:paraId="7E1E8E9F"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Email</w:t>
                              </w:r>
                            </w:p>
                            <w:p w14:paraId="649B11D8" w14:textId="0F06EF94" w:rsidR="00D57FE1" w:rsidRPr="00D0637E" w:rsidRDefault="00D57FE1" w:rsidP="000674E3">
                              <w:pPr>
                                <w:jc w:val="center"/>
                                <w:rPr>
                                  <w:rFonts w:ascii="Source Sans Pro" w:hAnsi="Source Sans Pro"/>
                                </w:rPr>
                              </w:pPr>
                              <w:r w:rsidRPr="00D0637E">
                                <w:rPr>
                                  <w:rFonts w:ascii="Source Sans Pro Light" w:hAnsi="Source Sans Pro Light" w:cs="Calibri Light"/>
                                </w:rPr>
                                <w:t>edna-lab@naturemetrics.co.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descr="Phone: +44 2038 767350&#10;"/>
                        <wps:cNvSpPr txBox="1"/>
                        <wps:spPr>
                          <a:xfrm>
                            <a:off x="2107770" y="960895"/>
                            <a:ext cx="1835295" cy="790413"/>
                          </a:xfrm>
                          <a:prstGeom prst="rect">
                            <a:avLst/>
                          </a:prstGeom>
                          <a:noFill/>
                          <a:ln w="6350">
                            <a:noFill/>
                          </a:ln>
                        </wps:spPr>
                        <wps:txbx>
                          <w:txbxContent>
                            <w:p w14:paraId="2C08695B"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Phone</w:t>
                              </w:r>
                            </w:p>
                            <w:p w14:paraId="7F02C0FE" w14:textId="31AB2991" w:rsidR="00D57FE1" w:rsidRPr="000674E3" w:rsidRDefault="00D57FE1" w:rsidP="000674E3">
                              <w:pPr>
                                <w:jc w:val="center"/>
                                <w:rPr>
                                  <w:rFonts w:ascii="Source Sans Pro Light" w:hAnsi="Source Sans Pro Light" w:cs="Segoe UI"/>
                                  <w:color w:val="27D8CE"/>
                                  <w:sz w:val="28"/>
                                  <w:szCs w:val="28"/>
                                </w:rPr>
                              </w:pPr>
                              <w:r>
                                <w:rPr>
                                  <w:rFonts w:ascii="Source Sans Pro Light" w:hAnsi="Source Sans Pro Light"/>
                                </w:rPr>
                                <w:t>+44</w:t>
                              </w:r>
                              <w:r w:rsidRPr="000674E3">
                                <w:rPr>
                                  <w:rFonts w:ascii="Source Sans Pro Light" w:hAnsi="Source Sans Pro Light"/>
                                </w:rPr>
                                <w:t> </w:t>
                              </w:r>
                              <w:r>
                                <w:rPr>
                                  <w:rFonts w:ascii="Source Sans Pro Light" w:hAnsi="Source Sans Pro Light"/>
                                </w:rPr>
                                <w:t>2038 7673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descr="Website: www.naturemetrics.co.uk&#10;"/>
                        <wps:cNvSpPr txBox="1"/>
                        <wps:spPr>
                          <a:xfrm>
                            <a:off x="4014061" y="960895"/>
                            <a:ext cx="1835295" cy="790413"/>
                          </a:xfrm>
                          <a:prstGeom prst="rect">
                            <a:avLst/>
                          </a:prstGeom>
                          <a:noFill/>
                          <a:ln w="6350">
                            <a:noFill/>
                          </a:ln>
                        </wps:spPr>
                        <wps:txbx>
                          <w:txbxContent>
                            <w:p w14:paraId="27B2D918"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Website</w:t>
                              </w:r>
                            </w:p>
                            <w:p w14:paraId="7BD19FD4" w14:textId="77777777" w:rsidR="00D57FE1" w:rsidRPr="000674E3" w:rsidRDefault="00D57FE1" w:rsidP="000674E3">
                              <w:pPr>
                                <w:jc w:val="center"/>
                                <w:rPr>
                                  <w:rFonts w:ascii="Source Sans Pro Light" w:hAnsi="Source Sans Pro Light" w:cs="Segoe UI"/>
                                  <w:color w:val="27D8CE"/>
                                  <w:sz w:val="28"/>
                                  <w:szCs w:val="28"/>
                                </w:rPr>
                              </w:pPr>
                              <w:r w:rsidRPr="000674E3">
                                <w:rPr>
                                  <w:rFonts w:ascii="Source Sans Pro Light" w:hAnsi="Source Sans Pro Light"/>
                                </w:rPr>
                                <w:t>www.naturemetrics.co.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4C3D1F" id="Group 69" o:spid="_x0000_s1046" alt="&quot;&quot;" style="position:absolute;left:0;text-align:left;margin-left:-11.65pt;margin-top:570.9pt;width:460.55pt;height:109.8pt;z-index:251658250;mso-position-horizontal-relative:text;mso-position-vertical-relative:text;mso-height-relative:margin" coordorigin=",3562" coordsize="58493,1395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">
                <v:shape id="Graphic 5" o:spid="_x0000_s1047" type="#_x0000_t75" alt="&quot;&quot;" style="position:absolute;left:8193;top:3562;width:5582;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">
                  <v:imagedata r:id="rId114" o:title=""/>
                </v:shape>
                <v:shape id="Graphic 8" o:spid="_x0000_s1048" type="#_x0000_t75" alt="&quot;&quot;" style="position:absolute;left:27482;top:3562;width:5581;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">
                  <v:imagedata r:id="rId115" o:title=""/>
                </v:shape>
                <v:shape id="Graphic 10" o:spid="_x0000_s1049" type="#_x0000_t75" alt="&quot;&quot;" style="position:absolute;left:46409;top:3562;width:5581;height: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">
                  <v:imagedata r:id="rId116" o:title=""/>
                </v:shape>
                <v:shape id="Text Box 73" o:spid="_x0000_s1050" type="#_x0000_t202" alt="Email: edna-lab@naturemetrics.co.uk&#10;" style="position:absolute;top:9605;width:21630;height:7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7E1E8E9F"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Email</w:t>
                        </w:r>
                      </w:p>
                      <w:p w14:paraId="649B11D8" w14:textId="0F06EF94" w:rsidR="00D57FE1" w:rsidRPr="00D0637E" w:rsidRDefault="00D57FE1" w:rsidP="000674E3">
                        <w:pPr>
                          <w:jc w:val="center"/>
                          <w:rPr>
                            <w:rFonts w:ascii="Source Sans Pro" w:hAnsi="Source Sans Pro"/>
                          </w:rPr>
                        </w:pPr>
                        <w:r w:rsidRPr="00D0637E">
                          <w:rPr>
                            <w:rFonts w:ascii="Source Sans Pro Light" w:hAnsi="Source Sans Pro Light" w:cs="Calibri Light"/>
                          </w:rPr>
                          <w:t>edna-lab@naturemetrics.co.uk</w:t>
                        </w:r>
                      </w:p>
                    </w:txbxContent>
                  </v:textbox>
                </v:shape>
                <v:shape id="Text Box 74" o:spid="_x0000_s1051" type="#_x0000_t202" alt="Phone: +44 2038 767350&#10;" style="position:absolute;left:21077;top:9608;width:18353;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2C08695B"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Phone</w:t>
                        </w:r>
                      </w:p>
                      <w:p w14:paraId="7F02C0FE" w14:textId="31AB2991" w:rsidR="00D57FE1" w:rsidRPr="000674E3" w:rsidRDefault="00D57FE1" w:rsidP="000674E3">
                        <w:pPr>
                          <w:jc w:val="center"/>
                          <w:rPr>
                            <w:rFonts w:ascii="Source Sans Pro Light" w:hAnsi="Source Sans Pro Light" w:cs="Segoe UI"/>
                            <w:color w:val="27D8CE"/>
                            <w:sz w:val="28"/>
                            <w:szCs w:val="28"/>
                          </w:rPr>
                        </w:pPr>
                        <w:r>
                          <w:rPr>
                            <w:rFonts w:ascii="Source Sans Pro Light" w:hAnsi="Source Sans Pro Light"/>
                          </w:rPr>
                          <w:t>+44</w:t>
                        </w:r>
                        <w:r w:rsidRPr="000674E3">
                          <w:rPr>
                            <w:rFonts w:ascii="Source Sans Pro Light" w:hAnsi="Source Sans Pro Light"/>
                          </w:rPr>
                          <w:t> </w:t>
                        </w:r>
                        <w:r>
                          <w:rPr>
                            <w:rFonts w:ascii="Source Sans Pro Light" w:hAnsi="Source Sans Pro Light"/>
                          </w:rPr>
                          <w:t>2038 767350</w:t>
                        </w:r>
                      </w:p>
                    </w:txbxContent>
                  </v:textbox>
                </v:shape>
                <v:shape id="Text Box 75" o:spid="_x0000_s1052" type="#_x0000_t202" alt="Website: www.naturemetrics.co.uk&#10;" style="position:absolute;left:40140;top:9608;width:18353;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27B2D918" w14:textId="77777777" w:rsidR="00D57FE1" w:rsidRPr="000674E3" w:rsidRDefault="00D57FE1" w:rsidP="000674E3">
                        <w:pPr>
                          <w:jc w:val="center"/>
                          <w:rPr>
                            <w:rFonts w:ascii="Source Sans Pro SemiBold" w:hAnsi="Source Sans Pro SemiBold"/>
                            <w:b/>
                          </w:rPr>
                        </w:pPr>
                        <w:r w:rsidRPr="000674E3">
                          <w:rPr>
                            <w:rFonts w:ascii="Source Sans Pro SemiBold" w:hAnsi="Source Sans Pro SemiBold"/>
                            <w:b/>
                          </w:rPr>
                          <w:t>Website</w:t>
                        </w:r>
                      </w:p>
                      <w:p w14:paraId="7BD19FD4" w14:textId="77777777" w:rsidR="00D57FE1" w:rsidRPr="000674E3" w:rsidRDefault="00D57FE1" w:rsidP="000674E3">
                        <w:pPr>
                          <w:jc w:val="center"/>
                          <w:rPr>
                            <w:rFonts w:ascii="Source Sans Pro Light" w:hAnsi="Source Sans Pro Light" w:cs="Segoe UI"/>
                            <w:color w:val="27D8CE"/>
                            <w:sz w:val="28"/>
                            <w:szCs w:val="28"/>
                          </w:rPr>
                        </w:pPr>
                        <w:r w:rsidRPr="000674E3">
                          <w:rPr>
                            <w:rFonts w:ascii="Source Sans Pro Light" w:hAnsi="Source Sans Pro Light"/>
                          </w:rPr>
                          <w:t>www.naturemetrics.co.uk</w:t>
                        </w:r>
                      </w:p>
                    </w:txbxContent>
                  </v:textbox>
                </v:shape>
              </v:group>
            </w:pict>
          </mc:Fallback>
        </mc:AlternateContent>
      </w:r>
    </w:p>
    <w:p w14:paraId="2E30469E" w14:textId="77777777" w:rsidR="00B87AF8" w:rsidRPr="000674E3" w:rsidRDefault="00B87AF8" w:rsidP="2562D1FC">
      <w:pPr>
        <w:pStyle w:val="NMtext"/>
        <w:jc w:val="both"/>
      </w:pPr>
    </w:p>
    <w:sectPr w:rsidR="00B87AF8" w:rsidRPr="000674E3">
      <w:headerReference w:type="default" r:id="rId117"/>
      <w:footerReference w:type="default" r:id="rId1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B39F8" w14:textId="77777777" w:rsidR="000F708B" w:rsidRDefault="000F708B" w:rsidP="00357A14">
      <w:r>
        <w:separator/>
      </w:r>
    </w:p>
  </w:endnote>
  <w:endnote w:type="continuationSeparator" w:id="0">
    <w:p w14:paraId="0F2CCF90" w14:textId="77777777" w:rsidR="000F708B" w:rsidRDefault="000F708B" w:rsidP="00357A14">
      <w:r>
        <w:continuationSeparator/>
      </w:r>
    </w:p>
  </w:endnote>
  <w:endnote w:type="continuationNotice" w:id="1">
    <w:p w14:paraId="7F079395" w14:textId="77777777" w:rsidR="000F708B" w:rsidRDefault="000F7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SemiBold">
    <w:altName w:val="Arial"/>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ource Sans Pro Light">
    <w:altName w:val="Source Sans Pro Light"/>
    <w:charset w:val="00"/>
    <w:family w:val="swiss"/>
    <w:pitch w:val="variable"/>
    <w:sig w:usb0="600002F7" w:usb1="02000001" w:usb2="00000000" w:usb3="00000000" w:csb0="0000019F" w:csb1="00000000"/>
  </w:font>
  <w:font w:name="Open Sans Light">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 w:name="Open Sans SemiBold">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82D3" w14:textId="16855EF3" w:rsidR="00D57FE1" w:rsidRDefault="00000000">
    <w:pPr>
      <w:pStyle w:val="Footer"/>
      <w:jc w:val="center"/>
    </w:pPr>
    <w:sdt>
      <w:sdtPr>
        <w:id w:val="-1324427083"/>
        <w:docPartObj>
          <w:docPartGallery w:val="Page Numbers (Bottom of Page)"/>
          <w:docPartUnique/>
        </w:docPartObj>
      </w:sdtPr>
      <w:sdtEndPr>
        <w:rPr>
          <w:noProof/>
        </w:rPr>
      </w:sdtEndPr>
      <w:sdtContent/>
    </w:sdt>
  </w:p>
  <w:p w14:paraId="453A81DD" w14:textId="77777777" w:rsidR="00D57FE1" w:rsidRDefault="00D57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95B76" w14:textId="77777777" w:rsidR="000770C2" w:rsidRDefault="000770C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A7A91" w14:textId="77777777" w:rsidR="000770C2" w:rsidRDefault="000770C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CA56D78" w14:textId="77777777" w:rsidR="00D57FE1" w:rsidRDefault="00D57F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F872B" w14:textId="77777777" w:rsidR="00DC3372" w:rsidRDefault="00DC3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C2468" w14:textId="77777777" w:rsidR="000F708B" w:rsidRDefault="000F708B" w:rsidP="00357A14">
      <w:r>
        <w:separator/>
      </w:r>
    </w:p>
  </w:footnote>
  <w:footnote w:type="continuationSeparator" w:id="0">
    <w:p w14:paraId="6CFB384B" w14:textId="77777777" w:rsidR="000F708B" w:rsidRDefault="000F708B" w:rsidP="00357A14">
      <w:r>
        <w:continuationSeparator/>
      </w:r>
    </w:p>
  </w:footnote>
  <w:footnote w:type="continuationNotice" w:id="1">
    <w:p w14:paraId="5AFC0C45" w14:textId="77777777" w:rsidR="000F708B" w:rsidRDefault="000F70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3F8DC" w14:textId="293BC527" w:rsidR="00D57FE1" w:rsidRDefault="00D57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07C0D" w14:textId="614C51E1" w:rsidR="00D57FE1" w:rsidRDefault="00D57F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D5524" w14:textId="0E15FF65" w:rsidR="00D57FE1" w:rsidRDefault="00D57FE1" w:rsidP="00F37230">
    <w:pPr>
      <w:pStyle w:val="Header"/>
    </w:pPr>
    <w:r>
      <w:rPr>
        <w:noProof/>
        <w:color w:val="2B579A"/>
        <w:shd w:val="clear" w:color="auto" w:fill="E6E6E6"/>
      </w:rPr>
      <mc:AlternateContent>
        <mc:Choice Requires="wpg">
          <w:drawing>
            <wp:anchor distT="0" distB="0" distL="114300" distR="114300" simplePos="0" relativeHeight="251658242" behindDoc="0" locked="0" layoutInCell="1" allowOverlap="1" wp14:anchorId="15B839B2" wp14:editId="0B69F406">
              <wp:simplePos x="0" y="0"/>
              <wp:positionH relativeFrom="margin">
                <wp:align>left</wp:align>
              </wp:positionH>
              <wp:positionV relativeFrom="paragraph">
                <wp:posOffset>-24130</wp:posOffset>
              </wp:positionV>
              <wp:extent cx="6028661" cy="425669"/>
              <wp:effectExtent l="0" t="0" r="0" b="0"/>
              <wp:wrapNone/>
              <wp:docPr id="30" name="Group 3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028661" cy="425669"/>
                        <a:chOff x="471054" y="0"/>
                        <a:chExt cx="6028661" cy="425669"/>
                      </a:xfrm>
                    </wpg:grpSpPr>
                    <wps:wsp>
                      <wps:cNvPr id="31" name="Text Box 8"/>
                      <wps:cNvSpPr txBox="1"/>
                      <wps:spPr>
                        <a:xfrm>
                          <a:off x="613928" y="0"/>
                          <a:ext cx="3769908" cy="425669"/>
                        </a:xfrm>
                        <a:prstGeom prst="rect">
                          <a:avLst/>
                        </a:prstGeom>
                        <a:noFill/>
                        <a:ln w="6350">
                          <a:noFill/>
                        </a:ln>
                      </wps:spPr>
                      <wps:txbx>
                        <w:txbxContent>
                          <w:p w14:paraId="0FEDBF36" w14:textId="77777777" w:rsidR="00CE7EFF" w:rsidRPr="004A38CA" w:rsidRDefault="00CE7EFF" w:rsidP="00CE7EFF">
                            <w:pPr>
                              <w:rPr>
                                <w:rFonts w:ascii="Source Sans Pro Light" w:hAnsi="Source Sans Pro Light" w:cs="Open Sans Light"/>
                                <w:sz w:val="26"/>
                                <w:lang w:val="en-US"/>
                              </w:rPr>
                            </w:pPr>
                            <w:r w:rsidRPr="004A38CA">
                              <w:rPr>
                                <w:rFonts w:ascii="Source Sans Pro Light" w:hAnsi="Source Sans Pro Light" w:cs="Open Sans Light"/>
                                <w:sz w:val="26"/>
                                <w:lang w:val="en-US"/>
                              </w:rPr>
                              <w:t>Phase 1 Pilot Study Findings &amp; Phase 2 Sampling Plan</w:t>
                            </w:r>
                          </w:p>
                          <w:p w14:paraId="5CC2685B" w14:textId="18304C59" w:rsidR="00D57FE1" w:rsidRPr="006955E2" w:rsidRDefault="00D57FE1" w:rsidP="00143A7B">
                            <w:pPr>
                              <w:rPr>
                                <w:rFonts w:ascii="Source Sans Pro Light" w:hAnsi="Source Sans Pro Light" w:cs="Open Sans Light"/>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Rectangle 22"/>
                      <wps:cNvSpPr/>
                      <wps:spPr>
                        <a:xfrm>
                          <a:off x="471054" y="76200"/>
                          <a:ext cx="182880" cy="182880"/>
                        </a:xfrm>
                        <a:prstGeom prst="rect">
                          <a:avLst/>
                        </a:prstGeom>
                        <a:solidFill>
                          <a:srgbClr val="27D8C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5"/>
                      <wps:cNvSpPr txBox="1"/>
                      <wps:spPr>
                        <a:xfrm>
                          <a:off x="4552071" y="0"/>
                          <a:ext cx="1947644" cy="425669"/>
                        </a:xfrm>
                        <a:prstGeom prst="rect">
                          <a:avLst/>
                        </a:prstGeom>
                        <a:noFill/>
                        <a:ln w="6350">
                          <a:noFill/>
                        </a:ln>
                      </wps:spPr>
                      <wps:txbx>
                        <w:txbxContent>
                          <w:p w14:paraId="57768825" w14:textId="043121C4" w:rsidR="00D57FE1" w:rsidRPr="00C204C1" w:rsidRDefault="00D57FE1" w:rsidP="00F37230">
                            <w:pPr>
                              <w:jc w:val="right"/>
                              <w:rPr>
                                <w:rFonts w:ascii="Source Sans Pro Light" w:hAnsi="Source Sans Pro Light" w:cs="Open Sans Light"/>
                                <w:sz w:val="28"/>
                                <w:szCs w:val="28"/>
                              </w:rPr>
                            </w:pPr>
                            <w:r>
                              <w:rPr>
                                <w:rFonts w:ascii="Source Sans Pro Light" w:hAnsi="Source Sans Pro Light" w:cs="Open Sans Light"/>
                                <w:sz w:val="28"/>
                                <w:szCs w:val="28"/>
                              </w:rPr>
                              <w:t>NatureMetrics | 202</w:t>
                            </w:r>
                            <w:r w:rsidR="00CE7EFF">
                              <w:rPr>
                                <w:rFonts w:ascii="Source Sans Pro Light" w:hAnsi="Source Sans Pro Light" w:cs="Open Sans Light"/>
                                <w:sz w:val="28"/>
                                <w:szCs w:val="2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B839B2" id="Group 30" o:spid="_x0000_s1053" alt="&quot;&quot;" style="position:absolute;margin-left:0;margin-top:-1.9pt;width:474.7pt;height:33.5pt;z-index:251658242;mso-position-horizontal:left;mso-position-horizontal-relative:margin;mso-position-vertical-relative:text;mso-width-relative:margin;mso-height-relative:margin" coordorigin="4710" coordsize="60286,4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">
              <v:shapetype id="_x0000_t202" coordsize="21600,21600" o:spt="202" path="m,l,21600r21600,l21600,xe">
                <v:stroke joinstyle="miter"/>
                <v:path gradientshapeok="t" o:connecttype="rect"/>
              </v:shapetype>
              <v:shape id="Text Box 8" o:spid="_x0000_s1054" type="#_x0000_t202" style="position:absolute;left:6139;width:37699;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0FEDBF36" w14:textId="77777777" w:rsidR="00CE7EFF" w:rsidRPr="004A38CA" w:rsidRDefault="00CE7EFF" w:rsidP="00CE7EFF">
                      <w:pPr>
                        <w:rPr>
                          <w:rFonts w:ascii="Source Sans Pro Light" w:hAnsi="Source Sans Pro Light" w:cs="Open Sans Light"/>
                          <w:sz w:val="26"/>
                          <w:lang w:val="en-US"/>
                        </w:rPr>
                      </w:pPr>
                      <w:r w:rsidRPr="004A38CA">
                        <w:rPr>
                          <w:rFonts w:ascii="Source Sans Pro Light" w:hAnsi="Source Sans Pro Light" w:cs="Open Sans Light"/>
                          <w:sz w:val="26"/>
                          <w:lang w:val="en-US"/>
                        </w:rPr>
                        <w:t>Phase 1 Pilot Study Findings &amp; Phase 2 Sampling Plan</w:t>
                      </w:r>
                    </w:p>
                    <w:p w14:paraId="5CC2685B" w14:textId="18304C59" w:rsidR="00D57FE1" w:rsidRPr="006955E2" w:rsidRDefault="00D57FE1" w:rsidP="00143A7B">
                      <w:pPr>
                        <w:rPr>
                          <w:rFonts w:ascii="Source Sans Pro Light" w:hAnsi="Source Sans Pro Light" w:cs="Open Sans Light"/>
                          <w:sz w:val="28"/>
                          <w:szCs w:val="28"/>
                          <w:lang w:val="en-US"/>
                        </w:rPr>
                      </w:pPr>
                    </w:p>
                  </w:txbxContent>
                </v:textbox>
              </v:shape>
              <v:rect id="Rectangle 22" o:spid="_x0000_s1055" style="position:absolute;left:4710;top:762;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" fillcolor="#27d8ce" stroked="f" strokeweight="1pt"/>
              <v:shape id="Text Box 5" o:spid="_x0000_s1056" type="#_x0000_t202" style="position:absolute;left:45520;width:19477;height:4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7768825" w14:textId="043121C4" w:rsidR="00D57FE1" w:rsidRPr="00C204C1" w:rsidRDefault="00D57FE1" w:rsidP="00F37230">
                      <w:pPr>
                        <w:jc w:val="right"/>
                        <w:rPr>
                          <w:rFonts w:ascii="Source Sans Pro Light" w:hAnsi="Source Sans Pro Light" w:cs="Open Sans Light"/>
                          <w:sz w:val="28"/>
                          <w:szCs w:val="28"/>
                        </w:rPr>
                      </w:pPr>
                      <w:r>
                        <w:rPr>
                          <w:rFonts w:ascii="Source Sans Pro Light" w:hAnsi="Source Sans Pro Light" w:cs="Open Sans Light"/>
                          <w:sz w:val="28"/>
                          <w:szCs w:val="28"/>
                        </w:rPr>
                        <w:t>NatureMetrics | 202</w:t>
                      </w:r>
                      <w:r w:rsidR="00CE7EFF">
                        <w:rPr>
                          <w:rFonts w:ascii="Source Sans Pro Light" w:hAnsi="Source Sans Pro Light" w:cs="Open Sans Light"/>
                          <w:sz w:val="28"/>
                          <w:szCs w:val="28"/>
                        </w:rPr>
                        <w:t>3</w:t>
                      </w:r>
                    </w:p>
                  </w:txbxContent>
                </v:textbox>
              </v:shape>
              <w10:wrap anchorx="margin"/>
            </v:group>
          </w:pict>
        </mc:Fallback>
      </mc:AlternateContent>
    </w:r>
  </w:p>
  <w:p w14:paraId="401979A6" w14:textId="77777777" w:rsidR="00D57FE1" w:rsidRDefault="00D57FE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576C8" w14:textId="77777777" w:rsidR="00DC3372" w:rsidRDefault="00DC3372"/>
</w:hdr>
</file>

<file path=word/intelligence2.xml><?xml version="1.0" encoding="utf-8"?>
<int2:intelligence xmlns:int2="http://schemas.microsoft.com/office/intelligence/2020/intelligence" xmlns:oel="http://schemas.microsoft.com/office/2019/extlst">
  <int2:observations>
    <int2:textHash int2:hashCode="sfY6Yt+xYvIkPj" int2:id="3DgajTQq">
      <int2:state int2:value="Rejected" int2:type="LegacyProofing"/>
    </int2:textHash>
    <int2:textHash int2:hashCode="1InCiWiFkIAibH" int2:id="3XtPpyPW">
      <int2:state int2:value="Rejected" int2:type="LegacyProofing"/>
    </int2:textHash>
    <int2:textHash int2:hashCode="K9I1wSx0lkdNcH" int2:id="5t5dSggy">
      <int2:state int2:value="Rejected" int2:type="LegacyProofing"/>
    </int2:textHash>
    <int2:textHash int2:hashCode="QRzTRe2PnPjF0T" int2:id="62ykyGHd">
      <int2:state int2:value="Rejected" int2:type="LegacyProofing"/>
    </int2:textHash>
    <int2:textHash int2:hashCode="nWLb2eWQE6I3Bq" int2:id="AUiWonRU">
      <int2:state int2:value="Rejected" int2:type="LegacyProofing"/>
    </int2:textHash>
    <int2:textHash int2:hashCode="xcgb3EeIup7nN2" int2:id="FT9SdxAb">
      <int2:state int2:value="Rejected" int2:type="LegacyProofing"/>
    </int2:textHash>
    <int2:textHash int2:hashCode="o1F4g2HOH8GUDf" int2:id="FcphSBS3">
      <int2:state int2:value="Rejected" int2:type="LegacyProofing"/>
    </int2:textHash>
    <int2:textHash int2:hashCode="pM5hSgKdVun8Ts" int2:id="NbnBlmz9">
      <int2:state int2:value="Rejected" int2:type="LegacyProofing"/>
    </int2:textHash>
    <int2:textHash int2:hashCode="JS1N9coyu47XSz" int2:id="QAW5Roc9">
      <int2:state int2:value="Rejected" int2:type="LegacyProofing"/>
    </int2:textHash>
    <int2:textHash int2:hashCode="SJaYFWh26oBqMZ" int2:id="aEFv7efw">
      <int2:state int2:value="Rejected" int2:type="LegacyProofing"/>
    </int2:textHash>
    <int2:textHash int2:hashCode="OrtZNwJC/JiGrS" int2:id="f1hYNZLy">
      <int2:state int2:value="Rejected" int2:type="LegacyProofing"/>
    </int2:textHash>
    <int2:textHash int2:hashCode="sWtR/1yZtwE3mx" int2:id="lE52Kuyx">
      <int2:state int2:value="Rejected" int2:type="LegacyProofing"/>
    </int2:textHash>
    <int2:textHash int2:hashCode="e/TS8TjQr7ZfTl" int2:id="p5w7Miwr">
      <int2:state int2:value="Rejected" int2:type="LegacyProofing"/>
    </int2:textHash>
    <int2:textHash int2:hashCode="inNH9OZqi6epnJ" int2:id="pLiSXSuR">
      <int2:state int2:value="Rejected" int2:type="LegacyProofing"/>
    </int2:textHash>
    <int2:textHash int2:hashCode="4Xecb9j3bRlG4S" int2:id="ygyTbXrK">
      <int2:state int2:value="Rejected" int2:type="LegacyProofing"/>
    </int2:textHash>
    <int2:bookmark int2:bookmarkName="_Int_OCfTiQra" int2:invalidationBookmarkName="" int2:hashCode="mPVBQ6tOhrKMOv" int2:id="Fa49JjdT">
      <int2:state int2:value="Rejected" int2:type="LegacyProofing"/>
    </int2:bookmark>
    <int2:bookmark int2:bookmarkName="_Int_otFPgAbW" int2:invalidationBookmarkName="" int2:hashCode="Q4zlC0t+9dBZ3Y" int2:id="ZOIws54k">
      <int2:state int2:value="Rejected" int2:type="LegacyProofing"/>
    </int2:bookmark>
    <int2:bookmark int2:bookmarkName="_Int_DHn1c63b" int2:invalidationBookmarkName="" int2:hashCode="BtMfFU0Bh9XNrI" int2:id="q0UsgshR">
      <int2:state int2:value="Rejected" int2:type="LegacyProofing"/>
    </int2:bookmark>
    <int2:bookmark int2:bookmarkName="_Int_86ygWTvD" int2:invalidationBookmarkName="" int2:hashCode="Z25vNc/Bc/c/6p" int2:id="wIwUKFvF">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372"/>
    <w:multiLevelType w:val="hybridMultilevel"/>
    <w:tmpl w:val="6686B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15281"/>
    <w:multiLevelType w:val="hybridMultilevel"/>
    <w:tmpl w:val="57CCB6C2"/>
    <w:lvl w:ilvl="0" w:tplc="C714E206">
      <w:start w:val="1"/>
      <w:numFmt w:val="bullet"/>
      <w:lvlText w:val=""/>
      <w:lvlJc w:val="left"/>
      <w:pPr>
        <w:ind w:left="720" w:hanging="360"/>
      </w:pPr>
      <w:rPr>
        <w:rFonts w:ascii="Symbol" w:hAnsi="Symbol" w:hint="default"/>
      </w:rPr>
    </w:lvl>
    <w:lvl w:ilvl="1" w:tplc="B6880E9A">
      <w:start w:val="1"/>
      <w:numFmt w:val="bullet"/>
      <w:lvlText w:val="o"/>
      <w:lvlJc w:val="left"/>
      <w:pPr>
        <w:ind w:left="1440" w:hanging="360"/>
      </w:pPr>
      <w:rPr>
        <w:rFonts w:ascii="Courier New" w:hAnsi="Courier New" w:hint="default"/>
      </w:rPr>
    </w:lvl>
    <w:lvl w:ilvl="2" w:tplc="6D12D3AA">
      <w:start w:val="1"/>
      <w:numFmt w:val="bullet"/>
      <w:lvlText w:val=""/>
      <w:lvlJc w:val="left"/>
      <w:pPr>
        <w:ind w:left="2160" w:hanging="360"/>
      </w:pPr>
      <w:rPr>
        <w:rFonts w:ascii="Wingdings" w:hAnsi="Wingdings" w:hint="default"/>
      </w:rPr>
    </w:lvl>
    <w:lvl w:ilvl="3" w:tplc="AFBA000A">
      <w:start w:val="1"/>
      <w:numFmt w:val="bullet"/>
      <w:lvlText w:val=""/>
      <w:lvlJc w:val="left"/>
      <w:pPr>
        <w:ind w:left="2880" w:hanging="360"/>
      </w:pPr>
      <w:rPr>
        <w:rFonts w:ascii="Symbol" w:hAnsi="Symbol" w:hint="default"/>
      </w:rPr>
    </w:lvl>
    <w:lvl w:ilvl="4" w:tplc="F5127A0C">
      <w:start w:val="1"/>
      <w:numFmt w:val="bullet"/>
      <w:lvlText w:val="o"/>
      <w:lvlJc w:val="left"/>
      <w:pPr>
        <w:ind w:left="3600" w:hanging="360"/>
      </w:pPr>
      <w:rPr>
        <w:rFonts w:ascii="Courier New" w:hAnsi="Courier New" w:hint="default"/>
      </w:rPr>
    </w:lvl>
    <w:lvl w:ilvl="5" w:tplc="954E607E">
      <w:start w:val="1"/>
      <w:numFmt w:val="bullet"/>
      <w:lvlText w:val=""/>
      <w:lvlJc w:val="left"/>
      <w:pPr>
        <w:ind w:left="4320" w:hanging="360"/>
      </w:pPr>
      <w:rPr>
        <w:rFonts w:ascii="Wingdings" w:hAnsi="Wingdings" w:hint="default"/>
      </w:rPr>
    </w:lvl>
    <w:lvl w:ilvl="6" w:tplc="25C8B96A">
      <w:start w:val="1"/>
      <w:numFmt w:val="bullet"/>
      <w:lvlText w:val=""/>
      <w:lvlJc w:val="left"/>
      <w:pPr>
        <w:ind w:left="5040" w:hanging="360"/>
      </w:pPr>
      <w:rPr>
        <w:rFonts w:ascii="Symbol" w:hAnsi="Symbol" w:hint="default"/>
      </w:rPr>
    </w:lvl>
    <w:lvl w:ilvl="7" w:tplc="C75ED6EE">
      <w:start w:val="1"/>
      <w:numFmt w:val="bullet"/>
      <w:lvlText w:val="o"/>
      <w:lvlJc w:val="left"/>
      <w:pPr>
        <w:ind w:left="5760" w:hanging="360"/>
      </w:pPr>
      <w:rPr>
        <w:rFonts w:ascii="Courier New" w:hAnsi="Courier New" w:hint="default"/>
      </w:rPr>
    </w:lvl>
    <w:lvl w:ilvl="8" w:tplc="2822143C">
      <w:start w:val="1"/>
      <w:numFmt w:val="bullet"/>
      <w:lvlText w:val=""/>
      <w:lvlJc w:val="left"/>
      <w:pPr>
        <w:ind w:left="6480" w:hanging="360"/>
      </w:pPr>
      <w:rPr>
        <w:rFonts w:ascii="Wingdings" w:hAnsi="Wingdings" w:hint="default"/>
      </w:rPr>
    </w:lvl>
  </w:abstractNum>
  <w:abstractNum w:abstractNumId="2" w15:restartNumberingAfterBreak="0">
    <w:nsid w:val="078778DA"/>
    <w:multiLevelType w:val="hybridMultilevel"/>
    <w:tmpl w:val="308E0A56"/>
    <w:lvl w:ilvl="0" w:tplc="08090001">
      <w:start w:val="1"/>
      <w:numFmt w:val="bullet"/>
      <w:lvlText w:val=""/>
      <w:lvlJc w:val="left"/>
      <w:pPr>
        <w:ind w:left="243" w:hanging="360"/>
      </w:pPr>
      <w:rPr>
        <w:rFonts w:ascii="Symbol" w:hAnsi="Symbol" w:hint="default"/>
      </w:rPr>
    </w:lvl>
    <w:lvl w:ilvl="1" w:tplc="08090003" w:tentative="1">
      <w:start w:val="1"/>
      <w:numFmt w:val="bullet"/>
      <w:lvlText w:val="o"/>
      <w:lvlJc w:val="left"/>
      <w:pPr>
        <w:ind w:left="963" w:hanging="360"/>
      </w:pPr>
      <w:rPr>
        <w:rFonts w:ascii="Courier New" w:hAnsi="Courier New" w:cs="Courier New" w:hint="default"/>
      </w:rPr>
    </w:lvl>
    <w:lvl w:ilvl="2" w:tplc="08090005" w:tentative="1">
      <w:start w:val="1"/>
      <w:numFmt w:val="bullet"/>
      <w:lvlText w:val=""/>
      <w:lvlJc w:val="left"/>
      <w:pPr>
        <w:ind w:left="1683" w:hanging="360"/>
      </w:pPr>
      <w:rPr>
        <w:rFonts w:ascii="Wingdings" w:hAnsi="Wingdings" w:hint="default"/>
      </w:rPr>
    </w:lvl>
    <w:lvl w:ilvl="3" w:tplc="08090001" w:tentative="1">
      <w:start w:val="1"/>
      <w:numFmt w:val="bullet"/>
      <w:lvlText w:val=""/>
      <w:lvlJc w:val="left"/>
      <w:pPr>
        <w:ind w:left="2403" w:hanging="360"/>
      </w:pPr>
      <w:rPr>
        <w:rFonts w:ascii="Symbol" w:hAnsi="Symbol" w:hint="default"/>
      </w:rPr>
    </w:lvl>
    <w:lvl w:ilvl="4" w:tplc="08090003" w:tentative="1">
      <w:start w:val="1"/>
      <w:numFmt w:val="bullet"/>
      <w:lvlText w:val="o"/>
      <w:lvlJc w:val="left"/>
      <w:pPr>
        <w:ind w:left="3123" w:hanging="360"/>
      </w:pPr>
      <w:rPr>
        <w:rFonts w:ascii="Courier New" w:hAnsi="Courier New" w:cs="Courier New" w:hint="default"/>
      </w:rPr>
    </w:lvl>
    <w:lvl w:ilvl="5" w:tplc="08090005" w:tentative="1">
      <w:start w:val="1"/>
      <w:numFmt w:val="bullet"/>
      <w:lvlText w:val=""/>
      <w:lvlJc w:val="left"/>
      <w:pPr>
        <w:ind w:left="3843" w:hanging="360"/>
      </w:pPr>
      <w:rPr>
        <w:rFonts w:ascii="Wingdings" w:hAnsi="Wingdings" w:hint="default"/>
      </w:rPr>
    </w:lvl>
    <w:lvl w:ilvl="6" w:tplc="08090001" w:tentative="1">
      <w:start w:val="1"/>
      <w:numFmt w:val="bullet"/>
      <w:lvlText w:val=""/>
      <w:lvlJc w:val="left"/>
      <w:pPr>
        <w:ind w:left="4563" w:hanging="360"/>
      </w:pPr>
      <w:rPr>
        <w:rFonts w:ascii="Symbol" w:hAnsi="Symbol" w:hint="default"/>
      </w:rPr>
    </w:lvl>
    <w:lvl w:ilvl="7" w:tplc="08090003" w:tentative="1">
      <w:start w:val="1"/>
      <w:numFmt w:val="bullet"/>
      <w:lvlText w:val="o"/>
      <w:lvlJc w:val="left"/>
      <w:pPr>
        <w:ind w:left="5283" w:hanging="360"/>
      </w:pPr>
      <w:rPr>
        <w:rFonts w:ascii="Courier New" w:hAnsi="Courier New" w:cs="Courier New" w:hint="default"/>
      </w:rPr>
    </w:lvl>
    <w:lvl w:ilvl="8" w:tplc="08090005" w:tentative="1">
      <w:start w:val="1"/>
      <w:numFmt w:val="bullet"/>
      <w:lvlText w:val=""/>
      <w:lvlJc w:val="left"/>
      <w:pPr>
        <w:ind w:left="6003" w:hanging="360"/>
      </w:pPr>
      <w:rPr>
        <w:rFonts w:ascii="Wingdings" w:hAnsi="Wingdings" w:hint="default"/>
      </w:rPr>
    </w:lvl>
  </w:abstractNum>
  <w:abstractNum w:abstractNumId="3" w15:restartNumberingAfterBreak="0">
    <w:nsid w:val="08F30A9D"/>
    <w:multiLevelType w:val="hybridMultilevel"/>
    <w:tmpl w:val="920A2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F0B2E"/>
    <w:multiLevelType w:val="hybridMultilevel"/>
    <w:tmpl w:val="1660D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B47335"/>
    <w:multiLevelType w:val="hybridMultilevel"/>
    <w:tmpl w:val="F446B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1855F0"/>
    <w:multiLevelType w:val="hybridMultilevel"/>
    <w:tmpl w:val="65D66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EB2964"/>
    <w:multiLevelType w:val="hybridMultilevel"/>
    <w:tmpl w:val="71AC736E"/>
    <w:lvl w:ilvl="0" w:tplc="C66CA6CC">
      <w:start w:val="1"/>
      <w:numFmt w:val="bullet"/>
      <w:lvlText w:val=""/>
      <w:lvlJc w:val="left"/>
      <w:pPr>
        <w:ind w:left="720" w:hanging="360"/>
      </w:pPr>
      <w:rPr>
        <w:rFonts w:ascii="Symbol" w:hAnsi="Symbol" w:hint="default"/>
      </w:rPr>
    </w:lvl>
    <w:lvl w:ilvl="1" w:tplc="8D7AFA4E">
      <w:start w:val="1"/>
      <w:numFmt w:val="bullet"/>
      <w:lvlText w:val="o"/>
      <w:lvlJc w:val="left"/>
      <w:pPr>
        <w:ind w:left="1440" w:hanging="360"/>
      </w:pPr>
      <w:rPr>
        <w:rFonts w:ascii="Courier New" w:hAnsi="Courier New" w:hint="default"/>
      </w:rPr>
    </w:lvl>
    <w:lvl w:ilvl="2" w:tplc="26D04D1E">
      <w:start w:val="1"/>
      <w:numFmt w:val="bullet"/>
      <w:lvlText w:val=""/>
      <w:lvlJc w:val="left"/>
      <w:pPr>
        <w:ind w:left="2160" w:hanging="360"/>
      </w:pPr>
      <w:rPr>
        <w:rFonts w:ascii="Wingdings" w:hAnsi="Wingdings" w:hint="default"/>
      </w:rPr>
    </w:lvl>
    <w:lvl w:ilvl="3" w:tplc="0B2274FE">
      <w:start w:val="1"/>
      <w:numFmt w:val="bullet"/>
      <w:lvlText w:val=""/>
      <w:lvlJc w:val="left"/>
      <w:pPr>
        <w:ind w:left="2880" w:hanging="360"/>
      </w:pPr>
      <w:rPr>
        <w:rFonts w:ascii="Symbol" w:hAnsi="Symbol" w:hint="default"/>
      </w:rPr>
    </w:lvl>
    <w:lvl w:ilvl="4" w:tplc="A48AB4FE">
      <w:start w:val="1"/>
      <w:numFmt w:val="bullet"/>
      <w:lvlText w:val="o"/>
      <w:lvlJc w:val="left"/>
      <w:pPr>
        <w:ind w:left="3600" w:hanging="360"/>
      </w:pPr>
      <w:rPr>
        <w:rFonts w:ascii="Courier New" w:hAnsi="Courier New" w:hint="default"/>
      </w:rPr>
    </w:lvl>
    <w:lvl w:ilvl="5" w:tplc="240AE18A">
      <w:start w:val="1"/>
      <w:numFmt w:val="bullet"/>
      <w:lvlText w:val=""/>
      <w:lvlJc w:val="left"/>
      <w:pPr>
        <w:ind w:left="4320" w:hanging="360"/>
      </w:pPr>
      <w:rPr>
        <w:rFonts w:ascii="Wingdings" w:hAnsi="Wingdings" w:hint="default"/>
      </w:rPr>
    </w:lvl>
    <w:lvl w:ilvl="6" w:tplc="0338DBB4">
      <w:start w:val="1"/>
      <w:numFmt w:val="bullet"/>
      <w:lvlText w:val=""/>
      <w:lvlJc w:val="left"/>
      <w:pPr>
        <w:ind w:left="5040" w:hanging="360"/>
      </w:pPr>
      <w:rPr>
        <w:rFonts w:ascii="Symbol" w:hAnsi="Symbol" w:hint="default"/>
      </w:rPr>
    </w:lvl>
    <w:lvl w:ilvl="7" w:tplc="132E3F1C">
      <w:start w:val="1"/>
      <w:numFmt w:val="bullet"/>
      <w:lvlText w:val="o"/>
      <w:lvlJc w:val="left"/>
      <w:pPr>
        <w:ind w:left="5760" w:hanging="360"/>
      </w:pPr>
      <w:rPr>
        <w:rFonts w:ascii="Courier New" w:hAnsi="Courier New" w:hint="default"/>
      </w:rPr>
    </w:lvl>
    <w:lvl w:ilvl="8" w:tplc="A0CAEA7C">
      <w:start w:val="1"/>
      <w:numFmt w:val="bullet"/>
      <w:lvlText w:val=""/>
      <w:lvlJc w:val="left"/>
      <w:pPr>
        <w:ind w:left="6480" w:hanging="360"/>
      </w:pPr>
      <w:rPr>
        <w:rFonts w:ascii="Wingdings" w:hAnsi="Wingdings" w:hint="default"/>
      </w:rPr>
    </w:lvl>
  </w:abstractNum>
  <w:abstractNum w:abstractNumId="8" w15:restartNumberingAfterBreak="0">
    <w:nsid w:val="0C05596A"/>
    <w:multiLevelType w:val="hybridMultilevel"/>
    <w:tmpl w:val="2342F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721669"/>
    <w:multiLevelType w:val="hybridMultilevel"/>
    <w:tmpl w:val="F6721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1DB3C09"/>
    <w:multiLevelType w:val="hybridMultilevel"/>
    <w:tmpl w:val="B1627B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9D0F86"/>
    <w:multiLevelType w:val="hybridMultilevel"/>
    <w:tmpl w:val="551CAAF2"/>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A6338B"/>
    <w:multiLevelType w:val="hybridMultilevel"/>
    <w:tmpl w:val="58809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5C2EE51"/>
    <w:multiLevelType w:val="multilevel"/>
    <w:tmpl w:val="FC08486E"/>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64639B1"/>
    <w:multiLevelType w:val="hybridMultilevel"/>
    <w:tmpl w:val="7C007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F557F9"/>
    <w:multiLevelType w:val="hybridMultilevel"/>
    <w:tmpl w:val="75E2D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7CB0CD0"/>
    <w:multiLevelType w:val="hybridMultilevel"/>
    <w:tmpl w:val="5F5C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6B56D7"/>
    <w:multiLevelType w:val="hybridMultilevel"/>
    <w:tmpl w:val="5EF8D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032686F"/>
    <w:multiLevelType w:val="hybridMultilevel"/>
    <w:tmpl w:val="7ED8A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171296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21775E7"/>
    <w:multiLevelType w:val="hybridMultilevel"/>
    <w:tmpl w:val="E904BC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2CA4DF0"/>
    <w:multiLevelType w:val="hybridMultilevel"/>
    <w:tmpl w:val="5606B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304074F"/>
    <w:multiLevelType w:val="hybridMultilevel"/>
    <w:tmpl w:val="17AA35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379AFFB"/>
    <w:multiLevelType w:val="hybridMultilevel"/>
    <w:tmpl w:val="2614431E"/>
    <w:lvl w:ilvl="0" w:tplc="5C4C3A3E">
      <w:start w:val="1"/>
      <w:numFmt w:val="bullet"/>
      <w:lvlText w:val="·"/>
      <w:lvlJc w:val="left"/>
      <w:pPr>
        <w:ind w:left="720" w:hanging="360"/>
      </w:pPr>
      <w:rPr>
        <w:rFonts w:ascii="Symbol" w:hAnsi="Symbol" w:hint="default"/>
      </w:rPr>
    </w:lvl>
    <w:lvl w:ilvl="1" w:tplc="A7D06FE8">
      <w:start w:val="1"/>
      <w:numFmt w:val="bullet"/>
      <w:lvlText w:val="o"/>
      <w:lvlJc w:val="left"/>
      <w:pPr>
        <w:ind w:left="1440" w:hanging="360"/>
      </w:pPr>
      <w:rPr>
        <w:rFonts w:ascii="Courier New" w:hAnsi="Courier New" w:hint="default"/>
      </w:rPr>
    </w:lvl>
    <w:lvl w:ilvl="2" w:tplc="8F0C5A82">
      <w:start w:val="1"/>
      <w:numFmt w:val="bullet"/>
      <w:lvlText w:val=""/>
      <w:lvlJc w:val="left"/>
      <w:pPr>
        <w:ind w:left="2160" w:hanging="360"/>
      </w:pPr>
      <w:rPr>
        <w:rFonts w:ascii="Wingdings" w:hAnsi="Wingdings" w:hint="default"/>
      </w:rPr>
    </w:lvl>
    <w:lvl w:ilvl="3" w:tplc="87B23C1C">
      <w:start w:val="1"/>
      <w:numFmt w:val="bullet"/>
      <w:lvlText w:val=""/>
      <w:lvlJc w:val="left"/>
      <w:pPr>
        <w:ind w:left="2880" w:hanging="360"/>
      </w:pPr>
      <w:rPr>
        <w:rFonts w:ascii="Symbol" w:hAnsi="Symbol" w:hint="default"/>
      </w:rPr>
    </w:lvl>
    <w:lvl w:ilvl="4" w:tplc="91A621DC">
      <w:start w:val="1"/>
      <w:numFmt w:val="bullet"/>
      <w:lvlText w:val="o"/>
      <w:lvlJc w:val="left"/>
      <w:pPr>
        <w:ind w:left="3600" w:hanging="360"/>
      </w:pPr>
      <w:rPr>
        <w:rFonts w:ascii="Courier New" w:hAnsi="Courier New" w:hint="default"/>
      </w:rPr>
    </w:lvl>
    <w:lvl w:ilvl="5" w:tplc="790A1056">
      <w:start w:val="1"/>
      <w:numFmt w:val="bullet"/>
      <w:lvlText w:val=""/>
      <w:lvlJc w:val="left"/>
      <w:pPr>
        <w:ind w:left="4320" w:hanging="360"/>
      </w:pPr>
      <w:rPr>
        <w:rFonts w:ascii="Wingdings" w:hAnsi="Wingdings" w:hint="default"/>
      </w:rPr>
    </w:lvl>
    <w:lvl w:ilvl="6" w:tplc="2F6242FA">
      <w:start w:val="1"/>
      <w:numFmt w:val="bullet"/>
      <w:lvlText w:val=""/>
      <w:lvlJc w:val="left"/>
      <w:pPr>
        <w:ind w:left="5040" w:hanging="360"/>
      </w:pPr>
      <w:rPr>
        <w:rFonts w:ascii="Symbol" w:hAnsi="Symbol" w:hint="default"/>
      </w:rPr>
    </w:lvl>
    <w:lvl w:ilvl="7" w:tplc="CEBC7FB8">
      <w:start w:val="1"/>
      <w:numFmt w:val="bullet"/>
      <w:lvlText w:val="o"/>
      <w:lvlJc w:val="left"/>
      <w:pPr>
        <w:ind w:left="5760" w:hanging="360"/>
      </w:pPr>
      <w:rPr>
        <w:rFonts w:ascii="Courier New" w:hAnsi="Courier New" w:hint="default"/>
      </w:rPr>
    </w:lvl>
    <w:lvl w:ilvl="8" w:tplc="48DEE8A6">
      <w:start w:val="1"/>
      <w:numFmt w:val="bullet"/>
      <w:lvlText w:val=""/>
      <w:lvlJc w:val="left"/>
      <w:pPr>
        <w:ind w:left="6480" w:hanging="360"/>
      </w:pPr>
      <w:rPr>
        <w:rFonts w:ascii="Wingdings" w:hAnsi="Wingdings" w:hint="default"/>
      </w:rPr>
    </w:lvl>
  </w:abstractNum>
  <w:abstractNum w:abstractNumId="24" w15:restartNumberingAfterBreak="0">
    <w:nsid w:val="27906A48"/>
    <w:multiLevelType w:val="hybridMultilevel"/>
    <w:tmpl w:val="93021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BAA46B5"/>
    <w:multiLevelType w:val="hybridMultilevel"/>
    <w:tmpl w:val="ECC02C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C04518A"/>
    <w:multiLevelType w:val="hybridMultilevel"/>
    <w:tmpl w:val="BDC60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012639F"/>
    <w:multiLevelType w:val="hybridMultilevel"/>
    <w:tmpl w:val="4E9AECD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327901E0"/>
    <w:multiLevelType w:val="hybridMultilevel"/>
    <w:tmpl w:val="3A96DB62"/>
    <w:lvl w:ilvl="0" w:tplc="D5F84230">
      <w:start w:val="1"/>
      <w:numFmt w:val="bullet"/>
      <w:lvlText w:val=""/>
      <w:lvlJc w:val="left"/>
      <w:pPr>
        <w:ind w:left="720" w:hanging="360"/>
      </w:pPr>
      <w:rPr>
        <w:rFonts w:ascii="Symbol" w:hAnsi="Symbol" w:hint="default"/>
      </w:rPr>
    </w:lvl>
    <w:lvl w:ilvl="1" w:tplc="B3986C8A">
      <w:start w:val="1"/>
      <w:numFmt w:val="bullet"/>
      <w:lvlText w:val="o"/>
      <w:lvlJc w:val="left"/>
      <w:pPr>
        <w:ind w:left="1440" w:hanging="360"/>
      </w:pPr>
      <w:rPr>
        <w:rFonts w:ascii="Courier New" w:hAnsi="Courier New" w:hint="default"/>
      </w:rPr>
    </w:lvl>
    <w:lvl w:ilvl="2" w:tplc="77A8C400">
      <w:start w:val="1"/>
      <w:numFmt w:val="bullet"/>
      <w:lvlText w:val=""/>
      <w:lvlJc w:val="left"/>
      <w:pPr>
        <w:ind w:left="2160" w:hanging="360"/>
      </w:pPr>
      <w:rPr>
        <w:rFonts w:ascii="Wingdings" w:hAnsi="Wingdings" w:hint="default"/>
      </w:rPr>
    </w:lvl>
    <w:lvl w:ilvl="3" w:tplc="E6A26DB2">
      <w:start w:val="1"/>
      <w:numFmt w:val="bullet"/>
      <w:lvlText w:val=""/>
      <w:lvlJc w:val="left"/>
      <w:pPr>
        <w:ind w:left="2880" w:hanging="360"/>
      </w:pPr>
      <w:rPr>
        <w:rFonts w:ascii="Symbol" w:hAnsi="Symbol" w:hint="default"/>
      </w:rPr>
    </w:lvl>
    <w:lvl w:ilvl="4" w:tplc="A4222D4A">
      <w:start w:val="1"/>
      <w:numFmt w:val="bullet"/>
      <w:lvlText w:val="o"/>
      <w:lvlJc w:val="left"/>
      <w:pPr>
        <w:ind w:left="3600" w:hanging="360"/>
      </w:pPr>
      <w:rPr>
        <w:rFonts w:ascii="Courier New" w:hAnsi="Courier New" w:hint="default"/>
      </w:rPr>
    </w:lvl>
    <w:lvl w:ilvl="5" w:tplc="DC9038E6">
      <w:start w:val="1"/>
      <w:numFmt w:val="bullet"/>
      <w:lvlText w:val=""/>
      <w:lvlJc w:val="left"/>
      <w:pPr>
        <w:ind w:left="4320" w:hanging="360"/>
      </w:pPr>
      <w:rPr>
        <w:rFonts w:ascii="Wingdings" w:hAnsi="Wingdings" w:hint="default"/>
      </w:rPr>
    </w:lvl>
    <w:lvl w:ilvl="6" w:tplc="358C8BCA">
      <w:start w:val="1"/>
      <w:numFmt w:val="bullet"/>
      <w:lvlText w:val=""/>
      <w:lvlJc w:val="left"/>
      <w:pPr>
        <w:ind w:left="5040" w:hanging="360"/>
      </w:pPr>
      <w:rPr>
        <w:rFonts w:ascii="Symbol" w:hAnsi="Symbol" w:hint="default"/>
      </w:rPr>
    </w:lvl>
    <w:lvl w:ilvl="7" w:tplc="550C0E6E">
      <w:start w:val="1"/>
      <w:numFmt w:val="bullet"/>
      <w:lvlText w:val="o"/>
      <w:lvlJc w:val="left"/>
      <w:pPr>
        <w:ind w:left="5760" w:hanging="360"/>
      </w:pPr>
      <w:rPr>
        <w:rFonts w:ascii="Courier New" w:hAnsi="Courier New" w:hint="default"/>
      </w:rPr>
    </w:lvl>
    <w:lvl w:ilvl="8" w:tplc="D438FD92">
      <w:start w:val="1"/>
      <w:numFmt w:val="bullet"/>
      <w:lvlText w:val=""/>
      <w:lvlJc w:val="left"/>
      <w:pPr>
        <w:ind w:left="6480" w:hanging="360"/>
      </w:pPr>
      <w:rPr>
        <w:rFonts w:ascii="Wingdings" w:hAnsi="Wingdings" w:hint="default"/>
      </w:rPr>
    </w:lvl>
  </w:abstractNum>
  <w:abstractNum w:abstractNumId="29" w15:restartNumberingAfterBreak="0">
    <w:nsid w:val="32B45D78"/>
    <w:multiLevelType w:val="hybridMultilevel"/>
    <w:tmpl w:val="194009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3AB64AB"/>
    <w:multiLevelType w:val="hybridMultilevel"/>
    <w:tmpl w:val="8F623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5412DFF"/>
    <w:multiLevelType w:val="hybridMultilevel"/>
    <w:tmpl w:val="74601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5C205D9"/>
    <w:multiLevelType w:val="multilevel"/>
    <w:tmpl w:val="3CEEF7C0"/>
    <w:lvl w:ilvl="0">
      <w:start w:val="1"/>
      <w:numFmt w:val="decimal"/>
      <w:pStyle w:val="NMHeading1"/>
      <w:lvlText w:val="%1."/>
      <w:lvlJc w:val="left"/>
      <w:pPr>
        <w:ind w:left="0" w:firstLine="0"/>
      </w:pPr>
      <w:rPr>
        <w:rFonts w:hint="default"/>
      </w:rPr>
    </w:lvl>
    <w:lvl w:ilvl="1">
      <w:start w:val="1"/>
      <w:numFmt w:val="decimal"/>
      <w:pStyle w:val="NMHeading2"/>
      <w:lvlText w:val="%2.%1"/>
      <w:lvlJc w:val="left"/>
      <w:pPr>
        <w:ind w:left="1440" w:hanging="360"/>
      </w:pPr>
      <w:rPr>
        <w:rFonts w:hint="default"/>
      </w:rPr>
    </w:lvl>
    <w:lvl w:ilvl="2">
      <w:start w:val="1"/>
      <w:numFmt w:val="decimal"/>
      <w:pStyle w:val="NM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36360E66"/>
    <w:multiLevelType w:val="hybridMultilevel"/>
    <w:tmpl w:val="3CFAA426"/>
    <w:lvl w:ilvl="0" w:tplc="BE8C9B32">
      <w:start w:val="1"/>
      <w:numFmt w:val="bullet"/>
      <w:lvlText w:val=""/>
      <w:lvlJc w:val="left"/>
      <w:pPr>
        <w:ind w:left="720" w:hanging="360"/>
      </w:pPr>
      <w:rPr>
        <w:rFonts w:ascii="Symbol" w:hAnsi="Symbol" w:hint="default"/>
      </w:rPr>
    </w:lvl>
    <w:lvl w:ilvl="1" w:tplc="45DA165C">
      <w:start w:val="1"/>
      <w:numFmt w:val="bullet"/>
      <w:lvlText w:val="o"/>
      <w:lvlJc w:val="left"/>
      <w:pPr>
        <w:ind w:left="1440" w:hanging="360"/>
      </w:pPr>
      <w:rPr>
        <w:rFonts w:ascii="Courier New" w:hAnsi="Courier New" w:hint="default"/>
      </w:rPr>
    </w:lvl>
    <w:lvl w:ilvl="2" w:tplc="0888BC8E">
      <w:start w:val="1"/>
      <w:numFmt w:val="bullet"/>
      <w:lvlText w:val=""/>
      <w:lvlJc w:val="left"/>
      <w:pPr>
        <w:ind w:left="2160" w:hanging="360"/>
      </w:pPr>
      <w:rPr>
        <w:rFonts w:ascii="Wingdings" w:hAnsi="Wingdings" w:hint="default"/>
      </w:rPr>
    </w:lvl>
    <w:lvl w:ilvl="3" w:tplc="1B2CAE86">
      <w:start w:val="1"/>
      <w:numFmt w:val="bullet"/>
      <w:lvlText w:val=""/>
      <w:lvlJc w:val="left"/>
      <w:pPr>
        <w:ind w:left="2880" w:hanging="360"/>
      </w:pPr>
      <w:rPr>
        <w:rFonts w:ascii="Symbol" w:hAnsi="Symbol" w:hint="default"/>
      </w:rPr>
    </w:lvl>
    <w:lvl w:ilvl="4" w:tplc="FAB47A34">
      <w:start w:val="1"/>
      <w:numFmt w:val="bullet"/>
      <w:lvlText w:val="o"/>
      <w:lvlJc w:val="left"/>
      <w:pPr>
        <w:ind w:left="3600" w:hanging="360"/>
      </w:pPr>
      <w:rPr>
        <w:rFonts w:ascii="Courier New" w:hAnsi="Courier New" w:hint="default"/>
      </w:rPr>
    </w:lvl>
    <w:lvl w:ilvl="5" w:tplc="B3FE966A">
      <w:start w:val="1"/>
      <w:numFmt w:val="bullet"/>
      <w:lvlText w:val=""/>
      <w:lvlJc w:val="left"/>
      <w:pPr>
        <w:ind w:left="4320" w:hanging="360"/>
      </w:pPr>
      <w:rPr>
        <w:rFonts w:ascii="Wingdings" w:hAnsi="Wingdings" w:hint="default"/>
      </w:rPr>
    </w:lvl>
    <w:lvl w:ilvl="6" w:tplc="E43C60FE">
      <w:start w:val="1"/>
      <w:numFmt w:val="bullet"/>
      <w:lvlText w:val=""/>
      <w:lvlJc w:val="left"/>
      <w:pPr>
        <w:ind w:left="5040" w:hanging="360"/>
      </w:pPr>
      <w:rPr>
        <w:rFonts w:ascii="Symbol" w:hAnsi="Symbol" w:hint="default"/>
      </w:rPr>
    </w:lvl>
    <w:lvl w:ilvl="7" w:tplc="690C8662">
      <w:start w:val="1"/>
      <w:numFmt w:val="bullet"/>
      <w:lvlText w:val="o"/>
      <w:lvlJc w:val="left"/>
      <w:pPr>
        <w:ind w:left="5760" w:hanging="360"/>
      </w:pPr>
      <w:rPr>
        <w:rFonts w:ascii="Courier New" w:hAnsi="Courier New" w:hint="default"/>
      </w:rPr>
    </w:lvl>
    <w:lvl w:ilvl="8" w:tplc="F9FE35A2">
      <w:start w:val="1"/>
      <w:numFmt w:val="bullet"/>
      <w:lvlText w:val=""/>
      <w:lvlJc w:val="left"/>
      <w:pPr>
        <w:ind w:left="6480" w:hanging="360"/>
      </w:pPr>
      <w:rPr>
        <w:rFonts w:ascii="Wingdings" w:hAnsi="Wingdings" w:hint="default"/>
      </w:rPr>
    </w:lvl>
  </w:abstractNum>
  <w:abstractNum w:abstractNumId="34" w15:restartNumberingAfterBreak="0">
    <w:nsid w:val="39815A02"/>
    <w:multiLevelType w:val="hybridMultilevel"/>
    <w:tmpl w:val="8A624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9AB14D1"/>
    <w:multiLevelType w:val="hybridMultilevel"/>
    <w:tmpl w:val="9506A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B91B4C"/>
    <w:multiLevelType w:val="hybridMultilevel"/>
    <w:tmpl w:val="D316AE60"/>
    <w:lvl w:ilvl="0" w:tplc="3758A6E0">
      <w:start w:val="1"/>
      <w:numFmt w:val="bullet"/>
      <w:pStyle w:val="Tablebullets"/>
      <w:lvlText w:val=""/>
      <w:lvlJc w:val="left"/>
      <w:pPr>
        <w:ind w:left="853" w:hanging="360"/>
      </w:pPr>
      <w:rPr>
        <w:rFonts w:ascii="Symbol" w:hAnsi="Symbol" w:hint="default"/>
        <w:color w:val="000000" w:themeColor="text1"/>
      </w:rPr>
    </w:lvl>
    <w:lvl w:ilvl="1" w:tplc="FFFFFFFF" w:tentative="1">
      <w:start w:val="1"/>
      <w:numFmt w:val="bullet"/>
      <w:lvlText w:val="o"/>
      <w:lvlJc w:val="left"/>
      <w:pPr>
        <w:ind w:left="1573" w:hanging="360"/>
      </w:pPr>
      <w:rPr>
        <w:rFonts w:ascii="Courier New" w:hAnsi="Courier New" w:cs="Courier New" w:hint="default"/>
      </w:rPr>
    </w:lvl>
    <w:lvl w:ilvl="2" w:tplc="FFFFFFFF" w:tentative="1">
      <w:start w:val="1"/>
      <w:numFmt w:val="bullet"/>
      <w:lvlText w:val=""/>
      <w:lvlJc w:val="left"/>
      <w:pPr>
        <w:ind w:left="2293" w:hanging="360"/>
      </w:pPr>
      <w:rPr>
        <w:rFonts w:ascii="Wingdings" w:hAnsi="Wingdings" w:hint="default"/>
      </w:rPr>
    </w:lvl>
    <w:lvl w:ilvl="3" w:tplc="FFFFFFFF" w:tentative="1">
      <w:start w:val="1"/>
      <w:numFmt w:val="bullet"/>
      <w:lvlText w:val=""/>
      <w:lvlJc w:val="left"/>
      <w:pPr>
        <w:ind w:left="3013" w:hanging="360"/>
      </w:pPr>
      <w:rPr>
        <w:rFonts w:ascii="Symbol" w:hAnsi="Symbol" w:hint="default"/>
      </w:rPr>
    </w:lvl>
    <w:lvl w:ilvl="4" w:tplc="FFFFFFFF" w:tentative="1">
      <w:start w:val="1"/>
      <w:numFmt w:val="bullet"/>
      <w:lvlText w:val="o"/>
      <w:lvlJc w:val="left"/>
      <w:pPr>
        <w:ind w:left="3733" w:hanging="360"/>
      </w:pPr>
      <w:rPr>
        <w:rFonts w:ascii="Courier New" w:hAnsi="Courier New" w:cs="Courier New" w:hint="default"/>
      </w:rPr>
    </w:lvl>
    <w:lvl w:ilvl="5" w:tplc="FFFFFFFF" w:tentative="1">
      <w:start w:val="1"/>
      <w:numFmt w:val="bullet"/>
      <w:lvlText w:val=""/>
      <w:lvlJc w:val="left"/>
      <w:pPr>
        <w:ind w:left="4453" w:hanging="360"/>
      </w:pPr>
      <w:rPr>
        <w:rFonts w:ascii="Wingdings" w:hAnsi="Wingdings" w:hint="default"/>
      </w:rPr>
    </w:lvl>
    <w:lvl w:ilvl="6" w:tplc="FFFFFFFF" w:tentative="1">
      <w:start w:val="1"/>
      <w:numFmt w:val="bullet"/>
      <w:lvlText w:val=""/>
      <w:lvlJc w:val="left"/>
      <w:pPr>
        <w:ind w:left="5173" w:hanging="360"/>
      </w:pPr>
      <w:rPr>
        <w:rFonts w:ascii="Symbol" w:hAnsi="Symbol" w:hint="default"/>
      </w:rPr>
    </w:lvl>
    <w:lvl w:ilvl="7" w:tplc="FFFFFFFF" w:tentative="1">
      <w:start w:val="1"/>
      <w:numFmt w:val="bullet"/>
      <w:lvlText w:val="o"/>
      <w:lvlJc w:val="left"/>
      <w:pPr>
        <w:ind w:left="5893" w:hanging="360"/>
      </w:pPr>
      <w:rPr>
        <w:rFonts w:ascii="Courier New" w:hAnsi="Courier New" w:cs="Courier New" w:hint="default"/>
      </w:rPr>
    </w:lvl>
    <w:lvl w:ilvl="8" w:tplc="FFFFFFFF" w:tentative="1">
      <w:start w:val="1"/>
      <w:numFmt w:val="bullet"/>
      <w:lvlText w:val=""/>
      <w:lvlJc w:val="left"/>
      <w:pPr>
        <w:ind w:left="6613" w:hanging="360"/>
      </w:pPr>
      <w:rPr>
        <w:rFonts w:ascii="Wingdings" w:hAnsi="Wingdings" w:hint="default"/>
      </w:rPr>
    </w:lvl>
  </w:abstractNum>
  <w:abstractNum w:abstractNumId="37" w15:restartNumberingAfterBreak="0">
    <w:nsid w:val="39C15882"/>
    <w:multiLevelType w:val="hybridMultilevel"/>
    <w:tmpl w:val="57F6D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C1D5C0B"/>
    <w:multiLevelType w:val="hybridMultilevel"/>
    <w:tmpl w:val="B61E2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DCF628F"/>
    <w:multiLevelType w:val="hybridMultilevel"/>
    <w:tmpl w:val="1F101A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3DFD2DA8"/>
    <w:multiLevelType w:val="hybridMultilevel"/>
    <w:tmpl w:val="8B1A0870"/>
    <w:lvl w:ilvl="0" w:tplc="203CF7FC">
      <w:start w:val="1"/>
      <w:numFmt w:val="bullet"/>
      <w:lvlText w:val="·"/>
      <w:lvlJc w:val="left"/>
      <w:pPr>
        <w:ind w:left="720" w:hanging="360"/>
      </w:pPr>
      <w:rPr>
        <w:rFonts w:ascii="Symbol" w:hAnsi="Symbol" w:hint="default"/>
      </w:rPr>
    </w:lvl>
    <w:lvl w:ilvl="1" w:tplc="0F5CBB64">
      <w:start w:val="1"/>
      <w:numFmt w:val="bullet"/>
      <w:lvlText w:val="o"/>
      <w:lvlJc w:val="left"/>
      <w:pPr>
        <w:ind w:left="1440" w:hanging="360"/>
      </w:pPr>
      <w:rPr>
        <w:rFonts w:ascii="&quot;Courier New&quot;" w:hAnsi="&quot;Courier New&quot;" w:hint="default"/>
      </w:rPr>
    </w:lvl>
    <w:lvl w:ilvl="2" w:tplc="601A62B4">
      <w:start w:val="1"/>
      <w:numFmt w:val="bullet"/>
      <w:lvlText w:val=""/>
      <w:lvlJc w:val="left"/>
      <w:pPr>
        <w:ind w:left="2160" w:hanging="360"/>
      </w:pPr>
      <w:rPr>
        <w:rFonts w:ascii="Wingdings" w:hAnsi="Wingdings" w:hint="default"/>
      </w:rPr>
    </w:lvl>
    <w:lvl w:ilvl="3" w:tplc="EE885942">
      <w:start w:val="1"/>
      <w:numFmt w:val="bullet"/>
      <w:lvlText w:val=""/>
      <w:lvlJc w:val="left"/>
      <w:pPr>
        <w:ind w:left="2880" w:hanging="360"/>
      </w:pPr>
      <w:rPr>
        <w:rFonts w:ascii="Symbol" w:hAnsi="Symbol" w:hint="default"/>
      </w:rPr>
    </w:lvl>
    <w:lvl w:ilvl="4" w:tplc="AF84D716">
      <w:start w:val="1"/>
      <w:numFmt w:val="bullet"/>
      <w:lvlText w:val="o"/>
      <w:lvlJc w:val="left"/>
      <w:pPr>
        <w:ind w:left="3600" w:hanging="360"/>
      </w:pPr>
      <w:rPr>
        <w:rFonts w:ascii="Courier New" w:hAnsi="Courier New" w:hint="default"/>
      </w:rPr>
    </w:lvl>
    <w:lvl w:ilvl="5" w:tplc="12521F46">
      <w:start w:val="1"/>
      <w:numFmt w:val="bullet"/>
      <w:lvlText w:val=""/>
      <w:lvlJc w:val="left"/>
      <w:pPr>
        <w:ind w:left="4320" w:hanging="360"/>
      </w:pPr>
      <w:rPr>
        <w:rFonts w:ascii="Wingdings" w:hAnsi="Wingdings" w:hint="default"/>
      </w:rPr>
    </w:lvl>
    <w:lvl w:ilvl="6" w:tplc="359E691E">
      <w:start w:val="1"/>
      <w:numFmt w:val="bullet"/>
      <w:lvlText w:val=""/>
      <w:lvlJc w:val="left"/>
      <w:pPr>
        <w:ind w:left="5040" w:hanging="360"/>
      </w:pPr>
      <w:rPr>
        <w:rFonts w:ascii="Symbol" w:hAnsi="Symbol" w:hint="default"/>
      </w:rPr>
    </w:lvl>
    <w:lvl w:ilvl="7" w:tplc="292CF944">
      <w:start w:val="1"/>
      <w:numFmt w:val="bullet"/>
      <w:lvlText w:val="o"/>
      <w:lvlJc w:val="left"/>
      <w:pPr>
        <w:ind w:left="5760" w:hanging="360"/>
      </w:pPr>
      <w:rPr>
        <w:rFonts w:ascii="Courier New" w:hAnsi="Courier New" w:hint="default"/>
      </w:rPr>
    </w:lvl>
    <w:lvl w:ilvl="8" w:tplc="6F4AE742">
      <w:start w:val="1"/>
      <w:numFmt w:val="bullet"/>
      <w:lvlText w:val=""/>
      <w:lvlJc w:val="left"/>
      <w:pPr>
        <w:ind w:left="6480" w:hanging="360"/>
      </w:pPr>
      <w:rPr>
        <w:rFonts w:ascii="Wingdings" w:hAnsi="Wingdings" w:hint="default"/>
      </w:rPr>
    </w:lvl>
  </w:abstractNum>
  <w:abstractNum w:abstractNumId="41" w15:restartNumberingAfterBreak="0">
    <w:nsid w:val="3E451946"/>
    <w:multiLevelType w:val="hybridMultilevel"/>
    <w:tmpl w:val="93243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0A076CE"/>
    <w:multiLevelType w:val="hybridMultilevel"/>
    <w:tmpl w:val="3FD08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2C07F80"/>
    <w:multiLevelType w:val="multilevel"/>
    <w:tmpl w:val="0C2AF79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451B622F"/>
    <w:multiLevelType w:val="hybridMultilevel"/>
    <w:tmpl w:val="E5463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79A0FB2"/>
    <w:multiLevelType w:val="hybridMultilevel"/>
    <w:tmpl w:val="8A2A0E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8A352D9"/>
    <w:multiLevelType w:val="hybridMultilevel"/>
    <w:tmpl w:val="23A27D30"/>
    <w:lvl w:ilvl="0" w:tplc="E3E42E9C">
      <w:start w:val="2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A210E24"/>
    <w:multiLevelType w:val="hybridMultilevel"/>
    <w:tmpl w:val="6F0ED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A2C5063"/>
    <w:multiLevelType w:val="multilevel"/>
    <w:tmpl w:val="74488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4AB96ADD"/>
    <w:multiLevelType w:val="hybridMultilevel"/>
    <w:tmpl w:val="DC461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DFC1306"/>
    <w:multiLevelType w:val="hybridMultilevel"/>
    <w:tmpl w:val="EB469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F3C6CEB"/>
    <w:multiLevelType w:val="multilevel"/>
    <w:tmpl w:val="F47848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146568"/>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515D1649"/>
    <w:multiLevelType w:val="hybridMultilevel"/>
    <w:tmpl w:val="3E58096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3" w15:restartNumberingAfterBreak="0">
    <w:nsid w:val="53B40D6D"/>
    <w:multiLevelType w:val="hybridMultilevel"/>
    <w:tmpl w:val="EA3EF256"/>
    <w:lvl w:ilvl="0" w:tplc="560203B6">
      <w:start w:val="1"/>
      <w:numFmt w:val="bullet"/>
      <w:lvlText w:val="·"/>
      <w:lvlJc w:val="left"/>
      <w:pPr>
        <w:ind w:left="720" w:hanging="360"/>
      </w:pPr>
      <w:rPr>
        <w:rFonts w:ascii="Symbol" w:hAnsi="Symbol" w:hint="default"/>
      </w:rPr>
    </w:lvl>
    <w:lvl w:ilvl="1" w:tplc="AE3A7DC8">
      <w:start w:val="1"/>
      <w:numFmt w:val="bullet"/>
      <w:lvlText w:val="o"/>
      <w:lvlJc w:val="left"/>
      <w:pPr>
        <w:ind w:left="1440" w:hanging="360"/>
      </w:pPr>
      <w:rPr>
        <w:rFonts w:ascii="Courier New" w:hAnsi="Courier New" w:hint="default"/>
      </w:rPr>
    </w:lvl>
    <w:lvl w:ilvl="2" w:tplc="D508104C">
      <w:start w:val="1"/>
      <w:numFmt w:val="bullet"/>
      <w:lvlText w:val=""/>
      <w:lvlJc w:val="left"/>
      <w:pPr>
        <w:ind w:left="2160" w:hanging="360"/>
      </w:pPr>
      <w:rPr>
        <w:rFonts w:ascii="Wingdings" w:hAnsi="Wingdings" w:hint="default"/>
      </w:rPr>
    </w:lvl>
    <w:lvl w:ilvl="3" w:tplc="93EE94E8">
      <w:start w:val="1"/>
      <w:numFmt w:val="bullet"/>
      <w:lvlText w:val=""/>
      <w:lvlJc w:val="left"/>
      <w:pPr>
        <w:ind w:left="2880" w:hanging="360"/>
      </w:pPr>
      <w:rPr>
        <w:rFonts w:ascii="Symbol" w:hAnsi="Symbol" w:hint="default"/>
      </w:rPr>
    </w:lvl>
    <w:lvl w:ilvl="4" w:tplc="FF24BEDC">
      <w:start w:val="1"/>
      <w:numFmt w:val="bullet"/>
      <w:lvlText w:val="o"/>
      <w:lvlJc w:val="left"/>
      <w:pPr>
        <w:ind w:left="3600" w:hanging="360"/>
      </w:pPr>
      <w:rPr>
        <w:rFonts w:ascii="Courier New" w:hAnsi="Courier New" w:hint="default"/>
      </w:rPr>
    </w:lvl>
    <w:lvl w:ilvl="5" w:tplc="7C5C4478">
      <w:start w:val="1"/>
      <w:numFmt w:val="bullet"/>
      <w:lvlText w:val=""/>
      <w:lvlJc w:val="left"/>
      <w:pPr>
        <w:ind w:left="4320" w:hanging="360"/>
      </w:pPr>
      <w:rPr>
        <w:rFonts w:ascii="Wingdings" w:hAnsi="Wingdings" w:hint="default"/>
      </w:rPr>
    </w:lvl>
    <w:lvl w:ilvl="6" w:tplc="263ADC02">
      <w:start w:val="1"/>
      <w:numFmt w:val="bullet"/>
      <w:lvlText w:val=""/>
      <w:lvlJc w:val="left"/>
      <w:pPr>
        <w:ind w:left="5040" w:hanging="360"/>
      </w:pPr>
      <w:rPr>
        <w:rFonts w:ascii="Symbol" w:hAnsi="Symbol" w:hint="default"/>
      </w:rPr>
    </w:lvl>
    <w:lvl w:ilvl="7" w:tplc="D0167BBE">
      <w:start w:val="1"/>
      <w:numFmt w:val="bullet"/>
      <w:lvlText w:val="o"/>
      <w:lvlJc w:val="left"/>
      <w:pPr>
        <w:ind w:left="5760" w:hanging="360"/>
      </w:pPr>
      <w:rPr>
        <w:rFonts w:ascii="Courier New" w:hAnsi="Courier New" w:hint="default"/>
      </w:rPr>
    </w:lvl>
    <w:lvl w:ilvl="8" w:tplc="C3727E7C">
      <w:start w:val="1"/>
      <w:numFmt w:val="bullet"/>
      <w:lvlText w:val=""/>
      <w:lvlJc w:val="left"/>
      <w:pPr>
        <w:ind w:left="6480" w:hanging="360"/>
      </w:pPr>
      <w:rPr>
        <w:rFonts w:ascii="Wingdings" w:hAnsi="Wingdings" w:hint="default"/>
      </w:rPr>
    </w:lvl>
  </w:abstractNum>
  <w:abstractNum w:abstractNumId="54" w15:restartNumberingAfterBreak="0">
    <w:nsid w:val="54033AE7"/>
    <w:multiLevelType w:val="hybridMultilevel"/>
    <w:tmpl w:val="CE7AA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4B9EC38"/>
    <w:multiLevelType w:val="multilevel"/>
    <w:tmpl w:val="34864770"/>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54EB0E47"/>
    <w:multiLevelType w:val="hybridMultilevel"/>
    <w:tmpl w:val="FFFFFFFF"/>
    <w:lvl w:ilvl="0" w:tplc="FA7891B4">
      <w:start w:val="1"/>
      <w:numFmt w:val="bullet"/>
      <w:lvlText w:val=""/>
      <w:lvlJc w:val="left"/>
      <w:pPr>
        <w:ind w:left="720" w:hanging="360"/>
      </w:pPr>
      <w:rPr>
        <w:rFonts w:ascii="Symbol" w:hAnsi="Symbol" w:hint="default"/>
      </w:rPr>
    </w:lvl>
    <w:lvl w:ilvl="1" w:tplc="4FB2C426">
      <w:start w:val="1"/>
      <w:numFmt w:val="bullet"/>
      <w:lvlText w:val="o"/>
      <w:lvlJc w:val="left"/>
      <w:pPr>
        <w:ind w:left="1440" w:hanging="360"/>
      </w:pPr>
      <w:rPr>
        <w:rFonts w:ascii="Courier New" w:hAnsi="Courier New" w:hint="default"/>
      </w:rPr>
    </w:lvl>
    <w:lvl w:ilvl="2" w:tplc="923C7E78">
      <w:start w:val="1"/>
      <w:numFmt w:val="bullet"/>
      <w:lvlText w:val=""/>
      <w:lvlJc w:val="left"/>
      <w:pPr>
        <w:ind w:left="2160" w:hanging="360"/>
      </w:pPr>
      <w:rPr>
        <w:rFonts w:ascii="Wingdings" w:hAnsi="Wingdings" w:hint="default"/>
      </w:rPr>
    </w:lvl>
    <w:lvl w:ilvl="3" w:tplc="69A2CDF0">
      <w:start w:val="1"/>
      <w:numFmt w:val="bullet"/>
      <w:lvlText w:val=""/>
      <w:lvlJc w:val="left"/>
      <w:pPr>
        <w:ind w:left="2880" w:hanging="360"/>
      </w:pPr>
      <w:rPr>
        <w:rFonts w:ascii="Symbol" w:hAnsi="Symbol" w:hint="default"/>
      </w:rPr>
    </w:lvl>
    <w:lvl w:ilvl="4" w:tplc="294A79E2">
      <w:start w:val="1"/>
      <w:numFmt w:val="bullet"/>
      <w:lvlText w:val="o"/>
      <w:lvlJc w:val="left"/>
      <w:pPr>
        <w:ind w:left="3600" w:hanging="360"/>
      </w:pPr>
      <w:rPr>
        <w:rFonts w:ascii="Courier New" w:hAnsi="Courier New" w:hint="default"/>
      </w:rPr>
    </w:lvl>
    <w:lvl w:ilvl="5" w:tplc="698EC7EC">
      <w:start w:val="1"/>
      <w:numFmt w:val="bullet"/>
      <w:lvlText w:val=""/>
      <w:lvlJc w:val="left"/>
      <w:pPr>
        <w:ind w:left="4320" w:hanging="360"/>
      </w:pPr>
      <w:rPr>
        <w:rFonts w:ascii="Wingdings" w:hAnsi="Wingdings" w:hint="default"/>
      </w:rPr>
    </w:lvl>
    <w:lvl w:ilvl="6" w:tplc="57A84530">
      <w:start w:val="1"/>
      <w:numFmt w:val="bullet"/>
      <w:lvlText w:val=""/>
      <w:lvlJc w:val="left"/>
      <w:pPr>
        <w:ind w:left="5040" w:hanging="360"/>
      </w:pPr>
      <w:rPr>
        <w:rFonts w:ascii="Symbol" w:hAnsi="Symbol" w:hint="default"/>
      </w:rPr>
    </w:lvl>
    <w:lvl w:ilvl="7" w:tplc="B1D4A9AC">
      <w:start w:val="1"/>
      <w:numFmt w:val="bullet"/>
      <w:lvlText w:val="o"/>
      <w:lvlJc w:val="left"/>
      <w:pPr>
        <w:ind w:left="5760" w:hanging="360"/>
      </w:pPr>
      <w:rPr>
        <w:rFonts w:ascii="Courier New" w:hAnsi="Courier New" w:hint="default"/>
      </w:rPr>
    </w:lvl>
    <w:lvl w:ilvl="8" w:tplc="96DE6E8E">
      <w:start w:val="1"/>
      <w:numFmt w:val="bullet"/>
      <w:lvlText w:val=""/>
      <w:lvlJc w:val="left"/>
      <w:pPr>
        <w:ind w:left="6480" w:hanging="360"/>
      </w:pPr>
      <w:rPr>
        <w:rFonts w:ascii="Wingdings" w:hAnsi="Wingdings" w:hint="default"/>
      </w:rPr>
    </w:lvl>
  </w:abstractNum>
  <w:abstractNum w:abstractNumId="57" w15:restartNumberingAfterBreak="0">
    <w:nsid w:val="57193152"/>
    <w:multiLevelType w:val="hybridMultilevel"/>
    <w:tmpl w:val="B100E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9222815"/>
    <w:multiLevelType w:val="hybridMultilevel"/>
    <w:tmpl w:val="B5AE7B5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9" w15:restartNumberingAfterBreak="0">
    <w:nsid w:val="5972E723"/>
    <w:multiLevelType w:val="hybridMultilevel"/>
    <w:tmpl w:val="CE10C0B0"/>
    <w:lvl w:ilvl="0" w:tplc="9342C61C">
      <w:start w:val="1"/>
      <w:numFmt w:val="decimal"/>
      <w:lvlText w:val="%1)"/>
      <w:lvlJc w:val="left"/>
      <w:pPr>
        <w:ind w:left="720" w:hanging="360"/>
      </w:pPr>
    </w:lvl>
    <w:lvl w:ilvl="1" w:tplc="AF4EE042">
      <w:start w:val="1"/>
      <w:numFmt w:val="lowerLetter"/>
      <w:lvlText w:val="%2."/>
      <w:lvlJc w:val="left"/>
      <w:pPr>
        <w:ind w:left="1440" w:hanging="360"/>
      </w:pPr>
    </w:lvl>
    <w:lvl w:ilvl="2" w:tplc="F55EB7E2">
      <w:start w:val="1"/>
      <w:numFmt w:val="lowerRoman"/>
      <w:lvlText w:val="%3."/>
      <w:lvlJc w:val="right"/>
      <w:pPr>
        <w:ind w:left="2160" w:hanging="180"/>
      </w:pPr>
    </w:lvl>
    <w:lvl w:ilvl="3" w:tplc="CB36652E">
      <w:start w:val="1"/>
      <w:numFmt w:val="decimal"/>
      <w:lvlText w:val="%4."/>
      <w:lvlJc w:val="left"/>
      <w:pPr>
        <w:ind w:left="2880" w:hanging="360"/>
      </w:pPr>
    </w:lvl>
    <w:lvl w:ilvl="4" w:tplc="0590E7A4">
      <w:start w:val="1"/>
      <w:numFmt w:val="lowerLetter"/>
      <w:lvlText w:val="%5."/>
      <w:lvlJc w:val="left"/>
      <w:pPr>
        <w:ind w:left="3600" w:hanging="360"/>
      </w:pPr>
    </w:lvl>
    <w:lvl w:ilvl="5" w:tplc="2EB6420E">
      <w:start w:val="1"/>
      <w:numFmt w:val="lowerRoman"/>
      <w:lvlText w:val="%6."/>
      <w:lvlJc w:val="right"/>
      <w:pPr>
        <w:ind w:left="4320" w:hanging="180"/>
      </w:pPr>
    </w:lvl>
    <w:lvl w:ilvl="6" w:tplc="602CE7DE">
      <w:start w:val="1"/>
      <w:numFmt w:val="decimal"/>
      <w:lvlText w:val="%7."/>
      <w:lvlJc w:val="left"/>
      <w:pPr>
        <w:ind w:left="5040" w:hanging="360"/>
      </w:pPr>
    </w:lvl>
    <w:lvl w:ilvl="7" w:tplc="CA3A8D8A">
      <w:start w:val="1"/>
      <w:numFmt w:val="lowerLetter"/>
      <w:lvlText w:val="%8."/>
      <w:lvlJc w:val="left"/>
      <w:pPr>
        <w:ind w:left="5760" w:hanging="360"/>
      </w:pPr>
    </w:lvl>
    <w:lvl w:ilvl="8" w:tplc="50FE90F2">
      <w:start w:val="1"/>
      <w:numFmt w:val="lowerRoman"/>
      <w:lvlText w:val="%9."/>
      <w:lvlJc w:val="right"/>
      <w:pPr>
        <w:ind w:left="6480" w:hanging="180"/>
      </w:pPr>
    </w:lvl>
  </w:abstractNum>
  <w:abstractNum w:abstractNumId="60" w15:restartNumberingAfterBreak="0">
    <w:nsid w:val="597A5D9E"/>
    <w:multiLevelType w:val="hybridMultilevel"/>
    <w:tmpl w:val="8800E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B922D0C"/>
    <w:multiLevelType w:val="multilevel"/>
    <w:tmpl w:val="910044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color w:val="0070C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2" w15:restartNumberingAfterBreak="0">
    <w:nsid w:val="5C4917D5"/>
    <w:multiLevelType w:val="hybridMultilevel"/>
    <w:tmpl w:val="0FC2D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DCE6F71"/>
    <w:multiLevelType w:val="hybridMultilevel"/>
    <w:tmpl w:val="235E42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028268B"/>
    <w:multiLevelType w:val="hybridMultilevel"/>
    <w:tmpl w:val="A84872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0A031EF"/>
    <w:multiLevelType w:val="hybridMultilevel"/>
    <w:tmpl w:val="A29A9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4F549DA"/>
    <w:multiLevelType w:val="hybridMultilevel"/>
    <w:tmpl w:val="D18698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677E305"/>
    <w:multiLevelType w:val="hybridMultilevel"/>
    <w:tmpl w:val="FFFFFFFF"/>
    <w:lvl w:ilvl="0" w:tplc="5F68A388">
      <w:start w:val="1"/>
      <w:numFmt w:val="bullet"/>
      <w:lvlText w:val=""/>
      <w:lvlJc w:val="left"/>
      <w:pPr>
        <w:ind w:left="720" w:hanging="360"/>
      </w:pPr>
      <w:rPr>
        <w:rFonts w:ascii="Symbol" w:hAnsi="Symbol" w:hint="default"/>
      </w:rPr>
    </w:lvl>
    <w:lvl w:ilvl="1" w:tplc="3DDEBC90">
      <w:start w:val="1"/>
      <w:numFmt w:val="bullet"/>
      <w:lvlText w:val="o"/>
      <w:lvlJc w:val="left"/>
      <w:pPr>
        <w:ind w:left="1440" w:hanging="360"/>
      </w:pPr>
      <w:rPr>
        <w:rFonts w:ascii="Courier New" w:hAnsi="Courier New" w:hint="default"/>
      </w:rPr>
    </w:lvl>
    <w:lvl w:ilvl="2" w:tplc="73CE1F20">
      <w:start w:val="1"/>
      <w:numFmt w:val="bullet"/>
      <w:lvlText w:val=""/>
      <w:lvlJc w:val="left"/>
      <w:pPr>
        <w:ind w:left="2160" w:hanging="360"/>
      </w:pPr>
      <w:rPr>
        <w:rFonts w:ascii="Wingdings" w:hAnsi="Wingdings" w:hint="default"/>
      </w:rPr>
    </w:lvl>
    <w:lvl w:ilvl="3" w:tplc="825C6312">
      <w:start w:val="1"/>
      <w:numFmt w:val="bullet"/>
      <w:lvlText w:val=""/>
      <w:lvlJc w:val="left"/>
      <w:pPr>
        <w:ind w:left="2880" w:hanging="360"/>
      </w:pPr>
      <w:rPr>
        <w:rFonts w:ascii="Symbol" w:hAnsi="Symbol" w:hint="default"/>
      </w:rPr>
    </w:lvl>
    <w:lvl w:ilvl="4" w:tplc="4374476A">
      <w:start w:val="1"/>
      <w:numFmt w:val="bullet"/>
      <w:lvlText w:val="o"/>
      <w:lvlJc w:val="left"/>
      <w:pPr>
        <w:ind w:left="3600" w:hanging="360"/>
      </w:pPr>
      <w:rPr>
        <w:rFonts w:ascii="Courier New" w:hAnsi="Courier New" w:hint="default"/>
      </w:rPr>
    </w:lvl>
    <w:lvl w:ilvl="5" w:tplc="352C3ACE">
      <w:start w:val="1"/>
      <w:numFmt w:val="bullet"/>
      <w:lvlText w:val=""/>
      <w:lvlJc w:val="left"/>
      <w:pPr>
        <w:ind w:left="4320" w:hanging="360"/>
      </w:pPr>
      <w:rPr>
        <w:rFonts w:ascii="Wingdings" w:hAnsi="Wingdings" w:hint="default"/>
      </w:rPr>
    </w:lvl>
    <w:lvl w:ilvl="6" w:tplc="5F92D70C">
      <w:start w:val="1"/>
      <w:numFmt w:val="bullet"/>
      <w:lvlText w:val=""/>
      <w:lvlJc w:val="left"/>
      <w:pPr>
        <w:ind w:left="5040" w:hanging="360"/>
      </w:pPr>
      <w:rPr>
        <w:rFonts w:ascii="Symbol" w:hAnsi="Symbol" w:hint="default"/>
      </w:rPr>
    </w:lvl>
    <w:lvl w:ilvl="7" w:tplc="A3E8AC6C">
      <w:start w:val="1"/>
      <w:numFmt w:val="bullet"/>
      <w:lvlText w:val="o"/>
      <w:lvlJc w:val="left"/>
      <w:pPr>
        <w:ind w:left="5760" w:hanging="360"/>
      </w:pPr>
      <w:rPr>
        <w:rFonts w:ascii="Courier New" w:hAnsi="Courier New" w:hint="default"/>
      </w:rPr>
    </w:lvl>
    <w:lvl w:ilvl="8" w:tplc="3CC6C950">
      <w:start w:val="1"/>
      <w:numFmt w:val="bullet"/>
      <w:lvlText w:val=""/>
      <w:lvlJc w:val="left"/>
      <w:pPr>
        <w:ind w:left="6480" w:hanging="360"/>
      </w:pPr>
      <w:rPr>
        <w:rFonts w:ascii="Wingdings" w:hAnsi="Wingdings" w:hint="default"/>
      </w:rPr>
    </w:lvl>
  </w:abstractNum>
  <w:abstractNum w:abstractNumId="68" w15:restartNumberingAfterBreak="0">
    <w:nsid w:val="67F871DB"/>
    <w:multiLevelType w:val="hybridMultilevel"/>
    <w:tmpl w:val="2B304842"/>
    <w:lvl w:ilvl="0" w:tplc="9CE6A626">
      <w:start w:val="1"/>
      <w:numFmt w:val="bullet"/>
      <w:lvlText w:val="·"/>
      <w:lvlJc w:val="left"/>
      <w:pPr>
        <w:ind w:left="720" w:hanging="360"/>
      </w:pPr>
      <w:rPr>
        <w:rFonts w:ascii="Symbol" w:hAnsi="Symbol" w:hint="default"/>
      </w:rPr>
    </w:lvl>
    <w:lvl w:ilvl="1" w:tplc="9B48B7C0">
      <w:start w:val="1"/>
      <w:numFmt w:val="bullet"/>
      <w:lvlText w:val="o"/>
      <w:lvlJc w:val="left"/>
      <w:pPr>
        <w:ind w:left="1440" w:hanging="360"/>
      </w:pPr>
      <w:rPr>
        <w:rFonts w:ascii="Courier New" w:hAnsi="Courier New" w:hint="default"/>
      </w:rPr>
    </w:lvl>
    <w:lvl w:ilvl="2" w:tplc="F346774E">
      <w:start w:val="1"/>
      <w:numFmt w:val="bullet"/>
      <w:lvlText w:val=""/>
      <w:lvlJc w:val="left"/>
      <w:pPr>
        <w:ind w:left="2160" w:hanging="360"/>
      </w:pPr>
      <w:rPr>
        <w:rFonts w:ascii="Wingdings" w:hAnsi="Wingdings" w:hint="default"/>
      </w:rPr>
    </w:lvl>
    <w:lvl w:ilvl="3" w:tplc="7FC2D4AE">
      <w:start w:val="1"/>
      <w:numFmt w:val="bullet"/>
      <w:lvlText w:val=""/>
      <w:lvlJc w:val="left"/>
      <w:pPr>
        <w:ind w:left="2880" w:hanging="360"/>
      </w:pPr>
      <w:rPr>
        <w:rFonts w:ascii="Symbol" w:hAnsi="Symbol" w:hint="default"/>
      </w:rPr>
    </w:lvl>
    <w:lvl w:ilvl="4" w:tplc="C4C2C834">
      <w:start w:val="1"/>
      <w:numFmt w:val="bullet"/>
      <w:lvlText w:val="o"/>
      <w:lvlJc w:val="left"/>
      <w:pPr>
        <w:ind w:left="3600" w:hanging="360"/>
      </w:pPr>
      <w:rPr>
        <w:rFonts w:ascii="Courier New" w:hAnsi="Courier New" w:hint="default"/>
      </w:rPr>
    </w:lvl>
    <w:lvl w:ilvl="5" w:tplc="02B07CF2">
      <w:start w:val="1"/>
      <w:numFmt w:val="bullet"/>
      <w:lvlText w:val=""/>
      <w:lvlJc w:val="left"/>
      <w:pPr>
        <w:ind w:left="4320" w:hanging="360"/>
      </w:pPr>
      <w:rPr>
        <w:rFonts w:ascii="Wingdings" w:hAnsi="Wingdings" w:hint="default"/>
      </w:rPr>
    </w:lvl>
    <w:lvl w:ilvl="6" w:tplc="E21A7A38">
      <w:start w:val="1"/>
      <w:numFmt w:val="bullet"/>
      <w:lvlText w:val=""/>
      <w:lvlJc w:val="left"/>
      <w:pPr>
        <w:ind w:left="5040" w:hanging="360"/>
      </w:pPr>
      <w:rPr>
        <w:rFonts w:ascii="Symbol" w:hAnsi="Symbol" w:hint="default"/>
      </w:rPr>
    </w:lvl>
    <w:lvl w:ilvl="7" w:tplc="50A2CEF6">
      <w:start w:val="1"/>
      <w:numFmt w:val="bullet"/>
      <w:lvlText w:val="o"/>
      <w:lvlJc w:val="left"/>
      <w:pPr>
        <w:ind w:left="5760" w:hanging="360"/>
      </w:pPr>
      <w:rPr>
        <w:rFonts w:ascii="Courier New" w:hAnsi="Courier New" w:hint="default"/>
      </w:rPr>
    </w:lvl>
    <w:lvl w:ilvl="8" w:tplc="59C698FE">
      <w:start w:val="1"/>
      <w:numFmt w:val="bullet"/>
      <w:lvlText w:val=""/>
      <w:lvlJc w:val="left"/>
      <w:pPr>
        <w:ind w:left="6480" w:hanging="360"/>
      </w:pPr>
      <w:rPr>
        <w:rFonts w:ascii="Wingdings" w:hAnsi="Wingdings" w:hint="default"/>
      </w:rPr>
    </w:lvl>
  </w:abstractNum>
  <w:abstractNum w:abstractNumId="69" w15:restartNumberingAfterBreak="0">
    <w:nsid w:val="6FD03D39"/>
    <w:multiLevelType w:val="hybridMultilevel"/>
    <w:tmpl w:val="D7DE0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1312873"/>
    <w:multiLevelType w:val="hybridMultilevel"/>
    <w:tmpl w:val="EAE03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728E1210"/>
    <w:multiLevelType w:val="hybridMultilevel"/>
    <w:tmpl w:val="57B29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46B021A"/>
    <w:multiLevelType w:val="hybridMultilevel"/>
    <w:tmpl w:val="848C8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5175168"/>
    <w:multiLevelType w:val="hybridMultilevel"/>
    <w:tmpl w:val="997825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762A03D5"/>
    <w:multiLevelType w:val="hybridMultilevel"/>
    <w:tmpl w:val="6820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79C28E4"/>
    <w:multiLevelType w:val="hybridMultilevel"/>
    <w:tmpl w:val="50624350"/>
    <w:lvl w:ilvl="0" w:tplc="A3DEEB10">
      <w:start w:val="1"/>
      <w:numFmt w:val="bullet"/>
      <w:lvlText w:val=""/>
      <w:lvlJc w:val="left"/>
      <w:pPr>
        <w:ind w:left="720" w:hanging="360"/>
      </w:pPr>
      <w:rPr>
        <w:rFonts w:ascii="Symbol" w:hAnsi="Symbol" w:hint="default"/>
      </w:rPr>
    </w:lvl>
    <w:lvl w:ilvl="1" w:tplc="54F83F20">
      <w:start w:val="1"/>
      <w:numFmt w:val="bullet"/>
      <w:lvlText w:val="o"/>
      <w:lvlJc w:val="left"/>
      <w:pPr>
        <w:ind w:left="1440" w:hanging="360"/>
      </w:pPr>
      <w:rPr>
        <w:rFonts w:ascii="Courier New" w:hAnsi="Courier New" w:hint="default"/>
      </w:rPr>
    </w:lvl>
    <w:lvl w:ilvl="2" w:tplc="3C8E8556">
      <w:start w:val="1"/>
      <w:numFmt w:val="bullet"/>
      <w:lvlText w:val=""/>
      <w:lvlJc w:val="left"/>
      <w:pPr>
        <w:ind w:left="2160" w:hanging="360"/>
      </w:pPr>
      <w:rPr>
        <w:rFonts w:ascii="Wingdings" w:hAnsi="Wingdings" w:hint="default"/>
      </w:rPr>
    </w:lvl>
    <w:lvl w:ilvl="3" w:tplc="CABE6EB8">
      <w:start w:val="1"/>
      <w:numFmt w:val="bullet"/>
      <w:lvlText w:val=""/>
      <w:lvlJc w:val="left"/>
      <w:pPr>
        <w:ind w:left="2880" w:hanging="360"/>
      </w:pPr>
      <w:rPr>
        <w:rFonts w:ascii="Symbol" w:hAnsi="Symbol" w:hint="default"/>
      </w:rPr>
    </w:lvl>
    <w:lvl w:ilvl="4" w:tplc="FE5226CE">
      <w:start w:val="1"/>
      <w:numFmt w:val="bullet"/>
      <w:lvlText w:val="o"/>
      <w:lvlJc w:val="left"/>
      <w:pPr>
        <w:ind w:left="3600" w:hanging="360"/>
      </w:pPr>
      <w:rPr>
        <w:rFonts w:ascii="Courier New" w:hAnsi="Courier New" w:hint="default"/>
      </w:rPr>
    </w:lvl>
    <w:lvl w:ilvl="5" w:tplc="F8B2664C">
      <w:start w:val="1"/>
      <w:numFmt w:val="bullet"/>
      <w:lvlText w:val=""/>
      <w:lvlJc w:val="left"/>
      <w:pPr>
        <w:ind w:left="4320" w:hanging="360"/>
      </w:pPr>
      <w:rPr>
        <w:rFonts w:ascii="Wingdings" w:hAnsi="Wingdings" w:hint="default"/>
      </w:rPr>
    </w:lvl>
    <w:lvl w:ilvl="6" w:tplc="F80460E6">
      <w:start w:val="1"/>
      <w:numFmt w:val="bullet"/>
      <w:lvlText w:val=""/>
      <w:lvlJc w:val="left"/>
      <w:pPr>
        <w:ind w:left="5040" w:hanging="360"/>
      </w:pPr>
      <w:rPr>
        <w:rFonts w:ascii="Symbol" w:hAnsi="Symbol" w:hint="default"/>
      </w:rPr>
    </w:lvl>
    <w:lvl w:ilvl="7" w:tplc="D0F4A876">
      <w:start w:val="1"/>
      <w:numFmt w:val="bullet"/>
      <w:lvlText w:val="o"/>
      <w:lvlJc w:val="left"/>
      <w:pPr>
        <w:ind w:left="5760" w:hanging="360"/>
      </w:pPr>
      <w:rPr>
        <w:rFonts w:ascii="Courier New" w:hAnsi="Courier New" w:hint="default"/>
      </w:rPr>
    </w:lvl>
    <w:lvl w:ilvl="8" w:tplc="3D9600F8">
      <w:start w:val="1"/>
      <w:numFmt w:val="bullet"/>
      <w:lvlText w:val=""/>
      <w:lvlJc w:val="left"/>
      <w:pPr>
        <w:ind w:left="6480" w:hanging="360"/>
      </w:pPr>
      <w:rPr>
        <w:rFonts w:ascii="Wingdings" w:hAnsi="Wingdings" w:hint="default"/>
      </w:rPr>
    </w:lvl>
  </w:abstractNum>
  <w:abstractNum w:abstractNumId="76" w15:restartNumberingAfterBreak="0">
    <w:nsid w:val="7AD80764"/>
    <w:multiLevelType w:val="hybridMultilevel"/>
    <w:tmpl w:val="86EA2876"/>
    <w:lvl w:ilvl="0" w:tplc="08090001">
      <w:start w:val="1"/>
      <w:numFmt w:val="bullet"/>
      <w:lvlText w:val=""/>
      <w:lvlJc w:val="left"/>
      <w:pPr>
        <w:ind w:left="837" w:hanging="360"/>
      </w:pPr>
      <w:rPr>
        <w:rFonts w:ascii="Symbol" w:hAnsi="Symbol" w:hint="default"/>
      </w:rPr>
    </w:lvl>
    <w:lvl w:ilvl="1" w:tplc="08090003" w:tentative="1">
      <w:start w:val="1"/>
      <w:numFmt w:val="bullet"/>
      <w:lvlText w:val="o"/>
      <w:lvlJc w:val="left"/>
      <w:pPr>
        <w:ind w:left="1557" w:hanging="360"/>
      </w:pPr>
      <w:rPr>
        <w:rFonts w:ascii="Courier New" w:hAnsi="Courier New" w:cs="Courier New" w:hint="default"/>
      </w:rPr>
    </w:lvl>
    <w:lvl w:ilvl="2" w:tplc="08090005" w:tentative="1">
      <w:start w:val="1"/>
      <w:numFmt w:val="bullet"/>
      <w:lvlText w:val=""/>
      <w:lvlJc w:val="left"/>
      <w:pPr>
        <w:ind w:left="2277" w:hanging="360"/>
      </w:pPr>
      <w:rPr>
        <w:rFonts w:ascii="Wingdings" w:hAnsi="Wingdings" w:hint="default"/>
      </w:rPr>
    </w:lvl>
    <w:lvl w:ilvl="3" w:tplc="08090001" w:tentative="1">
      <w:start w:val="1"/>
      <w:numFmt w:val="bullet"/>
      <w:lvlText w:val=""/>
      <w:lvlJc w:val="left"/>
      <w:pPr>
        <w:ind w:left="2997" w:hanging="360"/>
      </w:pPr>
      <w:rPr>
        <w:rFonts w:ascii="Symbol" w:hAnsi="Symbol" w:hint="default"/>
      </w:rPr>
    </w:lvl>
    <w:lvl w:ilvl="4" w:tplc="08090003" w:tentative="1">
      <w:start w:val="1"/>
      <w:numFmt w:val="bullet"/>
      <w:lvlText w:val="o"/>
      <w:lvlJc w:val="left"/>
      <w:pPr>
        <w:ind w:left="3717" w:hanging="360"/>
      </w:pPr>
      <w:rPr>
        <w:rFonts w:ascii="Courier New" w:hAnsi="Courier New" w:cs="Courier New" w:hint="default"/>
      </w:rPr>
    </w:lvl>
    <w:lvl w:ilvl="5" w:tplc="08090005" w:tentative="1">
      <w:start w:val="1"/>
      <w:numFmt w:val="bullet"/>
      <w:lvlText w:val=""/>
      <w:lvlJc w:val="left"/>
      <w:pPr>
        <w:ind w:left="4437" w:hanging="360"/>
      </w:pPr>
      <w:rPr>
        <w:rFonts w:ascii="Wingdings" w:hAnsi="Wingdings" w:hint="default"/>
      </w:rPr>
    </w:lvl>
    <w:lvl w:ilvl="6" w:tplc="08090001" w:tentative="1">
      <w:start w:val="1"/>
      <w:numFmt w:val="bullet"/>
      <w:lvlText w:val=""/>
      <w:lvlJc w:val="left"/>
      <w:pPr>
        <w:ind w:left="5157" w:hanging="360"/>
      </w:pPr>
      <w:rPr>
        <w:rFonts w:ascii="Symbol" w:hAnsi="Symbol" w:hint="default"/>
      </w:rPr>
    </w:lvl>
    <w:lvl w:ilvl="7" w:tplc="08090003" w:tentative="1">
      <w:start w:val="1"/>
      <w:numFmt w:val="bullet"/>
      <w:lvlText w:val="o"/>
      <w:lvlJc w:val="left"/>
      <w:pPr>
        <w:ind w:left="5877" w:hanging="360"/>
      </w:pPr>
      <w:rPr>
        <w:rFonts w:ascii="Courier New" w:hAnsi="Courier New" w:cs="Courier New" w:hint="default"/>
      </w:rPr>
    </w:lvl>
    <w:lvl w:ilvl="8" w:tplc="08090005" w:tentative="1">
      <w:start w:val="1"/>
      <w:numFmt w:val="bullet"/>
      <w:lvlText w:val=""/>
      <w:lvlJc w:val="left"/>
      <w:pPr>
        <w:ind w:left="6597" w:hanging="360"/>
      </w:pPr>
      <w:rPr>
        <w:rFonts w:ascii="Wingdings" w:hAnsi="Wingdings" w:hint="default"/>
      </w:rPr>
    </w:lvl>
  </w:abstractNum>
  <w:abstractNum w:abstractNumId="77" w15:restartNumberingAfterBreak="0">
    <w:nsid w:val="7BA11BEA"/>
    <w:multiLevelType w:val="hybridMultilevel"/>
    <w:tmpl w:val="6F3A8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C229A38"/>
    <w:multiLevelType w:val="hybridMultilevel"/>
    <w:tmpl w:val="FFFFFFFF"/>
    <w:lvl w:ilvl="0" w:tplc="301AAA18">
      <w:start w:val="1"/>
      <w:numFmt w:val="bullet"/>
      <w:lvlText w:val=""/>
      <w:lvlJc w:val="left"/>
      <w:pPr>
        <w:ind w:left="720" w:hanging="360"/>
      </w:pPr>
      <w:rPr>
        <w:rFonts w:ascii="Symbol" w:hAnsi="Symbol" w:hint="default"/>
      </w:rPr>
    </w:lvl>
    <w:lvl w:ilvl="1" w:tplc="F134E85A">
      <w:start w:val="1"/>
      <w:numFmt w:val="bullet"/>
      <w:lvlText w:val="o"/>
      <w:lvlJc w:val="left"/>
      <w:pPr>
        <w:ind w:left="1440" w:hanging="360"/>
      </w:pPr>
      <w:rPr>
        <w:rFonts w:ascii="Courier New" w:hAnsi="Courier New" w:hint="default"/>
      </w:rPr>
    </w:lvl>
    <w:lvl w:ilvl="2" w:tplc="6C04718E">
      <w:start w:val="1"/>
      <w:numFmt w:val="bullet"/>
      <w:lvlText w:val=""/>
      <w:lvlJc w:val="left"/>
      <w:pPr>
        <w:ind w:left="2160" w:hanging="360"/>
      </w:pPr>
      <w:rPr>
        <w:rFonts w:ascii="Wingdings" w:hAnsi="Wingdings" w:hint="default"/>
      </w:rPr>
    </w:lvl>
    <w:lvl w:ilvl="3" w:tplc="E65030EC">
      <w:start w:val="1"/>
      <w:numFmt w:val="bullet"/>
      <w:lvlText w:val=""/>
      <w:lvlJc w:val="left"/>
      <w:pPr>
        <w:ind w:left="2880" w:hanging="360"/>
      </w:pPr>
      <w:rPr>
        <w:rFonts w:ascii="Symbol" w:hAnsi="Symbol" w:hint="default"/>
      </w:rPr>
    </w:lvl>
    <w:lvl w:ilvl="4" w:tplc="3D6CEAC0">
      <w:start w:val="1"/>
      <w:numFmt w:val="bullet"/>
      <w:lvlText w:val="o"/>
      <w:lvlJc w:val="left"/>
      <w:pPr>
        <w:ind w:left="3600" w:hanging="360"/>
      </w:pPr>
      <w:rPr>
        <w:rFonts w:ascii="Courier New" w:hAnsi="Courier New" w:hint="default"/>
      </w:rPr>
    </w:lvl>
    <w:lvl w:ilvl="5" w:tplc="4874E770">
      <w:start w:val="1"/>
      <w:numFmt w:val="bullet"/>
      <w:lvlText w:val=""/>
      <w:lvlJc w:val="left"/>
      <w:pPr>
        <w:ind w:left="4320" w:hanging="360"/>
      </w:pPr>
      <w:rPr>
        <w:rFonts w:ascii="Wingdings" w:hAnsi="Wingdings" w:hint="default"/>
      </w:rPr>
    </w:lvl>
    <w:lvl w:ilvl="6" w:tplc="6C5CA3A0">
      <w:start w:val="1"/>
      <w:numFmt w:val="bullet"/>
      <w:lvlText w:val=""/>
      <w:lvlJc w:val="left"/>
      <w:pPr>
        <w:ind w:left="5040" w:hanging="360"/>
      </w:pPr>
      <w:rPr>
        <w:rFonts w:ascii="Symbol" w:hAnsi="Symbol" w:hint="default"/>
      </w:rPr>
    </w:lvl>
    <w:lvl w:ilvl="7" w:tplc="CDC8EE32">
      <w:start w:val="1"/>
      <w:numFmt w:val="bullet"/>
      <w:lvlText w:val="o"/>
      <w:lvlJc w:val="left"/>
      <w:pPr>
        <w:ind w:left="5760" w:hanging="360"/>
      </w:pPr>
      <w:rPr>
        <w:rFonts w:ascii="Courier New" w:hAnsi="Courier New" w:hint="default"/>
      </w:rPr>
    </w:lvl>
    <w:lvl w:ilvl="8" w:tplc="77F677FE">
      <w:start w:val="1"/>
      <w:numFmt w:val="bullet"/>
      <w:lvlText w:val=""/>
      <w:lvlJc w:val="left"/>
      <w:pPr>
        <w:ind w:left="6480" w:hanging="360"/>
      </w:pPr>
      <w:rPr>
        <w:rFonts w:ascii="Wingdings" w:hAnsi="Wingdings" w:hint="default"/>
      </w:rPr>
    </w:lvl>
  </w:abstractNum>
  <w:abstractNum w:abstractNumId="79" w15:restartNumberingAfterBreak="0">
    <w:nsid w:val="7CD5577B"/>
    <w:multiLevelType w:val="hybridMultilevel"/>
    <w:tmpl w:val="8466A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E096F95"/>
    <w:multiLevelType w:val="hybridMultilevel"/>
    <w:tmpl w:val="FC4A4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26957367">
    <w:abstractNumId w:val="78"/>
  </w:num>
  <w:num w:numId="2" w16cid:durableId="1683554457">
    <w:abstractNumId w:val="1"/>
  </w:num>
  <w:num w:numId="3" w16cid:durableId="506673621">
    <w:abstractNumId w:val="28"/>
  </w:num>
  <w:num w:numId="4" w16cid:durableId="510334934">
    <w:abstractNumId w:val="56"/>
  </w:num>
  <w:num w:numId="5" w16cid:durableId="30889685">
    <w:abstractNumId w:val="39"/>
  </w:num>
  <w:num w:numId="6" w16cid:durableId="1975790557">
    <w:abstractNumId w:val="25"/>
  </w:num>
  <w:num w:numId="7" w16cid:durableId="50471837">
    <w:abstractNumId w:val="48"/>
  </w:num>
  <w:num w:numId="8" w16cid:durableId="1605771217">
    <w:abstractNumId w:val="8"/>
  </w:num>
  <w:num w:numId="9" w16cid:durableId="888806882">
    <w:abstractNumId w:val="73"/>
  </w:num>
  <w:num w:numId="10" w16cid:durableId="1852136166">
    <w:abstractNumId w:val="52"/>
  </w:num>
  <w:num w:numId="11" w16cid:durableId="849218781">
    <w:abstractNumId w:val="42"/>
  </w:num>
  <w:num w:numId="12" w16cid:durableId="1903981355">
    <w:abstractNumId w:val="32"/>
  </w:num>
  <w:num w:numId="13" w16cid:durableId="1373962823">
    <w:abstractNumId w:val="36"/>
  </w:num>
  <w:num w:numId="14" w16cid:durableId="161971991">
    <w:abstractNumId w:val="76"/>
  </w:num>
  <w:num w:numId="15" w16cid:durableId="2102799636">
    <w:abstractNumId w:val="5"/>
  </w:num>
  <w:num w:numId="16" w16cid:durableId="189033154">
    <w:abstractNumId w:val="34"/>
  </w:num>
  <w:num w:numId="17" w16cid:durableId="831025755">
    <w:abstractNumId w:val="11"/>
  </w:num>
  <w:num w:numId="18" w16cid:durableId="828599137">
    <w:abstractNumId w:val="80"/>
  </w:num>
  <w:num w:numId="19" w16cid:durableId="970788718">
    <w:abstractNumId w:val="57"/>
  </w:num>
  <w:num w:numId="20" w16cid:durableId="133909351">
    <w:abstractNumId w:val="27"/>
  </w:num>
  <w:num w:numId="21" w16cid:durableId="1174683474">
    <w:abstractNumId w:val="37"/>
  </w:num>
  <w:num w:numId="22" w16cid:durableId="1835098028">
    <w:abstractNumId w:val="3"/>
  </w:num>
  <w:num w:numId="23" w16cid:durableId="1596862499">
    <w:abstractNumId w:val="70"/>
  </w:num>
  <w:num w:numId="24" w16cid:durableId="808018018">
    <w:abstractNumId w:val="15"/>
  </w:num>
  <w:num w:numId="25" w16cid:durableId="1583643161">
    <w:abstractNumId w:val="31"/>
  </w:num>
  <w:num w:numId="26" w16cid:durableId="55978186">
    <w:abstractNumId w:val="45"/>
  </w:num>
  <w:num w:numId="27" w16cid:durableId="505903839">
    <w:abstractNumId w:val="2"/>
  </w:num>
  <w:num w:numId="28" w16cid:durableId="711612539">
    <w:abstractNumId w:val="44"/>
  </w:num>
  <w:num w:numId="29" w16cid:durableId="1573811551">
    <w:abstractNumId w:val="26"/>
  </w:num>
  <w:num w:numId="30" w16cid:durableId="622462900">
    <w:abstractNumId w:val="17"/>
  </w:num>
  <w:num w:numId="31" w16cid:durableId="1079601448">
    <w:abstractNumId w:val="66"/>
  </w:num>
  <w:num w:numId="32" w16cid:durableId="41903070">
    <w:abstractNumId w:val="19"/>
  </w:num>
  <w:num w:numId="33" w16cid:durableId="1671906289">
    <w:abstractNumId w:val="51"/>
  </w:num>
  <w:num w:numId="34" w16cid:durableId="993070291">
    <w:abstractNumId w:val="63"/>
  </w:num>
  <w:num w:numId="35" w16cid:durableId="1696223207">
    <w:abstractNumId w:val="12"/>
  </w:num>
  <w:num w:numId="36" w16cid:durableId="1945188747">
    <w:abstractNumId w:val="62"/>
  </w:num>
  <w:num w:numId="37" w16cid:durableId="270405164">
    <w:abstractNumId w:val="47"/>
  </w:num>
  <w:num w:numId="38" w16cid:durableId="714504217">
    <w:abstractNumId w:val="6"/>
  </w:num>
  <w:num w:numId="39" w16cid:durableId="368844954">
    <w:abstractNumId w:val="30"/>
  </w:num>
  <w:num w:numId="40" w16cid:durableId="309552839">
    <w:abstractNumId w:val="64"/>
  </w:num>
  <w:num w:numId="41" w16cid:durableId="333194509">
    <w:abstractNumId w:val="50"/>
  </w:num>
  <w:num w:numId="42" w16cid:durableId="769549339">
    <w:abstractNumId w:val="21"/>
  </w:num>
  <w:num w:numId="43" w16cid:durableId="724108537">
    <w:abstractNumId w:val="16"/>
  </w:num>
  <w:num w:numId="44" w16cid:durableId="1058435153">
    <w:abstractNumId w:val="36"/>
  </w:num>
  <w:num w:numId="45" w16cid:durableId="1155730873">
    <w:abstractNumId w:val="14"/>
  </w:num>
  <w:num w:numId="46" w16cid:durableId="675349676">
    <w:abstractNumId w:val="65"/>
  </w:num>
  <w:num w:numId="47" w16cid:durableId="1052995190">
    <w:abstractNumId w:val="46"/>
  </w:num>
  <w:num w:numId="48" w16cid:durableId="1839032196">
    <w:abstractNumId w:val="10"/>
  </w:num>
  <w:num w:numId="49" w16cid:durableId="1577739617">
    <w:abstractNumId w:val="4"/>
  </w:num>
  <w:num w:numId="50" w16cid:durableId="413672037">
    <w:abstractNumId w:val="71"/>
  </w:num>
  <w:num w:numId="51" w16cid:durableId="324744800">
    <w:abstractNumId w:val="74"/>
  </w:num>
  <w:num w:numId="52" w16cid:durableId="2041658839">
    <w:abstractNumId w:val="38"/>
  </w:num>
  <w:num w:numId="53" w16cid:durableId="799808901">
    <w:abstractNumId w:val="9"/>
  </w:num>
  <w:num w:numId="54" w16cid:durableId="435634421">
    <w:abstractNumId w:val="0"/>
  </w:num>
  <w:num w:numId="55" w16cid:durableId="1090929431">
    <w:abstractNumId w:val="18"/>
  </w:num>
  <w:num w:numId="56" w16cid:durableId="1418940032">
    <w:abstractNumId w:val="54"/>
  </w:num>
  <w:num w:numId="57" w16cid:durableId="1226523979">
    <w:abstractNumId w:val="29"/>
  </w:num>
  <w:num w:numId="58" w16cid:durableId="196478756">
    <w:abstractNumId w:val="22"/>
  </w:num>
  <w:num w:numId="59" w16cid:durableId="1145243623">
    <w:abstractNumId w:val="72"/>
  </w:num>
  <w:num w:numId="60" w16cid:durableId="440417235">
    <w:abstractNumId w:val="24"/>
  </w:num>
  <w:num w:numId="61" w16cid:durableId="1364674200">
    <w:abstractNumId w:val="35"/>
  </w:num>
  <w:num w:numId="62" w16cid:durableId="1895310510">
    <w:abstractNumId w:val="77"/>
  </w:num>
  <w:num w:numId="63" w16cid:durableId="493381649">
    <w:abstractNumId w:val="49"/>
  </w:num>
  <w:num w:numId="64" w16cid:durableId="254441300">
    <w:abstractNumId w:val="55"/>
  </w:num>
  <w:num w:numId="65" w16cid:durableId="1616450611">
    <w:abstractNumId w:val="13"/>
  </w:num>
  <w:num w:numId="66" w16cid:durableId="1543592577">
    <w:abstractNumId w:val="59"/>
  </w:num>
  <w:num w:numId="67" w16cid:durableId="854151735">
    <w:abstractNumId w:val="33"/>
  </w:num>
  <w:num w:numId="68" w16cid:durableId="1864782597">
    <w:abstractNumId w:val="23"/>
  </w:num>
  <w:num w:numId="69" w16cid:durableId="2111267795">
    <w:abstractNumId w:val="68"/>
  </w:num>
  <w:num w:numId="70" w16cid:durableId="846820979">
    <w:abstractNumId w:val="53"/>
  </w:num>
  <w:num w:numId="71" w16cid:durableId="224335497">
    <w:abstractNumId w:val="67"/>
  </w:num>
  <w:num w:numId="72" w16cid:durableId="1533494716">
    <w:abstractNumId w:val="7"/>
  </w:num>
  <w:num w:numId="73" w16cid:durableId="562446371">
    <w:abstractNumId w:val="75"/>
  </w:num>
  <w:num w:numId="74" w16cid:durableId="2095279686">
    <w:abstractNumId w:val="40"/>
  </w:num>
  <w:num w:numId="75" w16cid:durableId="356279331">
    <w:abstractNumId w:val="43"/>
  </w:num>
  <w:num w:numId="76" w16cid:durableId="205143551">
    <w:abstractNumId w:val="20"/>
  </w:num>
  <w:num w:numId="77" w16cid:durableId="130833007">
    <w:abstractNumId w:val="61"/>
  </w:num>
  <w:num w:numId="78" w16cid:durableId="29379572">
    <w:abstractNumId w:val="60"/>
  </w:num>
  <w:num w:numId="79" w16cid:durableId="1529635131">
    <w:abstractNumId w:val="41"/>
  </w:num>
  <w:num w:numId="80" w16cid:durableId="1984500486">
    <w:abstractNumId w:val="79"/>
  </w:num>
  <w:num w:numId="81" w16cid:durableId="241186237">
    <w:abstractNumId w:val="58"/>
  </w:num>
  <w:num w:numId="82" w16cid:durableId="1938706089">
    <w:abstractNumId w:val="69"/>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E862R922N313L134"/>
    <w:docVar w:name="paperpile-doc-name" w:val="P2 Sampling Plan draft_1.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0B7A09"/>
    <w:rsid w:val="000000AD"/>
    <w:rsid w:val="000002D5"/>
    <w:rsid w:val="0000035C"/>
    <w:rsid w:val="00000916"/>
    <w:rsid w:val="0000092D"/>
    <w:rsid w:val="00000A2A"/>
    <w:rsid w:val="00000AEA"/>
    <w:rsid w:val="00000B7D"/>
    <w:rsid w:val="00000C2C"/>
    <w:rsid w:val="00000C45"/>
    <w:rsid w:val="00001063"/>
    <w:rsid w:val="00001104"/>
    <w:rsid w:val="00001138"/>
    <w:rsid w:val="00001140"/>
    <w:rsid w:val="000011D4"/>
    <w:rsid w:val="000011DA"/>
    <w:rsid w:val="000014A4"/>
    <w:rsid w:val="00001665"/>
    <w:rsid w:val="0000168D"/>
    <w:rsid w:val="000018E9"/>
    <w:rsid w:val="00001957"/>
    <w:rsid w:val="00001993"/>
    <w:rsid w:val="000019ED"/>
    <w:rsid w:val="00001A4B"/>
    <w:rsid w:val="00001AF0"/>
    <w:rsid w:val="00001B16"/>
    <w:rsid w:val="00001B4D"/>
    <w:rsid w:val="00001B5F"/>
    <w:rsid w:val="00001D1E"/>
    <w:rsid w:val="00001DF4"/>
    <w:rsid w:val="00001ECC"/>
    <w:rsid w:val="00001F55"/>
    <w:rsid w:val="000020C8"/>
    <w:rsid w:val="00002176"/>
    <w:rsid w:val="000021A0"/>
    <w:rsid w:val="000021A8"/>
    <w:rsid w:val="000021FD"/>
    <w:rsid w:val="000022C9"/>
    <w:rsid w:val="000022F0"/>
    <w:rsid w:val="000023C6"/>
    <w:rsid w:val="000023D3"/>
    <w:rsid w:val="0000242A"/>
    <w:rsid w:val="0000254C"/>
    <w:rsid w:val="00002698"/>
    <w:rsid w:val="000028E1"/>
    <w:rsid w:val="00002B1F"/>
    <w:rsid w:val="00002BA8"/>
    <w:rsid w:val="00002BAE"/>
    <w:rsid w:val="00002C45"/>
    <w:rsid w:val="00002DB7"/>
    <w:rsid w:val="00002E3A"/>
    <w:rsid w:val="00002EC7"/>
    <w:rsid w:val="00002FBC"/>
    <w:rsid w:val="00002FFB"/>
    <w:rsid w:val="00002FFF"/>
    <w:rsid w:val="00003028"/>
    <w:rsid w:val="000030E9"/>
    <w:rsid w:val="00003178"/>
    <w:rsid w:val="00003196"/>
    <w:rsid w:val="000033D4"/>
    <w:rsid w:val="00003465"/>
    <w:rsid w:val="000034DF"/>
    <w:rsid w:val="00003522"/>
    <w:rsid w:val="0000363A"/>
    <w:rsid w:val="0000363F"/>
    <w:rsid w:val="00003664"/>
    <w:rsid w:val="0000383C"/>
    <w:rsid w:val="00003895"/>
    <w:rsid w:val="000038DC"/>
    <w:rsid w:val="00003900"/>
    <w:rsid w:val="00003B77"/>
    <w:rsid w:val="00003B78"/>
    <w:rsid w:val="00003CA5"/>
    <w:rsid w:val="00003D70"/>
    <w:rsid w:val="00003D7D"/>
    <w:rsid w:val="00003DA9"/>
    <w:rsid w:val="00003E32"/>
    <w:rsid w:val="00004060"/>
    <w:rsid w:val="00004113"/>
    <w:rsid w:val="0000421E"/>
    <w:rsid w:val="0000423D"/>
    <w:rsid w:val="0000424E"/>
    <w:rsid w:val="000042DD"/>
    <w:rsid w:val="00004335"/>
    <w:rsid w:val="00004390"/>
    <w:rsid w:val="00004497"/>
    <w:rsid w:val="00004578"/>
    <w:rsid w:val="0000457B"/>
    <w:rsid w:val="00004630"/>
    <w:rsid w:val="00004737"/>
    <w:rsid w:val="0000484A"/>
    <w:rsid w:val="00004868"/>
    <w:rsid w:val="00004880"/>
    <w:rsid w:val="0000488F"/>
    <w:rsid w:val="000048EC"/>
    <w:rsid w:val="000048F1"/>
    <w:rsid w:val="00004923"/>
    <w:rsid w:val="00004A27"/>
    <w:rsid w:val="00004BC3"/>
    <w:rsid w:val="00004D7C"/>
    <w:rsid w:val="00004FB7"/>
    <w:rsid w:val="000050B7"/>
    <w:rsid w:val="00005100"/>
    <w:rsid w:val="000051E0"/>
    <w:rsid w:val="000051F5"/>
    <w:rsid w:val="0000520F"/>
    <w:rsid w:val="0000522A"/>
    <w:rsid w:val="000052A7"/>
    <w:rsid w:val="00005442"/>
    <w:rsid w:val="0000549A"/>
    <w:rsid w:val="000054D2"/>
    <w:rsid w:val="0000569E"/>
    <w:rsid w:val="000057AD"/>
    <w:rsid w:val="0000583C"/>
    <w:rsid w:val="00005AA4"/>
    <w:rsid w:val="00005B95"/>
    <w:rsid w:val="00005BD9"/>
    <w:rsid w:val="00005CA7"/>
    <w:rsid w:val="00005CB6"/>
    <w:rsid w:val="00005CD9"/>
    <w:rsid w:val="00005E1D"/>
    <w:rsid w:val="00005E72"/>
    <w:rsid w:val="00005FCC"/>
    <w:rsid w:val="00006083"/>
    <w:rsid w:val="00006368"/>
    <w:rsid w:val="0000638C"/>
    <w:rsid w:val="00006421"/>
    <w:rsid w:val="000064D4"/>
    <w:rsid w:val="000064D7"/>
    <w:rsid w:val="00006655"/>
    <w:rsid w:val="000066DD"/>
    <w:rsid w:val="00006705"/>
    <w:rsid w:val="000067BE"/>
    <w:rsid w:val="00006920"/>
    <w:rsid w:val="00006990"/>
    <w:rsid w:val="00006B07"/>
    <w:rsid w:val="00006B31"/>
    <w:rsid w:val="00006B8F"/>
    <w:rsid w:val="00006CD0"/>
    <w:rsid w:val="00006E1B"/>
    <w:rsid w:val="00006EBF"/>
    <w:rsid w:val="00006FB3"/>
    <w:rsid w:val="0000701C"/>
    <w:rsid w:val="0000764D"/>
    <w:rsid w:val="000076C3"/>
    <w:rsid w:val="000079F1"/>
    <w:rsid w:val="00007A90"/>
    <w:rsid w:val="00007A95"/>
    <w:rsid w:val="00007A9E"/>
    <w:rsid w:val="00007AAA"/>
    <w:rsid w:val="00007BA0"/>
    <w:rsid w:val="00007D24"/>
    <w:rsid w:val="00007D39"/>
    <w:rsid w:val="00007DC5"/>
    <w:rsid w:val="00007EC1"/>
    <w:rsid w:val="00007F38"/>
    <w:rsid w:val="000100F6"/>
    <w:rsid w:val="0001012E"/>
    <w:rsid w:val="00010160"/>
    <w:rsid w:val="00010293"/>
    <w:rsid w:val="000103CC"/>
    <w:rsid w:val="0001050E"/>
    <w:rsid w:val="00010679"/>
    <w:rsid w:val="00010682"/>
    <w:rsid w:val="000106E1"/>
    <w:rsid w:val="0001079D"/>
    <w:rsid w:val="000107BA"/>
    <w:rsid w:val="000107F9"/>
    <w:rsid w:val="00010A88"/>
    <w:rsid w:val="00010C2B"/>
    <w:rsid w:val="00011150"/>
    <w:rsid w:val="0001134D"/>
    <w:rsid w:val="000113B8"/>
    <w:rsid w:val="00011616"/>
    <w:rsid w:val="0001167A"/>
    <w:rsid w:val="00011855"/>
    <w:rsid w:val="00011870"/>
    <w:rsid w:val="0001194A"/>
    <w:rsid w:val="00011950"/>
    <w:rsid w:val="000119C9"/>
    <w:rsid w:val="000119CA"/>
    <w:rsid w:val="000119F8"/>
    <w:rsid w:val="00011C34"/>
    <w:rsid w:val="00011CEE"/>
    <w:rsid w:val="00011D90"/>
    <w:rsid w:val="00011E3B"/>
    <w:rsid w:val="00011EAE"/>
    <w:rsid w:val="00012037"/>
    <w:rsid w:val="0001204D"/>
    <w:rsid w:val="000120BE"/>
    <w:rsid w:val="00012124"/>
    <w:rsid w:val="00012270"/>
    <w:rsid w:val="000122C9"/>
    <w:rsid w:val="0001238F"/>
    <w:rsid w:val="000123AB"/>
    <w:rsid w:val="00012499"/>
    <w:rsid w:val="00012684"/>
    <w:rsid w:val="000127DD"/>
    <w:rsid w:val="000128F1"/>
    <w:rsid w:val="000129E5"/>
    <w:rsid w:val="00012B53"/>
    <w:rsid w:val="00012B81"/>
    <w:rsid w:val="00012C0A"/>
    <w:rsid w:val="00012C1C"/>
    <w:rsid w:val="00012CE5"/>
    <w:rsid w:val="00012DDD"/>
    <w:rsid w:val="00012E2A"/>
    <w:rsid w:val="00012EA3"/>
    <w:rsid w:val="00012F4D"/>
    <w:rsid w:val="00013099"/>
    <w:rsid w:val="00013215"/>
    <w:rsid w:val="000132F3"/>
    <w:rsid w:val="000133F4"/>
    <w:rsid w:val="000134A9"/>
    <w:rsid w:val="000135DE"/>
    <w:rsid w:val="000136C0"/>
    <w:rsid w:val="000136DD"/>
    <w:rsid w:val="00013B4B"/>
    <w:rsid w:val="00013BF9"/>
    <w:rsid w:val="00013CE1"/>
    <w:rsid w:val="00013D76"/>
    <w:rsid w:val="00013DF3"/>
    <w:rsid w:val="00013EE1"/>
    <w:rsid w:val="0001401C"/>
    <w:rsid w:val="00014081"/>
    <w:rsid w:val="00014122"/>
    <w:rsid w:val="00014679"/>
    <w:rsid w:val="0001472B"/>
    <w:rsid w:val="00014947"/>
    <w:rsid w:val="00014973"/>
    <w:rsid w:val="000149AF"/>
    <w:rsid w:val="00014ABD"/>
    <w:rsid w:val="00014B2E"/>
    <w:rsid w:val="00014B48"/>
    <w:rsid w:val="00014BDF"/>
    <w:rsid w:val="00014C5D"/>
    <w:rsid w:val="00014F8C"/>
    <w:rsid w:val="00014FFA"/>
    <w:rsid w:val="00015091"/>
    <w:rsid w:val="00015241"/>
    <w:rsid w:val="0001529C"/>
    <w:rsid w:val="00015470"/>
    <w:rsid w:val="00015604"/>
    <w:rsid w:val="00015643"/>
    <w:rsid w:val="0001572B"/>
    <w:rsid w:val="00015867"/>
    <w:rsid w:val="00015969"/>
    <w:rsid w:val="0001598C"/>
    <w:rsid w:val="00015A8A"/>
    <w:rsid w:val="00015A9E"/>
    <w:rsid w:val="00015AE3"/>
    <w:rsid w:val="00015B0B"/>
    <w:rsid w:val="00015BD5"/>
    <w:rsid w:val="00015C88"/>
    <w:rsid w:val="00015DD1"/>
    <w:rsid w:val="00015E9C"/>
    <w:rsid w:val="00015FF4"/>
    <w:rsid w:val="00016315"/>
    <w:rsid w:val="00016350"/>
    <w:rsid w:val="0001639A"/>
    <w:rsid w:val="000164AD"/>
    <w:rsid w:val="000165EA"/>
    <w:rsid w:val="000166D8"/>
    <w:rsid w:val="000167CE"/>
    <w:rsid w:val="0001681F"/>
    <w:rsid w:val="00016896"/>
    <w:rsid w:val="000168ED"/>
    <w:rsid w:val="00016990"/>
    <w:rsid w:val="0001699B"/>
    <w:rsid w:val="00016AF6"/>
    <w:rsid w:val="00016C11"/>
    <w:rsid w:val="00016F45"/>
    <w:rsid w:val="00017010"/>
    <w:rsid w:val="00017095"/>
    <w:rsid w:val="000170BB"/>
    <w:rsid w:val="000171B9"/>
    <w:rsid w:val="00017239"/>
    <w:rsid w:val="00017252"/>
    <w:rsid w:val="000172BC"/>
    <w:rsid w:val="000172D6"/>
    <w:rsid w:val="000173C6"/>
    <w:rsid w:val="0001757A"/>
    <w:rsid w:val="000176AF"/>
    <w:rsid w:val="0001777D"/>
    <w:rsid w:val="00017803"/>
    <w:rsid w:val="0001780A"/>
    <w:rsid w:val="0001781D"/>
    <w:rsid w:val="00017823"/>
    <w:rsid w:val="00017849"/>
    <w:rsid w:val="000178A6"/>
    <w:rsid w:val="00017AA2"/>
    <w:rsid w:val="00017B27"/>
    <w:rsid w:val="00017C33"/>
    <w:rsid w:val="00017C78"/>
    <w:rsid w:val="00017D5B"/>
    <w:rsid w:val="00017DA7"/>
    <w:rsid w:val="00017EAA"/>
    <w:rsid w:val="00017EF1"/>
    <w:rsid w:val="00017EFC"/>
    <w:rsid w:val="00017F1A"/>
    <w:rsid w:val="00017F85"/>
    <w:rsid w:val="0002003D"/>
    <w:rsid w:val="000200AD"/>
    <w:rsid w:val="000200CD"/>
    <w:rsid w:val="00020126"/>
    <w:rsid w:val="00020187"/>
    <w:rsid w:val="000201F3"/>
    <w:rsid w:val="0002025E"/>
    <w:rsid w:val="00020275"/>
    <w:rsid w:val="0002031D"/>
    <w:rsid w:val="0002032A"/>
    <w:rsid w:val="000203FA"/>
    <w:rsid w:val="0002042E"/>
    <w:rsid w:val="0002048D"/>
    <w:rsid w:val="00020531"/>
    <w:rsid w:val="0002059A"/>
    <w:rsid w:val="000205C8"/>
    <w:rsid w:val="000206B2"/>
    <w:rsid w:val="00020962"/>
    <w:rsid w:val="00020A9F"/>
    <w:rsid w:val="00020CC4"/>
    <w:rsid w:val="00020CDC"/>
    <w:rsid w:val="00020D8D"/>
    <w:rsid w:val="00020E7E"/>
    <w:rsid w:val="00020F2F"/>
    <w:rsid w:val="00020F4C"/>
    <w:rsid w:val="00020F74"/>
    <w:rsid w:val="00020FD7"/>
    <w:rsid w:val="000210F1"/>
    <w:rsid w:val="000211EE"/>
    <w:rsid w:val="000215CF"/>
    <w:rsid w:val="00021608"/>
    <w:rsid w:val="0002163E"/>
    <w:rsid w:val="00021654"/>
    <w:rsid w:val="00021747"/>
    <w:rsid w:val="000218DA"/>
    <w:rsid w:val="00021B7D"/>
    <w:rsid w:val="00021BB6"/>
    <w:rsid w:val="00021BCB"/>
    <w:rsid w:val="00021C50"/>
    <w:rsid w:val="00021CA1"/>
    <w:rsid w:val="00021CD5"/>
    <w:rsid w:val="00021CE8"/>
    <w:rsid w:val="00021F67"/>
    <w:rsid w:val="00022179"/>
    <w:rsid w:val="000221A9"/>
    <w:rsid w:val="000222F6"/>
    <w:rsid w:val="00022339"/>
    <w:rsid w:val="0002242D"/>
    <w:rsid w:val="00022515"/>
    <w:rsid w:val="000225C3"/>
    <w:rsid w:val="000225D5"/>
    <w:rsid w:val="000227F5"/>
    <w:rsid w:val="000228F1"/>
    <w:rsid w:val="00022B64"/>
    <w:rsid w:val="00022BC2"/>
    <w:rsid w:val="00022E41"/>
    <w:rsid w:val="00022FBD"/>
    <w:rsid w:val="000234E2"/>
    <w:rsid w:val="000235BD"/>
    <w:rsid w:val="0002363D"/>
    <w:rsid w:val="000236E5"/>
    <w:rsid w:val="0002370B"/>
    <w:rsid w:val="000238A4"/>
    <w:rsid w:val="00023962"/>
    <w:rsid w:val="000239BE"/>
    <w:rsid w:val="00023A72"/>
    <w:rsid w:val="00023A9A"/>
    <w:rsid w:val="00023B8D"/>
    <w:rsid w:val="00023B99"/>
    <w:rsid w:val="00023C11"/>
    <w:rsid w:val="00023C66"/>
    <w:rsid w:val="00023C6A"/>
    <w:rsid w:val="00023C7C"/>
    <w:rsid w:val="00023D64"/>
    <w:rsid w:val="00023DD4"/>
    <w:rsid w:val="00023EE7"/>
    <w:rsid w:val="00023FD9"/>
    <w:rsid w:val="00024042"/>
    <w:rsid w:val="0002406B"/>
    <w:rsid w:val="000242AF"/>
    <w:rsid w:val="000242CE"/>
    <w:rsid w:val="000243D1"/>
    <w:rsid w:val="000243D9"/>
    <w:rsid w:val="000244F6"/>
    <w:rsid w:val="00024504"/>
    <w:rsid w:val="000245A9"/>
    <w:rsid w:val="000247B4"/>
    <w:rsid w:val="0002498C"/>
    <w:rsid w:val="00024A58"/>
    <w:rsid w:val="00024B03"/>
    <w:rsid w:val="00024B1D"/>
    <w:rsid w:val="00024B61"/>
    <w:rsid w:val="00024BA3"/>
    <w:rsid w:val="00024BE4"/>
    <w:rsid w:val="00024C7F"/>
    <w:rsid w:val="00024D6C"/>
    <w:rsid w:val="00024DB1"/>
    <w:rsid w:val="00024DED"/>
    <w:rsid w:val="00024E69"/>
    <w:rsid w:val="00024EAA"/>
    <w:rsid w:val="00024F73"/>
    <w:rsid w:val="00025043"/>
    <w:rsid w:val="00025102"/>
    <w:rsid w:val="00025304"/>
    <w:rsid w:val="00025365"/>
    <w:rsid w:val="000254F9"/>
    <w:rsid w:val="0002560D"/>
    <w:rsid w:val="00025730"/>
    <w:rsid w:val="000257A4"/>
    <w:rsid w:val="000257F6"/>
    <w:rsid w:val="000258DB"/>
    <w:rsid w:val="000258F6"/>
    <w:rsid w:val="000259D0"/>
    <w:rsid w:val="00025A3E"/>
    <w:rsid w:val="00025A4A"/>
    <w:rsid w:val="00025A6B"/>
    <w:rsid w:val="00025D09"/>
    <w:rsid w:val="00025F5F"/>
    <w:rsid w:val="00025F81"/>
    <w:rsid w:val="00025F9A"/>
    <w:rsid w:val="00026065"/>
    <w:rsid w:val="000260B6"/>
    <w:rsid w:val="000260B9"/>
    <w:rsid w:val="000260F0"/>
    <w:rsid w:val="0002617C"/>
    <w:rsid w:val="000261B6"/>
    <w:rsid w:val="00026209"/>
    <w:rsid w:val="00026310"/>
    <w:rsid w:val="0002655C"/>
    <w:rsid w:val="0002656E"/>
    <w:rsid w:val="000265B1"/>
    <w:rsid w:val="0002667A"/>
    <w:rsid w:val="0002667F"/>
    <w:rsid w:val="0002681D"/>
    <w:rsid w:val="00026AF9"/>
    <w:rsid w:val="00026C8E"/>
    <w:rsid w:val="00026E9F"/>
    <w:rsid w:val="00026F56"/>
    <w:rsid w:val="00026FCF"/>
    <w:rsid w:val="00026FE4"/>
    <w:rsid w:val="00026FE6"/>
    <w:rsid w:val="00026FF7"/>
    <w:rsid w:val="000270DD"/>
    <w:rsid w:val="00027109"/>
    <w:rsid w:val="00027158"/>
    <w:rsid w:val="0002717B"/>
    <w:rsid w:val="00027231"/>
    <w:rsid w:val="0002735B"/>
    <w:rsid w:val="0002736B"/>
    <w:rsid w:val="000273C5"/>
    <w:rsid w:val="000274F5"/>
    <w:rsid w:val="0002755E"/>
    <w:rsid w:val="0002774E"/>
    <w:rsid w:val="00027806"/>
    <w:rsid w:val="000278A5"/>
    <w:rsid w:val="00027A30"/>
    <w:rsid w:val="00027AD4"/>
    <w:rsid w:val="00027AD7"/>
    <w:rsid w:val="00027C31"/>
    <w:rsid w:val="00027CB2"/>
    <w:rsid w:val="00027E13"/>
    <w:rsid w:val="00030078"/>
    <w:rsid w:val="000301A9"/>
    <w:rsid w:val="000301B8"/>
    <w:rsid w:val="000301E2"/>
    <w:rsid w:val="000302B7"/>
    <w:rsid w:val="000303DC"/>
    <w:rsid w:val="000303E8"/>
    <w:rsid w:val="0003042C"/>
    <w:rsid w:val="000304F3"/>
    <w:rsid w:val="00030589"/>
    <w:rsid w:val="000305DC"/>
    <w:rsid w:val="000306BA"/>
    <w:rsid w:val="0003088B"/>
    <w:rsid w:val="000309D4"/>
    <w:rsid w:val="000309F2"/>
    <w:rsid w:val="00030B96"/>
    <w:rsid w:val="00030D1B"/>
    <w:rsid w:val="00030D30"/>
    <w:rsid w:val="00030D4B"/>
    <w:rsid w:val="00030D6A"/>
    <w:rsid w:val="00030E5B"/>
    <w:rsid w:val="00030E81"/>
    <w:rsid w:val="00031109"/>
    <w:rsid w:val="00031164"/>
    <w:rsid w:val="00031174"/>
    <w:rsid w:val="000311A2"/>
    <w:rsid w:val="00031300"/>
    <w:rsid w:val="00031419"/>
    <w:rsid w:val="0003148D"/>
    <w:rsid w:val="00031666"/>
    <w:rsid w:val="00031692"/>
    <w:rsid w:val="000316A1"/>
    <w:rsid w:val="0003178A"/>
    <w:rsid w:val="000318C3"/>
    <w:rsid w:val="0003195B"/>
    <w:rsid w:val="00031C56"/>
    <w:rsid w:val="00031C76"/>
    <w:rsid w:val="00031CCB"/>
    <w:rsid w:val="00031DAA"/>
    <w:rsid w:val="00031E93"/>
    <w:rsid w:val="00031EDF"/>
    <w:rsid w:val="00031EEE"/>
    <w:rsid w:val="00031F20"/>
    <w:rsid w:val="00031F2D"/>
    <w:rsid w:val="00032100"/>
    <w:rsid w:val="00032207"/>
    <w:rsid w:val="00032424"/>
    <w:rsid w:val="000325CC"/>
    <w:rsid w:val="00032631"/>
    <w:rsid w:val="000328F9"/>
    <w:rsid w:val="00032B06"/>
    <w:rsid w:val="00032B4B"/>
    <w:rsid w:val="00032C57"/>
    <w:rsid w:val="00032CEB"/>
    <w:rsid w:val="00032D76"/>
    <w:rsid w:val="00032DE3"/>
    <w:rsid w:val="00032E13"/>
    <w:rsid w:val="00032EE1"/>
    <w:rsid w:val="0003308F"/>
    <w:rsid w:val="0003309A"/>
    <w:rsid w:val="00033319"/>
    <w:rsid w:val="00033330"/>
    <w:rsid w:val="00033452"/>
    <w:rsid w:val="0003349F"/>
    <w:rsid w:val="000334F6"/>
    <w:rsid w:val="00033503"/>
    <w:rsid w:val="000335CD"/>
    <w:rsid w:val="000335EC"/>
    <w:rsid w:val="00033791"/>
    <w:rsid w:val="000339C1"/>
    <w:rsid w:val="00033C9C"/>
    <w:rsid w:val="00033E02"/>
    <w:rsid w:val="00033E72"/>
    <w:rsid w:val="000340A5"/>
    <w:rsid w:val="0003415C"/>
    <w:rsid w:val="0003415D"/>
    <w:rsid w:val="000341BC"/>
    <w:rsid w:val="000341C8"/>
    <w:rsid w:val="00034202"/>
    <w:rsid w:val="0003426A"/>
    <w:rsid w:val="000343DE"/>
    <w:rsid w:val="00034487"/>
    <w:rsid w:val="00034629"/>
    <w:rsid w:val="000346A9"/>
    <w:rsid w:val="0003471D"/>
    <w:rsid w:val="00034724"/>
    <w:rsid w:val="00034762"/>
    <w:rsid w:val="000347A9"/>
    <w:rsid w:val="0003484B"/>
    <w:rsid w:val="0003484E"/>
    <w:rsid w:val="00034996"/>
    <w:rsid w:val="000349D9"/>
    <w:rsid w:val="00034AAE"/>
    <w:rsid w:val="00034B48"/>
    <w:rsid w:val="00034BF8"/>
    <w:rsid w:val="00034DBF"/>
    <w:rsid w:val="00034EF0"/>
    <w:rsid w:val="00034F2B"/>
    <w:rsid w:val="00034F6E"/>
    <w:rsid w:val="000350F7"/>
    <w:rsid w:val="000351C3"/>
    <w:rsid w:val="000351E3"/>
    <w:rsid w:val="00035320"/>
    <w:rsid w:val="000354C0"/>
    <w:rsid w:val="0003559C"/>
    <w:rsid w:val="000357A6"/>
    <w:rsid w:val="0003599B"/>
    <w:rsid w:val="00035CD5"/>
    <w:rsid w:val="00035CF4"/>
    <w:rsid w:val="00035CFC"/>
    <w:rsid w:val="00035EE7"/>
    <w:rsid w:val="000360A7"/>
    <w:rsid w:val="000360E3"/>
    <w:rsid w:val="00036221"/>
    <w:rsid w:val="00036228"/>
    <w:rsid w:val="00036261"/>
    <w:rsid w:val="0003647E"/>
    <w:rsid w:val="000364AA"/>
    <w:rsid w:val="000364DB"/>
    <w:rsid w:val="000365E7"/>
    <w:rsid w:val="00036634"/>
    <w:rsid w:val="0003665F"/>
    <w:rsid w:val="000366F4"/>
    <w:rsid w:val="000368C9"/>
    <w:rsid w:val="000369C1"/>
    <w:rsid w:val="00036B66"/>
    <w:rsid w:val="00036C30"/>
    <w:rsid w:val="00036E0F"/>
    <w:rsid w:val="00036ECF"/>
    <w:rsid w:val="00037015"/>
    <w:rsid w:val="000370BA"/>
    <w:rsid w:val="00037154"/>
    <w:rsid w:val="000371E5"/>
    <w:rsid w:val="000374C8"/>
    <w:rsid w:val="0003750F"/>
    <w:rsid w:val="000375C2"/>
    <w:rsid w:val="0003763F"/>
    <w:rsid w:val="000377B9"/>
    <w:rsid w:val="00037876"/>
    <w:rsid w:val="00037894"/>
    <w:rsid w:val="000379E9"/>
    <w:rsid w:val="00037A19"/>
    <w:rsid w:val="00037A4D"/>
    <w:rsid w:val="00037ABC"/>
    <w:rsid w:val="00037AC9"/>
    <w:rsid w:val="00037C03"/>
    <w:rsid w:val="00037C72"/>
    <w:rsid w:val="00037D58"/>
    <w:rsid w:val="00037E0F"/>
    <w:rsid w:val="00037E77"/>
    <w:rsid w:val="00037ED2"/>
    <w:rsid w:val="00037F13"/>
    <w:rsid w:val="00037F69"/>
    <w:rsid w:val="00037FC0"/>
    <w:rsid w:val="0003D8EC"/>
    <w:rsid w:val="00040049"/>
    <w:rsid w:val="00040102"/>
    <w:rsid w:val="000401E9"/>
    <w:rsid w:val="000401FD"/>
    <w:rsid w:val="00040490"/>
    <w:rsid w:val="000404D1"/>
    <w:rsid w:val="000404FA"/>
    <w:rsid w:val="00040531"/>
    <w:rsid w:val="000405D7"/>
    <w:rsid w:val="0004067A"/>
    <w:rsid w:val="000406C2"/>
    <w:rsid w:val="000407FE"/>
    <w:rsid w:val="00040C45"/>
    <w:rsid w:val="00040D52"/>
    <w:rsid w:val="00040FE5"/>
    <w:rsid w:val="00041059"/>
    <w:rsid w:val="00041171"/>
    <w:rsid w:val="00041187"/>
    <w:rsid w:val="000411D3"/>
    <w:rsid w:val="0004123A"/>
    <w:rsid w:val="000412D1"/>
    <w:rsid w:val="000415CB"/>
    <w:rsid w:val="000415E9"/>
    <w:rsid w:val="00041771"/>
    <w:rsid w:val="00041924"/>
    <w:rsid w:val="0004192A"/>
    <w:rsid w:val="0004198A"/>
    <w:rsid w:val="000419E3"/>
    <w:rsid w:val="00041AB1"/>
    <w:rsid w:val="00041D68"/>
    <w:rsid w:val="00041F3D"/>
    <w:rsid w:val="00042026"/>
    <w:rsid w:val="00042045"/>
    <w:rsid w:val="000420DD"/>
    <w:rsid w:val="000420E3"/>
    <w:rsid w:val="00042150"/>
    <w:rsid w:val="00042206"/>
    <w:rsid w:val="00042405"/>
    <w:rsid w:val="0004242F"/>
    <w:rsid w:val="000424CB"/>
    <w:rsid w:val="0004256F"/>
    <w:rsid w:val="00042594"/>
    <w:rsid w:val="0004263A"/>
    <w:rsid w:val="000426B5"/>
    <w:rsid w:val="00042A93"/>
    <w:rsid w:val="00042B23"/>
    <w:rsid w:val="00042C9B"/>
    <w:rsid w:val="00042DED"/>
    <w:rsid w:val="00042EC0"/>
    <w:rsid w:val="00042F3A"/>
    <w:rsid w:val="00042F7A"/>
    <w:rsid w:val="00042FCD"/>
    <w:rsid w:val="000430EA"/>
    <w:rsid w:val="0004324F"/>
    <w:rsid w:val="000433CC"/>
    <w:rsid w:val="0004340F"/>
    <w:rsid w:val="00043423"/>
    <w:rsid w:val="0004346A"/>
    <w:rsid w:val="0004352A"/>
    <w:rsid w:val="0004359A"/>
    <w:rsid w:val="000435CB"/>
    <w:rsid w:val="000436AE"/>
    <w:rsid w:val="000437DA"/>
    <w:rsid w:val="0004383E"/>
    <w:rsid w:val="00043841"/>
    <w:rsid w:val="00043A25"/>
    <w:rsid w:val="00043A76"/>
    <w:rsid w:val="00043B62"/>
    <w:rsid w:val="00043B89"/>
    <w:rsid w:val="00043BCD"/>
    <w:rsid w:val="00043C76"/>
    <w:rsid w:val="00043CFD"/>
    <w:rsid w:val="00043D17"/>
    <w:rsid w:val="00043D68"/>
    <w:rsid w:val="00043DDA"/>
    <w:rsid w:val="00043E4B"/>
    <w:rsid w:val="00043F43"/>
    <w:rsid w:val="00043F4F"/>
    <w:rsid w:val="00044184"/>
    <w:rsid w:val="0004421E"/>
    <w:rsid w:val="00044370"/>
    <w:rsid w:val="00044388"/>
    <w:rsid w:val="000443C6"/>
    <w:rsid w:val="000444B6"/>
    <w:rsid w:val="000444D9"/>
    <w:rsid w:val="000444E7"/>
    <w:rsid w:val="000445CD"/>
    <w:rsid w:val="000447A2"/>
    <w:rsid w:val="000448CE"/>
    <w:rsid w:val="00044BF7"/>
    <w:rsid w:val="00044D4D"/>
    <w:rsid w:val="00044D7E"/>
    <w:rsid w:val="00044E11"/>
    <w:rsid w:val="00044F27"/>
    <w:rsid w:val="00044F68"/>
    <w:rsid w:val="00044FED"/>
    <w:rsid w:val="000450B7"/>
    <w:rsid w:val="000450EA"/>
    <w:rsid w:val="00045121"/>
    <w:rsid w:val="000451C6"/>
    <w:rsid w:val="00045434"/>
    <w:rsid w:val="00045496"/>
    <w:rsid w:val="0004567F"/>
    <w:rsid w:val="00045766"/>
    <w:rsid w:val="000458B9"/>
    <w:rsid w:val="00045AFB"/>
    <w:rsid w:val="00045C6C"/>
    <w:rsid w:val="00045D7E"/>
    <w:rsid w:val="00045D8C"/>
    <w:rsid w:val="00045E31"/>
    <w:rsid w:val="00045F25"/>
    <w:rsid w:val="00045F87"/>
    <w:rsid w:val="00046072"/>
    <w:rsid w:val="00046105"/>
    <w:rsid w:val="00046124"/>
    <w:rsid w:val="000463DD"/>
    <w:rsid w:val="00046566"/>
    <w:rsid w:val="000467DD"/>
    <w:rsid w:val="000469EB"/>
    <w:rsid w:val="00046A02"/>
    <w:rsid w:val="00046A80"/>
    <w:rsid w:val="00046AD7"/>
    <w:rsid w:val="00046B7E"/>
    <w:rsid w:val="00046BB6"/>
    <w:rsid w:val="00046BEA"/>
    <w:rsid w:val="00046C0B"/>
    <w:rsid w:val="00046C9E"/>
    <w:rsid w:val="00046D36"/>
    <w:rsid w:val="00046F4B"/>
    <w:rsid w:val="00046FEC"/>
    <w:rsid w:val="0004700F"/>
    <w:rsid w:val="00047044"/>
    <w:rsid w:val="00047087"/>
    <w:rsid w:val="000473C8"/>
    <w:rsid w:val="00047428"/>
    <w:rsid w:val="000474FA"/>
    <w:rsid w:val="00047BF7"/>
    <w:rsid w:val="00047D87"/>
    <w:rsid w:val="00047F03"/>
    <w:rsid w:val="000500B3"/>
    <w:rsid w:val="00050101"/>
    <w:rsid w:val="00050136"/>
    <w:rsid w:val="00050170"/>
    <w:rsid w:val="0005020E"/>
    <w:rsid w:val="000502B1"/>
    <w:rsid w:val="000502C1"/>
    <w:rsid w:val="000503FC"/>
    <w:rsid w:val="0005045A"/>
    <w:rsid w:val="00050468"/>
    <w:rsid w:val="000504B0"/>
    <w:rsid w:val="0005055D"/>
    <w:rsid w:val="0005058B"/>
    <w:rsid w:val="0005060D"/>
    <w:rsid w:val="00050621"/>
    <w:rsid w:val="0005073E"/>
    <w:rsid w:val="000508B1"/>
    <w:rsid w:val="0005091B"/>
    <w:rsid w:val="000509FB"/>
    <w:rsid w:val="00050A04"/>
    <w:rsid w:val="00050AB7"/>
    <w:rsid w:val="00050B19"/>
    <w:rsid w:val="00050B42"/>
    <w:rsid w:val="00050B61"/>
    <w:rsid w:val="00050BF8"/>
    <w:rsid w:val="00050C10"/>
    <w:rsid w:val="00050D33"/>
    <w:rsid w:val="00050DF5"/>
    <w:rsid w:val="00050E06"/>
    <w:rsid w:val="00050EAE"/>
    <w:rsid w:val="00050F8F"/>
    <w:rsid w:val="00050FA4"/>
    <w:rsid w:val="00050FB3"/>
    <w:rsid w:val="000510B5"/>
    <w:rsid w:val="00051185"/>
    <w:rsid w:val="000511C9"/>
    <w:rsid w:val="000513C5"/>
    <w:rsid w:val="00051425"/>
    <w:rsid w:val="0005146D"/>
    <w:rsid w:val="0005147B"/>
    <w:rsid w:val="000514D4"/>
    <w:rsid w:val="00051572"/>
    <w:rsid w:val="00051664"/>
    <w:rsid w:val="0005168E"/>
    <w:rsid w:val="000517BA"/>
    <w:rsid w:val="000517E2"/>
    <w:rsid w:val="00051A17"/>
    <w:rsid w:val="00051A26"/>
    <w:rsid w:val="00051A66"/>
    <w:rsid w:val="00051AA5"/>
    <w:rsid w:val="00051B32"/>
    <w:rsid w:val="00051BA5"/>
    <w:rsid w:val="00051BE8"/>
    <w:rsid w:val="00051DA3"/>
    <w:rsid w:val="00051E3C"/>
    <w:rsid w:val="00051E7C"/>
    <w:rsid w:val="00051F6E"/>
    <w:rsid w:val="00051FC3"/>
    <w:rsid w:val="00051FDF"/>
    <w:rsid w:val="00052049"/>
    <w:rsid w:val="00052121"/>
    <w:rsid w:val="00052240"/>
    <w:rsid w:val="00052308"/>
    <w:rsid w:val="000523B1"/>
    <w:rsid w:val="00052456"/>
    <w:rsid w:val="0005256E"/>
    <w:rsid w:val="000526B2"/>
    <w:rsid w:val="000526F0"/>
    <w:rsid w:val="0005283B"/>
    <w:rsid w:val="00052A42"/>
    <w:rsid w:val="00052ACD"/>
    <w:rsid w:val="00052AF6"/>
    <w:rsid w:val="00052B3C"/>
    <w:rsid w:val="00052B4E"/>
    <w:rsid w:val="00052CFF"/>
    <w:rsid w:val="000530BB"/>
    <w:rsid w:val="00053145"/>
    <w:rsid w:val="0005323D"/>
    <w:rsid w:val="000534C6"/>
    <w:rsid w:val="0005351F"/>
    <w:rsid w:val="0005367B"/>
    <w:rsid w:val="000537C5"/>
    <w:rsid w:val="000539A5"/>
    <w:rsid w:val="00053A00"/>
    <w:rsid w:val="00053A86"/>
    <w:rsid w:val="00053A97"/>
    <w:rsid w:val="00053DBD"/>
    <w:rsid w:val="00053DD3"/>
    <w:rsid w:val="00053E4D"/>
    <w:rsid w:val="00053F91"/>
    <w:rsid w:val="00053FEF"/>
    <w:rsid w:val="0005406D"/>
    <w:rsid w:val="00054188"/>
    <w:rsid w:val="000541FA"/>
    <w:rsid w:val="00054262"/>
    <w:rsid w:val="0005431A"/>
    <w:rsid w:val="0005438A"/>
    <w:rsid w:val="000543CA"/>
    <w:rsid w:val="000546AF"/>
    <w:rsid w:val="000546D9"/>
    <w:rsid w:val="000546E0"/>
    <w:rsid w:val="000548D7"/>
    <w:rsid w:val="00054924"/>
    <w:rsid w:val="000549C8"/>
    <w:rsid w:val="00054D3A"/>
    <w:rsid w:val="00054ECC"/>
    <w:rsid w:val="00054F83"/>
    <w:rsid w:val="00054F8D"/>
    <w:rsid w:val="00054FB1"/>
    <w:rsid w:val="0005503E"/>
    <w:rsid w:val="00055150"/>
    <w:rsid w:val="00055155"/>
    <w:rsid w:val="00055209"/>
    <w:rsid w:val="00055364"/>
    <w:rsid w:val="000553AB"/>
    <w:rsid w:val="000553D7"/>
    <w:rsid w:val="00055599"/>
    <w:rsid w:val="0005563E"/>
    <w:rsid w:val="000557BF"/>
    <w:rsid w:val="00055988"/>
    <w:rsid w:val="00055A75"/>
    <w:rsid w:val="00055B73"/>
    <w:rsid w:val="00055C16"/>
    <w:rsid w:val="00055D99"/>
    <w:rsid w:val="00055DD2"/>
    <w:rsid w:val="00055E8E"/>
    <w:rsid w:val="00055EE0"/>
    <w:rsid w:val="00055EF2"/>
    <w:rsid w:val="00055F93"/>
    <w:rsid w:val="0005603A"/>
    <w:rsid w:val="00056070"/>
    <w:rsid w:val="000563B5"/>
    <w:rsid w:val="000564BA"/>
    <w:rsid w:val="000564EF"/>
    <w:rsid w:val="00056551"/>
    <w:rsid w:val="0005665E"/>
    <w:rsid w:val="0005670A"/>
    <w:rsid w:val="000567E8"/>
    <w:rsid w:val="00056A2F"/>
    <w:rsid w:val="00056A74"/>
    <w:rsid w:val="00056BAE"/>
    <w:rsid w:val="00056C11"/>
    <w:rsid w:val="00056C29"/>
    <w:rsid w:val="00056E81"/>
    <w:rsid w:val="000573CD"/>
    <w:rsid w:val="000573F3"/>
    <w:rsid w:val="00057497"/>
    <w:rsid w:val="00057534"/>
    <w:rsid w:val="00057691"/>
    <w:rsid w:val="0005797B"/>
    <w:rsid w:val="00057BF6"/>
    <w:rsid w:val="00057C2B"/>
    <w:rsid w:val="00057DDC"/>
    <w:rsid w:val="00057DE3"/>
    <w:rsid w:val="00057E1F"/>
    <w:rsid w:val="00057FE1"/>
    <w:rsid w:val="00060011"/>
    <w:rsid w:val="00060182"/>
    <w:rsid w:val="0006023D"/>
    <w:rsid w:val="00060263"/>
    <w:rsid w:val="000602B5"/>
    <w:rsid w:val="00060339"/>
    <w:rsid w:val="000603CE"/>
    <w:rsid w:val="00060403"/>
    <w:rsid w:val="0006051B"/>
    <w:rsid w:val="00060594"/>
    <w:rsid w:val="0006062B"/>
    <w:rsid w:val="000608F9"/>
    <w:rsid w:val="00060A12"/>
    <w:rsid w:val="00060B36"/>
    <w:rsid w:val="00060B46"/>
    <w:rsid w:val="00060B49"/>
    <w:rsid w:val="00060B73"/>
    <w:rsid w:val="00060C04"/>
    <w:rsid w:val="00060D12"/>
    <w:rsid w:val="00060FD2"/>
    <w:rsid w:val="00060FE6"/>
    <w:rsid w:val="00061031"/>
    <w:rsid w:val="00061123"/>
    <w:rsid w:val="000611AC"/>
    <w:rsid w:val="00061208"/>
    <w:rsid w:val="0006133A"/>
    <w:rsid w:val="00061531"/>
    <w:rsid w:val="00061599"/>
    <w:rsid w:val="00061795"/>
    <w:rsid w:val="0006198D"/>
    <w:rsid w:val="00061A67"/>
    <w:rsid w:val="00061A92"/>
    <w:rsid w:val="00061ADC"/>
    <w:rsid w:val="00061B55"/>
    <w:rsid w:val="00061C87"/>
    <w:rsid w:val="00061CC8"/>
    <w:rsid w:val="00061DBD"/>
    <w:rsid w:val="000621EE"/>
    <w:rsid w:val="00062280"/>
    <w:rsid w:val="000622B2"/>
    <w:rsid w:val="000622EA"/>
    <w:rsid w:val="00062309"/>
    <w:rsid w:val="00062518"/>
    <w:rsid w:val="00062563"/>
    <w:rsid w:val="000625DA"/>
    <w:rsid w:val="00062616"/>
    <w:rsid w:val="00062692"/>
    <w:rsid w:val="000627BC"/>
    <w:rsid w:val="000627CF"/>
    <w:rsid w:val="000627E2"/>
    <w:rsid w:val="00062BB2"/>
    <w:rsid w:val="00062C29"/>
    <w:rsid w:val="00062C4A"/>
    <w:rsid w:val="00062DAE"/>
    <w:rsid w:val="00062DD6"/>
    <w:rsid w:val="00062F9D"/>
    <w:rsid w:val="00063145"/>
    <w:rsid w:val="0006322D"/>
    <w:rsid w:val="0006339E"/>
    <w:rsid w:val="0006360A"/>
    <w:rsid w:val="000637A3"/>
    <w:rsid w:val="00063860"/>
    <w:rsid w:val="000638B5"/>
    <w:rsid w:val="000639EC"/>
    <w:rsid w:val="00063B6F"/>
    <w:rsid w:val="00063C03"/>
    <w:rsid w:val="00063D7F"/>
    <w:rsid w:val="00063E7A"/>
    <w:rsid w:val="00063EAE"/>
    <w:rsid w:val="00063F2C"/>
    <w:rsid w:val="00063F7A"/>
    <w:rsid w:val="00063F84"/>
    <w:rsid w:val="00063FFE"/>
    <w:rsid w:val="00064019"/>
    <w:rsid w:val="000640F3"/>
    <w:rsid w:val="0006411B"/>
    <w:rsid w:val="00064327"/>
    <w:rsid w:val="000643D4"/>
    <w:rsid w:val="000645BA"/>
    <w:rsid w:val="0006462F"/>
    <w:rsid w:val="00064705"/>
    <w:rsid w:val="00064726"/>
    <w:rsid w:val="0006476A"/>
    <w:rsid w:val="000647AA"/>
    <w:rsid w:val="000648E7"/>
    <w:rsid w:val="00064A34"/>
    <w:rsid w:val="00064C27"/>
    <w:rsid w:val="00064DA7"/>
    <w:rsid w:val="00064E7D"/>
    <w:rsid w:val="00064E8E"/>
    <w:rsid w:val="00064EF5"/>
    <w:rsid w:val="00064F65"/>
    <w:rsid w:val="000651B6"/>
    <w:rsid w:val="000651CD"/>
    <w:rsid w:val="00065439"/>
    <w:rsid w:val="00065491"/>
    <w:rsid w:val="000656F1"/>
    <w:rsid w:val="0006574D"/>
    <w:rsid w:val="0006576B"/>
    <w:rsid w:val="000657BC"/>
    <w:rsid w:val="00065951"/>
    <w:rsid w:val="000659D4"/>
    <w:rsid w:val="00065A87"/>
    <w:rsid w:val="00065AE1"/>
    <w:rsid w:val="00065B17"/>
    <w:rsid w:val="00065D1C"/>
    <w:rsid w:val="00065D57"/>
    <w:rsid w:val="0006601B"/>
    <w:rsid w:val="00066053"/>
    <w:rsid w:val="000660BA"/>
    <w:rsid w:val="00066259"/>
    <w:rsid w:val="000662A6"/>
    <w:rsid w:val="000662F8"/>
    <w:rsid w:val="000663FA"/>
    <w:rsid w:val="00066414"/>
    <w:rsid w:val="00066446"/>
    <w:rsid w:val="0006667E"/>
    <w:rsid w:val="000666E0"/>
    <w:rsid w:val="000668CB"/>
    <w:rsid w:val="000669BD"/>
    <w:rsid w:val="00066DB2"/>
    <w:rsid w:val="00066DDE"/>
    <w:rsid w:val="00066F08"/>
    <w:rsid w:val="0006708A"/>
    <w:rsid w:val="000670FF"/>
    <w:rsid w:val="0006714F"/>
    <w:rsid w:val="0006717E"/>
    <w:rsid w:val="000672D8"/>
    <w:rsid w:val="000673D6"/>
    <w:rsid w:val="000674E3"/>
    <w:rsid w:val="00067511"/>
    <w:rsid w:val="0006753F"/>
    <w:rsid w:val="00067608"/>
    <w:rsid w:val="0006767F"/>
    <w:rsid w:val="000676C8"/>
    <w:rsid w:val="00067731"/>
    <w:rsid w:val="000677A9"/>
    <w:rsid w:val="00067861"/>
    <w:rsid w:val="0006788C"/>
    <w:rsid w:val="00067BAA"/>
    <w:rsid w:val="00067BE5"/>
    <w:rsid w:val="00067C19"/>
    <w:rsid w:val="00067D98"/>
    <w:rsid w:val="00067E1F"/>
    <w:rsid w:val="00067E42"/>
    <w:rsid w:val="0006DC9E"/>
    <w:rsid w:val="00070034"/>
    <w:rsid w:val="00070123"/>
    <w:rsid w:val="000701AB"/>
    <w:rsid w:val="00070239"/>
    <w:rsid w:val="00070263"/>
    <w:rsid w:val="00070321"/>
    <w:rsid w:val="0007042F"/>
    <w:rsid w:val="0007049C"/>
    <w:rsid w:val="000704A1"/>
    <w:rsid w:val="000704EA"/>
    <w:rsid w:val="000705AA"/>
    <w:rsid w:val="000707A2"/>
    <w:rsid w:val="000707E9"/>
    <w:rsid w:val="00070877"/>
    <w:rsid w:val="000708BC"/>
    <w:rsid w:val="000709DE"/>
    <w:rsid w:val="00070BCE"/>
    <w:rsid w:val="00070C0A"/>
    <w:rsid w:val="00070C87"/>
    <w:rsid w:val="00070CA6"/>
    <w:rsid w:val="00070CED"/>
    <w:rsid w:val="00070D08"/>
    <w:rsid w:val="00070D1F"/>
    <w:rsid w:val="00070DF8"/>
    <w:rsid w:val="00070EB4"/>
    <w:rsid w:val="00070EFB"/>
    <w:rsid w:val="00070F00"/>
    <w:rsid w:val="0007106C"/>
    <w:rsid w:val="00071115"/>
    <w:rsid w:val="00071145"/>
    <w:rsid w:val="0007120B"/>
    <w:rsid w:val="0007133B"/>
    <w:rsid w:val="000714FE"/>
    <w:rsid w:val="0007152F"/>
    <w:rsid w:val="00071585"/>
    <w:rsid w:val="00071643"/>
    <w:rsid w:val="00071653"/>
    <w:rsid w:val="00071745"/>
    <w:rsid w:val="00071798"/>
    <w:rsid w:val="000717D6"/>
    <w:rsid w:val="00071863"/>
    <w:rsid w:val="00071925"/>
    <w:rsid w:val="00071959"/>
    <w:rsid w:val="0007199A"/>
    <w:rsid w:val="000719B6"/>
    <w:rsid w:val="00071A39"/>
    <w:rsid w:val="00071A79"/>
    <w:rsid w:val="00071A95"/>
    <w:rsid w:val="00071B59"/>
    <w:rsid w:val="00071D02"/>
    <w:rsid w:val="00071D76"/>
    <w:rsid w:val="00071DDE"/>
    <w:rsid w:val="00071E58"/>
    <w:rsid w:val="00071F93"/>
    <w:rsid w:val="0007205E"/>
    <w:rsid w:val="0007208C"/>
    <w:rsid w:val="00072166"/>
    <w:rsid w:val="00072177"/>
    <w:rsid w:val="000722E0"/>
    <w:rsid w:val="0007232C"/>
    <w:rsid w:val="00072351"/>
    <w:rsid w:val="0007238C"/>
    <w:rsid w:val="000723F6"/>
    <w:rsid w:val="000724C8"/>
    <w:rsid w:val="000724D9"/>
    <w:rsid w:val="000724FA"/>
    <w:rsid w:val="00072740"/>
    <w:rsid w:val="00072A10"/>
    <w:rsid w:val="00072A34"/>
    <w:rsid w:val="00072B48"/>
    <w:rsid w:val="00072BDF"/>
    <w:rsid w:val="00072C16"/>
    <w:rsid w:val="00072CDA"/>
    <w:rsid w:val="00072D25"/>
    <w:rsid w:val="00072ECC"/>
    <w:rsid w:val="00072F0C"/>
    <w:rsid w:val="000730F7"/>
    <w:rsid w:val="0007310B"/>
    <w:rsid w:val="000731C0"/>
    <w:rsid w:val="00073285"/>
    <w:rsid w:val="000733F9"/>
    <w:rsid w:val="0007345E"/>
    <w:rsid w:val="0007357C"/>
    <w:rsid w:val="00073760"/>
    <w:rsid w:val="00073763"/>
    <w:rsid w:val="00073887"/>
    <w:rsid w:val="00073B31"/>
    <w:rsid w:val="00073B6E"/>
    <w:rsid w:val="00073BD6"/>
    <w:rsid w:val="00073BDB"/>
    <w:rsid w:val="00073BDC"/>
    <w:rsid w:val="00073D04"/>
    <w:rsid w:val="00073F5F"/>
    <w:rsid w:val="00074029"/>
    <w:rsid w:val="000740BF"/>
    <w:rsid w:val="000741A6"/>
    <w:rsid w:val="000741DC"/>
    <w:rsid w:val="00074206"/>
    <w:rsid w:val="000742C7"/>
    <w:rsid w:val="0007431B"/>
    <w:rsid w:val="00074354"/>
    <w:rsid w:val="000744E4"/>
    <w:rsid w:val="000745F6"/>
    <w:rsid w:val="00074606"/>
    <w:rsid w:val="0007462E"/>
    <w:rsid w:val="000746E7"/>
    <w:rsid w:val="0007474D"/>
    <w:rsid w:val="00074B55"/>
    <w:rsid w:val="00074BCF"/>
    <w:rsid w:val="00074D34"/>
    <w:rsid w:val="00074D5B"/>
    <w:rsid w:val="00074D63"/>
    <w:rsid w:val="00074F6C"/>
    <w:rsid w:val="00075071"/>
    <w:rsid w:val="00075078"/>
    <w:rsid w:val="000751BB"/>
    <w:rsid w:val="000751D1"/>
    <w:rsid w:val="000752E0"/>
    <w:rsid w:val="00075322"/>
    <w:rsid w:val="0007544F"/>
    <w:rsid w:val="00075487"/>
    <w:rsid w:val="0007561D"/>
    <w:rsid w:val="00075731"/>
    <w:rsid w:val="000757DF"/>
    <w:rsid w:val="000758A8"/>
    <w:rsid w:val="00075C32"/>
    <w:rsid w:val="00075C96"/>
    <w:rsid w:val="00075CFB"/>
    <w:rsid w:val="00076183"/>
    <w:rsid w:val="0007622C"/>
    <w:rsid w:val="00076344"/>
    <w:rsid w:val="0007637D"/>
    <w:rsid w:val="0007642B"/>
    <w:rsid w:val="00076488"/>
    <w:rsid w:val="000764C3"/>
    <w:rsid w:val="00076593"/>
    <w:rsid w:val="00076677"/>
    <w:rsid w:val="0007669B"/>
    <w:rsid w:val="000766B4"/>
    <w:rsid w:val="000766F0"/>
    <w:rsid w:val="00076740"/>
    <w:rsid w:val="000767A4"/>
    <w:rsid w:val="0007687C"/>
    <w:rsid w:val="00076884"/>
    <w:rsid w:val="00076967"/>
    <w:rsid w:val="00076B3A"/>
    <w:rsid w:val="00076C3E"/>
    <w:rsid w:val="00076C4C"/>
    <w:rsid w:val="00076CC4"/>
    <w:rsid w:val="00076F2D"/>
    <w:rsid w:val="00076F81"/>
    <w:rsid w:val="00076F82"/>
    <w:rsid w:val="00077082"/>
    <w:rsid w:val="000770C2"/>
    <w:rsid w:val="0007728A"/>
    <w:rsid w:val="00077460"/>
    <w:rsid w:val="00077530"/>
    <w:rsid w:val="000775FD"/>
    <w:rsid w:val="0007765B"/>
    <w:rsid w:val="0007770F"/>
    <w:rsid w:val="00077774"/>
    <w:rsid w:val="00077811"/>
    <w:rsid w:val="000778E6"/>
    <w:rsid w:val="00077A00"/>
    <w:rsid w:val="00077A67"/>
    <w:rsid w:val="00077AA0"/>
    <w:rsid w:val="00077AF8"/>
    <w:rsid w:val="00077B4E"/>
    <w:rsid w:val="00077C5B"/>
    <w:rsid w:val="00077C8D"/>
    <w:rsid w:val="00077D60"/>
    <w:rsid w:val="00077E80"/>
    <w:rsid w:val="00077FDB"/>
    <w:rsid w:val="00080016"/>
    <w:rsid w:val="000800A6"/>
    <w:rsid w:val="0008016E"/>
    <w:rsid w:val="00080189"/>
    <w:rsid w:val="000801A7"/>
    <w:rsid w:val="000801B8"/>
    <w:rsid w:val="00080446"/>
    <w:rsid w:val="000805E3"/>
    <w:rsid w:val="00080632"/>
    <w:rsid w:val="0008078D"/>
    <w:rsid w:val="00080839"/>
    <w:rsid w:val="00080995"/>
    <w:rsid w:val="000809F1"/>
    <w:rsid w:val="00080C5E"/>
    <w:rsid w:val="00080D2F"/>
    <w:rsid w:val="00080D5D"/>
    <w:rsid w:val="00080DC5"/>
    <w:rsid w:val="00080E80"/>
    <w:rsid w:val="00080F0A"/>
    <w:rsid w:val="0008105C"/>
    <w:rsid w:val="00081188"/>
    <w:rsid w:val="000811E8"/>
    <w:rsid w:val="0008133D"/>
    <w:rsid w:val="00081457"/>
    <w:rsid w:val="000814FA"/>
    <w:rsid w:val="000815FA"/>
    <w:rsid w:val="00081626"/>
    <w:rsid w:val="00081663"/>
    <w:rsid w:val="00081707"/>
    <w:rsid w:val="000819DB"/>
    <w:rsid w:val="00081A66"/>
    <w:rsid w:val="00081ACF"/>
    <w:rsid w:val="00081B11"/>
    <w:rsid w:val="00081C01"/>
    <w:rsid w:val="00081EF0"/>
    <w:rsid w:val="0008204C"/>
    <w:rsid w:val="000822FA"/>
    <w:rsid w:val="000823D6"/>
    <w:rsid w:val="00082441"/>
    <w:rsid w:val="00082513"/>
    <w:rsid w:val="000825B9"/>
    <w:rsid w:val="00082695"/>
    <w:rsid w:val="000826C7"/>
    <w:rsid w:val="00082798"/>
    <w:rsid w:val="000827A5"/>
    <w:rsid w:val="00082948"/>
    <w:rsid w:val="00082A3C"/>
    <w:rsid w:val="00082A63"/>
    <w:rsid w:val="00082AB1"/>
    <w:rsid w:val="00082AE0"/>
    <w:rsid w:val="00082B34"/>
    <w:rsid w:val="00082B8E"/>
    <w:rsid w:val="00082C4C"/>
    <w:rsid w:val="00082CEB"/>
    <w:rsid w:val="00082CF6"/>
    <w:rsid w:val="0008301D"/>
    <w:rsid w:val="0008308F"/>
    <w:rsid w:val="000830AC"/>
    <w:rsid w:val="000832DF"/>
    <w:rsid w:val="000834A6"/>
    <w:rsid w:val="0008355E"/>
    <w:rsid w:val="0008362F"/>
    <w:rsid w:val="0008365D"/>
    <w:rsid w:val="000836F4"/>
    <w:rsid w:val="000837A8"/>
    <w:rsid w:val="00083945"/>
    <w:rsid w:val="00083AE8"/>
    <w:rsid w:val="00083B0A"/>
    <w:rsid w:val="00083D69"/>
    <w:rsid w:val="00083D7D"/>
    <w:rsid w:val="00083DCA"/>
    <w:rsid w:val="00083E64"/>
    <w:rsid w:val="00083E6B"/>
    <w:rsid w:val="00083FFF"/>
    <w:rsid w:val="00084065"/>
    <w:rsid w:val="0008409F"/>
    <w:rsid w:val="000840B8"/>
    <w:rsid w:val="0008424E"/>
    <w:rsid w:val="0008438B"/>
    <w:rsid w:val="000843F3"/>
    <w:rsid w:val="00084487"/>
    <w:rsid w:val="0008459E"/>
    <w:rsid w:val="000845AA"/>
    <w:rsid w:val="000846ED"/>
    <w:rsid w:val="000847D3"/>
    <w:rsid w:val="00084880"/>
    <w:rsid w:val="000848AC"/>
    <w:rsid w:val="00084917"/>
    <w:rsid w:val="000849A5"/>
    <w:rsid w:val="000849C3"/>
    <w:rsid w:val="00084BA7"/>
    <w:rsid w:val="00084F12"/>
    <w:rsid w:val="00084FBF"/>
    <w:rsid w:val="00084FC0"/>
    <w:rsid w:val="0008509E"/>
    <w:rsid w:val="000850A2"/>
    <w:rsid w:val="000850C2"/>
    <w:rsid w:val="000850EC"/>
    <w:rsid w:val="0008521E"/>
    <w:rsid w:val="00085292"/>
    <w:rsid w:val="00085299"/>
    <w:rsid w:val="000852B3"/>
    <w:rsid w:val="000853DE"/>
    <w:rsid w:val="000854C0"/>
    <w:rsid w:val="00085534"/>
    <w:rsid w:val="000856CA"/>
    <w:rsid w:val="00085A23"/>
    <w:rsid w:val="00085BBD"/>
    <w:rsid w:val="00085C72"/>
    <w:rsid w:val="00085F67"/>
    <w:rsid w:val="00085FF4"/>
    <w:rsid w:val="0008604F"/>
    <w:rsid w:val="00086186"/>
    <w:rsid w:val="000864F8"/>
    <w:rsid w:val="000865B3"/>
    <w:rsid w:val="0008661E"/>
    <w:rsid w:val="0008669D"/>
    <w:rsid w:val="0008671A"/>
    <w:rsid w:val="00086802"/>
    <w:rsid w:val="0008687E"/>
    <w:rsid w:val="00086C25"/>
    <w:rsid w:val="00086CC1"/>
    <w:rsid w:val="00086D46"/>
    <w:rsid w:val="00086D4A"/>
    <w:rsid w:val="00086D60"/>
    <w:rsid w:val="00086D9B"/>
    <w:rsid w:val="00086DA1"/>
    <w:rsid w:val="00086E4E"/>
    <w:rsid w:val="00086E93"/>
    <w:rsid w:val="00086EE6"/>
    <w:rsid w:val="00086F00"/>
    <w:rsid w:val="00086F08"/>
    <w:rsid w:val="00086F5C"/>
    <w:rsid w:val="00086FB7"/>
    <w:rsid w:val="00087039"/>
    <w:rsid w:val="0008708F"/>
    <w:rsid w:val="000870B8"/>
    <w:rsid w:val="0008727F"/>
    <w:rsid w:val="000872D3"/>
    <w:rsid w:val="000872E8"/>
    <w:rsid w:val="00087351"/>
    <w:rsid w:val="0008742F"/>
    <w:rsid w:val="0008749E"/>
    <w:rsid w:val="000875D3"/>
    <w:rsid w:val="000876A8"/>
    <w:rsid w:val="000876F7"/>
    <w:rsid w:val="0008771A"/>
    <w:rsid w:val="00087748"/>
    <w:rsid w:val="000878F6"/>
    <w:rsid w:val="00087A4C"/>
    <w:rsid w:val="00087A53"/>
    <w:rsid w:val="00087A5F"/>
    <w:rsid w:val="00087AFD"/>
    <w:rsid w:val="00087BA2"/>
    <w:rsid w:val="00087D13"/>
    <w:rsid w:val="00087E09"/>
    <w:rsid w:val="00087FA1"/>
    <w:rsid w:val="00087FFB"/>
    <w:rsid w:val="0009008C"/>
    <w:rsid w:val="00090252"/>
    <w:rsid w:val="00090276"/>
    <w:rsid w:val="000904A7"/>
    <w:rsid w:val="000904F1"/>
    <w:rsid w:val="0009055B"/>
    <w:rsid w:val="000905BC"/>
    <w:rsid w:val="00090600"/>
    <w:rsid w:val="000906DA"/>
    <w:rsid w:val="000908C9"/>
    <w:rsid w:val="000909F4"/>
    <w:rsid w:val="00090AEE"/>
    <w:rsid w:val="00090B78"/>
    <w:rsid w:val="00090BCE"/>
    <w:rsid w:val="00090CB9"/>
    <w:rsid w:val="00090CC8"/>
    <w:rsid w:val="00090ED4"/>
    <w:rsid w:val="00090F17"/>
    <w:rsid w:val="00090F37"/>
    <w:rsid w:val="00090FDF"/>
    <w:rsid w:val="0009107F"/>
    <w:rsid w:val="000910FD"/>
    <w:rsid w:val="00091126"/>
    <w:rsid w:val="0009120A"/>
    <w:rsid w:val="00091473"/>
    <w:rsid w:val="000915E3"/>
    <w:rsid w:val="000915EB"/>
    <w:rsid w:val="0009168B"/>
    <w:rsid w:val="000916DB"/>
    <w:rsid w:val="0009171C"/>
    <w:rsid w:val="00091766"/>
    <w:rsid w:val="00091A2D"/>
    <w:rsid w:val="00091AFA"/>
    <w:rsid w:val="00091B39"/>
    <w:rsid w:val="00091C75"/>
    <w:rsid w:val="00091D3E"/>
    <w:rsid w:val="00091D7F"/>
    <w:rsid w:val="00091EB0"/>
    <w:rsid w:val="00092173"/>
    <w:rsid w:val="000921B6"/>
    <w:rsid w:val="00092385"/>
    <w:rsid w:val="000924C7"/>
    <w:rsid w:val="000924F4"/>
    <w:rsid w:val="000925C7"/>
    <w:rsid w:val="0009268A"/>
    <w:rsid w:val="00092794"/>
    <w:rsid w:val="000928FE"/>
    <w:rsid w:val="00092990"/>
    <w:rsid w:val="000929F9"/>
    <w:rsid w:val="00092A7E"/>
    <w:rsid w:val="00092AC5"/>
    <w:rsid w:val="00092C40"/>
    <w:rsid w:val="00092D9B"/>
    <w:rsid w:val="00092ED3"/>
    <w:rsid w:val="00093167"/>
    <w:rsid w:val="00093179"/>
    <w:rsid w:val="000931C9"/>
    <w:rsid w:val="0009327E"/>
    <w:rsid w:val="0009328E"/>
    <w:rsid w:val="0009336A"/>
    <w:rsid w:val="00093386"/>
    <w:rsid w:val="0009345A"/>
    <w:rsid w:val="00093714"/>
    <w:rsid w:val="00093752"/>
    <w:rsid w:val="0009376D"/>
    <w:rsid w:val="00093782"/>
    <w:rsid w:val="00093789"/>
    <w:rsid w:val="0009392C"/>
    <w:rsid w:val="00093A62"/>
    <w:rsid w:val="00093A93"/>
    <w:rsid w:val="00093AD2"/>
    <w:rsid w:val="00093BA4"/>
    <w:rsid w:val="00093C47"/>
    <w:rsid w:val="00093C8B"/>
    <w:rsid w:val="00093C9E"/>
    <w:rsid w:val="00093D87"/>
    <w:rsid w:val="00093DD5"/>
    <w:rsid w:val="00093DF9"/>
    <w:rsid w:val="00094292"/>
    <w:rsid w:val="000943EF"/>
    <w:rsid w:val="00094479"/>
    <w:rsid w:val="00094710"/>
    <w:rsid w:val="000947A6"/>
    <w:rsid w:val="0009483E"/>
    <w:rsid w:val="00094A78"/>
    <w:rsid w:val="00094A7A"/>
    <w:rsid w:val="00094B7C"/>
    <w:rsid w:val="00094C0B"/>
    <w:rsid w:val="00094CAC"/>
    <w:rsid w:val="00094CC2"/>
    <w:rsid w:val="00094F54"/>
    <w:rsid w:val="00095040"/>
    <w:rsid w:val="00095057"/>
    <w:rsid w:val="000950C9"/>
    <w:rsid w:val="00095101"/>
    <w:rsid w:val="0009516F"/>
    <w:rsid w:val="0009519E"/>
    <w:rsid w:val="00095324"/>
    <w:rsid w:val="00095388"/>
    <w:rsid w:val="000953F2"/>
    <w:rsid w:val="000954B0"/>
    <w:rsid w:val="000954EA"/>
    <w:rsid w:val="00095550"/>
    <w:rsid w:val="00095566"/>
    <w:rsid w:val="000955A7"/>
    <w:rsid w:val="00095698"/>
    <w:rsid w:val="000956DC"/>
    <w:rsid w:val="0009576E"/>
    <w:rsid w:val="00095851"/>
    <w:rsid w:val="000958F9"/>
    <w:rsid w:val="000959A2"/>
    <w:rsid w:val="00095B92"/>
    <w:rsid w:val="00095C25"/>
    <w:rsid w:val="00095DE1"/>
    <w:rsid w:val="00095F86"/>
    <w:rsid w:val="000960AE"/>
    <w:rsid w:val="000960B9"/>
    <w:rsid w:val="000960CC"/>
    <w:rsid w:val="000960DA"/>
    <w:rsid w:val="00096116"/>
    <w:rsid w:val="000961A1"/>
    <w:rsid w:val="000961B2"/>
    <w:rsid w:val="00096277"/>
    <w:rsid w:val="000962CE"/>
    <w:rsid w:val="00096338"/>
    <w:rsid w:val="0009638F"/>
    <w:rsid w:val="000963A0"/>
    <w:rsid w:val="0009643C"/>
    <w:rsid w:val="000964A6"/>
    <w:rsid w:val="00096515"/>
    <w:rsid w:val="00096615"/>
    <w:rsid w:val="000967F8"/>
    <w:rsid w:val="0009689B"/>
    <w:rsid w:val="00096AA5"/>
    <w:rsid w:val="00096C28"/>
    <w:rsid w:val="00096D25"/>
    <w:rsid w:val="00096D72"/>
    <w:rsid w:val="00096E2B"/>
    <w:rsid w:val="00096ED5"/>
    <w:rsid w:val="00096F47"/>
    <w:rsid w:val="00097107"/>
    <w:rsid w:val="00097134"/>
    <w:rsid w:val="000971C8"/>
    <w:rsid w:val="000972EB"/>
    <w:rsid w:val="00097425"/>
    <w:rsid w:val="00097594"/>
    <w:rsid w:val="0009764D"/>
    <w:rsid w:val="000976AF"/>
    <w:rsid w:val="000977A2"/>
    <w:rsid w:val="000977E7"/>
    <w:rsid w:val="000978CC"/>
    <w:rsid w:val="00097B5B"/>
    <w:rsid w:val="00097BB3"/>
    <w:rsid w:val="00097C58"/>
    <w:rsid w:val="00097D56"/>
    <w:rsid w:val="00097E4F"/>
    <w:rsid w:val="00097EC1"/>
    <w:rsid w:val="00097F35"/>
    <w:rsid w:val="00097F78"/>
    <w:rsid w:val="000A0048"/>
    <w:rsid w:val="000A0097"/>
    <w:rsid w:val="000A00AC"/>
    <w:rsid w:val="000A00AD"/>
    <w:rsid w:val="000A011A"/>
    <w:rsid w:val="000A015C"/>
    <w:rsid w:val="000A0227"/>
    <w:rsid w:val="000A0303"/>
    <w:rsid w:val="000A0343"/>
    <w:rsid w:val="000A044A"/>
    <w:rsid w:val="000A06B9"/>
    <w:rsid w:val="000A09E8"/>
    <w:rsid w:val="000A0B0B"/>
    <w:rsid w:val="000A0B3E"/>
    <w:rsid w:val="000A0C03"/>
    <w:rsid w:val="000A0C42"/>
    <w:rsid w:val="000A0CED"/>
    <w:rsid w:val="000A0D56"/>
    <w:rsid w:val="000A0E28"/>
    <w:rsid w:val="000A0FC0"/>
    <w:rsid w:val="000A107B"/>
    <w:rsid w:val="000A120A"/>
    <w:rsid w:val="000A121C"/>
    <w:rsid w:val="000A1237"/>
    <w:rsid w:val="000A1257"/>
    <w:rsid w:val="000A137B"/>
    <w:rsid w:val="000A145E"/>
    <w:rsid w:val="000A14DD"/>
    <w:rsid w:val="000A152A"/>
    <w:rsid w:val="000A17FD"/>
    <w:rsid w:val="000A1853"/>
    <w:rsid w:val="000A1945"/>
    <w:rsid w:val="000A19C1"/>
    <w:rsid w:val="000A19CF"/>
    <w:rsid w:val="000A1C00"/>
    <w:rsid w:val="000A1D14"/>
    <w:rsid w:val="000A1DC0"/>
    <w:rsid w:val="000A1EED"/>
    <w:rsid w:val="000A1F34"/>
    <w:rsid w:val="000A1FA7"/>
    <w:rsid w:val="000A2114"/>
    <w:rsid w:val="000A2123"/>
    <w:rsid w:val="000A214F"/>
    <w:rsid w:val="000A21AE"/>
    <w:rsid w:val="000A21E3"/>
    <w:rsid w:val="000A220C"/>
    <w:rsid w:val="000A22AB"/>
    <w:rsid w:val="000A23A4"/>
    <w:rsid w:val="000A23B9"/>
    <w:rsid w:val="000A2496"/>
    <w:rsid w:val="000A250D"/>
    <w:rsid w:val="000A257D"/>
    <w:rsid w:val="000A2622"/>
    <w:rsid w:val="000A27C5"/>
    <w:rsid w:val="000A283D"/>
    <w:rsid w:val="000A29A3"/>
    <w:rsid w:val="000A29B7"/>
    <w:rsid w:val="000A2CB6"/>
    <w:rsid w:val="000A3112"/>
    <w:rsid w:val="000A3144"/>
    <w:rsid w:val="000A3319"/>
    <w:rsid w:val="000A33EA"/>
    <w:rsid w:val="000A3609"/>
    <w:rsid w:val="000A3670"/>
    <w:rsid w:val="000A36FF"/>
    <w:rsid w:val="000A370D"/>
    <w:rsid w:val="000A3775"/>
    <w:rsid w:val="000A38FA"/>
    <w:rsid w:val="000A3902"/>
    <w:rsid w:val="000A39D5"/>
    <w:rsid w:val="000A3D7C"/>
    <w:rsid w:val="000A3D8E"/>
    <w:rsid w:val="000A3E4A"/>
    <w:rsid w:val="000A3E68"/>
    <w:rsid w:val="000A3EB9"/>
    <w:rsid w:val="000A423F"/>
    <w:rsid w:val="000A4428"/>
    <w:rsid w:val="000A44E4"/>
    <w:rsid w:val="000A458C"/>
    <w:rsid w:val="000A461C"/>
    <w:rsid w:val="000A4873"/>
    <w:rsid w:val="000A49AA"/>
    <w:rsid w:val="000A4AAC"/>
    <w:rsid w:val="000A4AD4"/>
    <w:rsid w:val="000A4B36"/>
    <w:rsid w:val="000A4DAF"/>
    <w:rsid w:val="000A4FBC"/>
    <w:rsid w:val="000A519A"/>
    <w:rsid w:val="000A52CB"/>
    <w:rsid w:val="000A546C"/>
    <w:rsid w:val="000A548B"/>
    <w:rsid w:val="000A54D4"/>
    <w:rsid w:val="000A552D"/>
    <w:rsid w:val="000A5823"/>
    <w:rsid w:val="000A5870"/>
    <w:rsid w:val="000A5942"/>
    <w:rsid w:val="000A5972"/>
    <w:rsid w:val="000A59E9"/>
    <w:rsid w:val="000A5C03"/>
    <w:rsid w:val="000A5D3D"/>
    <w:rsid w:val="000A5DD3"/>
    <w:rsid w:val="000A6004"/>
    <w:rsid w:val="000A6091"/>
    <w:rsid w:val="000A60D8"/>
    <w:rsid w:val="000A6111"/>
    <w:rsid w:val="000A6200"/>
    <w:rsid w:val="000A6276"/>
    <w:rsid w:val="000A63FA"/>
    <w:rsid w:val="000A6476"/>
    <w:rsid w:val="000A6619"/>
    <w:rsid w:val="000A68B7"/>
    <w:rsid w:val="000A6945"/>
    <w:rsid w:val="000A694F"/>
    <w:rsid w:val="000A69B5"/>
    <w:rsid w:val="000A69EB"/>
    <w:rsid w:val="000A69F2"/>
    <w:rsid w:val="000A6BA4"/>
    <w:rsid w:val="000A6C92"/>
    <w:rsid w:val="000A6D1B"/>
    <w:rsid w:val="000A6F8B"/>
    <w:rsid w:val="000A6FA1"/>
    <w:rsid w:val="000A6FA6"/>
    <w:rsid w:val="000A6FFD"/>
    <w:rsid w:val="000A745D"/>
    <w:rsid w:val="000A7477"/>
    <w:rsid w:val="000A7496"/>
    <w:rsid w:val="000A7519"/>
    <w:rsid w:val="000A7526"/>
    <w:rsid w:val="000A7560"/>
    <w:rsid w:val="000A75D9"/>
    <w:rsid w:val="000A75E9"/>
    <w:rsid w:val="000A7640"/>
    <w:rsid w:val="000A77D2"/>
    <w:rsid w:val="000A7909"/>
    <w:rsid w:val="000A7991"/>
    <w:rsid w:val="000A79A6"/>
    <w:rsid w:val="000A7B29"/>
    <w:rsid w:val="000A7BF1"/>
    <w:rsid w:val="000A7C1B"/>
    <w:rsid w:val="000A7D64"/>
    <w:rsid w:val="000A7D76"/>
    <w:rsid w:val="000A7EA1"/>
    <w:rsid w:val="000A7FEB"/>
    <w:rsid w:val="000B00CB"/>
    <w:rsid w:val="000B0359"/>
    <w:rsid w:val="000B0439"/>
    <w:rsid w:val="000B0486"/>
    <w:rsid w:val="000B04D8"/>
    <w:rsid w:val="000B0550"/>
    <w:rsid w:val="000B0697"/>
    <w:rsid w:val="000B084E"/>
    <w:rsid w:val="000B0A9D"/>
    <w:rsid w:val="000B0ADC"/>
    <w:rsid w:val="000B0BD8"/>
    <w:rsid w:val="000B0D04"/>
    <w:rsid w:val="000B0F54"/>
    <w:rsid w:val="000B1003"/>
    <w:rsid w:val="000B1011"/>
    <w:rsid w:val="000B1023"/>
    <w:rsid w:val="000B1056"/>
    <w:rsid w:val="000B121E"/>
    <w:rsid w:val="000B126F"/>
    <w:rsid w:val="000B1475"/>
    <w:rsid w:val="000B14F4"/>
    <w:rsid w:val="000B14F6"/>
    <w:rsid w:val="000B14FE"/>
    <w:rsid w:val="000B1560"/>
    <w:rsid w:val="000B1566"/>
    <w:rsid w:val="000B1705"/>
    <w:rsid w:val="000B1835"/>
    <w:rsid w:val="000B1AAE"/>
    <w:rsid w:val="000B1AB3"/>
    <w:rsid w:val="000B1BCA"/>
    <w:rsid w:val="000B1BDA"/>
    <w:rsid w:val="000B1C9D"/>
    <w:rsid w:val="000B1CC9"/>
    <w:rsid w:val="000B1E28"/>
    <w:rsid w:val="000B2105"/>
    <w:rsid w:val="000B242C"/>
    <w:rsid w:val="000B243E"/>
    <w:rsid w:val="000B2550"/>
    <w:rsid w:val="000B25E7"/>
    <w:rsid w:val="000B2637"/>
    <w:rsid w:val="000B28C7"/>
    <w:rsid w:val="000B28E0"/>
    <w:rsid w:val="000B2B51"/>
    <w:rsid w:val="000B2BC4"/>
    <w:rsid w:val="000B2C23"/>
    <w:rsid w:val="000B2C8D"/>
    <w:rsid w:val="000B2D77"/>
    <w:rsid w:val="000B2DE3"/>
    <w:rsid w:val="000B2F02"/>
    <w:rsid w:val="000B2F2C"/>
    <w:rsid w:val="000B2FA9"/>
    <w:rsid w:val="000B3033"/>
    <w:rsid w:val="000B31AE"/>
    <w:rsid w:val="000B31C9"/>
    <w:rsid w:val="000B3241"/>
    <w:rsid w:val="000B3399"/>
    <w:rsid w:val="000B33BC"/>
    <w:rsid w:val="000B34A0"/>
    <w:rsid w:val="000B3626"/>
    <w:rsid w:val="000B3669"/>
    <w:rsid w:val="000B36BE"/>
    <w:rsid w:val="000B38FE"/>
    <w:rsid w:val="000B3A25"/>
    <w:rsid w:val="000B3A40"/>
    <w:rsid w:val="000B3A8C"/>
    <w:rsid w:val="000B3BFF"/>
    <w:rsid w:val="000B409A"/>
    <w:rsid w:val="000B4113"/>
    <w:rsid w:val="000B41DF"/>
    <w:rsid w:val="000B42A4"/>
    <w:rsid w:val="000B44BC"/>
    <w:rsid w:val="000B4507"/>
    <w:rsid w:val="000B458C"/>
    <w:rsid w:val="000B4747"/>
    <w:rsid w:val="000B4787"/>
    <w:rsid w:val="000B47B4"/>
    <w:rsid w:val="000B482A"/>
    <w:rsid w:val="000B4966"/>
    <w:rsid w:val="000B4994"/>
    <w:rsid w:val="000B4ABD"/>
    <w:rsid w:val="000B4BC3"/>
    <w:rsid w:val="000B4CCE"/>
    <w:rsid w:val="000B4CFD"/>
    <w:rsid w:val="000B4D05"/>
    <w:rsid w:val="000B4D9D"/>
    <w:rsid w:val="000B4DEA"/>
    <w:rsid w:val="000B4E2C"/>
    <w:rsid w:val="000B4E7E"/>
    <w:rsid w:val="000B4EB6"/>
    <w:rsid w:val="000B4EDA"/>
    <w:rsid w:val="000B508C"/>
    <w:rsid w:val="000B509D"/>
    <w:rsid w:val="000B50D6"/>
    <w:rsid w:val="000B5198"/>
    <w:rsid w:val="000B528B"/>
    <w:rsid w:val="000B5292"/>
    <w:rsid w:val="000B5297"/>
    <w:rsid w:val="000B52FA"/>
    <w:rsid w:val="000B5548"/>
    <w:rsid w:val="000B563D"/>
    <w:rsid w:val="000B576F"/>
    <w:rsid w:val="000B581B"/>
    <w:rsid w:val="000B5825"/>
    <w:rsid w:val="000B58F8"/>
    <w:rsid w:val="000B590C"/>
    <w:rsid w:val="000B5969"/>
    <w:rsid w:val="000B5B0E"/>
    <w:rsid w:val="000B5BEB"/>
    <w:rsid w:val="000B5C3A"/>
    <w:rsid w:val="000B5D2E"/>
    <w:rsid w:val="000B5EC1"/>
    <w:rsid w:val="000B5FB4"/>
    <w:rsid w:val="000B5FB9"/>
    <w:rsid w:val="000B5FFA"/>
    <w:rsid w:val="000B6058"/>
    <w:rsid w:val="000B605E"/>
    <w:rsid w:val="000B626D"/>
    <w:rsid w:val="000B631D"/>
    <w:rsid w:val="000B63BD"/>
    <w:rsid w:val="000B647A"/>
    <w:rsid w:val="000B64E0"/>
    <w:rsid w:val="000B6651"/>
    <w:rsid w:val="000B6702"/>
    <w:rsid w:val="000B686C"/>
    <w:rsid w:val="000B6890"/>
    <w:rsid w:val="000B694A"/>
    <w:rsid w:val="000B6ACB"/>
    <w:rsid w:val="000B6AD0"/>
    <w:rsid w:val="000B6CE1"/>
    <w:rsid w:val="000B6E7E"/>
    <w:rsid w:val="000B6EE2"/>
    <w:rsid w:val="000B6EF6"/>
    <w:rsid w:val="000B6F36"/>
    <w:rsid w:val="000B7052"/>
    <w:rsid w:val="000B7083"/>
    <w:rsid w:val="000B71AF"/>
    <w:rsid w:val="000B7273"/>
    <w:rsid w:val="000B7337"/>
    <w:rsid w:val="000B7473"/>
    <w:rsid w:val="000B74FC"/>
    <w:rsid w:val="000B755F"/>
    <w:rsid w:val="000B75EB"/>
    <w:rsid w:val="000B7744"/>
    <w:rsid w:val="000B795F"/>
    <w:rsid w:val="000B7973"/>
    <w:rsid w:val="000B79E9"/>
    <w:rsid w:val="000B7A03"/>
    <w:rsid w:val="000B7A09"/>
    <w:rsid w:val="000B7C68"/>
    <w:rsid w:val="000B7D5F"/>
    <w:rsid w:val="000B7DE4"/>
    <w:rsid w:val="000BF428"/>
    <w:rsid w:val="000C0266"/>
    <w:rsid w:val="000C03CD"/>
    <w:rsid w:val="000C05D4"/>
    <w:rsid w:val="000C062B"/>
    <w:rsid w:val="000C0659"/>
    <w:rsid w:val="000C0A4A"/>
    <w:rsid w:val="000C0A5B"/>
    <w:rsid w:val="000C0A72"/>
    <w:rsid w:val="000C0AB1"/>
    <w:rsid w:val="000C0B13"/>
    <w:rsid w:val="000C0BFE"/>
    <w:rsid w:val="000C0CA3"/>
    <w:rsid w:val="000C0D20"/>
    <w:rsid w:val="000C0D73"/>
    <w:rsid w:val="000C0E6C"/>
    <w:rsid w:val="000C0F0A"/>
    <w:rsid w:val="000C1168"/>
    <w:rsid w:val="000C1544"/>
    <w:rsid w:val="000C154D"/>
    <w:rsid w:val="000C1650"/>
    <w:rsid w:val="000C17AF"/>
    <w:rsid w:val="000C19BA"/>
    <w:rsid w:val="000C1A1C"/>
    <w:rsid w:val="000C1A37"/>
    <w:rsid w:val="000C1B8E"/>
    <w:rsid w:val="000C1BFB"/>
    <w:rsid w:val="000C1C4C"/>
    <w:rsid w:val="000C1D19"/>
    <w:rsid w:val="000C1D94"/>
    <w:rsid w:val="000C1DCE"/>
    <w:rsid w:val="000C1E4F"/>
    <w:rsid w:val="000C2121"/>
    <w:rsid w:val="000C23CF"/>
    <w:rsid w:val="000C24DB"/>
    <w:rsid w:val="000C24FE"/>
    <w:rsid w:val="000C262F"/>
    <w:rsid w:val="000C2676"/>
    <w:rsid w:val="000C26BA"/>
    <w:rsid w:val="000C275F"/>
    <w:rsid w:val="000C2B12"/>
    <w:rsid w:val="000C2C8E"/>
    <w:rsid w:val="000C2E7F"/>
    <w:rsid w:val="000C30B7"/>
    <w:rsid w:val="000C336B"/>
    <w:rsid w:val="000C33A8"/>
    <w:rsid w:val="000C35B8"/>
    <w:rsid w:val="000C35E3"/>
    <w:rsid w:val="000C3715"/>
    <w:rsid w:val="000C3725"/>
    <w:rsid w:val="000C3746"/>
    <w:rsid w:val="000C3784"/>
    <w:rsid w:val="000C38BB"/>
    <w:rsid w:val="000C38E9"/>
    <w:rsid w:val="000C398A"/>
    <w:rsid w:val="000C3B05"/>
    <w:rsid w:val="000C3B56"/>
    <w:rsid w:val="000C3B60"/>
    <w:rsid w:val="000C3B76"/>
    <w:rsid w:val="000C3D45"/>
    <w:rsid w:val="000C3D6F"/>
    <w:rsid w:val="000C3EB9"/>
    <w:rsid w:val="000C3FBC"/>
    <w:rsid w:val="000C4008"/>
    <w:rsid w:val="000C40E5"/>
    <w:rsid w:val="000C412D"/>
    <w:rsid w:val="000C4179"/>
    <w:rsid w:val="000C4193"/>
    <w:rsid w:val="000C421B"/>
    <w:rsid w:val="000C44AE"/>
    <w:rsid w:val="000C45B3"/>
    <w:rsid w:val="000C4720"/>
    <w:rsid w:val="000C4747"/>
    <w:rsid w:val="000C4804"/>
    <w:rsid w:val="000C48CF"/>
    <w:rsid w:val="000C49DD"/>
    <w:rsid w:val="000C4A49"/>
    <w:rsid w:val="000C4C0B"/>
    <w:rsid w:val="000C4DCD"/>
    <w:rsid w:val="000C4DD6"/>
    <w:rsid w:val="000C4EB8"/>
    <w:rsid w:val="000C4EC1"/>
    <w:rsid w:val="000C4F3F"/>
    <w:rsid w:val="000C4F60"/>
    <w:rsid w:val="000C508A"/>
    <w:rsid w:val="000C50B5"/>
    <w:rsid w:val="000C50D5"/>
    <w:rsid w:val="000C50FB"/>
    <w:rsid w:val="000C5368"/>
    <w:rsid w:val="000C542E"/>
    <w:rsid w:val="000C5558"/>
    <w:rsid w:val="000C5599"/>
    <w:rsid w:val="000C55AE"/>
    <w:rsid w:val="000C575D"/>
    <w:rsid w:val="000C592D"/>
    <w:rsid w:val="000C5996"/>
    <w:rsid w:val="000C5B39"/>
    <w:rsid w:val="000C5BB8"/>
    <w:rsid w:val="000C5CDD"/>
    <w:rsid w:val="000C5D00"/>
    <w:rsid w:val="000C5D20"/>
    <w:rsid w:val="000C5F53"/>
    <w:rsid w:val="000C5F89"/>
    <w:rsid w:val="000C5F98"/>
    <w:rsid w:val="000C604E"/>
    <w:rsid w:val="000C6271"/>
    <w:rsid w:val="000C628C"/>
    <w:rsid w:val="000C6692"/>
    <w:rsid w:val="000C66DB"/>
    <w:rsid w:val="000C6936"/>
    <w:rsid w:val="000C697A"/>
    <w:rsid w:val="000C6AC0"/>
    <w:rsid w:val="000C6AD1"/>
    <w:rsid w:val="000C6B4E"/>
    <w:rsid w:val="000C6C88"/>
    <w:rsid w:val="000C6E72"/>
    <w:rsid w:val="000C6F41"/>
    <w:rsid w:val="000C6F76"/>
    <w:rsid w:val="000C6F80"/>
    <w:rsid w:val="000C6FB2"/>
    <w:rsid w:val="000C71B2"/>
    <w:rsid w:val="000C7232"/>
    <w:rsid w:val="000C7239"/>
    <w:rsid w:val="000C72A2"/>
    <w:rsid w:val="000C72CC"/>
    <w:rsid w:val="000C7408"/>
    <w:rsid w:val="000C742E"/>
    <w:rsid w:val="000C7441"/>
    <w:rsid w:val="000C7558"/>
    <w:rsid w:val="000C75D6"/>
    <w:rsid w:val="000C7657"/>
    <w:rsid w:val="000C76DA"/>
    <w:rsid w:val="000C778F"/>
    <w:rsid w:val="000C78C5"/>
    <w:rsid w:val="000C7A67"/>
    <w:rsid w:val="000C7B6F"/>
    <w:rsid w:val="000C7B8D"/>
    <w:rsid w:val="000C7CA0"/>
    <w:rsid w:val="000C7D82"/>
    <w:rsid w:val="000C7DEE"/>
    <w:rsid w:val="000C7E3B"/>
    <w:rsid w:val="000C7E45"/>
    <w:rsid w:val="000C7F3C"/>
    <w:rsid w:val="000C7F72"/>
    <w:rsid w:val="000C7FBF"/>
    <w:rsid w:val="000D00D6"/>
    <w:rsid w:val="000D013F"/>
    <w:rsid w:val="000D0180"/>
    <w:rsid w:val="000D0256"/>
    <w:rsid w:val="000D03BB"/>
    <w:rsid w:val="000D0427"/>
    <w:rsid w:val="000D04C9"/>
    <w:rsid w:val="000D050C"/>
    <w:rsid w:val="000D082D"/>
    <w:rsid w:val="000D0863"/>
    <w:rsid w:val="000D0887"/>
    <w:rsid w:val="000D0942"/>
    <w:rsid w:val="000D0AD6"/>
    <w:rsid w:val="000D0BDF"/>
    <w:rsid w:val="000D0C31"/>
    <w:rsid w:val="000D0D85"/>
    <w:rsid w:val="000D0E32"/>
    <w:rsid w:val="000D0EA5"/>
    <w:rsid w:val="000D102F"/>
    <w:rsid w:val="000D10B8"/>
    <w:rsid w:val="000D1105"/>
    <w:rsid w:val="000D1158"/>
    <w:rsid w:val="000D129E"/>
    <w:rsid w:val="000D1334"/>
    <w:rsid w:val="000D140A"/>
    <w:rsid w:val="000D145E"/>
    <w:rsid w:val="000D1486"/>
    <w:rsid w:val="000D14BD"/>
    <w:rsid w:val="000D15D2"/>
    <w:rsid w:val="000D15FE"/>
    <w:rsid w:val="000D1652"/>
    <w:rsid w:val="000D16A0"/>
    <w:rsid w:val="000D170C"/>
    <w:rsid w:val="000D1759"/>
    <w:rsid w:val="000D1847"/>
    <w:rsid w:val="000D1A36"/>
    <w:rsid w:val="000D1AD8"/>
    <w:rsid w:val="000D1B4B"/>
    <w:rsid w:val="000D1B81"/>
    <w:rsid w:val="000D1BB2"/>
    <w:rsid w:val="000D1C84"/>
    <w:rsid w:val="000D1D0B"/>
    <w:rsid w:val="000D1D45"/>
    <w:rsid w:val="000D1E3E"/>
    <w:rsid w:val="000D1F2F"/>
    <w:rsid w:val="000D1F35"/>
    <w:rsid w:val="000D1FE1"/>
    <w:rsid w:val="000D209F"/>
    <w:rsid w:val="000D20AD"/>
    <w:rsid w:val="000D230C"/>
    <w:rsid w:val="000D2357"/>
    <w:rsid w:val="000D23CA"/>
    <w:rsid w:val="000D23FA"/>
    <w:rsid w:val="000D23FD"/>
    <w:rsid w:val="000D24C6"/>
    <w:rsid w:val="000D25AC"/>
    <w:rsid w:val="000D2804"/>
    <w:rsid w:val="000D2825"/>
    <w:rsid w:val="000D28C1"/>
    <w:rsid w:val="000D296D"/>
    <w:rsid w:val="000D2A29"/>
    <w:rsid w:val="000D2A4F"/>
    <w:rsid w:val="000D2A65"/>
    <w:rsid w:val="000D2A6F"/>
    <w:rsid w:val="000D2B1F"/>
    <w:rsid w:val="000D2BAD"/>
    <w:rsid w:val="000D2BDD"/>
    <w:rsid w:val="000D2D23"/>
    <w:rsid w:val="000D2DB2"/>
    <w:rsid w:val="000D2ED6"/>
    <w:rsid w:val="000D2F72"/>
    <w:rsid w:val="000D2FA2"/>
    <w:rsid w:val="000D3138"/>
    <w:rsid w:val="000D3246"/>
    <w:rsid w:val="000D33BB"/>
    <w:rsid w:val="000D363C"/>
    <w:rsid w:val="000D37BF"/>
    <w:rsid w:val="000D387C"/>
    <w:rsid w:val="000D3BBF"/>
    <w:rsid w:val="000D3C22"/>
    <w:rsid w:val="000D3F73"/>
    <w:rsid w:val="000D406B"/>
    <w:rsid w:val="000D4104"/>
    <w:rsid w:val="000D413C"/>
    <w:rsid w:val="000D417A"/>
    <w:rsid w:val="000D41A2"/>
    <w:rsid w:val="000D4283"/>
    <w:rsid w:val="000D4412"/>
    <w:rsid w:val="000D4422"/>
    <w:rsid w:val="000D44C1"/>
    <w:rsid w:val="000D44F0"/>
    <w:rsid w:val="000D45E0"/>
    <w:rsid w:val="000D47C7"/>
    <w:rsid w:val="000D481C"/>
    <w:rsid w:val="000D487F"/>
    <w:rsid w:val="000D4A78"/>
    <w:rsid w:val="000D4AE1"/>
    <w:rsid w:val="000D4B14"/>
    <w:rsid w:val="000D4B48"/>
    <w:rsid w:val="000D4CB1"/>
    <w:rsid w:val="000D4D4C"/>
    <w:rsid w:val="000D4D83"/>
    <w:rsid w:val="000D4DE5"/>
    <w:rsid w:val="000D4DE6"/>
    <w:rsid w:val="000D4E08"/>
    <w:rsid w:val="000D4FAA"/>
    <w:rsid w:val="000D4FBC"/>
    <w:rsid w:val="000D4FF6"/>
    <w:rsid w:val="000D5054"/>
    <w:rsid w:val="000D507B"/>
    <w:rsid w:val="000D50DD"/>
    <w:rsid w:val="000D50E8"/>
    <w:rsid w:val="000D521E"/>
    <w:rsid w:val="000D5324"/>
    <w:rsid w:val="000D540B"/>
    <w:rsid w:val="000D547C"/>
    <w:rsid w:val="000D5524"/>
    <w:rsid w:val="000D5526"/>
    <w:rsid w:val="000D559F"/>
    <w:rsid w:val="000D5609"/>
    <w:rsid w:val="000D5668"/>
    <w:rsid w:val="000D5866"/>
    <w:rsid w:val="000D5A0E"/>
    <w:rsid w:val="000D5A2E"/>
    <w:rsid w:val="000D5A7D"/>
    <w:rsid w:val="000D5AB2"/>
    <w:rsid w:val="000D5B9C"/>
    <w:rsid w:val="000D5C21"/>
    <w:rsid w:val="000D5DCA"/>
    <w:rsid w:val="000D5EA2"/>
    <w:rsid w:val="000D5ECB"/>
    <w:rsid w:val="000D601A"/>
    <w:rsid w:val="000D6192"/>
    <w:rsid w:val="000D61B2"/>
    <w:rsid w:val="000D6265"/>
    <w:rsid w:val="000D62B9"/>
    <w:rsid w:val="000D630B"/>
    <w:rsid w:val="000D6360"/>
    <w:rsid w:val="000D6427"/>
    <w:rsid w:val="000D6465"/>
    <w:rsid w:val="000D656F"/>
    <w:rsid w:val="000D65EC"/>
    <w:rsid w:val="000D65F5"/>
    <w:rsid w:val="000D67A9"/>
    <w:rsid w:val="000D67B2"/>
    <w:rsid w:val="000D690C"/>
    <w:rsid w:val="000D6B8A"/>
    <w:rsid w:val="000D6BFE"/>
    <w:rsid w:val="000D6CAF"/>
    <w:rsid w:val="000D6CC9"/>
    <w:rsid w:val="000D6E16"/>
    <w:rsid w:val="000D6F65"/>
    <w:rsid w:val="000D6F8D"/>
    <w:rsid w:val="000D715F"/>
    <w:rsid w:val="000D7224"/>
    <w:rsid w:val="000D737A"/>
    <w:rsid w:val="000D7556"/>
    <w:rsid w:val="000D7601"/>
    <w:rsid w:val="000D76BE"/>
    <w:rsid w:val="000D771B"/>
    <w:rsid w:val="000D785D"/>
    <w:rsid w:val="000D78FF"/>
    <w:rsid w:val="000D799F"/>
    <w:rsid w:val="000D79C4"/>
    <w:rsid w:val="000D7B5A"/>
    <w:rsid w:val="000D7BD4"/>
    <w:rsid w:val="000D7C8B"/>
    <w:rsid w:val="000D7C92"/>
    <w:rsid w:val="000D7CC8"/>
    <w:rsid w:val="000D7E0F"/>
    <w:rsid w:val="000D7F2A"/>
    <w:rsid w:val="000D7F92"/>
    <w:rsid w:val="000E0046"/>
    <w:rsid w:val="000E00DA"/>
    <w:rsid w:val="000E0139"/>
    <w:rsid w:val="000E01D4"/>
    <w:rsid w:val="000E0266"/>
    <w:rsid w:val="000E0483"/>
    <w:rsid w:val="000E04B1"/>
    <w:rsid w:val="000E066A"/>
    <w:rsid w:val="000E0785"/>
    <w:rsid w:val="000E0828"/>
    <w:rsid w:val="000E0955"/>
    <w:rsid w:val="000E09BA"/>
    <w:rsid w:val="000E0B17"/>
    <w:rsid w:val="000E0B6A"/>
    <w:rsid w:val="000E0B99"/>
    <w:rsid w:val="000E0C4C"/>
    <w:rsid w:val="000E0E66"/>
    <w:rsid w:val="000E0F7A"/>
    <w:rsid w:val="000E0F8C"/>
    <w:rsid w:val="000E1079"/>
    <w:rsid w:val="000E10EB"/>
    <w:rsid w:val="000E1297"/>
    <w:rsid w:val="000E12D7"/>
    <w:rsid w:val="000E13D3"/>
    <w:rsid w:val="000E169D"/>
    <w:rsid w:val="000E1778"/>
    <w:rsid w:val="000E17A0"/>
    <w:rsid w:val="000E1879"/>
    <w:rsid w:val="000E18F5"/>
    <w:rsid w:val="000E1950"/>
    <w:rsid w:val="000E1956"/>
    <w:rsid w:val="000E1AA2"/>
    <w:rsid w:val="000E1ACD"/>
    <w:rsid w:val="000E1DC7"/>
    <w:rsid w:val="000E1E5D"/>
    <w:rsid w:val="000E1F03"/>
    <w:rsid w:val="000E1F10"/>
    <w:rsid w:val="000E1FC8"/>
    <w:rsid w:val="000E20F8"/>
    <w:rsid w:val="000E2339"/>
    <w:rsid w:val="000E237D"/>
    <w:rsid w:val="000E2497"/>
    <w:rsid w:val="000E2534"/>
    <w:rsid w:val="000E260C"/>
    <w:rsid w:val="000E27A7"/>
    <w:rsid w:val="000E29FC"/>
    <w:rsid w:val="000E2BE7"/>
    <w:rsid w:val="000E2CBD"/>
    <w:rsid w:val="000E2CF3"/>
    <w:rsid w:val="000E2FA7"/>
    <w:rsid w:val="000E30C1"/>
    <w:rsid w:val="000E3188"/>
    <w:rsid w:val="000E31B6"/>
    <w:rsid w:val="000E31F1"/>
    <w:rsid w:val="000E32FC"/>
    <w:rsid w:val="000E332D"/>
    <w:rsid w:val="000E3363"/>
    <w:rsid w:val="000E33D8"/>
    <w:rsid w:val="000E33EB"/>
    <w:rsid w:val="000E33F3"/>
    <w:rsid w:val="000E34E1"/>
    <w:rsid w:val="000E34F7"/>
    <w:rsid w:val="000E359E"/>
    <w:rsid w:val="000E367B"/>
    <w:rsid w:val="000E3845"/>
    <w:rsid w:val="000E389C"/>
    <w:rsid w:val="000E38CE"/>
    <w:rsid w:val="000E3937"/>
    <w:rsid w:val="000E3A3A"/>
    <w:rsid w:val="000E3AD4"/>
    <w:rsid w:val="000E3B3C"/>
    <w:rsid w:val="000E3BAF"/>
    <w:rsid w:val="000E3CCF"/>
    <w:rsid w:val="000E3D0D"/>
    <w:rsid w:val="000E3D9F"/>
    <w:rsid w:val="000E3EF0"/>
    <w:rsid w:val="000E3EFC"/>
    <w:rsid w:val="000E3FD4"/>
    <w:rsid w:val="000E4014"/>
    <w:rsid w:val="000E402B"/>
    <w:rsid w:val="000E415A"/>
    <w:rsid w:val="000E4169"/>
    <w:rsid w:val="000E44FD"/>
    <w:rsid w:val="000E452F"/>
    <w:rsid w:val="000E453D"/>
    <w:rsid w:val="000E4596"/>
    <w:rsid w:val="000E46A9"/>
    <w:rsid w:val="000E4764"/>
    <w:rsid w:val="000E47CB"/>
    <w:rsid w:val="000E47CE"/>
    <w:rsid w:val="000E483B"/>
    <w:rsid w:val="000E4A78"/>
    <w:rsid w:val="000E4B04"/>
    <w:rsid w:val="000E4BA3"/>
    <w:rsid w:val="000E4C22"/>
    <w:rsid w:val="000E4CC1"/>
    <w:rsid w:val="000E4D7A"/>
    <w:rsid w:val="000E4DF1"/>
    <w:rsid w:val="000E4E27"/>
    <w:rsid w:val="000E4F49"/>
    <w:rsid w:val="000E4FA1"/>
    <w:rsid w:val="000E503F"/>
    <w:rsid w:val="000E517B"/>
    <w:rsid w:val="000E517D"/>
    <w:rsid w:val="000E53F5"/>
    <w:rsid w:val="000E5474"/>
    <w:rsid w:val="000E54B7"/>
    <w:rsid w:val="000E551D"/>
    <w:rsid w:val="000E55A0"/>
    <w:rsid w:val="000E55D7"/>
    <w:rsid w:val="000E5613"/>
    <w:rsid w:val="000E56E0"/>
    <w:rsid w:val="000E5803"/>
    <w:rsid w:val="000E5986"/>
    <w:rsid w:val="000E5B0B"/>
    <w:rsid w:val="000E5C8C"/>
    <w:rsid w:val="000E5D11"/>
    <w:rsid w:val="000E5DC0"/>
    <w:rsid w:val="000E5E27"/>
    <w:rsid w:val="000E5E9F"/>
    <w:rsid w:val="000E5EA2"/>
    <w:rsid w:val="000E5ECC"/>
    <w:rsid w:val="000E5F02"/>
    <w:rsid w:val="000E6016"/>
    <w:rsid w:val="000E6102"/>
    <w:rsid w:val="000E6273"/>
    <w:rsid w:val="000E6335"/>
    <w:rsid w:val="000E637B"/>
    <w:rsid w:val="000E63A1"/>
    <w:rsid w:val="000E6582"/>
    <w:rsid w:val="000E65B7"/>
    <w:rsid w:val="000E663B"/>
    <w:rsid w:val="000E6680"/>
    <w:rsid w:val="000E66C4"/>
    <w:rsid w:val="000E6892"/>
    <w:rsid w:val="000E6A14"/>
    <w:rsid w:val="000E6ACF"/>
    <w:rsid w:val="000E6C1E"/>
    <w:rsid w:val="000E6E89"/>
    <w:rsid w:val="000E70E9"/>
    <w:rsid w:val="000E71CC"/>
    <w:rsid w:val="000E71F8"/>
    <w:rsid w:val="000E7201"/>
    <w:rsid w:val="000E727E"/>
    <w:rsid w:val="000E7319"/>
    <w:rsid w:val="000E7326"/>
    <w:rsid w:val="000E7369"/>
    <w:rsid w:val="000E7431"/>
    <w:rsid w:val="000E7578"/>
    <w:rsid w:val="000E7645"/>
    <w:rsid w:val="000E7653"/>
    <w:rsid w:val="000E76D6"/>
    <w:rsid w:val="000E77DF"/>
    <w:rsid w:val="000E780F"/>
    <w:rsid w:val="000E787E"/>
    <w:rsid w:val="000E78DB"/>
    <w:rsid w:val="000E790F"/>
    <w:rsid w:val="000E7AD7"/>
    <w:rsid w:val="000E7C63"/>
    <w:rsid w:val="000E7D23"/>
    <w:rsid w:val="000E7DBD"/>
    <w:rsid w:val="000E7E06"/>
    <w:rsid w:val="000E7E78"/>
    <w:rsid w:val="000E7E9E"/>
    <w:rsid w:val="000E7F65"/>
    <w:rsid w:val="000E7FAE"/>
    <w:rsid w:val="000EAD97"/>
    <w:rsid w:val="000F0024"/>
    <w:rsid w:val="000F0071"/>
    <w:rsid w:val="000F0102"/>
    <w:rsid w:val="000F01C9"/>
    <w:rsid w:val="000F021B"/>
    <w:rsid w:val="000F03D3"/>
    <w:rsid w:val="000F0424"/>
    <w:rsid w:val="000F04BA"/>
    <w:rsid w:val="000F0520"/>
    <w:rsid w:val="000F0791"/>
    <w:rsid w:val="000F08AE"/>
    <w:rsid w:val="000F08B8"/>
    <w:rsid w:val="000F08C2"/>
    <w:rsid w:val="000F0946"/>
    <w:rsid w:val="000F0AE8"/>
    <w:rsid w:val="000F0AF5"/>
    <w:rsid w:val="000F0B16"/>
    <w:rsid w:val="000F0C84"/>
    <w:rsid w:val="000F0E69"/>
    <w:rsid w:val="000F0FBE"/>
    <w:rsid w:val="000F1071"/>
    <w:rsid w:val="000F108A"/>
    <w:rsid w:val="000F10E0"/>
    <w:rsid w:val="000F12C4"/>
    <w:rsid w:val="000F1339"/>
    <w:rsid w:val="000F1423"/>
    <w:rsid w:val="000F142F"/>
    <w:rsid w:val="000F167E"/>
    <w:rsid w:val="000F17D0"/>
    <w:rsid w:val="000F1803"/>
    <w:rsid w:val="000F19A5"/>
    <w:rsid w:val="000F1A08"/>
    <w:rsid w:val="000F1CF6"/>
    <w:rsid w:val="000F1CF9"/>
    <w:rsid w:val="000F1E5D"/>
    <w:rsid w:val="000F1E72"/>
    <w:rsid w:val="000F1F0D"/>
    <w:rsid w:val="000F1F4E"/>
    <w:rsid w:val="000F1F63"/>
    <w:rsid w:val="000F1FF2"/>
    <w:rsid w:val="000F2115"/>
    <w:rsid w:val="000F2204"/>
    <w:rsid w:val="000F228C"/>
    <w:rsid w:val="000F237C"/>
    <w:rsid w:val="000F23A0"/>
    <w:rsid w:val="000F23C6"/>
    <w:rsid w:val="000F23E7"/>
    <w:rsid w:val="000F241C"/>
    <w:rsid w:val="000F2422"/>
    <w:rsid w:val="000F252A"/>
    <w:rsid w:val="000F2631"/>
    <w:rsid w:val="000F264C"/>
    <w:rsid w:val="000F26F4"/>
    <w:rsid w:val="000F2762"/>
    <w:rsid w:val="000F2826"/>
    <w:rsid w:val="000F29C8"/>
    <w:rsid w:val="000F29F5"/>
    <w:rsid w:val="000F29F7"/>
    <w:rsid w:val="000F2AAF"/>
    <w:rsid w:val="000F2B2C"/>
    <w:rsid w:val="000F2C6D"/>
    <w:rsid w:val="000F302F"/>
    <w:rsid w:val="000F30B6"/>
    <w:rsid w:val="000F3108"/>
    <w:rsid w:val="000F32C0"/>
    <w:rsid w:val="000F33D1"/>
    <w:rsid w:val="000F33F1"/>
    <w:rsid w:val="000F3476"/>
    <w:rsid w:val="000F34ED"/>
    <w:rsid w:val="000F3597"/>
    <w:rsid w:val="000F3609"/>
    <w:rsid w:val="000F3672"/>
    <w:rsid w:val="000F36B7"/>
    <w:rsid w:val="000F37FD"/>
    <w:rsid w:val="000F399D"/>
    <w:rsid w:val="000F3ABF"/>
    <w:rsid w:val="000F3AF9"/>
    <w:rsid w:val="000F3BCF"/>
    <w:rsid w:val="000F3D64"/>
    <w:rsid w:val="000F3DF2"/>
    <w:rsid w:val="000F3F03"/>
    <w:rsid w:val="000F4168"/>
    <w:rsid w:val="000F418C"/>
    <w:rsid w:val="000F42AD"/>
    <w:rsid w:val="000F43C8"/>
    <w:rsid w:val="000F4443"/>
    <w:rsid w:val="000F44E8"/>
    <w:rsid w:val="000F457E"/>
    <w:rsid w:val="000F4771"/>
    <w:rsid w:val="000F4AD6"/>
    <w:rsid w:val="000F4B7C"/>
    <w:rsid w:val="000F4B84"/>
    <w:rsid w:val="000F4C2F"/>
    <w:rsid w:val="000F4C6D"/>
    <w:rsid w:val="000F4C85"/>
    <w:rsid w:val="000F4DCF"/>
    <w:rsid w:val="000F4DF5"/>
    <w:rsid w:val="000F4FCA"/>
    <w:rsid w:val="000F509E"/>
    <w:rsid w:val="000F517D"/>
    <w:rsid w:val="000F51BE"/>
    <w:rsid w:val="000F52C9"/>
    <w:rsid w:val="000F5316"/>
    <w:rsid w:val="000F581F"/>
    <w:rsid w:val="000F5936"/>
    <w:rsid w:val="000F5941"/>
    <w:rsid w:val="000F5946"/>
    <w:rsid w:val="000F59E0"/>
    <w:rsid w:val="000F5A15"/>
    <w:rsid w:val="000F5A55"/>
    <w:rsid w:val="000F5A71"/>
    <w:rsid w:val="000F5AA8"/>
    <w:rsid w:val="000F5C3B"/>
    <w:rsid w:val="000F5D8D"/>
    <w:rsid w:val="000F5EA1"/>
    <w:rsid w:val="000F5EAA"/>
    <w:rsid w:val="000F5EEA"/>
    <w:rsid w:val="000F606E"/>
    <w:rsid w:val="000F60C7"/>
    <w:rsid w:val="000F6107"/>
    <w:rsid w:val="000F610A"/>
    <w:rsid w:val="000F611F"/>
    <w:rsid w:val="000F6167"/>
    <w:rsid w:val="000F631D"/>
    <w:rsid w:val="000F6377"/>
    <w:rsid w:val="000F63AC"/>
    <w:rsid w:val="000F6448"/>
    <w:rsid w:val="000F647F"/>
    <w:rsid w:val="000F649E"/>
    <w:rsid w:val="000F6505"/>
    <w:rsid w:val="000F65C4"/>
    <w:rsid w:val="000F65E0"/>
    <w:rsid w:val="000F66A9"/>
    <w:rsid w:val="000F6729"/>
    <w:rsid w:val="000F6779"/>
    <w:rsid w:val="000F67AE"/>
    <w:rsid w:val="000F67FE"/>
    <w:rsid w:val="000F696D"/>
    <w:rsid w:val="000F69C7"/>
    <w:rsid w:val="000F69EA"/>
    <w:rsid w:val="000F6B84"/>
    <w:rsid w:val="000F6C3C"/>
    <w:rsid w:val="000F6E3D"/>
    <w:rsid w:val="000F7069"/>
    <w:rsid w:val="000F7083"/>
    <w:rsid w:val="000F708B"/>
    <w:rsid w:val="000F732B"/>
    <w:rsid w:val="000F74A7"/>
    <w:rsid w:val="000F74F5"/>
    <w:rsid w:val="000F7549"/>
    <w:rsid w:val="000F7570"/>
    <w:rsid w:val="000F76A1"/>
    <w:rsid w:val="000F76F6"/>
    <w:rsid w:val="000F7739"/>
    <w:rsid w:val="000F7780"/>
    <w:rsid w:val="000F77A0"/>
    <w:rsid w:val="000F789B"/>
    <w:rsid w:val="000F78B1"/>
    <w:rsid w:val="000F79B9"/>
    <w:rsid w:val="000F79E8"/>
    <w:rsid w:val="000F7A09"/>
    <w:rsid w:val="000F7AC6"/>
    <w:rsid w:val="000F7AE1"/>
    <w:rsid w:val="000F7B09"/>
    <w:rsid w:val="000F7B2F"/>
    <w:rsid w:val="000F7C24"/>
    <w:rsid w:val="000F7C33"/>
    <w:rsid w:val="000F7C47"/>
    <w:rsid w:val="000F7D52"/>
    <w:rsid w:val="000F7ED6"/>
    <w:rsid w:val="000F7EE3"/>
    <w:rsid w:val="000F7FC9"/>
    <w:rsid w:val="001002ED"/>
    <w:rsid w:val="0010056B"/>
    <w:rsid w:val="00100621"/>
    <w:rsid w:val="0010076B"/>
    <w:rsid w:val="001007FA"/>
    <w:rsid w:val="00100B87"/>
    <w:rsid w:val="00100BF5"/>
    <w:rsid w:val="00100C03"/>
    <w:rsid w:val="00100C57"/>
    <w:rsid w:val="00100FEB"/>
    <w:rsid w:val="00101014"/>
    <w:rsid w:val="001010FE"/>
    <w:rsid w:val="0010139B"/>
    <w:rsid w:val="001013A3"/>
    <w:rsid w:val="0010144D"/>
    <w:rsid w:val="00101659"/>
    <w:rsid w:val="0010168F"/>
    <w:rsid w:val="00101955"/>
    <w:rsid w:val="001019A0"/>
    <w:rsid w:val="00101AC9"/>
    <w:rsid w:val="00101C3E"/>
    <w:rsid w:val="00101C4F"/>
    <w:rsid w:val="00101C5B"/>
    <w:rsid w:val="00101CBC"/>
    <w:rsid w:val="00101CDD"/>
    <w:rsid w:val="00101D75"/>
    <w:rsid w:val="00101E1D"/>
    <w:rsid w:val="00101F8F"/>
    <w:rsid w:val="00102004"/>
    <w:rsid w:val="00102287"/>
    <w:rsid w:val="0010231A"/>
    <w:rsid w:val="00102380"/>
    <w:rsid w:val="001023E3"/>
    <w:rsid w:val="00102470"/>
    <w:rsid w:val="001024AA"/>
    <w:rsid w:val="00102672"/>
    <w:rsid w:val="001026F1"/>
    <w:rsid w:val="00102889"/>
    <w:rsid w:val="0010294B"/>
    <w:rsid w:val="00102A95"/>
    <w:rsid w:val="00102B73"/>
    <w:rsid w:val="00102CC9"/>
    <w:rsid w:val="00102D30"/>
    <w:rsid w:val="00102D6F"/>
    <w:rsid w:val="00102DD4"/>
    <w:rsid w:val="00102FD6"/>
    <w:rsid w:val="00103025"/>
    <w:rsid w:val="001030BF"/>
    <w:rsid w:val="001031CA"/>
    <w:rsid w:val="0010331E"/>
    <w:rsid w:val="0010342C"/>
    <w:rsid w:val="00103453"/>
    <w:rsid w:val="0010351C"/>
    <w:rsid w:val="00103572"/>
    <w:rsid w:val="001035C3"/>
    <w:rsid w:val="001036CD"/>
    <w:rsid w:val="00103780"/>
    <w:rsid w:val="001039B2"/>
    <w:rsid w:val="00103B5E"/>
    <w:rsid w:val="00103C18"/>
    <w:rsid w:val="00103C3B"/>
    <w:rsid w:val="00103C6B"/>
    <w:rsid w:val="00103CCA"/>
    <w:rsid w:val="00103D95"/>
    <w:rsid w:val="00103E1C"/>
    <w:rsid w:val="00103E7F"/>
    <w:rsid w:val="00103FB0"/>
    <w:rsid w:val="00103FF6"/>
    <w:rsid w:val="0010405D"/>
    <w:rsid w:val="001040BF"/>
    <w:rsid w:val="00104212"/>
    <w:rsid w:val="00104475"/>
    <w:rsid w:val="001044B2"/>
    <w:rsid w:val="001045CC"/>
    <w:rsid w:val="001046CD"/>
    <w:rsid w:val="00104704"/>
    <w:rsid w:val="00104744"/>
    <w:rsid w:val="00104761"/>
    <w:rsid w:val="00104874"/>
    <w:rsid w:val="001048BF"/>
    <w:rsid w:val="001049A3"/>
    <w:rsid w:val="00104A7E"/>
    <w:rsid w:val="00104C2B"/>
    <w:rsid w:val="00104C7C"/>
    <w:rsid w:val="00104D09"/>
    <w:rsid w:val="00104DD4"/>
    <w:rsid w:val="0010503E"/>
    <w:rsid w:val="0010524A"/>
    <w:rsid w:val="00105280"/>
    <w:rsid w:val="001053F1"/>
    <w:rsid w:val="0010548F"/>
    <w:rsid w:val="00105650"/>
    <w:rsid w:val="00105742"/>
    <w:rsid w:val="00105800"/>
    <w:rsid w:val="00105889"/>
    <w:rsid w:val="0010598A"/>
    <w:rsid w:val="001059A0"/>
    <w:rsid w:val="00105BBB"/>
    <w:rsid w:val="00105BE1"/>
    <w:rsid w:val="00105C24"/>
    <w:rsid w:val="00105CA2"/>
    <w:rsid w:val="00105D40"/>
    <w:rsid w:val="00105F33"/>
    <w:rsid w:val="001060BD"/>
    <w:rsid w:val="0010614F"/>
    <w:rsid w:val="00106228"/>
    <w:rsid w:val="001063C4"/>
    <w:rsid w:val="00106506"/>
    <w:rsid w:val="001066EF"/>
    <w:rsid w:val="0010689B"/>
    <w:rsid w:val="00106A83"/>
    <w:rsid w:val="00106AB5"/>
    <w:rsid w:val="00106B6A"/>
    <w:rsid w:val="00106CFA"/>
    <w:rsid w:val="00106E07"/>
    <w:rsid w:val="00106E88"/>
    <w:rsid w:val="00106F1C"/>
    <w:rsid w:val="00107034"/>
    <w:rsid w:val="0010705F"/>
    <w:rsid w:val="00107086"/>
    <w:rsid w:val="0010738C"/>
    <w:rsid w:val="001073E9"/>
    <w:rsid w:val="00107473"/>
    <w:rsid w:val="00107528"/>
    <w:rsid w:val="00107548"/>
    <w:rsid w:val="0010761B"/>
    <w:rsid w:val="00107746"/>
    <w:rsid w:val="001077CC"/>
    <w:rsid w:val="001077F2"/>
    <w:rsid w:val="0010790A"/>
    <w:rsid w:val="0010792B"/>
    <w:rsid w:val="0010793B"/>
    <w:rsid w:val="00107A2D"/>
    <w:rsid w:val="00107A87"/>
    <w:rsid w:val="00107D90"/>
    <w:rsid w:val="00107E6C"/>
    <w:rsid w:val="00107E90"/>
    <w:rsid w:val="00110152"/>
    <w:rsid w:val="001101B0"/>
    <w:rsid w:val="0011020C"/>
    <w:rsid w:val="001103B7"/>
    <w:rsid w:val="00110532"/>
    <w:rsid w:val="00110549"/>
    <w:rsid w:val="0011058E"/>
    <w:rsid w:val="0011067D"/>
    <w:rsid w:val="001106E2"/>
    <w:rsid w:val="0011071D"/>
    <w:rsid w:val="0011072D"/>
    <w:rsid w:val="0011076C"/>
    <w:rsid w:val="00110793"/>
    <w:rsid w:val="001107B6"/>
    <w:rsid w:val="001107BE"/>
    <w:rsid w:val="00110955"/>
    <w:rsid w:val="0011099A"/>
    <w:rsid w:val="00110CEC"/>
    <w:rsid w:val="00110D3F"/>
    <w:rsid w:val="00110D53"/>
    <w:rsid w:val="00110E5F"/>
    <w:rsid w:val="00110F28"/>
    <w:rsid w:val="00110F38"/>
    <w:rsid w:val="00111084"/>
    <w:rsid w:val="001110EB"/>
    <w:rsid w:val="00111106"/>
    <w:rsid w:val="00111121"/>
    <w:rsid w:val="001111AE"/>
    <w:rsid w:val="001111C7"/>
    <w:rsid w:val="00111211"/>
    <w:rsid w:val="001112E2"/>
    <w:rsid w:val="001112F7"/>
    <w:rsid w:val="0011134C"/>
    <w:rsid w:val="001114A9"/>
    <w:rsid w:val="00111556"/>
    <w:rsid w:val="00111592"/>
    <w:rsid w:val="001115AE"/>
    <w:rsid w:val="001115C3"/>
    <w:rsid w:val="0011161B"/>
    <w:rsid w:val="001116AF"/>
    <w:rsid w:val="001116BE"/>
    <w:rsid w:val="001118B0"/>
    <w:rsid w:val="001118F6"/>
    <w:rsid w:val="0011191E"/>
    <w:rsid w:val="0011195B"/>
    <w:rsid w:val="00111972"/>
    <w:rsid w:val="00111B40"/>
    <w:rsid w:val="00111BE4"/>
    <w:rsid w:val="00111C1E"/>
    <w:rsid w:val="00111DA4"/>
    <w:rsid w:val="00111E6B"/>
    <w:rsid w:val="00111F92"/>
    <w:rsid w:val="00111FFB"/>
    <w:rsid w:val="00112217"/>
    <w:rsid w:val="00112240"/>
    <w:rsid w:val="00112273"/>
    <w:rsid w:val="0011230B"/>
    <w:rsid w:val="00112337"/>
    <w:rsid w:val="001124E9"/>
    <w:rsid w:val="0011263C"/>
    <w:rsid w:val="00112663"/>
    <w:rsid w:val="00112698"/>
    <w:rsid w:val="00112840"/>
    <w:rsid w:val="001128C0"/>
    <w:rsid w:val="00112917"/>
    <w:rsid w:val="001129C9"/>
    <w:rsid w:val="001129E0"/>
    <w:rsid w:val="001129E4"/>
    <w:rsid w:val="00112AF6"/>
    <w:rsid w:val="00112BE7"/>
    <w:rsid w:val="00112E35"/>
    <w:rsid w:val="001130A2"/>
    <w:rsid w:val="0011312F"/>
    <w:rsid w:val="001131AB"/>
    <w:rsid w:val="001131EB"/>
    <w:rsid w:val="00113716"/>
    <w:rsid w:val="001138EB"/>
    <w:rsid w:val="00113942"/>
    <w:rsid w:val="00113A83"/>
    <w:rsid w:val="00113BBB"/>
    <w:rsid w:val="00113C7C"/>
    <w:rsid w:val="00113CAA"/>
    <w:rsid w:val="00113D3E"/>
    <w:rsid w:val="00113DC0"/>
    <w:rsid w:val="00113DE2"/>
    <w:rsid w:val="00113F0F"/>
    <w:rsid w:val="00114023"/>
    <w:rsid w:val="001140D2"/>
    <w:rsid w:val="00114102"/>
    <w:rsid w:val="00114173"/>
    <w:rsid w:val="00114249"/>
    <w:rsid w:val="00114265"/>
    <w:rsid w:val="00114283"/>
    <w:rsid w:val="00114313"/>
    <w:rsid w:val="0011431F"/>
    <w:rsid w:val="00114372"/>
    <w:rsid w:val="00114667"/>
    <w:rsid w:val="001146D3"/>
    <w:rsid w:val="001149BD"/>
    <w:rsid w:val="00114AA5"/>
    <w:rsid w:val="00114B91"/>
    <w:rsid w:val="00114D0C"/>
    <w:rsid w:val="00114E29"/>
    <w:rsid w:val="00114ED3"/>
    <w:rsid w:val="00114F89"/>
    <w:rsid w:val="00115055"/>
    <w:rsid w:val="0011506F"/>
    <w:rsid w:val="001150A6"/>
    <w:rsid w:val="00115172"/>
    <w:rsid w:val="0011527D"/>
    <w:rsid w:val="00115366"/>
    <w:rsid w:val="001155FA"/>
    <w:rsid w:val="0011564A"/>
    <w:rsid w:val="0011565D"/>
    <w:rsid w:val="00115820"/>
    <w:rsid w:val="001159D7"/>
    <w:rsid w:val="00115A2A"/>
    <w:rsid w:val="00115AC1"/>
    <w:rsid w:val="00115B18"/>
    <w:rsid w:val="00115B5D"/>
    <w:rsid w:val="00115C28"/>
    <w:rsid w:val="00115C47"/>
    <w:rsid w:val="00115CD4"/>
    <w:rsid w:val="00115DB5"/>
    <w:rsid w:val="00116058"/>
    <w:rsid w:val="00116069"/>
    <w:rsid w:val="00116156"/>
    <w:rsid w:val="00116367"/>
    <w:rsid w:val="00116497"/>
    <w:rsid w:val="0011659D"/>
    <w:rsid w:val="001166F9"/>
    <w:rsid w:val="0011684D"/>
    <w:rsid w:val="001168AF"/>
    <w:rsid w:val="0011696A"/>
    <w:rsid w:val="001169BB"/>
    <w:rsid w:val="00116CB9"/>
    <w:rsid w:val="001170AA"/>
    <w:rsid w:val="00117260"/>
    <w:rsid w:val="001172BF"/>
    <w:rsid w:val="001172DB"/>
    <w:rsid w:val="001173BB"/>
    <w:rsid w:val="00117417"/>
    <w:rsid w:val="001174F4"/>
    <w:rsid w:val="00117513"/>
    <w:rsid w:val="0011762B"/>
    <w:rsid w:val="0011775C"/>
    <w:rsid w:val="001178B9"/>
    <w:rsid w:val="001178F5"/>
    <w:rsid w:val="00117CB2"/>
    <w:rsid w:val="00117D97"/>
    <w:rsid w:val="00117D98"/>
    <w:rsid w:val="00120005"/>
    <w:rsid w:val="00120015"/>
    <w:rsid w:val="00120039"/>
    <w:rsid w:val="00120205"/>
    <w:rsid w:val="0012045A"/>
    <w:rsid w:val="00120511"/>
    <w:rsid w:val="00120572"/>
    <w:rsid w:val="001208BC"/>
    <w:rsid w:val="001208E9"/>
    <w:rsid w:val="00120926"/>
    <w:rsid w:val="00120AAD"/>
    <w:rsid w:val="00120AEB"/>
    <w:rsid w:val="00120C73"/>
    <w:rsid w:val="00120DAB"/>
    <w:rsid w:val="00120F2E"/>
    <w:rsid w:val="00120FB4"/>
    <w:rsid w:val="00121011"/>
    <w:rsid w:val="0012118C"/>
    <w:rsid w:val="0012150F"/>
    <w:rsid w:val="001215CC"/>
    <w:rsid w:val="001215EF"/>
    <w:rsid w:val="00121708"/>
    <w:rsid w:val="00121735"/>
    <w:rsid w:val="0012175E"/>
    <w:rsid w:val="001218A5"/>
    <w:rsid w:val="001219C7"/>
    <w:rsid w:val="00121A35"/>
    <w:rsid w:val="00121CC7"/>
    <w:rsid w:val="00121EAE"/>
    <w:rsid w:val="001222EC"/>
    <w:rsid w:val="0012244E"/>
    <w:rsid w:val="0012249D"/>
    <w:rsid w:val="001224E3"/>
    <w:rsid w:val="00122524"/>
    <w:rsid w:val="00122597"/>
    <w:rsid w:val="0012266A"/>
    <w:rsid w:val="001226B0"/>
    <w:rsid w:val="00122776"/>
    <w:rsid w:val="0012283A"/>
    <w:rsid w:val="0012288F"/>
    <w:rsid w:val="001229F5"/>
    <w:rsid w:val="00122A86"/>
    <w:rsid w:val="00122BD9"/>
    <w:rsid w:val="00122C0F"/>
    <w:rsid w:val="00122C1A"/>
    <w:rsid w:val="00122FC7"/>
    <w:rsid w:val="001230C5"/>
    <w:rsid w:val="001230C8"/>
    <w:rsid w:val="00123113"/>
    <w:rsid w:val="001232BB"/>
    <w:rsid w:val="00123392"/>
    <w:rsid w:val="001233FA"/>
    <w:rsid w:val="001234B3"/>
    <w:rsid w:val="001234C3"/>
    <w:rsid w:val="0012357B"/>
    <w:rsid w:val="0012363C"/>
    <w:rsid w:val="0012368A"/>
    <w:rsid w:val="00123793"/>
    <w:rsid w:val="001237A7"/>
    <w:rsid w:val="001237DC"/>
    <w:rsid w:val="001237FC"/>
    <w:rsid w:val="00123A14"/>
    <w:rsid w:val="00123B6B"/>
    <w:rsid w:val="00123B86"/>
    <w:rsid w:val="00123B94"/>
    <w:rsid w:val="00123CE6"/>
    <w:rsid w:val="00123D1D"/>
    <w:rsid w:val="00123DE9"/>
    <w:rsid w:val="0012403C"/>
    <w:rsid w:val="00124065"/>
    <w:rsid w:val="001240BF"/>
    <w:rsid w:val="00124140"/>
    <w:rsid w:val="00124299"/>
    <w:rsid w:val="001242AC"/>
    <w:rsid w:val="001242BA"/>
    <w:rsid w:val="00124326"/>
    <w:rsid w:val="00124463"/>
    <w:rsid w:val="00124532"/>
    <w:rsid w:val="001245E2"/>
    <w:rsid w:val="001245E6"/>
    <w:rsid w:val="001246D0"/>
    <w:rsid w:val="001248B7"/>
    <w:rsid w:val="001249F9"/>
    <w:rsid w:val="00124B59"/>
    <w:rsid w:val="00124D8A"/>
    <w:rsid w:val="00124E29"/>
    <w:rsid w:val="00124E31"/>
    <w:rsid w:val="00124E46"/>
    <w:rsid w:val="00124FBC"/>
    <w:rsid w:val="001250DC"/>
    <w:rsid w:val="001251DD"/>
    <w:rsid w:val="001254C3"/>
    <w:rsid w:val="001256B2"/>
    <w:rsid w:val="00125761"/>
    <w:rsid w:val="00125807"/>
    <w:rsid w:val="0012595F"/>
    <w:rsid w:val="00125A45"/>
    <w:rsid w:val="00125AF1"/>
    <w:rsid w:val="00125BE1"/>
    <w:rsid w:val="00125C01"/>
    <w:rsid w:val="00125C0D"/>
    <w:rsid w:val="00125C8F"/>
    <w:rsid w:val="00125D36"/>
    <w:rsid w:val="00125DCD"/>
    <w:rsid w:val="00125E44"/>
    <w:rsid w:val="00125E6D"/>
    <w:rsid w:val="00125EB2"/>
    <w:rsid w:val="00125EC9"/>
    <w:rsid w:val="0012604F"/>
    <w:rsid w:val="00126060"/>
    <w:rsid w:val="001260FF"/>
    <w:rsid w:val="00126163"/>
    <w:rsid w:val="00126337"/>
    <w:rsid w:val="00126550"/>
    <w:rsid w:val="001265C5"/>
    <w:rsid w:val="001265DC"/>
    <w:rsid w:val="001266B9"/>
    <w:rsid w:val="00126732"/>
    <w:rsid w:val="00126809"/>
    <w:rsid w:val="0012684A"/>
    <w:rsid w:val="001268EB"/>
    <w:rsid w:val="001268F9"/>
    <w:rsid w:val="00126B23"/>
    <w:rsid w:val="00126B4D"/>
    <w:rsid w:val="00126B4E"/>
    <w:rsid w:val="00126C3A"/>
    <w:rsid w:val="00126C9C"/>
    <w:rsid w:val="00126E07"/>
    <w:rsid w:val="00126EC0"/>
    <w:rsid w:val="00127007"/>
    <w:rsid w:val="00127082"/>
    <w:rsid w:val="00127282"/>
    <w:rsid w:val="001274F5"/>
    <w:rsid w:val="0012755F"/>
    <w:rsid w:val="00127646"/>
    <w:rsid w:val="001276BB"/>
    <w:rsid w:val="0012770A"/>
    <w:rsid w:val="0012790E"/>
    <w:rsid w:val="00127D49"/>
    <w:rsid w:val="00127DF7"/>
    <w:rsid w:val="00127F53"/>
    <w:rsid w:val="0013003E"/>
    <w:rsid w:val="00130161"/>
    <w:rsid w:val="0013048A"/>
    <w:rsid w:val="001304D7"/>
    <w:rsid w:val="00130577"/>
    <w:rsid w:val="0013060E"/>
    <w:rsid w:val="0013066E"/>
    <w:rsid w:val="00130742"/>
    <w:rsid w:val="001308E1"/>
    <w:rsid w:val="001308F7"/>
    <w:rsid w:val="00130A05"/>
    <w:rsid w:val="00130C70"/>
    <w:rsid w:val="00130CC1"/>
    <w:rsid w:val="00130CCD"/>
    <w:rsid w:val="00130D6A"/>
    <w:rsid w:val="00130D7C"/>
    <w:rsid w:val="00130F96"/>
    <w:rsid w:val="0013102B"/>
    <w:rsid w:val="00131033"/>
    <w:rsid w:val="00131085"/>
    <w:rsid w:val="001311AD"/>
    <w:rsid w:val="001312CD"/>
    <w:rsid w:val="001312DC"/>
    <w:rsid w:val="00131357"/>
    <w:rsid w:val="001314AD"/>
    <w:rsid w:val="0013178A"/>
    <w:rsid w:val="001318BF"/>
    <w:rsid w:val="0013190B"/>
    <w:rsid w:val="00131910"/>
    <w:rsid w:val="00131960"/>
    <w:rsid w:val="00131982"/>
    <w:rsid w:val="001319CC"/>
    <w:rsid w:val="00131A18"/>
    <w:rsid w:val="00131A76"/>
    <w:rsid w:val="00131ACE"/>
    <w:rsid w:val="00131BFE"/>
    <w:rsid w:val="00131CA4"/>
    <w:rsid w:val="00131DDA"/>
    <w:rsid w:val="00131DED"/>
    <w:rsid w:val="00132265"/>
    <w:rsid w:val="001323DA"/>
    <w:rsid w:val="00132517"/>
    <w:rsid w:val="0013255E"/>
    <w:rsid w:val="00132561"/>
    <w:rsid w:val="00132594"/>
    <w:rsid w:val="0013264D"/>
    <w:rsid w:val="001327C5"/>
    <w:rsid w:val="001327E8"/>
    <w:rsid w:val="0013294A"/>
    <w:rsid w:val="00132BE5"/>
    <w:rsid w:val="00132C54"/>
    <w:rsid w:val="00132C56"/>
    <w:rsid w:val="00132D74"/>
    <w:rsid w:val="00132D88"/>
    <w:rsid w:val="00132E56"/>
    <w:rsid w:val="00132EB1"/>
    <w:rsid w:val="0013305D"/>
    <w:rsid w:val="0013309E"/>
    <w:rsid w:val="0013319C"/>
    <w:rsid w:val="001331B2"/>
    <w:rsid w:val="0013324F"/>
    <w:rsid w:val="001332BB"/>
    <w:rsid w:val="001332C9"/>
    <w:rsid w:val="0013331F"/>
    <w:rsid w:val="0013342A"/>
    <w:rsid w:val="00133619"/>
    <w:rsid w:val="00133730"/>
    <w:rsid w:val="00133769"/>
    <w:rsid w:val="001338FB"/>
    <w:rsid w:val="0013392A"/>
    <w:rsid w:val="0013398A"/>
    <w:rsid w:val="00133A72"/>
    <w:rsid w:val="00133AA4"/>
    <w:rsid w:val="00133D05"/>
    <w:rsid w:val="00133DBB"/>
    <w:rsid w:val="00133FEA"/>
    <w:rsid w:val="0013400E"/>
    <w:rsid w:val="00134017"/>
    <w:rsid w:val="001340F2"/>
    <w:rsid w:val="0013413F"/>
    <w:rsid w:val="00134345"/>
    <w:rsid w:val="001343A9"/>
    <w:rsid w:val="00134450"/>
    <w:rsid w:val="00134503"/>
    <w:rsid w:val="00134529"/>
    <w:rsid w:val="00134575"/>
    <w:rsid w:val="0013473F"/>
    <w:rsid w:val="001347A4"/>
    <w:rsid w:val="00134862"/>
    <w:rsid w:val="00134879"/>
    <w:rsid w:val="001348DF"/>
    <w:rsid w:val="00134927"/>
    <w:rsid w:val="00134987"/>
    <w:rsid w:val="00134AA5"/>
    <w:rsid w:val="00134B7C"/>
    <w:rsid w:val="00134BBE"/>
    <w:rsid w:val="00134BCB"/>
    <w:rsid w:val="00134C70"/>
    <w:rsid w:val="00134E07"/>
    <w:rsid w:val="00134E4E"/>
    <w:rsid w:val="00134FB4"/>
    <w:rsid w:val="001350D5"/>
    <w:rsid w:val="00135285"/>
    <w:rsid w:val="001353D7"/>
    <w:rsid w:val="0013547B"/>
    <w:rsid w:val="001355F0"/>
    <w:rsid w:val="001356CB"/>
    <w:rsid w:val="00135849"/>
    <w:rsid w:val="0013588F"/>
    <w:rsid w:val="00135944"/>
    <w:rsid w:val="001359B8"/>
    <w:rsid w:val="00135A5F"/>
    <w:rsid w:val="00135B70"/>
    <w:rsid w:val="00135C16"/>
    <w:rsid w:val="00136080"/>
    <w:rsid w:val="001360FD"/>
    <w:rsid w:val="001361B7"/>
    <w:rsid w:val="00136206"/>
    <w:rsid w:val="001362AD"/>
    <w:rsid w:val="00136318"/>
    <w:rsid w:val="0013635E"/>
    <w:rsid w:val="001363B8"/>
    <w:rsid w:val="001363E2"/>
    <w:rsid w:val="001364C4"/>
    <w:rsid w:val="001364FA"/>
    <w:rsid w:val="001365AC"/>
    <w:rsid w:val="001365CE"/>
    <w:rsid w:val="00136602"/>
    <w:rsid w:val="001367CB"/>
    <w:rsid w:val="00136A8F"/>
    <w:rsid w:val="00136ADC"/>
    <w:rsid w:val="00136B03"/>
    <w:rsid w:val="00136B31"/>
    <w:rsid w:val="00136CDC"/>
    <w:rsid w:val="00136D0E"/>
    <w:rsid w:val="00137134"/>
    <w:rsid w:val="00137143"/>
    <w:rsid w:val="001371C5"/>
    <w:rsid w:val="001372C0"/>
    <w:rsid w:val="00137412"/>
    <w:rsid w:val="0013753F"/>
    <w:rsid w:val="00137567"/>
    <w:rsid w:val="001375D0"/>
    <w:rsid w:val="00137624"/>
    <w:rsid w:val="00137660"/>
    <w:rsid w:val="0013776C"/>
    <w:rsid w:val="00137771"/>
    <w:rsid w:val="00137778"/>
    <w:rsid w:val="0013790D"/>
    <w:rsid w:val="00137954"/>
    <w:rsid w:val="0013799C"/>
    <w:rsid w:val="00137B12"/>
    <w:rsid w:val="00137E06"/>
    <w:rsid w:val="0013DF0D"/>
    <w:rsid w:val="0014013D"/>
    <w:rsid w:val="00140184"/>
    <w:rsid w:val="0014035A"/>
    <w:rsid w:val="0014040F"/>
    <w:rsid w:val="00140535"/>
    <w:rsid w:val="00140564"/>
    <w:rsid w:val="0014056F"/>
    <w:rsid w:val="001406E1"/>
    <w:rsid w:val="001407D3"/>
    <w:rsid w:val="00140803"/>
    <w:rsid w:val="00140835"/>
    <w:rsid w:val="00140845"/>
    <w:rsid w:val="001408CF"/>
    <w:rsid w:val="00140A5C"/>
    <w:rsid w:val="00140B67"/>
    <w:rsid w:val="00140C7A"/>
    <w:rsid w:val="00140D87"/>
    <w:rsid w:val="00140E14"/>
    <w:rsid w:val="00140EF0"/>
    <w:rsid w:val="00140F4D"/>
    <w:rsid w:val="00141017"/>
    <w:rsid w:val="0014101A"/>
    <w:rsid w:val="0014119C"/>
    <w:rsid w:val="001411F0"/>
    <w:rsid w:val="001412B1"/>
    <w:rsid w:val="001413CA"/>
    <w:rsid w:val="001416B1"/>
    <w:rsid w:val="001416B5"/>
    <w:rsid w:val="001416D4"/>
    <w:rsid w:val="0014179D"/>
    <w:rsid w:val="00141847"/>
    <w:rsid w:val="00141A6E"/>
    <w:rsid w:val="00141AB9"/>
    <w:rsid w:val="00141C52"/>
    <w:rsid w:val="00141EE1"/>
    <w:rsid w:val="00141F55"/>
    <w:rsid w:val="001420AD"/>
    <w:rsid w:val="001420F6"/>
    <w:rsid w:val="001421DD"/>
    <w:rsid w:val="001421FB"/>
    <w:rsid w:val="00142229"/>
    <w:rsid w:val="001422B8"/>
    <w:rsid w:val="00142328"/>
    <w:rsid w:val="0014242C"/>
    <w:rsid w:val="00142663"/>
    <w:rsid w:val="00142748"/>
    <w:rsid w:val="0014275F"/>
    <w:rsid w:val="00142807"/>
    <w:rsid w:val="001428B8"/>
    <w:rsid w:val="001429DE"/>
    <w:rsid w:val="001429E5"/>
    <w:rsid w:val="00142C6A"/>
    <w:rsid w:val="00142C80"/>
    <w:rsid w:val="00142CB0"/>
    <w:rsid w:val="00142E13"/>
    <w:rsid w:val="00142ED6"/>
    <w:rsid w:val="001430C3"/>
    <w:rsid w:val="001432FD"/>
    <w:rsid w:val="001434B7"/>
    <w:rsid w:val="001434CC"/>
    <w:rsid w:val="00143527"/>
    <w:rsid w:val="001436AE"/>
    <w:rsid w:val="00143758"/>
    <w:rsid w:val="00143783"/>
    <w:rsid w:val="001437B7"/>
    <w:rsid w:val="001437F6"/>
    <w:rsid w:val="00143947"/>
    <w:rsid w:val="001439A2"/>
    <w:rsid w:val="00143A05"/>
    <w:rsid w:val="00143A7B"/>
    <w:rsid w:val="00143ADA"/>
    <w:rsid w:val="00143CA3"/>
    <w:rsid w:val="00143D79"/>
    <w:rsid w:val="00143D93"/>
    <w:rsid w:val="00143E06"/>
    <w:rsid w:val="00143E13"/>
    <w:rsid w:val="00143EB0"/>
    <w:rsid w:val="001440EC"/>
    <w:rsid w:val="001441B8"/>
    <w:rsid w:val="0014442B"/>
    <w:rsid w:val="001444B1"/>
    <w:rsid w:val="001446F7"/>
    <w:rsid w:val="00144728"/>
    <w:rsid w:val="00144749"/>
    <w:rsid w:val="0014474E"/>
    <w:rsid w:val="00144794"/>
    <w:rsid w:val="0014494C"/>
    <w:rsid w:val="001449D5"/>
    <w:rsid w:val="00144C80"/>
    <w:rsid w:val="00144C92"/>
    <w:rsid w:val="00144ECC"/>
    <w:rsid w:val="00144FB9"/>
    <w:rsid w:val="00144FBC"/>
    <w:rsid w:val="001451F5"/>
    <w:rsid w:val="001452EE"/>
    <w:rsid w:val="00145316"/>
    <w:rsid w:val="001453AF"/>
    <w:rsid w:val="00145529"/>
    <w:rsid w:val="0014552F"/>
    <w:rsid w:val="00145650"/>
    <w:rsid w:val="00145722"/>
    <w:rsid w:val="001459A3"/>
    <w:rsid w:val="00145A65"/>
    <w:rsid w:val="00145B2F"/>
    <w:rsid w:val="00145D2B"/>
    <w:rsid w:val="00145D34"/>
    <w:rsid w:val="00145E4F"/>
    <w:rsid w:val="00145E64"/>
    <w:rsid w:val="00145EE9"/>
    <w:rsid w:val="00145FAD"/>
    <w:rsid w:val="00145FF4"/>
    <w:rsid w:val="00146057"/>
    <w:rsid w:val="0014609F"/>
    <w:rsid w:val="001461CF"/>
    <w:rsid w:val="0014625C"/>
    <w:rsid w:val="00146260"/>
    <w:rsid w:val="001462AF"/>
    <w:rsid w:val="0014634E"/>
    <w:rsid w:val="00146356"/>
    <w:rsid w:val="001463F8"/>
    <w:rsid w:val="001465CB"/>
    <w:rsid w:val="0014674B"/>
    <w:rsid w:val="00146838"/>
    <w:rsid w:val="00146972"/>
    <w:rsid w:val="001469EF"/>
    <w:rsid w:val="00146A7A"/>
    <w:rsid w:val="00146D61"/>
    <w:rsid w:val="00146D80"/>
    <w:rsid w:val="00146E4F"/>
    <w:rsid w:val="001470C6"/>
    <w:rsid w:val="001471F5"/>
    <w:rsid w:val="00147286"/>
    <w:rsid w:val="00147299"/>
    <w:rsid w:val="00147357"/>
    <w:rsid w:val="00147387"/>
    <w:rsid w:val="00147567"/>
    <w:rsid w:val="001475FC"/>
    <w:rsid w:val="0014764F"/>
    <w:rsid w:val="00147673"/>
    <w:rsid w:val="00147806"/>
    <w:rsid w:val="001478AD"/>
    <w:rsid w:val="001478D8"/>
    <w:rsid w:val="0014796E"/>
    <w:rsid w:val="00147981"/>
    <w:rsid w:val="0014799A"/>
    <w:rsid w:val="00147A5E"/>
    <w:rsid w:val="00147B1D"/>
    <w:rsid w:val="00147B2F"/>
    <w:rsid w:val="00147BFC"/>
    <w:rsid w:val="00147D33"/>
    <w:rsid w:val="00147D91"/>
    <w:rsid w:val="00147ECD"/>
    <w:rsid w:val="00147FC9"/>
    <w:rsid w:val="00150003"/>
    <w:rsid w:val="00150138"/>
    <w:rsid w:val="001501CD"/>
    <w:rsid w:val="001501E3"/>
    <w:rsid w:val="0015031E"/>
    <w:rsid w:val="001503F9"/>
    <w:rsid w:val="001507F6"/>
    <w:rsid w:val="00150828"/>
    <w:rsid w:val="00150832"/>
    <w:rsid w:val="00150B5E"/>
    <w:rsid w:val="00150EDC"/>
    <w:rsid w:val="00150F17"/>
    <w:rsid w:val="001513AA"/>
    <w:rsid w:val="001513F0"/>
    <w:rsid w:val="001513F1"/>
    <w:rsid w:val="0015155E"/>
    <w:rsid w:val="00151730"/>
    <w:rsid w:val="001517FD"/>
    <w:rsid w:val="001518C5"/>
    <w:rsid w:val="0015197E"/>
    <w:rsid w:val="00151A62"/>
    <w:rsid w:val="00151A7C"/>
    <w:rsid w:val="00151BE0"/>
    <w:rsid w:val="00151C64"/>
    <w:rsid w:val="00151CF2"/>
    <w:rsid w:val="00151D64"/>
    <w:rsid w:val="00152030"/>
    <w:rsid w:val="0015229C"/>
    <w:rsid w:val="00152496"/>
    <w:rsid w:val="001524AC"/>
    <w:rsid w:val="00152813"/>
    <w:rsid w:val="0015293A"/>
    <w:rsid w:val="00152949"/>
    <w:rsid w:val="00152984"/>
    <w:rsid w:val="00152B31"/>
    <w:rsid w:val="00152B49"/>
    <w:rsid w:val="00152D2C"/>
    <w:rsid w:val="00152DFD"/>
    <w:rsid w:val="00152EF0"/>
    <w:rsid w:val="001530DD"/>
    <w:rsid w:val="001531C4"/>
    <w:rsid w:val="0015368A"/>
    <w:rsid w:val="001537EB"/>
    <w:rsid w:val="00153910"/>
    <w:rsid w:val="00153914"/>
    <w:rsid w:val="001539A9"/>
    <w:rsid w:val="00153AD2"/>
    <w:rsid w:val="00153DA7"/>
    <w:rsid w:val="00153E41"/>
    <w:rsid w:val="00153EE0"/>
    <w:rsid w:val="00153EF9"/>
    <w:rsid w:val="0015400C"/>
    <w:rsid w:val="0015405C"/>
    <w:rsid w:val="0015419A"/>
    <w:rsid w:val="0015440C"/>
    <w:rsid w:val="001544D8"/>
    <w:rsid w:val="0015456A"/>
    <w:rsid w:val="00154576"/>
    <w:rsid w:val="001545C1"/>
    <w:rsid w:val="00154806"/>
    <w:rsid w:val="001548A8"/>
    <w:rsid w:val="0015490C"/>
    <w:rsid w:val="00154926"/>
    <w:rsid w:val="00154A2D"/>
    <w:rsid w:val="00154A67"/>
    <w:rsid w:val="00154A6A"/>
    <w:rsid w:val="00154B87"/>
    <w:rsid w:val="00154C8A"/>
    <w:rsid w:val="00154D79"/>
    <w:rsid w:val="00155024"/>
    <w:rsid w:val="00155341"/>
    <w:rsid w:val="0015536E"/>
    <w:rsid w:val="00155387"/>
    <w:rsid w:val="001553B5"/>
    <w:rsid w:val="00155483"/>
    <w:rsid w:val="001554B6"/>
    <w:rsid w:val="001558BE"/>
    <w:rsid w:val="00155919"/>
    <w:rsid w:val="0015595C"/>
    <w:rsid w:val="00155A02"/>
    <w:rsid w:val="00155B07"/>
    <w:rsid w:val="00155BC8"/>
    <w:rsid w:val="00155C66"/>
    <w:rsid w:val="00155C71"/>
    <w:rsid w:val="00155CBF"/>
    <w:rsid w:val="00155D35"/>
    <w:rsid w:val="00155D5C"/>
    <w:rsid w:val="00155EB0"/>
    <w:rsid w:val="00155ECD"/>
    <w:rsid w:val="00155F07"/>
    <w:rsid w:val="00156083"/>
    <w:rsid w:val="001560C5"/>
    <w:rsid w:val="001560DF"/>
    <w:rsid w:val="00156154"/>
    <w:rsid w:val="001561B4"/>
    <w:rsid w:val="00156380"/>
    <w:rsid w:val="00156503"/>
    <w:rsid w:val="0015656B"/>
    <w:rsid w:val="001565B2"/>
    <w:rsid w:val="0015667D"/>
    <w:rsid w:val="001566A1"/>
    <w:rsid w:val="001566EC"/>
    <w:rsid w:val="001566F6"/>
    <w:rsid w:val="0015676D"/>
    <w:rsid w:val="001568D0"/>
    <w:rsid w:val="00156A21"/>
    <w:rsid w:val="00156A46"/>
    <w:rsid w:val="00156B87"/>
    <w:rsid w:val="00156BC6"/>
    <w:rsid w:val="00156CB3"/>
    <w:rsid w:val="00156D32"/>
    <w:rsid w:val="00156D77"/>
    <w:rsid w:val="00156E90"/>
    <w:rsid w:val="001570CA"/>
    <w:rsid w:val="001571EF"/>
    <w:rsid w:val="00157220"/>
    <w:rsid w:val="00157292"/>
    <w:rsid w:val="001572C6"/>
    <w:rsid w:val="00157313"/>
    <w:rsid w:val="00157489"/>
    <w:rsid w:val="00157720"/>
    <w:rsid w:val="00157730"/>
    <w:rsid w:val="001577AE"/>
    <w:rsid w:val="001577F4"/>
    <w:rsid w:val="0015790E"/>
    <w:rsid w:val="00157AAE"/>
    <w:rsid w:val="00157B59"/>
    <w:rsid w:val="00157B6C"/>
    <w:rsid w:val="00157BF3"/>
    <w:rsid w:val="00157CDF"/>
    <w:rsid w:val="00157D10"/>
    <w:rsid w:val="00157D9C"/>
    <w:rsid w:val="0016000E"/>
    <w:rsid w:val="001600D0"/>
    <w:rsid w:val="00160205"/>
    <w:rsid w:val="00160277"/>
    <w:rsid w:val="0016029D"/>
    <w:rsid w:val="00160385"/>
    <w:rsid w:val="00160433"/>
    <w:rsid w:val="001604E2"/>
    <w:rsid w:val="00160582"/>
    <w:rsid w:val="0016072F"/>
    <w:rsid w:val="001607BA"/>
    <w:rsid w:val="001607F7"/>
    <w:rsid w:val="00160879"/>
    <w:rsid w:val="00160A48"/>
    <w:rsid w:val="00160AB8"/>
    <w:rsid w:val="00160ABA"/>
    <w:rsid w:val="00160BCC"/>
    <w:rsid w:val="00160CC8"/>
    <w:rsid w:val="00160D9B"/>
    <w:rsid w:val="00160DD6"/>
    <w:rsid w:val="00160FEE"/>
    <w:rsid w:val="0016100C"/>
    <w:rsid w:val="001613C0"/>
    <w:rsid w:val="001613C7"/>
    <w:rsid w:val="0016143B"/>
    <w:rsid w:val="0016153C"/>
    <w:rsid w:val="00161559"/>
    <w:rsid w:val="0016195A"/>
    <w:rsid w:val="00161B81"/>
    <w:rsid w:val="00161CA8"/>
    <w:rsid w:val="00161D3C"/>
    <w:rsid w:val="00161D3E"/>
    <w:rsid w:val="0016218A"/>
    <w:rsid w:val="00162229"/>
    <w:rsid w:val="001622B3"/>
    <w:rsid w:val="0016247B"/>
    <w:rsid w:val="00162658"/>
    <w:rsid w:val="001626B4"/>
    <w:rsid w:val="001626F9"/>
    <w:rsid w:val="001627A7"/>
    <w:rsid w:val="001627DB"/>
    <w:rsid w:val="0016280D"/>
    <w:rsid w:val="00162831"/>
    <w:rsid w:val="0016284D"/>
    <w:rsid w:val="001628C3"/>
    <w:rsid w:val="001628F1"/>
    <w:rsid w:val="00162992"/>
    <w:rsid w:val="00162B23"/>
    <w:rsid w:val="00162C93"/>
    <w:rsid w:val="00162CCB"/>
    <w:rsid w:val="00162D17"/>
    <w:rsid w:val="00162DF3"/>
    <w:rsid w:val="00162E21"/>
    <w:rsid w:val="00162EC5"/>
    <w:rsid w:val="00162ECC"/>
    <w:rsid w:val="00163218"/>
    <w:rsid w:val="0016321C"/>
    <w:rsid w:val="001633F9"/>
    <w:rsid w:val="00163573"/>
    <w:rsid w:val="00163582"/>
    <w:rsid w:val="0016377F"/>
    <w:rsid w:val="00163785"/>
    <w:rsid w:val="001637F2"/>
    <w:rsid w:val="0016387B"/>
    <w:rsid w:val="00163966"/>
    <w:rsid w:val="00163ACC"/>
    <w:rsid w:val="00163C1B"/>
    <w:rsid w:val="00163CE5"/>
    <w:rsid w:val="00163CE9"/>
    <w:rsid w:val="00163CF7"/>
    <w:rsid w:val="00163D50"/>
    <w:rsid w:val="00163D77"/>
    <w:rsid w:val="00163DAC"/>
    <w:rsid w:val="00163E46"/>
    <w:rsid w:val="00163E4E"/>
    <w:rsid w:val="00163ED1"/>
    <w:rsid w:val="00163F94"/>
    <w:rsid w:val="001640B3"/>
    <w:rsid w:val="0016414C"/>
    <w:rsid w:val="00164254"/>
    <w:rsid w:val="00164359"/>
    <w:rsid w:val="001645DD"/>
    <w:rsid w:val="001645F3"/>
    <w:rsid w:val="0016467B"/>
    <w:rsid w:val="001646A5"/>
    <w:rsid w:val="001647D0"/>
    <w:rsid w:val="0016486B"/>
    <w:rsid w:val="0016490E"/>
    <w:rsid w:val="00164A7D"/>
    <w:rsid w:val="00164B47"/>
    <w:rsid w:val="00164BCD"/>
    <w:rsid w:val="00164D01"/>
    <w:rsid w:val="00164DD2"/>
    <w:rsid w:val="00164DDB"/>
    <w:rsid w:val="00164E60"/>
    <w:rsid w:val="00164F16"/>
    <w:rsid w:val="0016504E"/>
    <w:rsid w:val="00165277"/>
    <w:rsid w:val="00165317"/>
    <w:rsid w:val="001653D0"/>
    <w:rsid w:val="001654C5"/>
    <w:rsid w:val="00165581"/>
    <w:rsid w:val="001655F6"/>
    <w:rsid w:val="001658B3"/>
    <w:rsid w:val="00165955"/>
    <w:rsid w:val="00165981"/>
    <w:rsid w:val="001659BB"/>
    <w:rsid w:val="001659F3"/>
    <w:rsid w:val="00165A2E"/>
    <w:rsid w:val="00165A90"/>
    <w:rsid w:val="00165B60"/>
    <w:rsid w:val="00165C65"/>
    <w:rsid w:val="00165CAE"/>
    <w:rsid w:val="00165CC3"/>
    <w:rsid w:val="00165DF0"/>
    <w:rsid w:val="00165E33"/>
    <w:rsid w:val="00165EEA"/>
    <w:rsid w:val="001660A7"/>
    <w:rsid w:val="001660D1"/>
    <w:rsid w:val="001660D5"/>
    <w:rsid w:val="0016621B"/>
    <w:rsid w:val="00166234"/>
    <w:rsid w:val="00166278"/>
    <w:rsid w:val="00166388"/>
    <w:rsid w:val="0016641F"/>
    <w:rsid w:val="001664A7"/>
    <w:rsid w:val="00166668"/>
    <w:rsid w:val="001666BD"/>
    <w:rsid w:val="001666FD"/>
    <w:rsid w:val="00166713"/>
    <w:rsid w:val="00166793"/>
    <w:rsid w:val="001667D6"/>
    <w:rsid w:val="00166885"/>
    <w:rsid w:val="001668A2"/>
    <w:rsid w:val="00166AA5"/>
    <w:rsid w:val="00166CBD"/>
    <w:rsid w:val="00166CF9"/>
    <w:rsid w:val="00166D1E"/>
    <w:rsid w:val="00166DE9"/>
    <w:rsid w:val="00166E33"/>
    <w:rsid w:val="00166F38"/>
    <w:rsid w:val="001671C9"/>
    <w:rsid w:val="00167228"/>
    <w:rsid w:val="0016744B"/>
    <w:rsid w:val="0016752B"/>
    <w:rsid w:val="001676F7"/>
    <w:rsid w:val="0016795C"/>
    <w:rsid w:val="00167AF8"/>
    <w:rsid w:val="00167D01"/>
    <w:rsid w:val="00167D27"/>
    <w:rsid w:val="00167D47"/>
    <w:rsid w:val="00167DA4"/>
    <w:rsid w:val="00167FA0"/>
    <w:rsid w:val="00167FF0"/>
    <w:rsid w:val="00167FFD"/>
    <w:rsid w:val="00170017"/>
    <w:rsid w:val="0017016F"/>
    <w:rsid w:val="001701AB"/>
    <w:rsid w:val="00170268"/>
    <w:rsid w:val="00170283"/>
    <w:rsid w:val="00170384"/>
    <w:rsid w:val="001703EB"/>
    <w:rsid w:val="00170429"/>
    <w:rsid w:val="00170461"/>
    <w:rsid w:val="00170528"/>
    <w:rsid w:val="001705FC"/>
    <w:rsid w:val="00170657"/>
    <w:rsid w:val="00170772"/>
    <w:rsid w:val="001707B8"/>
    <w:rsid w:val="00170828"/>
    <w:rsid w:val="001708A1"/>
    <w:rsid w:val="00170908"/>
    <w:rsid w:val="00170A1D"/>
    <w:rsid w:val="00170A49"/>
    <w:rsid w:val="00170BC8"/>
    <w:rsid w:val="00170CDD"/>
    <w:rsid w:val="00170D10"/>
    <w:rsid w:val="00170D7A"/>
    <w:rsid w:val="00170E9E"/>
    <w:rsid w:val="00170EDA"/>
    <w:rsid w:val="00170EF7"/>
    <w:rsid w:val="00170FC4"/>
    <w:rsid w:val="001711A7"/>
    <w:rsid w:val="001711A8"/>
    <w:rsid w:val="001711DD"/>
    <w:rsid w:val="0017124F"/>
    <w:rsid w:val="00171347"/>
    <w:rsid w:val="001713A3"/>
    <w:rsid w:val="0017142B"/>
    <w:rsid w:val="00171444"/>
    <w:rsid w:val="001715F3"/>
    <w:rsid w:val="00171653"/>
    <w:rsid w:val="001717B8"/>
    <w:rsid w:val="0017189F"/>
    <w:rsid w:val="0017193A"/>
    <w:rsid w:val="0017198E"/>
    <w:rsid w:val="001719EE"/>
    <w:rsid w:val="00171ABD"/>
    <w:rsid w:val="00171AEF"/>
    <w:rsid w:val="00171B4B"/>
    <w:rsid w:val="00171B7E"/>
    <w:rsid w:val="00171B86"/>
    <w:rsid w:val="00171C09"/>
    <w:rsid w:val="00171C51"/>
    <w:rsid w:val="00171C6B"/>
    <w:rsid w:val="00171C78"/>
    <w:rsid w:val="00171C95"/>
    <w:rsid w:val="00171CF9"/>
    <w:rsid w:val="00171D1B"/>
    <w:rsid w:val="00171D97"/>
    <w:rsid w:val="00171DBD"/>
    <w:rsid w:val="00171DCC"/>
    <w:rsid w:val="00171FB0"/>
    <w:rsid w:val="00171FE5"/>
    <w:rsid w:val="0017225F"/>
    <w:rsid w:val="0017228E"/>
    <w:rsid w:val="0017239F"/>
    <w:rsid w:val="001723E0"/>
    <w:rsid w:val="00172447"/>
    <w:rsid w:val="00172572"/>
    <w:rsid w:val="00172642"/>
    <w:rsid w:val="00172671"/>
    <w:rsid w:val="00172772"/>
    <w:rsid w:val="001727E4"/>
    <w:rsid w:val="00172944"/>
    <w:rsid w:val="00172AAA"/>
    <w:rsid w:val="00172AD6"/>
    <w:rsid w:val="00172BE5"/>
    <w:rsid w:val="00172BFA"/>
    <w:rsid w:val="00172DAE"/>
    <w:rsid w:val="00172EAC"/>
    <w:rsid w:val="00172EB6"/>
    <w:rsid w:val="00172F3C"/>
    <w:rsid w:val="00172F8F"/>
    <w:rsid w:val="0017310F"/>
    <w:rsid w:val="001731F5"/>
    <w:rsid w:val="001732DE"/>
    <w:rsid w:val="001732DF"/>
    <w:rsid w:val="0017334F"/>
    <w:rsid w:val="00173506"/>
    <w:rsid w:val="001735C9"/>
    <w:rsid w:val="00173687"/>
    <w:rsid w:val="001737BC"/>
    <w:rsid w:val="0017390E"/>
    <w:rsid w:val="00173A71"/>
    <w:rsid w:val="00173B5E"/>
    <w:rsid w:val="00173BD6"/>
    <w:rsid w:val="00173C7F"/>
    <w:rsid w:val="00173E03"/>
    <w:rsid w:val="00173EF9"/>
    <w:rsid w:val="00173FD5"/>
    <w:rsid w:val="0017401E"/>
    <w:rsid w:val="001740C1"/>
    <w:rsid w:val="001741DE"/>
    <w:rsid w:val="001741FE"/>
    <w:rsid w:val="0017423C"/>
    <w:rsid w:val="001742CD"/>
    <w:rsid w:val="00174377"/>
    <w:rsid w:val="0017438D"/>
    <w:rsid w:val="001744E7"/>
    <w:rsid w:val="0017459E"/>
    <w:rsid w:val="00174716"/>
    <w:rsid w:val="00174A74"/>
    <w:rsid w:val="00174AE1"/>
    <w:rsid w:val="00174B80"/>
    <w:rsid w:val="00174CAC"/>
    <w:rsid w:val="00174E76"/>
    <w:rsid w:val="00174EE5"/>
    <w:rsid w:val="00174F6C"/>
    <w:rsid w:val="00175123"/>
    <w:rsid w:val="0017516A"/>
    <w:rsid w:val="0017525D"/>
    <w:rsid w:val="001752F7"/>
    <w:rsid w:val="0017542D"/>
    <w:rsid w:val="001754E3"/>
    <w:rsid w:val="0017557B"/>
    <w:rsid w:val="00175609"/>
    <w:rsid w:val="001756DA"/>
    <w:rsid w:val="001756F7"/>
    <w:rsid w:val="00175A23"/>
    <w:rsid w:val="00175A61"/>
    <w:rsid w:val="00175AFB"/>
    <w:rsid w:val="00175CC4"/>
    <w:rsid w:val="00175E66"/>
    <w:rsid w:val="00176039"/>
    <w:rsid w:val="00176078"/>
    <w:rsid w:val="0017636D"/>
    <w:rsid w:val="00176377"/>
    <w:rsid w:val="001764F1"/>
    <w:rsid w:val="00176560"/>
    <w:rsid w:val="001765B9"/>
    <w:rsid w:val="001765DA"/>
    <w:rsid w:val="0017685B"/>
    <w:rsid w:val="00176935"/>
    <w:rsid w:val="00176A86"/>
    <w:rsid w:val="00176BCA"/>
    <w:rsid w:val="00176C29"/>
    <w:rsid w:val="00176D5B"/>
    <w:rsid w:val="00176DB4"/>
    <w:rsid w:val="0017708A"/>
    <w:rsid w:val="00177184"/>
    <w:rsid w:val="001771CA"/>
    <w:rsid w:val="00177200"/>
    <w:rsid w:val="001773A2"/>
    <w:rsid w:val="00177400"/>
    <w:rsid w:val="0017744E"/>
    <w:rsid w:val="0017778A"/>
    <w:rsid w:val="00177854"/>
    <w:rsid w:val="0017786C"/>
    <w:rsid w:val="001778F8"/>
    <w:rsid w:val="0017791A"/>
    <w:rsid w:val="00177936"/>
    <w:rsid w:val="001779B9"/>
    <w:rsid w:val="00177AB1"/>
    <w:rsid w:val="00177B38"/>
    <w:rsid w:val="00177C7A"/>
    <w:rsid w:val="00177D85"/>
    <w:rsid w:val="00177E23"/>
    <w:rsid w:val="00177E5B"/>
    <w:rsid w:val="00177E60"/>
    <w:rsid w:val="00177FA0"/>
    <w:rsid w:val="00177FE7"/>
    <w:rsid w:val="0017EEA4"/>
    <w:rsid w:val="0018000C"/>
    <w:rsid w:val="001800C1"/>
    <w:rsid w:val="0018024F"/>
    <w:rsid w:val="00180261"/>
    <w:rsid w:val="001802A4"/>
    <w:rsid w:val="0018047F"/>
    <w:rsid w:val="00180654"/>
    <w:rsid w:val="00180743"/>
    <w:rsid w:val="001808CC"/>
    <w:rsid w:val="0018096D"/>
    <w:rsid w:val="001809AD"/>
    <w:rsid w:val="00180A39"/>
    <w:rsid w:val="00180AE7"/>
    <w:rsid w:val="00180C9C"/>
    <w:rsid w:val="00180DDB"/>
    <w:rsid w:val="00180E45"/>
    <w:rsid w:val="00180E77"/>
    <w:rsid w:val="00180EBC"/>
    <w:rsid w:val="00180FBB"/>
    <w:rsid w:val="001810E3"/>
    <w:rsid w:val="001812A7"/>
    <w:rsid w:val="001812AF"/>
    <w:rsid w:val="00181398"/>
    <w:rsid w:val="001813B4"/>
    <w:rsid w:val="001814E1"/>
    <w:rsid w:val="00181552"/>
    <w:rsid w:val="00181575"/>
    <w:rsid w:val="001815FE"/>
    <w:rsid w:val="0018162D"/>
    <w:rsid w:val="00181668"/>
    <w:rsid w:val="001816D6"/>
    <w:rsid w:val="00181775"/>
    <w:rsid w:val="00181857"/>
    <w:rsid w:val="00181B51"/>
    <w:rsid w:val="00181D0A"/>
    <w:rsid w:val="00181E1C"/>
    <w:rsid w:val="00181EBC"/>
    <w:rsid w:val="00181F98"/>
    <w:rsid w:val="001820EA"/>
    <w:rsid w:val="00182293"/>
    <w:rsid w:val="001822D8"/>
    <w:rsid w:val="001822E2"/>
    <w:rsid w:val="001824AA"/>
    <w:rsid w:val="001825C2"/>
    <w:rsid w:val="001827E2"/>
    <w:rsid w:val="00182882"/>
    <w:rsid w:val="001828BE"/>
    <w:rsid w:val="00182AFB"/>
    <w:rsid w:val="00182C0D"/>
    <w:rsid w:val="00182D64"/>
    <w:rsid w:val="00182D81"/>
    <w:rsid w:val="00182DB0"/>
    <w:rsid w:val="00182E2A"/>
    <w:rsid w:val="00182E3F"/>
    <w:rsid w:val="00182E73"/>
    <w:rsid w:val="00182EA9"/>
    <w:rsid w:val="00183056"/>
    <w:rsid w:val="00183141"/>
    <w:rsid w:val="00183324"/>
    <w:rsid w:val="001833BA"/>
    <w:rsid w:val="00183456"/>
    <w:rsid w:val="0018347A"/>
    <w:rsid w:val="0018369D"/>
    <w:rsid w:val="0018383C"/>
    <w:rsid w:val="0018384A"/>
    <w:rsid w:val="001838D6"/>
    <w:rsid w:val="0018396C"/>
    <w:rsid w:val="00183A44"/>
    <w:rsid w:val="00183AD1"/>
    <w:rsid w:val="00183BDA"/>
    <w:rsid w:val="00183D53"/>
    <w:rsid w:val="00183E6C"/>
    <w:rsid w:val="00183ECE"/>
    <w:rsid w:val="00183F14"/>
    <w:rsid w:val="00183FBE"/>
    <w:rsid w:val="00184079"/>
    <w:rsid w:val="0018414A"/>
    <w:rsid w:val="0018419E"/>
    <w:rsid w:val="001841DF"/>
    <w:rsid w:val="0018425D"/>
    <w:rsid w:val="001842DD"/>
    <w:rsid w:val="00184615"/>
    <w:rsid w:val="00184638"/>
    <w:rsid w:val="0018472A"/>
    <w:rsid w:val="00184790"/>
    <w:rsid w:val="00184C19"/>
    <w:rsid w:val="00184C4B"/>
    <w:rsid w:val="00184C92"/>
    <w:rsid w:val="00184D06"/>
    <w:rsid w:val="00184DEB"/>
    <w:rsid w:val="00184F53"/>
    <w:rsid w:val="00184F61"/>
    <w:rsid w:val="00184FD4"/>
    <w:rsid w:val="001851D8"/>
    <w:rsid w:val="0018531D"/>
    <w:rsid w:val="0018539E"/>
    <w:rsid w:val="0018557D"/>
    <w:rsid w:val="001855E4"/>
    <w:rsid w:val="001857B8"/>
    <w:rsid w:val="001858B8"/>
    <w:rsid w:val="001859F5"/>
    <w:rsid w:val="00185A17"/>
    <w:rsid w:val="00185A29"/>
    <w:rsid w:val="00185A51"/>
    <w:rsid w:val="00185A7E"/>
    <w:rsid w:val="00185AB3"/>
    <w:rsid w:val="00185E15"/>
    <w:rsid w:val="00185E33"/>
    <w:rsid w:val="00185F72"/>
    <w:rsid w:val="00185FD7"/>
    <w:rsid w:val="00185FF1"/>
    <w:rsid w:val="0018612B"/>
    <w:rsid w:val="001861CD"/>
    <w:rsid w:val="00186296"/>
    <w:rsid w:val="001864EF"/>
    <w:rsid w:val="00186549"/>
    <w:rsid w:val="00186625"/>
    <w:rsid w:val="0018674F"/>
    <w:rsid w:val="00186CC6"/>
    <w:rsid w:val="00186D52"/>
    <w:rsid w:val="00186E21"/>
    <w:rsid w:val="00186F8B"/>
    <w:rsid w:val="0018701C"/>
    <w:rsid w:val="00187049"/>
    <w:rsid w:val="001872F2"/>
    <w:rsid w:val="00187338"/>
    <w:rsid w:val="001873A0"/>
    <w:rsid w:val="0018748C"/>
    <w:rsid w:val="001875D7"/>
    <w:rsid w:val="00187670"/>
    <w:rsid w:val="001878EB"/>
    <w:rsid w:val="00187991"/>
    <w:rsid w:val="00187A62"/>
    <w:rsid w:val="00187B9D"/>
    <w:rsid w:val="00187C81"/>
    <w:rsid w:val="00187C83"/>
    <w:rsid w:val="00187D6A"/>
    <w:rsid w:val="0019000A"/>
    <w:rsid w:val="001900CE"/>
    <w:rsid w:val="0019012F"/>
    <w:rsid w:val="0019013C"/>
    <w:rsid w:val="00190191"/>
    <w:rsid w:val="001902A0"/>
    <w:rsid w:val="0019055A"/>
    <w:rsid w:val="00190853"/>
    <w:rsid w:val="00190889"/>
    <w:rsid w:val="0019095F"/>
    <w:rsid w:val="00190BDC"/>
    <w:rsid w:val="00190C11"/>
    <w:rsid w:val="00190C25"/>
    <w:rsid w:val="00190C49"/>
    <w:rsid w:val="00190C4F"/>
    <w:rsid w:val="00190D07"/>
    <w:rsid w:val="00190F3F"/>
    <w:rsid w:val="00190F69"/>
    <w:rsid w:val="00191035"/>
    <w:rsid w:val="0019116E"/>
    <w:rsid w:val="001911CA"/>
    <w:rsid w:val="00191226"/>
    <w:rsid w:val="0019125F"/>
    <w:rsid w:val="0019126B"/>
    <w:rsid w:val="001912A8"/>
    <w:rsid w:val="0019131D"/>
    <w:rsid w:val="00191522"/>
    <w:rsid w:val="00191779"/>
    <w:rsid w:val="001917E7"/>
    <w:rsid w:val="0019180C"/>
    <w:rsid w:val="00191939"/>
    <w:rsid w:val="0019193B"/>
    <w:rsid w:val="00191A8B"/>
    <w:rsid w:val="00191AA5"/>
    <w:rsid w:val="00191C4D"/>
    <w:rsid w:val="00191C6C"/>
    <w:rsid w:val="00191D09"/>
    <w:rsid w:val="00191DB1"/>
    <w:rsid w:val="00191E6A"/>
    <w:rsid w:val="00191EAD"/>
    <w:rsid w:val="00191FAD"/>
    <w:rsid w:val="00191FD8"/>
    <w:rsid w:val="00192040"/>
    <w:rsid w:val="0019210D"/>
    <w:rsid w:val="00192162"/>
    <w:rsid w:val="00192187"/>
    <w:rsid w:val="001921C5"/>
    <w:rsid w:val="001922EE"/>
    <w:rsid w:val="001923DD"/>
    <w:rsid w:val="00192446"/>
    <w:rsid w:val="00192506"/>
    <w:rsid w:val="001926C4"/>
    <w:rsid w:val="00192857"/>
    <w:rsid w:val="001928CA"/>
    <w:rsid w:val="00192A17"/>
    <w:rsid w:val="00192B09"/>
    <w:rsid w:val="00192C94"/>
    <w:rsid w:val="00192CD4"/>
    <w:rsid w:val="00192CD7"/>
    <w:rsid w:val="00192D1A"/>
    <w:rsid w:val="00192D26"/>
    <w:rsid w:val="00192D7F"/>
    <w:rsid w:val="00192EB1"/>
    <w:rsid w:val="0019317A"/>
    <w:rsid w:val="001931A7"/>
    <w:rsid w:val="00193288"/>
    <w:rsid w:val="001933B1"/>
    <w:rsid w:val="0019357E"/>
    <w:rsid w:val="001935DE"/>
    <w:rsid w:val="00193663"/>
    <w:rsid w:val="001936F0"/>
    <w:rsid w:val="00193915"/>
    <w:rsid w:val="00193A7F"/>
    <w:rsid w:val="00193A8C"/>
    <w:rsid w:val="00193B4A"/>
    <w:rsid w:val="00193C4B"/>
    <w:rsid w:val="00193D84"/>
    <w:rsid w:val="00193EF2"/>
    <w:rsid w:val="00193FBE"/>
    <w:rsid w:val="00193FD0"/>
    <w:rsid w:val="0019405B"/>
    <w:rsid w:val="00194145"/>
    <w:rsid w:val="0019418D"/>
    <w:rsid w:val="00194205"/>
    <w:rsid w:val="00194398"/>
    <w:rsid w:val="001943EF"/>
    <w:rsid w:val="00194422"/>
    <w:rsid w:val="00194627"/>
    <w:rsid w:val="001946AA"/>
    <w:rsid w:val="00194750"/>
    <w:rsid w:val="00194756"/>
    <w:rsid w:val="00194778"/>
    <w:rsid w:val="001948B0"/>
    <w:rsid w:val="00194948"/>
    <w:rsid w:val="0019498F"/>
    <w:rsid w:val="0019499B"/>
    <w:rsid w:val="001949A6"/>
    <w:rsid w:val="00194A93"/>
    <w:rsid w:val="00194CB9"/>
    <w:rsid w:val="00194CDA"/>
    <w:rsid w:val="00194D35"/>
    <w:rsid w:val="00194E2D"/>
    <w:rsid w:val="00194EB6"/>
    <w:rsid w:val="00194F1B"/>
    <w:rsid w:val="00194F96"/>
    <w:rsid w:val="00194FDF"/>
    <w:rsid w:val="00195049"/>
    <w:rsid w:val="00195112"/>
    <w:rsid w:val="00195150"/>
    <w:rsid w:val="001952A4"/>
    <w:rsid w:val="001952D1"/>
    <w:rsid w:val="00195793"/>
    <w:rsid w:val="00195972"/>
    <w:rsid w:val="00195AB1"/>
    <w:rsid w:val="00195AC4"/>
    <w:rsid w:val="00195AD9"/>
    <w:rsid w:val="00195C37"/>
    <w:rsid w:val="00195DAB"/>
    <w:rsid w:val="00195EB1"/>
    <w:rsid w:val="00195F86"/>
    <w:rsid w:val="00196048"/>
    <w:rsid w:val="00196072"/>
    <w:rsid w:val="00196093"/>
    <w:rsid w:val="001963B4"/>
    <w:rsid w:val="00196483"/>
    <w:rsid w:val="0019650B"/>
    <w:rsid w:val="00196693"/>
    <w:rsid w:val="00196BAD"/>
    <w:rsid w:val="00196C44"/>
    <w:rsid w:val="00196C84"/>
    <w:rsid w:val="00196CBD"/>
    <w:rsid w:val="00196DD8"/>
    <w:rsid w:val="00196FDB"/>
    <w:rsid w:val="0019729B"/>
    <w:rsid w:val="001972D7"/>
    <w:rsid w:val="00197343"/>
    <w:rsid w:val="001973CE"/>
    <w:rsid w:val="001973F3"/>
    <w:rsid w:val="00197533"/>
    <w:rsid w:val="0019766C"/>
    <w:rsid w:val="0019768D"/>
    <w:rsid w:val="001976C1"/>
    <w:rsid w:val="00197758"/>
    <w:rsid w:val="00197784"/>
    <w:rsid w:val="00197792"/>
    <w:rsid w:val="001977CB"/>
    <w:rsid w:val="001977EE"/>
    <w:rsid w:val="00197977"/>
    <w:rsid w:val="001979ED"/>
    <w:rsid w:val="00197C84"/>
    <w:rsid w:val="00197CB2"/>
    <w:rsid w:val="00197E4E"/>
    <w:rsid w:val="00197F4F"/>
    <w:rsid w:val="00197FA9"/>
    <w:rsid w:val="001A00FC"/>
    <w:rsid w:val="001A0136"/>
    <w:rsid w:val="001A016E"/>
    <w:rsid w:val="001A0303"/>
    <w:rsid w:val="001A0329"/>
    <w:rsid w:val="001A03F9"/>
    <w:rsid w:val="001A0405"/>
    <w:rsid w:val="001A0557"/>
    <w:rsid w:val="001A0746"/>
    <w:rsid w:val="001A082F"/>
    <w:rsid w:val="001A086E"/>
    <w:rsid w:val="001A0A15"/>
    <w:rsid w:val="001A0AB9"/>
    <w:rsid w:val="001A0B22"/>
    <w:rsid w:val="001A0BA4"/>
    <w:rsid w:val="001A0C36"/>
    <w:rsid w:val="001A0C86"/>
    <w:rsid w:val="001A0E1E"/>
    <w:rsid w:val="001A0EC8"/>
    <w:rsid w:val="001A108D"/>
    <w:rsid w:val="001A109A"/>
    <w:rsid w:val="001A109C"/>
    <w:rsid w:val="001A1102"/>
    <w:rsid w:val="001A1218"/>
    <w:rsid w:val="001A12B8"/>
    <w:rsid w:val="001A1362"/>
    <w:rsid w:val="001A1494"/>
    <w:rsid w:val="001A15CE"/>
    <w:rsid w:val="001A1629"/>
    <w:rsid w:val="001A1A22"/>
    <w:rsid w:val="001A1B85"/>
    <w:rsid w:val="001A1CC6"/>
    <w:rsid w:val="001A1DBB"/>
    <w:rsid w:val="001A1E71"/>
    <w:rsid w:val="001A1E76"/>
    <w:rsid w:val="001A1F3E"/>
    <w:rsid w:val="001A205F"/>
    <w:rsid w:val="001A21B9"/>
    <w:rsid w:val="001A226F"/>
    <w:rsid w:val="001A229F"/>
    <w:rsid w:val="001A22EA"/>
    <w:rsid w:val="001A232C"/>
    <w:rsid w:val="001A2351"/>
    <w:rsid w:val="001A2401"/>
    <w:rsid w:val="001A2434"/>
    <w:rsid w:val="001A257A"/>
    <w:rsid w:val="001A2667"/>
    <w:rsid w:val="001A272F"/>
    <w:rsid w:val="001A2A59"/>
    <w:rsid w:val="001A2AD5"/>
    <w:rsid w:val="001A2AD9"/>
    <w:rsid w:val="001A2B2A"/>
    <w:rsid w:val="001A2B80"/>
    <w:rsid w:val="001A2C6F"/>
    <w:rsid w:val="001A2D88"/>
    <w:rsid w:val="001A2F45"/>
    <w:rsid w:val="001A2FA9"/>
    <w:rsid w:val="001A3211"/>
    <w:rsid w:val="001A3280"/>
    <w:rsid w:val="001A32CA"/>
    <w:rsid w:val="001A330A"/>
    <w:rsid w:val="001A3351"/>
    <w:rsid w:val="001A34C6"/>
    <w:rsid w:val="001A3756"/>
    <w:rsid w:val="001A3767"/>
    <w:rsid w:val="001A3791"/>
    <w:rsid w:val="001A3858"/>
    <w:rsid w:val="001A3B7E"/>
    <w:rsid w:val="001A3C39"/>
    <w:rsid w:val="001A3D9F"/>
    <w:rsid w:val="001A3DA2"/>
    <w:rsid w:val="001A3EA2"/>
    <w:rsid w:val="001A3F33"/>
    <w:rsid w:val="001A3F47"/>
    <w:rsid w:val="001A3F4A"/>
    <w:rsid w:val="001A4072"/>
    <w:rsid w:val="001A4152"/>
    <w:rsid w:val="001A415A"/>
    <w:rsid w:val="001A425D"/>
    <w:rsid w:val="001A428E"/>
    <w:rsid w:val="001A42E7"/>
    <w:rsid w:val="001A447F"/>
    <w:rsid w:val="001A4519"/>
    <w:rsid w:val="001A45E7"/>
    <w:rsid w:val="001A465A"/>
    <w:rsid w:val="001A46FF"/>
    <w:rsid w:val="001A4791"/>
    <w:rsid w:val="001A47C8"/>
    <w:rsid w:val="001A47EE"/>
    <w:rsid w:val="001A4825"/>
    <w:rsid w:val="001A4882"/>
    <w:rsid w:val="001A4A1A"/>
    <w:rsid w:val="001A4A3D"/>
    <w:rsid w:val="001A4AFB"/>
    <w:rsid w:val="001A4BF9"/>
    <w:rsid w:val="001A4C6B"/>
    <w:rsid w:val="001A4C85"/>
    <w:rsid w:val="001A4D37"/>
    <w:rsid w:val="001A4D38"/>
    <w:rsid w:val="001A4DE1"/>
    <w:rsid w:val="001A4E7C"/>
    <w:rsid w:val="001A50F9"/>
    <w:rsid w:val="001A51E3"/>
    <w:rsid w:val="001A5204"/>
    <w:rsid w:val="001A52AC"/>
    <w:rsid w:val="001A54FD"/>
    <w:rsid w:val="001A568E"/>
    <w:rsid w:val="001A5728"/>
    <w:rsid w:val="001A5792"/>
    <w:rsid w:val="001A57B2"/>
    <w:rsid w:val="001A57CA"/>
    <w:rsid w:val="001A580F"/>
    <w:rsid w:val="001A5947"/>
    <w:rsid w:val="001A59C4"/>
    <w:rsid w:val="001A5B69"/>
    <w:rsid w:val="001A5BF3"/>
    <w:rsid w:val="001A5D5F"/>
    <w:rsid w:val="001A5DD8"/>
    <w:rsid w:val="001A6148"/>
    <w:rsid w:val="001A616F"/>
    <w:rsid w:val="001A62F5"/>
    <w:rsid w:val="001A63BA"/>
    <w:rsid w:val="001A64B3"/>
    <w:rsid w:val="001A65DC"/>
    <w:rsid w:val="001A6657"/>
    <w:rsid w:val="001A666D"/>
    <w:rsid w:val="001A66EE"/>
    <w:rsid w:val="001A6726"/>
    <w:rsid w:val="001A6773"/>
    <w:rsid w:val="001A6885"/>
    <w:rsid w:val="001A6945"/>
    <w:rsid w:val="001A69E9"/>
    <w:rsid w:val="001A6AF8"/>
    <w:rsid w:val="001A6B23"/>
    <w:rsid w:val="001A6BBB"/>
    <w:rsid w:val="001A6C0E"/>
    <w:rsid w:val="001A6C5F"/>
    <w:rsid w:val="001A6D0D"/>
    <w:rsid w:val="001A6E0A"/>
    <w:rsid w:val="001A6E0F"/>
    <w:rsid w:val="001A6F68"/>
    <w:rsid w:val="001A702B"/>
    <w:rsid w:val="001A70C3"/>
    <w:rsid w:val="001A7186"/>
    <w:rsid w:val="001A71F0"/>
    <w:rsid w:val="001A7341"/>
    <w:rsid w:val="001A74EE"/>
    <w:rsid w:val="001A7588"/>
    <w:rsid w:val="001A75DC"/>
    <w:rsid w:val="001A75FD"/>
    <w:rsid w:val="001A76CD"/>
    <w:rsid w:val="001A77AE"/>
    <w:rsid w:val="001A77E1"/>
    <w:rsid w:val="001A77E7"/>
    <w:rsid w:val="001A79BA"/>
    <w:rsid w:val="001A79EE"/>
    <w:rsid w:val="001A7C70"/>
    <w:rsid w:val="001A7CFA"/>
    <w:rsid w:val="001A7DDF"/>
    <w:rsid w:val="001A7FD6"/>
    <w:rsid w:val="001B003F"/>
    <w:rsid w:val="001B0050"/>
    <w:rsid w:val="001B025D"/>
    <w:rsid w:val="001B0380"/>
    <w:rsid w:val="001B0485"/>
    <w:rsid w:val="001B0561"/>
    <w:rsid w:val="001B058B"/>
    <w:rsid w:val="001B06AC"/>
    <w:rsid w:val="001B0726"/>
    <w:rsid w:val="001B07D3"/>
    <w:rsid w:val="001B0852"/>
    <w:rsid w:val="001B08AA"/>
    <w:rsid w:val="001B0BA8"/>
    <w:rsid w:val="001B0D4C"/>
    <w:rsid w:val="001B0DF7"/>
    <w:rsid w:val="001B0E70"/>
    <w:rsid w:val="001B1113"/>
    <w:rsid w:val="001B1299"/>
    <w:rsid w:val="001B13CC"/>
    <w:rsid w:val="001B13E3"/>
    <w:rsid w:val="001B1502"/>
    <w:rsid w:val="001B1541"/>
    <w:rsid w:val="001B1571"/>
    <w:rsid w:val="001B18EB"/>
    <w:rsid w:val="001B1974"/>
    <w:rsid w:val="001B19CC"/>
    <w:rsid w:val="001B1AAA"/>
    <w:rsid w:val="001B1C1D"/>
    <w:rsid w:val="001B1DA1"/>
    <w:rsid w:val="001B1DC1"/>
    <w:rsid w:val="001B1F04"/>
    <w:rsid w:val="001B2018"/>
    <w:rsid w:val="001B20E1"/>
    <w:rsid w:val="001B220C"/>
    <w:rsid w:val="001B23F5"/>
    <w:rsid w:val="001B255D"/>
    <w:rsid w:val="001B25CC"/>
    <w:rsid w:val="001B276F"/>
    <w:rsid w:val="001B2848"/>
    <w:rsid w:val="001B2A5B"/>
    <w:rsid w:val="001B2A96"/>
    <w:rsid w:val="001B2B25"/>
    <w:rsid w:val="001B2B67"/>
    <w:rsid w:val="001B2C03"/>
    <w:rsid w:val="001B2C6C"/>
    <w:rsid w:val="001B2E24"/>
    <w:rsid w:val="001B2E57"/>
    <w:rsid w:val="001B2F95"/>
    <w:rsid w:val="001B30F8"/>
    <w:rsid w:val="001B33E1"/>
    <w:rsid w:val="001B3444"/>
    <w:rsid w:val="001B34BA"/>
    <w:rsid w:val="001B3534"/>
    <w:rsid w:val="001B3638"/>
    <w:rsid w:val="001B3665"/>
    <w:rsid w:val="001B376D"/>
    <w:rsid w:val="001B38E4"/>
    <w:rsid w:val="001B3963"/>
    <w:rsid w:val="001B3A22"/>
    <w:rsid w:val="001B3A2C"/>
    <w:rsid w:val="001B3A55"/>
    <w:rsid w:val="001B3BB0"/>
    <w:rsid w:val="001B3C1A"/>
    <w:rsid w:val="001B3F9D"/>
    <w:rsid w:val="001B4077"/>
    <w:rsid w:val="001B40B0"/>
    <w:rsid w:val="001B41D1"/>
    <w:rsid w:val="001B4273"/>
    <w:rsid w:val="001B428B"/>
    <w:rsid w:val="001B4311"/>
    <w:rsid w:val="001B44F3"/>
    <w:rsid w:val="001B4529"/>
    <w:rsid w:val="001B4633"/>
    <w:rsid w:val="001B476C"/>
    <w:rsid w:val="001B48E9"/>
    <w:rsid w:val="001B4AA8"/>
    <w:rsid w:val="001B4CD1"/>
    <w:rsid w:val="001B4CDA"/>
    <w:rsid w:val="001B4D75"/>
    <w:rsid w:val="001B4E15"/>
    <w:rsid w:val="001B509F"/>
    <w:rsid w:val="001B50F1"/>
    <w:rsid w:val="001B5192"/>
    <w:rsid w:val="001B543D"/>
    <w:rsid w:val="001B5449"/>
    <w:rsid w:val="001B54EB"/>
    <w:rsid w:val="001B5552"/>
    <w:rsid w:val="001B559B"/>
    <w:rsid w:val="001B57F2"/>
    <w:rsid w:val="001B5A49"/>
    <w:rsid w:val="001B5A4E"/>
    <w:rsid w:val="001B5A99"/>
    <w:rsid w:val="001B5BB9"/>
    <w:rsid w:val="001B5C70"/>
    <w:rsid w:val="001B5D24"/>
    <w:rsid w:val="001B5D79"/>
    <w:rsid w:val="001B5DFE"/>
    <w:rsid w:val="001B5E08"/>
    <w:rsid w:val="001B6009"/>
    <w:rsid w:val="001B6141"/>
    <w:rsid w:val="001B617D"/>
    <w:rsid w:val="001B6201"/>
    <w:rsid w:val="001B62B9"/>
    <w:rsid w:val="001B62CD"/>
    <w:rsid w:val="001B661B"/>
    <w:rsid w:val="001B6641"/>
    <w:rsid w:val="001B6726"/>
    <w:rsid w:val="001B6748"/>
    <w:rsid w:val="001B682D"/>
    <w:rsid w:val="001B68D8"/>
    <w:rsid w:val="001B68F8"/>
    <w:rsid w:val="001B6991"/>
    <w:rsid w:val="001B6BDB"/>
    <w:rsid w:val="001B6BF8"/>
    <w:rsid w:val="001B6DBA"/>
    <w:rsid w:val="001B6E0B"/>
    <w:rsid w:val="001B6F76"/>
    <w:rsid w:val="001B701E"/>
    <w:rsid w:val="001B7052"/>
    <w:rsid w:val="001B7056"/>
    <w:rsid w:val="001B7067"/>
    <w:rsid w:val="001B707A"/>
    <w:rsid w:val="001B7123"/>
    <w:rsid w:val="001B7151"/>
    <w:rsid w:val="001B71E9"/>
    <w:rsid w:val="001B75B2"/>
    <w:rsid w:val="001B764B"/>
    <w:rsid w:val="001B76DD"/>
    <w:rsid w:val="001B77B3"/>
    <w:rsid w:val="001B78C8"/>
    <w:rsid w:val="001B78DD"/>
    <w:rsid w:val="001B78EB"/>
    <w:rsid w:val="001B790A"/>
    <w:rsid w:val="001B7951"/>
    <w:rsid w:val="001B7BE8"/>
    <w:rsid w:val="001B7D66"/>
    <w:rsid w:val="001B7D87"/>
    <w:rsid w:val="001BA795"/>
    <w:rsid w:val="001C002D"/>
    <w:rsid w:val="001C00FF"/>
    <w:rsid w:val="001C0181"/>
    <w:rsid w:val="001C0205"/>
    <w:rsid w:val="001C03A8"/>
    <w:rsid w:val="001C043D"/>
    <w:rsid w:val="001C0696"/>
    <w:rsid w:val="001C06CA"/>
    <w:rsid w:val="001C08B7"/>
    <w:rsid w:val="001C08E3"/>
    <w:rsid w:val="001C0956"/>
    <w:rsid w:val="001C0961"/>
    <w:rsid w:val="001C0995"/>
    <w:rsid w:val="001C099E"/>
    <w:rsid w:val="001C0ABF"/>
    <w:rsid w:val="001C0F33"/>
    <w:rsid w:val="001C11B2"/>
    <w:rsid w:val="001C1219"/>
    <w:rsid w:val="001C1271"/>
    <w:rsid w:val="001C14AB"/>
    <w:rsid w:val="001C14E6"/>
    <w:rsid w:val="001C1572"/>
    <w:rsid w:val="001C15F9"/>
    <w:rsid w:val="001C160A"/>
    <w:rsid w:val="001C1648"/>
    <w:rsid w:val="001C1878"/>
    <w:rsid w:val="001C1953"/>
    <w:rsid w:val="001C1AF6"/>
    <w:rsid w:val="001C1B75"/>
    <w:rsid w:val="001C1BAF"/>
    <w:rsid w:val="001C1CB6"/>
    <w:rsid w:val="001C1CBC"/>
    <w:rsid w:val="001C1D2E"/>
    <w:rsid w:val="001C1DF7"/>
    <w:rsid w:val="001C1EDE"/>
    <w:rsid w:val="001C1F38"/>
    <w:rsid w:val="001C214E"/>
    <w:rsid w:val="001C2224"/>
    <w:rsid w:val="001C22C2"/>
    <w:rsid w:val="001C2367"/>
    <w:rsid w:val="001C23FB"/>
    <w:rsid w:val="001C242A"/>
    <w:rsid w:val="001C25A4"/>
    <w:rsid w:val="001C25AD"/>
    <w:rsid w:val="001C2823"/>
    <w:rsid w:val="001C28CA"/>
    <w:rsid w:val="001C28E7"/>
    <w:rsid w:val="001C28EB"/>
    <w:rsid w:val="001C2984"/>
    <w:rsid w:val="001C299E"/>
    <w:rsid w:val="001C2A69"/>
    <w:rsid w:val="001C2A6D"/>
    <w:rsid w:val="001C2A78"/>
    <w:rsid w:val="001C2AA0"/>
    <w:rsid w:val="001C2B1A"/>
    <w:rsid w:val="001C2B76"/>
    <w:rsid w:val="001C2BA7"/>
    <w:rsid w:val="001C2BC2"/>
    <w:rsid w:val="001C2C44"/>
    <w:rsid w:val="001C2CDB"/>
    <w:rsid w:val="001C2CF1"/>
    <w:rsid w:val="001C2D31"/>
    <w:rsid w:val="001C2F0F"/>
    <w:rsid w:val="001C2F60"/>
    <w:rsid w:val="001C2F90"/>
    <w:rsid w:val="001C30FD"/>
    <w:rsid w:val="001C31C1"/>
    <w:rsid w:val="001C31EB"/>
    <w:rsid w:val="001C32C5"/>
    <w:rsid w:val="001C33AE"/>
    <w:rsid w:val="001C343D"/>
    <w:rsid w:val="001C3729"/>
    <w:rsid w:val="001C3769"/>
    <w:rsid w:val="001C38D5"/>
    <w:rsid w:val="001C3A39"/>
    <w:rsid w:val="001C3A65"/>
    <w:rsid w:val="001C3B0D"/>
    <w:rsid w:val="001C3B74"/>
    <w:rsid w:val="001C3C9B"/>
    <w:rsid w:val="001C3CFE"/>
    <w:rsid w:val="001C3DCC"/>
    <w:rsid w:val="001C3DE4"/>
    <w:rsid w:val="001C3E43"/>
    <w:rsid w:val="001C3F71"/>
    <w:rsid w:val="001C40A1"/>
    <w:rsid w:val="001C4360"/>
    <w:rsid w:val="001C44B4"/>
    <w:rsid w:val="001C45B9"/>
    <w:rsid w:val="001C48F9"/>
    <w:rsid w:val="001C491A"/>
    <w:rsid w:val="001C49A3"/>
    <w:rsid w:val="001C4AC6"/>
    <w:rsid w:val="001C4C3A"/>
    <w:rsid w:val="001C4C83"/>
    <w:rsid w:val="001C4F7D"/>
    <w:rsid w:val="001C4FC1"/>
    <w:rsid w:val="001C4FDE"/>
    <w:rsid w:val="001C5088"/>
    <w:rsid w:val="001C50C0"/>
    <w:rsid w:val="001C5127"/>
    <w:rsid w:val="001C514F"/>
    <w:rsid w:val="001C51FD"/>
    <w:rsid w:val="001C5215"/>
    <w:rsid w:val="001C550A"/>
    <w:rsid w:val="001C5524"/>
    <w:rsid w:val="001C552C"/>
    <w:rsid w:val="001C5720"/>
    <w:rsid w:val="001C58EC"/>
    <w:rsid w:val="001C5A53"/>
    <w:rsid w:val="001C5CC5"/>
    <w:rsid w:val="001C5D70"/>
    <w:rsid w:val="001C5D9D"/>
    <w:rsid w:val="001C5DBE"/>
    <w:rsid w:val="001C5DD0"/>
    <w:rsid w:val="001C5E4F"/>
    <w:rsid w:val="001C5E79"/>
    <w:rsid w:val="001C61CD"/>
    <w:rsid w:val="001C61E0"/>
    <w:rsid w:val="001C6237"/>
    <w:rsid w:val="001C62C8"/>
    <w:rsid w:val="001C64C7"/>
    <w:rsid w:val="001C66D3"/>
    <w:rsid w:val="001C66EA"/>
    <w:rsid w:val="001C6809"/>
    <w:rsid w:val="001C68E6"/>
    <w:rsid w:val="001C6A3B"/>
    <w:rsid w:val="001C6BFF"/>
    <w:rsid w:val="001C6C52"/>
    <w:rsid w:val="001C6D0F"/>
    <w:rsid w:val="001C6D87"/>
    <w:rsid w:val="001C6DE6"/>
    <w:rsid w:val="001C6E3D"/>
    <w:rsid w:val="001C6E57"/>
    <w:rsid w:val="001C719B"/>
    <w:rsid w:val="001C71D4"/>
    <w:rsid w:val="001C722C"/>
    <w:rsid w:val="001C7277"/>
    <w:rsid w:val="001C750A"/>
    <w:rsid w:val="001C755E"/>
    <w:rsid w:val="001C761E"/>
    <w:rsid w:val="001C7774"/>
    <w:rsid w:val="001C7879"/>
    <w:rsid w:val="001C78AD"/>
    <w:rsid w:val="001C79DA"/>
    <w:rsid w:val="001C7A13"/>
    <w:rsid w:val="001C7A9D"/>
    <w:rsid w:val="001C7BF8"/>
    <w:rsid w:val="001C7C12"/>
    <w:rsid w:val="001C7DD9"/>
    <w:rsid w:val="001D0041"/>
    <w:rsid w:val="001D00F1"/>
    <w:rsid w:val="001D0181"/>
    <w:rsid w:val="001D038A"/>
    <w:rsid w:val="001D045B"/>
    <w:rsid w:val="001D04AD"/>
    <w:rsid w:val="001D04E8"/>
    <w:rsid w:val="001D058F"/>
    <w:rsid w:val="001D0640"/>
    <w:rsid w:val="001D073B"/>
    <w:rsid w:val="001D0849"/>
    <w:rsid w:val="001D0886"/>
    <w:rsid w:val="001D0892"/>
    <w:rsid w:val="001D08CA"/>
    <w:rsid w:val="001D08F7"/>
    <w:rsid w:val="001D09A0"/>
    <w:rsid w:val="001D0AB7"/>
    <w:rsid w:val="001D0B39"/>
    <w:rsid w:val="001D0CBB"/>
    <w:rsid w:val="001D0DE1"/>
    <w:rsid w:val="001D0E93"/>
    <w:rsid w:val="001D0ECC"/>
    <w:rsid w:val="001D0ED4"/>
    <w:rsid w:val="001D10E6"/>
    <w:rsid w:val="001D1275"/>
    <w:rsid w:val="001D155B"/>
    <w:rsid w:val="001D157B"/>
    <w:rsid w:val="001D1639"/>
    <w:rsid w:val="001D16CE"/>
    <w:rsid w:val="001D18C5"/>
    <w:rsid w:val="001D1918"/>
    <w:rsid w:val="001D196E"/>
    <w:rsid w:val="001D19F9"/>
    <w:rsid w:val="001D1C85"/>
    <w:rsid w:val="001D1D6D"/>
    <w:rsid w:val="001D1E1E"/>
    <w:rsid w:val="001D1E6A"/>
    <w:rsid w:val="001D211D"/>
    <w:rsid w:val="001D2161"/>
    <w:rsid w:val="001D21F2"/>
    <w:rsid w:val="001D22CE"/>
    <w:rsid w:val="001D232E"/>
    <w:rsid w:val="001D23D0"/>
    <w:rsid w:val="001D241B"/>
    <w:rsid w:val="001D241C"/>
    <w:rsid w:val="001D2477"/>
    <w:rsid w:val="001D2585"/>
    <w:rsid w:val="001D2597"/>
    <w:rsid w:val="001D25D3"/>
    <w:rsid w:val="001D2657"/>
    <w:rsid w:val="001D267A"/>
    <w:rsid w:val="001D26B8"/>
    <w:rsid w:val="001D2732"/>
    <w:rsid w:val="001D2773"/>
    <w:rsid w:val="001D28EA"/>
    <w:rsid w:val="001D29EA"/>
    <w:rsid w:val="001D2BA9"/>
    <w:rsid w:val="001D2BDC"/>
    <w:rsid w:val="001D2BE3"/>
    <w:rsid w:val="001D2D08"/>
    <w:rsid w:val="001D2E58"/>
    <w:rsid w:val="001D2F4B"/>
    <w:rsid w:val="001D2F6C"/>
    <w:rsid w:val="001D3078"/>
    <w:rsid w:val="001D33D8"/>
    <w:rsid w:val="001D354A"/>
    <w:rsid w:val="001D3566"/>
    <w:rsid w:val="001D3575"/>
    <w:rsid w:val="001D3689"/>
    <w:rsid w:val="001D38FE"/>
    <w:rsid w:val="001D39E3"/>
    <w:rsid w:val="001D3AF5"/>
    <w:rsid w:val="001D3B49"/>
    <w:rsid w:val="001D3BCF"/>
    <w:rsid w:val="001D3ECA"/>
    <w:rsid w:val="001D3F54"/>
    <w:rsid w:val="001D4128"/>
    <w:rsid w:val="001D4350"/>
    <w:rsid w:val="001D4421"/>
    <w:rsid w:val="001D4594"/>
    <w:rsid w:val="001D45BF"/>
    <w:rsid w:val="001D47FC"/>
    <w:rsid w:val="001D48FE"/>
    <w:rsid w:val="001D4A7C"/>
    <w:rsid w:val="001D4A9B"/>
    <w:rsid w:val="001D4ABA"/>
    <w:rsid w:val="001D4BED"/>
    <w:rsid w:val="001D4C32"/>
    <w:rsid w:val="001D4C6E"/>
    <w:rsid w:val="001D4F93"/>
    <w:rsid w:val="001D4FE0"/>
    <w:rsid w:val="001D508F"/>
    <w:rsid w:val="001D5118"/>
    <w:rsid w:val="001D5195"/>
    <w:rsid w:val="001D520A"/>
    <w:rsid w:val="001D52CE"/>
    <w:rsid w:val="001D560A"/>
    <w:rsid w:val="001D5746"/>
    <w:rsid w:val="001D5A4D"/>
    <w:rsid w:val="001D5A58"/>
    <w:rsid w:val="001D5A79"/>
    <w:rsid w:val="001D5B28"/>
    <w:rsid w:val="001D5B35"/>
    <w:rsid w:val="001D5BAF"/>
    <w:rsid w:val="001D5BF5"/>
    <w:rsid w:val="001D5C2B"/>
    <w:rsid w:val="001D5D03"/>
    <w:rsid w:val="001D5DCC"/>
    <w:rsid w:val="001D5DE5"/>
    <w:rsid w:val="001D5EAC"/>
    <w:rsid w:val="001D630F"/>
    <w:rsid w:val="001D63E7"/>
    <w:rsid w:val="001D63F7"/>
    <w:rsid w:val="001D6411"/>
    <w:rsid w:val="001D64AB"/>
    <w:rsid w:val="001D64D9"/>
    <w:rsid w:val="001D65A8"/>
    <w:rsid w:val="001D6632"/>
    <w:rsid w:val="001D667C"/>
    <w:rsid w:val="001D6686"/>
    <w:rsid w:val="001D66A9"/>
    <w:rsid w:val="001D66C1"/>
    <w:rsid w:val="001D674B"/>
    <w:rsid w:val="001D678F"/>
    <w:rsid w:val="001D682B"/>
    <w:rsid w:val="001D69F3"/>
    <w:rsid w:val="001D6B57"/>
    <w:rsid w:val="001D6CC5"/>
    <w:rsid w:val="001D6CD8"/>
    <w:rsid w:val="001D6DA3"/>
    <w:rsid w:val="001D6EFB"/>
    <w:rsid w:val="001D6F25"/>
    <w:rsid w:val="001D6F56"/>
    <w:rsid w:val="001D6F63"/>
    <w:rsid w:val="001D6FDC"/>
    <w:rsid w:val="001D7038"/>
    <w:rsid w:val="001D710C"/>
    <w:rsid w:val="001D710D"/>
    <w:rsid w:val="001D7171"/>
    <w:rsid w:val="001D7297"/>
    <w:rsid w:val="001D7364"/>
    <w:rsid w:val="001D7405"/>
    <w:rsid w:val="001D746D"/>
    <w:rsid w:val="001D7506"/>
    <w:rsid w:val="001D760F"/>
    <w:rsid w:val="001D76D2"/>
    <w:rsid w:val="001D7741"/>
    <w:rsid w:val="001D77D8"/>
    <w:rsid w:val="001D7812"/>
    <w:rsid w:val="001D78DA"/>
    <w:rsid w:val="001D78E7"/>
    <w:rsid w:val="001D7A36"/>
    <w:rsid w:val="001D7AAA"/>
    <w:rsid w:val="001D7DC8"/>
    <w:rsid w:val="001D7DEB"/>
    <w:rsid w:val="001D7EA0"/>
    <w:rsid w:val="001D7EB7"/>
    <w:rsid w:val="001E04D9"/>
    <w:rsid w:val="001E05B9"/>
    <w:rsid w:val="001E05E6"/>
    <w:rsid w:val="001E0608"/>
    <w:rsid w:val="001E066D"/>
    <w:rsid w:val="001E06DA"/>
    <w:rsid w:val="001E07B7"/>
    <w:rsid w:val="001E0877"/>
    <w:rsid w:val="001E0A3B"/>
    <w:rsid w:val="001E0BBA"/>
    <w:rsid w:val="001E0C99"/>
    <w:rsid w:val="001E0E19"/>
    <w:rsid w:val="001E0F08"/>
    <w:rsid w:val="001E1037"/>
    <w:rsid w:val="001E107D"/>
    <w:rsid w:val="001E1197"/>
    <w:rsid w:val="001E1259"/>
    <w:rsid w:val="001E126E"/>
    <w:rsid w:val="001E12E3"/>
    <w:rsid w:val="001E1314"/>
    <w:rsid w:val="001E1320"/>
    <w:rsid w:val="001E1408"/>
    <w:rsid w:val="001E150B"/>
    <w:rsid w:val="001E15BB"/>
    <w:rsid w:val="001E17BC"/>
    <w:rsid w:val="001E18ED"/>
    <w:rsid w:val="001E1961"/>
    <w:rsid w:val="001E1BB6"/>
    <w:rsid w:val="001E1C84"/>
    <w:rsid w:val="001E1CBA"/>
    <w:rsid w:val="001E1CEB"/>
    <w:rsid w:val="001E1CFD"/>
    <w:rsid w:val="001E1EF4"/>
    <w:rsid w:val="001E1FA4"/>
    <w:rsid w:val="001E1FD3"/>
    <w:rsid w:val="001E202C"/>
    <w:rsid w:val="001E2048"/>
    <w:rsid w:val="001E248C"/>
    <w:rsid w:val="001E2670"/>
    <w:rsid w:val="001E2929"/>
    <w:rsid w:val="001E2A31"/>
    <w:rsid w:val="001E2A82"/>
    <w:rsid w:val="001E2BD7"/>
    <w:rsid w:val="001E2CE6"/>
    <w:rsid w:val="001E2E0D"/>
    <w:rsid w:val="001E2F42"/>
    <w:rsid w:val="001E2F78"/>
    <w:rsid w:val="001E31C7"/>
    <w:rsid w:val="001E325D"/>
    <w:rsid w:val="001E3272"/>
    <w:rsid w:val="001E33D8"/>
    <w:rsid w:val="001E3448"/>
    <w:rsid w:val="001E346E"/>
    <w:rsid w:val="001E3475"/>
    <w:rsid w:val="001E3588"/>
    <w:rsid w:val="001E35E2"/>
    <w:rsid w:val="001E373A"/>
    <w:rsid w:val="001E3B1E"/>
    <w:rsid w:val="001E3BA6"/>
    <w:rsid w:val="001E3C8D"/>
    <w:rsid w:val="001E3CB5"/>
    <w:rsid w:val="001E3D63"/>
    <w:rsid w:val="001E3D7A"/>
    <w:rsid w:val="001E3D7E"/>
    <w:rsid w:val="001E3DE4"/>
    <w:rsid w:val="001E3E3A"/>
    <w:rsid w:val="001E3EA0"/>
    <w:rsid w:val="001E3FD5"/>
    <w:rsid w:val="001E3FFA"/>
    <w:rsid w:val="001E4165"/>
    <w:rsid w:val="001E4498"/>
    <w:rsid w:val="001E44D9"/>
    <w:rsid w:val="001E4525"/>
    <w:rsid w:val="001E464E"/>
    <w:rsid w:val="001E46A0"/>
    <w:rsid w:val="001E46B4"/>
    <w:rsid w:val="001E4B28"/>
    <w:rsid w:val="001E4C49"/>
    <w:rsid w:val="001E4E82"/>
    <w:rsid w:val="001E4ECA"/>
    <w:rsid w:val="001E4ED6"/>
    <w:rsid w:val="001E4EE0"/>
    <w:rsid w:val="001E4F3F"/>
    <w:rsid w:val="001E50A8"/>
    <w:rsid w:val="001E5131"/>
    <w:rsid w:val="001E52BA"/>
    <w:rsid w:val="001E533A"/>
    <w:rsid w:val="001E53BD"/>
    <w:rsid w:val="001E53BE"/>
    <w:rsid w:val="001E53DA"/>
    <w:rsid w:val="001E5438"/>
    <w:rsid w:val="001E54A0"/>
    <w:rsid w:val="001E5582"/>
    <w:rsid w:val="001E558D"/>
    <w:rsid w:val="001E55B1"/>
    <w:rsid w:val="001E55CD"/>
    <w:rsid w:val="001E55DF"/>
    <w:rsid w:val="001E5621"/>
    <w:rsid w:val="001E56C0"/>
    <w:rsid w:val="001E5762"/>
    <w:rsid w:val="001E59D4"/>
    <w:rsid w:val="001E5CA5"/>
    <w:rsid w:val="001E5CEA"/>
    <w:rsid w:val="001E5E99"/>
    <w:rsid w:val="001E6104"/>
    <w:rsid w:val="001E6177"/>
    <w:rsid w:val="001E61AA"/>
    <w:rsid w:val="001E61D7"/>
    <w:rsid w:val="001E61E0"/>
    <w:rsid w:val="001E6289"/>
    <w:rsid w:val="001E62E0"/>
    <w:rsid w:val="001E6353"/>
    <w:rsid w:val="001E6451"/>
    <w:rsid w:val="001E6572"/>
    <w:rsid w:val="001E6727"/>
    <w:rsid w:val="001E687C"/>
    <w:rsid w:val="001E688A"/>
    <w:rsid w:val="001E688D"/>
    <w:rsid w:val="001E6890"/>
    <w:rsid w:val="001E694C"/>
    <w:rsid w:val="001E69BB"/>
    <w:rsid w:val="001E6A17"/>
    <w:rsid w:val="001E6A81"/>
    <w:rsid w:val="001E6AE6"/>
    <w:rsid w:val="001E6B8B"/>
    <w:rsid w:val="001E6C1B"/>
    <w:rsid w:val="001E6DC8"/>
    <w:rsid w:val="001E6E78"/>
    <w:rsid w:val="001E6ED8"/>
    <w:rsid w:val="001E6EEC"/>
    <w:rsid w:val="001E71BE"/>
    <w:rsid w:val="001E72D0"/>
    <w:rsid w:val="001E74BC"/>
    <w:rsid w:val="001E77EF"/>
    <w:rsid w:val="001E7838"/>
    <w:rsid w:val="001E7C83"/>
    <w:rsid w:val="001E7CA7"/>
    <w:rsid w:val="001E7CE6"/>
    <w:rsid w:val="001E7D44"/>
    <w:rsid w:val="001E7D5A"/>
    <w:rsid w:val="001E7F8D"/>
    <w:rsid w:val="001F016A"/>
    <w:rsid w:val="001F01A8"/>
    <w:rsid w:val="001F01E4"/>
    <w:rsid w:val="001F0222"/>
    <w:rsid w:val="001F02D4"/>
    <w:rsid w:val="001F0358"/>
    <w:rsid w:val="001F0526"/>
    <w:rsid w:val="001F054F"/>
    <w:rsid w:val="001F0633"/>
    <w:rsid w:val="001F073C"/>
    <w:rsid w:val="001F0789"/>
    <w:rsid w:val="001F08E0"/>
    <w:rsid w:val="001F0912"/>
    <w:rsid w:val="001F0987"/>
    <w:rsid w:val="001F09AA"/>
    <w:rsid w:val="001F09C4"/>
    <w:rsid w:val="001F0AB7"/>
    <w:rsid w:val="001F0B95"/>
    <w:rsid w:val="001F0BB3"/>
    <w:rsid w:val="001F0C3A"/>
    <w:rsid w:val="001F0E33"/>
    <w:rsid w:val="001F0E4B"/>
    <w:rsid w:val="001F0EE6"/>
    <w:rsid w:val="001F0F2A"/>
    <w:rsid w:val="001F1041"/>
    <w:rsid w:val="001F10BF"/>
    <w:rsid w:val="001F124E"/>
    <w:rsid w:val="001F1343"/>
    <w:rsid w:val="001F1608"/>
    <w:rsid w:val="001F1613"/>
    <w:rsid w:val="001F1627"/>
    <w:rsid w:val="001F1860"/>
    <w:rsid w:val="001F1993"/>
    <w:rsid w:val="001F1A23"/>
    <w:rsid w:val="001F1A7D"/>
    <w:rsid w:val="001F1AD3"/>
    <w:rsid w:val="001F1C13"/>
    <w:rsid w:val="001F1D5E"/>
    <w:rsid w:val="001F1D6C"/>
    <w:rsid w:val="001F1F2D"/>
    <w:rsid w:val="001F1F9A"/>
    <w:rsid w:val="001F1FB7"/>
    <w:rsid w:val="001F210D"/>
    <w:rsid w:val="001F212B"/>
    <w:rsid w:val="001F228A"/>
    <w:rsid w:val="001F22CB"/>
    <w:rsid w:val="001F2352"/>
    <w:rsid w:val="001F235E"/>
    <w:rsid w:val="001F2459"/>
    <w:rsid w:val="001F249D"/>
    <w:rsid w:val="001F284E"/>
    <w:rsid w:val="001F288E"/>
    <w:rsid w:val="001F298E"/>
    <w:rsid w:val="001F2995"/>
    <w:rsid w:val="001F29E9"/>
    <w:rsid w:val="001F2AB1"/>
    <w:rsid w:val="001F2AF7"/>
    <w:rsid w:val="001F2B1A"/>
    <w:rsid w:val="001F2B32"/>
    <w:rsid w:val="001F2CB6"/>
    <w:rsid w:val="001F2E13"/>
    <w:rsid w:val="001F2F01"/>
    <w:rsid w:val="001F2FFB"/>
    <w:rsid w:val="001F308E"/>
    <w:rsid w:val="001F31AE"/>
    <w:rsid w:val="001F31D8"/>
    <w:rsid w:val="001F3288"/>
    <w:rsid w:val="001F3320"/>
    <w:rsid w:val="001F33AB"/>
    <w:rsid w:val="001F33E1"/>
    <w:rsid w:val="001F3651"/>
    <w:rsid w:val="001F370E"/>
    <w:rsid w:val="001F37E2"/>
    <w:rsid w:val="001F3974"/>
    <w:rsid w:val="001F39A6"/>
    <w:rsid w:val="001F39DF"/>
    <w:rsid w:val="001F3A0F"/>
    <w:rsid w:val="001F3A70"/>
    <w:rsid w:val="001F3B03"/>
    <w:rsid w:val="001F3B64"/>
    <w:rsid w:val="001F3CD2"/>
    <w:rsid w:val="001F3F34"/>
    <w:rsid w:val="001F40AB"/>
    <w:rsid w:val="001F42E2"/>
    <w:rsid w:val="001F436F"/>
    <w:rsid w:val="001F44DE"/>
    <w:rsid w:val="001F450F"/>
    <w:rsid w:val="001F4621"/>
    <w:rsid w:val="001F467F"/>
    <w:rsid w:val="001F46C6"/>
    <w:rsid w:val="001F47F7"/>
    <w:rsid w:val="001F4892"/>
    <w:rsid w:val="001F48A7"/>
    <w:rsid w:val="001F48E2"/>
    <w:rsid w:val="001F495D"/>
    <w:rsid w:val="001F4993"/>
    <w:rsid w:val="001F4AD9"/>
    <w:rsid w:val="001F4C94"/>
    <w:rsid w:val="001F4CB4"/>
    <w:rsid w:val="001F4D70"/>
    <w:rsid w:val="001F4E23"/>
    <w:rsid w:val="001F4E77"/>
    <w:rsid w:val="001F4EE1"/>
    <w:rsid w:val="001F5249"/>
    <w:rsid w:val="001F5349"/>
    <w:rsid w:val="001F546D"/>
    <w:rsid w:val="001F55A1"/>
    <w:rsid w:val="001F5654"/>
    <w:rsid w:val="001F5739"/>
    <w:rsid w:val="001F58AD"/>
    <w:rsid w:val="001F5914"/>
    <w:rsid w:val="001F59B2"/>
    <w:rsid w:val="001F5A7C"/>
    <w:rsid w:val="001F5AED"/>
    <w:rsid w:val="001F5BB5"/>
    <w:rsid w:val="001F5BD6"/>
    <w:rsid w:val="001F5C01"/>
    <w:rsid w:val="001F5C1E"/>
    <w:rsid w:val="001F5CB4"/>
    <w:rsid w:val="001F5D1D"/>
    <w:rsid w:val="001F5F4F"/>
    <w:rsid w:val="001F60DA"/>
    <w:rsid w:val="001F6244"/>
    <w:rsid w:val="001F6281"/>
    <w:rsid w:val="001F62BF"/>
    <w:rsid w:val="001F62D2"/>
    <w:rsid w:val="001F657C"/>
    <w:rsid w:val="001F65F1"/>
    <w:rsid w:val="001F66E7"/>
    <w:rsid w:val="001F66E8"/>
    <w:rsid w:val="001F66F5"/>
    <w:rsid w:val="001F6809"/>
    <w:rsid w:val="001F682A"/>
    <w:rsid w:val="001F6932"/>
    <w:rsid w:val="001F6AA1"/>
    <w:rsid w:val="001F6B4A"/>
    <w:rsid w:val="001F6C79"/>
    <w:rsid w:val="001F6E05"/>
    <w:rsid w:val="001F6E06"/>
    <w:rsid w:val="001F6E14"/>
    <w:rsid w:val="001F6E8C"/>
    <w:rsid w:val="001F6F1A"/>
    <w:rsid w:val="001F6F1F"/>
    <w:rsid w:val="001F7014"/>
    <w:rsid w:val="001F7094"/>
    <w:rsid w:val="001F71BF"/>
    <w:rsid w:val="001F7207"/>
    <w:rsid w:val="001F724A"/>
    <w:rsid w:val="001F726E"/>
    <w:rsid w:val="001F7292"/>
    <w:rsid w:val="001F7331"/>
    <w:rsid w:val="001F7433"/>
    <w:rsid w:val="001F7461"/>
    <w:rsid w:val="001F76B0"/>
    <w:rsid w:val="001F77B1"/>
    <w:rsid w:val="001F77FE"/>
    <w:rsid w:val="001F7884"/>
    <w:rsid w:val="001F79A1"/>
    <w:rsid w:val="001F7BB6"/>
    <w:rsid w:val="001F7C04"/>
    <w:rsid w:val="001F7C1C"/>
    <w:rsid w:val="001F7C71"/>
    <w:rsid w:val="001F7D42"/>
    <w:rsid w:val="001F7DC3"/>
    <w:rsid w:val="001F7E69"/>
    <w:rsid w:val="001F7F15"/>
    <w:rsid w:val="0020004D"/>
    <w:rsid w:val="00200201"/>
    <w:rsid w:val="00200273"/>
    <w:rsid w:val="00200339"/>
    <w:rsid w:val="002003A0"/>
    <w:rsid w:val="002006D7"/>
    <w:rsid w:val="00200728"/>
    <w:rsid w:val="002007D0"/>
    <w:rsid w:val="002007DC"/>
    <w:rsid w:val="002009A1"/>
    <w:rsid w:val="002009F8"/>
    <w:rsid w:val="00200A7A"/>
    <w:rsid w:val="00200A85"/>
    <w:rsid w:val="00200C43"/>
    <w:rsid w:val="00200C91"/>
    <w:rsid w:val="00200D94"/>
    <w:rsid w:val="0020112A"/>
    <w:rsid w:val="002012B2"/>
    <w:rsid w:val="0020137B"/>
    <w:rsid w:val="002013E6"/>
    <w:rsid w:val="002013FD"/>
    <w:rsid w:val="002014F6"/>
    <w:rsid w:val="00201547"/>
    <w:rsid w:val="0020169C"/>
    <w:rsid w:val="00201780"/>
    <w:rsid w:val="00201824"/>
    <w:rsid w:val="00201970"/>
    <w:rsid w:val="00201AF5"/>
    <w:rsid w:val="00201B2E"/>
    <w:rsid w:val="00201B33"/>
    <w:rsid w:val="00201C20"/>
    <w:rsid w:val="00201E7C"/>
    <w:rsid w:val="00201F8C"/>
    <w:rsid w:val="0020212F"/>
    <w:rsid w:val="00202147"/>
    <w:rsid w:val="002021A8"/>
    <w:rsid w:val="00202222"/>
    <w:rsid w:val="002023FF"/>
    <w:rsid w:val="0020256C"/>
    <w:rsid w:val="00202910"/>
    <w:rsid w:val="00202A02"/>
    <w:rsid w:val="00202A37"/>
    <w:rsid w:val="00202B36"/>
    <w:rsid w:val="00202B6A"/>
    <w:rsid w:val="00202D04"/>
    <w:rsid w:val="00202D2F"/>
    <w:rsid w:val="00202ED9"/>
    <w:rsid w:val="00202FBD"/>
    <w:rsid w:val="002032C5"/>
    <w:rsid w:val="00203397"/>
    <w:rsid w:val="0020365C"/>
    <w:rsid w:val="002036AE"/>
    <w:rsid w:val="002036FB"/>
    <w:rsid w:val="00203755"/>
    <w:rsid w:val="002037A3"/>
    <w:rsid w:val="002038F6"/>
    <w:rsid w:val="002039E7"/>
    <w:rsid w:val="00203B1A"/>
    <w:rsid w:val="00203B38"/>
    <w:rsid w:val="00203BC7"/>
    <w:rsid w:val="00203BD0"/>
    <w:rsid w:val="00203DE8"/>
    <w:rsid w:val="00203E56"/>
    <w:rsid w:val="00203EBA"/>
    <w:rsid w:val="00203EEA"/>
    <w:rsid w:val="00203FF2"/>
    <w:rsid w:val="0020411E"/>
    <w:rsid w:val="00204198"/>
    <w:rsid w:val="0020440B"/>
    <w:rsid w:val="0020443B"/>
    <w:rsid w:val="00204450"/>
    <w:rsid w:val="00204491"/>
    <w:rsid w:val="002044BA"/>
    <w:rsid w:val="002044EB"/>
    <w:rsid w:val="00204613"/>
    <w:rsid w:val="00204673"/>
    <w:rsid w:val="0020478B"/>
    <w:rsid w:val="0020478C"/>
    <w:rsid w:val="002047E0"/>
    <w:rsid w:val="002047E4"/>
    <w:rsid w:val="0020483F"/>
    <w:rsid w:val="00204997"/>
    <w:rsid w:val="002049E6"/>
    <w:rsid w:val="002049FA"/>
    <w:rsid w:val="00204A34"/>
    <w:rsid w:val="00204AFF"/>
    <w:rsid w:val="00204B25"/>
    <w:rsid w:val="00204B9C"/>
    <w:rsid w:val="00204CD5"/>
    <w:rsid w:val="00204CF0"/>
    <w:rsid w:val="00204DA1"/>
    <w:rsid w:val="00204E37"/>
    <w:rsid w:val="00205156"/>
    <w:rsid w:val="0020518A"/>
    <w:rsid w:val="002051F6"/>
    <w:rsid w:val="002053B8"/>
    <w:rsid w:val="00205652"/>
    <w:rsid w:val="002056F1"/>
    <w:rsid w:val="00205858"/>
    <w:rsid w:val="002058BF"/>
    <w:rsid w:val="00205B0D"/>
    <w:rsid w:val="00205B31"/>
    <w:rsid w:val="00205B6B"/>
    <w:rsid w:val="00205DB3"/>
    <w:rsid w:val="00205DC1"/>
    <w:rsid w:val="00205E68"/>
    <w:rsid w:val="00205EAF"/>
    <w:rsid w:val="00205F45"/>
    <w:rsid w:val="00205F8D"/>
    <w:rsid w:val="0020607B"/>
    <w:rsid w:val="00206147"/>
    <w:rsid w:val="00206318"/>
    <w:rsid w:val="00206416"/>
    <w:rsid w:val="002064BA"/>
    <w:rsid w:val="00206578"/>
    <w:rsid w:val="00206636"/>
    <w:rsid w:val="00206790"/>
    <w:rsid w:val="002067A4"/>
    <w:rsid w:val="002067C6"/>
    <w:rsid w:val="002068A8"/>
    <w:rsid w:val="002068B3"/>
    <w:rsid w:val="002068E8"/>
    <w:rsid w:val="00206955"/>
    <w:rsid w:val="0020697F"/>
    <w:rsid w:val="00206A59"/>
    <w:rsid w:val="00206B2B"/>
    <w:rsid w:val="00206B46"/>
    <w:rsid w:val="00206B9A"/>
    <w:rsid w:val="00206BAD"/>
    <w:rsid w:val="00206C77"/>
    <w:rsid w:val="00206C81"/>
    <w:rsid w:val="00206D5F"/>
    <w:rsid w:val="00206F75"/>
    <w:rsid w:val="0020706A"/>
    <w:rsid w:val="002070E8"/>
    <w:rsid w:val="00207213"/>
    <w:rsid w:val="002072C5"/>
    <w:rsid w:val="002072ED"/>
    <w:rsid w:val="0020741F"/>
    <w:rsid w:val="00207432"/>
    <w:rsid w:val="002074C9"/>
    <w:rsid w:val="00207691"/>
    <w:rsid w:val="002076D3"/>
    <w:rsid w:val="002077F3"/>
    <w:rsid w:val="0020787F"/>
    <w:rsid w:val="002078CA"/>
    <w:rsid w:val="002079BD"/>
    <w:rsid w:val="00207A86"/>
    <w:rsid w:val="00207BDE"/>
    <w:rsid w:val="00207D3D"/>
    <w:rsid w:val="0021000E"/>
    <w:rsid w:val="0021023C"/>
    <w:rsid w:val="002102B8"/>
    <w:rsid w:val="002102F2"/>
    <w:rsid w:val="0021032F"/>
    <w:rsid w:val="00210361"/>
    <w:rsid w:val="00210378"/>
    <w:rsid w:val="0021042C"/>
    <w:rsid w:val="002105BA"/>
    <w:rsid w:val="0021066A"/>
    <w:rsid w:val="002106B7"/>
    <w:rsid w:val="002106DC"/>
    <w:rsid w:val="002107EB"/>
    <w:rsid w:val="00210813"/>
    <w:rsid w:val="002108E1"/>
    <w:rsid w:val="00210A8A"/>
    <w:rsid w:val="00210CBA"/>
    <w:rsid w:val="00210D49"/>
    <w:rsid w:val="00210D66"/>
    <w:rsid w:val="00210EFA"/>
    <w:rsid w:val="00210F0F"/>
    <w:rsid w:val="00210F48"/>
    <w:rsid w:val="002110EB"/>
    <w:rsid w:val="0021111F"/>
    <w:rsid w:val="0021112A"/>
    <w:rsid w:val="002111AF"/>
    <w:rsid w:val="00211256"/>
    <w:rsid w:val="00211268"/>
    <w:rsid w:val="00211283"/>
    <w:rsid w:val="002112FD"/>
    <w:rsid w:val="00211320"/>
    <w:rsid w:val="00211352"/>
    <w:rsid w:val="0021137F"/>
    <w:rsid w:val="00211557"/>
    <w:rsid w:val="002117D2"/>
    <w:rsid w:val="0021199E"/>
    <w:rsid w:val="002119F8"/>
    <w:rsid w:val="00211A6D"/>
    <w:rsid w:val="00211AE7"/>
    <w:rsid w:val="00211B93"/>
    <w:rsid w:val="00211C87"/>
    <w:rsid w:val="00211CF6"/>
    <w:rsid w:val="00211D57"/>
    <w:rsid w:val="00211E6C"/>
    <w:rsid w:val="00211FD3"/>
    <w:rsid w:val="0021203D"/>
    <w:rsid w:val="0021206D"/>
    <w:rsid w:val="002120E8"/>
    <w:rsid w:val="002122A3"/>
    <w:rsid w:val="00212377"/>
    <w:rsid w:val="002124BB"/>
    <w:rsid w:val="002124DE"/>
    <w:rsid w:val="002125CD"/>
    <w:rsid w:val="00212741"/>
    <w:rsid w:val="00212832"/>
    <w:rsid w:val="0021291A"/>
    <w:rsid w:val="0021293E"/>
    <w:rsid w:val="00212947"/>
    <w:rsid w:val="00212985"/>
    <w:rsid w:val="002129FB"/>
    <w:rsid w:val="00212A57"/>
    <w:rsid w:val="00212A6B"/>
    <w:rsid w:val="00212A96"/>
    <w:rsid w:val="00212BF6"/>
    <w:rsid w:val="00212D32"/>
    <w:rsid w:val="00212DAC"/>
    <w:rsid w:val="00212FBB"/>
    <w:rsid w:val="00212FE4"/>
    <w:rsid w:val="00213168"/>
    <w:rsid w:val="00213431"/>
    <w:rsid w:val="002134AC"/>
    <w:rsid w:val="00213575"/>
    <w:rsid w:val="002135D7"/>
    <w:rsid w:val="002136DA"/>
    <w:rsid w:val="0021375E"/>
    <w:rsid w:val="00213896"/>
    <w:rsid w:val="00213A6D"/>
    <w:rsid w:val="00213B0E"/>
    <w:rsid w:val="00213B2B"/>
    <w:rsid w:val="00213C17"/>
    <w:rsid w:val="00213D7E"/>
    <w:rsid w:val="00213E95"/>
    <w:rsid w:val="00214036"/>
    <w:rsid w:val="002140A2"/>
    <w:rsid w:val="002140F7"/>
    <w:rsid w:val="00214143"/>
    <w:rsid w:val="00214193"/>
    <w:rsid w:val="0021424E"/>
    <w:rsid w:val="00214487"/>
    <w:rsid w:val="0021449A"/>
    <w:rsid w:val="002144A3"/>
    <w:rsid w:val="002144C0"/>
    <w:rsid w:val="002146CE"/>
    <w:rsid w:val="00214787"/>
    <w:rsid w:val="002147F1"/>
    <w:rsid w:val="00214828"/>
    <w:rsid w:val="00214CE8"/>
    <w:rsid w:val="00214D97"/>
    <w:rsid w:val="00214E80"/>
    <w:rsid w:val="00214EAD"/>
    <w:rsid w:val="00215178"/>
    <w:rsid w:val="00215260"/>
    <w:rsid w:val="002152F9"/>
    <w:rsid w:val="00215375"/>
    <w:rsid w:val="00215452"/>
    <w:rsid w:val="00215467"/>
    <w:rsid w:val="00215490"/>
    <w:rsid w:val="002154A9"/>
    <w:rsid w:val="002154E0"/>
    <w:rsid w:val="00215530"/>
    <w:rsid w:val="002155B5"/>
    <w:rsid w:val="00215656"/>
    <w:rsid w:val="00215676"/>
    <w:rsid w:val="00215766"/>
    <w:rsid w:val="002157B4"/>
    <w:rsid w:val="002157EA"/>
    <w:rsid w:val="002157EE"/>
    <w:rsid w:val="0021589C"/>
    <w:rsid w:val="00215991"/>
    <w:rsid w:val="00215A0A"/>
    <w:rsid w:val="00215C13"/>
    <w:rsid w:val="00215CCF"/>
    <w:rsid w:val="00215E2C"/>
    <w:rsid w:val="00216024"/>
    <w:rsid w:val="0021602F"/>
    <w:rsid w:val="002160DC"/>
    <w:rsid w:val="002160F1"/>
    <w:rsid w:val="0021613E"/>
    <w:rsid w:val="0021614C"/>
    <w:rsid w:val="00216170"/>
    <w:rsid w:val="002161CB"/>
    <w:rsid w:val="0021633A"/>
    <w:rsid w:val="002163F0"/>
    <w:rsid w:val="0021654D"/>
    <w:rsid w:val="002165EF"/>
    <w:rsid w:val="0021661B"/>
    <w:rsid w:val="0021668A"/>
    <w:rsid w:val="002166C6"/>
    <w:rsid w:val="00216739"/>
    <w:rsid w:val="0021677D"/>
    <w:rsid w:val="0021683C"/>
    <w:rsid w:val="0021686E"/>
    <w:rsid w:val="00216929"/>
    <w:rsid w:val="00216C11"/>
    <w:rsid w:val="00216CAD"/>
    <w:rsid w:val="00216DB9"/>
    <w:rsid w:val="00216DF6"/>
    <w:rsid w:val="00216F37"/>
    <w:rsid w:val="00216FF7"/>
    <w:rsid w:val="0021707A"/>
    <w:rsid w:val="0021713E"/>
    <w:rsid w:val="00217201"/>
    <w:rsid w:val="0021722D"/>
    <w:rsid w:val="00217352"/>
    <w:rsid w:val="0021750C"/>
    <w:rsid w:val="00217561"/>
    <w:rsid w:val="002175BC"/>
    <w:rsid w:val="00217704"/>
    <w:rsid w:val="00217747"/>
    <w:rsid w:val="0021788D"/>
    <w:rsid w:val="002179C4"/>
    <w:rsid w:val="002179E8"/>
    <w:rsid w:val="00217B83"/>
    <w:rsid w:val="00217BA9"/>
    <w:rsid w:val="00217BB5"/>
    <w:rsid w:val="00217C02"/>
    <w:rsid w:val="00217C0D"/>
    <w:rsid w:val="00217CB9"/>
    <w:rsid w:val="00217DD8"/>
    <w:rsid w:val="00217F54"/>
    <w:rsid w:val="00217FCE"/>
    <w:rsid w:val="00220038"/>
    <w:rsid w:val="00220069"/>
    <w:rsid w:val="0022008A"/>
    <w:rsid w:val="002200D0"/>
    <w:rsid w:val="00220145"/>
    <w:rsid w:val="002202FB"/>
    <w:rsid w:val="002203E0"/>
    <w:rsid w:val="00220418"/>
    <w:rsid w:val="00220506"/>
    <w:rsid w:val="002205E6"/>
    <w:rsid w:val="00220678"/>
    <w:rsid w:val="0022067B"/>
    <w:rsid w:val="002206AA"/>
    <w:rsid w:val="002208B9"/>
    <w:rsid w:val="00220954"/>
    <w:rsid w:val="00220956"/>
    <w:rsid w:val="002209FD"/>
    <w:rsid w:val="00220AB1"/>
    <w:rsid w:val="00220D98"/>
    <w:rsid w:val="00220E59"/>
    <w:rsid w:val="00220F7F"/>
    <w:rsid w:val="00220FCC"/>
    <w:rsid w:val="00221163"/>
    <w:rsid w:val="00221269"/>
    <w:rsid w:val="0022128F"/>
    <w:rsid w:val="002212E1"/>
    <w:rsid w:val="00221335"/>
    <w:rsid w:val="00221416"/>
    <w:rsid w:val="00221491"/>
    <w:rsid w:val="0022151D"/>
    <w:rsid w:val="0022152C"/>
    <w:rsid w:val="0022174C"/>
    <w:rsid w:val="00221775"/>
    <w:rsid w:val="0022188A"/>
    <w:rsid w:val="00221ACA"/>
    <w:rsid w:val="00221AE5"/>
    <w:rsid w:val="00221AE8"/>
    <w:rsid w:val="00221E8E"/>
    <w:rsid w:val="00221F0D"/>
    <w:rsid w:val="00221F44"/>
    <w:rsid w:val="00221F9D"/>
    <w:rsid w:val="00222019"/>
    <w:rsid w:val="0022204A"/>
    <w:rsid w:val="0022209C"/>
    <w:rsid w:val="002221E3"/>
    <w:rsid w:val="002222D8"/>
    <w:rsid w:val="0022236F"/>
    <w:rsid w:val="0022251E"/>
    <w:rsid w:val="00222542"/>
    <w:rsid w:val="00222682"/>
    <w:rsid w:val="0022275F"/>
    <w:rsid w:val="00222845"/>
    <w:rsid w:val="00222906"/>
    <w:rsid w:val="00222B00"/>
    <w:rsid w:val="00222B87"/>
    <w:rsid w:val="00222C5E"/>
    <w:rsid w:val="00222CAC"/>
    <w:rsid w:val="00222D82"/>
    <w:rsid w:val="00222DA5"/>
    <w:rsid w:val="00222EE5"/>
    <w:rsid w:val="00222F8F"/>
    <w:rsid w:val="002230C5"/>
    <w:rsid w:val="00223103"/>
    <w:rsid w:val="002234CE"/>
    <w:rsid w:val="002234FC"/>
    <w:rsid w:val="00223541"/>
    <w:rsid w:val="002235C9"/>
    <w:rsid w:val="00223710"/>
    <w:rsid w:val="00223747"/>
    <w:rsid w:val="00223771"/>
    <w:rsid w:val="0022386D"/>
    <w:rsid w:val="002238B6"/>
    <w:rsid w:val="002239E9"/>
    <w:rsid w:val="002239ED"/>
    <w:rsid w:val="00223ACF"/>
    <w:rsid w:val="00223B03"/>
    <w:rsid w:val="00223CDF"/>
    <w:rsid w:val="00223D2F"/>
    <w:rsid w:val="00223F5D"/>
    <w:rsid w:val="0022401C"/>
    <w:rsid w:val="00224159"/>
    <w:rsid w:val="0022417A"/>
    <w:rsid w:val="0022436B"/>
    <w:rsid w:val="002243C3"/>
    <w:rsid w:val="002245BB"/>
    <w:rsid w:val="00224764"/>
    <w:rsid w:val="00224835"/>
    <w:rsid w:val="002248B2"/>
    <w:rsid w:val="00224970"/>
    <w:rsid w:val="00224B81"/>
    <w:rsid w:val="00224B86"/>
    <w:rsid w:val="00224BCC"/>
    <w:rsid w:val="00224C4F"/>
    <w:rsid w:val="00224E15"/>
    <w:rsid w:val="00224E2E"/>
    <w:rsid w:val="00224FC1"/>
    <w:rsid w:val="0022504F"/>
    <w:rsid w:val="0022514E"/>
    <w:rsid w:val="0022516E"/>
    <w:rsid w:val="002252EB"/>
    <w:rsid w:val="0022535A"/>
    <w:rsid w:val="00225481"/>
    <w:rsid w:val="00225538"/>
    <w:rsid w:val="00225579"/>
    <w:rsid w:val="0022560A"/>
    <w:rsid w:val="00225653"/>
    <w:rsid w:val="002258D4"/>
    <w:rsid w:val="002259AF"/>
    <w:rsid w:val="00225A5E"/>
    <w:rsid w:val="00225A6A"/>
    <w:rsid w:val="00225ABB"/>
    <w:rsid w:val="00225B87"/>
    <w:rsid w:val="00225FF1"/>
    <w:rsid w:val="0022604A"/>
    <w:rsid w:val="00226282"/>
    <w:rsid w:val="002264F6"/>
    <w:rsid w:val="0022673E"/>
    <w:rsid w:val="0022676C"/>
    <w:rsid w:val="00226A58"/>
    <w:rsid w:val="00226A68"/>
    <w:rsid w:val="00226A6E"/>
    <w:rsid w:val="00226A9D"/>
    <w:rsid w:val="00226AAB"/>
    <w:rsid w:val="00226B6B"/>
    <w:rsid w:val="00226CBA"/>
    <w:rsid w:val="00226D62"/>
    <w:rsid w:val="00226E17"/>
    <w:rsid w:val="00226EC5"/>
    <w:rsid w:val="00226EE9"/>
    <w:rsid w:val="00226F1D"/>
    <w:rsid w:val="00226FBD"/>
    <w:rsid w:val="0022700A"/>
    <w:rsid w:val="00227093"/>
    <w:rsid w:val="00227573"/>
    <w:rsid w:val="00227680"/>
    <w:rsid w:val="002276AA"/>
    <w:rsid w:val="002277A7"/>
    <w:rsid w:val="00227834"/>
    <w:rsid w:val="00227974"/>
    <w:rsid w:val="00227AA3"/>
    <w:rsid w:val="00227ADD"/>
    <w:rsid w:val="00227C36"/>
    <w:rsid w:val="00227C4E"/>
    <w:rsid w:val="00227C61"/>
    <w:rsid w:val="00227CDB"/>
    <w:rsid w:val="00227D11"/>
    <w:rsid w:val="00227D51"/>
    <w:rsid w:val="00227E1C"/>
    <w:rsid w:val="00227E85"/>
    <w:rsid w:val="00227ECB"/>
    <w:rsid w:val="00227EF5"/>
    <w:rsid w:val="00230036"/>
    <w:rsid w:val="00230091"/>
    <w:rsid w:val="00230109"/>
    <w:rsid w:val="002302E1"/>
    <w:rsid w:val="002304AA"/>
    <w:rsid w:val="002305FD"/>
    <w:rsid w:val="0023087D"/>
    <w:rsid w:val="002308E6"/>
    <w:rsid w:val="00230ABC"/>
    <w:rsid w:val="00230B36"/>
    <w:rsid w:val="00230B7F"/>
    <w:rsid w:val="00230C13"/>
    <w:rsid w:val="00230D45"/>
    <w:rsid w:val="00230DF7"/>
    <w:rsid w:val="00230EF7"/>
    <w:rsid w:val="00230FF1"/>
    <w:rsid w:val="002311B3"/>
    <w:rsid w:val="002311E0"/>
    <w:rsid w:val="002312A3"/>
    <w:rsid w:val="002312C3"/>
    <w:rsid w:val="00231385"/>
    <w:rsid w:val="002313EC"/>
    <w:rsid w:val="00231430"/>
    <w:rsid w:val="002314BF"/>
    <w:rsid w:val="00231853"/>
    <w:rsid w:val="0023190D"/>
    <w:rsid w:val="00231911"/>
    <w:rsid w:val="00231A97"/>
    <w:rsid w:val="00231A9A"/>
    <w:rsid w:val="00231B3F"/>
    <w:rsid w:val="00231B59"/>
    <w:rsid w:val="00231C90"/>
    <w:rsid w:val="00231CE3"/>
    <w:rsid w:val="00231D26"/>
    <w:rsid w:val="00231DB4"/>
    <w:rsid w:val="00231E6D"/>
    <w:rsid w:val="00231F17"/>
    <w:rsid w:val="00231F5E"/>
    <w:rsid w:val="00231FC4"/>
    <w:rsid w:val="0023201C"/>
    <w:rsid w:val="002320DF"/>
    <w:rsid w:val="002321D0"/>
    <w:rsid w:val="0023223F"/>
    <w:rsid w:val="002322B6"/>
    <w:rsid w:val="0023232F"/>
    <w:rsid w:val="002323E0"/>
    <w:rsid w:val="002323F0"/>
    <w:rsid w:val="002329A5"/>
    <w:rsid w:val="00232A02"/>
    <w:rsid w:val="00232B8C"/>
    <w:rsid w:val="00232CBF"/>
    <w:rsid w:val="00232D26"/>
    <w:rsid w:val="00232E34"/>
    <w:rsid w:val="002330C6"/>
    <w:rsid w:val="00233136"/>
    <w:rsid w:val="002331E1"/>
    <w:rsid w:val="00233224"/>
    <w:rsid w:val="00233287"/>
    <w:rsid w:val="002334BF"/>
    <w:rsid w:val="00233533"/>
    <w:rsid w:val="00233672"/>
    <w:rsid w:val="00233682"/>
    <w:rsid w:val="00233725"/>
    <w:rsid w:val="00233837"/>
    <w:rsid w:val="00233A13"/>
    <w:rsid w:val="00233A78"/>
    <w:rsid w:val="00233B0E"/>
    <w:rsid w:val="00233B4A"/>
    <w:rsid w:val="00233BC9"/>
    <w:rsid w:val="00233C20"/>
    <w:rsid w:val="00233C22"/>
    <w:rsid w:val="00233C99"/>
    <w:rsid w:val="00233CA4"/>
    <w:rsid w:val="00233FF3"/>
    <w:rsid w:val="002340A3"/>
    <w:rsid w:val="002341A1"/>
    <w:rsid w:val="0023425E"/>
    <w:rsid w:val="0023436E"/>
    <w:rsid w:val="002344BC"/>
    <w:rsid w:val="002345CC"/>
    <w:rsid w:val="0023464C"/>
    <w:rsid w:val="0023483E"/>
    <w:rsid w:val="002348EA"/>
    <w:rsid w:val="0023494F"/>
    <w:rsid w:val="002349AA"/>
    <w:rsid w:val="002349AD"/>
    <w:rsid w:val="00234DA3"/>
    <w:rsid w:val="002351A3"/>
    <w:rsid w:val="00235269"/>
    <w:rsid w:val="00235271"/>
    <w:rsid w:val="00235305"/>
    <w:rsid w:val="00235427"/>
    <w:rsid w:val="0023544E"/>
    <w:rsid w:val="002354D3"/>
    <w:rsid w:val="002356F5"/>
    <w:rsid w:val="00235780"/>
    <w:rsid w:val="002357E4"/>
    <w:rsid w:val="00235840"/>
    <w:rsid w:val="0023585F"/>
    <w:rsid w:val="00235870"/>
    <w:rsid w:val="002358C0"/>
    <w:rsid w:val="00235977"/>
    <w:rsid w:val="00235A59"/>
    <w:rsid w:val="00235B02"/>
    <w:rsid w:val="00235B35"/>
    <w:rsid w:val="00235C3A"/>
    <w:rsid w:val="00235D0F"/>
    <w:rsid w:val="00235D11"/>
    <w:rsid w:val="00235DF1"/>
    <w:rsid w:val="00235F89"/>
    <w:rsid w:val="00236118"/>
    <w:rsid w:val="00236287"/>
    <w:rsid w:val="00236299"/>
    <w:rsid w:val="00236332"/>
    <w:rsid w:val="002364C4"/>
    <w:rsid w:val="002366E5"/>
    <w:rsid w:val="0023670E"/>
    <w:rsid w:val="0023674B"/>
    <w:rsid w:val="00236755"/>
    <w:rsid w:val="00236911"/>
    <w:rsid w:val="0023695F"/>
    <w:rsid w:val="0023699A"/>
    <w:rsid w:val="002369E9"/>
    <w:rsid w:val="00236B53"/>
    <w:rsid w:val="00236C66"/>
    <w:rsid w:val="00236CCE"/>
    <w:rsid w:val="00236E0C"/>
    <w:rsid w:val="00236EEA"/>
    <w:rsid w:val="00236FE0"/>
    <w:rsid w:val="0023706B"/>
    <w:rsid w:val="002370A9"/>
    <w:rsid w:val="00237158"/>
    <w:rsid w:val="002371DF"/>
    <w:rsid w:val="0023740E"/>
    <w:rsid w:val="002375A3"/>
    <w:rsid w:val="00237632"/>
    <w:rsid w:val="00237924"/>
    <w:rsid w:val="00237926"/>
    <w:rsid w:val="00237985"/>
    <w:rsid w:val="002379AF"/>
    <w:rsid w:val="00237B05"/>
    <w:rsid w:val="00237B4B"/>
    <w:rsid w:val="00237BB8"/>
    <w:rsid w:val="00237C2A"/>
    <w:rsid w:val="00237C5E"/>
    <w:rsid w:val="00237CF0"/>
    <w:rsid w:val="00237D06"/>
    <w:rsid w:val="00237DB7"/>
    <w:rsid w:val="00237E2D"/>
    <w:rsid w:val="00237E63"/>
    <w:rsid w:val="00237E77"/>
    <w:rsid w:val="00237E96"/>
    <w:rsid w:val="00237F98"/>
    <w:rsid w:val="00237FEB"/>
    <w:rsid w:val="0024006E"/>
    <w:rsid w:val="0024025D"/>
    <w:rsid w:val="00240370"/>
    <w:rsid w:val="00240386"/>
    <w:rsid w:val="002404F3"/>
    <w:rsid w:val="002405B0"/>
    <w:rsid w:val="00240606"/>
    <w:rsid w:val="002406BC"/>
    <w:rsid w:val="002407CC"/>
    <w:rsid w:val="00240B0F"/>
    <w:rsid w:val="00240B27"/>
    <w:rsid w:val="00240F47"/>
    <w:rsid w:val="00240F60"/>
    <w:rsid w:val="00240F94"/>
    <w:rsid w:val="00240FCE"/>
    <w:rsid w:val="00240FE5"/>
    <w:rsid w:val="0024119B"/>
    <w:rsid w:val="00241252"/>
    <w:rsid w:val="002412C3"/>
    <w:rsid w:val="002412C6"/>
    <w:rsid w:val="00241508"/>
    <w:rsid w:val="00241511"/>
    <w:rsid w:val="002417C6"/>
    <w:rsid w:val="00241825"/>
    <w:rsid w:val="002418A3"/>
    <w:rsid w:val="0024194B"/>
    <w:rsid w:val="00241999"/>
    <w:rsid w:val="00241B5F"/>
    <w:rsid w:val="00241DC6"/>
    <w:rsid w:val="00241E82"/>
    <w:rsid w:val="002420B1"/>
    <w:rsid w:val="002420CE"/>
    <w:rsid w:val="002420F4"/>
    <w:rsid w:val="0024213C"/>
    <w:rsid w:val="00242168"/>
    <w:rsid w:val="002422DC"/>
    <w:rsid w:val="00242308"/>
    <w:rsid w:val="00242335"/>
    <w:rsid w:val="00242516"/>
    <w:rsid w:val="002425A9"/>
    <w:rsid w:val="002425F9"/>
    <w:rsid w:val="002426A5"/>
    <w:rsid w:val="0024272C"/>
    <w:rsid w:val="00242750"/>
    <w:rsid w:val="002427CE"/>
    <w:rsid w:val="002429C8"/>
    <w:rsid w:val="00242B49"/>
    <w:rsid w:val="00242BE4"/>
    <w:rsid w:val="00242D5C"/>
    <w:rsid w:val="00242DB1"/>
    <w:rsid w:val="00242EE6"/>
    <w:rsid w:val="00242F51"/>
    <w:rsid w:val="00243000"/>
    <w:rsid w:val="00243201"/>
    <w:rsid w:val="00243217"/>
    <w:rsid w:val="0024342F"/>
    <w:rsid w:val="00243565"/>
    <w:rsid w:val="0024356E"/>
    <w:rsid w:val="00243593"/>
    <w:rsid w:val="00243627"/>
    <w:rsid w:val="0024369C"/>
    <w:rsid w:val="002436A2"/>
    <w:rsid w:val="00243733"/>
    <w:rsid w:val="00243785"/>
    <w:rsid w:val="002438E8"/>
    <w:rsid w:val="002439AD"/>
    <w:rsid w:val="00243B2A"/>
    <w:rsid w:val="00243BA0"/>
    <w:rsid w:val="00243BFC"/>
    <w:rsid w:val="00243C98"/>
    <w:rsid w:val="00243CD1"/>
    <w:rsid w:val="00243D2F"/>
    <w:rsid w:val="00243E42"/>
    <w:rsid w:val="00243F86"/>
    <w:rsid w:val="00244073"/>
    <w:rsid w:val="0024408B"/>
    <w:rsid w:val="00244125"/>
    <w:rsid w:val="0024412B"/>
    <w:rsid w:val="00244395"/>
    <w:rsid w:val="0024458B"/>
    <w:rsid w:val="00244688"/>
    <w:rsid w:val="002447C0"/>
    <w:rsid w:val="00244843"/>
    <w:rsid w:val="00244944"/>
    <w:rsid w:val="00244948"/>
    <w:rsid w:val="002449F0"/>
    <w:rsid w:val="002449F8"/>
    <w:rsid w:val="002449F9"/>
    <w:rsid w:val="00244A43"/>
    <w:rsid w:val="00244A9E"/>
    <w:rsid w:val="00244B0F"/>
    <w:rsid w:val="00244BAA"/>
    <w:rsid w:val="00244C55"/>
    <w:rsid w:val="00244CA3"/>
    <w:rsid w:val="00244D31"/>
    <w:rsid w:val="00245104"/>
    <w:rsid w:val="00245175"/>
    <w:rsid w:val="00245198"/>
    <w:rsid w:val="002451BB"/>
    <w:rsid w:val="00245225"/>
    <w:rsid w:val="00245370"/>
    <w:rsid w:val="00245384"/>
    <w:rsid w:val="002453DF"/>
    <w:rsid w:val="00245440"/>
    <w:rsid w:val="002454A6"/>
    <w:rsid w:val="002454CC"/>
    <w:rsid w:val="002455FB"/>
    <w:rsid w:val="00245821"/>
    <w:rsid w:val="00245886"/>
    <w:rsid w:val="002458E7"/>
    <w:rsid w:val="002459A5"/>
    <w:rsid w:val="00245D28"/>
    <w:rsid w:val="00245DD6"/>
    <w:rsid w:val="00245DF3"/>
    <w:rsid w:val="00245E2D"/>
    <w:rsid w:val="00245E8D"/>
    <w:rsid w:val="00245F2A"/>
    <w:rsid w:val="00245F5E"/>
    <w:rsid w:val="002460E1"/>
    <w:rsid w:val="0024616B"/>
    <w:rsid w:val="0024620D"/>
    <w:rsid w:val="002462B9"/>
    <w:rsid w:val="002462C2"/>
    <w:rsid w:val="0024637C"/>
    <w:rsid w:val="00246525"/>
    <w:rsid w:val="00246568"/>
    <w:rsid w:val="002465CE"/>
    <w:rsid w:val="00246610"/>
    <w:rsid w:val="00246622"/>
    <w:rsid w:val="00246752"/>
    <w:rsid w:val="002467FA"/>
    <w:rsid w:val="00246901"/>
    <w:rsid w:val="00246917"/>
    <w:rsid w:val="00246A62"/>
    <w:rsid w:val="00246B26"/>
    <w:rsid w:val="00246B7B"/>
    <w:rsid w:val="00246D57"/>
    <w:rsid w:val="00246D95"/>
    <w:rsid w:val="00246F35"/>
    <w:rsid w:val="00246F40"/>
    <w:rsid w:val="00246FC8"/>
    <w:rsid w:val="00246FE2"/>
    <w:rsid w:val="00247044"/>
    <w:rsid w:val="0024721C"/>
    <w:rsid w:val="00247359"/>
    <w:rsid w:val="0024735D"/>
    <w:rsid w:val="00247454"/>
    <w:rsid w:val="00247499"/>
    <w:rsid w:val="00247510"/>
    <w:rsid w:val="0024752E"/>
    <w:rsid w:val="002475BA"/>
    <w:rsid w:val="002475E5"/>
    <w:rsid w:val="002477C9"/>
    <w:rsid w:val="00247888"/>
    <w:rsid w:val="0024794F"/>
    <w:rsid w:val="00247953"/>
    <w:rsid w:val="00247A22"/>
    <w:rsid w:val="00247AD1"/>
    <w:rsid w:val="00247AFD"/>
    <w:rsid w:val="00247B22"/>
    <w:rsid w:val="00247B30"/>
    <w:rsid w:val="00247C02"/>
    <w:rsid w:val="00247C7F"/>
    <w:rsid w:val="00247D1E"/>
    <w:rsid w:val="00247EC0"/>
    <w:rsid w:val="00247F51"/>
    <w:rsid w:val="00247F86"/>
    <w:rsid w:val="0024BB60"/>
    <w:rsid w:val="00250098"/>
    <w:rsid w:val="002500EA"/>
    <w:rsid w:val="002500F5"/>
    <w:rsid w:val="0025010B"/>
    <w:rsid w:val="0025019E"/>
    <w:rsid w:val="002501D2"/>
    <w:rsid w:val="00250442"/>
    <w:rsid w:val="00250472"/>
    <w:rsid w:val="0025047E"/>
    <w:rsid w:val="00250488"/>
    <w:rsid w:val="002504D0"/>
    <w:rsid w:val="00250864"/>
    <w:rsid w:val="0025086A"/>
    <w:rsid w:val="00250A8C"/>
    <w:rsid w:val="00250B1A"/>
    <w:rsid w:val="00250B9B"/>
    <w:rsid w:val="00250DF4"/>
    <w:rsid w:val="00250F8F"/>
    <w:rsid w:val="002510C2"/>
    <w:rsid w:val="002512B1"/>
    <w:rsid w:val="002512CA"/>
    <w:rsid w:val="0025154B"/>
    <w:rsid w:val="0025154D"/>
    <w:rsid w:val="0025171C"/>
    <w:rsid w:val="00251750"/>
    <w:rsid w:val="00251842"/>
    <w:rsid w:val="002518FC"/>
    <w:rsid w:val="00251938"/>
    <w:rsid w:val="00251966"/>
    <w:rsid w:val="00251BB8"/>
    <w:rsid w:val="00251BBF"/>
    <w:rsid w:val="00251CB3"/>
    <w:rsid w:val="00251CE3"/>
    <w:rsid w:val="00251D1D"/>
    <w:rsid w:val="00251D81"/>
    <w:rsid w:val="00251EC7"/>
    <w:rsid w:val="00251ECB"/>
    <w:rsid w:val="002520A3"/>
    <w:rsid w:val="00252128"/>
    <w:rsid w:val="002522EC"/>
    <w:rsid w:val="002524F4"/>
    <w:rsid w:val="00252535"/>
    <w:rsid w:val="0025254D"/>
    <w:rsid w:val="00252580"/>
    <w:rsid w:val="00252BEC"/>
    <w:rsid w:val="00252C84"/>
    <w:rsid w:val="00252E18"/>
    <w:rsid w:val="00252E92"/>
    <w:rsid w:val="0025302E"/>
    <w:rsid w:val="00253072"/>
    <w:rsid w:val="002530AC"/>
    <w:rsid w:val="002530E9"/>
    <w:rsid w:val="0025310B"/>
    <w:rsid w:val="0025312E"/>
    <w:rsid w:val="0025330A"/>
    <w:rsid w:val="002534A2"/>
    <w:rsid w:val="00253545"/>
    <w:rsid w:val="0025363B"/>
    <w:rsid w:val="002536D8"/>
    <w:rsid w:val="00253754"/>
    <w:rsid w:val="002537A8"/>
    <w:rsid w:val="0025382E"/>
    <w:rsid w:val="002538F4"/>
    <w:rsid w:val="00253976"/>
    <w:rsid w:val="0025399B"/>
    <w:rsid w:val="002539B9"/>
    <w:rsid w:val="00253B4D"/>
    <w:rsid w:val="00253D0F"/>
    <w:rsid w:val="00253D4A"/>
    <w:rsid w:val="00253DFB"/>
    <w:rsid w:val="00253E91"/>
    <w:rsid w:val="00253FD7"/>
    <w:rsid w:val="002540BE"/>
    <w:rsid w:val="00254184"/>
    <w:rsid w:val="00254211"/>
    <w:rsid w:val="00254240"/>
    <w:rsid w:val="002542A4"/>
    <w:rsid w:val="002542D1"/>
    <w:rsid w:val="0025439C"/>
    <w:rsid w:val="0025442A"/>
    <w:rsid w:val="00254488"/>
    <w:rsid w:val="002544C0"/>
    <w:rsid w:val="002545B5"/>
    <w:rsid w:val="002545E5"/>
    <w:rsid w:val="0025465C"/>
    <w:rsid w:val="00254686"/>
    <w:rsid w:val="00254718"/>
    <w:rsid w:val="002549AB"/>
    <w:rsid w:val="00254AF5"/>
    <w:rsid w:val="00254BC4"/>
    <w:rsid w:val="00254C2A"/>
    <w:rsid w:val="00254CC4"/>
    <w:rsid w:val="00254DB4"/>
    <w:rsid w:val="00254E1B"/>
    <w:rsid w:val="00254FD2"/>
    <w:rsid w:val="002550C4"/>
    <w:rsid w:val="0025516F"/>
    <w:rsid w:val="00255195"/>
    <w:rsid w:val="002551AB"/>
    <w:rsid w:val="0025524D"/>
    <w:rsid w:val="002553BA"/>
    <w:rsid w:val="0025540E"/>
    <w:rsid w:val="00255464"/>
    <w:rsid w:val="0025552D"/>
    <w:rsid w:val="00255782"/>
    <w:rsid w:val="0025585F"/>
    <w:rsid w:val="002558BF"/>
    <w:rsid w:val="0025594D"/>
    <w:rsid w:val="00255CFD"/>
    <w:rsid w:val="00255D08"/>
    <w:rsid w:val="00255D9D"/>
    <w:rsid w:val="00255DA7"/>
    <w:rsid w:val="00255DB4"/>
    <w:rsid w:val="00255E74"/>
    <w:rsid w:val="00255EF3"/>
    <w:rsid w:val="00255F89"/>
    <w:rsid w:val="00256146"/>
    <w:rsid w:val="0025630D"/>
    <w:rsid w:val="002564C1"/>
    <w:rsid w:val="002565EB"/>
    <w:rsid w:val="00256824"/>
    <w:rsid w:val="00256844"/>
    <w:rsid w:val="002568D2"/>
    <w:rsid w:val="002568E8"/>
    <w:rsid w:val="002569E9"/>
    <w:rsid w:val="00256A8C"/>
    <w:rsid w:val="00256C04"/>
    <w:rsid w:val="00256E08"/>
    <w:rsid w:val="00256E1F"/>
    <w:rsid w:val="00256E21"/>
    <w:rsid w:val="00256FAE"/>
    <w:rsid w:val="00257166"/>
    <w:rsid w:val="0025722B"/>
    <w:rsid w:val="002572E0"/>
    <w:rsid w:val="0025730F"/>
    <w:rsid w:val="00257348"/>
    <w:rsid w:val="002573E0"/>
    <w:rsid w:val="0025770E"/>
    <w:rsid w:val="0025781C"/>
    <w:rsid w:val="00257883"/>
    <w:rsid w:val="0025791C"/>
    <w:rsid w:val="00257B2F"/>
    <w:rsid w:val="00257C73"/>
    <w:rsid w:val="00257E7B"/>
    <w:rsid w:val="00257F19"/>
    <w:rsid w:val="002587F1"/>
    <w:rsid w:val="0026000B"/>
    <w:rsid w:val="00260166"/>
    <w:rsid w:val="002601ED"/>
    <w:rsid w:val="00260381"/>
    <w:rsid w:val="00260408"/>
    <w:rsid w:val="0026043A"/>
    <w:rsid w:val="0026043E"/>
    <w:rsid w:val="002605AF"/>
    <w:rsid w:val="002605BF"/>
    <w:rsid w:val="002605CF"/>
    <w:rsid w:val="002605E4"/>
    <w:rsid w:val="002605EF"/>
    <w:rsid w:val="002605FD"/>
    <w:rsid w:val="00260671"/>
    <w:rsid w:val="00260686"/>
    <w:rsid w:val="002607B4"/>
    <w:rsid w:val="002607EE"/>
    <w:rsid w:val="002609B4"/>
    <w:rsid w:val="00260B52"/>
    <w:rsid w:val="00260BAA"/>
    <w:rsid w:val="00260DE2"/>
    <w:rsid w:val="00260FA9"/>
    <w:rsid w:val="00260FBC"/>
    <w:rsid w:val="00261318"/>
    <w:rsid w:val="00261446"/>
    <w:rsid w:val="002614EE"/>
    <w:rsid w:val="002615C6"/>
    <w:rsid w:val="00261658"/>
    <w:rsid w:val="00261678"/>
    <w:rsid w:val="0026174B"/>
    <w:rsid w:val="00261A19"/>
    <w:rsid w:val="00261A2F"/>
    <w:rsid w:val="00261A70"/>
    <w:rsid w:val="00261AE6"/>
    <w:rsid w:val="00261B43"/>
    <w:rsid w:val="00261D2E"/>
    <w:rsid w:val="00261D96"/>
    <w:rsid w:val="00261EFA"/>
    <w:rsid w:val="0026230D"/>
    <w:rsid w:val="0026231D"/>
    <w:rsid w:val="002625D7"/>
    <w:rsid w:val="00262AE9"/>
    <w:rsid w:val="00262C76"/>
    <w:rsid w:val="00262CAD"/>
    <w:rsid w:val="00262CBF"/>
    <w:rsid w:val="00262D1D"/>
    <w:rsid w:val="00262DB2"/>
    <w:rsid w:val="00262DC7"/>
    <w:rsid w:val="00262DD6"/>
    <w:rsid w:val="00262E26"/>
    <w:rsid w:val="00262E73"/>
    <w:rsid w:val="00262E89"/>
    <w:rsid w:val="00262EF3"/>
    <w:rsid w:val="0026309D"/>
    <w:rsid w:val="00263114"/>
    <w:rsid w:val="00263126"/>
    <w:rsid w:val="00263238"/>
    <w:rsid w:val="00263331"/>
    <w:rsid w:val="0026343D"/>
    <w:rsid w:val="002634FE"/>
    <w:rsid w:val="00263561"/>
    <w:rsid w:val="0026371F"/>
    <w:rsid w:val="0026376D"/>
    <w:rsid w:val="00263879"/>
    <w:rsid w:val="00263937"/>
    <w:rsid w:val="00263A41"/>
    <w:rsid w:val="00263A73"/>
    <w:rsid w:val="00263AFE"/>
    <w:rsid w:val="00263CA4"/>
    <w:rsid w:val="00263CD4"/>
    <w:rsid w:val="00263DDF"/>
    <w:rsid w:val="00263E5A"/>
    <w:rsid w:val="00263FD5"/>
    <w:rsid w:val="00264224"/>
    <w:rsid w:val="00264328"/>
    <w:rsid w:val="002644AE"/>
    <w:rsid w:val="002644B8"/>
    <w:rsid w:val="002644F8"/>
    <w:rsid w:val="00264522"/>
    <w:rsid w:val="0026455F"/>
    <w:rsid w:val="00264690"/>
    <w:rsid w:val="0026469B"/>
    <w:rsid w:val="002646F8"/>
    <w:rsid w:val="00264753"/>
    <w:rsid w:val="00264768"/>
    <w:rsid w:val="002648FA"/>
    <w:rsid w:val="00264959"/>
    <w:rsid w:val="00264A60"/>
    <w:rsid w:val="00264AEB"/>
    <w:rsid w:val="00264B71"/>
    <w:rsid w:val="00264C55"/>
    <w:rsid w:val="00264C70"/>
    <w:rsid w:val="00264C8B"/>
    <w:rsid w:val="00264CAB"/>
    <w:rsid w:val="00264D61"/>
    <w:rsid w:val="00264D7F"/>
    <w:rsid w:val="00264D81"/>
    <w:rsid w:val="00264DAF"/>
    <w:rsid w:val="00264DF2"/>
    <w:rsid w:val="00264F3B"/>
    <w:rsid w:val="00264FC7"/>
    <w:rsid w:val="0026500A"/>
    <w:rsid w:val="0026508A"/>
    <w:rsid w:val="0026508C"/>
    <w:rsid w:val="00265090"/>
    <w:rsid w:val="0026513D"/>
    <w:rsid w:val="00265341"/>
    <w:rsid w:val="00265360"/>
    <w:rsid w:val="002653BA"/>
    <w:rsid w:val="002654D1"/>
    <w:rsid w:val="002654E4"/>
    <w:rsid w:val="00265590"/>
    <w:rsid w:val="0026567A"/>
    <w:rsid w:val="0026568F"/>
    <w:rsid w:val="0026571D"/>
    <w:rsid w:val="00265793"/>
    <w:rsid w:val="0026590C"/>
    <w:rsid w:val="00265971"/>
    <w:rsid w:val="002659BB"/>
    <w:rsid w:val="00265BD0"/>
    <w:rsid w:val="00265C97"/>
    <w:rsid w:val="00265D4C"/>
    <w:rsid w:val="00265F01"/>
    <w:rsid w:val="00266110"/>
    <w:rsid w:val="00266221"/>
    <w:rsid w:val="00266299"/>
    <w:rsid w:val="0026634E"/>
    <w:rsid w:val="0026652B"/>
    <w:rsid w:val="002667ED"/>
    <w:rsid w:val="0026680A"/>
    <w:rsid w:val="00266849"/>
    <w:rsid w:val="0026698E"/>
    <w:rsid w:val="002669A0"/>
    <w:rsid w:val="00266A43"/>
    <w:rsid w:val="00266B36"/>
    <w:rsid w:val="00266C70"/>
    <w:rsid w:val="00266CDF"/>
    <w:rsid w:val="00266D29"/>
    <w:rsid w:val="00266DAE"/>
    <w:rsid w:val="00266E0D"/>
    <w:rsid w:val="00266EBD"/>
    <w:rsid w:val="00267141"/>
    <w:rsid w:val="002671CF"/>
    <w:rsid w:val="002671DC"/>
    <w:rsid w:val="00267261"/>
    <w:rsid w:val="002672B7"/>
    <w:rsid w:val="00267457"/>
    <w:rsid w:val="0026745A"/>
    <w:rsid w:val="002674D4"/>
    <w:rsid w:val="002675DD"/>
    <w:rsid w:val="00267751"/>
    <w:rsid w:val="00267795"/>
    <w:rsid w:val="00267816"/>
    <w:rsid w:val="00267A8C"/>
    <w:rsid w:val="00267BEE"/>
    <w:rsid w:val="00267DD2"/>
    <w:rsid w:val="00267EB6"/>
    <w:rsid w:val="00267F2C"/>
    <w:rsid w:val="00267F66"/>
    <w:rsid w:val="00267F94"/>
    <w:rsid w:val="002700EC"/>
    <w:rsid w:val="00270183"/>
    <w:rsid w:val="002701B8"/>
    <w:rsid w:val="00270284"/>
    <w:rsid w:val="002702C7"/>
    <w:rsid w:val="002702FD"/>
    <w:rsid w:val="00270716"/>
    <w:rsid w:val="002707EE"/>
    <w:rsid w:val="00270979"/>
    <w:rsid w:val="0027098E"/>
    <w:rsid w:val="00270993"/>
    <w:rsid w:val="00270A10"/>
    <w:rsid w:val="00270A9F"/>
    <w:rsid w:val="00270AD8"/>
    <w:rsid w:val="00270B4A"/>
    <w:rsid w:val="00270B58"/>
    <w:rsid w:val="00270B64"/>
    <w:rsid w:val="00270BE3"/>
    <w:rsid w:val="00270E36"/>
    <w:rsid w:val="0027102F"/>
    <w:rsid w:val="0027103F"/>
    <w:rsid w:val="0027106D"/>
    <w:rsid w:val="00271252"/>
    <w:rsid w:val="00271263"/>
    <w:rsid w:val="00271473"/>
    <w:rsid w:val="00271570"/>
    <w:rsid w:val="002716D8"/>
    <w:rsid w:val="0027178C"/>
    <w:rsid w:val="0027182C"/>
    <w:rsid w:val="00271837"/>
    <w:rsid w:val="002718D3"/>
    <w:rsid w:val="00271A1B"/>
    <w:rsid w:val="00271A8B"/>
    <w:rsid w:val="00271AEF"/>
    <w:rsid w:val="00271B23"/>
    <w:rsid w:val="00271C9A"/>
    <w:rsid w:val="00271F36"/>
    <w:rsid w:val="00271F37"/>
    <w:rsid w:val="00271FA7"/>
    <w:rsid w:val="00272181"/>
    <w:rsid w:val="002721C2"/>
    <w:rsid w:val="0027221A"/>
    <w:rsid w:val="00272590"/>
    <w:rsid w:val="002726EC"/>
    <w:rsid w:val="00272899"/>
    <w:rsid w:val="00272952"/>
    <w:rsid w:val="00272BE0"/>
    <w:rsid w:val="00272C14"/>
    <w:rsid w:val="00272CBB"/>
    <w:rsid w:val="00272D20"/>
    <w:rsid w:val="00272E6C"/>
    <w:rsid w:val="00272ED6"/>
    <w:rsid w:val="00272F01"/>
    <w:rsid w:val="00272F5C"/>
    <w:rsid w:val="00272FDD"/>
    <w:rsid w:val="0027302D"/>
    <w:rsid w:val="00273140"/>
    <w:rsid w:val="002731CA"/>
    <w:rsid w:val="002732F8"/>
    <w:rsid w:val="002732FB"/>
    <w:rsid w:val="002737D6"/>
    <w:rsid w:val="002738F8"/>
    <w:rsid w:val="00273B9B"/>
    <w:rsid w:val="00273BB9"/>
    <w:rsid w:val="00273BD6"/>
    <w:rsid w:val="00273C16"/>
    <w:rsid w:val="00273D04"/>
    <w:rsid w:val="00273E62"/>
    <w:rsid w:val="00273F02"/>
    <w:rsid w:val="00273F40"/>
    <w:rsid w:val="00273FA0"/>
    <w:rsid w:val="00274062"/>
    <w:rsid w:val="002740A1"/>
    <w:rsid w:val="00274290"/>
    <w:rsid w:val="002742FF"/>
    <w:rsid w:val="0027454E"/>
    <w:rsid w:val="00274558"/>
    <w:rsid w:val="00274627"/>
    <w:rsid w:val="0027488F"/>
    <w:rsid w:val="002749E7"/>
    <w:rsid w:val="00274A6B"/>
    <w:rsid w:val="00274B37"/>
    <w:rsid w:val="00274CB4"/>
    <w:rsid w:val="00274D07"/>
    <w:rsid w:val="00274DF4"/>
    <w:rsid w:val="00274F4F"/>
    <w:rsid w:val="00275043"/>
    <w:rsid w:val="0027509E"/>
    <w:rsid w:val="002750D1"/>
    <w:rsid w:val="002750D3"/>
    <w:rsid w:val="00275144"/>
    <w:rsid w:val="00275157"/>
    <w:rsid w:val="002751DE"/>
    <w:rsid w:val="002752E1"/>
    <w:rsid w:val="00275373"/>
    <w:rsid w:val="002753B8"/>
    <w:rsid w:val="002753E1"/>
    <w:rsid w:val="0027543E"/>
    <w:rsid w:val="002755B8"/>
    <w:rsid w:val="00275616"/>
    <w:rsid w:val="00275720"/>
    <w:rsid w:val="00275970"/>
    <w:rsid w:val="002759A8"/>
    <w:rsid w:val="002759D4"/>
    <w:rsid w:val="00275A38"/>
    <w:rsid w:val="00275A44"/>
    <w:rsid w:val="00275BBC"/>
    <w:rsid w:val="00275BE1"/>
    <w:rsid w:val="00275D44"/>
    <w:rsid w:val="00275F63"/>
    <w:rsid w:val="0027602C"/>
    <w:rsid w:val="002762BF"/>
    <w:rsid w:val="00276396"/>
    <w:rsid w:val="00276446"/>
    <w:rsid w:val="00276447"/>
    <w:rsid w:val="00276485"/>
    <w:rsid w:val="0027656D"/>
    <w:rsid w:val="002766C8"/>
    <w:rsid w:val="00276786"/>
    <w:rsid w:val="002769E6"/>
    <w:rsid w:val="00276B42"/>
    <w:rsid w:val="00276C84"/>
    <w:rsid w:val="00276CAB"/>
    <w:rsid w:val="00276D17"/>
    <w:rsid w:val="00276E0E"/>
    <w:rsid w:val="00276E42"/>
    <w:rsid w:val="00276F43"/>
    <w:rsid w:val="00276F76"/>
    <w:rsid w:val="00276F84"/>
    <w:rsid w:val="00277076"/>
    <w:rsid w:val="002770B7"/>
    <w:rsid w:val="0027713A"/>
    <w:rsid w:val="00277274"/>
    <w:rsid w:val="00277306"/>
    <w:rsid w:val="00277366"/>
    <w:rsid w:val="002773EB"/>
    <w:rsid w:val="00277570"/>
    <w:rsid w:val="002775F7"/>
    <w:rsid w:val="00277659"/>
    <w:rsid w:val="002776A1"/>
    <w:rsid w:val="002776D6"/>
    <w:rsid w:val="002776F9"/>
    <w:rsid w:val="00277729"/>
    <w:rsid w:val="0027776B"/>
    <w:rsid w:val="0027778B"/>
    <w:rsid w:val="002777F3"/>
    <w:rsid w:val="002777FB"/>
    <w:rsid w:val="0027797A"/>
    <w:rsid w:val="00277A59"/>
    <w:rsid w:val="00277B32"/>
    <w:rsid w:val="00277B74"/>
    <w:rsid w:val="00277BB8"/>
    <w:rsid w:val="00277C33"/>
    <w:rsid w:val="00277C48"/>
    <w:rsid w:val="00277E8B"/>
    <w:rsid w:val="00277FA6"/>
    <w:rsid w:val="00277FAD"/>
    <w:rsid w:val="002800CC"/>
    <w:rsid w:val="002800F9"/>
    <w:rsid w:val="002801B2"/>
    <w:rsid w:val="002802F6"/>
    <w:rsid w:val="00280309"/>
    <w:rsid w:val="0028038E"/>
    <w:rsid w:val="00280391"/>
    <w:rsid w:val="00280449"/>
    <w:rsid w:val="002804E0"/>
    <w:rsid w:val="002805C5"/>
    <w:rsid w:val="002805EF"/>
    <w:rsid w:val="0028060D"/>
    <w:rsid w:val="0028064B"/>
    <w:rsid w:val="0028071E"/>
    <w:rsid w:val="002807CF"/>
    <w:rsid w:val="00280813"/>
    <w:rsid w:val="00280868"/>
    <w:rsid w:val="00280882"/>
    <w:rsid w:val="00280890"/>
    <w:rsid w:val="002809AD"/>
    <w:rsid w:val="00280A36"/>
    <w:rsid w:val="00280B33"/>
    <w:rsid w:val="00280B40"/>
    <w:rsid w:val="00280B85"/>
    <w:rsid w:val="00280C42"/>
    <w:rsid w:val="00280CFE"/>
    <w:rsid w:val="00280D7F"/>
    <w:rsid w:val="00280F51"/>
    <w:rsid w:val="00280FD3"/>
    <w:rsid w:val="00280FFE"/>
    <w:rsid w:val="0028102A"/>
    <w:rsid w:val="0028108D"/>
    <w:rsid w:val="00281120"/>
    <w:rsid w:val="0028124A"/>
    <w:rsid w:val="002812C8"/>
    <w:rsid w:val="002812E1"/>
    <w:rsid w:val="00281328"/>
    <w:rsid w:val="0028133E"/>
    <w:rsid w:val="0028135F"/>
    <w:rsid w:val="002813C9"/>
    <w:rsid w:val="002813DC"/>
    <w:rsid w:val="00281412"/>
    <w:rsid w:val="0028150F"/>
    <w:rsid w:val="00281620"/>
    <w:rsid w:val="002817A4"/>
    <w:rsid w:val="0028180C"/>
    <w:rsid w:val="002818A1"/>
    <w:rsid w:val="002818E2"/>
    <w:rsid w:val="002819AA"/>
    <w:rsid w:val="00281A17"/>
    <w:rsid w:val="00281A39"/>
    <w:rsid w:val="00281AF5"/>
    <w:rsid w:val="00281B4B"/>
    <w:rsid w:val="00281C9E"/>
    <w:rsid w:val="00281CDE"/>
    <w:rsid w:val="00281D3F"/>
    <w:rsid w:val="00281E93"/>
    <w:rsid w:val="00281EAF"/>
    <w:rsid w:val="00281FCB"/>
    <w:rsid w:val="00281FD1"/>
    <w:rsid w:val="0028204B"/>
    <w:rsid w:val="002821E9"/>
    <w:rsid w:val="00282265"/>
    <w:rsid w:val="00282365"/>
    <w:rsid w:val="00282467"/>
    <w:rsid w:val="0028266D"/>
    <w:rsid w:val="002826B6"/>
    <w:rsid w:val="002828E2"/>
    <w:rsid w:val="002828FD"/>
    <w:rsid w:val="00282901"/>
    <w:rsid w:val="00282950"/>
    <w:rsid w:val="002829E8"/>
    <w:rsid w:val="002829EE"/>
    <w:rsid w:val="00282A92"/>
    <w:rsid w:val="00282C72"/>
    <w:rsid w:val="00282D1B"/>
    <w:rsid w:val="00282D8F"/>
    <w:rsid w:val="00282DF8"/>
    <w:rsid w:val="00282F7C"/>
    <w:rsid w:val="0028306C"/>
    <w:rsid w:val="0028325A"/>
    <w:rsid w:val="0028354E"/>
    <w:rsid w:val="0028357B"/>
    <w:rsid w:val="0028363E"/>
    <w:rsid w:val="002836E8"/>
    <w:rsid w:val="002838BC"/>
    <w:rsid w:val="00283BA7"/>
    <w:rsid w:val="00283C70"/>
    <w:rsid w:val="00283C93"/>
    <w:rsid w:val="00283CFF"/>
    <w:rsid w:val="00283F43"/>
    <w:rsid w:val="00283FFB"/>
    <w:rsid w:val="00284097"/>
    <w:rsid w:val="002840CF"/>
    <w:rsid w:val="002840DD"/>
    <w:rsid w:val="00284144"/>
    <w:rsid w:val="00284189"/>
    <w:rsid w:val="0028425A"/>
    <w:rsid w:val="00284337"/>
    <w:rsid w:val="002843D6"/>
    <w:rsid w:val="00284463"/>
    <w:rsid w:val="002846BA"/>
    <w:rsid w:val="00284748"/>
    <w:rsid w:val="00284AC4"/>
    <w:rsid w:val="00284B8A"/>
    <w:rsid w:val="00284D2D"/>
    <w:rsid w:val="00284D83"/>
    <w:rsid w:val="00284E20"/>
    <w:rsid w:val="00284E2A"/>
    <w:rsid w:val="00284EC4"/>
    <w:rsid w:val="0028510A"/>
    <w:rsid w:val="00285235"/>
    <w:rsid w:val="00285242"/>
    <w:rsid w:val="002853D8"/>
    <w:rsid w:val="002853EB"/>
    <w:rsid w:val="0028551E"/>
    <w:rsid w:val="00285599"/>
    <w:rsid w:val="002855A7"/>
    <w:rsid w:val="0028560D"/>
    <w:rsid w:val="002856A3"/>
    <w:rsid w:val="002856EE"/>
    <w:rsid w:val="002857DB"/>
    <w:rsid w:val="00285839"/>
    <w:rsid w:val="00285992"/>
    <w:rsid w:val="00285A4A"/>
    <w:rsid w:val="00285A52"/>
    <w:rsid w:val="00285A5A"/>
    <w:rsid w:val="00285B1C"/>
    <w:rsid w:val="00285B67"/>
    <w:rsid w:val="00285B8D"/>
    <w:rsid w:val="00285CC9"/>
    <w:rsid w:val="00285EC7"/>
    <w:rsid w:val="00285EC9"/>
    <w:rsid w:val="00285FB9"/>
    <w:rsid w:val="0028602A"/>
    <w:rsid w:val="00286173"/>
    <w:rsid w:val="00286209"/>
    <w:rsid w:val="00286239"/>
    <w:rsid w:val="0028629D"/>
    <w:rsid w:val="002862B7"/>
    <w:rsid w:val="002864A1"/>
    <w:rsid w:val="002864ED"/>
    <w:rsid w:val="0028652E"/>
    <w:rsid w:val="00286622"/>
    <w:rsid w:val="00286672"/>
    <w:rsid w:val="0028675B"/>
    <w:rsid w:val="0028676C"/>
    <w:rsid w:val="0028677C"/>
    <w:rsid w:val="0028684B"/>
    <w:rsid w:val="00286900"/>
    <w:rsid w:val="00286928"/>
    <w:rsid w:val="00286C37"/>
    <w:rsid w:val="00286CD5"/>
    <w:rsid w:val="00286E23"/>
    <w:rsid w:val="00286EC7"/>
    <w:rsid w:val="00286EE7"/>
    <w:rsid w:val="00286FDE"/>
    <w:rsid w:val="00287166"/>
    <w:rsid w:val="00287196"/>
    <w:rsid w:val="00287284"/>
    <w:rsid w:val="0028747F"/>
    <w:rsid w:val="0028751A"/>
    <w:rsid w:val="00287535"/>
    <w:rsid w:val="002875D4"/>
    <w:rsid w:val="00287625"/>
    <w:rsid w:val="00287737"/>
    <w:rsid w:val="00287749"/>
    <w:rsid w:val="0028777A"/>
    <w:rsid w:val="002878C7"/>
    <w:rsid w:val="002879E3"/>
    <w:rsid w:val="00287A2D"/>
    <w:rsid w:val="00287AAF"/>
    <w:rsid w:val="00287BF1"/>
    <w:rsid w:val="00287CC8"/>
    <w:rsid w:val="00287CFD"/>
    <w:rsid w:val="00287F16"/>
    <w:rsid w:val="00287FAC"/>
    <w:rsid w:val="002900B4"/>
    <w:rsid w:val="00290220"/>
    <w:rsid w:val="0029037C"/>
    <w:rsid w:val="002903B6"/>
    <w:rsid w:val="00290432"/>
    <w:rsid w:val="00290558"/>
    <w:rsid w:val="0029056C"/>
    <w:rsid w:val="0029057F"/>
    <w:rsid w:val="002905EC"/>
    <w:rsid w:val="002906B3"/>
    <w:rsid w:val="002908A1"/>
    <w:rsid w:val="00290984"/>
    <w:rsid w:val="00290A48"/>
    <w:rsid w:val="00290C31"/>
    <w:rsid w:val="00290FA7"/>
    <w:rsid w:val="00290FAF"/>
    <w:rsid w:val="00290FB9"/>
    <w:rsid w:val="0029119E"/>
    <w:rsid w:val="002911EE"/>
    <w:rsid w:val="002912F6"/>
    <w:rsid w:val="00291397"/>
    <w:rsid w:val="00291451"/>
    <w:rsid w:val="0029146F"/>
    <w:rsid w:val="002915DC"/>
    <w:rsid w:val="0029166E"/>
    <w:rsid w:val="002916B5"/>
    <w:rsid w:val="002917DE"/>
    <w:rsid w:val="0029194E"/>
    <w:rsid w:val="00291999"/>
    <w:rsid w:val="00291A29"/>
    <w:rsid w:val="00291B5B"/>
    <w:rsid w:val="00291BA2"/>
    <w:rsid w:val="00291C13"/>
    <w:rsid w:val="00291DD7"/>
    <w:rsid w:val="00291E97"/>
    <w:rsid w:val="00291ED5"/>
    <w:rsid w:val="00291EEB"/>
    <w:rsid w:val="00291EF4"/>
    <w:rsid w:val="00292135"/>
    <w:rsid w:val="00292138"/>
    <w:rsid w:val="00292266"/>
    <w:rsid w:val="00292282"/>
    <w:rsid w:val="00292329"/>
    <w:rsid w:val="00292518"/>
    <w:rsid w:val="0029251A"/>
    <w:rsid w:val="002928E6"/>
    <w:rsid w:val="002929B4"/>
    <w:rsid w:val="002929DC"/>
    <w:rsid w:val="00292B39"/>
    <w:rsid w:val="00292B78"/>
    <w:rsid w:val="00292C77"/>
    <w:rsid w:val="00292C85"/>
    <w:rsid w:val="00292E10"/>
    <w:rsid w:val="00292EBB"/>
    <w:rsid w:val="00292F02"/>
    <w:rsid w:val="00292F86"/>
    <w:rsid w:val="00292F9A"/>
    <w:rsid w:val="00293027"/>
    <w:rsid w:val="0029319F"/>
    <w:rsid w:val="002931A8"/>
    <w:rsid w:val="002931C5"/>
    <w:rsid w:val="002935F3"/>
    <w:rsid w:val="002935FC"/>
    <w:rsid w:val="00293621"/>
    <w:rsid w:val="00293684"/>
    <w:rsid w:val="002936C9"/>
    <w:rsid w:val="002936D4"/>
    <w:rsid w:val="002936EF"/>
    <w:rsid w:val="00293704"/>
    <w:rsid w:val="00293756"/>
    <w:rsid w:val="00293775"/>
    <w:rsid w:val="002938FD"/>
    <w:rsid w:val="00293A57"/>
    <w:rsid w:val="00293C8D"/>
    <w:rsid w:val="00293E0F"/>
    <w:rsid w:val="00293E4C"/>
    <w:rsid w:val="00293F95"/>
    <w:rsid w:val="00293FC3"/>
    <w:rsid w:val="00294204"/>
    <w:rsid w:val="002943AF"/>
    <w:rsid w:val="0029445B"/>
    <w:rsid w:val="00294545"/>
    <w:rsid w:val="002945E3"/>
    <w:rsid w:val="002946B4"/>
    <w:rsid w:val="0029472A"/>
    <w:rsid w:val="00294842"/>
    <w:rsid w:val="002948CC"/>
    <w:rsid w:val="002949F7"/>
    <w:rsid w:val="00294B40"/>
    <w:rsid w:val="00294B98"/>
    <w:rsid w:val="00294C79"/>
    <w:rsid w:val="00294EF7"/>
    <w:rsid w:val="0029503E"/>
    <w:rsid w:val="002950D5"/>
    <w:rsid w:val="00295180"/>
    <w:rsid w:val="00295393"/>
    <w:rsid w:val="00295420"/>
    <w:rsid w:val="00295451"/>
    <w:rsid w:val="002955A0"/>
    <w:rsid w:val="002955D5"/>
    <w:rsid w:val="00295605"/>
    <w:rsid w:val="00295656"/>
    <w:rsid w:val="002959C7"/>
    <w:rsid w:val="00295A2C"/>
    <w:rsid w:val="00295A84"/>
    <w:rsid w:val="00295A9C"/>
    <w:rsid w:val="00295AD4"/>
    <w:rsid w:val="00295C54"/>
    <w:rsid w:val="00295C5F"/>
    <w:rsid w:val="00295E66"/>
    <w:rsid w:val="00295EB0"/>
    <w:rsid w:val="00295EFD"/>
    <w:rsid w:val="00295F16"/>
    <w:rsid w:val="00295FB8"/>
    <w:rsid w:val="00296064"/>
    <w:rsid w:val="00296084"/>
    <w:rsid w:val="002960D2"/>
    <w:rsid w:val="00296127"/>
    <w:rsid w:val="002961B6"/>
    <w:rsid w:val="002961D9"/>
    <w:rsid w:val="0029626D"/>
    <w:rsid w:val="00296349"/>
    <w:rsid w:val="0029635B"/>
    <w:rsid w:val="0029636A"/>
    <w:rsid w:val="00296415"/>
    <w:rsid w:val="00296484"/>
    <w:rsid w:val="002964F8"/>
    <w:rsid w:val="00296513"/>
    <w:rsid w:val="00296749"/>
    <w:rsid w:val="002967EA"/>
    <w:rsid w:val="002967F3"/>
    <w:rsid w:val="00296802"/>
    <w:rsid w:val="0029683F"/>
    <w:rsid w:val="002968AD"/>
    <w:rsid w:val="00296903"/>
    <w:rsid w:val="00296AA6"/>
    <w:rsid w:val="00296AF6"/>
    <w:rsid w:val="00296B0B"/>
    <w:rsid w:val="00296B11"/>
    <w:rsid w:val="00296B16"/>
    <w:rsid w:val="00296B83"/>
    <w:rsid w:val="00296BC1"/>
    <w:rsid w:val="00296D5F"/>
    <w:rsid w:val="00296E2A"/>
    <w:rsid w:val="00296F93"/>
    <w:rsid w:val="00296F96"/>
    <w:rsid w:val="00296FF2"/>
    <w:rsid w:val="002970F6"/>
    <w:rsid w:val="00297298"/>
    <w:rsid w:val="0029729B"/>
    <w:rsid w:val="0029737A"/>
    <w:rsid w:val="00297467"/>
    <w:rsid w:val="0029748D"/>
    <w:rsid w:val="002974F8"/>
    <w:rsid w:val="00297574"/>
    <w:rsid w:val="00297580"/>
    <w:rsid w:val="00297662"/>
    <w:rsid w:val="00297737"/>
    <w:rsid w:val="00297B61"/>
    <w:rsid w:val="00297C1F"/>
    <w:rsid w:val="00297CC2"/>
    <w:rsid w:val="00297D3E"/>
    <w:rsid w:val="00297D4F"/>
    <w:rsid w:val="00297DCA"/>
    <w:rsid w:val="00297E41"/>
    <w:rsid w:val="00297E91"/>
    <w:rsid w:val="00297EFA"/>
    <w:rsid w:val="00297F1C"/>
    <w:rsid w:val="00297FFB"/>
    <w:rsid w:val="002A00F5"/>
    <w:rsid w:val="002A01A1"/>
    <w:rsid w:val="002A0258"/>
    <w:rsid w:val="002A0290"/>
    <w:rsid w:val="002A03B8"/>
    <w:rsid w:val="002A04E0"/>
    <w:rsid w:val="002A04E7"/>
    <w:rsid w:val="002A0513"/>
    <w:rsid w:val="002A058C"/>
    <w:rsid w:val="002A0666"/>
    <w:rsid w:val="002A079C"/>
    <w:rsid w:val="002A098D"/>
    <w:rsid w:val="002A099E"/>
    <w:rsid w:val="002A0A48"/>
    <w:rsid w:val="002A0A8B"/>
    <w:rsid w:val="002A0AD0"/>
    <w:rsid w:val="002A0BC3"/>
    <w:rsid w:val="002A0CB8"/>
    <w:rsid w:val="002A0D4E"/>
    <w:rsid w:val="002A0E6E"/>
    <w:rsid w:val="002A0EA6"/>
    <w:rsid w:val="002A0F30"/>
    <w:rsid w:val="002A0FBA"/>
    <w:rsid w:val="002A102B"/>
    <w:rsid w:val="002A1030"/>
    <w:rsid w:val="002A104A"/>
    <w:rsid w:val="002A10F4"/>
    <w:rsid w:val="002A127F"/>
    <w:rsid w:val="002A12D3"/>
    <w:rsid w:val="002A1437"/>
    <w:rsid w:val="002A14C5"/>
    <w:rsid w:val="002A16B2"/>
    <w:rsid w:val="002A16CA"/>
    <w:rsid w:val="002A17FA"/>
    <w:rsid w:val="002A17FE"/>
    <w:rsid w:val="002A1828"/>
    <w:rsid w:val="002A1867"/>
    <w:rsid w:val="002A1948"/>
    <w:rsid w:val="002A1966"/>
    <w:rsid w:val="002A196E"/>
    <w:rsid w:val="002A1985"/>
    <w:rsid w:val="002A199F"/>
    <w:rsid w:val="002A19B9"/>
    <w:rsid w:val="002A1BF5"/>
    <w:rsid w:val="002A1E58"/>
    <w:rsid w:val="002A1EAB"/>
    <w:rsid w:val="002A1F63"/>
    <w:rsid w:val="002A2072"/>
    <w:rsid w:val="002A24E4"/>
    <w:rsid w:val="002A24F4"/>
    <w:rsid w:val="002A252C"/>
    <w:rsid w:val="002A25E8"/>
    <w:rsid w:val="002A27E1"/>
    <w:rsid w:val="002A28C5"/>
    <w:rsid w:val="002A2914"/>
    <w:rsid w:val="002A2A78"/>
    <w:rsid w:val="002A2AC1"/>
    <w:rsid w:val="002A2B0E"/>
    <w:rsid w:val="002A2B3E"/>
    <w:rsid w:val="002A2DA4"/>
    <w:rsid w:val="002A2DC4"/>
    <w:rsid w:val="002A315D"/>
    <w:rsid w:val="002A31E6"/>
    <w:rsid w:val="002A323A"/>
    <w:rsid w:val="002A32D7"/>
    <w:rsid w:val="002A335D"/>
    <w:rsid w:val="002A35AD"/>
    <w:rsid w:val="002A35AF"/>
    <w:rsid w:val="002A3702"/>
    <w:rsid w:val="002A37DF"/>
    <w:rsid w:val="002A38CA"/>
    <w:rsid w:val="002A3CB7"/>
    <w:rsid w:val="002A3D7F"/>
    <w:rsid w:val="002A3DBE"/>
    <w:rsid w:val="002A3E0C"/>
    <w:rsid w:val="002A3F52"/>
    <w:rsid w:val="002A3FEE"/>
    <w:rsid w:val="002A4037"/>
    <w:rsid w:val="002A4190"/>
    <w:rsid w:val="002A423D"/>
    <w:rsid w:val="002A42D6"/>
    <w:rsid w:val="002A43CA"/>
    <w:rsid w:val="002A43E6"/>
    <w:rsid w:val="002A4480"/>
    <w:rsid w:val="002A44E3"/>
    <w:rsid w:val="002A463E"/>
    <w:rsid w:val="002A4645"/>
    <w:rsid w:val="002A470C"/>
    <w:rsid w:val="002A4784"/>
    <w:rsid w:val="002A4795"/>
    <w:rsid w:val="002A4923"/>
    <w:rsid w:val="002A49FA"/>
    <w:rsid w:val="002A4A71"/>
    <w:rsid w:val="002A4B03"/>
    <w:rsid w:val="002A4BD2"/>
    <w:rsid w:val="002A4BFB"/>
    <w:rsid w:val="002A4D3E"/>
    <w:rsid w:val="002A4DB6"/>
    <w:rsid w:val="002A4DEF"/>
    <w:rsid w:val="002A4E41"/>
    <w:rsid w:val="002A4EB3"/>
    <w:rsid w:val="002A4F25"/>
    <w:rsid w:val="002A4F8D"/>
    <w:rsid w:val="002A50C5"/>
    <w:rsid w:val="002A524D"/>
    <w:rsid w:val="002A5338"/>
    <w:rsid w:val="002A541E"/>
    <w:rsid w:val="002A5483"/>
    <w:rsid w:val="002A5543"/>
    <w:rsid w:val="002A55F7"/>
    <w:rsid w:val="002A57D0"/>
    <w:rsid w:val="002A57D6"/>
    <w:rsid w:val="002A5871"/>
    <w:rsid w:val="002A5A26"/>
    <w:rsid w:val="002A5A82"/>
    <w:rsid w:val="002A5BD1"/>
    <w:rsid w:val="002A5C31"/>
    <w:rsid w:val="002A5C65"/>
    <w:rsid w:val="002A5D05"/>
    <w:rsid w:val="002A5DD4"/>
    <w:rsid w:val="002A5E34"/>
    <w:rsid w:val="002A5E72"/>
    <w:rsid w:val="002A5F00"/>
    <w:rsid w:val="002A6197"/>
    <w:rsid w:val="002A6236"/>
    <w:rsid w:val="002A6417"/>
    <w:rsid w:val="002A643B"/>
    <w:rsid w:val="002A647E"/>
    <w:rsid w:val="002A6510"/>
    <w:rsid w:val="002A66E9"/>
    <w:rsid w:val="002A670E"/>
    <w:rsid w:val="002A67FC"/>
    <w:rsid w:val="002A684E"/>
    <w:rsid w:val="002A695E"/>
    <w:rsid w:val="002A6A53"/>
    <w:rsid w:val="002A6B04"/>
    <w:rsid w:val="002A6C3D"/>
    <w:rsid w:val="002A6C4D"/>
    <w:rsid w:val="002A6EEF"/>
    <w:rsid w:val="002A6F07"/>
    <w:rsid w:val="002A6FFA"/>
    <w:rsid w:val="002A701A"/>
    <w:rsid w:val="002A70C3"/>
    <w:rsid w:val="002A71BB"/>
    <w:rsid w:val="002A72BE"/>
    <w:rsid w:val="002A72DA"/>
    <w:rsid w:val="002A737A"/>
    <w:rsid w:val="002A737F"/>
    <w:rsid w:val="002A73BA"/>
    <w:rsid w:val="002A751A"/>
    <w:rsid w:val="002A7563"/>
    <w:rsid w:val="002A7750"/>
    <w:rsid w:val="002A7877"/>
    <w:rsid w:val="002A7879"/>
    <w:rsid w:val="002A7A3A"/>
    <w:rsid w:val="002A7C52"/>
    <w:rsid w:val="002A7D54"/>
    <w:rsid w:val="002A7D78"/>
    <w:rsid w:val="002A7D95"/>
    <w:rsid w:val="002A7E00"/>
    <w:rsid w:val="002A7EB0"/>
    <w:rsid w:val="002A7EC2"/>
    <w:rsid w:val="002A7F77"/>
    <w:rsid w:val="002B003E"/>
    <w:rsid w:val="002B014A"/>
    <w:rsid w:val="002B0185"/>
    <w:rsid w:val="002B02C0"/>
    <w:rsid w:val="002B039E"/>
    <w:rsid w:val="002B0435"/>
    <w:rsid w:val="002B0477"/>
    <w:rsid w:val="002B0494"/>
    <w:rsid w:val="002B053A"/>
    <w:rsid w:val="002B0547"/>
    <w:rsid w:val="002B061E"/>
    <w:rsid w:val="002B06CB"/>
    <w:rsid w:val="002B085F"/>
    <w:rsid w:val="002B0882"/>
    <w:rsid w:val="002B0A3F"/>
    <w:rsid w:val="002B0B41"/>
    <w:rsid w:val="002B0B93"/>
    <w:rsid w:val="002B0B98"/>
    <w:rsid w:val="002B0E3F"/>
    <w:rsid w:val="002B1040"/>
    <w:rsid w:val="002B1114"/>
    <w:rsid w:val="002B11AB"/>
    <w:rsid w:val="002B11B2"/>
    <w:rsid w:val="002B11BC"/>
    <w:rsid w:val="002B1243"/>
    <w:rsid w:val="002B124A"/>
    <w:rsid w:val="002B1279"/>
    <w:rsid w:val="002B13A8"/>
    <w:rsid w:val="002B145B"/>
    <w:rsid w:val="002B14BB"/>
    <w:rsid w:val="002B1544"/>
    <w:rsid w:val="002B168B"/>
    <w:rsid w:val="002B16A4"/>
    <w:rsid w:val="002B17C0"/>
    <w:rsid w:val="002B17D7"/>
    <w:rsid w:val="002B1810"/>
    <w:rsid w:val="002B18CF"/>
    <w:rsid w:val="002B19B5"/>
    <w:rsid w:val="002B19D1"/>
    <w:rsid w:val="002B1A0A"/>
    <w:rsid w:val="002B1A3F"/>
    <w:rsid w:val="002B1CA3"/>
    <w:rsid w:val="002B1CEC"/>
    <w:rsid w:val="002B1E71"/>
    <w:rsid w:val="002B1ECC"/>
    <w:rsid w:val="002B1F70"/>
    <w:rsid w:val="002B2035"/>
    <w:rsid w:val="002B20A3"/>
    <w:rsid w:val="002B214C"/>
    <w:rsid w:val="002B22BB"/>
    <w:rsid w:val="002B22E5"/>
    <w:rsid w:val="002B2327"/>
    <w:rsid w:val="002B2341"/>
    <w:rsid w:val="002B23E6"/>
    <w:rsid w:val="002B26CC"/>
    <w:rsid w:val="002B26D0"/>
    <w:rsid w:val="002B271D"/>
    <w:rsid w:val="002B273B"/>
    <w:rsid w:val="002B28E2"/>
    <w:rsid w:val="002B2A31"/>
    <w:rsid w:val="002B2A5D"/>
    <w:rsid w:val="002B2A97"/>
    <w:rsid w:val="002B2C7D"/>
    <w:rsid w:val="002B2D85"/>
    <w:rsid w:val="002B2E35"/>
    <w:rsid w:val="002B2ED8"/>
    <w:rsid w:val="002B2F71"/>
    <w:rsid w:val="002B3094"/>
    <w:rsid w:val="002B30BB"/>
    <w:rsid w:val="002B316A"/>
    <w:rsid w:val="002B317D"/>
    <w:rsid w:val="002B31EE"/>
    <w:rsid w:val="002B327B"/>
    <w:rsid w:val="002B3307"/>
    <w:rsid w:val="002B332E"/>
    <w:rsid w:val="002B3701"/>
    <w:rsid w:val="002B39F7"/>
    <w:rsid w:val="002B3AB7"/>
    <w:rsid w:val="002B3B4C"/>
    <w:rsid w:val="002B3BC7"/>
    <w:rsid w:val="002B3C3D"/>
    <w:rsid w:val="002B3C4F"/>
    <w:rsid w:val="002B3C52"/>
    <w:rsid w:val="002B3D9F"/>
    <w:rsid w:val="002B3F97"/>
    <w:rsid w:val="002B40E0"/>
    <w:rsid w:val="002B4183"/>
    <w:rsid w:val="002B4192"/>
    <w:rsid w:val="002B432F"/>
    <w:rsid w:val="002B43F2"/>
    <w:rsid w:val="002B441D"/>
    <w:rsid w:val="002B446C"/>
    <w:rsid w:val="002B44A2"/>
    <w:rsid w:val="002B453B"/>
    <w:rsid w:val="002B4668"/>
    <w:rsid w:val="002B4849"/>
    <w:rsid w:val="002B4940"/>
    <w:rsid w:val="002B4AB1"/>
    <w:rsid w:val="002B4AE9"/>
    <w:rsid w:val="002B4BDF"/>
    <w:rsid w:val="002B4D20"/>
    <w:rsid w:val="002B4ED8"/>
    <w:rsid w:val="002B4F45"/>
    <w:rsid w:val="002B4F46"/>
    <w:rsid w:val="002B517E"/>
    <w:rsid w:val="002B51A7"/>
    <w:rsid w:val="002B537D"/>
    <w:rsid w:val="002B543E"/>
    <w:rsid w:val="002B54B4"/>
    <w:rsid w:val="002B563B"/>
    <w:rsid w:val="002B5789"/>
    <w:rsid w:val="002B578B"/>
    <w:rsid w:val="002B57F7"/>
    <w:rsid w:val="002B58A5"/>
    <w:rsid w:val="002B59C1"/>
    <w:rsid w:val="002B5AE6"/>
    <w:rsid w:val="002B5B46"/>
    <w:rsid w:val="002B5C01"/>
    <w:rsid w:val="002B5D13"/>
    <w:rsid w:val="002B5D1A"/>
    <w:rsid w:val="002B5DC0"/>
    <w:rsid w:val="002B5E9C"/>
    <w:rsid w:val="002B5FD7"/>
    <w:rsid w:val="002B613C"/>
    <w:rsid w:val="002B6293"/>
    <w:rsid w:val="002B6310"/>
    <w:rsid w:val="002B6332"/>
    <w:rsid w:val="002B6474"/>
    <w:rsid w:val="002B6543"/>
    <w:rsid w:val="002B655A"/>
    <w:rsid w:val="002B65BF"/>
    <w:rsid w:val="002B65D6"/>
    <w:rsid w:val="002B65DA"/>
    <w:rsid w:val="002B660D"/>
    <w:rsid w:val="002B662F"/>
    <w:rsid w:val="002B666F"/>
    <w:rsid w:val="002B66BC"/>
    <w:rsid w:val="002B672C"/>
    <w:rsid w:val="002B6946"/>
    <w:rsid w:val="002B69B5"/>
    <w:rsid w:val="002B6A3D"/>
    <w:rsid w:val="002B6B68"/>
    <w:rsid w:val="002B6B8F"/>
    <w:rsid w:val="002B6CEC"/>
    <w:rsid w:val="002B6EEA"/>
    <w:rsid w:val="002B6EF0"/>
    <w:rsid w:val="002B6F0D"/>
    <w:rsid w:val="002B7004"/>
    <w:rsid w:val="002B70E2"/>
    <w:rsid w:val="002B7165"/>
    <w:rsid w:val="002B72B1"/>
    <w:rsid w:val="002B7328"/>
    <w:rsid w:val="002B7336"/>
    <w:rsid w:val="002B752B"/>
    <w:rsid w:val="002B75A8"/>
    <w:rsid w:val="002B7658"/>
    <w:rsid w:val="002B76A4"/>
    <w:rsid w:val="002B7876"/>
    <w:rsid w:val="002B78CA"/>
    <w:rsid w:val="002B78F5"/>
    <w:rsid w:val="002B79D5"/>
    <w:rsid w:val="002B7A28"/>
    <w:rsid w:val="002B7A59"/>
    <w:rsid w:val="002B7BB5"/>
    <w:rsid w:val="002B7C5E"/>
    <w:rsid w:val="002B7C6F"/>
    <w:rsid w:val="002B7C77"/>
    <w:rsid w:val="002B7DE6"/>
    <w:rsid w:val="002B7E2D"/>
    <w:rsid w:val="002B7EA5"/>
    <w:rsid w:val="002B7EB9"/>
    <w:rsid w:val="002BE991"/>
    <w:rsid w:val="002C005F"/>
    <w:rsid w:val="002C01EF"/>
    <w:rsid w:val="002C0201"/>
    <w:rsid w:val="002C026B"/>
    <w:rsid w:val="002C02E3"/>
    <w:rsid w:val="002C052A"/>
    <w:rsid w:val="002C0576"/>
    <w:rsid w:val="002C0617"/>
    <w:rsid w:val="002C063F"/>
    <w:rsid w:val="002C0652"/>
    <w:rsid w:val="002C06C9"/>
    <w:rsid w:val="002C0716"/>
    <w:rsid w:val="002C07B2"/>
    <w:rsid w:val="002C07DE"/>
    <w:rsid w:val="002C084B"/>
    <w:rsid w:val="002C0883"/>
    <w:rsid w:val="002C0923"/>
    <w:rsid w:val="002C0984"/>
    <w:rsid w:val="002C09C3"/>
    <w:rsid w:val="002C0AD7"/>
    <w:rsid w:val="002C0BCD"/>
    <w:rsid w:val="002C0C91"/>
    <w:rsid w:val="002C0D54"/>
    <w:rsid w:val="002C0E27"/>
    <w:rsid w:val="002C0EA0"/>
    <w:rsid w:val="002C0FA9"/>
    <w:rsid w:val="002C0FC8"/>
    <w:rsid w:val="002C0FCB"/>
    <w:rsid w:val="002C10E4"/>
    <w:rsid w:val="002C1112"/>
    <w:rsid w:val="002C1213"/>
    <w:rsid w:val="002C133F"/>
    <w:rsid w:val="002C1393"/>
    <w:rsid w:val="002C1571"/>
    <w:rsid w:val="002C15B2"/>
    <w:rsid w:val="002C15BF"/>
    <w:rsid w:val="002C15FC"/>
    <w:rsid w:val="002C16C2"/>
    <w:rsid w:val="002C176B"/>
    <w:rsid w:val="002C176D"/>
    <w:rsid w:val="002C1781"/>
    <w:rsid w:val="002C1818"/>
    <w:rsid w:val="002C1A17"/>
    <w:rsid w:val="002C1C01"/>
    <w:rsid w:val="002C1C5C"/>
    <w:rsid w:val="002C1C87"/>
    <w:rsid w:val="002C1CE1"/>
    <w:rsid w:val="002C1D5C"/>
    <w:rsid w:val="002C1DFE"/>
    <w:rsid w:val="002C1E5B"/>
    <w:rsid w:val="002C1ED7"/>
    <w:rsid w:val="002C203F"/>
    <w:rsid w:val="002C2141"/>
    <w:rsid w:val="002C217E"/>
    <w:rsid w:val="002C21C3"/>
    <w:rsid w:val="002C22A7"/>
    <w:rsid w:val="002C231C"/>
    <w:rsid w:val="002C25EA"/>
    <w:rsid w:val="002C2615"/>
    <w:rsid w:val="002C279A"/>
    <w:rsid w:val="002C27E6"/>
    <w:rsid w:val="002C2995"/>
    <w:rsid w:val="002C29A2"/>
    <w:rsid w:val="002C2A10"/>
    <w:rsid w:val="002C2A64"/>
    <w:rsid w:val="002C2AA4"/>
    <w:rsid w:val="002C2B0E"/>
    <w:rsid w:val="002C2B25"/>
    <w:rsid w:val="002C2BF4"/>
    <w:rsid w:val="002C2EE0"/>
    <w:rsid w:val="002C2F56"/>
    <w:rsid w:val="002C2FBC"/>
    <w:rsid w:val="002C2FC4"/>
    <w:rsid w:val="002C30F1"/>
    <w:rsid w:val="002C313A"/>
    <w:rsid w:val="002C3244"/>
    <w:rsid w:val="002C3391"/>
    <w:rsid w:val="002C33BE"/>
    <w:rsid w:val="002C33D8"/>
    <w:rsid w:val="002C33E5"/>
    <w:rsid w:val="002C346B"/>
    <w:rsid w:val="002C3674"/>
    <w:rsid w:val="002C38F5"/>
    <w:rsid w:val="002C3A12"/>
    <w:rsid w:val="002C3A7B"/>
    <w:rsid w:val="002C3B01"/>
    <w:rsid w:val="002C3B06"/>
    <w:rsid w:val="002C3CD9"/>
    <w:rsid w:val="002C3CF4"/>
    <w:rsid w:val="002C3D96"/>
    <w:rsid w:val="002C411A"/>
    <w:rsid w:val="002C42EE"/>
    <w:rsid w:val="002C43ED"/>
    <w:rsid w:val="002C4497"/>
    <w:rsid w:val="002C456E"/>
    <w:rsid w:val="002C465A"/>
    <w:rsid w:val="002C474D"/>
    <w:rsid w:val="002C47AE"/>
    <w:rsid w:val="002C4903"/>
    <w:rsid w:val="002C4A32"/>
    <w:rsid w:val="002C4AB2"/>
    <w:rsid w:val="002C4B0A"/>
    <w:rsid w:val="002C4B65"/>
    <w:rsid w:val="002C4C7E"/>
    <w:rsid w:val="002C4CA1"/>
    <w:rsid w:val="002C4CD6"/>
    <w:rsid w:val="002C4D03"/>
    <w:rsid w:val="002C4F67"/>
    <w:rsid w:val="002C4F7E"/>
    <w:rsid w:val="002C50F8"/>
    <w:rsid w:val="002C5161"/>
    <w:rsid w:val="002C516C"/>
    <w:rsid w:val="002C5219"/>
    <w:rsid w:val="002C53BC"/>
    <w:rsid w:val="002C54B6"/>
    <w:rsid w:val="002C55BB"/>
    <w:rsid w:val="002C5698"/>
    <w:rsid w:val="002C5764"/>
    <w:rsid w:val="002C576F"/>
    <w:rsid w:val="002C58A7"/>
    <w:rsid w:val="002C59BD"/>
    <w:rsid w:val="002C5D3A"/>
    <w:rsid w:val="002C5E47"/>
    <w:rsid w:val="002C5E86"/>
    <w:rsid w:val="002C5EE6"/>
    <w:rsid w:val="002C5F06"/>
    <w:rsid w:val="002C5F4F"/>
    <w:rsid w:val="002C600E"/>
    <w:rsid w:val="002C605D"/>
    <w:rsid w:val="002C6075"/>
    <w:rsid w:val="002C60F6"/>
    <w:rsid w:val="002C61DD"/>
    <w:rsid w:val="002C620E"/>
    <w:rsid w:val="002C6363"/>
    <w:rsid w:val="002C6369"/>
    <w:rsid w:val="002C6468"/>
    <w:rsid w:val="002C64AB"/>
    <w:rsid w:val="002C6520"/>
    <w:rsid w:val="002C65A9"/>
    <w:rsid w:val="002C6658"/>
    <w:rsid w:val="002C66CC"/>
    <w:rsid w:val="002C6770"/>
    <w:rsid w:val="002C6799"/>
    <w:rsid w:val="002C67C0"/>
    <w:rsid w:val="002C6AD1"/>
    <w:rsid w:val="002C6AD6"/>
    <w:rsid w:val="002C6C1B"/>
    <w:rsid w:val="002C6C47"/>
    <w:rsid w:val="002C6C72"/>
    <w:rsid w:val="002C6CDB"/>
    <w:rsid w:val="002C6D19"/>
    <w:rsid w:val="002C6EC6"/>
    <w:rsid w:val="002C6F14"/>
    <w:rsid w:val="002C7139"/>
    <w:rsid w:val="002C719F"/>
    <w:rsid w:val="002C71E4"/>
    <w:rsid w:val="002C72AE"/>
    <w:rsid w:val="002C72BC"/>
    <w:rsid w:val="002C750F"/>
    <w:rsid w:val="002C76E1"/>
    <w:rsid w:val="002C7865"/>
    <w:rsid w:val="002C7907"/>
    <w:rsid w:val="002C79A3"/>
    <w:rsid w:val="002C7A38"/>
    <w:rsid w:val="002C7B96"/>
    <w:rsid w:val="002C7C51"/>
    <w:rsid w:val="002C7D6F"/>
    <w:rsid w:val="002C7DB2"/>
    <w:rsid w:val="002C7ED3"/>
    <w:rsid w:val="002D00AE"/>
    <w:rsid w:val="002D0193"/>
    <w:rsid w:val="002D023C"/>
    <w:rsid w:val="002D03AC"/>
    <w:rsid w:val="002D03D2"/>
    <w:rsid w:val="002D05E2"/>
    <w:rsid w:val="002D0657"/>
    <w:rsid w:val="002D06BC"/>
    <w:rsid w:val="002D07B9"/>
    <w:rsid w:val="002D07E4"/>
    <w:rsid w:val="002D081D"/>
    <w:rsid w:val="002D0923"/>
    <w:rsid w:val="002D0927"/>
    <w:rsid w:val="002D0948"/>
    <w:rsid w:val="002D0B21"/>
    <w:rsid w:val="002D0B5A"/>
    <w:rsid w:val="002D118C"/>
    <w:rsid w:val="002D11D3"/>
    <w:rsid w:val="002D11DE"/>
    <w:rsid w:val="002D136D"/>
    <w:rsid w:val="002D13BC"/>
    <w:rsid w:val="002D13E5"/>
    <w:rsid w:val="002D1477"/>
    <w:rsid w:val="002D14E7"/>
    <w:rsid w:val="002D1506"/>
    <w:rsid w:val="002D1550"/>
    <w:rsid w:val="002D1A16"/>
    <w:rsid w:val="002D1AF2"/>
    <w:rsid w:val="002D1B00"/>
    <w:rsid w:val="002D1BB1"/>
    <w:rsid w:val="002D1DC2"/>
    <w:rsid w:val="002D1ED8"/>
    <w:rsid w:val="002D1FE5"/>
    <w:rsid w:val="002D21C3"/>
    <w:rsid w:val="002D2266"/>
    <w:rsid w:val="002D2329"/>
    <w:rsid w:val="002D23B8"/>
    <w:rsid w:val="002D23CE"/>
    <w:rsid w:val="002D247E"/>
    <w:rsid w:val="002D2596"/>
    <w:rsid w:val="002D2611"/>
    <w:rsid w:val="002D282D"/>
    <w:rsid w:val="002D28C5"/>
    <w:rsid w:val="002D299C"/>
    <w:rsid w:val="002D2C06"/>
    <w:rsid w:val="002D2D59"/>
    <w:rsid w:val="002D2D7D"/>
    <w:rsid w:val="002D2DCA"/>
    <w:rsid w:val="002D2E78"/>
    <w:rsid w:val="002D2EA1"/>
    <w:rsid w:val="002D2EB7"/>
    <w:rsid w:val="002D302D"/>
    <w:rsid w:val="002D3175"/>
    <w:rsid w:val="002D3228"/>
    <w:rsid w:val="002D32DE"/>
    <w:rsid w:val="002D3454"/>
    <w:rsid w:val="002D3479"/>
    <w:rsid w:val="002D34A9"/>
    <w:rsid w:val="002D3503"/>
    <w:rsid w:val="002D35FC"/>
    <w:rsid w:val="002D367D"/>
    <w:rsid w:val="002D3729"/>
    <w:rsid w:val="002D3730"/>
    <w:rsid w:val="002D37BD"/>
    <w:rsid w:val="002D37ED"/>
    <w:rsid w:val="002D384B"/>
    <w:rsid w:val="002D393C"/>
    <w:rsid w:val="002D3967"/>
    <w:rsid w:val="002D3A91"/>
    <w:rsid w:val="002D3AF5"/>
    <w:rsid w:val="002D3C2A"/>
    <w:rsid w:val="002D3C62"/>
    <w:rsid w:val="002D3D27"/>
    <w:rsid w:val="002D3D31"/>
    <w:rsid w:val="002D3D4D"/>
    <w:rsid w:val="002D3DC0"/>
    <w:rsid w:val="002D3DC6"/>
    <w:rsid w:val="002D3E9D"/>
    <w:rsid w:val="002D3F94"/>
    <w:rsid w:val="002D4018"/>
    <w:rsid w:val="002D4144"/>
    <w:rsid w:val="002D414A"/>
    <w:rsid w:val="002D420C"/>
    <w:rsid w:val="002D4212"/>
    <w:rsid w:val="002D43CB"/>
    <w:rsid w:val="002D43D2"/>
    <w:rsid w:val="002D4576"/>
    <w:rsid w:val="002D45C0"/>
    <w:rsid w:val="002D47B1"/>
    <w:rsid w:val="002D492A"/>
    <w:rsid w:val="002D49DF"/>
    <w:rsid w:val="002D4AAB"/>
    <w:rsid w:val="002D4AB9"/>
    <w:rsid w:val="002D4B5F"/>
    <w:rsid w:val="002D4C4F"/>
    <w:rsid w:val="002D4CAF"/>
    <w:rsid w:val="002D4CD2"/>
    <w:rsid w:val="002D4D37"/>
    <w:rsid w:val="002D4ED1"/>
    <w:rsid w:val="002D4F3B"/>
    <w:rsid w:val="002D4F65"/>
    <w:rsid w:val="002D519E"/>
    <w:rsid w:val="002D5249"/>
    <w:rsid w:val="002D526A"/>
    <w:rsid w:val="002D526E"/>
    <w:rsid w:val="002D535B"/>
    <w:rsid w:val="002D5400"/>
    <w:rsid w:val="002D54B9"/>
    <w:rsid w:val="002D5517"/>
    <w:rsid w:val="002D5594"/>
    <w:rsid w:val="002D58FD"/>
    <w:rsid w:val="002D5B67"/>
    <w:rsid w:val="002D5CD0"/>
    <w:rsid w:val="002D5DBD"/>
    <w:rsid w:val="002D5DF1"/>
    <w:rsid w:val="002D5FD9"/>
    <w:rsid w:val="002D6131"/>
    <w:rsid w:val="002D61DB"/>
    <w:rsid w:val="002D6308"/>
    <w:rsid w:val="002D641F"/>
    <w:rsid w:val="002D642A"/>
    <w:rsid w:val="002D6517"/>
    <w:rsid w:val="002D66CA"/>
    <w:rsid w:val="002D66D8"/>
    <w:rsid w:val="002D66E4"/>
    <w:rsid w:val="002D67B0"/>
    <w:rsid w:val="002D6AA4"/>
    <w:rsid w:val="002D6AC2"/>
    <w:rsid w:val="002D6B90"/>
    <w:rsid w:val="002D6C9A"/>
    <w:rsid w:val="002D6CB9"/>
    <w:rsid w:val="002D6E29"/>
    <w:rsid w:val="002D6E58"/>
    <w:rsid w:val="002D6EFA"/>
    <w:rsid w:val="002D6F35"/>
    <w:rsid w:val="002D7021"/>
    <w:rsid w:val="002D731B"/>
    <w:rsid w:val="002D7356"/>
    <w:rsid w:val="002D7491"/>
    <w:rsid w:val="002D7556"/>
    <w:rsid w:val="002D75C3"/>
    <w:rsid w:val="002D76D7"/>
    <w:rsid w:val="002D7724"/>
    <w:rsid w:val="002D789A"/>
    <w:rsid w:val="002D78DF"/>
    <w:rsid w:val="002D799E"/>
    <w:rsid w:val="002D7AC1"/>
    <w:rsid w:val="002D7B11"/>
    <w:rsid w:val="002D7B69"/>
    <w:rsid w:val="002D7C0E"/>
    <w:rsid w:val="002D7C3C"/>
    <w:rsid w:val="002D7D8E"/>
    <w:rsid w:val="002D7E89"/>
    <w:rsid w:val="002D7EA9"/>
    <w:rsid w:val="002D7EDF"/>
    <w:rsid w:val="002D7F39"/>
    <w:rsid w:val="002D7FDE"/>
    <w:rsid w:val="002E0035"/>
    <w:rsid w:val="002E0170"/>
    <w:rsid w:val="002E0184"/>
    <w:rsid w:val="002E02BD"/>
    <w:rsid w:val="002E0413"/>
    <w:rsid w:val="002E043B"/>
    <w:rsid w:val="002E05CE"/>
    <w:rsid w:val="002E0611"/>
    <w:rsid w:val="002E077A"/>
    <w:rsid w:val="002E0915"/>
    <w:rsid w:val="002E09CD"/>
    <w:rsid w:val="002E09D2"/>
    <w:rsid w:val="002E09EA"/>
    <w:rsid w:val="002E0B38"/>
    <w:rsid w:val="002E0B4B"/>
    <w:rsid w:val="002E0B96"/>
    <w:rsid w:val="002E0C44"/>
    <w:rsid w:val="002E0D3A"/>
    <w:rsid w:val="002E0D57"/>
    <w:rsid w:val="002E0F3B"/>
    <w:rsid w:val="002E106B"/>
    <w:rsid w:val="002E107F"/>
    <w:rsid w:val="002E1089"/>
    <w:rsid w:val="002E10F4"/>
    <w:rsid w:val="002E1431"/>
    <w:rsid w:val="002E14D7"/>
    <w:rsid w:val="002E1515"/>
    <w:rsid w:val="002E15C6"/>
    <w:rsid w:val="002E15EC"/>
    <w:rsid w:val="002E16CF"/>
    <w:rsid w:val="002E16EE"/>
    <w:rsid w:val="002E1812"/>
    <w:rsid w:val="002E1955"/>
    <w:rsid w:val="002E19CE"/>
    <w:rsid w:val="002E1A4A"/>
    <w:rsid w:val="002E1C5A"/>
    <w:rsid w:val="002E1CF6"/>
    <w:rsid w:val="002E1E98"/>
    <w:rsid w:val="002E1EDB"/>
    <w:rsid w:val="002E21F9"/>
    <w:rsid w:val="002E22EF"/>
    <w:rsid w:val="002E2322"/>
    <w:rsid w:val="002E2524"/>
    <w:rsid w:val="002E25CB"/>
    <w:rsid w:val="002E27E8"/>
    <w:rsid w:val="002E2818"/>
    <w:rsid w:val="002E283C"/>
    <w:rsid w:val="002E28E5"/>
    <w:rsid w:val="002E2995"/>
    <w:rsid w:val="002E2A20"/>
    <w:rsid w:val="002E2C65"/>
    <w:rsid w:val="002E2DCC"/>
    <w:rsid w:val="002E2DF8"/>
    <w:rsid w:val="002E2DFE"/>
    <w:rsid w:val="002E2E9A"/>
    <w:rsid w:val="002E2F3C"/>
    <w:rsid w:val="002E3098"/>
    <w:rsid w:val="002E30F5"/>
    <w:rsid w:val="002E3139"/>
    <w:rsid w:val="002E3147"/>
    <w:rsid w:val="002E31D6"/>
    <w:rsid w:val="002E3317"/>
    <w:rsid w:val="002E33AF"/>
    <w:rsid w:val="002E33D9"/>
    <w:rsid w:val="002E34D8"/>
    <w:rsid w:val="002E3561"/>
    <w:rsid w:val="002E3575"/>
    <w:rsid w:val="002E35F6"/>
    <w:rsid w:val="002E3781"/>
    <w:rsid w:val="002E3905"/>
    <w:rsid w:val="002E39DB"/>
    <w:rsid w:val="002E3A0C"/>
    <w:rsid w:val="002E3B14"/>
    <w:rsid w:val="002E3B96"/>
    <w:rsid w:val="002E3BAB"/>
    <w:rsid w:val="002E3BB4"/>
    <w:rsid w:val="002E3D6E"/>
    <w:rsid w:val="002E3D7D"/>
    <w:rsid w:val="002E3DF9"/>
    <w:rsid w:val="002E3E77"/>
    <w:rsid w:val="002E3F31"/>
    <w:rsid w:val="002E4083"/>
    <w:rsid w:val="002E40D0"/>
    <w:rsid w:val="002E4136"/>
    <w:rsid w:val="002E4285"/>
    <w:rsid w:val="002E432B"/>
    <w:rsid w:val="002E442F"/>
    <w:rsid w:val="002E46B6"/>
    <w:rsid w:val="002E46BE"/>
    <w:rsid w:val="002E477D"/>
    <w:rsid w:val="002E47F7"/>
    <w:rsid w:val="002E481C"/>
    <w:rsid w:val="002E4969"/>
    <w:rsid w:val="002E49A0"/>
    <w:rsid w:val="002E49EA"/>
    <w:rsid w:val="002E4A5C"/>
    <w:rsid w:val="002E4B84"/>
    <w:rsid w:val="002E4D76"/>
    <w:rsid w:val="002E5011"/>
    <w:rsid w:val="002E50BD"/>
    <w:rsid w:val="002E528F"/>
    <w:rsid w:val="002E52D1"/>
    <w:rsid w:val="002E5362"/>
    <w:rsid w:val="002E5381"/>
    <w:rsid w:val="002E549D"/>
    <w:rsid w:val="002E54BC"/>
    <w:rsid w:val="002E54E6"/>
    <w:rsid w:val="002E54F5"/>
    <w:rsid w:val="002E551C"/>
    <w:rsid w:val="002E5656"/>
    <w:rsid w:val="002E5672"/>
    <w:rsid w:val="002E5786"/>
    <w:rsid w:val="002E578E"/>
    <w:rsid w:val="002E5898"/>
    <w:rsid w:val="002E5962"/>
    <w:rsid w:val="002E59D4"/>
    <w:rsid w:val="002E5A41"/>
    <w:rsid w:val="002E5B61"/>
    <w:rsid w:val="002E5C0C"/>
    <w:rsid w:val="002E5CF9"/>
    <w:rsid w:val="002E5D62"/>
    <w:rsid w:val="002E5E45"/>
    <w:rsid w:val="002E5E6A"/>
    <w:rsid w:val="002E62AB"/>
    <w:rsid w:val="002E62F2"/>
    <w:rsid w:val="002E632F"/>
    <w:rsid w:val="002E6419"/>
    <w:rsid w:val="002E64B5"/>
    <w:rsid w:val="002E6581"/>
    <w:rsid w:val="002E66CB"/>
    <w:rsid w:val="002E670F"/>
    <w:rsid w:val="002E673A"/>
    <w:rsid w:val="002E6907"/>
    <w:rsid w:val="002E6A3D"/>
    <w:rsid w:val="002E6A4E"/>
    <w:rsid w:val="002E6B01"/>
    <w:rsid w:val="002E6B43"/>
    <w:rsid w:val="002E6B6C"/>
    <w:rsid w:val="002E6C59"/>
    <w:rsid w:val="002E6C81"/>
    <w:rsid w:val="002E6EE4"/>
    <w:rsid w:val="002E6EFC"/>
    <w:rsid w:val="002E716C"/>
    <w:rsid w:val="002E71D6"/>
    <w:rsid w:val="002E765C"/>
    <w:rsid w:val="002E77E2"/>
    <w:rsid w:val="002E7810"/>
    <w:rsid w:val="002E7944"/>
    <w:rsid w:val="002E7961"/>
    <w:rsid w:val="002E79DA"/>
    <w:rsid w:val="002E7C48"/>
    <w:rsid w:val="002E7CCD"/>
    <w:rsid w:val="002E7D19"/>
    <w:rsid w:val="002E7D59"/>
    <w:rsid w:val="002E7D70"/>
    <w:rsid w:val="002E7DB4"/>
    <w:rsid w:val="002E7E24"/>
    <w:rsid w:val="002E7F39"/>
    <w:rsid w:val="002E7FB0"/>
    <w:rsid w:val="002F010F"/>
    <w:rsid w:val="002F0139"/>
    <w:rsid w:val="002F02B8"/>
    <w:rsid w:val="002F0707"/>
    <w:rsid w:val="002F0823"/>
    <w:rsid w:val="002F08D1"/>
    <w:rsid w:val="002F08EC"/>
    <w:rsid w:val="002F0A32"/>
    <w:rsid w:val="002F0B76"/>
    <w:rsid w:val="002F0BB9"/>
    <w:rsid w:val="002F0BBF"/>
    <w:rsid w:val="002F0BED"/>
    <w:rsid w:val="002F0ECC"/>
    <w:rsid w:val="002F0F6E"/>
    <w:rsid w:val="002F0F94"/>
    <w:rsid w:val="002F100A"/>
    <w:rsid w:val="002F1173"/>
    <w:rsid w:val="002F12BA"/>
    <w:rsid w:val="002F134F"/>
    <w:rsid w:val="002F1370"/>
    <w:rsid w:val="002F139A"/>
    <w:rsid w:val="002F13EF"/>
    <w:rsid w:val="002F13FC"/>
    <w:rsid w:val="002F14BB"/>
    <w:rsid w:val="002F155B"/>
    <w:rsid w:val="002F15E4"/>
    <w:rsid w:val="002F16F8"/>
    <w:rsid w:val="002F171B"/>
    <w:rsid w:val="002F1800"/>
    <w:rsid w:val="002F18CB"/>
    <w:rsid w:val="002F1A9F"/>
    <w:rsid w:val="002F1B15"/>
    <w:rsid w:val="002F1B21"/>
    <w:rsid w:val="002F1B9C"/>
    <w:rsid w:val="002F1CCA"/>
    <w:rsid w:val="002F1DE6"/>
    <w:rsid w:val="002F1FF0"/>
    <w:rsid w:val="002F20F7"/>
    <w:rsid w:val="002F2143"/>
    <w:rsid w:val="002F214B"/>
    <w:rsid w:val="002F229A"/>
    <w:rsid w:val="002F2570"/>
    <w:rsid w:val="002F25A2"/>
    <w:rsid w:val="002F2663"/>
    <w:rsid w:val="002F271A"/>
    <w:rsid w:val="002F2796"/>
    <w:rsid w:val="002F2890"/>
    <w:rsid w:val="002F2922"/>
    <w:rsid w:val="002F298C"/>
    <w:rsid w:val="002F29B0"/>
    <w:rsid w:val="002F29B6"/>
    <w:rsid w:val="002F2A3C"/>
    <w:rsid w:val="002F2A75"/>
    <w:rsid w:val="002F2C00"/>
    <w:rsid w:val="002F2C26"/>
    <w:rsid w:val="002F2D2A"/>
    <w:rsid w:val="002F2D92"/>
    <w:rsid w:val="002F2FE4"/>
    <w:rsid w:val="002F31DE"/>
    <w:rsid w:val="002F3231"/>
    <w:rsid w:val="002F32B2"/>
    <w:rsid w:val="002F33C1"/>
    <w:rsid w:val="002F3494"/>
    <w:rsid w:val="002F380D"/>
    <w:rsid w:val="002F384B"/>
    <w:rsid w:val="002F3AD4"/>
    <w:rsid w:val="002F3B00"/>
    <w:rsid w:val="002F3B1A"/>
    <w:rsid w:val="002F3B59"/>
    <w:rsid w:val="002F3D17"/>
    <w:rsid w:val="002F3E86"/>
    <w:rsid w:val="002F3FB8"/>
    <w:rsid w:val="002F4027"/>
    <w:rsid w:val="002F416F"/>
    <w:rsid w:val="002F4289"/>
    <w:rsid w:val="002F4382"/>
    <w:rsid w:val="002F43BD"/>
    <w:rsid w:val="002F44C7"/>
    <w:rsid w:val="002F44CD"/>
    <w:rsid w:val="002F457D"/>
    <w:rsid w:val="002F48F8"/>
    <w:rsid w:val="002F49B3"/>
    <w:rsid w:val="002F49BC"/>
    <w:rsid w:val="002F4EFB"/>
    <w:rsid w:val="002F4F84"/>
    <w:rsid w:val="002F4F8E"/>
    <w:rsid w:val="002F5018"/>
    <w:rsid w:val="002F501E"/>
    <w:rsid w:val="002F52AE"/>
    <w:rsid w:val="002F530D"/>
    <w:rsid w:val="002F532C"/>
    <w:rsid w:val="002F53F1"/>
    <w:rsid w:val="002F54A7"/>
    <w:rsid w:val="002F5592"/>
    <w:rsid w:val="002F5594"/>
    <w:rsid w:val="002F57BB"/>
    <w:rsid w:val="002F57E7"/>
    <w:rsid w:val="002F5841"/>
    <w:rsid w:val="002F58B5"/>
    <w:rsid w:val="002F5955"/>
    <w:rsid w:val="002F5B18"/>
    <w:rsid w:val="002F5BA7"/>
    <w:rsid w:val="002F5BE3"/>
    <w:rsid w:val="002F5D20"/>
    <w:rsid w:val="002F5D4B"/>
    <w:rsid w:val="002F5E08"/>
    <w:rsid w:val="002F5E27"/>
    <w:rsid w:val="002F5E83"/>
    <w:rsid w:val="002F5ED2"/>
    <w:rsid w:val="002F601F"/>
    <w:rsid w:val="002F6069"/>
    <w:rsid w:val="002F61D4"/>
    <w:rsid w:val="002F6666"/>
    <w:rsid w:val="002F666A"/>
    <w:rsid w:val="002F683A"/>
    <w:rsid w:val="002F684E"/>
    <w:rsid w:val="002F6852"/>
    <w:rsid w:val="002F6880"/>
    <w:rsid w:val="002F6972"/>
    <w:rsid w:val="002F6A48"/>
    <w:rsid w:val="002F6B8A"/>
    <w:rsid w:val="002F6C12"/>
    <w:rsid w:val="002F6C6B"/>
    <w:rsid w:val="002F6D0F"/>
    <w:rsid w:val="002F6E24"/>
    <w:rsid w:val="002F6EB4"/>
    <w:rsid w:val="002F7025"/>
    <w:rsid w:val="002F70AD"/>
    <w:rsid w:val="002F7243"/>
    <w:rsid w:val="002F731C"/>
    <w:rsid w:val="002F73E6"/>
    <w:rsid w:val="002F73F2"/>
    <w:rsid w:val="002F742E"/>
    <w:rsid w:val="002F7592"/>
    <w:rsid w:val="002F78E4"/>
    <w:rsid w:val="002F7922"/>
    <w:rsid w:val="002F79DE"/>
    <w:rsid w:val="002F7AA6"/>
    <w:rsid w:val="002F7AB0"/>
    <w:rsid w:val="002F7B3A"/>
    <w:rsid w:val="002F7C3B"/>
    <w:rsid w:val="002F7D0B"/>
    <w:rsid w:val="002F7EB6"/>
    <w:rsid w:val="002F7EEA"/>
    <w:rsid w:val="003000A6"/>
    <w:rsid w:val="003000D3"/>
    <w:rsid w:val="00300124"/>
    <w:rsid w:val="0030024F"/>
    <w:rsid w:val="00300270"/>
    <w:rsid w:val="0030049E"/>
    <w:rsid w:val="003004BE"/>
    <w:rsid w:val="0030051E"/>
    <w:rsid w:val="0030057F"/>
    <w:rsid w:val="00300648"/>
    <w:rsid w:val="0030065D"/>
    <w:rsid w:val="0030074D"/>
    <w:rsid w:val="00300830"/>
    <w:rsid w:val="003009E0"/>
    <w:rsid w:val="00300B1B"/>
    <w:rsid w:val="00300B48"/>
    <w:rsid w:val="00300C35"/>
    <w:rsid w:val="00300CB3"/>
    <w:rsid w:val="00300D24"/>
    <w:rsid w:val="00300D62"/>
    <w:rsid w:val="00300D68"/>
    <w:rsid w:val="00300DD4"/>
    <w:rsid w:val="00300E1E"/>
    <w:rsid w:val="00300EDA"/>
    <w:rsid w:val="003010C6"/>
    <w:rsid w:val="003011C2"/>
    <w:rsid w:val="003011F0"/>
    <w:rsid w:val="00301248"/>
    <w:rsid w:val="00301289"/>
    <w:rsid w:val="00301373"/>
    <w:rsid w:val="003013A4"/>
    <w:rsid w:val="003013E8"/>
    <w:rsid w:val="003014C1"/>
    <w:rsid w:val="00301664"/>
    <w:rsid w:val="00301696"/>
    <w:rsid w:val="003019D9"/>
    <w:rsid w:val="00301A1F"/>
    <w:rsid w:val="00301B7F"/>
    <w:rsid w:val="00301D2B"/>
    <w:rsid w:val="00301DE6"/>
    <w:rsid w:val="00301FDE"/>
    <w:rsid w:val="003021AE"/>
    <w:rsid w:val="003021C5"/>
    <w:rsid w:val="003021D7"/>
    <w:rsid w:val="003021E1"/>
    <w:rsid w:val="003024E2"/>
    <w:rsid w:val="00302589"/>
    <w:rsid w:val="00302668"/>
    <w:rsid w:val="00302746"/>
    <w:rsid w:val="0030274C"/>
    <w:rsid w:val="00302771"/>
    <w:rsid w:val="0030278B"/>
    <w:rsid w:val="003027E9"/>
    <w:rsid w:val="0030289E"/>
    <w:rsid w:val="00302970"/>
    <w:rsid w:val="00302AE4"/>
    <w:rsid w:val="00302C3D"/>
    <w:rsid w:val="00302D48"/>
    <w:rsid w:val="00302D6C"/>
    <w:rsid w:val="00302E74"/>
    <w:rsid w:val="00302EC3"/>
    <w:rsid w:val="00302F2C"/>
    <w:rsid w:val="00302F42"/>
    <w:rsid w:val="00303036"/>
    <w:rsid w:val="003030AC"/>
    <w:rsid w:val="00303123"/>
    <w:rsid w:val="003031F0"/>
    <w:rsid w:val="003032E2"/>
    <w:rsid w:val="003032F9"/>
    <w:rsid w:val="003034F3"/>
    <w:rsid w:val="0030363D"/>
    <w:rsid w:val="00303660"/>
    <w:rsid w:val="0030367C"/>
    <w:rsid w:val="00303755"/>
    <w:rsid w:val="003037C3"/>
    <w:rsid w:val="003037EC"/>
    <w:rsid w:val="00303894"/>
    <w:rsid w:val="003039A5"/>
    <w:rsid w:val="003039B4"/>
    <w:rsid w:val="00303A44"/>
    <w:rsid w:val="00303B65"/>
    <w:rsid w:val="00303BD1"/>
    <w:rsid w:val="00303CBA"/>
    <w:rsid w:val="00303D49"/>
    <w:rsid w:val="00303DAC"/>
    <w:rsid w:val="00303E31"/>
    <w:rsid w:val="00303E4D"/>
    <w:rsid w:val="00303E67"/>
    <w:rsid w:val="00303F0C"/>
    <w:rsid w:val="00303F2B"/>
    <w:rsid w:val="00303F35"/>
    <w:rsid w:val="00303F42"/>
    <w:rsid w:val="00304113"/>
    <w:rsid w:val="003041A1"/>
    <w:rsid w:val="003041D8"/>
    <w:rsid w:val="0030422D"/>
    <w:rsid w:val="00304240"/>
    <w:rsid w:val="0030424B"/>
    <w:rsid w:val="00304417"/>
    <w:rsid w:val="00304581"/>
    <w:rsid w:val="00304816"/>
    <w:rsid w:val="00304858"/>
    <w:rsid w:val="00304935"/>
    <w:rsid w:val="0030497F"/>
    <w:rsid w:val="003049E3"/>
    <w:rsid w:val="00304AAA"/>
    <w:rsid w:val="00304B75"/>
    <w:rsid w:val="00304BD1"/>
    <w:rsid w:val="00304BD9"/>
    <w:rsid w:val="00304BF9"/>
    <w:rsid w:val="00304C0D"/>
    <w:rsid w:val="00304C63"/>
    <w:rsid w:val="00304D09"/>
    <w:rsid w:val="00304D98"/>
    <w:rsid w:val="00304DE2"/>
    <w:rsid w:val="003051A7"/>
    <w:rsid w:val="003051B5"/>
    <w:rsid w:val="003051FD"/>
    <w:rsid w:val="00305250"/>
    <w:rsid w:val="00305270"/>
    <w:rsid w:val="003052DE"/>
    <w:rsid w:val="0030540F"/>
    <w:rsid w:val="00305421"/>
    <w:rsid w:val="0030560B"/>
    <w:rsid w:val="0030561F"/>
    <w:rsid w:val="0030563A"/>
    <w:rsid w:val="003056BA"/>
    <w:rsid w:val="00305A50"/>
    <w:rsid w:val="00305A8D"/>
    <w:rsid w:val="00305C9A"/>
    <w:rsid w:val="00305DAE"/>
    <w:rsid w:val="00305F27"/>
    <w:rsid w:val="00305F28"/>
    <w:rsid w:val="00305F3B"/>
    <w:rsid w:val="00306086"/>
    <w:rsid w:val="003060A4"/>
    <w:rsid w:val="003061A2"/>
    <w:rsid w:val="003063C2"/>
    <w:rsid w:val="00306424"/>
    <w:rsid w:val="0030649D"/>
    <w:rsid w:val="003065AD"/>
    <w:rsid w:val="003065E4"/>
    <w:rsid w:val="00306666"/>
    <w:rsid w:val="003066D1"/>
    <w:rsid w:val="003066E9"/>
    <w:rsid w:val="0030678C"/>
    <w:rsid w:val="003067E8"/>
    <w:rsid w:val="0030684F"/>
    <w:rsid w:val="00306A0D"/>
    <w:rsid w:val="00306AFB"/>
    <w:rsid w:val="00306AFF"/>
    <w:rsid w:val="00306B25"/>
    <w:rsid w:val="00306C7A"/>
    <w:rsid w:val="00306EA5"/>
    <w:rsid w:val="00306EDD"/>
    <w:rsid w:val="0030705B"/>
    <w:rsid w:val="00307177"/>
    <w:rsid w:val="00307182"/>
    <w:rsid w:val="003071AF"/>
    <w:rsid w:val="00307383"/>
    <w:rsid w:val="003074A9"/>
    <w:rsid w:val="00307527"/>
    <w:rsid w:val="003075CE"/>
    <w:rsid w:val="00307839"/>
    <w:rsid w:val="0030792A"/>
    <w:rsid w:val="00307965"/>
    <w:rsid w:val="00307A95"/>
    <w:rsid w:val="00307AA1"/>
    <w:rsid w:val="00307B08"/>
    <w:rsid w:val="00307B56"/>
    <w:rsid w:val="00307E79"/>
    <w:rsid w:val="00307F98"/>
    <w:rsid w:val="00310042"/>
    <w:rsid w:val="00310086"/>
    <w:rsid w:val="003100E8"/>
    <w:rsid w:val="003100EC"/>
    <w:rsid w:val="00310148"/>
    <w:rsid w:val="00310194"/>
    <w:rsid w:val="0031032C"/>
    <w:rsid w:val="00310351"/>
    <w:rsid w:val="003103C3"/>
    <w:rsid w:val="0031044C"/>
    <w:rsid w:val="00310644"/>
    <w:rsid w:val="00310A3D"/>
    <w:rsid w:val="00310AF2"/>
    <w:rsid w:val="00310B7B"/>
    <w:rsid w:val="00310B8E"/>
    <w:rsid w:val="00310D87"/>
    <w:rsid w:val="00310DDF"/>
    <w:rsid w:val="00310EF6"/>
    <w:rsid w:val="0031109F"/>
    <w:rsid w:val="003110B4"/>
    <w:rsid w:val="003110C9"/>
    <w:rsid w:val="003110E1"/>
    <w:rsid w:val="0031147B"/>
    <w:rsid w:val="00311645"/>
    <w:rsid w:val="00311687"/>
    <w:rsid w:val="003117DA"/>
    <w:rsid w:val="00311905"/>
    <w:rsid w:val="00311970"/>
    <w:rsid w:val="003119AD"/>
    <w:rsid w:val="00311B28"/>
    <w:rsid w:val="00311C2B"/>
    <w:rsid w:val="00311C64"/>
    <w:rsid w:val="00311C6B"/>
    <w:rsid w:val="00311C8C"/>
    <w:rsid w:val="00311D3B"/>
    <w:rsid w:val="00311F62"/>
    <w:rsid w:val="00312121"/>
    <w:rsid w:val="00312178"/>
    <w:rsid w:val="003121D2"/>
    <w:rsid w:val="003123FC"/>
    <w:rsid w:val="00312477"/>
    <w:rsid w:val="003124B5"/>
    <w:rsid w:val="003125C4"/>
    <w:rsid w:val="00312603"/>
    <w:rsid w:val="003126BA"/>
    <w:rsid w:val="00312703"/>
    <w:rsid w:val="00312735"/>
    <w:rsid w:val="003127C2"/>
    <w:rsid w:val="003128D7"/>
    <w:rsid w:val="00312D78"/>
    <w:rsid w:val="00312DB9"/>
    <w:rsid w:val="00312E88"/>
    <w:rsid w:val="00312F9A"/>
    <w:rsid w:val="0031304E"/>
    <w:rsid w:val="003130C2"/>
    <w:rsid w:val="0031316A"/>
    <w:rsid w:val="00313187"/>
    <w:rsid w:val="003131D2"/>
    <w:rsid w:val="003132B6"/>
    <w:rsid w:val="003133D0"/>
    <w:rsid w:val="00313670"/>
    <w:rsid w:val="00313763"/>
    <w:rsid w:val="0031378D"/>
    <w:rsid w:val="00313953"/>
    <w:rsid w:val="00313B56"/>
    <w:rsid w:val="00313CCD"/>
    <w:rsid w:val="00313D10"/>
    <w:rsid w:val="00313D47"/>
    <w:rsid w:val="00313E64"/>
    <w:rsid w:val="00313EA8"/>
    <w:rsid w:val="00313EAF"/>
    <w:rsid w:val="00313F1B"/>
    <w:rsid w:val="00313F6B"/>
    <w:rsid w:val="00313FE2"/>
    <w:rsid w:val="00314033"/>
    <w:rsid w:val="00314047"/>
    <w:rsid w:val="0031417B"/>
    <w:rsid w:val="0031430A"/>
    <w:rsid w:val="003144C8"/>
    <w:rsid w:val="003144EA"/>
    <w:rsid w:val="00314528"/>
    <w:rsid w:val="003147E1"/>
    <w:rsid w:val="0031490D"/>
    <w:rsid w:val="0031497F"/>
    <w:rsid w:val="003149D8"/>
    <w:rsid w:val="00314B2E"/>
    <w:rsid w:val="00314B3B"/>
    <w:rsid w:val="00314B3D"/>
    <w:rsid w:val="00314CA4"/>
    <w:rsid w:val="00314F25"/>
    <w:rsid w:val="00314FF5"/>
    <w:rsid w:val="00315219"/>
    <w:rsid w:val="00315522"/>
    <w:rsid w:val="003155AB"/>
    <w:rsid w:val="003156C2"/>
    <w:rsid w:val="0031578D"/>
    <w:rsid w:val="00315795"/>
    <w:rsid w:val="0031591B"/>
    <w:rsid w:val="00315B2C"/>
    <w:rsid w:val="00315B50"/>
    <w:rsid w:val="00315B6E"/>
    <w:rsid w:val="00315CC6"/>
    <w:rsid w:val="0031617B"/>
    <w:rsid w:val="0031620D"/>
    <w:rsid w:val="00316232"/>
    <w:rsid w:val="00316258"/>
    <w:rsid w:val="003163E0"/>
    <w:rsid w:val="00316534"/>
    <w:rsid w:val="0031666F"/>
    <w:rsid w:val="00316685"/>
    <w:rsid w:val="003167E9"/>
    <w:rsid w:val="00316847"/>
    <w:rsid w:val="0031688B"/>
    <w:rsid w:val="00316AB7"/>
    <w:rsid w:val="00316AE4"/>
    <w:rsid w:val="00316BC7"/>
    <w:rsid w:val="00316C8C"/>
    <w:rsid w:val="00316CF9"/>
    <w:rsid w:val="00316D2B"/>
    <w:rsid w:val="00316EFC"/>
    <w:rsid w:val="00316F86"/>
    <w:rsid w:val="00316FB7"/>
    <w:rsid w:val="003170A5"/>
    <w:rsid w:val="003170C0"/>
    <w:rsid w:val="003171C2"/>
    <w:rsid w:val="003171E7"/>
    <w:rsid w:val="003175A0"/>
    <w:rsid w:val="003175A3"/>
    <w:rsid w:val="003175B9"/>
    <w:rsid w:val="00317610"/>
    <w:rsid w:val="003176AA"/>
    <w:rsid w:val="003176AD"/>
    <w:rsid w:val="003177DE"/>
    <w:rsid w:val="00317887"/>
    <w:rsid w:val="00317920"/>
    <w:rsid w:val="00317A76"/>
    <w:rsid w:val="00317B6A"/>
    <w:rsid w:val="00317C51"/>
    <w:rsid w:val="00317C5E"/>
    <w:rsid w:val="00317DDF"/>
    <w:rsid w:val="00317E35"/>
    <w:rsid w:val="00317E38"/>
    <w:rsid w:val="00317E75"/>
    <w:rsid w:val="00317F1A"/>
    <w:rsid w:val="00317F62"/>
    <w:rsid w:val="00320055"/>
    <w:rsid w:val="003200BA"/>
    <w:rsid w:val="00320148"/>
    <w:rsid w:val="003201EC"/>
    <w:rsid w:val="00320339"/>
    <w:rsid w:val="0032055C"/>
    <w:rsid w:val="003205EA"/>
    <w:rsid w:val="003206A8"/>
    <w:rsid w:val="003206C9"/>
    <w:rsid w:val="003206F0"/>
    <w:rsid w:val="003207C8"/>
    <w:rsid w:val="00320875"/>
    <w:rsid w:val="00320A0C"/>
    <w:rsid w:val="00320AA8"/>
    <w:rsid w:val="00320AB5"/>
    <w:rsid w:val="00320EBA"/>
    <w:rsid w:val="00320EBB"/>
    <w:rsid w:val="003210FD"/>
    <w:rsid w:val="003212A3"/>
    <w:rsid w:val="003212DB"/>
    <w:rsid w:val="003212E7"/>
    <w:rsid w:val="00321412"/>
    <w:rsid w:val="00321597"/>
    <w:rsid w:val="003215EC"/>
    <w:rsid w:val="00321846"/>
    <w:rsid w:val="0032185C"/>
    <w:rsid w:val="00321AB9"/>
    <w:rsid w:val="00321FD3"/>
    <w:rsid w:val="00322099"/>
    <w:rsid w:val="003220F8"/>
    <w:rsid w:val="003221CF"/>
    <w:rsid w:val="003222EC"/>
    <w:rsid w:val="00322376"/>
    <w:rsid w:val="003223E7"/>
    <w:rsid w:val="003223FC"/>
    <w:rsid w:val="003224B6"/>
    <w:rsid w:val="0032259C"/>
    <w:rsid w:val="00322611"/>
    <w:rsid w:val="0032279E"/>
    <w:rsid w:val="003227E7"/>
    <w:rsid w:val="00322853"/>
    <w:rsid w:val="00322884"/>
    <w:rsid w:val="003228CD"/>
    <w:rsid w:val="00322B7E"/>
    <w:rsid w:val="00322CF8"/>
    <w:rsid w:val="00322F07"/>
    <w:rsid w:val="00322F18"/>
    <w:rsid w:val="00322FFB"/>
    <w:rsid w:val="00323003"/>
    <w:rsid w:val="0032303E"/>
    <w:rsid w:val="003230DE"/>
    <w:rsid w:val="00323199"/>
    <w:rsid w:val="00323601"/>
    <w:rsid w:val="003236F1"/>
    <w:rsid w:val="00323790"/>
    <w:rsid w:val="003238B9"/>
    <w:rsid w:val="00323902"/>
    <w:rsid w:val="003239BD"/>
    <w:rsid w:val="00323AB4"/>
    <w:rsid w:val="00323AF1"/>
    <w:rsid w:val="00323B1F"/>
    <w:rsid w:val="00323B8C"/>
    <w:rsid w:val="00323BAA"/>
    <w:rsid w:val="00323BCE"/>
    <w:rsid w:val="00323CA3"/>
    <w:rsid w:val="00323DA0"/>
    <w:rsid w:val="00323EAA"/>
    <w:rsid w:val="00323EEA"/>
    <w:rsid w:val="00323F50"/>
    <w:rsid w:val="0032402E"/>
    <w:rsid w:val="00324163"/>
    <w:rsid w:val="00324177"/>
    <w:rsid w:val="00324282"/>
    <w:rsid w:val="0032445D"/>
    <w:rsid w:val="00324494"/>
    <w:rsid w:val="003244A1"/>
    <w:rsid w:val="0032457B"/>
    <w:rsid w:val="003245A9"/>
    <w:rsid w:val="00324681"/>
    <w:rsid w:val="003248A0"/>
    <w:rsid w:val="003248D0"/>
    <w:rsid w:val="003249D3"/>
    <w:rsid w:val="003249FA"/>
    <w:rsid w:val="00324B0F"/>
    <w:rsid w:val="00324DF1"/>
    <w:rsid w:val="00324F38"/>
    <w:rsid w:val="003252AC"/>
    <w:rsid w:val="00325472"/>
    <w:rsid w:val="0032549F"/>
    <w:rsid w:val="003254F0"/>
    <w:rsid w:val="003254FE"/>
    <w:rsid w:val="003256B8"/>
    <w:rsid w:val="003256D9"/>
    <w:rsid w:val="003257C5"/>
    <w:rsid w:val="00325804"/>
    <w:rsid w:val="00325AD9"/>
    <w:rsid w:val="00325B00"/>
    <w:rsid w:val="00325BF1"/>
    <w:rsid w:val="00325C99"/>
    <w:rsid w:val="00325CCA"/>
    <w:rsid w:val="00325D18"/>
    <w:rsid w:val="00325D53"/>
    <w:rsid w:val="00325DD6"/>
    <w:rsid w:val="00325F69"/>
    <w:rsid w:val="00326053"/>
    <w:rsid w:val="00326080"/>
    <w:rsid w:val="003261BB"/>
    <w:rsid w:val="00326230"/>
    <w:rsid w:val="003262D0"/>
    <w:rsid w:val="00326345"/>
    <w:rsid w:val="003263B3"/>
    <w:rsid w:val="003263FA"/>
    <w:rsid w:val="00326688"/>
    <w:rsid w:val="00326891"/>
    <w:rsid w:val="003268AC"/>
    <w:rsid w:val="00326913"/>
    <w:rsid w:val="00326971"/>
    <w:rsid w:val="00326B15"/>
    <w:rsid w:val="00326B68"/>
    <w:rsid w:val="00326CF9"/>
    <w:rsid w:val="00326D23"/>
    <w:rsid w:val="00326E8E"/>
    <w:rsid w:val="00326ECD"/>
    <w:rsid w:val="00326F99"/>
    <w:rsid w:val="003270A2"/>
    <w:rsid w:val="003270FA"/>
    <w:rsid w:val="00327202"/>
    <w:rsid w:val="003273C9"/>
    <w:rsid w:val="003274A5"/>
    <w:rsid w:val="003274C5"/>
    <w:rsid w:val="003274D3"/>
    <w:rsid w:val="00327837"/>
    <w:rsid w:val="00327A32"/>
    <w:rsid w:val="00327A43"/>
    <w:rsid w:val="00327A49"/>
    <w:rsid w:val="00327A89"/>
    <w:rsid w:val="00327A92"/>
    <w:rsid w:val="00327B5C"/>
    <w:rsid w:val="00327BFD"/>
    <w:rsid w:val="00327C2F"/>
    <w:rsid w:val="00327CEE"/>
    <w:rsid w:val="00327D55"/>
    <w:rsid w:val="00327DBA"/>
    <w:rsid w:val="00327EF9"/>
    <w:rsid w:val="00327F25"/>
    <w:rsid w:val="003301A8"/>
    <w:rsid w:val="003301EC"/>
    <w:rsid w:val="0033038E"/>
    <w:rsid w:val="003303C5"/>
    <w:rsid w:val="00330532"/>
    <w:rsid w:val="003305A0"/>
    <w:rsid w:val="003306F0"/>
    <w:rsid w:val="00330795"/>
    <w:rsid w:val="0033084F"/>
    <w:rsid w:val="0033094D"/>
    <w:rsid w:val="003309B5"/>
    <w:rsid w:val="00330A1D"/>
    <w:rsid w:val="00330ADC"/>
    <w:rsid w:val="00330BA5"/>
    <w:rsid w:val="00330CEE"/>
    <w:rsid w:val="00330E9D"/>
    <w:rsid w:val="00330FF0"/>
    <w:rsid w:val="003310D9"/>
    <w:rsid w:val="00331249"/>
    <w:rsid w:val="00331458"/>
    <w:rsid w:val="003315AB"/>
    <w:rsid w:val="00331684"/>
    <w:rsid w:val="00331881"/>
    <w:rsid w:val="00331A27"/>
    <w:rsid w:val="00331AA5"/>
    <w:rsid w:val="00331AB7"/>
    <w:rsid w:val="00331C14"/>
    <w:rsid w:val="00331CE6"/>
    <w:rsid w:val="00331E70"/>
    <w:rsid w:val="00331EB8"/>
    <w:rsid w:val="00331EC9"/>
    <w:rsid w:val="00331F23"/>
    <w:rsid w:val="00331F71"/>
    <w:rsid w:val="003320B1"/>
    <w:rsid w:val="00332361"/>
    <w:rsid w:val="003324AA"/>
    <w:rsid w:val="003324F4"/>
    <w:rsid w:val="003325C5"/>
    <w:rsid w:val="003326E0"/>
    <w:rsid w:val="0033289C"/>
    <w:rsid w:val="0033297F"/>
    <w:rsid w:val="00332AB9"/>
    <w:rsid w:val="00332E62"/>
    <w:rsid w:val="00332F08"/>
    <w:rsid w:val="00332F42"/>
    <w:rsid w:val="00332F99"/>
    <w:rsid w:val="00333014"/>
    <w:rsid w:val="00333317"/>
    <w:rsid w:val="0033342E"/>
    <w:rsid w:val="0033354C"/>
    <w:rsid w:val="003336AC"/>
    <w:rsid w:val="0033370C"/>
    <w:rsid w:val="00333722"/>
    <w:rsid w:val="00333748"/>
    <w:rsid w:val="0033389F"/>
    <w:rsid w:val="003339CA"/>
    <w:rsid w:val="00333A0D"/>
    <w:rsid w:val="00333B84"/>
    <w:rsid w:val="00333B8F"/>
    <w:rsid w:val="00333C46"/>
    <w:rsid w:val="00333D67"/>
    <w:rsid w:val="00333E1B"/>
    <w:rsid w:val="00333FC4"/>
    <w:rsid w:val="00333FFD"/>
    <w:rsid w:val="003340ED"/>
    <w:rsid w:val="003341C6"/>
    <w:rsid w:val="00334217"/>
    <w:rsid w:val="00334259"/>
    <w:rsid w:val="00334365"/>
    <w:rsid w:val="00334579"/>
    <w:rsid w:val="003345A4"/>
    <w:rsid w:val="00334787"/>
    <w:rsid w:val="003347C7"/>
    <w:rsid w:val="003347D3"/>
    <w:rsid w:val="003347D4"/>
    <w:rsid w:val="00334804"/>
    <w:rsid w:val="0033483D"/>
    <w:rsid w:val="0033490C"/>
    <w:rsid w:val="00334918"/>
    <w:rsid w:val="00334958"/>
    <w:rsid w:val="003349BB"/>
    <w:rsid w:val="00334B24"/>
    <w:rsid w:val="00334B45"/>
    <w:rsid w:val="00334F00"/>
    <w:rsid w:val="00334F14"/>
    <w:rsid w:val="00334F6B"/>
    <w:rsid w:val="0033510D"/>
    <w:rsid w:val="0033528F"/>
    <w:rsid w:val="0033534D"/>
    <w:rsid w:val="00335586"/>
    <w:rsid w:val="003355CA"/>
    <w:rsid w:val="003357F3"/>
    <w:rsid w:val="00335829"/>
    <w:rsid w:val="0033583B"/>
    <w:rsid w:val="0033583C"/>
    <w:rsid w:val="003358AA"/>
    <w:rsid w:val="003358FA"/>
    <w:rsid w:val="003359F5"/>
    <w:rsid w:val="00335A68"/>
    <w:rsid w:val="00335CC3"/>
    <w:rsid w:val="00335D0B"/>
    <w:rsid w:val="00335D86"/>
    <w:rsid w:val="00335DC5"/>
    <w:rsid w:val="00335DC8"/>
    <w:rsid w:val="00335DD2"/>
    <w:rsid w:val="00335E48"/>
    <w:rsid w:val="00335ECD"/>
    <w:rsid w:val="00335F4C"/>
    <w:rsid w:val="003360AD"/>
    <w:rsid w:val="003361BD"/>
    <w:rsid w:val="0033625D"/>
    <w:rsid w:val="003362AB"/>
    <w:rsid w:val="00336491"/>
    <w:rsid w:val="003364C4"/>
    <w:rsid w:val="003364F0"/>
    <w:rsid w:val="00336526"/>
    <w:rsid w:val="0033654E"/>
    <w:rsid w:val="00336560"/>
    <w:rsid w:val="00336565"/>
    <w:rsid w:val="0033659C"/>
    <w:rsid w:val="0033664A"/>
    <w:rsid w:val="003366FA"/>
    <w:rsid w:val="00336ABB"/>
    <w:rsid w:val="00336CAF"/>
    <w:rsid w:val="00336DB8"/>
    <w:rsid w:val="00336E34"/>
    <w:rsid w:val="00336E60"/>
    <w:rsid w:val="00336EB1"/>
    <w:rsid w:val="00336EBA"/>
    <w:rsid w:val="00336EC9"/>
    <w:rsid w:val="00336F4A"/>
    <w:rsid w:val="00336FF2"/>
    <w:rsid w:val="00337081"/>
    <w:rsid w:val="00337178"/>
    <w:rsid w:val="003371E1"/>
    <w:rsid w:val="00337268"/>
    <w:rsid w:val="0033735E"/>
    <w:rsid w:val="00337468"/>
    <w:rsid w:val="0033754C"/>
    <w:rsid w:val="00337550"/>
    <w:rsid w:val="00337630"/>
    <w:rsid w:val="0033769F"/>
    <w:rsid w:val="0033774C"/>
    <w:rsid w:val="003378A8"/>
    <w:rsid w:val="00337A17"/>
    <w:rsid w:val="00337A42"/>
    <w:rsid w:val="00337A86"/>
    <w:rsid w:val="00337CE5"/>
    <w:rsid w:val="00337DF5"/>
    <w:rsid w:val="00337E6F"/>
    <w:rsid w:val="00340012"/>
    <w:rsid w:val="00340071"/>
    <w:rsid w:val="0034007F"/>
    <w:rsid w:val="003400EE"/>
    <w:rsid w:val="00340160"/>
    <w:rsid w:val="0034030E"/>
    <w:rsid w:val="003404A6"/>
    <w:rsid w:val="003404E1"/>
    <w:rsid w:val="003404F3"/>
    <w:rsid w:val="0034055F"/>
    <w:rsid w:val="003405B0"/>
    <w:rsid w:val="003406E1"/>
    <w:rsid w:val="00340762"/>
    <w:rsid w:val="0034079F"/>
    <w:rsid w:val="00340958"/>
    <w:rsid w:val="00340A31"/>
    <w:rsid w:val="00340B28"/>
    <w:rsid w:val="00340BA5"/>
    <w:rsid w:val="00340C3D"/>
    <w:rsid w:val="00340C57"/>
    <w:rsid w:val="00340D1F"/>
    <w:rsid w:val="00340E54"/>
    <w:rsid w:val="0034133E"/>
    <w:rsid w:val="0034139B"/>
    <w:rsid w:val="003414AB"/>
    <w:rsid w:val="0034161E"/>
    <w:rsid w:val="00341627"/>
    <w:rsid w:val="0034171B"/>
    <w:rsid w:val="0034178B"/>
    <w:rsid w:val="00341827"/>
    <w:rsid w:val="00341AF2"/>
    <w:rsid w:val="00341B36"/>
    <w:rsid w:val="00341D5C"/>
    <w:rsid w:val="00341D5F"/>
    <w:rsid w:val="00341E49"/>
    <w:rsid w:val="00341F55"/>
    <w:rsid w:val="003420CD"/>
    <w:rsid w:val="0034221D"/>
    <w:rsid w:val="003424B5"/>
    <w:rsid w:val="0034251B"/>
    <w:rsid w:val="00342566"/>
    <w:rsid w:val="00342607"/>
    <w:rsid w:val="003426E0"/>
    <w:rsid w:val="0034270D"/>
    <w:rsid w:val="00342960"/>
    <w:rsid w:val="00342A79"/>
    <w:rsid w:val="00342AD7"/>
    <w:rsid w:val="00342B4B"/>
    <w:rsid w:val="00342C45"/>
    <w:rsid w:val="00342CDA"/>
    <w:rsid w:val="00342D80"/>
    <w:rsid w:val="00342D93"/>
    <w:rsid w:val="00342E1D"/>
    <w:rsid w:val="00342E75"/>
    <w:rsid w:val="00342FF7"/>
    <w:rsid w:val="00343062"/>
    <w:rsid w:val="003432A2"/>
    <w:rsid w:val="00343420"/>
    <w:rsid w:val="00343438"/>
    <w:rsid w:val="00343538"/>
    <w:rsid w:val="0034360A"/>
    <w:rsid w:val="00343724"/>
    <w:rsid w:val="0034373E"/>
    <w:rsid w:val="00343817"/>
    <w:rsid w:val="00343988"/>
    <w:rsid w:val="00343A44"/>
    <w:rsid w:val="00343C88"/>
    <w:rsid w:val="00343D33"/>
    <w:rsid w:val="00343E9A"/>
    <w:rsid w:val="00343EF7"/>
    <w:rsid w:val="0034400C"/>
    <w:rsid w:val="003441AD"/>
    <w:rsid w:val="00344238"/>
    <w:rsid w:val="003444D5"/>
    <w:rsid w:val="00344567"/>
    <w:rsid w:val="0034473E"/>
    <w:rsid w:val="0034475B"/>
    <w:rsid w:val="0034477E"/>
    <w:rsid w:val="003447AF"/>
    <w:rsid w:val="00344819"/>
    <w:rsid w:val="003448CA"/>
    <w:rsid w:val="00344B03"/>
    <w:rsid w:val="00344B10"/>
    <w:rsid w:val="00344E4C"/>
    <w:rsid w:val="00344E56"/>
    <w:rsid w:val="00344E65"/>
    <w:rsid w:val="00344F41"/>
    <w:rsid w:val="0034508D"/>
    <w:rsid w:val="003450D2"/>
    <w:rsid w:val="0034514B"/>
    <w:rsid w:val="003451C7"/>
    <w:rsid w:val="0034525E"/>
    <w:rsid w:val="0034525F"/>
    <w:rsid w:val="003454FE"/>
    <w:rsid w:val="00345A5A"/>
    <w:rsid w:val="00345AA0"/>
    <w:rsid w:val="00345B96"/>
    <w:rsid w:val="00345B9B"/>
    <w:rsid w:val="00345D84"/>
    <w:rsid w:val="00345F23"/>
    <w:rsid w:val="0034608D"/>
    <w:rsid w:val="003460A4"/>
    <w:rsid w:val="0034616D"/>
    <w:rsid w:val="003461E1"/>
    <w:rsid w:val="00346311"/>
    <w:rsid w:val="00346528"/>
    <w:rsid w:val="00346810"/>
    <w:rsid w:val="00346811"/>
    <w:rsid w:val="00346A41"/>
    <w:rsid w:val="00346BFB"/>
    <w:rsid w:val="00346C08"/>
    <w:rsid w:val="00346C2D"/>
    <w:rsid w:val="00346D44"/>
    <w:rsid w:val="00346E2F"/>
    <w:rsid w:val="00346FD3"/>
    <w:rsid w:val="0034702B"/>
    <w:rsid w:val="0034707D"/>
    <w:rsid w:val="003470A3"/>
    <w:rsid w:val="00347128"/>
    <w:rsid w:val="00347272"/>
    <w:rsid w:val="00347279"/>
    <w:rsid w:val="003473B9"/>
    <w:rsid w:val="00347476"/>
    <w:rsid w:val="00347488"/>
    <w:rsid w:val="003474D4"/>
    <w:rsid w:val="0034758D"/>
    <w:rsid w:val="003475B7"/>
    <w:rsid w:val="003475E8"/>
    <w:rsid w:val="00347600"/>
    <w:rsid w:val="0034762F"/>
    <w:rsid w:val="0034768E"/>
    <w:rsid w:val="003476CB"/>
    <w:rsid w:val="0034770A"/>
    <w:rsid w:val="00347877"/>
    <w:rsid w:val="00347968"/>
    <w:rsid w:val="00347B71"/>
    <w:rsid w:val="00347D47"/>
    <w:rsid w:val="00347EBB"/>
    <w:rsid w:val="00347FE3"/>
    <w:rsid w:val="00350056"/>
    <w:rsid w:val="00350058"/>
    <w:rsid w:val="003500B4"/>
    <w:rsid w:val="0035024A"/>
    <w:rsid w:val="003502B0"/>
    <w:rsid w:val="00350309"/>
    <w:rsid w:val="0035043B"/>
    <w:rsid w:val="003504C6"/>
    <w:rsid w:val="00350799"/>
    <w:rsid w:val="00350831"/>
    <w:rsid w:val="0035088A"/>
    <w:rsid w:val="003508D5"/>
    <w:rsid w:val="00350A29"/>
    <w:rsid w:val="00350A33"/>
    <w:rsid w:val="00350BB9"/>
    <w:rsid w:val="00350BF4"/>
    <w:rsid w:val="00350BF8"/>
    <w:rsid w:val="00350C18"/>
    <w:rsid w:val="00350CA9"/>
    <w:rsid w:val="00350D64"/>
    <w:rsid w:val="0035100D"/>
    <w:rsid w:val="00351051"/>
    <w:rsid w:val="00351064"/>
    <w:rsid w:val="003511B6"/>
    <w:rsid w:val="003511C7"/>
    <w:rsid w:val="00351220"/>
    <w:rsid w:val="0035132F"/>
    <w:rsid w:val="003513C9"/>
    <w:rsid w:val="00351462"/>
    <w:rsid w:val="003515CA"/>
    <w:rsid w:val="003515F4"/>
    <w:rsid w:val="00351721"/>
    <w:rsid w:val="00351777"/>
    <w:rsid w:val="0035179F"/>
    <w:rsid w:val="003517A3"/>
    <w:rsid w:val="00351824"/>
    <w:rsid w:val="003518E3"/>
    <w:rsid w:val="003519E1"/>
    <w:rsid w:val="00351AD4"/>
    <w:rsid w:val="00351B87"/>
    <w:rsid w:val="00351EAF"/>
    <w:rsid w:val="00351F72"/>
    <w:rsid w:val="00352087"/>
    <w:rsid w:val="003520AD"/>
    <w:rsid w:val="003520EF"/>
    <w:rsid w:val="003520F8"/>
    <w:rsid w:val="0035221E"/>
    <w:rsid w:val="003522B0"/>
    <w:rsid w:val="003522C9"/>
    <w:rsid w:val="003522CF"/>
    <w:rsid w:val="003522F0"/>
    <w:rsid w:val="00352361"/>
    <w:rsid w:val="00352403"/>
    <w:rsid w:val="0035244F"/>
    <w:rsid w:val="00352468"/>
    <w:rsid w:val="00352474"/>
    <w:rsid w:val="00352653"/>
    <w:rsid w:val="003526BE"/>
    <w:rsid w:val="003526DA"/>
    <w:rsid w:val="003528A4"/>
    <w:rsid w:val="003528B8"/>
    <w:rsid w:val="003528C4"/>
    <w:rsid w:val="003528DD"/>
    <w:rsid w:val="0035297F"/>
    <w:rsid w:val="00352A09"/>
    <w:rsid w:val="00352B92"/>
    <w:rsid w:val="00352C47"/>
    <w:rsid w:val="00352EB8"/>
    <w:rsid w:val="00352EBC"/>
    <w:rsid w:val="00352F4B"/>
    <w:rsid w:val="00353192"/>
    <w:rsid w:val="0035329D"/>
    <w:rsid w:val="00353383"/>
    <w:rsid w:val="003533DD"/>
    <w:rsid w:val="00353484"/>
    <w:rsid w:val="003534EE"/>
    <w:rsid w:val="003536EF"/>
    <w:rsid w:val="0035397A"/>
    <w:rsid w:val="00353A0D"/>
    <w:rsid w:val="00353CF9"/>
    <w:rsid w:val="00353D00"/>
    <w:rsid w:val="00353D0F"/>
    <w:rsid w:val="00353FB0"/>
    <w:rsid w:val="0035402A"/>
    <w:rsid w:val="0035409B"/>
    <w:rsid w:val="00354123"/>
    <w:rsid w:val="00354143"/>
    <w:rsid w:val="00354187"/>
    <w:rsid w:val="003541D5"/>
    <w:rsid w:val="00354235"/>
    <w:rsid w:val="00354268"/>
    <w:rsid w:val="00354391"/>
    <w:rsid w:val="003543C2"/>
    <w:rsid w:val="003543E6"/>
    <w:rsid w:val="00354656"/>
    <w:rsid w:val="003546BF"/>
    <w:rsid w:val="003546C9"/>
    <w:rsid w:val="0035480A"/>
    <w:rsid w:val="00354918"/>
    <w:rsid w:val="00354BD5"/>
    <w:rsid w:val="00354C36"/>
    <w:rsid w:val="00354C7D"/>
    <w:rsid w:val="00354E92"/>
    <w:rsid w:val="00354F2A"/>
    <w:rsid w:val="00354F57"/>
    <w:rsid w:val="00354FA9"/>
    <w:rsid w:val="00355020"/>
    <w:rsid w:val="0035504E"/>
    <w:rsid w:val="003551EF"/>
    <w:rsid w:val="003552D0"/>
    <w:rsid w:val="00355403"/>
    <w:rsid w:val="003554CB"/>
    <w:rsid w:val="00355520"/>
    <w:rsid w:val="003555D6"/>
    <w:rsid w:val="003555E0"/>
    <w:rsid w:val="0035574A"/>
    <w:rsid w:val="00355813"/>
    <w:rsid w:val="0035593D"/>
    <w:rsid w:val="00355AC7"/>
    <w:rsid w:val="00355AF4"/>
    <w:rsid w:val="00355B22"/>
    <w:rsid w:val="00355BDD"/>
    <w:rsid w:val="00355BEB"/>
    <w:rsid w:val="00355C18"/>
    <w:rsid w:val="00355C35"/>
    <w:rsid w:val="00355E65"/>
    <w:rsid w:val="00355F98"/>
    <w:rsid w:val="00356098"/>
    <w:rsid w:val="00356332"/>
    <w:rsid w:val="003563AD"/>
    <w:rsid w:val="003563C9"/>
    <w:rsid w:val="00356657"/>
    <w:rsid w:val="003566A3"/>
    <w:rsid w:val="00356723"/>
    <w:rsid w:val="00356742"/>
    <w:rsid w:val="0035690B"/>
    <w:rsid w:val="00356B4C"/>
    <w:rsid w:val="00356B70"/>
    <w:rsid w:val="00356B8E"/>
    <w:rsid w:val="00356C5E"/>
    <w:rsid w:val="00356C98"/>
    <w:rsid w:val="00356C9E"/>
    <w:rsid w:val="00356F00"/>
    <w:rsid w:val="00356FA5"/>
    <w:rsid w:val="0035700D"/>
    <w:rsid w:val="0035702E"/>
    <w:rsid w:val="003571D4"/>
    <w:rsid w:val="0035728D"/>
    <w:rsid w:val="00357335"/>
    <w:rsid w:val="00357390"/>
    <w:rsid w:val="00357473"/>
    <w:rsid w:val="003576C5"/>
    <w:rsid w:val="0035777B"/>
    <w:rsid w:val="0035777E"/>
    <w:rsid w:val="00357A14"/>
    <w:rsid w:val="00357B95"/>
    <w:rsid w:val="00357BB0"/>
    <w:rsid w:val="00357C0F"/>
    <w:rsid w:val="00357D62"/>
    <w:rsid w:val="00357E69"/>
    <w:rsid w:val="00357EA4"/>
    <w:rsid w:val="00357EE1"/>
    <w:rsid w:val="00357F29"/>
    <w:rsid w:val="00360010"/>
    <w:rsid w:val="00360170"/>
    <w:rsid w:val="00360383"/>
    <w:rsid w:val="003604D1"/>
    <w:rsid w:val="003604F3"/>
    <w:rsid w:val="0036053D"/>
    <w:rsid w:val="003605AA"/>
    <w:rsid w:val="003606D0"/>
    <w:rsid w:val="0036078B"/>
    <w:rsid w:val="003607E1"/>
    <w:rsid w:val="00360837"/>
    <w:rsid w:val="0036083E"/>
    <w:rsid w:val="0036089A"/>
    <w:rsid w:val="003608A0"/>
    <w:rsid w:val="003608B5"/>
    <w:rsid w:val="003608BD"/>
    <w:rsid w:val="003608DA"/>
    <w:rsid w:val="00360A05"/>
    <w:rsid w:val="00360B23"/>
    <w:rsid w:val="00360B8A"/>
    <w:rsid w:val="00360DAE"/>
    <w:rsid w:val="00360DC4"/>
    <w:rsid w:val="003610F5"/>
    <w:rsid w:val="0036112D"/>
    <w:rsid w:val="0036119E"/>
    <w:rsid w:val="003611DC"/>
    <w:rsid w:val="0036124E"/>
    <w:rsid w:val="003612D7"/>
    <w:rsid w:val="00361303"/>
    <w:rsid w:val="0036165F"/>
    <w:rsid w:val="00361788"/>
    <w:rsid w:val="0036183D"/>
    <w:rsid w:val="00361898"/>
    <w:rsid w:val="0036195F"/>
    <w:rsid w:val="00361A18"/>
    <w:rsid w:val="00361AB0"/>
    <w:rsid w:val="00361B17"/>
    <w:rsid w:val="00361B66"/>
    <w:rsid w:val="00361B72"/>
    <w:rsid w:val="00361BD0"/>
    <w:rsid w:val="00361BEB"/>
    <w:rsid w:val="00361C63"/>
    <w:rsid w:val="00361C8F"/>
    <w:rsid w:val="00361D91"/>
    <w:rsid w:val="00361DD9"/>
    <w:rsid w:val="00361E11"/>
    <w:rsid w:val="00361F46"/>
    <w:rsid w:val="00361F78"/>
    <w:rsid w:val="003620A1"/>
    <w:rsid w:val="00362107"/>
    <w:rsid w:val="0036225A"/>
    <w:rsid w:val="003622A0"/>
    <w:rsid w:val="003622FB"/>
    <w:rsid w:val="00362390"/>
    <w:rsid w:val="00362434"/>
    <w:rsid w:val="00362462"/>
    <w:rsid w:val="003625CB"/>
    <w:rsid w:val="003625F3"/>
    <w:rsid w:val="0036261A"/>
    <w:rsid w:val="00362682"/>
    <w:rsid w:val="00362764"/>
    <w:rsid w:val="003627CB"/>
    <w:rsid w:val="003629E1"/>
    <w:rsid w:val="00362AB6"/>
    <w:rsid w:val="00362AC1"/>
    <w:rsid w:val="00362AF0"/>
    <w:rsid w:val="00362AFD"/>
    <w:rsid w:val="00362B3D"/>
    <w:rsid w:val="00362C73"/>
    <w:rsid w:val="00362FC9"/>
    <w:rsid w:val="00362FD1"/>
    <w:rsid w:val="00363150"/>
    <w:rsid w:val="00363178"/>
    <w:rsid w:val="0036324A"/>
    <w:rsid w:val="003634AA"/>
    <w:rsid w:val="00363619"/>
    <w:rsid w:val="003636A2"/>
    <w:rsid w:val="00363725"/>
    <w:rsid w:val="0036377B"/>
    <w:rsid w:val="003637A9"/>
    <w:rsid w:val="00363870"/>
    <w:rsid w:val="003639AC"/>
    <w:rsid w:val="00363B87"/>
    <w:rsid w:val="00363C0F"/>
    <w:rsid w:val="00363C16"/>
    <w:rsid w:val="00363C5F"/>
    <w:rsid w:val="00363D02"/>
    <w:rsid w:val="00363D16"/>
    <w:rsid w:val="00363D27"/>
    <w:rsid w:val="00363D6E"/>
    <w:rsid w:val="00363FE2"/>
    <w:rsid w:val="00364045"/>
    <w:rsid w:val="00364051"/>
    <w:rsid w:val="0036405D"/>
    <w:rsid w:val="00364078"/>
    <w:rsid w:val="00364128"/>
    <w:rsid w:val="00364179"/>
    <w:rsid w:val="003641B2"/>
    <w:rsid w:val="00364263"/>
    <w:rsid w:val="003644D5"/>
    <w:rsid w:val="003647B1"/>
    <w:rsid w:val="003647B4"/>
    <w:rsid w:val="003647F3"/>
    <w:rsid w:val="00364866"/>
    <w:rsid w:val="003648E4"/>
    <w:rsid w:val="00364D76"/>
    <w:rsid w:val="00364DFD"/>
    <w:rsid w:val="00364E3A"/>
    <w:rsid w:val="00364E46"/>
    <w:rsid w:val="00364EB2"/>
    <w:rsid w:val="00364FB7"/>
    <w:rsid w:val="0036520F"/>
    <w:rsid w:val="00365403"/>
    <w:rsid w:val="0036541C"/>
    <w:rsid w:val="00365730"/>
    <w:rsid w:val="0036582B"/>
    <w:rsid w:val="0036587F"/>
    <w:rsid w:val="00365A87"/>
    <w:rsid w:val="00365C0B"/>
    <w:rsid w:val="00365C13"/>
    <w:rsid w:val="00365D1B"/>
    <w:rsid w:val="00365D8D"/>
    <w:rsid w:val="00365DFD"/>
    <w:rsid w:val="00365E28"/>
    <w:rsid w:val="0036606F"/>
    <w:rsid w:val="0036612A"/>
    <w:rsid w:val="00366176"/>
    <w:rsid w:val="00366185"/>
    <w:rsid w:val="0036619C"/>
    <w:rsid w:val="003661B5"/>
    <w:rsid w:val="003661DF"/>
    <w:rsid w:val="003664FD"/>
    <w:rsid w:val="003666BF"/>
    <w:rsid w:val="0036686B"/>
    <w:rsid w:val="003668B3"/>
    <w:rsid w:val="003668D2"/>
    <w:rsid w:val="0036695B"/>
    <w:rsid w:val="00366B48"/>
    <w:rsid w:val="00366BEF"/>
    <w:rsid w:val="00366D0F"/>
    <w:rsid w:val="00366D61"/>
    <w:rsid w:val="00366D7C"/>
    <w:rsid w:val="00366D83"/>
    <w:rsid w:val="00366E14"/>
    <w:rsid w:val="00366E60"/>
    <w:rsid w:val="00366F3D"/>
    <w:rsid w:val="00367045"/>
    <w:rsid w:val="003670EA"/>
    <w:rsid w:val="0036729D"/>
    <w:rsid w:val="00367326"/>
    <w:rsid w:val="003673A9"/>
    <w:rsid w:val="00367430"/>
    <w:rsid w:val="00367721"/>
    <w:rsid w:val="00367840"/>
    <w:rsid w:val="00367BB2"/>
    <w:rsid w:val="00367C9E"/>
    <w:rsid w:val="00367D15"/>
    <w:rsid w:val="00367D26"/>
    <w:rsid w:val="00367E10"/>
    <w:rsid w:val="00367FDA"/>
    <w:rsid w:val="00370132"/>
    <w:rsid w:val="00370144"/>
    <w:rsid w:val="00370240"/>
    <w:rsid w:val="00370310"/>
    <w:rsid w:val="003706E6"/>
    <w:rsid w:val="00370762"/>
    <w:rsid w:val="0037095C"/>
    <w:rsid w:val="00370C9A"/>
    <w:rsid w:val="00370CB2"/>
    <w:rsid w:val="00370CDF"/>
    <w:rsid w:val="00370D90"/>
    <w:rsid w:val="00370E05"/>
    <w:rsid w:val="00370E1C"/>
    <w:rsid w:val="00370E92"/>
    <w:rsid w:val="00370E98"/>
    <w:rsid w:val="00370F24"/>
    <w:rsid w:val="00370F63"/>
    <w:rsid w:val="00370FF7"/>
    <w:rsid w:val="0037108D"/>
    <w:rsid w:val="003710A8"/>
    <w:rsid w:val="003710AB"/>
    <w:rsid w:val="0037111D"/>
    <w:rsid w:val="00371132"/>
    <w:rsid w:val="003711A1"/>
    <w:rsid w:val="003711F3"/>
    <w:rsid w:val="003713E5"/>
    <w:rsid w:val="0037140D"/>
    <w:rsid w:val="00371513"/>
    <w:rsid w:val="00371585"/>
    <w:rsid w:val="003716AD"/>
    <w:rsid w:val="00371A37"/>
    <w:rsid w:val="00371AA5"/>
    <w:rsid w:val="00371C26"/>
    <w:rsid w:val="00371DD5"/>
    <w:rsid w:val="00371E12"/>
    <w:rsid w:val="00371E9C"/>
    <w:rsid w:val="003722D2"/>
    <w:rsid w:val="00372388"/>
    <w:rsid w:val="00372415"/>
    <w:rsid w:val="00372419"/>
    <w:rsid w:val="00372485"/>
    <w:rsid w:val="0037248D"/>
    <w:rsid w:val="003724E0"/>
    <w:rsid w:val="003725F2"/>
    <w:rsid w:val="0037261B"/>
    <w:rsid w:val="00372746"/>
    <w:rsid w:val="00372771"/>
    <w:rsid w:val="00372823"/>
    <w:rsid w:val="003728AF"/>
    <w:rsid w:val="00372934"/>
    <w:rsid w:val="00372B82"/>
    <w:rsid w:val="00372CAE"/>
    <w:rsid w:val="00372D52"/>
    <w:rsid w:val="00372D7B"/>
    <w:rsid w:val="003730D6"/>
    <w:rsid w:val="003730F1"/>
    <w:rsid w:val="003731D0"/>
    <w:rsid w:val="0037339A"/>
    <w:rsid w:val="0037345D"/>
    <w:rsid w:val="00373768"/>
    <w:rsid w:val="003737B0"/>
    <w:rsid w:val="00373896"/>
    <w:rsid w:val="003738E2"/>
    <w:rsid w:val="003739EB"/>
    <w:rsid w:val="00373B27"/>
    <w:rsid w:val="00373C3F"/>
    <w:rsid w:val="00373D40"/>
    <w:rsid w:val="00373EE5"/>
    <w:rsid w:val="00373FC4"/>
    <w:rsid w:val="003741A3"/>
    <w:rsid w:val="003743CD"/>
    <w:rsid w:val="0037460E"/>
    <w:rsid w:val="0037461D"/>
    <w:rsid w:val="003748D0"/>
    <w:rsid w:val="00374AC1"/>
    <w:rsid w:val="00374B30"/>
    <w:rsid w:val="00374C87"/>
    <w:rsid w:val="00374D4A"/>
    <w:rsid w:val="00374DD3"/>
    <w:rsid w:val="00374FBD"/>
    <w:rsid w:val="0037500D"/>
    <w:rsid w:val="0037506A"/>
    <w:rsid w:val="00375110"/>
    <w:rsid w:val="00375169"/>
    <w:rsid w:val="003751A2"/>
    <w:rsid w:val="003752B2"/>
    <w:rsid w:val="003752B5"/>
    <w:rsid w:val="003752D5"/>
    <w:rsid w:val="0037540F"/>
    <w:rsid w:val="003755DF"/>
    <w:rsid w:val="003755F0"/>
    <w:rsid w:val="00375941"/>
    <w:rsid w:val="00375962"/>
    <w:rsid w:val="00375C94"/>
    <w:rsid w:val="00375DD1"/>
    <w:rsid w:val="00375F99"/>
    <w:rsid w:val="00375FEB"/>
    <w:rsid w:val="0037604A"/>
    <w:rsid w:val="00376146"/>
    <w:rsid w:val="00376169"/>
    <w:rsid w:val="00376268"/>
    <w:rsid w:val="00376389"/>
    <w:rsid w:val="00376482"/>
    <w:rsid w:val="003766A6"/>
    <w:rsid w:val="003768E7"/>
    <w:rsid w:val="00376974"/>
    <w:rsid w:val="00376A2C"/>
    <w:rsid w:val="00376AB1"/>
    <w:rsid w:val="00376AB5"/>
    <w:rsid w:val="00376B5C"/>
    <w:rsid w:val="00376D6D"/>
    <w:rsid w:val="00376D80"/>
    <w:rsid w:val="00376DD8"/>
    <w:rsid w:val="00376E83"/>
    <w:rsid w:val="00376F58"/>
    <w:rsid w:val="00376FE0"/>
    <w:rsid w:val="00376FE7"/>
    <w:rsid w:val="0037705C"/>
    <w:rsid w:val="003771E7"/>
    <w:rsid w:val="00377200"/>
    <w:rsid w:val="003772D8"/>
    <w:rsid w:val="0037738B"/>
    <w:rsid w:val="003773E4"/>
    <w:rsid w:val="0037751A"/>
    <w:rsid w:val="00377563"/>
    <w:rsid w:val="0037757F"/>
    <w:rsid w:val="00377694"/>
    <w:rsid w:val="003776F6"/>
    <w:rsid w:val="0037771B"/>
    <w:rsid w:val="00377797"/>
    <w:rsid w:val="003777D9"/>
    <w:rsid w:val="00377808"/>
    <w:rsid w:val="003778C3"/>
    <w:rsid w:val="00377919"/>
    <w:rsid w:val="00377959"/>
    <w:rsid w:val="00377976"/>
    <w:rsid w:val="00377A6E"/>
    <w:rsid w:val="00377A8D"/>
    <w:rsid w:val="00377DB9"/>
    <w:rsid w:val="00377F82"/>
    <w:rsid w:val="00380105"/>
    <w:rsid w:val="00380178"/>
    <w:rsid w:val="00380264"/>
    <w:rsid w:val="003802B1"/>
    <w:rsid w:val="0038036D"/>
    <w:rsid w:val="00380384"/>
    <w:rsid w:val="00380455"/>
    <w:rsid w:val="0038046A"/>
    <w:rsid w:val="0038047A"/>
    <w:rsid w:val="003804D5"/>
    <w:rsid w:val="003804FB"/>
    <w:rsid w:val="003805FF"/>
    <w:rsid w:val="00380636"/>
    <w:rsid w:val="00380650"/>
    <w:rsid w:val="0038068C"/>
    <w:rsid w:val="00380839"/>
    <w:rsid w:val="0038095A"/>
    <w:rsid w:val="00380A1D"/>
    <w:rsid w:val="00380A99"/>
    <w:rsid w:val="00380BA6"/>
    <w:rsid w:val="00380BAD"/>
    <w:rsid w:val="00380CDD"/>
    <w:rsid w:val="00380D7F"/>
    <w:rsid w:val="00380DA4"/>
    <w:rsid w:val="00380DB3"/>
    <w:rsid w:val="00380E13"/>
    <w:rsid w:val="00380EBE"/>
    <w:rsid w:val="00380EE0"/>
    <w:rsid w:val="00381067"/>
    <w:rsid w:val="003810D4"/>
    <w:rsid w:val="00381259"/>
    <w:rsid w:val="00381295"/>
    <w:rsid w:val="003812CF"/>
    <w:rsid w:val="00381364"/>
    <w:rsid w:val="0038138E"/>
    <w:rsid w:val="003813B7"/>
    <w:rsid w:val="00381467"/>
    <w:rsid w:val="003814B9"/>
    <w:rsid w:val="0038165C"/>
    <w:rsid w:val="00381677"/>
    <w:rsid w:val="0038167D"/>
    <w:rsid w:val="00381682"/>
    <w:rsid w:val="003817DE"/>
    <w:rsid w:val="00381867"/>
    <w:rsid w:val="0038186F"/>
    <w:rsid w:val="003818A8"/>
    <w:rsid w:val="00381931"/>
    <w:rsid w:val="00381C03"/>
    <w:rsid w:val="00381C5E"/>
    <w:rsid w:val="00381C96"/>
    <w:rsid w:val="00381D0A"/>
    <w:rsid w:val="00381D88"/>
    <w:rsid w:val="00381FCA"/>
    <w:rsid w:val="00381FE4"/>
    <w:rsid w:val="00382011"/>
    <w:rsid w:val="00382077"/>
    <w:rsid w:val="00382121"/>
    <w:rsid w:val="0038224A"/>
    <w:rsid w:val="003822AE"/>
    <w:rsid w:val="00382307"/>
    <w:rsid w:val="003823BA"/>
    <w:rsid w:val="003823CA"/>
    <w:rsid w:val="003824C2"/>
    <w:rsid w:val="003825C1"/>
    <w:rsid w:val="003825D2"/>
    <w:rsid w:val="0038266C"/>
    <w:rsid w:val="003826CD"/>
    <w:rsid w:val="0038279B"/>
    <w:rsid w:val="003827EC"/>
    <w:rsid w:val="0038284B"/>
    <w:rsid w:val="00382882"/>
    <w:rsid w:val="00382897"/>
    <w:rsid w:val="0038289F"/>
    <w:rsid w:val="003828C1"/>
    <w:rsid w:val="003829D2"/>
    <w:rsid w:val="00382A43"/>
    <w:rsid w:val="00382AB0"/>
    <w:rsid w:val="00382B81"/>
    <w:rsid w:val="00382BC0"/>
    <w:rsid w:val="00382BCE"/>
    <w:rsid w:val="00382BE8"/>
    <w:rsid w:val="00382EFE"/>
    <w:rsid w:val="0038305E"/>
    <w:rsid w:val="0038308B"/>
    <w:rsid w:val="00383117"/>
    <w:rsid w:val="003834BF"/>
    <w:rsid w:val="003834DE"/>
    <w:rsid w:val="0038351E"/>
    <w:rsid w:val="00383650"/>
    <w:rsid w:val="00383815"/>
    <w:rsid w:val="0038389D"/>
    <w:rsid w:val="00383A12"/>
    <w:rsid w:val="00383E29"/>
    <w:rsid w:val="00383E38"/>
    <w:rsid w:val="00384109"/>
    <w:rsid w:val="0038415F"/>
    <w:rsid w:val="0038439F"/>
    <w:rsid w:val="003843EF"/>
    <w:rsid w:val="00384515"/>
    <w:rsid w:val="003846AB"/>
    <w:rsid w:val="003846D3"/>
    <w:rsid w:val="00384778"/>
    <w:rsid w:val="00384797"/>
    <w:rsid w:val="003848DF"/>
    <w:rsid w:val="00384993"/>
    <w:rsid w:val="00384A06"/>
    <w:rsid w:val="00384AA3"/>
    <w:rsid w:val="00384C09"/>
    <w:rsid w:val="00384C9E"/>
    <w:rsid w:val="00384D0F"/>
    <w:rsid w:val="00384DEC"/>
    <w:rsid w:val="00384E79"/>
    <w:rsid w:val="00384F9E"/>
    <w:rsid w:val="0038503B"/>
    <w:rsid w:val="003850E0"/>
    <w:rsid w:val="0038511F"/>
    <w:rsid w:val="00385178"/>
    <w:rsid w:val="003851A9"/>
    <w:rsid w:val="00385357"/>
    <w:rsid w:val="003854A9"/>
    <w:rsid w:val="003854CF"/>
    <w:rsid w:val="003855AD"/>
    <w:rsid w:val="00385604"/>
    <w:rsid w:val="0038560B"/>
    <w:rsid w:val="00385779"/>
    <w:rsid w:val="0038578F"/>
    <w:rsid w:val="00385888"/>
    <w:rsid w:val="0038594B"/>
    <w:rsid w:val="003859F1"/>
    <w:rsid w:val="00385B9D"/>
    <w:rsid w:val="00385CD5"/>
    <w:rsid w:val="00385E35"/>
    <w:rsid w:val="00385E58"/>
    <w:rsid w:val="00385EF0"/>
    <w:rsid w:val="00385F54"/>
    <w:rsid w:val="00385F90"/>
    <w:rsid w:val="00385FEC"/>
    <w:rsid w:val="00386009"/>
    <w:rsid w:val="0038600A"/>
    <w:rsid w:val="0038601E"/>
    <w:rsid w:val="003860B9"/>
    <w:rsid w:val="00386135"/>
    <w:rsid w:val="00386212"/>
    <w:rsid w:val="00386433"/>
    <w:rsid w:val="0038653A"/>
    <w:rsid w:val="00386655"/>
    <w:rsid w:val="00386662"/>
    <w:rsid w:val="003867E0"/>
    <w:rsid w:val="00386839"/>
    <w:rsid w:val="003868BA"/>
    <w:rsid w:val="0038690B"/>
    <w:rsid w:val="00386A5E"/>
    <w:rsid w:val="00386A81"/>
    <w:rsid w:val="00386B0A"/>
    <w:rsid w:val="00386B93"/>
    <w:rsid w:val="00386C44"/>
    <w:rsid w:val="00386CC3"/>
    <w:rsid w:val="00386D36"/>
    <w:rsid w:val="00386DDE"/>
    <w:rsid w:val="00386EA8"/>
    <w:rsid w:val="003871DD"/>
    <w:rsid w:val="0038722C"/>
    <w:rsid w:val="00387276"/>
    <w:rsid w:val="0038739D"/>
    <w:rsid w:val="003873BE"/>
    <w:rsid w:val="003874DE"/>
    <w:rsid w:val="0038757C"/>
    <w:rsid w:val="00387651"/>
    <w:rsid w:val="00387780"/>
    <w:rsid w:val="00387BBA"/>
    <w:rsid w:val="00387C24"/>
    <w:rsid w:val="00387C56"/>
    <w:rsid w:val="00387D43"/>
    <w:rsid w:val="00387DBF"/>
    <w:rsid w:val="00387F40"/>
    <w:rsid w:val="0039007C"/>
    <w:rsid w:val="0039012C"/>
    <w:rsid w:val="00390253"/>
    <w:rsid w:val="00390353"/>
    <w:rsid w:val="003904E7"/>
    <w:rsid w:val="00390506"/>
    <w:rsid w:val="003907F4"/>
    <w:rsid w:val="0039089F"/>
    <w:rsid w:val="003909F1"/>
    <w:rsid w:val="00390A51"/>
    <w:rsid w:val="00390A8D"/>
    <w:rsid w:val="00390AB5"/>
    <w:rsid w:val="00390B11"/>
    <w:rsid w:val="00390C3E"/>
    <w:rsid w:val="00390D3C"/>
    <w:rsid w:val="00390D41"/>
    <w:rsid w:val="00390E92"/>
    <w:rsid w:val="00390EAD"/>
    <w:rsid w:val="00390F40"/>
    <w:rsid w:val="00391027"/>
    <w:rsid w:val="00391086"/>
    <w:rsid w:val="003910D2"/>
    <w:rsid w:val="003910F4"/>
    <w:rsid w:val="003911AA"/>
    <w:rsid w:val="003911F4"/>
    <w:rsid w:val="00391283"/>
    <w:rsid w:val="003912A3"/>
    <w:rsid w:val="0039131C"/>
    <w:rsid w:val="0039139F"/>
    <w:rsid w:val="0039151B"/>
    <w:rsid w:val="00391529"/>
    <w:rsid w:val="003915D2"/>
    <w:rsid w:val="0039163B"/>
    <w:rsid w:val="0039171B"/>
    <w:rsid w:val="00391753"/>
    <w:rsid w:val="00391A07"/>
    <w:rsid w:val="00391BC6"/>
    <w:rsid w:val="00391C0B"/>
    <w:rsid w:val="00391C20"/>
    <w:rsid w:val="00391C79"/>
    <w:rsid w:val="00391C9D"/>
    <w:rsid w:val="00391CE3"/>
    <w:rsid w:val="00391D40"/>
    <w:rsid w:val="00391D86"/>
    <w:rsid w:val="00391E08"/>
    <w:rsid w:val="00391EA9"/>
    <w:rsid w:val="00391F3A"/>
    <w:rsid w:val="00392139"/>
    <w:rsid w:val="0039213D"/>
    <w:rsid w:val="003921C9"/>
    <w:rsid w:val="003921D8"/>
    <w:rsid w:val="0039225B"/>
    <w:rsid w:val="003923E8"/>
    <w:rsid w:val="003924F1"/>
    <w:rsid w:val="003925B7"/>
    <w:rsid w:val="003926DD"/>
    <w:rsid w:val="0039274F"/>
    <w:rsid w:val="003929D7"/>
    <w:rsid w:val="003929ED"/>
    <w:rsid w:val="00392A09"/>
    <w:rsid w:val="00392A37"/>
    <w:rsid w:val="00392A45"/>
    <w:rsid w:val="00392CEA"/>
    <w:rsid w:val="00392D35"/>
    <w:rsid w:val="00392F4F"/>
    <w:rsid w:val="0039315F"/>
    <w:rsid w:val="00393288"/>
    <w:rsid w:val="0039333E"/>
    <w:rsid w:val="00393436"/>
    <w:rsid w:val="00393526"/>
    <w:rsid w:val="003935E7"/>
    <w:rsid w:val="0039363F"/>
    <w:rsid w:val="00393650"/>
    <w:rsid w:val="0039369E"/>
    <w:rsid w:val="00393707"/>
    <w:rsid w:val="0039381B"/>
    <w:rsid w:val="00393880"/>
    <w:rsid w:val="00393894"/>
    <w:rsid w:val="00393897"/>
    <w:rsid w:val="00393906"/>
    <w:rsid w:val="003939B4"/>
    <w:rsid w:val="00393B14"/>
    <w:rsid w:val="00393BF1"/>
    <w:rsid w:val="00393C42"/>
    <w:rsid w:val="00393D8B"/>
    <w:rsid w:val="00393E12"/>
    <w:rsid w:val="00393ED2"/>
    <w:rsid w:val="00393F82"/>
    <w:rsid w:val="00393FEE"/>
    <w:rsid w:val="00394049"/>
    <w:rsid w:val="003940BE"/>
    <w:rsid w:val="00394146"/>
    <w:rsid w:val="003941C6"/>
    <w:rsid w:val="003941D8"/>
    <w:rsid w:val="003941E7"/>
    <w:rsid w:val="00394244"/>
    <w:rsid w:val="00394325"/>
    <w:rsid w:val="003944F7"/>
    <w:rsid w:val="003945BA"/>
    <w:rsid w:val="0039477C"/>
    <w:rsid w:val="003948BE"/>
    <w:rsid w:val="003948DE"/>
    <w:rsid w:val="003948FC"/>
    <w:rsid w:val="00394905"/>
    <w:rsid w:val="00394918"/>
    <w:rsid w:val="003949AD"/>
    <w:rsid w:val="003949C7"/>
    <w:rsid w:val="00394A8F"/>
    <w:rsid w:val="00394B21"/>
    <w:rsid w:val="00394C36"/>
    <w:rsid w:val="00394CF1"/>
    <w:rsid w:val="00394E3D"/>
    <w:rsid w:val="00394F2B"/>
    <w:rsid w:val="00394F89"/>
    <w:rsid w:val="003951C4"/>
    <w:rsid w:val="003954EA"/>
    <w:rsid w:val="00395617"/>
    <w:rsid w:val="00395741"/>
    <w:rsid w:val="00395839"/>
    <w:rsid w:val="0039587A"/>
    <w:rsid w:val="003958BE"/>
    <w:rsid w:val="00395926"/>
    <w:rsid w:val="00395949"/>
    <w:rsid w:val="00395A06"/>
    <w:rsid w:val="00395A66"/>
    <w:rsid w:val="00395A6E"/>
    <w:rsid w:val="00395A73"/>
    <w:rsid w:val="00395B6D"/>
    <w:rsid w:val="00395BBF"/>
    <w:rsid w:val="00395C26"/>
    <w:rsid w:val="00395DED"/>
    <w:rsid w:val="00395E28"/>
    <w:rsid w:val="00395ED3"/>
    <w:rsid w:val="00395EEF"/>
    <w:rsid w:val="00395F96"/>
    <w:rsid w:val="00396148"/>
    <w:rsid w:val="00396178"/>
    <w:rsid w:val="003961B6"/>
    <w:rsid w:val="00396244"/>
    <w:rsid w:val="00396359"/>
    <w:rsid w:val="0039649E"/>
    <w:rsid w:val="0039655A"/>
    <w:rsid w:val="003965F5"/>
    <w:rsid w:val="0039660B"/>
    <w:rsid w:val="003966C6"/>
    <w:rsid w:val="00396797"/>
    <w:rsid w:val="00396BA8"/>
    <w:rsid w:val="00396BCC"/>
    <w:rsid w:val="00396C22"/>
    <w:rsid w:val="00396C3E"/>
    <w:rsid w:val="00396C75"/>
    <w:rsid w:val="00396DE1"/>
    <w:rsid w:val="00396E7E"/>
    <w:rsid w:val="00396F6E"/>
    <w:rsid w:val="00396FD3"/>
    <w:rsid w:val="00397051"/>
    <w:rsid w:val="003970C3"/>
    <w:rsid w:val="003973CE"/>
    <w:rsid w:val="00397405"/>
    <w:rsid w:val="00397424"/>
    <w:rsid w:val="003974FF"/>
    <w:rsid w:val="00397657"/>
    <w:rsid w:val="003978CF"/>
    <w:rsid w:val="00397987"/>
    <w:rsid w:val="003979C3"/>
    <w:rsid w:val="003979EA"/>
    <w:rsid w:val="00397A86"/>
    <w:rsid w:val="00397ADC"/>
    <w:rsid w:val="00397B32"/>
    <w:rsid w:val="00397BD0"/>
    <w:rsid w:val="00397C10"/>
    <w:rsid w:val="00397C38"/>
    <w:rsid w:val="00397DC1"/>
    <w:rsid w:val="00397E0B"/>
    <w:rsid w:val="00397E17"/>
    <w:rsid w:val="00397E1F"/>
    <w:rsid w:val="00397E32"/>
    <w:rsid w:val="00397E62"/>
    <w:rsid w:val="00397EF8"/>
    <w:rsid w:val="00397F54"/>
    <w:rsid w:val="00398A45"/>
    <w:rsid w:val="0039BAFB"/>
    <w:rsid w:val="003A0037"/>
    <w:rsid w:val="003A0189"/>
    <w:rsid w:val="003A01B7"/>
    <w:rsid w:val="003A0420"/>
    <w:rsid w:val="003A04F5"/>
    <w:rsid w:val="003A054F"/>
    <w:rsid w:val="003A05BE"/>
    <w:rsid w:val="003A064C"/>
    <w:rsid w:val="003A0674"/>
    <w:rsid w:val="003A0693"/>
    <w:rsid w:val="003A083C"/>
    <w:rsid w:val="003A087E"/>
    <w:rsid w:val="003A0934"/>
    <w:rsid w:val="003A0A5D"/>
    <w:rsid w:val="003A1058"/>
    <w:rsid w:val="003A125E"/>
    <w:rsid w:val="003A1281"/>
    <w:rsid w:val="003A13D6"/>
    <w:rsid w:val="003A150A"/>
    <w:rsid w:val="003A16B0"/>
    <w:rsid w:val="003A1887"/>
    <w:rsid w:val="003A1E1F"/>
    <w:rsid w:val="003A1E57"/>
    <w:rsid w:val="003A1EF6"/>
    <w:rsid w:val="003A1F46"/>
    <w:rsid w:val="003A1F92"/>
    <w:rsid w:val="003A1FC4"/>
    <w:rsid w:val="003A21CD"/>
    <w:rsid w:val="003A2294"/>
    <w:rsid w:val="003A23FE"/>
    <w:rsid w:val="003A2668"/>
    <w:rsid w:val="003A28C0"/>
    <w:rsid w:val="003A2947"/>
    <w:rsid w:val="003A2C0A"/>
    <w:rsid w:val="003A2CB5"/>
    <w:rsid w:val="003A2D67"/>
    <w:rsid w:val="003A2D69"/>
    <w:rsid w:val="003A2EE4"/>
    <w:rsid w:val="003A2F50"/>
    <w:rsid w:val="003A3119"/>
    <w:rsid w:val="003A31F7"/>
    <w:rsid w:val="003A323B"/>
    <w:rsid w:val="003A32CD"/>
    <w:rsid w:val="003A3314"/>
    <w:rsid w:val="003A33BE"/>
    <w:rsid w:val="003A34C8"/>
    <w:rsid w:val="003A353B"/>
    <w:rsid w:val="003A3691"/>
    <w:rsid w:val="003A376D"/>
    <w:rsid w:val="003A386B"/>
    <w:rsid w:val="003A38D3"/>
    <w:rsid w:val="003A391D"/>
    <w:rsid w:val="003A398B"/>
    <w:rsid w:val="003A39ED"/>
    <w:rsid w:val="003A3A22"/>
    <w:rsid w:val="003A3AFC"/>
    <w:rsid w:val="003A3C55"/>
    <w:rsid w:val="003A3C87"/>
    <w:rsid w:val="003A3CD1"/>
    <w:rsid w:val="003A3E3E"/>
    <w:rsid w:val="003A3ED8"/>
    <w:rsid w:val="003A403B"/>
    <w:rsid w:val="003A4077"/>
    <w:rsid w:val="003A40C2"/>
    <w:rsid w:val="003A40C8"/>
    <w:rsid w:val="003A424B"/>
    <w:rsid w:val="003A43D8"/>
    <w:rsid w:val="003A43E5"/>
    <w:rsid w:val="003A4426"/>
    <w:rsid w:val="003A4478"/>
    <w:rsid w:val="003A4483"/>
    <w:rsid w:val="003A44DF"/>
    <w:rsid w:val="003A4563"/>
    <w:rsid w:val="003A4601"/>
    <w:rsid w:val="003A489C"/>
    <w:rsid w:val="003A491C"/>
    <w:rsid w:val="003A4BE6"/>
    <w:rsid w:val="003A4C5C"/>
    <w:rsid w:val="003A4DA5"/>
    <w:rsid w:val="003A4DEC"/>
    <w:rsid w:val="003A4E2E"/>
    <w:rsid w:val="003A4EB3"/>
    <w:rsid w:val="003A4F1E"/>
    <w:rsid w:val="003A505F"/>
    <w:rsid w:val="003A509E"/>
    <w:rsid w:val="003A50A6"/>
    <w:rsid w:val="003A529A"/>
    <w:rsid w:val="003A533C"/>
    <w:rsid w:val="003A536D"/>
    <w:rsid w:val="003A538C"/>
    <w:rsid w:val="003A53E3"/>
    <w:rsid w:val="003A5430"/>
    <w:rsid w:val="003A543E"/>
    <w:rsid w:val="003A54AF"/>
    <w:rsid w:val="003A551D"/>
    <w:rsid w:val="003A5633"/>
    <w:rsid w:val="003A5644"/>
    <w:rsid w:val="003A5679"/>
    <w:rsid w:val="003A57C2"/>
    <w:rsid w:val="003A58DB"/>
    <w:rsid w:val="003A5AA3"/>
    <w:rsid w:val="003A5AB0"/>
    <w:rsid w:val="003A5AEB"/>
    <w:rsid w:val="003A5B0F"/>
    <w:rsid w:val="003A5C2C"/>
    <w:rsid w:val="003A5CB1"/>
    <w:rsid w:val="003A5E28"/>
    <w:rsid w:val="003A5E98"/>
    <w:rsid w:val="003A5EC4"/>
    <w:rsid w:val="003A5F40"/>
    <w:rsid w:val="003A6067"/>
    <w:rsid w:val="003A611A"/>
    <w:rsid w:val="003A64DE"/>
    <w:rsid w:val="003A65C0"/>
    <w:rsid w:val="003A666C"/>
    <w:rsid w:val="003A677E"/>
    <w:rsid w:val="003A678B"/>
    <w:rsid w:val="003A67E8"/>
    <w:rsid w:val="003A68AD"/>
    <w:rsid w:val="003A68CB"/>
    <w:rsid w:val="003A693E"/>
    <w:rsid w:val="003A69E9"/>
    <w:rsid w:val="003A6BE1"/>
    <w:rsid w:val="003A6D8B"/>
    <w:rsid w:val="003A6E89"/>
    <w:rsid w:val="003A7026"/>
    <w:rsid w:val="003A702B"/>
    <w:rsid w:val="003A71C7"/>
    <w:rsid w:val="003A72E4"/>
    <w:rsid w:val="003A7442"/>
    <w:rsid w:val="003A7805"/>
    <w:rsid w:val="003A7A87"/>
    <w:rsid w:val="003A7B04"/>
    <w:rsid w:val="003A7C01"/>
    <w:rsid w:val="003A7C98"/>
    <w:rsid w:val="003A7CD9"/>
    <w:rsid w:val="003A7F7E"/>
    <w:rsid w:val="003B0005"/>
    <w:rsid w:val="003B0176"/>
    <w:rsid w:val="003B040E"/>
    <w:rsid w:val="003B04F0"/>
    <w:rsid w:val="003B0682"/>
    <w:rsid w:val="003B06A1"/>
    <w:rsid w:val="003B071E"/>
    <w:rsid w:val="003B07BB"/>
    <w:rsid w:val="003B0915"/>
    <w:rsid w:val="003B0A99"/>
    <w:rsid w:val="003B0B11"/>
    <w:rsid w:val="003B0B4B"/>
    <w:rsid w:val="003B0D0D"/>
    <w:rsid w:val="003B0DE7"/>
    <w:rsid w:val="003B0F8B"/>
    <w:rsid w:val="003B0FE0"/>
    <w:rsid w:val="003B0FEE"/>
    <w:rsid w:val="003B10AC"/>
    <w:rsid w:val="003B1134"/>
    <w:rsid w:val="003B11A5"/>
    <w:rsid w:val="003B1223"/>
    <w:rsid w:val="003B12A9"/>
    <w:rsid w:val="003B13C3"/>
    <w:rsid w:val="003B142C"/>
    <w:rsid w:val="003B14DD"/>
    <w:rsid w:val="003B170F"/>
    <w:rsid w:val="003B1880"/>
    <w:rsid w:val="003B193C"/>
    <w:rsid w:val="003B19EA"/>
    <w:rsid w:val="003B1AA9"/>
    <w:rsid w:val="003B1AFC"/>
    <w:rsid w:val="003B1C34"/>
    <w:rsid w:val="003B1E82"/>
    <w:rsid w:val="003B1FFE"/>
    <w:rsid w:val="003B20F0"/>
    <w:rsid w:val="003B213C"/>
    <w:rsid w:val="003B217E"/>
    <w:rsid w:val="003B21C3"/>
    <w:rsid w:val="003B237A"/>
    <w:rsid w:val="003B23A9"/>
    <w:rsid w:val="003B245A"/>
    <w:rsid w:val="003B24CB"/>
    <w:rsid w:val="003B2676"/>
    <w:rsid w:val="003B2741"/>
    <w:rsid w:val="003B277F"/>
    <w:rsid w:val="003B2820"/>
    <w:rsid w:val="003B2974"/>
    <w:rsid w:val="003B2A76"/>
    <w:rsid w:val="003B2ADA"/>
    <w:rsid w:val="003B2B61"/>
    <w:rsid w:val="003B2B62"/>
    <w:rsid w:val="003B2C57"/>
    <w:rsid w:val="003B2D07"/>
    <w:rsid w:val="003B314D"/>
    <w:rsid w:val="003B3309"/>
    <w:rsid w:val="003B334B"/>
    <w:rsid w:val="003B34E8"/>
    <w:rsid w:val="003B360E"/>
    <w:rsid w:val="003B37B4"/>
    <w:rsid w:val="003B3A17"/>
    <w:rsid w:val="003B3B0C"/>
    <w:rsid w:val="003B3B4B"/>
    <w:rsid w:val="003B3BC1"/>
    <w:rsid w:val="003B3CAD"/>
    <w:rsid w:val="003B3D4F"/>
    <w:rsid w:val="003B3D67"/>
    <w:rsid w:val="003B3E6D"/>
    <w:rsid w:val="003B4026"/>
    <w:rsid w:val="003B4053"/>
    <w:rsid w:val="003B40A7"/>
    <w:rsid w:val="003B40AE"/>
    <w:rsid w:val="003B4584"/>
    <w:rsid w:val="003B4634"/>
    <w:rsid w:val="003B463C"/>
    <w:rsid w:val="003B479A"/>
    <w:rsid w:val="003B479D"/>
    <w:rsid w:val="003B47BC"/>
    <w:rsid w:val="003B48B3"/>
    <w:rsid w:val="003B4973"/>
    <w:rsid w:val="003B49C3"/>
    <w:rsid w:val="003B4BBB"/>
    <w:rsid w:val="003B4BC0"/>
    <w:rsid w:val="003B4E48"/>
    <w:rsid w:val="003B4E5E"/>
    <w:rsid w:val="003B4EB4"/>
    <w:rsid w:val="003B4ED6"/>
    <w:rsid w:val="003B4F44"/>
    <w:rsid w:val="003B4FCC"/>
    <w:rsid w:val="003B5007"/>
    <w:rsid w:val="003B50DA"/>
    <w:rsid w:val="003B5189"/>
    <w:rsid w:val="003B5294"/>
    <w:rsid w:val="003B52AF"/>
    <w:rsid w:val="003B53F2"/>
    <w:rsid w:val="003B5410"/>
    <w:rsid w:val="003B5531"/>
    <w:rsid w:val="003B553F"/>
    <w:rsid w:val="003B562D"/>
    <w:rsid w:val="003B5802"/>
    <w:rsid w:val="003B58F2"/>
    <w:rsid w:val="003B5B9F"/>
    <w:rsid w:val="003B5C6E"/>
    <w:rsid w:val="003B5D2B"/>
    <w:rsid w:val="003B5D48"/>
    <w:rsid w:val="003B5E4B"/>
    <w:rsid w:val="003B5F1C"/>
    <w:rsid w:val="003B6169"/>
    <w:rsid w:val="003B6425"/>
    <w:rsid w:val="003B6439"/>
    <w:rsid w:val="003B65D7"/>
    <w:rsid w:val="003B65E0"/>
    <w:rsid w:val="003B6650"/>
    <w:rsid w:val="003B668A"/>
    <w:rsid w:val="003B668E"/>
    <w:rsid w:val="003B66B4"/>
    <w:rsid w:val="003B67E5"/>
    <w:rsid w:val="003B68C3"/>
    <w:rsid w:val="003B68DA"/>
    <w:rsid w:val="003B6910"/>
    <w:rsid w:val="003B6981"/>
    <w:rsid w:val="003B6AA5"/>
    <w:rsid w:val="003B6B34"/>
    <w:rsid w:val="003B6BFB"/>
    <w:rsid w:val="003B6C00"/>
    <w:rsid w:val="003B6C2B"/>
    <w:rsid w:val="003B6C68"/>
    <w:rsid w:val="003B6ED5"/>
    <w:rsid w:val="003B6F6F"/>
    <w:rsid w:val="003B6F95"/>
    <w:rsid w:val="003B702D"/>
    <w:rsid w:val="003B70B9"/>
    <w:rsid w:val="003B72B2"/>
    <w:rsid w:val="003B775A"/>
    <w:rsid w:val="003B779C"/>
    <w:rsid w:val="003B7830"/>
    <w:rsid w:val="003B788C"/>
    <w:rsid w:val="003B7A4A"/>
    <w:rsid w:val="003B7A84"/>
    <w:rsid w:val="003B7B1B"/>
    <w:rsid w:val="003B7D89"/>
    <w:rsid w:val="003B7E5B"/>
    <w:rsid w:val="003B7ED7"/>
    <w:rsid w:val="003B7F37"/>
    <w:rsid w:val="003B7F3C"/>
    <w:rsid w:val="003C00A2"/>
    <w:rsid w:val="003C019B"/>
    <w:rsid w:val="003C0206"/>
    <w:rsid w:val="003C0370"/>
    <w:rsid w:val="003C03AE"/>
    <w:rsid w:val="003C03C1"/>
    <w:rsid w:val="003C0423"/>
    <w:rsid w:val="003C089A"/>
    <w:rsid w:val="003C0984"/>
    <w:rsid w:val="003C099C"/>
    <w:rsid w:val="003C0AD8"/>
    <w:rsid w:val="003C0B08"/>
    <w:rsid w:val="003C0B6D"/>
    <w:rsid w:val="003C0B92"/>
    <w:rsid w:val="003C0C7A"/>
    <w:rsid w:val="003C0DE6"/>
    <w:rsid w:val="003C0E22"/>
    <w:rsid w:val="003C101F"/>
    <w:rsid w:val="003C1197"/>
    <w:rsid w:val="003C11A6"/>
    <w:rsid w:val="003C12F4"/>
    <w:rsid w:val="003C1311"/>
    <w:rsid w:val="003C16CC"/>
    <w:rsid w:val="003C171D"/>
    <w:rsid w:val="003C1805"/>
    <w:rsid w:val="003C1850"/>
    <w:rsid w:val="003C18F2"/>
    <w:rsid w:val="003C197C"/>
    <w:rsid w:val="003C19FE"/>
    <w:rsid w:val="003C1B36"/>
    <w:rsid w:val="003C1B4F"/>
    <w:rsid w:val="003C1CBE"/>
    <w:rsid w:val="003C1CDA"/>
    <w:rsid w:val="003C1DEA"/>
    <w:rsid w:val="003C1EDF"/>
    <w:rsid w:val="003C1F2D"/>
    <w:rsid w:val="003C1F2E"/>
    <w:rsid w:val="003C1FE5"/>
    <w:rsid w:val="003C20FF"/>
    <w:rsid w:val="003C2193"/>
    <w:rsid w:val="003C2251"/>
    <w:rsid w:val="003C22AE"/>
    <w:rsid w:val="003C2366"/>
    <w:rsid w:val="003C23AC"/>
    <w:rsid w:val="003C2438"/>
    <w:rsid w:val="003C24AA"/>
    <w:rsid w:val="003C24EC"/>
    <w:rsid w:val="003C25E0"/>
    <w:rsid w:val="003C26DB"/>
    <w:rsid w:val="003C273D"/>
    <w:rsid w:val="003C27F5"/>
    <w:rsid w:val="003C288C"/>
    <w:rsid w:val="003C2939"/>
    <w:rsid w:val="003C2A81"/>
    <w:rsid w:val="003C2AC9"/>
    <w:rsid w:val="003C2AD5"/>
    <w:rsid w:val="003C2B2A"/>
    <w:rsid w:val="003C2D0F"/>
    <w:rsid w:val="003C2DCE"/>
    <w:rsid w:val="003C2DEA"/>
    <w:rsid w:val="003C2E6A"/>
    <w:rsid w:val="003C3167"/>
    <w:rsid w:val="003C318F"/>
    <w:rsid w:val="003C31FB"/>
    <w:rsid w:val="003C327F"/>
    <w:rsid w:val="003C3392"/>
    <w:rsid w:val="003C33BD"/>
    <w:rsid w:val="003C33CA"/>
    <w:rsid w:val="003C3428"/>
    <w:rsid w:val="003C3438"/>
    <w:rsid w:val="003C3476"/>
    <w:rsid w:val="003C37EA"/>
    <w:rsid w:val="003C3A63"/>
    <w:rsid w:val="003C3AD4"/>
    <w:rsid w:val="003C3C23"/>
    <w:rsid w:val="003C3D05"/>
    <w:rsid w:val="003C3E24"/>
    <w:rsid w:val="003C3EA7"/>
    <w:rsid w:val="003C4001"/>
    <w:rsid w:val="003C4012"/>
    <w:rsid w:val="003C4266"/>
    <w:rsid w:val="003C4494"/>
    <w:rsid w:val="003C45D4"/>
    <w:rsid w:val="003C45E1"/>
    <w:rsid w:val="003C46E3"/>
    <w:rsid w:val="003C4705"/>
    <w:rsid w:val="003C4728"/>
    <w:rsid w:val="003C4754"/>
    <w:rsid w:val="003C480A"/>
    <w:rsid w:val="003C480B"/>
    <w:rsid w:val="003C497B"/>
    <w:rsid w:val="003C4A3D"/>
    <w:rsid w:val="003C4A59"/>
    <w:rsid w:val="003C4A6E"/>
    <w:rsid w:val="003C4B26"/>
    <w:rsid w:val="003C4B63"/>
    <w:rsid w:val="003C4D22"/>
    <w:rsid w:val="003C4F70"/>
    <w:rsid w:val="003C4F86"/>
    <w:rsid w:val="003C4FAB"/>
    <w:rsid w:val="003C5286"/>
    <w:rsid w:val="003C5302"/>
    <w:rsid w:val="003C5312"/>
    <w:rsid w:val="003C5439"/>
    <w:rsid w:val="003C5672"/>
    <w:rsid w:val="003C56F4"/>
    <w:rsid w:val="003C5723"/>
    <w:rsid w:val="003C5736"/>
    <w:rsid w:val="003C580F"/>
    <w:rsid w:val="003C5814"/>
    <w:rsid w:val="003C5942"/>
    <w:rsid w:val="003C5A10"/>
    <w:rsid w:val="003C5A53"/>
    <w:rsid w:val="003C5B04"/>
    <w:rsid w:val="003C5B2A"/>
    <w:rsid w:val="003C5BAC"/>
    <w:rsid w:val="003C5C28"/>
    <w:rsid w:val="003C5C62"/>
    <w:rsid w:val="003C5D06"/>
    <w:rsid w:val="003C5D63"/>
    <w:rsid w:val="003C5F0A"/>
    <w:rsid w:val="003C5F0D"/>
    <w:rsid w:val="003C5FB0"/>
    <w:rsid w:val="003C5FB1"/>
    <w:rsid w:val="003C5FBC"/>
    <w:rsid w:val="003C60AC"/>
    <w:rsid w:val="003C60BA"/>
    <w:rsid w:val="003C637C"/>
    <w:rsid w:val="003C63DB"/>
    <w:rsid w:val="003C6424"/>
    <w:rsid w:val="003C64C1"/>
    <w:rsid w:val="003C64CA"/>
    <w:rsid w:val="003C65AE"/>
    <w:rsid w:val="003C667D"/>
    <w:rsid w:val="003C6774"/>
    <w:rsid w:val="003C67BC"/>
    <w:rsid w:val="003C68A4"/>
    <w:rsid w:val="003C68AB"/>
    <w:rsid w:val="003C6907"/>
    <w:rsid w:val="003C69D3"/>
    <w:rsid w:val="003C6A1A"/>
    <w:rsid w:val="003C6C5F"/>
    <w:rsid w:val="003C6DBF"/>
    <w:rsid w:val="003C6F84"/>
    <w:rsid w:val="003C71A7"/>
    <w:rsid w:val="003C728C"/>
    <w:rsid w:val="003C72CE"/>
    <w:rsid w:val="003C7355"/>
    <w:rsid w:val="003C738E"/>
    <w:rsid w:val="003C747E"/>
    <w:rsid w:val="003C758D"/>
    <w:rsid w:val="003C7617"/>
    <w:rsid w:val="003C7715"/>
    <w:rsid w:val="003C785F"/>
    <w:rsid w:val="003C7877"/>
    <w:rsid w:val="003C7A2F"/>
    <w:rsid w:val="003C7ABE"/>
    <w:rsid w:val="003C7B57"/>
    <w:rsid w:val="003C7C9C"/>
    <w:rsid w:val="003C7CF7"/>
    <w:rsid w:val="003C7FC4"/>
    <w:rsid w:val="003D00D3"/>
    <w:rsid w:val="003D01DA"/>
    <w:rsid w:val="003D02BE"/>
    <w:rsid w:val="003D0312"/>
    <w:rsid w:val="003D0366"/>
    <w:rsid w:val="003D0450"/>
    <w:rsid w:val="003D04BF"/>
    <w:rsid w:val="003D0503"/>
    <w:rsid w:val="003D051F"/>
    <w:rsid w:val="003D05EF"/>
    <w:rsid w:val="003D05F2"/>
    <w:rsid w:val="003D0787"/>
    <w:rsid w:val="003D078C"/>
    <w:rsid w:val="003D0ABC"/>
    <w:rsid w:val="003D0B79"/>
    <w:rsid w:val="003D0C43"/>
    <w:rsid w:val="003D0D14"/>
    <w:rsid w:val="003D0D82"/>
    <w:rsid w:val="003D0DB6"/>
    <w:rsid w:val="003D0FAD"/>
    <w:rsid w:val="003D105B"/>
    <w:rsid w:val="003D10CB"/>
    <w:rsid w:val="003D1315"/>
    <w:rsid w:val="003D163E"/>
    <w:rsid w:val="003D1674"/>
    <w:rsid w:val="003D17D8"/>
    <w:rsid w:val="003D184C"/>
    <w:rsid w:val="003D1978"/>
    <w:rsid w:val="003D1BEA"/>
    <w:rsid w:val="003D1C78"/>
    <w:rsid w:val="003D1C80"/>
    <w:rsid w:val="003D1CCE"/>
    <w:rsid w:val="003D1DF9"/>
    <w:rsid w:val="003D1E94"/>
    <w:rsid w:val="003D1F7C"/>
    <w:rsid w:val="003D206C"/>
    <w:rsid w:val="003D22F0"/>
    <w:rsid w:val="003D237B"/>
    <w:rsid w:val="003D23BE"/>
    <w:rsid w:val="003D2518"/>
    <w:rsid w:val="003D28BE"/>
    <w:rsid w:val="003D28C7"/>
    <w:rsid w:val="003D2931"/>
    <w:rsid w:val="003D2A3C"/>
    <w:rsid w:val="003D2BCD"/>
    <w:rsid w:val="003D2D5C"/>
    <w:rsid w:val="003D2DB2"/>
    <w:rsid w:val="003D2E63"/>
    <w:rsid w:val="003D2EF3"/>
    <w:rsid w:val="003D2F1F"/>
    <w:rsid w:val="003D2F33"/>
    <w:rsid w:val="003D2F71"/>
    <w:rsid w:val="003D3134"/>
    <w:rsid w:val="003D31E6"/>
    <w:rsid w:val="003D31FA"/>
    <w:rsid w:val="003D356C"/>
    <w:rsid w:val="003D357A"/>
    <w:rsid w:val="003D35F4"/>
    <w:rsid w:val="003D37BD"/>
    <w:rsid w:val="003D37F8"/>
    <w:rsid w:val="003D3833"/>
    <w:rsid w:val="003D387F"/>
    <w:rsid w:val="003D3A20"/>
    <w:rsid w:val="003D3ABB"/>
    <w:rsid w:val="003D3DF2"/>
    <w:rsid w:val="003D3EF5"/>
    <w:rsid w:val="003D3F37"/>
    <w:rsid w:val="003D3FC8"/>
    <w:rsid w:val="003D4047"/>
    <w:rsid w:val="003D4190"/>
    <w:rsid w:val="003D423D"/>
    <w:rsid w:val="003D42B1"/>
    <w:rsid w:val="003D4358"/>
    <w:rsid w:val="003D43C3"/>
    <w:rsid w:val="003D43EC"/>
    <w:rsid w:val="003D4688"/>
    <w:rsid w:val="003D469D"/>
    <w:rsid w:val="003D48A5"/>
    <w:rsid w:val="003D4988"/>
    <w:rsid w:val="003D4AD9"/>
    <w:rsid w:val="003D4CE4"/>
    <w:rsid w:val="003D4F93"/>
    <w:rsid w:val="003D50E9"/>
    <w:rsid w:val="003D51ED"/>
    <w:rsid w:val="003D521C"/>
    <w:rsid w:val="003D5385"/>
    <w:rsid w:val="003D566D"/>
    <w:rsid w:val="003D5701"/>
    <w:rsid w:val="003D578B"/>
    <w:rsid w:val="003D57BF"/>
    <w:rsid w:val="003D57D3"/>
    <w:rsid w:val="003D5808"/>
    <w:rsid w:val="003D5882"/>
    <w:rsid w:val="003D58D1"/>
    <w:rsid w:val="003D59A6"/>
    <w:rsid w:val="003D5A5F"/>
    <w:rsid w:val="003D5B7E"/>
    <w:rsid w:val="003D5B9D"/>
    <w:rsid w:val="003D5C5F"/>
    <w:rsid w:val="003D5C62"/>
    <w:rsid w:val="003D5D39"/>
    <w:rsid w:val="003D5E15"/>
    <w:rsid w:val="003D5E70"/>
    <w:rsid w:val="003D5ED0"/>
    <w:rsid w:val="003D5FC7"/>
    <w:rsid w:val="003D6000"/>
    <w:rsid w:val="003D61A8"/>
    <w:rsid w:val="003D61CF"/>
    <w:rsid w:val="003D6206"/>
    <w:rsid w:val="003D62DC"/>
    <w:rsid w:val="003D639C"/>
    <w:rsid w:val="003D6434"/>
    <w:rsid w:val="003D6449"/>
    <w:rsid w:val="003D6526"/>
    <w:rsid w:val="003D6530"/>
    <w:rsid w:val="003D6596"/>
    <w:rsid w:val="003D67F2"/>
    <w:rsid w:val="003D6892"/>
    <w:rsid w:val="003D6BE4"/>
    <w:rsid w:val="003D6CA9"/>
    <w:rsid w:val="003D6D73"/>
    <w:rsid w:val="003D6DC6"/>
    <w:rsid w:val="003D6E61"/>
    <w:rsid w:val="003D7031"/>
    <w:rsid w:val="003D7057"/>
    <w:rsid w:val="003D72CE"/>
    <w:rsid w:val="003D7337"/>
    <w:rsid w:val="003D743E"/>
    <w:rsid w:val="003D7467"/>
    <w:rsid w:val="003D7541"/>
    <w:rsid w:val="003D7591"/>
    <w:rsid w:val="003D7835"/>
    <w:rsid w:val="003D786E"/>
    <w:rsid w:val="003D78CB"/>
    <w:rsid w:val="003D79E0"/>
    <w:rsid w:val="003D7C22"/>
    <w:rsid w:val="003D7E50"/>
    <w:rsid w:val="003D7F31"/>
    <w:rsid w:val="003D7F47"/>
    <w:rsid w:val="003D7F98"/>
    <w:rsid w:val="003E000B"/>
    <w:rsid w:val="003E00B4"/>
    <w:rsid w:val="003E0201"/>
    <w:rsid w:val="003E020C"/>
    <w:rsid w:val="003E037A"/>
    <w:rsid w:val="003E0495"/>
    <w:rsid w:val="003E04A4"/>
    <w:rsid w:val="003E0512"/>
    <w:rsid w:val="003E0541"/>
    <w:rsid w:val="003E06C8"/>
    <w:rsid w:val="003E077F"/>
    <w:rsid w:val="003E07A4"/>
    <w:rsid w:val="003E08C1"/>
    <w:rsid w:val="003E09F9"/>
    <w:rsid w:val="003E0A82"/>
    <w:rsid w:val="003E0C0C"/>
    <w:rsid w:val="003E0D0C"/>
    <w:rsid w:val="003E0D28"/>
    <w:rsid w:val="003E0D7E"/>
    <w:rsid w:val="003E0E41"/>
    <w:rsid w:val="003E0F0F"/>
    <w:rsid w:val="003E0FB9"/>
    <w:rsid w:val="003E1042"/>
    <w:rsid w:val="003E1095"/>
    <w:rsid w:val="003E116F"/>
    <w:rsid w:val="003E130B"/>
    <w:rsid w:val="003E15C5"/>
    <w:rsid w:val="003E15EF"/>
    <w:rsid w:val="003E1797"/>
    <w:rsid w:val="003E17FA"/>
    <w:rsid w:val="003E1907"/>
    <w:rsid w:val="003E1A13"/>
    <w:rsid w:val="003E1AFE"/>
    <w:rsid w:val="003E1D3E"/>
    <w:rsid w:val="003E1E60"/>
    <w:rsid w:val="003E1F3B"/>
    <w:rsid w:val="003E21E1"/>
    <w:rsid w:val="003E21EE"/>
    <w:rsid w:val="003E232E"/>
    <w:rsid w:val="003E24AF"/>
    <w:rsid w:val="003E24B8"/>
    <w:rsid w:val="003E2573"/>
    <w:rsid w:val="003E26A0"/>
    <w:rsid w:val="003E26CD"/>
    <w:rsid w:val="003E2912"/>
    <w:rsid w:val="003E2955"/>
    <w:rsid w:val="003E2BB4"/>
    <w:rsid w:val="003E2C6D"/>
    <w:rsid w:val="003E2D15"/>
    <w:rsid w:val="003E2D41"/>
    <w:rsid w:val="003E2F19"/>
    <w:rsid w:val="003E3002"/>
    <w:rsid w:val="003E31FA"/>
    <w:rsid w:val="003E32A0"/>
    <w:rsid w:val="003E338A"/>
    <w:rsid w:val="003E33E2"/>
    <w:rsid w:val="003E3425"/>
    <w:rsid w:val="003E34EC"/>
    <w:rsid w:val="003E34F5"/>
    <w:rsid w:val="003E357A"/>
    <w:rsid w:val="003E3586"/>
    <w:rsid w:val="003E35D0"/>
    <w:rsid w:val="003E36A0"/>
    <w:rsid w:val="003E36EF"/>
    <w:rsid w:val="003E37AC"/>
    <w:rsid w:val="003E3851"/>
    <w:rsid w:val="003E38DD"/>
    <w:rsid w:val="003E3959"/>
    <w:rsid w:val="003E3990"/>
    <w:rsid w:val="003E3CF8"/>
    <w:rsid w:val="003E3E20"/>
    <w:rsid w:val="003E3EFC"/>
    <w:rsid w:val="003E3F6F"/>
    <w:rsid w:val="003E406F"/>
    <w:rsid w:val="003E4123"/>
    <w:rsid w:val="003E414F"/>
    <w:rsid w:val="003E41BF"/>
    <w:rsid w:val="003E4258"/>
    <w:rsid w:val="003E4349"/>
    <w:rsid w:val="003E435B"/>
    <w:rsid w:val="003E436F"/>
    <w:rsid w:val="003E44CF"/>
    <w:rsid w:val="003E451C"/>
    <w:rsid w:val="003E4586"/>
    <w:rsid w:val="003E45BA"/>
    <w:rsid w:val="003E4983"/>
    <w:rsid w:val="003E4A0A"/>
    <w:rsid w:val="003E4A80"/>
    <w:rsid w:val="003E4CBB"/>
    <w:rsid w:val="003E4E5A"/>
    <w:rsid w:val="003E4EB6"/>
    <w:rsid w:val="003E4FB1"/>
    <w:rsid w:val="003E50F4"/>
    <w:rsid w:val="003E519B"/>
    <w:rsid w:val="003E52C1"/>
    <w:rsid w:val="003E53A6"/>
    <w:rsid w:val="003E53F7"/>
    <w:rsid w:val="003E546D"/>
    <w:rsid w:val="003E5646"/>
    <w:rsid w:val="003E5665"/>
    <w:rsid w:val="003E567A"/>
    <w:rsid w:val="003E56C2"/>
    <w:rsid w:val="003E5947"/>
    <w:rsid w:val="003E59D1"/>
    <w:rsid w:val="003E5B16"/>
    <w:rsid w:val="003E5B78"/>
    <w:rsid w:val="003E5CC9"/>
    <w:rsid w:val="003E5D26"/>
    <w:rsid w:val="003E5E5E"/>
    <w:rsid w:val="003E5E7A"/>
    <w:rsid w:val="003E5F7A"/>
    <w:rsid w:val="003E5F95"/>
    <w:rsid w:val="003E6139"/>
    <w:rsid w:val="003E65F9"/>
    <w:rsid w:val="003E6646"/>
    <w:rsid w:val="003E670C"/>
    <w:rsid w:val="003E688A"/>
    <w:rsid w:val="003E69A3"/>
    <w:rsid w:val="003E69E1"/>
    <w:rsid w:val="003E6B77"/>
    <w:rsid w:val="003E6BCE"/>
    <w:rsid w:val="003E6BEB"/>
    <w:rsid w:val="003E6C9E"/>
    <w:rsid w:val="003E6CF0"/>
    <w:rsid w:val="003E6DB0"/>
    <w:rsid w:val="003E6E2F"/>
    <w:rsid w:val="003E6ED6"/>
    <w:rsid w:val="003E6EDF"/>
    <w:rsid w:val="003E6F19"/>
    <w:rsid w:val="003E6F5C"/>
    <w:rsid w:val="003E6F75"/>
    <w:rsid w:val="003E6FBF"/>
    <w:rsid w:val="003E71BD"/>
    <w:rsid w:val="003E7276"/>
    <w:rsid w:val="003E731A"/>
    <w:rsid w:val="003E74C3"/>
    <w:rsid w:val="003E74F1"/>
    <w:rsid w:val="003E7509"/>
    <w:rsid w:val="003E7576"/>
    <w:rsid w:val="003E759D"/>
    <w:rsid w:val="003E75AA"/>
    <w:rsid w:val="003E762B"/>
    <w:rsid w:val="003E76C6"/>
    <w:rsid w:val="003E773B"/>
    <w:rsid w:val="003E786D"/>
    <w:rsid w:val="003E788C"/>
    <w:rsid w:val="003E789D"/>
    <w:rsid w:val="003E78ED"/>
    <w:rsid w:val="003E7972"/>
    <w:rsid w:val="003E7ACD"/>
    <w:rsid w:val="003E7BB5"/>
    <w:rsid w:val="003E7CFA"/>
    <w:rsid w:val="003E7E3B"/>
    <w:rsid w:val="003E7ED2"/>
    <w:rsid w:val="003E7F98"/>
    <w:rsid w:val="003F00C9"/>
    <w:rsid w:val="003F00E3"/>
    <w:rsid w:val="003F016C"/>
    <w:rsid w:val="003F03BD"/>
    <w:rsid w:val="003F04C1"/>
    <w:rsid w:val="003F05DB"/>
    <w:rsid w:val="003F05E6"/>
    <w:rsid w:val="003F0610"/>
    <w:rsid w:val="003F07B8"/>
    <w:rsid w:val="003F09EE"/>
    <w:rsid w:val="003F0A85"/>
    <w:rsid w:val="003F0AA0"/>
    <w:rsid w:val="003F0AAE"/>
    <w:rsid w:val="003F0BCF"/>
    <w:rsid w:val="003F0C95"/>
    <w:rsid w:val="003F0C9D"/>
    <w:rsid w:val="003F0D63"/>
    <w:rsid w:val="003F0DBB"/>
    <w:rsid w:val="003F0E4C"/>
    <w:rsid w:val="003F1029"/>
    <w:rsid w:val="003F103F"/>
    <w:rsid w:val="003F10B4"/>
    <w:rsid w:val="003F117F"/>
    <w:rsid w:val="003F128D"/>
    <w:rsid w:val="003F12E2"/>
    <w:rsid w:val="003F1479"/>
    <w:rsid w:val="003F14E3"/>
    <w:rsid w:val="003F14E5"/>
    <w:rsid w:val="003F153C"/>
    <w:rsid w:val="003F1605"/>
    <w:rsid w:val="003F1755"/>
    <w:rsid w:val="003F18B5"/>
    <w:rsid w:val="003F194B"/>
    <w:rsid w:val="003F1A36"/>
    <w:rsid w:val="003F1A68"/>
    <w:rsid w:val="003F1B68"/>
    <w:rsid w:val="003F1CA6"/>
    <w:rsid w:val="003F1D38"/>
    <w:rsid w:val="003F1F1C"/>
    <w:rsid w:val="003F1FBB"/>
    <w:rsid w:val="003F2029"/>
    <w:rsid w:val="003F2030"/>
    <w:rsid w:val="003F2070"/>
    <w:rsid w:val="003F2112"/>
    <w:rsid w:val="003F2129"/>
    <w:rsid w:val="003F240E"/>
    <w:rsid w:val="003F244D"/>
    <w:rsid w:val="003F27FC"/>
    <w:rsid w:val="003F2A2C"/>
    <w:rsid w:val="003F2A4F"/>
    <w:rsid w:val="003F2AAC"/>
    <w:rsid w:val="003F2AE6"/>
    <w:rsid w:val="003F2C61"/>
    <w:rsid w:val="003F2D21"/>
    <w:rsid w:val="003F2D22"/>
    <w:rsid w:val="003F2DB1"/>
    <w:rsid w:val="003F2EA4"/>
    <w:rsid w:val="003F2EEB"/>
    <w:rsid w:val="003F2FFC"/>
    <w:rsid w:val="003F30FE"/>
    <w:rsid w:val="003F3422"/>
    <w:rsid w:val="003F3765"/>
    <w:rsid w:val="003F3B6B"/>
    <w:rsid w:val="003F3C08"/>
    <w:rsid w:val="003F3C27"/>
    <w:rsid w:val="003F3CBA"/>
    <w:rsid w:val="003F3D13"/>
    <w:rsid w:val="003F3D15"/>
    <w:rsid w:val="003F3F09"/>
    <w:rsid w:val="003F411C"/>
    <w:rsid w:val="003F42BB"/>
    <w:rsid w:val="003F4394"/>
    <w:rsid w:val="003F43CD"/>
    <w:rsid w:val="003F4424"/>
    <w:rsid w:val="003F45CC"/>
    <w:rsid w:val="003F4858"/>
    <w:rsid w:val="003F48E3"/>
    <w:rsid w:val="003F495E"/>
    <w:rsid w:val="003F49B1"/>
    <w:rsid w:val="003F4A81"/>
    <w:rsid w:val="003F4AD7"/>
    <w:rsid w:val="003F4B53"/>
    <w:rsid w:val="003F4CA3"/>
    <w:rsid w:val="003F4D17"/>
    <w:rsid w:val="003F4D49"/>
    <w:rsid w:val="003F4E40"/>
    <w:rsid w:val="003F4F09"/>
    <w:rsid w:val="003F4FAF"/>
    <w:rsid w:val="003F506D"/>
    <w:rsid w:val="003F50BB"/>
    <w:rsid w:val="003F50FC"/>
    <w:rsid w:val="003F52E1"/>
    <w:rsid w:val="003F5635"/>
    <w:rsid w:val="003F5640"/>
    <w:rsid w:val="003F58C7"/>
    <w:rsid w:val="003F58E7"/>
    <w:rsid w:val="003F597C"/>
    <w:rsid w:val="003F5B69"/>
    <w:rsid w:val="003F5C5B"/>
    <w:rsid w:val="003F5C76"/>
    <w:rsid w:val="003F5DF8"/>
    <w:rsid w:val="003F5E66"/>
    <w:rsid w:val="003F5ED8"/>
    <w:rsid w:val="003F5F33"/>
    <w:rsid w:val="003F5F54"/>
    <w:rsid w:val="003F5F55"/>
    <w:rsid w:val="003F60E4"/>
    <w:rsid w:val="003F6194"/>
    <w:rsid w:val="003F61B4"/>
    <w:rsid w:val="003F61FB"/>
    <w:rsid w:val="003F6253"/>
    <w:rsid w:val="003F62CC"/>
    <w:rsid w:val="003F639F"/>
    <w:rsid w:val="003F6478"/>
    <w:rsid w:val="003F6552"/>
    <w:rsid w:val="003F6840"/>
    <w:rsid w:val="003F6845"/>
    <w:rsid w:val="003F6882"/>
    <w:rsid w:val="003F689C"/>
    <w:rsid w:val="003F6A11"/>
    <w:rsid w:val="003F6A58"/>
    <w:rsid w:val="003F6A97"/>
    <w:rsid w:val="003F6B73"/>
    <w:rsid w:val="003F6BA4"/>
    <w:rsid w:val="003F6C18"/>
    <w:rsid w:val="003F6C49"/>
    <w:rsid w:val="003F6CFE"/>
    <w:rsid w:val="003F6D72"/>
    <w:rsid w:val="003F6D75"/>
    <w:rsid w:val="003F6F6B"/>
    <w:rsid w:val="003F6FE0"/>
    <w:rsid w:val="003F7100"/>
    <w:rsid w:val="003F7205"/>
    <w:rsid w:val="003F72AF"/>
    <w:rsid w:val="003F73C1"/>
    <w:rsid w:val="003F74B0"/>
    <w:rsid w:val="003F74D7"/>
    <w:rsid w:val="003F763D"/>
    <w:rsid w:val="003F7684"/>
    <w:rsid w:val="003F76EE"/>
    <w:rsid w:val="003F770F"/>
    <w:rsid w:val="003F7748"/>
    <w:rsid w:val="003F777A"/>
    <w:rsid w:val="003F78BD"/>
    <w:rsid w:val="003F7980"/>
    <w:rsid w:val="003F79A2"/>
    <w:rsid w:val="003F7AE3"/>
    <w:rsid w:val="003F7AFE"/>
    <w:rsid w:val="003F7B6A"/>
    <w:rsid w:val="003F7BC1"/>
    <w:rsid w:val="003F7CFF"/>
    <w:rsid w:val="003F7D4D"/>
    <w:rsid w:val="003F7E5D"/>
    <w:rsid w:val="003F7EDD"/>
    <w:rsid w:val="003FF0E4"/>
    <w:rsid w:val="00400102"/>
    <w:rsid w:val="004002F2"/>
    <w:rsid w:val="0040033F"/>
    <w:rsid w:val="00400435"/>
    <w:rsid w:val="004004D2"/>
    <w:rsid w:val="004004DD"/>
    <w:rsid w:val="00400584"/>
    <w:rsid w:val="004005EE"/>
    <w:rsid w:val="004006AF"/>
    <w:rsid w:val="00400714"/>
    <w:rsid w:val="0040071B"/>
    <w:rsid w:val="004009E0"/>
    <w:rsid w:val="00400CBA"/>
    <w:rsid w:val="00400D23"/>
    <w:rsid w:val="00400E3E"/>
    <w:rsid w:val="00400EA2"/>
    <w:rsid w:val="00400F0B"/>
    <w:rsid w:val="00400F18"/>
    <w:rsid w:val="00400F5E"/>
    <w:rsid w:val="00400F7C"/>
    <w:rsid w:val="00400F9B"/>
    <w:rsid w:val="00400FAE"/>
    <w:rsid w:val="004010F8"/>
    <w:rsid w:val="0040110F"/>
    <w:rsid w:val="0040117B"/>
    <w:rsid w:val="0040133E"/>
    <w:rsid w:val="0040137F"/>
    <w:rsid w:val="00401465"/>
    <w:rsid w:val="00401469"/>
    <w:rsid w:val="0040148F"/>
    <w:rsid w:val="004014B5"/>
    <w:rsid w:val="004015A9"/>
    <w:rsid w:val="004016DA"/>
    <w:rsid w:val="0040178D"/>
    <w:rsid w:val="0040189F"/>
    <w:rsid w:val="00401A15"/>
    <w:rsid w:val="00401A35"/>
    <w:rsid w:val="00401AA6"/>
    <w:rsid w:val="00401AF6"/>
    <w:rsid w:val="00401BF8"/>
    <w:rsid w:val="00401C63"/>
    <w:rsid w:val="00401C68"/>
    <w:rsid w:val="00401CE6"/>
    <w:rsid w:val="00401D6E"/>
    <w:rsid w:val="00401F20"/>
    <w:rsid w:val="00402111"/>
    <w:rsid w:val="0040231E"/>
    <w:rsid w:val="004023C0"/>
    <w:rsid w:val="0040255C"/>
    <w:rsid w:val="00402598"/>
    <w:rsid w:val="004025EF"/>
    <w:rsid w:val="00402656"/>
    <w:rsid w:val="004027AF"/>
    <w:rsid w:val="004027E2"/>
    <w:rsid w:val="00402874"/>
    <w:rsid w:val="00402B28"/>
    <w:rsid w:val="00402C4D"/>
    <w:rsid w:val="00402CC2"/>
    <w:rsid w:val="00402CF5"/>
    <w:rsid w:val="00402DC2"/>
    <w:rsid w:val="00402DDB"/>
    <w:rsid w:val="00402FBB"/>
    <w:rsid w:val="004030EF"/>
    <w:rsid w:val="0040310B"/>
    <w:rsid w:val="00403149"/>
    <w:rsid w:val="0040314D"/>
    <w:rsid w:val="00403166"/>
    <w:rsid w:val="0040331E"/>
    <w:rsid w:val="00403403"/>
    <w:rsid w:val="00403544"/>
    <w:rsid w:val="00403594"/>
    <w:rsid w:val="0040370D"/>
    <w:rsid w:val="0040379E"/>
    <w:rsid w:val="004038F6"/>
    <w:rsid w:val="00404036"/>
    <w:rsid w:val="00404203"/>
    <w:rsid w:val="00404219"/>
    <w:rsid w:val="004043DF"/>
    <w:rsid w:val="00404461"/>
    <w:rsid w:val="00404641"/>
    <w:rsid w:val="004046DF"/>
    <w:rsid w:val="004047A3"/>
    <w:rsid w:val="004047E7"/>
    <w:rsid w:val="00404A2B"/>
    <w:rsid w:val="00404B02"/>
    <w:rsid w:val="00404B74"/>
    <w:rsid w:val="00404BDF"/>
    <w:rsid w:val="00404BE5"/>
    <w:rsid w:val="00404BEF"/>
    <w:rsid w:val="00404C2E"/>
    <w:rsid w:val="00404CDB"/>
    <w:rsid w:val="00404F74"/>
    <w:rsid w:val="0040501A"/>
    <w:rsid w:val="0040503C"/>
    <w:rsid w:val="004050F5"/>
    <w:rsid w:val="00405249"/>
    <w:rsid w:val="00405279"/>
    <w:rsid w:val="0040528B"/>
    <w:rsid w:val="004052AD"/>
    <w:rsid w:val="004052FC"/>
    <w:rsid w:val="004053CD"/>
    <w:rsid w:val="00405415"/>
    <w:rsid w:val="004055B2"/>
    <w:rsid w:val="0040561F"/>
    <w:rsid w:val="0040570A"/>
    <w:rsid w:val="00405752"/>
    <w:rsid w:val="0040577E"/>
    <w:rsid w:val="0040583F"/>
    <w:rsid w:val="0040599E"/>
    <w:rsid w:val="00405A5D"/>
    <w:rsid w:val="00405B1B"/>
    <w:rsid w:val="00405BB0"/>
    <w:rsid w:val="00405C76"/>
    <w:rsid w:val="00405CEA"/>
    <w:rsid w:val="00405D32"/>
    <w:rsid w:val="00405D49"/>
    <w:rsid w:val="00405D9B"/>
    <w:rsid w:val="00405DED"/>
    <w:rsid w:val="00405E47"/>
    <w:rsid w:val="00406075"/>
    <w:rsid w:val="004062CB"/>
    <w:rsid w:val="0040632D"/>
    <w:rsid w:val="004063DB"/>
    <w:rsid w:val="004064F0"/>
    <w:rsid w:val="00406519"/>
    <w:rsid w:val="004065F4"/>
    <w:rsid w:val="00406622"/>
    <w:rsid w:val="00406884"/>
    <w:rsid w:val="0040689F"/>
    <w:rsid w:val="00406960"/>
    <w:rsid w:val="004069BF"/>
    <w:rsid w:val="00406B41"/>
    <w:rsid w:val="00406BAC"/>
    <w:rsid w:val="00406C63"/>
    <w:rsid w:val="00406CD2"/>
    <w:rsid w:val="00406D64"/>
    <w:rsid w:val="00406DE3"/>
    <w:rsid w:val="00406E20"/>
    <w:rsid w:val="004070EC"/>
    <w:rsid w:val="00407120"/>
    <w:rsid w:val="004071D5"/>
    <w:rsid w:val="00407236"/>
    <w:rsid w:val="00407257"/>
    <w:rsid w:val="0040738A"/>
    <w:rsid w:val="00407462"/>
    <w:rsid w:val="004075D8"/>
    <w:rsid w:val="004076C4"/>
    <w:rsid w:val="00407722"/>
    <w:rsid w:val="0040781E"/>
    <w:rsid w:val="00407945"/>
    <w:rsid w:val="00407983"/>
    <w:rsid w:val="00407AA8"/>
    <w:rsid w:val="00407B96"/>
    <w:rsid w:val="00407C3E"/>
    <w:rsid w:val="00407CAE"/>
    <w:rsid w:val="00407CCC"/>
    <w:rsid w:val="00407D83"/>
    <w:rsid w:val="00407E1A"/>
    <w:rsid w:val="00407F3D"/>
    <w:rsid w:val="00407F7A"/>
    <w:rsid w:val="00407F82"/>
    <w:rsid w:val="0041008A"/>
    <w:rsid w:val="00410205"/>
    <w:rsid w:val="0041024F"/>
    <w:rsid w:val="00410378"/>
    <w:rsid w:val="004103BE"/>
    <w:rsid w:val="00410563"/>
    <w:rsid w:val="004105F5"/>
    <w:rsid w:val="0041071B"/>
    <w:rsid w:val="00410730"/>
    <w:rsid w:val="00410780"/>
    <w:rsid w:val="0041082C"/>
    <w:rsid w:val="00410921"/>
    <w:rsid w:val="0041094C"/>
    <w:rsid w:val="00410987"/>
    <w:rsid w:val="00410A0B"/>
    <w:rsid w:val="00410AED"/>
    <w:rsid w:val="00410C0D"/>
    <w:rsid w:val="00410CAA"/>
    <w:rsid w:val="00410CEA"/>
    <w:rsid w:val="00410D56"/>
    <w:rsid w:val="00410DDD"/>
    <w:rsid w:val="00410FCE"/>
    <w:rsid w:val="00411261"/>
    <w:rsid w:val="00411327"/>
    <w:rsid w:val="004113DF"/>
    <w:rsid w:val="004114E7"/>
    <w:rsid w:val="0041156C"/>
    <w:rsid w:val="004119A8"/>
    <w:rsid w:val="004119F4"/>
    <w:rsid w:val="00411BA4"/>
    <w:rsid w:val="00411C3C"/>
    <w:rsid w:val="00411CA0"/>
    <w:rsid w:val="00411CD9"/>
    <w:rsid w:val="00411D40"/>
    <w:rsid w:val="00411D54"/>
    <w:rsid w:val="00411E0A"/>
    <w:rsid w:val="00411EC4"/>
    <w:rsid w:val="00411F9A"/>
    <w:rsid w:val="0041206A"/>
    <w:rsid w:val="00412080"/>
    <w:rsid w:val="004120C7"/>
    <w:rsid w:val="00412274"/>
    <w:rsid w:val="00412320"/>
    <w:rsid w:val="004124B0"/>
    <w:rsid w:val="004125EF"/>
    <w:rsid w:val="00412666"/>
    <w:rsid w:val="00412821"/>
    <w:rsid w:val="00412B84"/>
    <w:rsid w:val="00412C7B"/>
    <w:rsid w:val="00412DDA"/>
    <w:rsid w:val="00412DDB"/>
    <w:rsid w:val="00412E0F"/>
    <w:rsid w:val="00412EB0"/>
    <w:rsid w:val="00412FAE"/>
    <w:rsid w:val="004131CD"/>
    <w:rsid w:val="004131ED"/>
    <w:rsid w:val="00413240"/>
    <w:rsid w:val="0041339B"/>
    <w:rsid w:val="0041341D"/>
    <w:rsid w:val="004134D9"/>
    <w:rsid w:val="0041355E"/>
    <w:rsid w:val="00413667"/>
    <w:rsid w:val="0041386E"/>
    <w:rsid w:val="00413878"/>
    <w:rsid w:val="004138A8"/>
    <w:rsid w:val="004138B8"/>
    <w:rsid w:val="004139C5"/>
    <w:rsid w:val="00413AA4"/>
    <w:rsid w:val="00413D01"/>
    <w:rsid w:val="00413E36"/>
    <w:rsid w:val="00413E4F"/>
    <w:rsid w:val="00413E7D"/>
    <w:rsid w:val="00413F4B"/>
    <w:rsid w:val="0041403C"/>
    <w:rsid w:val="0041420F"/>
    <w:rsid w:val="0041443A"/>
    <w:rsid w:val="00414479"/>
    <w:rsid w:val="00414494"/>
    <w:rsid w:val="004144C0"/>
    <w:rsid w:val="0041450C"/>
    <w:rsid w:val="00414599"/>
    <w:rsid w:val="00414600"/>
    <w:rsid w:val="0041479B"/>
    <w:rsid w:val="004147E8"/>
    <w:rsid w:val="004147FB"/>
    <w:rsid w:val="004149C9"/>
    <w:rsid w:val="00414A33"/>
    <w:rsid w:val="00414C89"/>
    <w:rsid w:val="00414D07"/>
    <w:rsid w:val="00414E03"/>
    <w:rsid w:val="00414FAD"/>
    <w:rsid w:val="004150FB"/>
    <w:rsid w:val="00415194"/>
    <w:rsid w:val="004151A7"/>
    <w:rsid w:val="0041529F"/>
    <w:rsid w:val="0041534F"/>
    <w:rsid w:val="0041566B"/>
    <w:rsid w:val="0041579A"/>
    <w:rsid w:val="00415909"/>
    <w:rsid w:val="00415981"/>
    <w:rsid w:val="00415AE2"/>
    <w:rsid w:val="00415C5C"/>
    <w:rsid w:val="00415C60"/>
    <w:rsid w:val="00415D9D"/>
    <w:rsid w:val="00415E55"/>
    <w:rsid w:val="00415EAA"/>
    <w:rsid w:val="00415ED9"/>
    <w:rsid w:val="00416144"/>
    <w:rsid w:val="004161AD"/>
    <w:rsid w:val="0041627C"/>
    <w:rsid w:val="00416314"/>
    <w:rsid w:val="00416324"/>
    <w:rsid w:val="004163C3"/>
    <w:rsid w:val="004163D5"/>
    <w:rsid w:val="004163E2"/>
    <w:rsid w:val="0041642E"/>
    <w:rsid w:val="00416623"/>
    <w:rsid w:val="0041662B"/>
    <w:rsid w:val="0041667A"/>
    <w:rsid w:val="00416712"/>
    <w:rsid w:val="00416820"/>
    <w:rsid w:val="00416841"/>
    <w:rsid w:val="00416860"/>
    <w:rsid w:val="00416AA3"/>
    <w:rsid w:val="00416B38"/>
    <w:rsid w:val="00416B7E"/>
    <w:rsid w:val="00416C3F"/>
    <w:rsid w:val="00416CCB"/>
    <w:rsid w:val="00416CF0"/>
    <w:rsid w:val="00416D9F"/>
    <w:rsid w:val="00416E40"/>
    <w:rsid w:val="00416F17"/>
    <w:rsid w:val="00416F77"/>
    <w:rsid w:val="00416F8F"/>
    <w:rsid w:val="00416FB7"/>
    <w:rsid w:val="00416FBC"/>
    <w:rsid w:val="004171E6"/>
    <w:rsid w:val="00417287"/>
    <w:rsid w:val="00417360"/>
    <w:rsid w:val="00417478"/>
    <w:rsid w:val="00417514"/>
    <w:rsid w:val="00417766"/>
    <w:rsid w:val="004177B9"/>
    <w:rsid w:val="00417911"/>
    <w:rsid w:val="00417960"/>
    <w:rsid w:val="00417A92"/>
    <w:rsid w:val="00417CCC"/>
    <w:rsid w:val="00417D7D"/>
    <w:rsid w:val="00417DD4"/>
    <w:rsid w:val="00417E98"/>
    <w:rsid w:val="00417F3F"/>
    <w:rsid w:val="00417F90"/>
    <w:rsid w:val="0041EE59"/>
    <w:rsid w:val="0042007C"/>
    <w:rsid w:val="004200B7"/>
    <w:rsid w:val="0042011D"/>
    <w:rsid w:val="0042019D"/>
    <w:rsid w:val="004201DD"/>
    <w:rsid w:val="004202CD"/>
    <w:rsid w:val="00420521"/>
    <w:rsid w:val="004205C3"/>
    <w:rsid w:val="00420653"/>
    <w:rsid w:val="00420676"/>
    <w:rsid w:val="00420813"/>
    <w:rsid w:val="0042094C"/>
    <w:rsid w:val="004209A0"/>
    <w:rsid w:val="00420A43"/>
    <w:rsid w:val="00420A51"/>
    <w:rsid w:val="00420A8A"/>
    <w:rsid w:val="00420AC6"/>
    <w:rsid w:val="00420AE5"/>
    <w:rsid w:val="00420F30"/>
    <w:rsid w:val="00420FAE"/>
    <w:rsid w:val="00421281"/>
    <w:rsid w:val="00421402"/>
    <w:rsid w:val="004215B1"/>
    <w:rsid w:val="00421611"/>
    <w:rsid w:val="0042174F"/>
    <w:rsid w:val="00421784"/>
    <w:rsid w:val="004218DD"/>
    <w:rsid w:val="0042190D"/>
    <w:rsid w:val="00421A2D"/>
    <w:rsid w:val="00421C60"/>
    <w:rsid w:val="00421D04"/>
    <w:rsid w:val="00421E99"/>
    <w:rsid w:val="00421E9D"/>
    <w:rsid w:val="00421EF8"/>
    <w:rsid w:val="00421F09"/>
    <w:rsid w:val="00421F27"/>
    <w:rsid w:val="004220AC"/>
    <w:rsid w:val="00422106"/>
    <w:rsid w:val="00422134"/>
    <w:rsid w:val="004221CA"/>
    <w:rsid w:val="004221F8"/>
    <w:rsid w:val="0042224A"/>
    <w:rsid w:val="0042236C"/>
    <w:rsid w:val="0042261C"/>
    <w:rsid w:val="0042266B"/>
    <w:rsid w:val="00422727"/>
    <w:rsid w:val="004227CB"/>
    <w:rsid w:val="0042280F"/>
    <w:rsid w:val="00422A9C"/>
    <w:rsid w:val="00422D11"/>
    <w:rsid w:val="00422DC2"/>
    <w:rsid w:val="00422E68"/>
    <w:rsid w:val="00422F5C"/>
    <w:rsid w:val="00423007"/>
    <w:rsid w:val="00423020"/>
    <w:rsid w:val="0042305A"/>
    <w:rsid w:val="0042306E"/>
    <w:rsid w:val="0042309D"/>
    <w:rsid w:val="0042314F"/>
    <w:rsid w:val="00423164"/>
    <w:rsid w:val="004231A2"/>
    <w:rsid w:val="0042328B"/>
    <w:rsid w:val="0042331D"/>
    <w:rsid w:val="0042345E"/>
    <w:rsid w:val="0042366A"/>
    <w:rsid w:val="00423A53"/>
    <w:rsid w:val="00423A84"/>
    <w:rsid w:val="00423AA9"/>
    <w:rsid w:val="00423AC1"/>
    <w:rsid w:val="00423B0A"/>
    <w:rsid w:val="00423C6D"/>
    <w:rsid w:val="00423EBC"/>
    <w:rsid w:val="0042406C"/>
    <w:rsid w:val="0042428D"/>
    <w:rsid w:val="004242BF"/>
    <w:rsid w:val="0042437E"/>
    <w:rsid w:val="004244CE"/>
    <w:rsid w:val="00424825"/>
    <w:rsid w:val="0042488C"/>
    <w:rsid w:val="004249D1"/>
    <w:rsid w:val="00424AB1"/>
    <w:rsid w:val="00424B30"/>
    <w:rsid w:val="00424B4B"/>
    <w:rsid w:val="00424BA5"/>
    <w:rsid w:val="00424D65"/>
    <w:rsid w:val="00424F01"/>
    <w:rsid w:val="00424F1C"/>
    <w:rsid w:val="00425182"/>
    <w:rsid w:val="004251A5"/>
    <w:rsid w:val="00425207"/>
    <w:rsid w:val="00425437"/>
    <w:rsid w:val="004254C1"/>
    <w:rsid w:val="004255DB"/>
    <w:rsid w:val="00425667"/>
    <w:rsid w:val="004256B8"/>
    <w:rsid w:val="004256BD"/>
    <w:rsid w:val="004258E6"/>
    <w:rsid w:val="0042591F"/>
    <w:rsid w:val="0042599A"/>
    <w:rsid w:val="00425A53"/>
    <w:rsid w:val="00425E2E"/>
    <w:rsid w:val="00425FB1"/>
    <w:rsid w:val="0042613E"/>
    <w:rsid w:val="0042628B"/>
    <w:rsid w:val="0042635A"/>
    <w:rsid w:val="004263C4"/>
    <w:rsid w:val="004264FC"/>
    <w:rsid w:val="004266BC"/>
    <w:rsid w:val="00426948"/>
    <w:rsid w:val="004269CA"/>
    <w:rsid w:val="00426A8E"/>
    <w:rsid w:val="00426B91"/>
    <w:rsid w:val="00426BF9"/>
    <w:rsid w:val="00426C00"/>
    <w:rsid w:val="00426CB8"/>
    <w:rsid w:val="00426D1E"/>
    <w:rsid w:val="00426DA4"/>
    <w:rsid w:val="0042700A"/>
    <w:rsid w:val="00427019"/>
    <w:rsid w:val="0042710A"/>
    <w:rsid w:val="00427143"/>
    <w:rsid w:val="00427184"/>
    <w:rsid w:val="00427199"/>
    <w:rsid w:val="004273FC"/>
    <w:rsid w:val="0042740A"/>
    <w:rsid w:val="004274C7"/>
    <w:rsid w:val="00427573"/>
    <w:rsid w:val="00427627"/>
    <w:rsid w:val="00427681"/>
    <w:rsid w:val="0042769D"/>
    <w:rsid w:val="004276C7"/>
    <w:rsid w:val="004276D2"/>
    <w:rsid w:val="00427834"/>
    <w:rsid w:val="004278B9"/>
    <w:rsid w:val="0042792F"/>
    <w:rsid w:val="00427AAF"/>
    <w:rsid w:val="00427B0C"/>
    <w:rsid w:val="00427BA7"/>
    <w:rsid w:val="00427C32"/>
    <w:rsid w:val="00427E69"/>
    <w:rsid w:val="00427ED8"/>
    <w:rsid w:val="00427EEC"/>
    <w:rsid w:val="00430054"/>
    <w:rsid w:val="00430294"/>
    <w:rsid w:val="00430336"/>
    <w:rsid w:val="0043033F"/>
    <w:rsid w:val="0043034B"/>
    <w:rsid w:val="00430389"/>
    <w:rsid w:val="00430569"/>
    <w:rsid w:val="00430589"/>
    <w:rsid w:val="00430701"/>
    <w:rsid w:val="00430770"/>
    <w:rsid w:val="00430836"/>
    <w:rsid w:val="00430878"/>
    <w:rsid w:val="00430A30"/>
    <w:rsid w:val="00430ADD"/>
    <w:rsid w:val="00430B29"/>
    <w:rsid w:val="00430B4C"/>
    <w:rsid w:val="00430C41"/>
    <w:rsid w:val="00430C53"/>
    <w:rsid w:val="00430CD9"/>
    <w:rsid w:val="00430E50"/>
    <w:rsid w:val="00430F1D"/>
    <w:rsid w:val="00431094"/>
    <w:rsid w:val="00431108"/>
    <w:rsid w:val="00431111"/>
    <w:rsid w:val="00431139"/>
    <w:rsid w:val="004312D5"/>
    <w:rsid w:val="004313B0"/>
    <w:rsid w:val="004313C5"/>
    <w:rsid w:val="004313F6"/>
    <w:rsid w:val="00431464"/>
    <w:rsid w:val="0043158F"/>
    <w:rsid w:val="004316D5"/>
    <w:rsid w:val="00431707"/>
    <w:rsid w:val="004317C8"/>
    <w:rsid w:val="00431821"/>
    <w:rsid w:val="00431895"/>
    <w:rsid w:val="004319ED"/>
    <w:rsid w:val="004319F9"/>
    <w:rsid w:val="00431AA1"/>
    <w:rsid w:val="00431B4C"/>
    <w:rsid w:val="00431C37"/>
    <w:rsid w:val="00431D40"/>
    <w:rsid w:val="00431D7E"/>
    <w:rsid w:val="00431E5F"/>
    <w:rsid w:val="00431ECC"/>
    <w:rsid w:val="00432026"/>
    <w:rsid w:val="00432096"/>
    <w:rsid w:val="00432098"/>
    <w:rsid w:val="004321E7"/>
    <w:rsid w:val="004321E8"/>
    <w:rsid w:val="0043222C"/>
    <w:rsid w:val="004323A4"/>
    <w:rsid w:val="00432498"/>
    <w:rsid w:val="004326E3"/>
    <w:rsid w:val="0043281E"/>
    <w:rsid w:val="004329F2"/>
    <w:rsid w:val="00432A3F"/>
    <w:rsid w:val="00432BA7"/>
    <w:rsid w:val="00432CDD"/>
    <w:rsid w:val="00432EA4"/>
    <w:rsid w:val="00432EEB"/>
    <w:rsid w:val="00432F18"/>
    <w:rsid w:val="00432F27"/>
    <w:rsid w:val="0043302E"/>
    <w:rsid w:val="004331E2"/>
    <w:rsid w:val="0043328E"/>
    <w:rsid w:val="0043334B"/>
    <w:rsid w:val="004333C6"/>
    <w:rsid w:val="00433455"/>
    <w:rsid w:val="0043345E"/>
    <w:rsid w:val="00433461"/>
    <w:rsid w:val="00433475"/>
    <w:rsid w:val="00433500"/>
    <w:rsid w:val="004335A2"/>
    <w:rsid w:val="00433609"/>
    <w:rsid w:val="00433614"/>
    <w:rsid w:val="004336D3"/>
    <w:rsid w:val="004337FA"/>
    <w:rsid w:val="0043381D"/>
    <w:rsid w:val="00433835"/>
    <w:rsid w:val="004338E1"/>
    <w:rsid w:val="00433AFF"/>
    <w:rsid w:val="00433C6C"/>
    <w:rsid w:val="00433D35"/>
    <w:rsid w:val="00433E17"/>
    <w:rsid w:val="0043401D"/>
    <w:rsid w:val="004340A5"/>
    <w:rsid w:val="0043418C"/>
    <w:rsid w:val="0043426D"/>
    <w:rsid w:val="0043426F"/>
    <w:rsid w:val="0043429C"/>
    <w:rsid w:val="004342E9"/>
    <w:rsid w:val="0043435C"/>
    <w:rsid w:val="00434510"/>
    <w:rsid w:val="004345BA"/>
    <w:rsid w:val="004346D2"/>
    <w:rsid w:val="0043481D"/>
    <w:rsid w:val="00434864"/>
    <w:rsid w:val="004348AD"/>
    <w:rsid w:val="004349DE"/>
    <w:rsid w:val="00434A5C"/>
    <w:rsid w:val="00434C52"/>
    <w:rsid w:val="00434CBC"/>
    <w:rsid w:val="00434D07"/>
    <w:rsid w:val="00434D2E"/>
    <w:rsid w:val="00434D91"/>
    <w:rsid w:val="00434EB4"/>
    <w:rsid w:val="00435051"/>
    <w:rsid w:val="004350AF"/>
    <w:rsid w:val="004350FD"/>
    <w:rsid w:val="00435161"/>
    <w:rsid w:val="00435201"/>
    <w:rsid w:val="0043525D"/>
    <w:rsid w:val="00435296"/>
    <w:rsid w:val="0043554C"/>
    <w:rsid w:val="004355A4"/>
    <w:rsid w:val="004355F2"/>
    <w:rsid w:val="0043565B"/>
    <w:rsid w:val="00435781"/>
    <w:rsid w:val="00435896"/>
    <w:rsid w:val="00435934"/>
    <w:rsid w:val="00435BCE"/>
    <w:rsid w:val="00435D3C"/>
    <w:rsid w:val="00435DEC"/>
    <w:rsid w:val="00435E79"/>
    <w:rsid w:val="004360D5"/>
    <w:rsid w:val="00436160"/>
    <w:rsid w:val="00436351"/>
    <w:rsid w:val="00436552"/>
    <w:rsid w:val="004365B8"/>
    <w:rsid w:val="00436626"/>
    <w:rsid w:val="00436706"/>
    <w:rsid w:val="00436772"/>
    <w:rsid w:val="00436806"/>
    <w:rsid w:val="00436896"/>
    <w:rsid w:val="004368D2"/>
    <w:rsid w:val="00436920"/>
    <w:rsid w:val="00436C7D"/>
    <w:rsid w:val="00436CD8"/>
    <w:rsid w:val="00436E23"/>
    <w:rsid w:val="00436EC7"/>
    <w:rsid w:val="00436EEC"/>
    <w:rsid w:val="00436F45"/>
    <w:rsid w:val="00436F8A"/>
    <w:rsid w:val="00437074"/>
    <w:rsid w:val="00437091"/>
    <w:rsid w:val="0043726F"/>
    <w:rsid w:val="00437296"/>
    <w:rsid w:val="004372E9"/>
    <w:rsid w:val="00437405"/>
    <w:rsid w:val="004374FB"/>
    <w:rsid w:val="0043769C"/>
    <w:rsid w:val="004376C6"/>
    <w:rsid w:val="00437763"/>
    <w:rsid w:val="004378B3"/>
    <w:rsid w:val="0043797F"/>
    <w:rsid w:val="00437A65"/>
    <w:rsid w:val="00437AD1"/>
    <w:rsid w:val="00437AF8"/>
    <w:rsid w:val="00437BB7"/>
    <w:rsid w:val="00437BE0"/>
    <w:rsid w:val="00437D74"/>
    <w:rsid w:val="00437DC0"/>
    <w:rsid w:val="00437F54"/>
    <w:rsid w:val="00440182"/>
    <w:rsid w:val="004402DF"/>
    <w:rsid w:val="00440543"/>
    <w:rsid w:val="004405FD"/>
    <w:rsid w:val="00440711"/>
    <w:rsid w:val="00440750"/>
    <w:rsid w:val="004408E7"/>
    <w:rsid w:val="00440A32"/>
    <w:rsid w:val="00440B1F"/>
    <w:rsid w:val="00440B65"/>
    <w:rsid w:val="00440BE1"/>
    <w:rsid w:val="00440CE9"/>
    <w:rsid w:val="00440D20"/>
    <w:rsid w:val="00440D52"/>
    <w:rsid w:val="00440DC1"/>
    <w:rsid w:val="00440DEA"/>
    <w:rsid w:val="00440E07"/>
    <w:rsid w:val="00440E7A"/>
    <w:rsid w:val="00440E83"/>
    <w:rsid w:val="00440F6F"/>
    <w:rsid w:val="00441117"/>
    <w:rsid w:val="0044111E"/>
    <w:rsid w:val="004411CB"/>
    <w:rsid w:val="004413A5"/>
    <w:rsid w:val="0044141C"/>
    <w:rsid w:val="0044144D"/>
    <w:rsid w:val="00441523"/>
    <w:rsid w:val="0044163A"/>
    <w:rsid w:val="00441756"/>
    <w:rsid w:val="00441D82"/>
    <w:rsid w:val="00441DBF"/>
    <w:rsid w:val="00441DCF"/>
    <w:rsid w:val="00441EB4"/>
    <w:rsid w:val="00441EBA"/>
    <w:rsid w:val="00441EBD"/>
    <w:rsid w:val="00441F43"/>
    <w:rsid w:val="00441FA0"/>
    <w:rsid w:val="00442206"/>
    <w:rsid w:val="0044237F"/>
    <w:rsid w:val="0044249B"/>
    <w:rsid w:val="004424E4"/>
    <w:rsid w:val="004424F7"/>
    <w:rsid w:val="004425F7"/>
    <w:rsid w:val="00442634"/>
    <w:rsid w:val="00442848"/>
    <w:rsid w:val="004428B1"/>
    <w:rsid w:val="00442944"/>
    <w:rsid w:val="00442B1B"/>
    <w:rsid w:val="00442C3E"/>
    <w:rsid w:val="00442F9A"/>
    <w:rsid w:val="0044303A"/>
    <w:rsid w:val="00443054"/>
    <w:rsid w:val="00443260"/>
    <w:rsid w:val="004434B0"/>
    <w:rsid w:val="00443562"/>
    <w:rsid w:val="0044362B"/>
    <w:rsid w:val="0044363E"/>
    <w:rsid w:val="004436A6"/>
    <w:rsid w:val="004436C0"/>
    <w:rsid w:val="004436CD"/>
    <w:rsid w:val="0044373E"/>
    <w:rsid w:val="004437CF"/>
    <w:rsid w:val="004437FA"/>
    <w:rsid w:val="0044383F"/>
    <w:rsid w:val="0044398F"/>
    <w:rsid w:val="004439F0"/>
    <w:rsid w:val="00443B87"/>
    <w:rsid w:val="00443C4F"/>
    <w:rsid w:val="00443C94"/>
    <w:rsid w:val="00443D5C"/>
    <w:rsid w:val="00443D94"/>
    <w:rsid w:val="00443D99"/>
    <w:rsid w:val="00443E18"/>
    <w:rsid w:val="00443E72"/>
    <w:rsid w:val="004440E7"/>
    <w:rsid w:val="004441C6"/>
    <w:rsid w:val="004441F2"/>
    <w:rsid w:val="00444211"/>
    <w:rsid w:val="004442E2"/>
    <w:rsid w:val="00444318"/>
    <w:rsid w:val="004443ED"/>
    <w:rsid w:val="004444D4"/>
    <w:rsid w:val="00444522"/>
    <w:rsid w:val="00444590"/>
    <w:rsid w:val="004445EF"/>
    <w:rsid w:val="00444615"/>
    <w:rsid w:val="004446BA"/>
    <w:rsid w:val="00444710"/>
    <w:rsid w:val="00444995"/>
    <w:rsid w:val="004449FC"/>
    <w:rsid w:val="00444A3D"/>
    <w:rsid w:val="00444B0C"/>
    <w:rsid w:val="00444B9E"/>
    <w:rsid w:val="00444C4C"/>
    <w:rsid w:val="00444CD2"/>
    <w:rsid w:val="00444CE9"/>
    <w:rsid w:val="00444D50"/>
    <w:rsid w:val="00444D70"/>
    <w:rsid w:val="00444DB8"/>
    <w:rsid w:val="00444DEA"/>
    <w:rsid w:val="00444E05"/>
    <w:rsid w:val="00444EE5"/>
    <w:rsid w:val="00444FDA"/>
    <w:rsid w:val="00445116"/>
    <w:rsid w:val="0044514B"/>
    <w:rsid w:val="0044514E"/>
    <w:rsid w:val="00445269"/>
    <w:rsid w:val="00445314"/>
    <w:rsid w:val="004453CD"/>
    <w:rsid w:val="004454DE"/>
    <w:rsid w:val="00445559"/>
    <w:rsid w:val="0044593B"/>
    <w:rsid w:val="00445A5B"/>
    <w:rsid w:val="00445B68"/>
    <w:rsid w:val="00446014"/>
    <w:rsid w:val="0044604A"/>
    <w:rsid w:val="00446050"/>
    <w:rsid w:val="004460B4"/>
    <w:rsid w:val="00446120"/>
    <w:rsid w:val="00446295"/>
    <w:rsid w:val="004463E2"/>
    <w:rsid w:val="00446424"/>
    <w:rsid w:val="00446433"/>
    <w:rsid w:val="00446491"/>
    <w:rsid w:val="004465C3"/>
    <w:rsid w:val="00446747"/>
    <w:rsid w:val="0044679C"/>
    <w:rsid w:val="00446847"/>
    <w:rsid w:val="00446942"/>
    <w:rsid w:val="00446C95"/>
    <w:rsid w:val="00446D4E"/>
    <w:rsid w:val="00446D78"/>
    <w:rsid w:val="00446D7A"/>
    <w:rsid w:val="00446DB4"/>
    <w:rsid w:val="00446E5C"/>
    <w:rsid w:val="00446F1E"/>
    <w:rsid w:val="00446F36"/>
    <w:rsid w:val="0044717D"/>
    <w:rsid w:val="004472C8"/>
    <w:rsid w:val="0044731A"/>
    <w:rsid w:val="0044749D"/>
    <w:rsid w:val="00447845"/>
    <w:rsid w:val="00447963"/>
    <w:rsid w:val="004479F9"/>
    <w:rsid w:val="00447AA5"/>
    <w:rsid w:val="00447B36"/>
    <w:rsid w:val="00447BE1"/>
    <w:rsid w:val="00447CA1"/>
    <w:rsid w:val="00447D2B"/>
    <w:rsid w:val="00447D50"/>
    <w:rsid w:val="00447D8E"/>
    <w:rsid w:val="00450024"/>
    <w:rsid w:val="0045004C"/>
    <w:rsid w:val="004500E2"/>
    <w:rsid w:val="00450228"/>
    <w:rsid w:val="00450248"/>
    <w:rsid w:val="0045028D"/>
    <w:rsid w:val="004503B0"/>
    <w:rsid w:val="004503EA"/>
    <w:rsid w:val="0045059E"/>
    <w:rsid w:val="004505CD"/>
    <w:rsid w:val="004506B4"/>
    <w:rsid w:val="004506EC"/>
    <w:rsid w:val="00450737"/>
    <w:rsid w:val="00450784"/>
    <w:rsid w:val="00450956"/>
    <w:rsid w:val="004509F5"/>
    <w:rsid w:val="00450A92"/>
    <w:rsid w:val="00450AC8"/>
    <w:rsid w:val="00450B6A"/>
    <w:rsid w:val="00450BCF"/>
    <w:rsid w:val="00450D19"/>
    <w:rsid w:val="00450D5C"/>
    <w:rsid w:val="00450F99"/>
    <w:rsid w:val="00450FAE"/>
    <w:rsid w:val="00450FEB"/>
    <w:rsid w:val="00451115"/>
    <w:rsid w:val="00451134"/>
    <w:rsid w:val="00451155"/>
    <w:rsid w:val="00451170"/>
    <w:rsid w:val="00451283"/>
    <w:rsid w:val="0045130D"/>
    <w:rsid w:val="004513B0"/>
    <w:rsid w:val="004513C2"/>
    <w:rsid w:val="004513CC"/>
    <w:rsid w:val="0045141D"/>
    <w:rsid w:val="004515DD"/>
    <w:rsid w:val="00451639"/>
    <w:rsid w:val="00451687"/>
    <w:rsid w:val="004516C4"/>
    <w:rsid w:val="004516EE"/>
    <w:rsid w:val="004518BE"/>
    <w:rsid w:val="004518D0"/>
    <w:rsid w:val="00451917"/>
    <w:rsid w:val="00451A48"/>
    <w:rsid w:val="00451C5C"/>
    <w:rsid w:val="00451CE9"/>
    <w:rsid w:val="00451CEB"/>
    <w:rsid w:val="00451ED3"/>
    <w:rsid w:val="00452090"/>
    <w:rsid w:val="004520BC"/>
    <w:rsid w:val="0045225C"/>
    <w:rsid w:val="0045226E"/>
    <w:rsid w:val="00452281"/>
    <w:rsid w:val="00452393"/>
    <w:rsid w:val="00452436"/>
    <w:rsid w:val="00452494"/>
    <w:rsid w:val="00452508"/>
    <w:rsid w:val="0045254C"/>
    <w:rsid w:val="004525BE"/>
    <w:rsid w:val="0045268D"/>
    <w:rsid w:val="004526C8"/>
    <w:rsid w:val="00452769"/>
    <w:rsid w:val="004527E0"/>
    <w:rsid w:val="00452A22"/>
    <w:rsid w:val="00452A97"/>
    <w:rsid w:val="00452AA9"/>
    <w:rsid w:val="00452B93"/>
    <w:rsid w:val="00452CDC"/>
    <w:rsid w:val="00452D58"/>
    <w:rsid w:val="00452E01"/>
    <w:rsid w:val="00452EC9"/>
    <w:rsid w:val="00452EEA"/>
    <w:rsid w:val="004530F9"/>
    <w:rsid w:val="0045324B"/>
    <w:rsid w:val="00453359"/>
    <w:rsid w:val="00453387"/>
    <w:rsid w:val="00453393"/>
    <w:rsid w:val="0045352F"/>
    <w:rsid w:val="004536E6"/>
    <w:rsid w:val="00453825"/>
    <w:rsid w:val="00453870"/>
    <w:rsid w:val="004538C3"/>
    <w:rsid w:val="00453919"/>
    <w:rsid w:val="00453A10"/>
    <w:rsid w:val="00453A72"/>
    <w:rsid w:val="00453B85"/>
    <w:rsid w:val="00453D68"/>
    <w:rsid w:val="00453D8E"/>
    <w:rsid w:val="00453DC8"/>
    <w:rsid w:val="00453E5F"/>
    <w:rsid w:val="00453F11"/>
    <w:rsid w:val="0045403E"/>
    <w:rsid w:val="00454178"/>
    <w:rsid w:val="00454182"/>
    <w:rsid w:val="004542C5"/>
    <w:rsid w:val="004543AB"/>
    <w:rsid w:val="004543CE"/>
    <w:rsid w:val="004544A4"/>
    <w:rsid w:val="00454554"/>
    <w:rsid w:val="00454857"/>
    <w:rsid w:val="004548E6"/>
    <w:rsid w:val="00454963"/>
    <w:rsid w:val="0045497F"/>
    <w:rsid w:val="004549D2"/>
    <w:rsid w:val="00454DF9"/>
    <w:rsid w:val="00454E6C"/>
    <w:rsid w:val="00454E89"/>
    <w:rsid w:val="00455045"/>
    <w:rsid w:val="004550FC"/>
    <w:rsid w:val="0045514E"/>
    <w:rsid w:val="004551D6"/>
    <w:rsid w:val="00455221"/>
    <w:rsid w:val="0045529C"/>
    <w:rsid w:val="0045532B"/>
    <w:rsid w:val="0045533A"/>
    <w:rsid w:val="00455389"/>
    <w:rsid w:val="004553A4"/>
    <w:rsid w:val="004553C1"/>
    <w:rsid w:val="004554DB"/>
    <w:rsid w:val="00455576"/>
    <w:rsid w:val="00455666"/>
    <w:rsid w:val="0045571D"/>
    <w:rsid w:val="00455827"/>
    <w:rsid w:val="004558BF"/>
    <w:rsid w:val="00455907"/>
    <w:rsid w:val="00455A02"/>
    <w:rsid w:val="00455C32"/>
    <w:rsid w:val="00455CD7"/>
    <w:rsid w:val="00455D70"/>
    <w:rsid w:val="00455DF7"/>
    <w:rsid w:val="00455E87"/>
    <w:rsid w:val="00455F32"/>
    <w:rsid w:val="00456124"/>
    <w:rsid w:val="004563DF"/>
    <w:rsid w:val="00456440"/>
    <w:rsid w:val="004565E9"/>
    <w:rsid w:val="004566F7"/>
    <w:rsid w:val="004567D0"/>
    <w:rsid w:val="00456915"/>
    <w:rsid w:val="0045692C"/>
    <w:rsid w:val="0045696F"/>
    <w:rsid w:val="004569A4"/>
    <w:rsid w:val="00456A66"/>
    <w:rsid w:val="00456BA1"/>
    <w:rsid w:val="00456BBE"/>
    <w:rsid w:val="00456D54"/>
    <w:rsid w:val="00456DF9"/>
    <w:rsid w:val="00456E6D"/>
    <w:rsid w:val="00456ED8"/>
    <w:rsid w:val="0045702B"/>
    <w:rsid w:val="0045713B"/>
    <w:rsid w:val="0045726D"/>
    <w:rsid w:val="00457318"/>
    <w:rsid w:val="00457340"/>
    <w:rsid w:val="00457468"/>
    <w:rsid w:val="00457494"/>
    <w:rsid w:val="004574DA"/>
    <w:rsid w:val="0045756D"/>
    <w:rsid w:val="004579A7"/>
    <w:rsid w:val="004579BD"/>
    <w:rsid w:val="00457E0A"/>
    <w:rsid w:val="00457E3A"/>
    <w:rsid w:val="00457E77"/>
    <w:rsid w:val="00457E7F"/>
    <w:rsid w:val="00460350"/>
    <w:rsid w:val="004604AB"/>
    <w:rsid w:val="00460529"/>
    <w:rsid w:val="00460573"/>
    <w:rsid w:val="00460586"/>
    <w:rsid w:val="00460590"/>
    <w:rsid w:val="0046062F"/>
    <w:rsid w:val="0046066F"/>
    <w:rsid w:val="00460686"/>
    <w:rsid w:val="00460692"/>
    <w:rsid w:val="00460758"/>
    <w:rsid w:val="004607A0"/>
    <w:rsid w:val="00460944"/>
    <w:rsid w:val="004609B5"/>
    <w:rsid w:val="004609C9"/>
    <w:rsid w:val="00460AE3"/>
    <w:rsid w:val="00460BFD"/>
    <w:rsid w:val="00460C43"/>
    <w:rsid w:val="00460C9B"/>
    <w:rsid w:val="00460CB8"/>
    <w:rsid w:val="00460CCF"/>
    <w:rsid w:val="00460D9D"/>
    <w:rsid w:val="00460DA3"/>
    <w:rsid w:val="00460E37"/>
    <w:rsid w:val="00460F22"/>
    <w:rsid w:val="00460F88"/>
    <w:rsid w:val="00460FAC"/>
    <w:rsid w:val="00460FD8"/>
    <w:rsid w:val="00460FE0"/>
    <w:rsid w:val="00461017"/>
    <w:rsid w:val="00461114"/>
    <w:rsid w:val="004614C2"/>
    <w:rsid w:val="004614D2"/>
    <w:rsid w:val="004614F0"/>
    <w:rsid w:val="00461525"/>
    <w:rsid w:val="00461626"/>
    <w:rsid w:val="004616B9"/>
    <w:rsid w:val="004618C7"/>
    <w:rsid w:val="00461B17"/>
    <w:rsid w:val="00461B74"/>
    <w:rsid w:val="00461BC2"/>
    <w:rsid w:val="00461BE3"/>
    <w:rsid w:val="00461C72"/>
    <w:rsid w:val="00461CAA"/>
    <w:rsid w:val="00461DDB"/>
    <w:rsid w:val="00461DED"/>
    <w:rsid w:val="00461E37"/>
    <w:rsid w:val="00461E71"/>
    <w:rsid w:val="00461E7E"/>
    <w:rsid w:val="00461F11"/>
    <w:rsid w:val="00462027"/>
    <w:rsid w:val="0046206F"/>
    <w:rsid w:val="00462228"/>
    <w:rsid w:val="004623B6"/>
    <w:rsid w:val="00462411"/>
    <w:rsid w:val="004624A0"/>
    <w:rsid w:val="0046257C"/>
    <w:rsid w:val="004629D0"/>
    <w:rsid w:val="00462A41"/>
    <w:rsid w:val="00462B9D"/>
    <w:rsid w:val="00462C01"/>
    <w:rsid w:val="00462CAC"/>
    <w:rsid w:val="00462D3D"/>
    <w:rsid w:val="00462D4C"/>
    <w:rsid w:val="00462EBE"/>
    <w:rsid w:val="00462EEA"/>
    <w:rsid w:val="00462F20"/>
    <w:rsid w:val="00462F44"/>
    <w:rsid w:val="00462F9B"/>
    <w:rsid w:val="004630B3"/>
    <w:rsid w:val="00463141"/>
    <w:rsid w:val="004631CD"/>
    <w:rsid w:val="004631D9"/>
    <w:rsid w:val="00463243"/>
    <w:rsid w:val="00463256"/>
    <w:rsid w:val="004634A9"/>
    <w:rsid w:val="004634BD"/>
    <w:rsid w:val="004635A3"/>
    <w:rsid w:val="00463724"/>
    <w:rsid w:val="00463830"/>
    <w:rsid w:val="0046388E"/>
    <w:rsid w:val="004638DE"/>
    <w:rsid w:val="00463992"/>
    <w:rsid w:val="004639AB"/>
    <w:rsid w:val="004639BB"/>
    <w:rsid w:val="00463D51"/>
    <w:rsid w:val="00463FB6"/>
    <w:rsid w:val="00464094"/>
    <w:rsid w:val="004640A3"/>
    <w:rsid w:val="00464148"/>
    <w:rsid w:val="0046414D"/>
    <w:rsid w:val="004643BD"/>
    <w:rsid w:val="0046486A"/>
    <w:rsid w:val="0046495F"/>
    <w:rsid w:val="00464AA4"/>
    <w:rsid w:val="00464ABA"/>
    <w:rsid w:val="00465080"/>
    <w:rsid w:val="0046516B"/>
    <w:rsid w:val="00465334"/>
    <w:rsid w:val="0046538F"/>
    <w:rsid w:val="004654C3"/>
    <w:rsid w:val="004654FB"/>
    <w:rsid w:val="00465542"/>
    <w:rsid w:val="0046563A"/>
    <w:rsid w:val="004656DB"/>
    <w:rsid w:val="0046577E"/>
    <w:rsid w:val="004657EC"/>
    <w:rsid w:val="00465845"/>
    <w:rsid w:val="00465A3E"/>
    <w:rsid w:val="00465A80"/>
    <w:rsid w:val="00465ADF"/>
    <w:rsid w:val="00465BF8"/>
    <w:rsid w:val="00465CFF"/>
    <w:rsid w:val="00465DC4"/>
    <w:rsid w:val="00465EA0"/>
    <w:rsid w:val="00465F7B"/>
    <w:rsid w:val="00465F9B"/>
    <w:rsid w:val="0046600E"/>
    <w:rsid w:val="004661C7"/>
    <w:rsid w:val="004662AC"/>
    <w:rsid w:val="00466373"/>
    <w:rsid w:val="0046664C"/>
    <w:rsid w:val="0046669A"/>
    <w:rsid w:val="0046672B"/>
    <w:rsid w:val="004667D1"/>
    <w:rsid w:val="00466836"/>
    <w:rsid w:val="00466864"/>
    <w:rsid w:val="004668B2"/>
    <w:rsid w:val="004668FA"/>
    <w:rsid w:val="00466B67"/>
    <w:rsid w:val="00466BAA"/>
    <w:rsid w:val="00466BC9"/>
    <w:rsid w:val="00466D69"/>
    <w:rsid w:val="00466E9C"/>
    <w:rsid w:val="00466F02"/>
    <w:rsid w:val="00466FE0"/>
    <w:rsid w:val="00466FE3"/>
    <w:rsid w:val="0046703B"/>
    <w:rsid w:val="00467070"/>
    <w:rsid w:val="004670A2"/>
    <w:rsid w:val="004673F4"/>
    <w:rsid w:val="00467474"/>
    <w:rsid w:val="00467484"/>
    <w:rsid w:val="00467805"/>
    <w:rsid w:val="00467889"/>
    <w:rsid w:val="00467979"/>
    <w:rsid w:val="00467A43"/>
    <w:rsid w:val="00467A5A"/>
    <w:rsid w:val="00467AD4"/>
    <w:rsid w:val="00467C28"/>
    <w:rsid w:val="00467F83"/>
    <w:rsid w:val="0046AB08"/>
    <w:rsid w:val="00470114"/>
    <w:rsid w:val="00470157"/>
    <w:rsid w:val="00470178"/>
    <w:rsid w:val="0047018E"/>
    <w:rsid w:val="00470191"/>
    <w:rsid w:val="004703AB"/>
    <w:rsid w:val="0047042F"/>
    <w:rsid w:val="00470605"/>
    <w:rsid w:val="0047060A"/>
    <w:rsid w:val="0047073D"/>
    <w:rsid w:val="0047079E"/>
    <w:rsid w:val="00470BD8"/>
    <w:rsid w:val="00470C72"/>
    <w:rsid w:val="00470CB3"/>
    <w:rsid w:val="00470CE2"/>
    <w:rsid w:val="00470DD2"/>
    <w:rsid w:val="00470F26"/>
    <w:rsid w:val="0047110B"/>
    <w:rsid w:val="00471149"/>
    <w:rsid w:val="004711BD"/>
    <w:rsid w:val="004712FC"/>
    <w:rsid w:val="004713BE"/>
    <w:rsid w:val="004713BF"/>
    <w:rsid w:val="004714D0"/>
    <w:rsid w:val="00471538"/>
    <w:rsid w:val="004715B4"/>
    <w:rsid w:val="0047161C"/>
    <w:rsid w:val="0047167E"/>
    <w:rsid w:val="00471758"/>
    <w:rsid w:val="00471919"/>
    <w:rsid w:val="004719AF"/>
    <w:rsid w:val="00471CA3"/>
    <w:rsid w:val="00471CB9"/>
    <w:rsid w:val="00471D92"/>
    <w:rsid w:val="00471E08"/>
    <w:rsid w:val="00471E2F"/>
    <w:rsid w:val="00472034"/>
    <w:rsid w:val="00472042"/>
    <w:rsid w:val="00472215"/>
    <w:rsid w:val="0047237B"/>
    <w:rsid w:val="00472488"/>
    <w:rsid w:val="004725B3"/>
    <w:rsid w:val="004725DB"/>
    <w:rsid w:val="00472686"/>
    <w:rsid w:val="00472731"/>
    <w:rsid w:val="00472802"/>
    <w:rsid w:val="00472820"/>
    <w:rsid w:val="00472885"/>
    <w:rsid w:val="00472A10"/>
    <w:rsid w:val="00472A18"/>
    <w:rsid w:val="00472AFB"/>
    <w:rsid w:val="00472B9A"/>
    <w:rsid w:val="00472C6F"/>
    <w:rsid w:val="00472ECE"/>
    <w:rsid w:val="00473098"/>
    <w:rsid w:val="00473219"/>
    <w:rsid w:val="0047324F"/>
    <w:rsid w:val="00473298"/>
    <w:rsid w:val="004732D5"/>
    <w:rsid w:val="004733AC"/>
    <w:rsid w:val="004735DF"/>
    <w:rsid w:val="0047371C"/>
    <w:rsid w:val="00473936"/>
    <w:rsid w:val="00473A7E"/>
    <w:rsid w:val="00473A83"/>
    <w:rsid w:val="00473AD8"/>
    <w:rsid w:val="00473B76"/>
    <w:rsid w:val="00473BA1"/>
    <w:rsid w:val="00473CC3"/>
    <w:rsid w:val="00473DF8"/>
    <w:rsid w:val="00473E5D"/>
    <w:rsid w:val="00473FB5"/>
    <w:rsid w:val="00473FE4"/>
    <w:rsid w:val="00474058"/>
    <w:rsid w:val="0047409F"/>
    <w:rsid w:val="004740D3"/>
    <w:rsid w:val="004742AD"/>
    <w:rsid w:val="004742C1"/>
    <w:rsid w:val="0047438A"/>
    <w:rsid w:val="004743AD"/>
    <w:rsid w:val="004743F8"/>
    <w:rsid w:val="0047454B"/>
    <w:rsid w:val="004745CC"/>
    <w:rsid w:val="004745ED"/>
    <w:rsid w:val="004745F2"/>
    <w:rsid w:val="004747D8"/>
    <w:rsid w:val="004748E8"/>
    <w:rsid w:val="00474C18"/>
    <w:rsid w:val="00474C28"/>
    <w:rsid w:val="00474C6C"/>
    <w:rsid w:val="00474D14"/>
    <w:rsid w:val="00474DF7"/>
    <w:rsid w:val="00474E44"/>
    <w:rsid w:val="00474F77"/>
    <w:rsid w:val="00474FC2"/>
    <w:rsid w:val="0047503E"/>
    <w:rsid w:val="00475149"/>
    <w:rsid w:val="004751D3"/>
    <w:rsid w:val="004754F5"/>
    <w:rsid w:val="00475527"/>
    <w:rsid w:val="00475580"/>
    <w:rsid w:val="00475685"/>
    <w:rsid w:val="004757EA"/>
    <w:rsid w:val="004759A5"/>
    <w:rsid w:val="004759FE"/>
    <w:rsid w:val="00475A53"/>
    <w:rsid w:val="00475A70"/>
    <w:rsid w:val="00475AD0"/>
    <w:rsid w:val="00475CF3"/>
    <w:rsid w:val="00475DBE"/>
    <w:rsid w:val="00475DCA"/>
    <w:rsid w:val="004762A1"/>
    <w:rsid w:val="00476327"/>
    <w:rsid w:val="0047634E"/>
    <w:rsid w:val="00476384"/>
    <w:rsid w:val="004763B4"/>
    <w:rsid w:val="00476403"/>
    <w:rsid w:val="00476461"/>
    <w:rsid w:val="004764A6"/>
    <w:rsid w:val="00476654"/>
    <w:rsid w:val="004766CE"/>
    <w:rsid w:val="004766F9"/>
    <w:rsid w:val="00476806"/>
    <w:rsid w:val="00476841"/>
    <w:rsid w:val="004769B0"/>
    <w:rsid w:val="00476A0A"/>
    <w:rsid w:val="00476A44"/>
    <w:rsid w:val="00476A6D"/>
    <w:rsid w:val="00476AD1"/>
    <w:rsid w:val="00476C4D"/>
    <w:rsid w:val="00476E05"/>
    <w:rsid w:val="00477087"/>
    <w:rsid w:val="0047711C"/>
    <w:rsid w:val="0047728C"/>
    <w:rsid w:val="00477317"/>
    <w:rsid w:val="0047731E"/>
    <w:rsid w:val="00477463"/>
    <w:rsid w:val="004775FB"/>
    <w:rsid w:val="00477618"/>
    <w:rsid w:val="004778F9"/>
    <w:rsid w:val="0047793C"/>
    <w:rsid w:val="004779F5"/>
    <w:rsid w:val="00477B52"/>
    <w:rsid w:val="00477C2C"/>
    <w:rsid w:val="00477C40"/>
    <w:rsid w:val="00477CFF"/>
    <w:rsid w:val="00477D27"/>
    <w:rsid w:val="00477F3F"/>
    <w:rsid w:val="00477F60"/>
    <w:rsid w:val="00477FE3"/>
    <w:rsid w:val="00478543"/>
    <w:rsid w:val="0047DF47"/>
    <w:rsid w:val="004801E4"/>
    <w:rsid w:val="00480203"/>
    <w:rsid w:val="0048022B"/>
    <w:rsid w:val="0048037A"/>
    <w:rsid w:val="004803FE"/>
    <w:rsid w:val="00480641"/>
    <w:rsid w:val="00480648"/>
    <w:rsid w:val="004806A7"/>
    <w:rsid w:val="0048088E"/>
    <w:rsid w:val="004808E9"/>
    <w:rsid w:val="0048093D"/>
    <w:rsid w:val="004809F2"/>
    <w:rsid w:val="00480AF2"/>
    <w:rsid w:val="00480B07"/>
    <w:rsid w:val="00480C8D"/>
    <w:rsid w:val="00480CCF"/>
    <w:rsid w:val="00480D2C"/>
    <w:rsid w:val="00480D9A"/>
    <w:rsid w:val="00480E51"/>
    <w:rsid w:val="00480F1B"/>
    <w:rsid w:val="00480FB3"/>
    <w:rsid w:val="0048104C"/>
    <w:rsid w:val="0048107A"/>
    <w:rsid w:val="0048115F"/>
    <w:rsid w:val="0048117F"/>
    <w:rsid w:val="00481335"/>
    <w:rsid w:val="004813AB"/>
    <w:rsid w:val="004814A7"/>
    <w:rsid w:val="00481748"/>
    <w:rsid w:val="004817C8"/>
    <w:rsid w:val="00481B75"/>
    <w:rsid w:val="00481C00"/>
    <w:rsid w:val="00481C4C"/>
    <w:rsid w:val="00481D7A"/>
    <w:rsid w:val="00481F2F"/>
    <w:rsid w:val="00481F5C"/>
    <w:rsid w:val="004820C2"/>
    <w:rsid w:val="004820DC"/>
    <w:rsid w:val="00482446"/>
    <w:rsid w:val="004825E1"/>
    <w:rsid w:val="00482717"/>
    <w:rsid w:val="00482865"/>
    <w:rsid w:val="0048289A"/>
    <w:rsid w:val="00482913"/>
    <w:rsid w:val="00482A1F"/>
    <w:rsid w:val="00482A60"/>
    <w:rsid w:val="00482DEB"/>
    <w:rsid w:val="00482DF3"/>
    <w:rsid w:val="00482E7C"/>
    <w:rsid w:val="00482EE4"/>
    <w:rsid w:val="00482EFA"/>
    <w:rsid w:val="004831C7"/>
    <w:rsid w:val="00483257"/>
    <w:rsid w:val="004832C3"/>
    <w:rsid w:val="00483387"/>
    <w:rsid w:val="004835A7"/>
    <w:rsid w:val="0048395E"/>
    <w:rsid w:val="0048397C"/>
    <w:rsid w:val="00483B72"/>
    <w:rsid w:val="00483B77"/>
    <w:rsid w:val="00483BCE"/>
    <w:rsid w:val="00483BED"/>
    <w:rsid w:val="00483D34"/>
    <w:rsid w:val="00483DC3"/>
    <w:rsid w:val="00483E2E"/>
    <w:rsid w:val="00483E3A"/>
    <w:rsid w:val="00483F04"/>
    <w:rsid w:val="00483F31"/>
    <w:rsid w:val="00484094"/>
    <w:rsid w:val="00484265"/>
    <w:rsid w:val="004843F1"/>
    <w:rsid w:val="004844D0"/>
    <w:rsid w:val="00484595"/>
    <w:rsid w:val="004845A1"/>
    <w:rsid w:val="0048463D"/>
    <w:rsid w:val="0048466F"/>
    <w:rsid w:val="0048479D"/>
    <w:rsid w:val="00484819"/>
    <w:rsid w:val="00484863"/>
    <w:rsid w:val="00484946"/>
    <w:rsid w:val="00484B2D"/>
    <w:rsid w:val="00484C27"/>
    <w:rsid w:val="00484D0C"/>
    <w:rsid w:val="00484DCE"/>
    <w:rsid w:val="00484E90"/>
    <w:rsid w:val="00484F9D"/>
    <w:rsid w:val="00484FE7"/>
    <w:rsid w:val="00485028"/>
    <w:rsid w:val="00485070"/>
    <w:rsid w:val="00485291"/>
    <w:rsid w:val="004854C9"/>
    <w:rsid w:val="004856FE"/>
    <w:rsid w:val="0048579E"/>
    <w:rsid w:val="0048589E"/>
    <w:rsid w:val="00485958"/>
    <w:rsid w:val="00485960"/>
    <w:rsid w:val="00485B32"/>
    <w:rsid w:val="00485BF4"/>
    <w:rsid w:val="00485C83"/>
    <w:rsid w:val="00485D25"/>
    <w:rsid w:val="00485DCF"/>
    <w:rsid w:val="00485F1F"/>
    <w:rsid w:val="00485F92"/>
    <w:rsid w:val="004861D3"/>
    <w:rsid w:val="00486239"/>
    <w:rsid w:val="004862BA"/>
    <w:rsid w:val="00486440"/>
    <w:rsid w:val="00486569"/>
    <w:rsid w:val="00486589"/>
    <w:rsid w:val="00486595"/>
    <w:rsid w:val="00486598"/>
    <w:rsid w:val="004867DB"/>
    <w:rsid w:val="0048686E"/>
    <w:rsid w:val="00486B2B"/>
    <w:rsid w:val="00486E70"/>
    <w:rsid w:val="00486F24"/>
    <w:rsid w:val="00486F68"/>
    <w:rsid w:val="00486FE5"/>
    <w:rsid w:val="00487030"/>
    <w:rsid w:val="0048706A"/>
    <w:rsid w:val="0048711C"/>
    <w:rsid w:val="00487213"/>
    <w:rsid w:val="004872BD"/>
    <w:rsid w:val="0048732B"/>
    <w:rsid w:val="00487380"/>
    <w:rsid w:val="00487397"/>
    <w:rsid w:val="0048740F"/>
    <w:rsid w:val="004875C2"/>
    <w:rsid w:val="0048762F"/>
    <w:rsid w:val="00487671"/>
    <w:rsid w:val="00487B11"/>
    <w:rsid w:val="00487C97"/>
    <w:rsid w:val="00487D52"/>
    <w:rsid w:val="00487DD3"/>
    <w:rsid w:val="00487DFF"/>
    <w:rsid w:val="00487E04"/>
    <w:rsid w:val="00487EFD"/>
    <w:rsid w:val="0049002C"/>
    <w:rsid w:val="00490040"/>
    <w:rsid w:val="0049006B"/>
    <w:rsid w:val="004900CF"/>
    <w:rsid w:val="0049019C"/>
    <w:rsid w:val="004901D0"/>
    <w:rsid w:val="0049034A"/>
    <w:rsid w:val="00490447"/>
    <w:rsid w:val="004906D2"/>
    <w:rsid w:val="004906F7"/>
    <w:rsid w:val="004906F9"/>
    <w:rsid w:val="004907F9"/>
    <w:rsid w:val="00490811"/>
    <w:rsid w:val="00490862"/>
    <w:rsid w:val="0049095A"/>
    <w:rsid w:val="00490A69"/>
    <w:rsid w:val="00490AEE"/>
    <w:rsid w:val="00490B47"/>
    <w:rsid w:val="00490B7D"/>
    <w:rsid w:val="00490E31"/>
    <w:rsid w:val="00490E78"/>
    <w:rsid w:val="00490EAB"/>
    <w:rsid w:val="00490F2D"/>
    <w:rsid w:val="00491004"/>
    <w:rsid w:val="004910FA"/>
    <w:rsid w:val="00491311"/>
    <w:rsid w:val="004913DA"/>
    <w:rsid w:val="00491474"/>
    <w:rsid w:val="004915BC"/>
    <w:rsid w:val="00491696"/>
    <w:rsid w:val="00491734"/>
    <w:rsid w:val="00491752"/>
    <w:rsid w:val="004917AF"/>
    <w:rsid w:val="004917CB"/>
    <w:rsid w:val="004917D5"/>
    <w:rsid w:val="00491814"/>
    <w:rsid w:val="004918D3"/>
    <w:rsid w:val="004918EB"/>
    <w:rsid w:val="0049193F"/>
    <w:rsid w:val="00491A16"/>
    <w:rsid w:val="00491C02"/>
    <w:rsid w:val="00491C1A"/>
    <w:rsid w:val="00491C70"/>
    <w:rsid w:val="00491CC7"/>
    <w:rsid w:val="00491E60"/>
    <w:rsid w:val="00491E9E"/>
    <w:rsid w:val="00491EBA"/>
    <w:rsid w:val="00491EFE"/>
    <w:rsid w:val="00492211"/>
    <w:rsid w:val="00492303"/>
    <w:rsid w:val="0049235D"/>
    <w:rsid w:val="00492377"/>
    <w:rsid w:val="0049249F"/>
    <w:rsid w:val="0049265C"/>
    <w:rsid w:val="004926E8"/>
    <w:rsid w:val="004926F2"/>
    <w:rsid w:val="004927CA"/>
    <w:rsid w:val="004927EB"/>
    <w:rsid w:val="004927F6"/>
    <w:rsid w:val="00492846"/>
    <w:rsid w:val="00492928"/>
    <w:rsid w:val="00492A8D"/>
    <w:rsid w:val="00492B24"/>
    <w:rsid w:val="00492B5C"/>
    <w:rsid w:val="00492BC3"/>
    <w:rsid w:val="00492C67"/>
    <w:rsid w:val="00492D82"/>
    <w:rsid w:val="00492D92"/>
    <w:rsid w:val="00492F64"/>
    <w:rsid w:val="00492FAB"/>
    <w:rsid w:val="00493033"/>
    <w:rsid w:val="00493182"/>
    <w:rsid w:val="004931C8"/>
    <w:rsid w:val="00493402"/>
    <w:rsid w:val="0049341C"/>
    <w:rsid w:val="0049359A"/>
    <w:rsid w:val="004936C5"/>
    <w:rsid w:val="00493837"/>
    <w:rsid w:val="004938B6"/>
    <w:rsid w:val="00493976"/>
    <w:rsid w:val="00493A88"/>
    <w:rsid w:val="00493AD9"/>
    <w:rsid w:val="00493D2D"/>
    <w:rsid w:val="00493DAC"/>
    <w:rsid w:val="00493E05"/>
    <w:rsid w:val="00493E64"/>
    <w:rsid w:val="00493F94"/>
    <w:rsid w:val="00493FCD"/>
    <w:rsid w:val="0049401B"/>
    <w:rsid w:val="0049428D"/>
    <w:rsid w:val="00494701"/>
    <w:rsid w:val="00494860"/>
    <w:rsid w:val="00494875"/>
    <w:rsid w:val="004948D3"/>
    <w:rsid w:val="00494A6D"/>
    <w:rsid w:val="00494ADE"/>
    <w:rsid w:val="00494B04"/>
    <w:rsid w:val="00494BF8"/>
    <w:rsid w:val="00494DA4"/>
    <w:rsid w:val="00494DA8"/>
    <w:rsid w:val="00494EF4"/>
    <w:rsid w:val="00494FC8"/>
    <w:rsid w:val="00495003"/>
    <w:rsid w:val="00495138"/>
    <w:rsid w:val="0049522D"/>
    <w:rsid w:val="0049523D"/>
    <w:rsid w:val="00495541"/>
    <w:rsid w:val="00495705"/>
    <w:rsid w:val="0049588F"/>
    <w:rsid w:val="004958AA"/>
    <w:rsid w:val="00495A13"/>
    <w:rsid w:val="00495A39"/>
    <w:rsid w:val="00495A6E"/>
    <w:rsid w:val="00495AD2"/>
    <w:rsid w:val="00495BDB"/>
    <w:rsid w:val="00495C4E"/>
    <w:rsid w:val="00495D9E"/>
    <w:rsid w:val="00495E79"/>
    <w:rsid w:val="004960D8"/>
    <w:rsid w:val="0049616F"/>
    <w:rsid w:val="004961DF"/>
    <w:rsid w:val="004962C4"/>
    <w:rsid w:val="00496385"/>
    <w:rsid w:val="0049639D"/>
    <w:rsid w:val="004964DB"/>
    <w:rsid w:val="004964F0"/>
    <w:rsid w:val="00496555"/>
    <w:rsid w:val="00496651"/>
    <w:rsid w:val="00496737"/>
    <w:rsid w:val="004967B9"/>
    <w:rsid w:val="004967CC"/>
    <w:rsid w:val="004969C7"/>
    <w:rsid w:val="00496D19"/>
    <w:rsid w:val="00496E66"/>
    <w:rsid w:val="00497049"/>
    <w:rsid w:val="0049716A"/>
    <w:rsid w:val="0049731D"/>
    <w:rsid w:val="00497351"/>
    <w:rsid w:val="00497414"/>
    <w:rsid w:val="00497614"/>
    <w:rsid w:val="0049769F"/>
    <w:rsid w:val="004976FF"/>
    <w:rsid w:val="0049775D"/>
    <w:rsid w:val="0049783C"/>
    <w:rsid w:val="004978D3"/>
    <w:rsid w:val="0049797D"/>
    <w:rsid w:val="00497C20"/>
    <w:rsid w:val="00497CCB"/>
    <w:rsid w:val="00497CEF"/>
    <w:rsid w:val="00497DD2"/>
    <w:rsid w:val="00497E64"/>
    <w:rsid w:val="00497E81"/>
    <w:rsid w:val="00497FB0"/>
    <w:rsid w:val="004A0130"/>
    <w:rsid w:val="004A0147"/>
    <w:rsid w:val="004A015B"/>
    <w:rsid w:val="004A02F2"/>
    <w:rsid w:val="004A02FD"/>
    <w:rsid w:val="004A035A"/>
    <w:rsid w:val="004A047E"/>
    <w:rsid w:val="004A05A0"/>
    <w:rsid w:val="004A0632"/>
    <w:rsid w:val="004A068A"/>
    <w:rsid w:val="004A06F7"/>
    <w:rsid w:val="004A08E9"/>
    <w:rsid w:val="004A093F"/>
    <w:rsid w:val="004A0984"/>
    <w:rsid w:val="004A0A45"/>
    <w:rsid w:val="004A0BFB"/>
    <w:rsid w:val="004A0D76"/>
    <w:rsid w:val="004A0D7A"/>
    <w:rsid w:val="004A0E1B"/>
    <w:rsid w:val="004A0ED5"/>
    <w:rsid w:val="004A0F63"/>
    <w:rsid w:val="004A0FB5"/>
    <w:rsid w:val="004A10A5"/>
    <w:rsid w:val="004A1154"/>
    <w:rsid w:val="004A11BC"/>
    <w:rsid w:val="004A12CA"/>
    <w:rsid w:val="004A1319"/>
    <w:rsid w:val="004A133B"/>
    <w:rsid w:val="004A1416"/>
    <w:rsid w:val="004A1541"/>
    <w:rsid w:val="004A157E"/>
    <w:rsid w:val="004A1814"/>
    <w:rsid w:val="004A184C"/>
    <w:rsid w:val="004A1937"/>
    <w:rsid w:val="004A1955"/>
    <w:rsid w:val="004A1A15"/>
    <w:rsid w:val="004A1ACB"/>
    <w:rsid w:val="004A1C24"/>
    <w:rsid w:val="004A1C34"/>
    <w:rsid w:val="004A213F"/>
    <w:rsid w:val="004A21B5"/>
    <w:rsid w:val="004A21D4"/>
    <w:rsid w:val="004A223C"/>
    <w:rsid w:val="004A237A"/>
    <w:rsid w:val="004A23E6"/>
    <w:rsid w:val="004A24E5"/>
    <w:rsid w:val="004A2541"/>
    <w:rsid w:val="004A25E4"/>
    <w:rsid w:val="004A2687"/>
    <w:rsid w:val="004A27A1"/>
    <w:rsid w:val="004A2874"/>
    <w:rsid w:val="004A28D5"/>
    <w:rsid w:val="004A2941"/>
    <w:rsid w:val="004A296D"/>
    <w:rsid w:val="004A2994"/>
    <w:rsid w:val="004A29FB"/>
    <w:rsid w:val="004A2AB1"/>
    <w:rsid w:val="004A2AED"/>
    <w:rsid w:val="004A2C04"/>
    <w:rsid w:val="004A2C29"/>
    <w:rsid w:val="004A2C48"/>
    <w:rsid w:val="004A2CBA"/>
    <w:rsid w:val="004A2D0D"/>
    <w:rsid w:val="004A2E00"/>
    <w:rsid w:val="004A300F"/>
    <w:rsid w:val="004A3031"/>
    <w:rsid w:val="004A3095"/>
    <w:rsid w:val="004A3144"/>
    <w:rsid w:val="004A321B"/>
    <w:rsid w:val="004A3359"/>
    <w:rsid w:val="004A3495"/>
    <w:rsid w:val="004A369F"/>
    <w:rsid w:val="004A36D7"/>
    <w:rsid w:val="004A36E7"/>
    <w:rsid w:val="004A38CA"/>
    <w:rsid w:val="004A3928"/>
    <w:rsid w:val="004A3BC6"/>
    <w:rsid w:val="004A3E08"/>
    <w:rsid w:val="004A3FBD"/>
    <w:rsid w:val="004A407B"/>
    <w:rsid w:val="004A4170"/>
    <w:rsid w:val="004A428A"/>
    <w:rsid w:val="004A455D"/>
    <w:rsid w:val="004A4565"/>
    <w:rsid w:val="004A45C8"/>
    <w:rsid w:val="004A4786"/>
    <w:rsid w:val="004A4820"/>
    <w:rsid w:val="004A4834"/>
    <w:rsid w:val="004A4A50"/>
    <w:rsid w:val="004A4ABB"/>
    <w:rsid w:val="004A4B15"/>
    <w:rsid w:val="004A4B41"/>
    <w:rsid w:val="004A4B7D"/>
    <w:rsid w:val="004A4D0A"/>
    <w:rsid w:val="004A4D36"/>
    <w:rsid w:val="004A4E34"/>
    <w:rsid w:val="004A4EA1"/>
    <w:rsid w:val="004A5234"/>
    <w:rsid w:val="004A52E8"/>
    <w:rsid w:val="004A5390"/>
    <w:rsid w:val="004A53C0"/>
    <w:rsid w:val="004A53C1"/>
    <w:rsid w:val="004A5441"/>
    <w:rsid w:val="004A5505"/>
    <w:rsid w:val="004A56AB"/>
    <w:rsid w:val="004A57C9"/>
    <w:rsid w:val="004A5A30"/>
    <w:rsid w:val="004A5B48"/>
    <w:rsid w:val="004A5BDC"/>
    <w:rsid w:val="004A5D85"/>
    <w:rsid w:val="004A5E0E"/>
    <w:rsid w:val="004A6161"/>
    <w:rsid w:val="004A6222"/>
    <w:rsid w:val="004A6298"/>
    <w:rsid w:val="004A6379"/>
    <w:rsid w:val="004A637C"/>
    <w:rsid w:val="004A66DC"/>
    <w:rsid w:val="004A66F6"/>
    <w:rsid w:val="004A671B"/>
    <w:rsid w:val="004A67BA"/>
    <w:rsid w:val="004A67D2"/>
    <w:rsid w:val="004A68B9"/>
    <w:rsid w:val="004A68CC"/>
    <w:rsid w:val="004A6A0C"/>
    <w:rsid w:val="004A6B35"/>
    <w:rsid w:val="004A6DF1"/>
    <w:rsid w:val="004A6F8F"/>
    <w:rsid w:val="004A700F"/>
    <w:rsid w:val="004A714A"/>
    <w:rsid w:val="004A7159"/>
    <w:rsid w:val="004A7180"/>
    <w:rsid w:val="004A71E7"/>
    <w:rsid w:val="004A71E9"/>
    <w:rsid w:val="004A7356"/>
    <w:rsid w:val="004A7743"/>
    <w:rsid w:val="004A7830"/>
    <w:rsid w:val="004A78DA"/>
    <w:rsid w:val="004A791E"/>
    <w:rsid w:val="004A79A8"/>
    <w:rsid w:val="004A7A0C"/>
    <w:rsid w:val="004A7A85"/>
    <w:rsid w:val="004A7F03"/>
    <w:rsid w:val="004B0050"/>
    <w:rsid w:val="004B01AC"/>
    <w:rsid w:val="004B01ED"/>
    <w:rsid w:val="004B026F"/>
    <w:rsid w:val="004B055C"/>
    <w:rsid w:val="004B05C4"/>
    <w:rsid w:val="004B0870"/>
    <w:rsid w:val="004B0A31"/>
    <w:rsid w:val="004B0B33"/>
    <w:rsid w:val="004B0B97"/>
    <w:rsid w:val="004B0C77"/>
    <w:rsid w:val="004B0CB7"/>
    <w:rsid w:val="004B0E90"/>
    <w:rsid w:val="004B103A"/>
    <w:rsid w:val="004B1087"/>
    <w:rsid w:val="004B1171"/>
    <w:rsid w:val="004B11CD"/>
    <w:rsid w:val="004B11F3"/>
    <w:rsid w:val="004B1358"/>
    <w:rsid w:val="004B13A2"/>
    <w:rsid w:val="004B13FA"/>
    <w:rsid w:val="004B168C"/>
    <w:rsid w:val="004B1748"/>
    <w:rsid w:val="004B1749"/>
    <w:rsid w:val="004B18C4"/>
    <w:rsid w:val="004B1A12"/>
    <w:rsid w:val="004B1A2F"/>
    <w:rsid w:val="004B1A8E"/>
    <w:rsid w:val="004B1B8E"/>
    <w:rsid w:val="004B1CAC"/>
    <w:rsid w:val="004B1D3C"/>
    <w:rsid w:val="004B1F2F"/>
    <w:rsid w:val="004B1FD7"/>
    <w:rsid w:val="004B2006"/>
    <w:rsid w:val="004B201A"/>
    <w:rsid w:val="004B2041"/>
    <w:rsid w:val="004B20F7"/>
    <w:rsid w:val="004B21DF"/>
    <w:rsid w:val="004B2240"/>
    <w:rsid w:val="004B2260"/>
    <w:rsid w:val="004B2467"/>
    <w:rsid w:val="004B246E"/>
    <w:rsid w:val="004B24E2"/>
    <w:rsid w:val="004B2587"/>
    <w:rsid w:val="004B2804"/>
    <w:rsid w:val="004B2C13"/>
    <w:rsid w:val="004B2C7D"/>
    <w:rsid w:val="004B2E2B"/>
    <w:rsid w:val="004B2E67"/>
    <w:rsid w:val="004B2F02"/>
    <w:rsid w:val="004B2FCA"/>
    <w:rsid w:val="004B312B"/>
    <w:rsid w:val="004B3132"/>
    <w:rsid w:val="004B31C3"/>
    <w:rsid w:val="004B3326"/>
    <w:rsid w:val="004B34DE"/>
    <w:rsid w:val="004B35C0"/>
    <w:rsid w:val="004B375A"/>
    <w:rsid w:val="004B3783"/>
    <w:rsid w:val="004B37B6"/>
    <w:rsid w:val="004B3A3C"/>
    <w:rsid w:val="004B3ADD"/>
    <w:rsid w:val="004B3BA4"/>
    <w:rsid w:val="004B3C00"/>
    <w:rsid w:val="004B3C6A"/>
    <w:rsid w:val="004B3CE1"/>
    <w:rsid w:val="004B3E51"/>
    <w:rsid w:val="004B3E70"/>
    <w:rsid w:val="004B3F51"/>
    <w:rsid w:val="004B3FAA"/>
    <w:rsid w:val="004B42B9"/>
    <w:rsid w:val="004B42E4"/>
    <w:rsid w:val="004B43F9"/>
    <w:rsid w:val="004B4404"/>
    <w:rsid w:val="004B445C"/>
    <w:rsid w:val="004B44CF"/>
    <w:rsid w:val="004B44D0"/>
    <w:rsid w:val="004B453B"/>
    <w:rsid w:val="004B45C7"/>
    <w:rsid w:val="004B45DE"/>
    <w:rsid w:val="004B4613"/>
    <w:rsid w:val="004B4622"/>
    <w:rsid w:val="004B46FD"/>
    <w:rsid w:val="004B4709"/>
    <w:rsid w:val="004B4798"/>
    <w:rsid w:val="004B4948"/>
    <w:rsid w:val="004B499A"/>
    <w:rsid w:val="004B4AC2"/>
    <w:rsid w:val="004B4B7D"/>
    <w:rsid w:val="004B4BC1"/>
    <w:rsid w:val="004B4F52"/>
    <w:rsid w:val="004B4F9C"/>
    <w:rsid w:val="004B5133"/>
    <w:rsid w:val="004B5162"/>
    <w:rsid w:val="004B5416"/>
    <w:rsid w:val="004B550D"/>
    <w:rsid w:val="004B554F"/>
    <w:rsid w:val="004B5568"/>
    <w:rsid w:val="004B56B8"/>
    <w:rsid w:val="004B5726"/>
    <w:rsid w:val="004B5733"/>
    <w:rsid w:val="004B57A7"/>
    <w:rsid w:val="004B57EF"/>
    <w:rsid w:val="004B580F"/>
    <w:rsid w:val="004B5963"/>
    <w:rsid w:val="004B5A88"/>
    <w:rsid w:val="004B5C9A"/>
    <w:rsid w:val="004B5E28"/>
    <w:rsid w:val="004B5E2C"/>
    <w:rsid w:val="004B5E2F"/>
    <w:rsid w:val="004B5E4F"/>
    <w:rsid w:val="004B5F1D"/>
    <w:rsid w:val="004B5F91"/>
    <w:rsid w:val="004B5FD6"/>
    <w:rsid w:val="004B5FF5"/>
    <w:rsid w:val="004B60D3"/>
    <w:rsid w:val="004B6187"/>
    <w:rsid w:val="004B62A2"/>
    <w:rsid w:val="004B6303"/>
    <w:rsid w:val="004B6351"/>
    <w:rsid w:val="004B63C0"/>
    <w:rsid w:val="004B65FA"/>
    <w:rsid w:val="004B6755"/>
    <w:rsid w:val="004B67E1"/>
    <w:rsid w:val="004B688A"/>
    <w:rsid w:val="004B6A94"/>
    <w:rsid w:val="004B6BC3"/>
    <w:rsid w:val="004B6BDE"/>
    <w:rsid w:val="004B6D79"/>
    <w:rsid w:val="004B6D96"/>
    <w:rsid w:val="004B6EFF"/>
    <w:rsid w:val="004B6FAD"/>
    <w:rsid w:val="004B7086"/>
    <w:rsid w:val="004B714A"/>
    <w:rsid w:val="004B71B6"/>
    <w:rsid w:val="004B72C3"/>
    <w:rsid w:val="004B72F3"/>
    <w:rsid w:val="004B72F4"/>
    <w:rsid w:val="004B74B7"/>
    <w:rsid w:val="004B763B"/>
    <w:rsid w:val="004B784E"/>
    <w:rsid w:val="004B79FC"/>
    <w:rsid w:val="004B7AAE"/>
    <w:rsid w:val="004B7B5F"/>
    <w:rsid w:val="004B7E83"/>
    <w:rsid w:val="004B7EE8"/>
    <w:rsid w:val="004B7F4C"/>
    <w:rsid w:val="004B7FD4"/>
    <w:rsid w:val="004B7FF7"/>
    <w:rsid w:val="004C0023"/>
    <w:rsid w:val="004C02DB"/>
    <w:rsid w:val="004C0395"/>
    <w:rsid w:val="004C04F0"/>
    <w:rsid w:val="004C0556"/>
    <w:rsid w:val="004C06CB"/>
    <w:rsid w:val="004C07F9"/>
    <w:rsid w:val="004C08E0"/>
    <w:rsid w:val="004C0AF2"/>
    <w:rsid w:val="004C0B44"/>
    <w:rsid w:val="004C0DF0"/>
    <w:rsid w:val="004C0EC3"/>
    <w:rsid w:val="004C11C4"/>
    <w:rsid w:val="004C11E8"/>
    <w:rsid w:val="004C13AD"/>
    <w:rsid w:val="004C17EA"/>
    <w:rsid w:val="004C1810"/>
    <w:rsid w:val="004C1AD5"/>
    <w:rsid w:val="004C1B70"/>
    <w:rsid w:val="004C1C0A"/>
    <w:rsid w:val="004C1D14"/>
    <w:rsid w:val="004C1D3E"/>
    <w:rsid w:val="004C1E34"/>
    <w:rsid w:val="004C1E60"/>
    <w:rsid w:val="004C1E6C"/>
    <w:rsid w:val="004C1E82"/>
    <w:rsid w:val="004C1EA0"/>
    <w:rsid w:val="004C1F93"/>
    <w:rsid w:val="004C2337"/>
    <w:rsid w:val="004C2367"/>
    <w:rsid w:val="004C262C"/>
    <w:rsid w:val="004C264A"/>
    <w:rsid w:val="004C2A13"/>
    <w:rsid w:val="004C2AB0"/>
    <w:rsid w:val="004C2B63"/>
    <w:rsid w:val="004C2BDE"/>
    <w:rsid w:val="004C2C5D"/>
    <w:rsid w:val="004C2CD2"/>
    <w:rsid w:val="004C2E27"/>
    <w:rsid w:val="004C2E74"/>
    <w:rsid w:val="004C2EA1"/>
    <w:rsid w:val="004C2FAC"/>
    <w:rsid w:val="004C2FB4"/>
    <w:rsid w:val="004C3123"/>
    <w:rsid w:val="004C3265"/>
    <w:rsid w:val="004C327F"/>
    <w:rsid w:val="004C337B"/>
    <w:rsid w:val="004C343F"/>
    <w:rsid w:val="004C34E1"/>
    <w:rsid w:val="004C35CD"/>
    <w:rsid w:val="004C366F"/>
    <w:rsid w:val="004C36CB"/>
    <w:rsid w:val="004C37C0"/>
    <w:rsid w:val="004C37E2"/>
    <w:rsid w:val="004C38E4"/>
    <w:rsid w:val="004C3960"/>
    <w:rsid w:val="004C39EA"/>
    <w:rsid w:val="004C3AE8"/>
    <w:rsid w:val="004C3B72"/>
    <w:rsid w:val="004C3C61"/>
    <w:rsid w:val="004C3E44"/>
    <w:rsid w:val="004C3F07"/>
    <w:rsid w:val="004C3F44"/>
    <w:rsid w:val="004C3F6F"/>
    <w:rsid w:val="004C3FD8"/>
    <w:rsid w:val="004C40C7"/>
    <w:rsid w:val="004C4136"/>
    <w:rsid w:val="004C44C1"/>
    <w:rsid w:val="004C44C6"/>
    <w:rsid w:val="004C4537"/>
    <w:rsid w:val="004C4561"/>
    <w:rsid w:val="004C4694"/>
    <w:rsid w:val="004C47E1"/>
    <w:rsid w:val="004C4865"/>
    <w:rsid w:val="004C490A"/>
    <w:rsid w:val="004C49AE"/>
    <w:rsid w:val="004C4AF8"/>
    <w:rsid w:val="004C4B28"/>
    <w:rsid w:val="004C4F03"/>
    <w:rsid w:val="004C4FBA"/>
    <w:rsid w:val="004C50C9"/>
    <w:rsid w:val="004C5256"/>
    <w:rsid w:val="004C5260"/>
    <w:rsid w:val="004C5420"/>
    <w:rsid w:val="004C5518"/>
    <w:rsid w:val="004C5622"/>
    <w:rsid w:val="004C56B7"/>
    <w:rsid w:val="004C58DB"/>
    <w:rsid w:val="004C58EA"/>
    <w:rsid w:val="004C59DC"/>
    <w:rsid w:val="004C5AB5"/>
    <w:rsid w:val="004C5B97"/>
    <w:rsid w:val="004C5B99"/>
    <w:rsid w:val="004C5C8F"/>
    <w:rsid w:val="004C5CAD"/>
    <w:rsid w:val="004C5CC5"/>
    <w:rsid w:val="004C5DDF"/>
    <w:rsid w:val="004C5E07"/>
    <w:rsid w:val="004C6147"/>
    <w:rsid w:val="004C6405"/>
    <w:rsid w:val="004C646E"/>
    <w:rsid w:val="004C64A1"/>
    <w:rsid w:val="004C679D"/>
    <w:rsid w:val="004C6935"/>
    <w:rsid w:val="004C695D"/>
    <w:rsid w:val="004C6B4E"/>
    <w:rsid w:val="004C6B84"/>
    <w:rsid w:val="004C6BF2"/>
    <w:rsid w:val="004C6C1B"/>
    <w:rsid w:val="004C6C24"/>
    <w:rsid w:val="004C6C33"/>
    <w:rsid w:val="004C6CEC"/>
    <w:rsid w:val="004C6D43"/>
    <w:rsid w:val="004C6EE1"/>
    <w:rsid w:val="004C6F1C"/>
    <w:rsid w:val="004C7027"/>
    <w:rsid w:val="004C704A"/>
    <w:rsid w:val="004C70AD"/>
    <w:rsid w:val="004C7124"/>
    <w:rsid w:val="004C712F"/>
    <w:rsid w:val="004C7144"/>
    <w:rsid w:val="004C71D6"/>
    <w:rsid w:val="004C725A"/>
    <w:rsid w:val="004C749C"/>
    <w:rsid w:val="004C751A"/>
    <w:rsid w:val="004C7537"/>
    <w:rsid w:val="004C75C1"/>
    <w:rsid w:val="004C7610"/>
    <w:rsid w:val="004C795C"/>
    <w:rsid w:val="004C798E"/>
    <w:rsid w:val="004C7A30"/>
    <w:rsid w:val="004C7AC5"/>
    <w:rsid w:val="004C7B13"/>
    <w:rsid w:val="004C7CAA"/>
    <w:rsid w:val="004C7E27"/>
    <w:rsid w:val="004C7E8D"/>
    <w:rsid w:val="004D0014"/>
    <w:rsid w:val="004D005E"/>
    <w:rsid w:val="004D0095"/>
    <w:rsid w:val="004D010A"/>
    <w:rsid w:val="004D0293"/>
    <w:rsid w:val="004D042E"/>
    <w:rsid w:val="004D0533"/>
    <w:rsid w:val="004D05C2"/>
    <w:rsid w:val="004D05DE"/>
    <w:rsid w:val="004D09A1"/>
    <w:rsid w:val="004D09AB"/>
    <w:rsid w:val="004D0B03"/>
    <w:rsid w:val="004D0BE0"/>
    <w:rsid w:val="004D0BFB"/>
    <w:rsid w:val="004D0E84"/>
    <w:rsid w:val="004D0EAC"/>
    <w:rsid w:val="004D0F02"/>
    <w:rsid w:val="004D0FDA"/>
    <w:rsid w:val="004D1180"/>
    <w:rsid w:val="004D119A"/>
    <w:rsid w:val="004D11AB"/>
    <w:rsid w:val="004D11C2"/>
    <w:rsid w:val="004D129B"/>
    <w:rsid w:val="004D12A6"/>
    <w:rsid w:val="004D131E"/>
    <w:rsid w:val="004D13EC"/>
    <w:rsid w:val="004D1456"/>
    <w:rsid w:val="004D15CB"/>
    <w:rsid w:val="004D1701"/>
    <w:rsid w:val="004D172A"/>
    <w:rsid w:val="004D194F"/>
    <w:rsid w:val="004D1A29"/>
    <w:rsid w:val="004D1C46"/>
    <w:rsid w:val="004D1C7D"/>
    <w:rsid w:val="004D1D8E"/>
    <w:rsid w:val="004D1E93"/>
    <w:rsid w:val="004D1E9A"/>
    <w:rsid w:val="004D2272"/>
    <w:rsid w:val="004D22D0"/>
    <w:rsid w:val="004D22EF"/>
    <w:rsid w:val="004D243A"/>
    <w:rsid w:val="004D245D"/>
    <w:rsid w:val="004D2476"/>
    <w:rsid w:val="004D2499"/>
    <w:rsid w:val="004D2532"/>
    <w:rsid w:val="004D2641"/>
    <w:rsid w:val="004D26BA"/>
    <w:rsid w:val="004D2747"/>
    <w:rsid w:val="004D277B"/>
    <w:rsid w:val="004D28D2"/>
    <w:rsid w:val="004D28F2"/>
    <w:rsid w:val="004D2942"/>
    <w:rsid w:val="004D29CF"/>
    <w:rsid w:val="004D29FA"/>
    <w:rsid w:val="004D2AFA"/>
    <w:rsid w:val="004D2B30"/>
    <w:rsid w:val="004D2B58"/>
    <w:rsid w:val="004D2CC0"/>
    <w:rsid w:val="004D2CF0"/>
    <w:rsid w:val="004D2DF6"/>
    <w:rsid w:val="004D2E4B"/>
    <w:rsid w:val="004D2ED8"/>
    <w:rsid w:val="004D2F5B"/>
    <w:rsid w:val="004D2FB9"/>
    <w:rsid w:val="004D318A"/>
    <w:rsid w:val="004D32CA"/>
    <w:rsid w:val="004D3314"/>
    <w:rsid w:val="004D3318"/>
    <w:rsid w:val="004D3358"/>
    <w:rsid w:val="004D338C"/>
    <w:rsid w:val="004D3466"/>
    <w:rsid w:val="004D34BC"/>
    <w:rsid w:val="004D3542"/>
    <w:rsid w:val="004D3663"/>
    <w:rsid w:val="004D36A6"/>
    <w:rsid w:val="004D36CD"/>
    <w:rsid w:val="004D3761"/>
    <w:rsid w:val="004D379C"/>
    <w:rsid w:val="004D37C6"/>
    <w:rsid w:val="004D3809"/>
    <w:rsid w:val="004D3921"/>
    <w:rsid w:val="004D3936"/>
    <w:rsid w:val="004D3CFC"/>
    <w:rsid w:val="004D3D21"/>
    <w:rsid w:val="004D3E87"/>
    <w:rsid w:val="004D3F37"/>
    <w:rsid w:val="004D3F3C"/>
    <w:rsid w:val="004D3F5B"/>
    <w:rsid w:val="004D4091"/>
    <w:rsid w:val="004D40AE"/>
    <w:rsid w:val="004D417F"/>
    <w:rsid w:val="004D419C"/>
    <w:rsid w:val="004D4223"/>
    <w:rsid w:val="004D423C"/>
    <w:rsid w:val="004D44B6"/>
    <w:rsid w:val="004D4511"/>
    <w:rsid w:val="004D45EC"/>
    <w:rsid w:val="004D4750"/>
    <w:rsid w:val="004D4837"/>
    <w:rsid w:val="004D4872"/>
    <w:rsid w:val="004D4875"/>
    <w:rsid w:val="004D48DD"/>
    <w:rsid w:val="004D48EE"/>
    <w:rsid w:val="004D4900"/>
    <w:rsid w:val="004D49BC"/>
    <w:rsid w:val="004D4AA4"/>
    <w:rsid w:val="004D4B87"/>
    <w:rsid w:val="004D4BA4"/>
    <w:rsid w:val="004D4D07"/>
    <w:rsid w:val="004D4D39"/>
    <w:rsid w:val="004D4DC5"/>
    <w:rsid w:val="004D4E89"/>
    <w:rsid w:val="004D515B"/>
    <w:rsid w:val="004D52B1"/>
    <w:rsid w:val="004D541A"/>
    <w:rsid w:val="004D5453"/>
    <w:rsid w:val="004D54A9"/>
    <w:rsid w:val="004D54AA"/>
    <w:rsid w:val="004D54E7"/>
    <w:rsid w:val="004D56B4"/>
    <w:rsid w:val="004D56D6"/>
    <w:rsid w:val="004D58B5"/>
    <w:rsid w:val="004D5B29"/>
    <w:rsid w:val="004D5C17"/>
    <w:rsid w:val="004D5C7E"/>
    <w:rsid w:val="004D5C99"/>
    <w:rsid w:val="004D5D32"/>
    <w:rsid w:val="004D5DCA"/>
    <w:rsid w:val="004D5E98"/>
    <w:rsid w:val="004D5F26"/>
    <w:rsid w:val="004D5F7F"/>
    <w:rsid w:val="004D626D"/>
    <w:rsid w:val="004D62D0"/>
    <w:rsid w:val="004D63C1"/>
    <w:rsid w:val="004D6506"/>
    <w:rsid w:val="004D67BC"/>
    <w:rsid w:val="004D682A"/>
    <w:rsid w:val="004D68AB"/>
    <w:rsid w:val="004D68C8"/>
    <w:rsid w:val="004D6946"/>
    <w:rsid w:val="004D6A1E"/>
    <w:rsid w:val="004D6B0C"/>
    <w:rsid w:val="004D6BEB"/>
    <w:rsid w:val="004D6C77"/>
    <w:rsid w:val="004D6D04"/>
    <w:rsid w:val="004D6E48"/>
    <w:rsid w:val="004D6FF5"/>
    <w:rsid w:val="004D7055"/>
    <w:rsid w:val="004D706C"/>
    <w:rsid w:val="004D730D"/>
    <w:rsid w:val="004D7360"/>
    <w:rsid w:val="004D739F"/>
    <w:rsid w:val="004D7401"/>
    <w:rsid w:val="004D744C"/>
    <w:rsid w:val="004D7463"/>
    <w:rsid w:val="004D765F"/>
    <w:rsid w:val="004D773B"/>
    <w:rsid w:val="004D78E1"/>
    <w:rsid w:val="004D7904"/>
    <w:rsid w:val="004D79DD"/>
    <w:rsid w:val="004D7A62"/>
    <w:rsid w:val="004D7AD0"/>
    <w:rsid w:val="004D7B20"/>
    <w:rsid w:val="004D7B8D"/>
    <w:rsid w:val="004D7BAE"/>
    <w:rsid w:val="004D7C96"/>
    <w:rsid w:val="004D7CC3"/>
    <w:rsid w:val="004D7D2B"/>
    <w:rsid w:val="004D7D33"/>
    <w:rsid w:val="004D7E2F"/>
    <w:rsid w:val="004D7EE6"/>
    <w:rsid w:val="004D7F47"/>
    <w:rsid w:val="004D7FC9"/>
    <w:rsid w:val="004E00D0"/>
    <w:rsid w:val="004E010B"/>
    <w:rsid w:val="004E011B"/>
    <w:rsid w:val="004E01C7"/>
    <w:rsid w:val="004E0386"/>
    <w:rsid w:val="004E03C3"/>
    <w:rsid w:val="004E0410"/>
    <w:rsid w:val="004E0460"/>
    <w:rsid w:val="004E046C"/>
    <w:rsid w:val="004E0491"/>
    <w:rsid w:val="004E04C2"/>
    <w:rsid w:val="004E04D3"/>
    <w:rsid w:val="004E0553"/>
    <w:rsid w:val="004E0564"/>
    <w:rsid w:val="004E06A0"/>
    <w:rsid w:val="004E06AD"/>
    <w:rsid w:val="004E06CB"/>
    <w:rsid w:val="004E0716"/>
    <w:rsid w:val="004E0749"/>
    <w:rsid w:val="004E0851"/>
    <w:rsid w:val="004E0868"/>
    <w:rsid w:val="004E093B"/>
    <w:rsid w:val="004E09EB"/>
    <w:rsid w:val="004E0A40"/>
    <w:rsid w:val="004E0A88"/>
    <w:rsid w:val="004E0CA4"/>
    <w:rsid w:val="004E0F1E"/>
    <w:rsid w:val="004E1181"/>
    <w:rsid w:val="004E11CB"/>
    <w:rsid w:val="004E11DD"/>
    <w:rsid w:val="004E123B"/>
    <w:rsid w:val="004E12A5"/>
    <w:rsid w:val="004E156A"/>
    <w:rsid w:val="004E1729"/>
    <w:rsid w:val="004E1A48"/>
    <w:rsid w:val="004E1A4D"/>
    <w:rsid w:val="004E1B1C"/>
    <w:rsid w:val="004E1B57"/>
    <w:rsid w:val="004E1BC5"/>
    <w:rsid w:val="004E1C08"/>
    <w:rsid w:val="004E1D4A"/>
    <w:rsid w:val="004E1D8B"/>
    <w:rsid w:val="004E1DB9"/>
    <w:rsid w:val="004E1DCE"/>
    <w:rsid w:val="004E1E55"/>
    <w:rsid w:val="004E1E62"/>
    <w:rsid w:val="004E1EC1"/>
    <w:rsid w:val="004E2019"/>
    <w:rsid w:val="004E205C"/>
    <w:rsid w:val="004E2081"/>
    <w:rsid w:val="004E2110"/>
    <w:rsid w:val="004E2147"/>
    <w:rsid w:val="004E2177"/>
    <w:rsid w:val="004E2253"/>
    <w:rsid w:val="004E239F"/>
    <w:rsid w:val="004E268F"/>
    <w:rsid w:val="004E2699"/>
    <w:rsid w:val="004E283D"/>
    <w:rsid w:val="004E2889"/>
    <w:rsid w:val="004E28CC"/>
    <w:rsid w:val="004E2ABC"/>
    <w:rsid w:val="004E2B27"/>
    <w:rsid w:val="004E2CB7"/>
    <w:rsid w:val="004E2E4F"/>
    <w:rsid w:val="004E2E76"/>
    <w:rsid w:val="004E2FCC"/>
    <w:rsid w:val="004E301F"/>
    <w:rsid w:val="004E3226"/>
    <w:rsid w:val="004E3267"/>
    <w:rsid w:val="004E3457"/>
    <w:rsid w:val="004E3467"/>
    <w:rsid w:val="004E3474"/>
    <w:rsid w:val="004E34B2"/>
    <w:rsid w:val="004E36B4"/>
    <w:rsid w:val="004E391A"/>
    <w:rsid w:val="004E3AF6"/>
    <w:rsid w:val="004E3B3C"/>
    <w:rsid w:val="004E3B5E"/>
    <w:rsid w:val="004E3C37"/>
    <w:rsid w:val="004E3C3A"/>
    <w:rsid w:val="004E3C9D"/>
    <w:rsid w:val="004E3D23"/>
    <w:rsid w:val="004E3DDD"/>
    <w:rsid w:val="004E3E5F"/>
    <w:rsid w:val="004E3F71"/>
    <w:rsid w:val="004E3FB2"/>
    <w:rsid w:val="004E43BA"/>
    <w:rsid w:val="004E4565"/>
    <w:rsid w:val="004E4670"/>
    <w:rsid w:val="004E46DE"/>
    <w:rsid w:val="004E48A8"/>
    <w:rsid w:val="004E499B"/>
    <w:rsid w:val="004E4A45"/>
    <w:rsid w:val="004E4AD1"/>
    <w:rsid w:val="004E4B5A"/>
    <w:rsid w:val="004E4D3C"/>
    <w:rsid w:val="004E4D4A"/>
    <w:rsid w:val="004E4D79"/>
    <w:rsid w:val="004E4E54"/>
    <w:rsid w:val="004E4FD5"/>
    <w:rsid w:val="004E5125"/>
    <w:rsid w:val="004E51A8"/>
    <w:rsid w:val="004E5234"/>
    <w:rsid w:val="004E5254"/>
    <w:rsid w:val="004E5459"/>
    <w:rsid w:val="004E56FB"/>
    <w:rsid w:val="004E572B"/>
    <w:rsid w:val="004E5A70"/>
    <w:rsid w:val="004E5CDF"/>
    <w:rsid w:val="004E5D2D"/>
    <w:rsid w:val="004E5DD3"/>
    <w:rsid w:val="004E5DE7"/>
    <w:rsid w:val="004E5E42"/>
    <w:rsid w:val="004E5ECE"/>
    <w:rsid w:val="004E5FB0"/>
    <w:rsid w:val="004E6130"/>
    <w:rsid w:val="004E6183"/>
    <w:rsid w:val="004E6212"/>
    <w:rsid w:val="004E634D"/>
    <w:rsid w:val="004E63F3"/>
    <w:rsid w:val="004E6448"/>
    <w:rsid w:val="004E64A5"/>
    <w:rsid w:val="004E64AF"/>
    <w:rsid w:val="004E64D6"/>
    <w:rsid w:val="004E6666"/>
    <w:rsid w:val="004E68FB"/>
    <w:rsid w:val="004E699E"/>
    <w:rsid w:val="004E69A9"/>
    <w:rsid w:val="004E6AC5"/>
    <w:rsid w:val="004E6B97"/>
    <w:rsid w:val="004E6C4B"/>
    <w:rsid w:val="004E6C84"/>
    <w:rsid w:val="004E6D02"/>
    <w:rsid w:val="004E6E0F"/>
    <w:rsid w:val="004E6F06"/>
    <w:rsid w:val="004E7016"/>
    <w:rsid w:val="004E707D"/>
    <w:rsid w:val="004E729B"/>
    <w:rsid w:val="004E72FD"/>
    <w:rsid w:val="004E735F"/>
    <w:rsid w:val="004E7365"/>
    <w:rsid w:val="004E7371"/>
    <w:rsid w:val="004E74DF"/>
    <w:rsid w:val="004E74E0"/>
    <w:rsid w:val="004E758C"/>
    <w:rsid w:val="004E761F"/>
    <w:rsid w:val="004E76EB"/>
    <w:rsid w:val="004E786C"/>
    <w:rsid w:val="004E7919"/>
    <w:rsid w:val="004E7AEC"/>
    <w:rsid w:val="004E7C42"/>
    <w:rsid w:val="004F0022"/>
    <w:rsid w:val="004F00B5"/>
    <w:rsid w:val="004F00F7"/>
    <w:rsid w:val="004F0163"/>
    <w:rsid w:val="004F01A0"/>
    <w:rsid w:val="004F0202"/>
    <w:rsid w:val="004F0226"/>
    <w:rsid w:val="004F03C4"/>
    <w:rsid w:val="004F03E9"/>
    <w:rsid w:val="004F04F4"/>
    <w:rsid w:val="004F071A"/>
    <w:rsid w:val="004F077A"/>
    <w:rsid w:val="004F0845"/>
    <w:rsid w:val="004F086C"/>
    <w:rsid w:val="004F09A3"/>
    <w:rsid w:val="004F09F1"/>
    <w:rsid w:val="004F0A7B"/>
    <w:rsid w:val="004F0C51"/>
    <w:rsid w:val="004F0D4A"/>
    <w:rsid w:val="004F0E51"/>
    <w:rsid w:val="004F0E64"/>
    <w:rsid w:val="004F0EC1"/>
    <w:rsid w:val="004F0FEE"/>
    <w:rsid w:val="004F1015"/>
    <w:rsid w:val="004F1081"/>
    <w:rsid w:val="004F1104"/>
    <w:rsid w:val="004F119C"/>
    <w:rsid w:val="004F1517"/>
    <w:rsid w:val="004F167C"/>
    <w:rsid w:val="004F16AB"/>
    <w:rsid w:val="004F16C3"/>
    <w:rsid w:val="004F16C7"/>
    <w:rsid w:val="004F1828"/>
    <w:rsid w:val="004F189A"/>
    <w:rsid w:val="004F1A10"/>
    <w:rsid w:val="004F1A79"/>
    <w:rsid w:val="004F1A82"/>
    <w:rsid w:val="004F1A85"/>
    <w:rsid w:val="004F1AA3"/>
    <w:rsid w:val="004F1B4D"/>
    <w:rsid w:val="004F1B5A"/>
    <w:rsid w:val="004F1B85"/>
    <w:rsid w:val="004F1C6A"/>
    <w:rsid w:val="004F1CD6"/>
    <w:rsid w:val="004F1CDC"/>
    <w:rsid w:val="004F1DC1"/>
    <w:rsid w:val="004F1DF1"/>
    <w:rsid w:val="004F1EC7"/>
    <w:rsid w:val="004F1F34"/>
    <w:rsid w:val="004F1FEF"/>
    <w:rsid w:val="004F1FF4"/>
    <w:rsid w:val="004F2157"/>
    <w:rsid w:val="004F2191"/>
    <w:rsid w:val="004F220B"/>
    <w:rsid w:val="004F2215"/>
    <w:rsid w:val="004F221B"/>
    <w:rsid w:val="004F224D"/>
    <w:rsid w:val="004F22F9"/>
    <w:rsid w:val="004F2315"/>
    <w:rsid w:val="004F25C2"/>
    <w:rsid w:val="004F26E6"/>
    <w:rsid w:val="004F27E2"/>
    <w:rsid w:val="004F2895"/>
    <w:rsid w:val="004F29D1"/>
    <w:rsid w:val="004F2A8A"/>
    <w:rsid w:val="004F2BC4"/>
    <w:rsid w:val="004F2D09"/>
    <w:rsid w:val="004F2EEB"/>
    <w:rsid w:val="004F3054"/>
    <w:rsid w:val="004F30FD"/>
    <w:rsid w:val="004F31D9"/>
    <w:rsid w:val="004F33C9"/>
    <w:rsid w:val="004F33F3"/>
    <w:rsid w:val="004F368E"/>
    <w:rsid w:val="004F36A0"/>
    <w:rsid w:val="004F3735"/>
    <w:rsid w:val="004F3742"/>
    <w:rsid w:val="004F3788"/>
    <w:rsid w:val="004F397A"/>
    <w:rsid w:val="004F3997"/>
    <w:rsid w:val="004F3A4C"/>
    <w:rsid w:val="004F3D62"/>
    <w:rsid w:val="004F3DE3"/>
    <w:rsid w:val="004F3E6D"/>
    <w:rsid w:val="004F40D3"/>
    <w:rsid w:val="004F418A"/>
    <w:rsid w:val="004F465C"/>
    <w:rsid w:val="004F4843"/>
    <w:rsid w:val="004F48BF"/>
    <w:rsid w:val="004F4972"/>
    <w:rsid w:val="004F4A9B"/>
    <w:rsid w:val="004F4CD2"/>
    <w:rsid w:val="004F4D90"/>
    <w:rsid w:val="004F4E53"/>
    <w:rsid w:val="004F4FD5"/>
    <w:rsid w:val="004F5209"/>
    <w:rsid w:val="004F5239"/>
    <w:rsid w:val="004F52B4"/>
    <w:rsid w:val="004F535D"/>
    <w:rsid w:val="004F5390"/>
    <w:rsid w:val="004F54AF"/>
    <w:rsid w:val="004F55AE"/>
    <w:rsid w:val="004F5605"/>
    <w:rsid w:val="004F565B"/>
    <w:rsid w:val="004F5710"/>
    <w:rsid w:val="004F57D5"/>
    <w:rsid w:val="004F59D8"/>
    <w:rsid w:val="004F5AB4"/>
    <w:rsid w:val="004F5B10"/>
    <w:rsid w:val="004F5B96"/>
    <w:rsid w:val="004F5BBF"/>
    <w:rsid w:val="004F5BF6"/>
    <w:rsid w:val="004F5CA6"/>
    <w:rsid w:val="004F5CE9"/>
    <w:rsid w:val="004F5D21"/>
    <w:rsid w:val="004F5D5F"/>
    <w:rsid w:val="004F5D89"/>
    <w:rsid w:val="004F5DB7"/>
    <w:rsid w:val="004F5E1C"/>
    <w:rsid w:val="004F5E5C"/>
    <w:rsid w:val="004F601A"/>
    <w:rsid w:val="004F6029"/>
    <w:rsid w:val="004F6083"/>
    <w:rsid w:val="004F60CC"/>
    <w:rsid w:val="004F622C"/>
    <w:rsid w:val="004F6232"/>
    <w:rsid w:val="004F6313"/>
    <w:rsid w:val="004F6388"/>
    <w:rsid w:val="004F63D9"/>
    <w:rsid w:val="004F6503"/>
    <w:rsid w:val="004F652D"/>
    <w:rsid w:val="004F6585"/>
    <w:rsid w:val="004F6623"/>
    <w:rsid w:val="004F665F"/>
    <w:rsid w:val="004F66E6"/>
    <w:rsid w:val="004F68A7"/>
    <w:rsid w:val="004F6A2F"/>
    <w:rsid w:val="004F6A72"/>
    <w:rsid w:val="004F6AB3"/>
    <w:rsid w:val="004F6B8A"/>
    <w:rsid w:val="004F6C0E"/>
    <w:rsid w:val="004F6EA9"/>
    <w:rsid w:val="004F6F19"/>
    <w:rsid w:val="004F6FDF"/>
    <w:rsid w:val="004F7011"/>
    <w:rsid w:val="004F7027"/>
    <w:rsid w:val="004F702F"/>
    <w:rsid w:val="004F70AF"/>
    <w:rsid w:val="004F70FE"/>
    <w:rsid w:val="004F712D"/>
    <w:rsid w:val="004F715A"/>
    <w:rsid w:val="004F71F5"/>
    <w:rsid w:val="004F7226"/>
    <w:rsid w:val="004F729E"/>
    <w:rsid w:val="004F75C2"/>
    <w:rsid w:val="004F77E1"/>
    <w:rsid w:val="004F77F8"/>
    <w:rsid w:val="004F7858"/>
    <w:rsid w:val="004F7A0F"/>
    <w:rsid w:val="004F7AFC"/>
    <w:rsid w:val="004F7B37"/>
    <w:rsid w:val="004F7BF2"/>
    <w:rsid w:val="004F7D4D"/>
    <w:rsid w:val="004F7E45"/>
    <w:rsid w:val="004F7EAF"/>
    <w:rsid w:val="004F7F33"/>
    <w:rsid w:val="00500004"/>
    <w:rsid w:val="005000B8"/>
    <w:rsid w:val="0050011C"/>
    <w:rsid w:val="00500178"/>
    <w:rsid w:val="00500257"/>
    <w:rsid w:val="00500281"/>
    <w:rsid w:val="005003AF"/>
    <w:rsid w:val="0050045C"/>
    <w:rsid w:val="00500665"/>
    <w:rsid w:val="00500914"/>
    <w:rsid w:val="0050091D"/>
    <w:rsid w:val="005009F1"/>
    <w:rsid w:val="00500AAF"/>
    <w:rsid w:val="00500B16"/>
    <w:rsid w:val="00500BF4"/>
    <w:rsid w:val="00500D18"/>
    <w:rsid w:val="00500D44"/>
    <w:rsid w:val="00500D78"/>
    <w:rsid w:val="00500DFE"/>
    <w:rsid w:val="00500E9D"/>
    <w:rsid w:val="00500FD3"/>
    <w:rsid w:val="00501225"/>
    <w:rsid w:val="00501411"/>
    <w:rsid w:val="00501510"/>
    <w:rsid w:val="005015EC"/>
    <w:rsid w:val="005016D5"/>
    <w:rsid w:val="00501708"/>
    <w:rsid w:val="0050177D"/>
    <w:rsid w:val="00501846"/>
    <w:rsid w:val="005018E4"/>
    <w:rsid w:val="00501B40"/>
    <w:rsid w:val="00501BCD"/>
    <w:rsid w:val="00501CC7"/>
    <w:rsid w:val="00501D41"/>
    <w:rsid w:val="00501D6A"/>
    <w:rsid w:val="00501DFA"/>
    <w:rsid w:val="00501DFD"/>
    <w:rsid w:val="00501E76"/>
    <w:rsid w:val="00501FDA"/>
    <w:rsid w:val="00501FF6"/>
    <w:rsid w:val="0050203C"/>
    <w:rsid w:val="005020FF"/>
    <w:rsid w:val="005021C2"/>
    <w:rsid w:val="00502257"/>
    <w:rsid w:val="005022A1"/>
    <w:rsid w:val="0050259E"/>
    <w:rsid w:val="00502614"/>
    <w:rsid w:val="0050272C"/>
    <w:rsid w:val="005027A6"/>
    <w:rsid w:val="00502800"/>
    <w:rsid w:val="005028AD"/>
    <w:rsid w:val="0050295D"/>
    <w:rsid w:val="00502995"/>
    <w:rsid w:val="005029DC"/>
    <w:rsid w:val="005029DE"/>
    <w:rsid w:val="00502A95"/>
    <w:rsid w:val="00502AD7"/>
    <w:rsid w:val="00502BBD"/>
    <w:rsid w:val="00502C5E"/>
    <w:rsid w:val="00502C9F"/>
    <w:rsid w:val="00502DEC"/>
    <w:rsid w:val="00502FA3"/>
    <w:rsid w:val="00502FE1"/>
    <w:rsid w:val="0050306C"/>
    <w:rsid w:val="00503264"/>
    <w:rsid w:val="005032CA"/>
    <w:rsid w:val="00503538"/>
    <w:rsid w:val="005035F5"/>
    <w:rsid w:val="00503605"/>
    <w:rsid w:val="00503845"/>
    <w:rsid w:val="0050399B"/>
    <w:rsid w:val="00503A4E"/>
    <w:rsid w:val="00503A91"/>
    <w:rsid w:val="00503B38"/>
    <w:rsid w:val="00503C33"/>
    <w:rsid w:val="00503D44"/>
    <w:rsid w:val="00503E81"/>
    <w:rsid w:val="00504077"/>
    <w:rsid w:val="00504219"/>
    <w:rsid w:val="0050434A"/>
    <w:rsid w:val="0050447B"/>
    <w:rsid w:val="005045E6"/>
    <w:rsid w:val="005046EF"/>
    <w:rsid w:val="00504767"/>
    <w:rsid w:val="00504864"/>
    <w:rsid w:val="0050486F"/>
    <w:rsid w:val="0050496A"/>
    <w:rsid w:val="00504993"/>
    <w:rsid w:val="00504C5C"/>
    <w:rsid w:val="00504D81"/>
    <w:rsid w:val="00504E82"/>
    <w:rsid w:val="00505157"/>
    <w:rsid w:val="00505449"/>
    <w:rsid w:val="00505552"/>
    <w:rsid w:val="0050555F"/>
    <w:rsid w:val="005055E7"/>
    <w:rsid w:val="0050564A"/>
    <w:rsid w:val="005057CA"/>
    <w:rsid w:val="00505823"/>
    <w:rsid w:val="005058BD"/>
    <w:rsid w:val="00505949"/>
    <w:rsid w:val="00505966"/>
    <w:rsid w:val="005059C4"/>
    <w:rsid w:val="00505B4A"/>
    <w:rsid w:val="00505D5C"/>
    <w:rsid w:val="00505E07"/>
    <w:rsid w:val="00505E08"/>
    <w:rsid w:val="00505E5E"/>
    <w:rsid w:val="00505FB1"/>
    <w:rsid w:val="00505FD8"/>
    <w:rsid w:val="00506060"/>
    <w:rsid w:val="00506061"/>
    <w:rsid w:val="00506071"/>
    <w:rsid w:val="00506097"/>
    <w:rsid w:val="0050627E"/>
    <w:rsid w:val="005062B1"/>
    <w:rsid w:val="005062D0"/>
    <w:rsid w:val="00506322"/>
    <w:rsid w:val="0050637D"/>
    <w:rsid w:val="005063C1"/>
    <w:rsid w:val="00506491"/>
    <w:rsid w:val="00506539"/>
    <w:rsid w:val="005065D9"/>
    <w:rsid w:val="0050660B"/>
    <w:rsid w:val="0050676E"/>
    <w:rsid w:val="005067C0"/>
    <w:rsid w:val="00506877"/>
    <w:rsid w:val="005068D1"/>
    <w:rsid w:val="00506B18"/>
    <w:rsid w:val="00506BB3"/>
    <w:rsid w:val="00506DB8"/>
    <w:rsid w:val="00506E81"/>
    <w:rsid w:val="00506EB2"/>
    <w:rsid w:val="00506EB8"/>
    <w:rsid w:val="00506F84"/>
    <w:rsid w:val="00506FCE"/>
    <w:rsid w:val="0050701D"/>
    <w:rsid w:val="00507064"/>
    <w:rsid w:val="00507078"/>
    <w:rsid w:val="0050710B"/>
    <w:rsid w:val="005071C1"/>
    <w:rsid w:val="0050723B"/>
    <w:rsid w:val="0050730D"/>
    <w:rsid w:val="0050736F"/>
    <w:rsid w:val="00507385"/>
    <w:rsid w:val="005073F2"/>
    <w:rsid w:val="005075B9"/>
    <w:rsid w:val="005075C5"/>
    <w:rsid w:val="00507677"/>
    <w:rsid w:val="005078B7"/>
    <w:rsid w:val="00507925"/>
    <w:rsid w:val="005079B8"/>
    <w:rsid w:val="00507A9C"/>
    <w:rsid w:val="00507AEE"/>
    <w:rsid w:val="00507B22"/>
    <w:rsid w:val="00507B4C"/>
    <w:rsid w:val="00507B68"/>
    <w:rsid w:val="00507D5F"/>
    <w:rsid w:val="00507EB1"/>
    <w:rsid w:val="00507F05"/>
    <w:rsid w:val="00507F9F"/>
    <w:rsid w:val="00507FAC"/>
    <w:rsid w:val="00510127"/>
    <w:rsid w:val="0051048D"/>
    <w:rsid w:val="005104F1"/>
    <w:rsid w:val="00510554"/>
    <w:rsid w:val="00510589"/>
    <w:rsid w:val="00510657"/>
    <w:rsid w:val="00510670"/>
    <w:rsid w:val="005106A8"/>
    <w:rsid w:val="0051071D"/>
    <w:rsid w:val="005109D9"/>
    <w:rsid w:val="005109E9"/>
    <w:rsid w:val="00510A58"/>
    <w:rsid w:val="00510A6C"/>
    <w:rsid w:val="00510B06"/>
    <w:rsid w:val="00510B6A"/>
    <w:rsid w:val="00510B74"/>
    <w:rsid w:val="00510B9A"/>
    <w:rsid w:val="00510C1C"/>
    <w:rsid w:val="00510CAC"/>
    <w:rsid w:val="00510CD9"/>
    <w:rsid w:val="00510D4A"/>
    <w:rsid w:val="00510F03"/>
    <w:rsid w:val="00510F0C"/>
    <w:rsid w:val="00510F36"/>
    <w:rsid w:val="00510F39"/>
    <w:rsid w:val="00511076"/>
    <w:rsid w:val="005113FE"/>
    <w:rsid w:val="00511408"/>
    <w:rsid w:val="005114A8"/>
    <w:rsid w:val="00511511"/>
    <w:rsid w:val="0051156F"/>
    <w:rsid w:val="00511839"/>
    <w:rsid w:val="005118CA"/>
    <w:rsid w:val="005119FC"/>
    <w:rsid w:val="00511A85"/>
    <w:rsid w:val="00511B93"/>
    <w:rsid w:val="00511C13"/>
    <w:rsid w:val="00511F1C"/>
    <w:rsid w:val="00512004"/>
    <w:rsid w:val="005120FB"/>
    <w:rsid w:val="005121F1"/>
    <w:rsid w:val="00512208"/>
    <w:rsid w:val="0051225F"/>
    <w:rsid w:val="00512261"/>
    <w:rsid w:val="005122DA"/>
    <w:rsid w:val="00512389"/>
    <w:rsid w:val="005123FB"/>
    <w:rsid w:val="00512558"/>
    <w:rsid w:val="00512592"/>
    <w:rsid w:val="00512636"/>
    <w:rsid w:val="00512861"/>
    <w:rsid w:val="00512992"/>
    <w:rsid w:val="005129A2"/>
    <w:rsid w:val="00512A24"/>
    <w:rsid w:val="00512B53"/>
    <w:rsid w:val="00512B6D"/>
    <w:rsid w:val="00512C01"/>
    <w:rsid w:val="00512C26"/>
    <w:rsid w:val="00512D7A"/>
    <w:rsid w:val="00512D81"/>
    <w:rsid w:val="00512E17"/>
    <w:rsid w:val="00512E59"/>
    <w:rsid w:val="00512F9F"/>
    <w:rsid w:val="00513018"/>
    <w:rsid w:val="00513072"/>
    <w:rsid w:val="0051308E"/>
    <w:rsid w:val="00513127"/>
    <w:rsid w:val="00513146"/>
    <w:rsid w:val="0051315E"/>
    <w:rsid w:val="00513178"/>
    <w:rsid w:val="00513218"/>
    <w:rsid w:val="005132DD"/>
    <w:rsid w:val="00513516"/>
    <w:rsid w:val="0051379B"/>
    <w:rsid w:val="005137AC"/>
    <w:rsid w:val="005137C4"/>
    <w:rsid w:val="00513874"/>
    <w:rsid w:val="00513A2C"/>
    <w:rsid w:val="00513AF2"/>
    <w:rsid w:val="00513B86"/>
    <w:rsid w:val="00513CE6"/>
    <w:rsid w:val="00513CE9"/>
    <w:rsid w:val="00513CFF"/>
    <w:rsid w:val="00513EAA"/>
    <w:rsid w:val="00513F24"/>
    <w:rsid w:val="00513FBD"/>
    <w:rsid w:val="00513FC6"/>
    <w:rsid w:val="00514101"/>
    <w:rsid w:val="00514358"/>
    <w:rsid w:val="0051436A"/>
    <w:rsid w:val="005143AC"/>
    <w:rsid w:val="005143BD"/>
    <w:rsid w:val="00514401"/>
    <w:rsid w:val="005147DD"/>
    <w:rsid w:val="005148C7"/>
    <w:rsid w:val="005148E2"/>
    <w:rsid w:val="00514927"/>
    <w:rsid w:val="005149D4"/>
    <w:rsid w:val="005149DE"/>
    <w:rsid w:val="00514A8A"/>
    <w:rsid w:val="00514AEE"/>
    <w:rsid w:val="00514BAA"/>
    <w:rsid w:val="00514BAB"/>
    <w:rsid w:val="00515055"/>
    <w:rsid w:val="0051510D"/>
    <w:rsid w:val="005151C4"/>
    <w:rsid w:val="005152F3"/>
    <w:rsid w:val="0051537D"/>
    <w:rsid w:val="005153AA"/>
    <w:rsid w:val="005153F1"/>
    <w:rsid w:val="005154ED"/>
    <w:rsid w:val="005155C9"/>
    <w:rsid w:val="00515777"/>
    <w:rsid w:val="00515786"/>
    <w:rsid w:val="005157A3"/>
    <w:rsid w:val="0051592D"/>
    <w:rsid w:val="00515A34"/>
    <w:rsid w:val="00515C74"/>
    <w:rsid w:val="00516008"/>
    <w:rsid w:val="00516072"/>
    <w:rsid w:val="00516092"/>
    <w:rsid w:val="0051616E"/>
    <w:rsid w:val="005163A2"/>
    <w:rsid w:val="005163D7"/>
    <w:rsid w:val="00516440"/>
    <w:rsid w:val="005164B0"/>
    <w:rsid w:val="00516515"/>
    <w:rsid w:val="00516532"/>
    <w:rsid w:val="005165F8"/>
    <w:rsid w:val="00516675"/>
    <w:rsid w:val="00516722"/>
    <w:rsid w:val="0051678F"/>
    <w:rsid w:val="00516988"/>
    <w:rsid w:val="00516CDF"/>
    <w:rsid w:val="00516CE0"/>
    <w:rsid w:val="00516D75"/>
    <w:rsid w:val="00516D9F"/>
    <w:rsid w:val="00516E02"/>
    <w:rsid w:val="00516E60"/>
    <w:rsid w:val="00516E7A"/>
    <w:rsid w:val="00516F1A"/>
    <w:rsid w:val="00516F43"/>
    <w:rsid w:val="00516F92"/>
    <w:rsid w:val="00517077"/>
    <w:rsid w:val="005172BF"/>
    <w:rsid w:val="0051737F"/>
    <w:rsid w:val="005173CC"/>
    <w:rsid w:val="00517498"/>
    <w:rsid w:val="005174C3"/>
    <w:rsid w:val="00517857"/>
    <w:rsid w:val="005179DA"/>
    <w:rsid w:val="005179EC"/>
    <w:rsid w:val="00517B3A"/>
    <w:rsid w:val="00517B68"/>
    <w:rsid w:val="00517B75"/>
    <w:rsid w:val="00517BD6"/>
    <w:rsid w:val="00517C23"/>
    <w:rsid w:val="00517CD3"/>
    <w:rsid w:val="00517E3A"/>
    <w:rsid w:val="00517F03"/>
    <w:rsid w:val="0052018A"/>
    <w:rsid w:val="005201BF"/>
    <w:rsid w:val="005201F6"/>
    <w:rsid w:val="00520335"/>
    <w:rsid w:val="00520368"/>
    <w:rsid w:val="005203E0"/>
    <w:rsid w:val="005205BE"/>
    <w:rsid w:val="0052071D"/>
    <w:rsid w:val="005207C0"/>
    <w:rsid w:val="005207CB"/>
    <w:rsid w:val="00520BEF"/>
    <w:rsid w:val="00520CA2"/>
    <w:rsid w:val="00520D0F"/>
    <w:rsid w:val="00520D72"/>
    <w:rsid w:val="00520E85"/>
    <w:rsid w:val="00520EA3"/>
    <w:rsid w:val="00520ECF"/>
    <w:rsid w:val="00520F6E"/>
    <w:rsid w:val="00521001"/>
    <w:rsid w:val="0052100E"/>
    <w:rsid w:val="00521011"/>
    <w:rsid w:val="00521058"/>
    <w:rsid w:val="00521070"/>
    <w:rsid w:val="005210E8"/>
    <w:rsid w:val="0052115E"/>
    <w:rsid w:val="005211C7"/>
    <w:rsid w:val="005212EB"/>
    <w:rsid w:val="00521370"/>
    <w:rsid w:val="00521428"/>
    <w:rsid w:val="005214F4"/>
    <w:rsid w:val="005215BD"/>
    <w:rsid w:val="00521637"/>
    <w:rsid w:val="005217A7"/>
    <w:rsid w:val="00521952"/>
    <w:rsid w:val="00521B0D"/>
    <w:rsid w:val="00521B5A"/>
    <w:rsid w:val="00521BD7"/>
    <w:rsid w:val="00521CE1"/>
    <w:rsid w:val="00521E77"/>
    <w:rsid w:val="00521F19"/>
    <w:rsid w:val="00521F21"/>
    <w:rsid w:val="00521F4E"/>
    <w:rsid w:val="0052205A"/>
    <w:rsid w:val="00522078"/>
    <w:rsid w:val="00522274"/>
    <w:rsid w:val="005222F7"/>
    <w:rsid w:val="00522380"/>
    <w:rsid w:val="00522448"/>
    <w:rsid w:val="00522539"/>
    <w:rsid w:val="00522573"/>
    <w:rsid w:val="0052257C"/>
    <w:rsid w:val="0052268F"/>
    <w:rsid w:val="005227E6"/>
    <w:rsid w:val="00522885"/>
    <w:rsid w:val="005228EA"/>
    <w:rsid w:val="00522B18"/>
    <w:rsid w:val="00522BC1"/>
    <w:rsid w:val="00522C46"/>
    <w:rsid w:val="00522CDF"/>
    <w:rsid w:val="00522D4B"/>
    <w:rsid w:val="0052321C"/>
    <w:rsid w:val="0052325F"/>
    <w:rsid w:val="00523280"/>
    <w:rsid w:val="00523395"/>
    <w:rsid w:val="00523427"/>
    <w:rsid w:val="0052342E"/>
    <w:rsid w:val="00523493"/>
    <w:rsid w:val="005234A3"/>
    <w:rsid w:val="005234C6"/>
    <w:rsid w:val="0052350A"/>
    <w:rsid w:val="00523535"/>
    <w:rsid w:val="0052366A"/>
    <w:rsid w:val="005236F3"/>
    <w:rsid w:val="00523767"/>
    <w:rsid w:val="0052377C"/>
    <w:rsid w:val="00523787"/>
    <w:rsid w:val="005237AB"/>
    <w:rsid w:val="005237D4"/>
    <w:rsid w:val="005237E4"/>
    <w:rsid w:val="00523827"/>
    <w:rsid w:val="00523A4B"/>
    <w:rsid w:val="00523DDA"/>
    <w:rsid w:val="00523E0C"/>
    <w:rsid w:val="00523E79"/>
    <w:rsid w:val="00523ED0"/>
    <w:rsid w:val="00523F20"/>
    <w:rsid w:val="00523F95"/>
    <w:rsid w:val="00523F98"/>
    <w:rsid w:val="00523FCD"/>
    <w:rsid w:val="005240F0"/>
    <w:rsid w:val="00524397"/>
    <w:rsid w:val="005243A7"/>
    <w:rsid w:val="0052440C"/>
    <w:rsid w:val="0052443A"/>
    <w:rsid w:val="00524524"/>
    <w:rsid w:val="00524537"/>
    <w:rsid w:val="0052456F"/>
    <w:rsid w:val="005245D8"/>
    <w:rsid w:val="005246A9"/>
    <w:rsid w:val="00524723"/>
    <w:rsid w:val="00524868"/>
    <w:rsid w:val="00524A40"/>
    <w:rsid w:val="00524B35"/>
    <w:rsid w:val="00524C5E"/>
    <w:rsid w:val="00524D5D"/>
    <w:rsid w:val="00524DD1"/>
    <w:rsid w:val="00524ED3"/>
    <w:rsid w:val="00524F7E"/>
    <w:rsid w:val="00524FBD"/>
    <w:rsid w:val="00524FD1"/>
    <w:rsid w:val="005250CD"/>
    <w:rsid w:val="00525130"/>
    <w:rsid w:val="005251BD"/>
    <w:rsid w:val="0052522B"/>
    <w:rsid w:val="00525275"/>
    <w:rsid w:val="005253A3"/>
    <w:rsid w:val="00525435"/>
    <w:rsid w:val="00525446"/>
    <w:rsid w:val="0052546A"/>
    <w:rsid w:val="0052548A"/>
    <w:rsid w:val="00525522"/>
    <w:rsid w:val="0052567B"/>
    <w:rsid w:val="0052570A"/>
    <w:rsid w:val="00525789"/>
    <w:rsid w:val="00525808"/>
    <w:rsid w:val="0052583F"/>
    <w:rsid w:val="005258FB"/>
    <w:rsid w:val="005259EB"/>
    <w:rsid w:val="00525AE5"/>
    <w:rsid w:val="00525C17"/>
    <w:rsid w:val="00525CCE"/>
    <w:rsid w:val="00525E0B"/>
    <w:rsid w:val="00525FE6"/>
    <w:rsid w:val="0052606C"/>
    <w:rsid w:val="00526188"/>
    <w:rsid w:val="0052619B"/>
    <w:rsid w:val="005261B6"/>
    <w:rsid w:val="005261CD"/>
    <w:rsid w:val="0052628D"/>
    <w:rsid w:val="0052633B"/>
    <w:rsid w:val="00526395"/>
    <w:rsid w:val="00526495"/>
    <w:rsid w:val="0052662C"/>
    <w:rsid w:val="0052663D"/>
    <w:rsid w:val="00526642"/>
    <w:rsid w:val="0052672E"/>
    <w:rsid w:val="0052678E"/>
    <w:rsid w:val="0052682A"/>
    <w:rsid w:val="005268B3"/>
    <w:rsid w:val="005268C6"/>
    <w:rsid w:val="00526B4D"/>
    <w:rsid w:val="00526BB6"/>
    <w:rsid w:val="00526C5A"/>
    <w:rsid w:val="00526C8A"/>
    <w:rsid w:val="00526D55"/>
    <w:rsid w:val="00526D5B"/>
    <w:rsid w:val="0052707F"/>
    <w:rsid w:val="0052712A"/>
    <w:rsid w:val="0052714F"/>
    <w:rsid w:val="005273A3"/>
    <w:rsid w:val="00527450"/>
    <w:rsid w:val="005274CE"/>
    <w:rsid w:val="00527602"/>
    <w:rsid w:val="00527726"/>
    <w:rsid w:val="00527799"/>
    <w:rsid w:val="00527A1C"/>
    <w:rsid w:val="00527A92"/>
    <w:rsid w:val="00527AAB"/>
    <w:rsid w:val="00527AC2"/>
    <w:rsid w:val="00527AF0"/>
    <w:rsid w:val="00527C35"/>
    <w:rsid w:val="00527E76"/>
    <w:rsid w:val="00527FFE"/>
    <w:rsid w:val="00530004"/>
    <w:rsid w:val="0053001C"/>
    <w:rsid w:val="00530191"/>
    <w:rsid w:val="00530231"/>
    <w:rsid w:val="005304E4"/>
    <w:rsid w:val="005304F5"/>
    <w:rsid w:val="005305E6"/>
    <w:rsid w:val="00530622"/>
    <w:rsid w:val="00530B09"/>
    <w:rsid w:val="00530C22"/>
    <w:rsid w:val="00530DA1"/>
    <w:rsid w:val="00530E7D"/>
    <w:rsid w:val="00530ECC"/>
    <w:rsid w:val="00530F8F"/>
    <w:rsid w:val="00531009"/>
    <w:rsid w:val="005310CC"/>
    <w:rsid w:val="00531356"/>
    <w:rsid w:val="005314B9"/>
    <w:rsid w:val="005315CC"/>
    <w:rsid w:val="005316AF"/>
    <w:rsid w:val="0053176A"/>
    <w:rsid w:val="005317FC"/>
    <w:rsid w:val="00531816"/>
    <w:rsid w:val="00531827"/>
    <w:rsid w:val="0053187B"/>
    <w:rsid w:val="0053189D"/>
    <w:rsid w:val="00531A49"/>
    <w:rsid w:val="00531AC2"/>
    <w:rsid w:val="00531B4D"/>
    <w:rsid w:val="00531B64"/>
    <w:rsid w:val="00531B79"/>
    <w:rsid w:val="00531C1A"/>
    <w:rsid w:val="00531CA2"/>
    <w:rsid w:val="00531EF3"/>
    <w:rsid w:val="00531F22"/>
    <w:rsid w:val="00532100"/>
    <w:rsid w:val="00532145"/>
    <w:rsid w:val="00532231"/>
    <w:rsid w:val="00532250"/>
    <w:rsid w:val="0053247F"/>
    <w:rsid w:val="005324C6"/>
    <w:rsid w:val="005325E0"/>
    <w:rsid w:val="005325FE"/>
    <w:rsid w:val="005326D3"/>
    <w:rsid w:val="00532892"/>
    <w:rsid w:val="005329C3"/>
    <w:rsid w:val="00532B24"/>
    <w:rsid w:val="00532B38"/>
    <w:rsid w:val="00532B5A"/>
    <w:rsid w:val="00532BD4"/>
    <w:rsid w:val="00532BD7"/>
    <w:rsid w:val="00532C7B"/>
    <w:rsid w:val="00532CCD"/>
    <w:rsid w:val="00532DD5"/>
    <w:rsid w:val="00532F52"/>
    <w:rsid w:val="0053303D"/>
    <w:rsid w:val="005330E7"/>
    <w:rsid w:val="005330ED"/>
    <w:rsid w:val="00533106"/>
    <w:rsid w:val="00533148"/>
    <w:rsid w:val="00533220"/>
    <w:rsid w:val="00533289"/>
    <w:rsid w:val="00533383"/>
    <w:rsid w:val="005333C7"/>
    <w:rsid w:val="0053341A"/>
    <w:rsid w:val="00533493"/>
    <w:rsid w:val="005334D7"/>
    <w:rsid w:val="00533667"/>
    <w:rsid w:val="0053368E"/>
    <w:rsid w:val="0053374D"/>
    <w:rsid w:val="005337B3"/>
    <w:rsid w:val="005337FE"/>
    <w:rsid w:val="00533955"/>
    <w:rsid w:val="00533B70"/>
    <w:rsid w:val="00533C1E"/>
    <w:rsid w:val="00533EDD"/>
    <w:rsid w:val="00533F53"/>
    <w:rsid w:val="00533F5B"/>
    <w:rsid w:val="00533FA4"/>
    <w:rsid w:val="00534118"/>
    <w:rsid w:val="0053415F"/>
    <w:rsid w:val="0053429B"/>
    <w:rsid w:val="005342C6"/>
    <w:rsid w:val="005345E9"/>
    <w:rsid w:val="00534640"/>
    <w:rsid w:val="005347F2"/>
    <w:rsid w:val="0053484F"/>
    <w:rsid w:val="00534AC1"/>
    <w:rsid w:val="00534C1F"/>
    <w:rsid w:val="00534C6A"/>
    <w:rsid w:val="00534D2D"/>
    <w:rsid w:val="00534D56"/>
    <w:rsid w:val="00534DCA"/>
    <w:rsid w:val="00534E05"/>
    <w:rsid w:val="00534E39"/>
    <w:rsid w:val="00534F22"/>
    <w:rsid w:val="00534F9E"/>
    <w:rsid w:val="005350EE"/>
    <w:rsid w:val="0053523A"/>
    <w:rsid w:val="0053527B"/>
    <w:rsid w:val="0053556B"/>
    <w:rsid w:val="005357AA"/>
    <w:rsid w:val="005358F1"/>
    <w:rsid w:val="00535902"/>
    <w:rsid w:val="00535B7F"/>
    <w:rsid w:val="00535BEF"/>
    <w:rsid w:val="00535C6C"/>
    <w:rsid w:val="00535D34"/>
    <w:rsid w:val="00535DCC"/>
    <w:rsid w:val="00535DE5"/>
    <w:rsid w:val="00535EC5"/>
    <w:rsid w:val="00535FA7"/>
    <w:rsid w:val="00535FCD"/>
    <w:rsid w:val="00535FF6"/>
    <w:rsid w:val="00536086"/>
    <w:rsid w:val="0053608D"/>
    <w:rsid w:val="00536223"/>
    <w:rsid w:val="005362EA"/>
    <w:rsid w:val="00536308"/>
    <w:rsid w:val="005364DD"/>
    <w:rsid w:val="00536558"/>
    <w:rsid w:val="005365BE"/>
    <w:rsid w:val="00536639"/>
    <w:rsid w:val="0053673D"/>
    <w:rsid w:val="0053685A"/>
    <w:rsid w:val="005368DC"/>
    <w:rsid w:val="0053694F"/>
    <w:rsid w:val="00536ADE"/>
    <w:rsid w:val="00536B30"/>
    <w:rsid w:val="00536C62"/>
    <w:rsid w:val="00536C67"/>
    <w:rsid w:val="00536EB7"/>
    <w:rsid w:val="00536EC9"/>
    <w:rsid w:val="00536F3E"/>
    <w:rsid w:val="00536FB4"/>
    <w:rsid w:val="00537092"/>
    <w:rsid w:val="00537197"/>
    <w:rsid w:val="005371F3"/>
    <w:rsid w:val="0053757F"/>
    <w:rsid w:val="0053759A"/>
    <w:rsid w:val="0053772D"/>
    <w:rsid w:val="005379B2"/>
    <w:rsid w:val="005379F8"/>
    <w:rsid w:val="00537B7B"/>
    <w:rsid w:val="00537B86"/>
    <w:rsid w:val="00537BB0"/>
    <w:rsid w:val="00537C44"/>
    <w:rsid w:val="00537CA1"/>
    <w:rsid w:val="00537DAE"/>
    <w:rsid w:val="00537DB5"/>
    <w:rsid w:val="00537DC1"/>
    <w:rsid w:val="005400B3"/>
    <w:rsid w:val="005400E7"/>
    <w:rsid w:val="00540151"/>
    <w:rsid w:val="00540233"/>
    <w:rsid w:val="0054030B"/>
    <w:rsid w:val="0054035A"/>
    <w:rsid w:val="00540366"/>
    <w:rsid w:val="005404AF"/>
    <w:rsid w:val="00540629"/>
    <w:rsid w:val="0054077E"/>
    <w:rsid w:val="00540793"/>
    <w:rsid w:val="005408B1"/>
    <w:rsid w:val="00540A42"/>
    <w:rsid w:val="00540A65"/>
    <w:rsid w:val="00540AC8"/>
    <w:rsid w:val="00540ADC"/>
    <w:rsid w:val="00540B71"/>
    <w:rsid w:val="00540B80"/>
    <w:rsid w:val="00540C12"/>
    <w:rsid w:val="00540D12"/>
    <w:rsid w:val="00540EB7"/>
    <w:rsid w:val="00540FC3"/>
    <w:rsid w:val="00541155"/>
    <w:rsid w:val="00541293"/>
    <w:rsid w:val="0054136F"/>
    <w:rsid w:val="0054150C"/>
    <w:rsid w:val="005415C4"/>
    <w:rsid w:val="005415C8"/>
    <w:rsid w:val="005415D0"/>
    <w:rsid w:val="0054162E"/>
    <w:rsid w:val="005416AD"/>
    <w:rsid w:val="0054178A"/>
    <w:rsid w:val="005417D3"/>
    <w:rsid w:val="00541939"/>
    <w:rsid w:val="00541BCA"/>
    <w:rsid w:val="00541F18"/>
    <w:rsid w:val="00541FB2"/>
    <w:rsid w:val="00542257"/>
    <w:rsid w:val="0054230E"/>
    <w:rsid w:val="0054230F"/>
    <w:rsid w:val="0054239E"/>
    <w:rsid w:val="0054242B"/>
    <w:rsid w:val="005424D6"/>
    <w:rsid w:val="005425A9"/>
    <w:rsid w:val="005425AC"/>
    <w:rsid w:val="005425C7"/>
    <w:rsid w:val="005426D0"/>
    <w:rsid w:val="005429A2"/>
    <w:rsid w:val="00542A23"/>
    <w:rsid w:val="00542AA1"/>
    <w:rsid w:val="00542AEA"/>
    <w:rsid w:val="00542B5E"/>
    <w:rsid w:val="00542BC9"/>
    <w:rsid w:val="00542BFD"/>
    <w:rsid w:val="00542C3E"/>
    <w:rsid w:val="00542C44"/>
    <w:rsid w:val="00542CC1"/>
    <w:rsid w:val="00542DA0"/>
    <w:rsid w:val="00542DB5"/>
    <w:rsid w:val="00542DB7"/>
    <w:rsid w:val="00542E24"/>
    <w:rsid w:val="005430AA"/>
    <w:rsid w:val="005432CF"/>
    <w:rsid w:val="005433F1"/>
    <w:rsid w:val="005435F0"/>
    <w:rsid w:val="0054363D"/>
    <w:rsid w:val="00543644"/>
    <w:rsid w:val="005437C4"/>
    <w:rsid w:val="00543847"/>
    <w:rsid w:val="00543850"/>
    <w:rsid w:val="00543907"/>
    <w:rsid w:val="005439BB"/>
    <w:rsid w:val="00543A28"/>
    <w:rsid w:val="00543A58"/>
    <w:rsid w:val="00543A5B"/>
    <w:rsid w:val="00543AE8"/>
    <w:rsid w:val="00543B15"/>
    <w:rsid w:val="00543BA9"/>
    <w:rsid w:val="00543BAC"/>
    <w:rsid w:val="00543C0D"/>
    <w:rsid w:val="00543C45"/>
    <w:rsid w:val="00543C97"/>
    <w:rsid w:val="00543EB6"/>
    <w:rsid w:val="00544115"/>
    <w:rsid w:val="0054433C"/>
    <w:rsid w:val="00544342"/>
    <w:rsid w:val="005445F2"/>
    <w:rsid w:val="00544706"/>
    <w:rsid w:val="00544725"/>
    <w:rsid w:val="00544750"/>
    <w:rsid w:val="00544A39"/>
    <w:rsid w:val="00544B1A"/>
    <w:rsid w:val="00544B5C"/>
    <w:rsid w:val="00544C55"/>
    <w:rsid w:val="00544CCA"/>
    <w:rsid w:val="00544D7D"/>
    <w:rsid w:val="00544E1C"/>
    <w:rsid w:val="00544E36"/>
    <w:rsid w:val="00544E8C"/>
    <w:rsid w:val="00544F51"/>
    <w:rsid w:val="00544F71"/>
    <w:rsid w:val="00544F7A"/>
    <w:rsid w:val="005450AB"/>
    <w:rsid w:val="0054519C"/>
    <w:rsid w:val="005451C3"/>
    <w:rsid w:val="00545267"/>
    <w:rsid w:val="005452A8"/>
    <w:rsid w:val="005454C1"/>
    <w:rsid w:val="00545592"/>
    <w:rsid w:val="005458AB"/>
    <w:rsid w:val="005459CD"/>
    <w:rsid w:val="00545A24"/>
    <w:rsid w:val="00545DAB"/>
    <w:rsid w:val="00545DBB"/>
    <w:rsid w:val="00545E3B"/>
    <w:rsid w:val="00546167"/>
    <w:rsid w:val="00546194"/>
    <w:rsid w:val="005463A3"/>
    <w:rsid w:val="005463C4"/>
    <w:rsid w:val="00546623"/>
    <w:rsid w:val="00546851"/>
    <w:rsid w:val="00546879"/>
    <w:rsid w:val="00546B44"/>
    <w:rsid w:val="00546D80"/>
    <w:rsid w:val="00546FF4"/>
    <w:rsid w:val="005470D4"/>
    <w:rsid w:val="00547110"/>
    <w:rsid w:val="005473A2"/>
    <w:rsid w:val="00547491"/>
    <w:rsid w:val="005474D2"/>
    <w:rsid w:val="0054762C"/>
    <w:rsid w:val="005477A2"/>
    <w:rsid w:val="00547941"/>
    <w:rsid w:val="0054797B"/>
    <w:rsid w:val="00547A4A"/>
    <w:rsid w:val="00547A62"/>
    <w:rsid w:val="00547BA9"/>
    <w:rsid w:val="00547C06"/>
    <w:rsid w:val="00547D61"/>
    <w:rsid w:val="00547FEE"/>
    <w:rsid w:val="00550028"/>
    <w:rsid w:val="0055003E"/>
    <w:rsid w:val="0055006A"/>
    <w:rsid w:val="00550262"/>
    <w:rsid w:val="0055033B"/>
    <w:rsid w:val="00550347"/>
    <w:rsid w:val="0055039E"/>
    <w:rsid w:val="005503BF"/>
    <w:rsid w:val="00550412"/>
    <w:rsid w:val="00550621"/>
    <w:rsid w:val="005506E1"/>
    <w:rsid w:val="00550743"/>
    <w:rsid w:val="005507EC"/>
    <w:rsid w:val="005509FA"/>
    <w:rsid w:val="00550BBA"/>
    <w:rsid w:val="00550C66"/>
    <w:rsid w:val="00550CBB"/>
    <w:rsid w:val="00550DE3"/>
    <w:rsid w:val="00550E76"/>
    <w:rsid w:val="00551106"/>
    <w:rsid w:val="005511E0"/>
    <w:rsid w:val="0055126C"/>
    <w:rsid w:val="005512F7"/>
    <w:rsid w:val="00551491"/>
    <w:rsid w:val="0055155E"/>
    <w:rsid w:val="005515B5"/>
    <w:rsid w:val="005516A2"/>
    <w:rsid w:val="00551867"/>
    <w:rsid w:val="0055188D"/>
    <w:rsid w:val="005519B5"/>
    <w:rsid w:val="00551CC8"/>
    <w:rsid w:val="00551E01"/>
    <w:rsid w:val="00551F56"/>
    <w:rsid w:val="0055202D"/>
    <w:rsid w:val="00552115"/>
    <w:rsid w:val="00552240"/>
    <w:rsid w:val="0055233A"/>
    <w:rsid w:val="005523C7"/>
    <w:rsid w:val="005525F8"/>
    <w:rsid w:val="0055273A"/>
    <w:rsid w:val="00552877"/>
    <w:rsid w:val="005529ED"/>
    <w:rsid w:val="005529FD"/>
    <w:rsid w:val="00552A3D"/>
    <w:rsid w:val="00552AD2"/>
    <w:rsid w:val="00552B36"/>
    <w:rsid w:val="00552B64"/>
    <w:rsid w:val="00552BE8"/>
    <w:rsid w:val="00552C35"/>
    <w:rsid w:val="00552D87"/>
    <w:rsid w:val="00552D8C"/>
    <w:rsid w:val="00552E25"/>
    <w:rsid w:val="00552E30"/>
    <w:rsid w:val="00552E77"/>
    <w:rsid w:val="00552FAC"/>
    <w:rsid w:val="00552FAF"/>
    <w:rsid w:val="005531B0"/>
    <w:rsid w:val="00553279"/>
    <w:rsid w:val="0055339B"/>
    <w:rsid w:val="00553412"/>
    <w:rsid w:val="00553466"/>
    <w:rsid w:val="005534DD"/>
    <w:rsid w:val="00553522"/>
    <w:rsid w:val="0055371E"/>
    <w:rsid w:val="005537A3"/>
    <w:rsid w:val="00553826"/>
    <w:rsid w:val="00553A00"/>
    <w:rsid w:val="00553A02"/>
    <w:rsid w:val="00553ACB"/>
    <w:rsid w:val="00553CDE"/>
    <w:rsid w:val="00553DC5"/>
    <w:rsid w:val="005540BE"/>
    <w:rsid w:val="005541B3"/>
    <w:rsid w:val="005541EA"/>
    <w:rsid w:val="0055421F"/>
    <w:rsid w:val="005545F5"/>
    <w:rsid w:val="005546B5"/>
    <w:rsid w:val="00554818"/>
    <w:rsid w:val="0055490C"/>
    <w:rsid w:val="005549EA"/>
    <w:rsid w:val="00554A9C"/>
    <w:rsid w:val="00554AF4"/>
    <w:rsid w:val="00554E1D"/>
    <w:rsid w:val="00554EEC"/>
    <w:rsid w:val="00554F13"/>
    <w:rsid w:val="00555065"/>
    <w:rsid w:val="005550CC"/>
    <w:rsid w:val="0055519E"/>
    <w:rsid w:val="005551AE"/>
    <w:rsid w:val="00555240"/>
    <w:rsid w:val="005552A1"/>
    <w:rsid w:val="0055537C"/>
    <w:rsid w:val="00555452"/>
    <w:rsid w:val="00555519"/>
    <w:rsid w:val="00555555"/>
    <w:rsid w:val="00555665"/>
    <w:rsid w:val="005556BC"/>
    <w:rsid w:val="0055590B"/>
    <w:rsid w:val="00555B70"/>
    <w:rsid w:val="00555B9F"/>
    <w:rsid w:val="00555BF3"/>
    <w:rsid w:val="00555BF6"/>
    <w:rsid w:val="00555C26"/>
    <w:rsid w:val="00555CB8"/>
    <w:rsid w:val="00555EFA"/>
    <w:rsid w:val="00556089"/>
    <w:rsid w:val="00556104"/>
    <w:rsid w:val="00556137"/>
    <w:rsid w:val="00556226"/>
    <w:rsid w:val="00556259"/>
    <w:rsid w:val="00556316"/>
    <w:rsid w:val="005564BC"/>
    <w:rsid w:val="005565E5"/>
    <w:rsid w:val="0055672A"/>
    <w:rsid w:val="00556754"/>
    <w:rsid w:val="005567A2"/>
    <w:rsid w:val="005568F6"/>
    <w:rsid w:val="00556A30"/>
    <w:rsid w:val="00556A3B"/>
    <w:rsid w:val="00556B2D"/>
    <w:rsid w:val="00556C79"/>
    <w:rsid w:val="00556D7F"/>
    <w:rsid w:val="00556E7D"/>
    <w:rsid w:val="00556F6E"/>
    <w:rsid w:val="00557129"/>
    <w:rsid w:val="0055714D"/>
    <w:rsid w:val="00557194"/>
    <w:rsid w:val="00557201"/>
    <w:rsid w:val="005572D7"/>
    <w:rsid w:val="005572DD"/>
    <w:rsid w:val="00557309"/>
    <w:rsid w:val="00557402"/>
    <w:rsid w:val="00557447"/>
    <w:rsid w:val="0055744F"/>
    <w:rsid w:val="0055745D"/>
    <w:rsid w:val="0055746B"/>
    <w:rsid w:val="00557550"/>
    <w:rsid w:val="005576A6"/>
    <w:rsid w:val="00557726"/>
    <w:rsid w:val="00557795"/>
    <w:rsid w:val="0055782B"/>
    <w:rsid w:val="005578B7"/>
    <w:rsid w:val="005578E3"/>
    <w:rsid w:val="005579FB"/>
    <w:rsid w:val="00557A18"/>
    <w:rsid w:val="00557B93"/>
    <w:rsid w:val="00557EBE"/>
    <w:rsid w:val="00557F41"/>
    <w:rsid w:val="005601A6"/>
    <w:rsid w:val="005601AF"/>
    <w:rsid w:val="005602DE"/>
    <w:rsid w:val="005603A0"/>
    <w:rsid w:val="005603DB"/>
    <w:rsid w:val="005604AF"/>
    <w:rsid w:val="0056056F"/>
    <w:rsid w:val="00560823"/>
    <w:rsid w:val="005608AE"/>
    <w:rsid w:val="00560ABE"/>
    <w:rsid w:val="00560C20"/>
    <w:rsid w:val="00560CC3"/>
    <w:rsid w:val="00560CFF"/>
    <w:rsid w:val="00560D0E"/>
    <w:rsid w:val="00560D2A"/>
    <w:rsid w:val="00560F0E"/>
    <w:rsid w:val="00560F10"/>
    <w:rsid w:val="00560FA8"/>
    <w:rsid w:val="005611E4"/>
    <w:rsid w:val="005612C9"/>
    <w:rsid w:val="00561346"/>
    <w:rsid w:val="00561565"/>
    <w:rsid w:val="0056168C"/>
    <w:rsid w:val="005616F3"/>
    <w:rsid w:val="00561926"/>
    <w:rsid w:val="00561988"/>
    <w:rsid w:val="00561A7D"/>
    <w:rsid w:val="00561AA5"/>
    <w:rsid w:val="00561AC1"/>
    <w:rsid w:val="00561ACE"/>
    <w:rsid w:val="00561B1B"/>
    <w:rsid w:val="00561B41"/>
    <w:rsid w:val="00561B7F"/>
    <w:rsid w:val="00561C30"/>
    <w:rsid w:val="00561CE7"/>
    <w:rsid w:val="00561D19"/>
    <w:rsid w:val="00561D26"/>
    <w:rsid w:val="00561D80"/>
    <w:rsid w:val="00561E66"/>
    <w:rsid w:val="005620B6"/>
    <w:rsid w:val="005620D1"/>
    <w:rsid w:val="0056227D"/>
    <w:rsid w:val="00562368"/>
    <w:rsid w:val="00562378"/>
    <w:rsid w:val="00562384"/>
    <w:rsid w:val="0056244D"/>
    <w:rsid w:val="00562610"/>
    <w:rsid w:val="00562795"/>
    <w:rsid w:val="005628A7"/>
    <w:rsid w:val="00562914"/>
    <w:rsid w:val="00562997"/>
    <w:rsid w:val="005629E7"/>
    <w:rsid w:val="00562A57"/>
    <w:rsid w:val="00562B87"/>
    <w:rsid w:val="00562DAD"/>
    <w:rsid w:val="00562E71"/>
    <w:rsid w:val="00562EBB"/>
    <w:rsid w:val="00562F55"/>
    <w:rsid w:val="00563100"/>
    <w:rsid w:val="005631EB"/>
    <w:rsid w:val="0056328E"/>
    <w:rsid w:val="005633CD"/>
    <w:rsid w:val="005633E3"/>
    <w:rsid w:val="005633EC"/>
    <w:rsid w:val="005634CD"/>
    <w:rsid w:val="005634DE"/>
    <w:rsid w:val="005635C8"/>
    <w:rsid w:val="00563644"/>
    <w:rsid w:val="005637F8"/>
    <w:rsid w:val="00563803"/>
    <w:rsid w:val="005639DE"/>
    <w:rsid w:val="00563B4D"/>
    <w:rsid w:val="00563B5A"/>
    <w:rsid w:val="00563D04"/>
    <w:rsid w:val="00563DB1"/>
    <w:rsid w:val="00563F5C"/>
    <w:rsid w:val="00564131"/>
    <w:rsid w:val="005641A3"/>
    <w:rsid w:val="005643BC"/>
    <w:rsid w:val="005644E7"/>
    <w:rsid w:val="00564506"/>
    <w:rsid w:val="00564542"/>
    <w:rsid w:val="00564598"/>
    <w:rsid w:val="005645B4"/>
    <w:rsid w:val="00564699"/>
    <w:rsid w:val="005646A6"/>
    <w:rsid w:val="005646D4"/>
    <w:rsid w:val="005647BD"/>
    <w:rsid w:val="0056483D"/>
    <w:rsid w:val="00564877"/>
    <w:rsid w:val="00564B49"/>
    <w:rsid w:val="00564C7C"/>
    <w:rsid w:val="00564D42"/>
    <w:rsid w:val="00564D79"/>
    <w:rsid w:val="00564D9B"/>
    <w:rsid w:val="00564FBD"/>
    <w:rsid w:val="00565273"/>
    <w:rsid w:val="0056528F"/>
    <w:rsid w:val="005652DA"/>
    <w:rsid w:val="0056537D"/>
    <w:rsid w:val="00565393"/>
    <w:rsid w:val="00565499"/>
    <w:rsid w:val="00565505"/>
    <w:rsid w:val="0056553E"/>
    <w:rsid w:val="0056561B"/>
    <w:rsid w:val="005656F2"/>
    <w:rsid w:val="00565777"/>
    <w:rsid w:val="00565799"/>
    <w:rsid w:val="005657DF"/>
    <w:rsid w:val="00565997"/>
    <w:rsid w:val="00565A82"/>
    <w:rsid w:val="00565BC7"/>
    <w:rsid w:val="00565D28"/>
    <w:rsid w:val="00565D88"/>
    <w:rsid w:val="00565DCF"/>
    <w:rsid w:val="00565E9C"/>
    <w:rsid w:val="00565F9D"/>
    <w:rsid w:val="00565FEC"/>
    <w:rsid w:val="00566009"/>
    <w:rsid w:val="0056621D"/>
    <w:rsid w:val="00566440"/>
    <w:rsid w:val="00566492"/>
    <w:rsid w:val="005668A8"/>
    <w:rsid w:val="0056692D"/>
    <w:rsid w:val="0056694F"/>
    <w:rsid w:val="00566A5B"/>
    <w:rsid w:val="00566AFF"/>
    <w:rsid w:val="00566BF5"/>
    <w:rsid w:val="00566C73"/>
    <w:rsid w:val="00566CCC"/>
    <w:rsid w:val="00566CE0"/>
    <w:rsid w:val="00566DE4"/>
    <w:rsid w:val="00566E48"/>
    <w:rsid w:val="00566F4A"/>
    <w:rsid w:val="00566F5C"/>
    <w:rsid w:val="0056704C"/>
    <w:rsid w:val="005671D1"/>
    <w:rsid w:val="00567363"/>
    <w:rsid w:val="005673CC"/>
    <w:rsid w:val="00567413"/>
    <w:rsid w:val="005674D7"/>
    <w:rsid w:val="00567572"/>
    <w:rsid w:val="00567581"/>
    <w:rsid w:val="005675CC"/>
    <w:rsid w:val="005676B8"/>
    <w:rsid w:val="005676DB"/>
    <w:rsid w:val="00567781"/>
    <w:rsid w:val="00567918"/>
    <w:rsid w:val="00567968"/>
    <w:rsid w:val="0056799E"/>
    <w:rsid w:val="005679C3"/>
    <w:rsid w:val="00567C3E"/>
    <w:rsid w:val="00567CF6"/>
    <w:rsid w:val="00567FDC"/>
    <w:rsid w:val="0057005D"/>
    <w:rsid w:val="005702A1"/>
    <w:rsid w:val="005702F6"/>
    <w:rsid w:val="00570436"/>
    <w:rsid w:val="005704BB"/>
    <w:rsid w:val="005704DF"/>
    <w:rsid w:val="005704F7"/>
    <w:rsid w:val="00570512"/>
    <w:rsid w:val="00570589"/>
    <w:rsid w:val="005705A5"/>
    <w:rsid w:val="005706B5"/>
    <w:rsid w:val="005706EE"/>
    <w:rsid w:val="00570770"/>
    <w:rsid w:val="005707F1"/>
    <w:rsid w:val="00570808"/>
    <w:rsid w:val="0057098F"/>
    <w:rsid w:val="00570996"/>
    <w:rsid w:val="00570A3C"/>
    <w:rsid w:val="00570AE4"/>
    <w:rsid w:val="00570AEF"/>
    <w:rsid w:val="00570B29"/>
    <w:rsid w:val="00570C48"/>
    <w:rsid w:val="00570D97"/>
    <w:rsid w:val="00570DAE"/>
    <w:rsid w:val="00570DEB"/>
    <w:rsid w:val="00570F40"/>
    <w:rsid w:val="00570FEF"/>
    <w:rsid w:val="005711AE"/>
    <w:rsid w:val="005711F4"/>
    <w:rsid w:val="00571241"/>
    <w:rsid w:val="00571291"/>
    <w:rsid w:val="005712D9"/>
    <w:rsid w:val="005713CC"/>
    <w:rsid w:val="00571442"/>
    <w:rsid w:val="0057149B"/>
    <w:rsid w:val="005714A8"/>
    <w:rsid w:val="0057160A"/>
    <w:rsid w:val="0057162D"/>
    <w:rsid w:val="005717A2"/>
    <w:rsid w:val="005718B0"/>
    <w:rsid w:val="005718BC"/>
    <w:rsid w:val="005718DC"/>
    <w:rsid w:val="005719DC"/>
    <w:rsid w:val="00571CE0"/>
    <w:rsid w:val="00571CF0"/>
    <w:rsid w:val="00572196"/>
    <w:rsid w:val="005722F3"/>
    <w:rsid w:val="00572475"/>
    <w:rsid w:val="0057249C"/>
    <w:rsid w:val="00572565"/>
    <w:rsid w:val="005726C6"/>
    <w:rsid w:val="0057275D"/>
    <w:rsid w:val="005727A9"/>
    <w:rsid w:val="00572949"/>
    <w:rsid w:val="00572A35"/>
    <w:rsid w:val="00572B6A"/>
    <w:rsid w:val="00572BDE"/>
    <w:rsid w:val="00572C51"/>
    <w:rsid w:val="00572D43"/>
    <w:rsid w:val="00573010"/>
    <w:rsid w:val="005730F7"/>
    <w:rsid w:val="0057322C"/>
    <w:rsid w:val="005734C5"/>
    <w:rsid w:val="00573590"/>
    <w:rsid w:val="005735D9"/>
    <w:rsid w:val="00573639"/>
    <w:rsid w:val="00573708"/>
    <w:rsid w:val="00573777"/>
    <w:rsid w:val="00573802"/>
    <w:rsid w:val="00573AA5"/>
    <w:rsid w:val="00573C43"/>
    <w:rsid w:val="00573CE6"/>
    <w:rsid w:val="00573D5A"/>
    <w:rsid w:val="00573DDC"/>
    <w:rsid w:val="00573E4E"/>
    <w:rsid w:val="00573F00"/>
    <w:rsid w:val="005740FE"/>
    <w:rsid w:val="00574697"/>
    <w:rsid w:val="005746F8"/>
    <w:rsid w:val="005747B6"/>
    <w:rsid w:val="00574966"/>
    <w:rsid w:val="00574976"/>
    <w:rsid w:val="00574992"/>
    <w:rsid w:val="00574A48"/>
    <w:rsid w:val="00574B60"/>
    <w:rsid w:val="00574BC8"/>
    <w:rsid w:val="00574CD0"/>
    <w:rsid w:val="00574DFC"/>
    <w:rsid w:val="00574E12"/>
    <w:rsid w:val="00574E2D"/>
    <w:rsid w:val="0057503E"/>
    <w:rsid w:val="0057508E"/>
    <w:rsid w:val="005750AB"/>
    <w:rsid w:val="00575143"/>
    <w:rsid w:val="0057525D"/>
    <w:rsid w:val="00575326"/>
    <w:rsid w:val="005754E0"/>
    <w:rsid w:val="00575638"/>
    <w:rsid w:val="005756D7"/>
    <w:rsid w:val="00575810"/>
    <w:rsid w:val="005758D1"/>
    <w:rsid w:val="00575921"/>
    <w:rsid w:val="005759CB"/>
    <w:rsid w:val="00575A8D"/>
    <w:rsid w:val="00575F97"/>
    <w:rsid w:val="00576041"/>
    <w:rsid w:val="00576086"/>
    <w:rsid w:val="00576367"/>
    <w:rsid w:val="0057653B"/>
    <w:rsid w:val="0057667D"/>
    <w:rsid w:val="00576693"/>
    <w:rsid w:val="00576745"/>
    <w:rsid w:val="0057689B"/>
    <w:rsid w:val="0057693D"/>
    <w:rsid w:val="00576AD2"/>
    <w:rsid w:val="00576AEA"/>
    <w:rsid w:val="00576B4F"/>
    <w:rsid w:val="00576C06"/>
    <w:rsid w:val="00576C80"/>
    <w:rsid w:val="00576CF8"/>
    <w:rsid w:val="00576D50"/>
    <w:rsid w:val="00576E80"/>
    <w:rsid w:val="0057709A"/>
    <w:rsid w:val="00577102"/>
    <w:rsid w:val="005773C5"/>
    <w:rsid w:val="005773CE"/>
    <w:rsid w:val="005773E6"/>
    <w:rsid w:val="005774CF"/>
    <w:rsid w:val="0057756A"/>
    <w:rsid w:val="005775D7"/>
    <w:rsid w:val="0057762B"/>
    <w:rsid w:val="00577697"/>
    <w:rsid w:val="005778FA"/>
    <w:rsid w:val="00577906"/>
    <w:rsid w:val="00577925"/>
    <w:rsid w:val="005779E6"/>
    <w:rsid w:val="00577A37"/>
    <w:rsid w:val="00577A73"/>
    <w:rsid w:val="00577B4F"/>
    <w:rsid w:val="00577B7A"/>
    <w:rsid w:val="00577CC2"/>
    <w:rsid w:val="00577D04"/>
    <w:rsid w:val="00577D36"/>
    <w:rsid w:val="00577EC0"/>
    <w:rsid w:val="005800C0"/>
    <w:rsid w:val="0058012F"/>
    <w:rsid w:val="0058013C"/>
    <w:rsid w:val="00580168"/>
    <w:rsid w:val="005801BF"/>
    <w:rsid w:val="0058026E"/>
    <w:rsid w:val="00580290"/>
    <w:rsid w:val="005802AC"/>
    <w:rsid w:val="0058032C"/>
    <w:rsid w:val="005803B0"/>
    <w:rsid w:val="005803D9"/>
    <w:rsid w:val="00580570"/>
    <w:rsid w:val="005805C1"/>
    <w:rsid w:val="005805D6"/>
    <w:rsid w:val="00580805"/>
    <w:rsid w:val="00580872"/>
    <w:rsid w:val="005808EE"/>
    <w:rsid w:val="005809A9"/>
    <w:rsid w:val="00580A13"/>
    <w:rsid w:val="00580AB0"/>
    <w:rsid w:val="00580AB2"/>
    <w:rsid w:val="00580AE6"/>
    <w:rsid w:val="00580BB0"/>
    <w:rsid w:val="00580C95"/>
    <w:rsid w:val="00580CA9"/>
    <w:rsid w:val="00580CE3"/>
    <w:rsid w:val="00580EB3"/>
    <w:rsid w:val="00580F7C"/>
    <w:rsid w:val="005811ED"/>
    <w:rsid w:val="0058129E"/>
    <w:rsid w:val="005812E3"/>
    <w:rsid w:val="005812FE"/>
    <w:rsid w:val="00581446"/>
    <w:rsid w:val="00581467"/>
    <w:rsid w:val="0058149A"/>
    <w:rsid w:val="0058158F"/>
    <w:rsid w:val="00581808"/>
    <w:rsid w:val="00581840"/>
    <w:rsid w:val="0058189C"/>
    <w:rsid w:val="0058190D"/>
    <w:rsid w:val="0058191D"/>
    <w:rsid w:val="0058191F"/>
    <w:rsid w:val="00581B86"/>
    <w:rsid w:val="00581C65"/>
    <w:rsid w:val="00581EB7"/>
    <w:rsid w:val="00581ED9"/>
    <w:rsid w:val="00581FAA"/>
    <w:rsid w:val="0058205A"/>
    <w:rsid w:val="00582213"/>
    <w:rsid w:val="00582423"/>
    <w:rsid w:val="00582579"/>
    <w:rsid w:val="00582715"/>
    <w:rsid w:val="005827FB"/>
    <w:rsid w:val="00582885"/>
    <w:rsid w:val="005828B1"/>
    <w:rsid w:val="005828B6"/>
    <w:rsid w:val="005828E9"/>
    <w:rsid w:val="005829A4"/>
    <w:rsid w:val="005829B2"/>
    <w:rsid w:val="00582A58"/>
    <w:rsid w:val="00582AAE"/>
    <w:rsid w:val="00582C43"/>
    <w:rsid w:val="00582CC5"/>
    <w:rsid w:val="00582CDC"/>
    <w:rsid w:val="00582D01"/>
    <w:rsid w:val="00582F22"/>
    <w:rsid w:val="005832CD"/>
    <w:rsid w:val="005833CD"/>
    <w:rsid w:val="0058344B"/>
    <w:rsid w:val="0058347B"/>
    <w:rsid w:val="0058355D"/>
    <w:rsid w:val="005836AA"/>
    <w:rsid w:val="005836FF"/>
    <w:rsid w:val="00583716"/>
    <w:rsid w:val="005837BE"/>
    <w:rsid w:val="005837D5"/>
    <w:rsid w:val="00583827"/>
    <w:rsid w:val="0058387D"/>
    <w:rsid w:val="00583B08"/>
    <w:rsid w:val="00583B19"/>
    <w:rsid w:val="00583C0B"/>
    <w:rsid w:val="00583D1D"/>
    <w:rsid w:val="00584071"/>
    <w:rsid w:val="005840E3"/>
    <w:rsid w:val="00584199"/>
    <w:rsid w:val="0058450B"/>
    <w:rsid w:val="0058453F"/>
    <w:rsid w:val="0058454C"/>
    <w:rsid w:val="0058461A"/>
    <w:rsid w:val="00584650"/>
    <w:rsid w:val="0058466A"/>
    <w:rsid w:val="0058466F"/>
    <w:rsid w:val="005848F3"/>
    <w:rsid w:val="00584A67"/>
    <w:rsid w:val="00584C20"/>
    <w:rsid w:val="00584C59"/>
    <w:rsid w:val="00584DB7"/>
    <w:rsid w:val="00584E6D"/>
    <w:rsid w:val="00584E9A"/>
    <w:rsid w:val="00584F72"/>
    <w:rsid w:val="0058510D"/>
    <w:rsid w:val="005851EA"/>
    <w:rsid w:val="00585575"/>
    <w:rsid w:val="005855ED"/>
    <w:rsid w:val="005855FB"/>
    <w:rsid w:val="0058575F"/>
    <w:rsid w:val="00585787"/>
    <w:rsid w:val="005858CC"/>
    <w:rsid w:val="005859D9"/>
    <w:rsid w:val="00585B8B"/>
    <w:rsid w:val="00585C02"/>
    <w:rsid w:val="00585C5C"/>
    <w:rsid w:val="00585DCB"/>
    <w:rsid w:val="00585E49"/>
    <w:rsid w:val="00585EF7"/>
    <w:rsid w:val="00585F24"/>
    <w:rsid w:val="00585F44"/>
    <w:rsid w:val="00585F83"/>
    <w:rsid w:val="00585FA4"/>
    <w:rsid w:val="00586027"/>
    <w:rsid w:val="005860F3"/>
    <w:rsid w:val="0058611A"/>
    <w:rsid w:val="00586573"/>
    <w:rsid w:val="005865EC"/>
    <w:rsid w:val="0058661E"/>
    <w:rsid w:val="00586635"/>
    <w:rsid w:val="0058667C"/>
    <w:rsid w:val="00586696"/>
    <w:rsid w:val="005866A2"/>
    <w:rsid w:val="0058678E"/>
    <w:rsid w:val="00586821"/>
    <w:rsid w:val="00586B14"/>
    <w:rsid w:val="00586C1F"/>
    <w:rsid w:val="00586C23"/>
    <w:rsid w:val="00586C79"/>
    <w:rsid w:val="00586D0E"/>
    <w:rsid w:val="00586D20"/>
    <w:rsid w:val="00586DA3"/>
    <w:rsid w:val="00586E71"/>
    <w:rsid w:val="00586EAC"/>
    <w:rsid w:val="00586F35"/>
    <w:rsid w:val="00586F9E"/>
    <w:rsid w:val="00587034"/>
    <w:rsid w:val="005870C3"/>
    <w:rsid w:val="005871EE"/>
    <w:rsid w:val="0058727B"/>
    <w:rsid w:val="005872F2"/>
    <w:rsid w:val="00587317"/>
    <w:rsid w:val="00587349"/>
    <w:rsid w:val="005873C8"/>
    <w:rsid w:val="005874AE"/>
    <w:rsid w:val="0058751F"/>
    <w:rsid w:val="00587523"/>
    <w:rsid w:val="0058758D"/>
    <w:rsid w:val="005877F0"/>
    <w:rsid w:val="005879EF"/>
    <w:rsid w:val="00587C1C"/>
    <w:rsid w:val="00587CC3"/>
    <w:rsid w:val="00587CC4"/>
    <w:rsid w:val="00587CC8"/>
    <w:rsid w:val="0059010E"/>
    <w:rsid w:val="005901BE"/>
    <w:rsid w:val="005901D3"/>
    <w:rsid w:val="005902C7"/>
    <w:rsid w:val="0059035C"/>
    <w:rsid w:val="005903CB"/>
    <w:rsid w:val="0059058D"/>
    <w:rsid w:val="0059079D"/>
    <w:rsid w:val="005907B6"/>
    <w:rsid w:val="00590838"/>
    <w:rsid w:val="005908D9"/>
    <w:rsid w:val="00590926"/>
    <w:rsid w:val="00590A40"/>
    <w:rsid w:val="00590AD5"/>
    <w:rsid w:val="00590BCF"/>
    <w:rsid w:val="00590BDB"/>
    <w:rsid w:val="00590CFD"/>
    <w:rsid w:val="00590FA6"/>
    <w:rsid w:val="0059108C"/>
    <w:rsid w:val="005910C7"/>
    <w:rsid w:val="00591111"/>
    <w:rsid w:val="0059154F"/>
    <w:rsid w:val="00591731"/>
    <w:rsid w:val="00591907"/>
    <w:rsid w:val="00591B56"/>
    <w:rsid w:val="00591BEF"/>
    <w:rsid w:val="00591C25"/>
    <w:rsid w:val="00591C99"/>
    <w:rsid w:val="00591CC2"/>
    <w:rsid w:val="00591EB5"/>
    <w:rsid w:val="00591F1E"/>
    <w:rsid w:val="0059209D"/>
    <w:rsid w:val="0059211C"/>
    <w:rsid w:val="00592264"/>
    <w:rsid w:val="005922F1"/>
    <w:rsid w:val="0059235F"/>
    <w:rsid w:val="005925DC"/>
    <w:rsid w:val="005926FD"/>
    <w:rsid w:val="00592826"/>
    <w:rsid w:val="005928BE"/>
    <w:rsid w:val="00592B6E"/>
    <w:rsid w:val="00592BF9"/>
    <w:rsid w:val="00592C2F"/>
    <w:rsid w:val="00592C4A"/>
    <w:rsid w:val="00592C8D"/>
    <w:rsid w:val="00592EFC"/>
    <w:rsid w:val="00592F91"/>
    <w:rsid w:val="00592FB3"/>
    <w:rsid w:val="00592FE2"/>
    <w:rsid w:val="00593016"/>
    <w:rsid w:val="00593025"/>
    <w:rsid w:val="0059303E"/>
    <w:rsid w:val="00593283"/>
    <w:rsid w:val="005932C1"/>
    <w:rsid w:val="00593422"/>
    <w:rsid w:val="00593432"/>
    <w:rsid w:val="00593610"/>
    <w:rsid w:val="005936C8"/>
    <w:rsid w:val="005937CA"/>
    <w:rsid w:val="00593B7E"/>
    <w:rsid w:val="00593EC6"/>
    <w:rsid w:val="00593F14"/>
    <w:rsid w:val="00593FB9"/>
    <w:rsid w:val="00594055"/>
    <w:rsid w:val="00594085"/>
    <w:rsid w:val="005943DC"/>
    <w:rsid w:val="005947CE"/>
    <w:rsid w:val="00594918"/>
    <w:rsid w:val="0059492E"/>
    <w:rsid w:val="00594A21"/>
    <w:rsid w:val="00594A65"/>
    <w:rsid w:val="00594B41"/>
    <w:rsid w:val="00594C82"/>
    <w:rsid w:val="00594DC4"/>
    <w:rsid w:val="00594E72"/>
    <w:rsid w:val="0059503C"/>
    <w:rsid w:val="00595079"/>
    <w:rsid w:val="005950EE"/>
    <w:rsid w:val="00595116"/>
    <w:rsid w:val="005951E6"/>
    <w:rsid w:val="005951FA"/>
    <w:rsid w:val="00595376"/>
    <w:rsid w:val="0059542F"/>
    <w:rsid w:val="00595440"/>
    <w:rsid w:val="005954F7"/>
    <w:rsid w:val="00595614"/>
    <w:rsid w:val="005956B0"/>
    <w:rsid w:val="00595722"/>
    <w:rsid w:val="005959A1"/>
    <w:rsid w:val="00595A9A"/>
    <w:rsid w:val="00595BEC"/>
    <w:rsid w:val="00595C99"/>
    <w:rsid w:val="00595CBE"/>
    <w:rsid w:val="00595D2B"/>
    <w:rsid w:val="00595E92"/>
    <w:rsid w:val="00595F6F"/>
    <w:rsid w:val="0059602E"/>
    <w:rsid w:val="00596083"/>
    <w:rsid w:val="00596144"/>
    <w:rsid w:val="00596150"/>
    <w:rsid w:val="005961B3"/>
    <w:rsid w:val="005961D7"/>
    <w:rsid w:val="0059620D"/>
    <w:rsid w:val="0059628C"/>
    <w:rsid w:val="005963FE"/>
    <w:rsid w:val="00596554"/>
    <w:rsid w:val="00596581"/>
    <w:rsid w:val="005965E7"/>
    <w:rsid w:val="00596A51"/>
    <w:rsid w:val="00596C9D"/>
    <w:rsid w:val="00596CD5"/>
    <w:rsid w:val="00596CEB"/>
    <w:rsid w:val="00596D75"/>
    <w:rsid w:val="00596E50"/>
    <w:rsid w:val="00596E65"/>
    <w:rsid w:val="00596E67"/>
    <w:rsid w:val="00596EE2"/>
    <w:rsid w:val="00596F26"/>
    <w:rsid w:val="00596F60"/>
    <w:rsid w:val="00596F7E"/>
    <w:rsid w:val="0059720C"/>
    <w:rsid w:val="0059737F"/>
    <w:rsid w:val="00597423"/>
    <w:rsid w:val="00597747"/>
    <w:rsid w:val="005977DC"/>
    <w:rsid w:val="0059786B"/>
    <w:rsid w:val="00597A5F"/>
    <w:rsid w:val="00597A95"/>
    <w:rsid w:val="00597AAE"/>
    <w:rsid w:val="00597BB1"/>
    <w:rsid w:val="00597C22"/>
    <w:rsid w:val="00597C3F"/>
    <w:rsid w:val="00597D5F"/>
    <w:rsid w:val="00597D8E"/>
    <w:rsid w:val="00597EAC"/>
    <w:rsid w:val="00597FBD"/>
    <w:rsid w:val="00597FC0"/>
    <w:rsid w:val="0059B19D"/>
    <w:rsid w:val="005A002C"/>
    <w:rsid w:val="005A003A"/>
    <w:rsid w:val="005A02C2"/>
    <w:rsid w:val="005A0313"/>
    <w:rsid w:val="005A0357"/>
    <w:rsid w:val="005A03E4"/>
    <w:rsid w:val="005A0523"/>
    <w:rsid w:val="005A05F7"/>
    <w:rsid w:val="005A06E5"/>
    <w:rsid w:val="005A0740"/>
    <w:rsid w:val="005A075C"/>
    <w:rsid w:val="005A0A5D"/>
    <w:rsid w:val="005A0AB2"/>
    <w:rsid w:val="005A0B2C"/>
    <w:rsid w:val="005A0BF6"/>
    <w:rsid w:val="005A0C02"/>
    <w:rsid w:val="005A0CB4"/>
    <w:rsid w:val="005A0D5B"/>
    <w:rsid w:val="005A0E34"/>
    <w:rsid w:val="005A0E72"/>
    <w:rsid w:val="005A0F89"/>
    <w:rsid w:val="005A0FC6"/>
    <w:rsid w:val="005A0FF1"/>
    <w:rsid w:val="005A0FF8"/>
    <w:rsid w:val="005A119E"/>
    <w:rsid w:val="005A11C7"/>
    <w:rsid w:val="005A12CD"/>
    <w:rsid w:val="005A12FD"/>
    <w:rsid w:val="005A1424"/>
    <w:rsid w:val="005A1442"/>
    <w:rsid w:val="005A1490"/>
    <w:rsid w:val="005A150C"/>
    <w:rsid w:val="005A16A2"/>
    <w:rsid w:val="005A16B3"/>
    <w:rsid w:val="005A19E3"/>
    <w:rsid w:val="005A1A98"/>
    <w:rsid w:val="005A1B45"/>
    <w:rsid w:val="005A1B62"/>
    <w:rsid w:val="005A1D23"/>
    <w:rsid w:val="005A1D3A"/>
    <w:rsid w:val="005A1E4F"/>
    <w:rsid w:val="005A1E50"/>
    <w:rsid w:val="005A1FFC"/>
    <w:rsid w:val="005A2043"/>
    <w:rsid w:val="005A20C5"/>
    <w:rsid w:val="005A20D9"/>
    <w:rsid w:val="005A21D8"/>
    <w:rsid w:val="005A2312"/>
    <w:rsid w:val="005A23BB"/>
    <w:rsid w:val="005A2496"/>
    <w:rsid w:val="005A2844"/>
    <w:rsid w:val="005A2A0A"/>
    <w:rsid w:val="005A2A32"/>
    <w:rsid w:val="005A2AB7"/>
    <w:rsid w:val="005A2AB8"/>
    <w:rsid w:val="005A2B82"/>
    <w:rsid w:val="005A2EC6"/>
    <w:rsid w:val="005A2F03"/>
    <w:rsid w:val="005A2F41"/>
    <w:rsid w:val="005A3122"/>
    <w:rsid w:val="005A32E9"/>
    <w:rsid w:val="005A3436"/>
    <w:rsid w:val="005A356C"/>
    <w:rsid w:val="005A35BD"/>
    <w:rsid w:val="005A35D6"/>
    <w:rsid w:val="005A37E8"/>
    <w:rsid w:val="005A3830"/>
    <w:rsid w:val="005A387D"/>
    <w:rsid w:val="005A3886"/>
    <w:rsid w:val="005A39F3"/>
    <w:rsid w:val="005A3AA7"/>
    <w:rsid w:val="005A3AAC"/>
    <w:rsid w:val="005A3C49"/>
    <w:rsid w:val="005A3CEB"/>
    <w:rsid w:val="005A3CEF"/>
    <w:rsid w:val="005A3D48"/>
    <w:rsid w:val="005A3F15"/>
    <w:rsid w:val="005A3FCF"/>
    <w:rsid w:val="005A3FD5"/>
    <w:rsid w:val="005A459C"/>
    <w:rsid w:val="005A46CC"/>
    <w:rsid w:val="005A46D0"/>
    <w:rsid w:val="005A47FB"/>
    <w:rsid w:val="005A4901"/>
    <w:rsid w:val="005A4927"/>
    <w:rsid w:val="005A4930"/>
    <w:rsid w:val="005A4A84"/>
    <w:rsid w:val="005A4D7A"/>
    <w:rsid w:val="005A514A"/>
    <w:rsid w:val="005A517A"/>
    <w:rsid w:val="005A51AE"/>
    <w:rsid w:val="005A522D"/>
    <w:rsid w:val="005A5277"/>
    <w:rsid w:val="005A5294"/>
    <w:rsid w:val="005A53F0"/>
    <w:rsid w:val="005A5480"/>
    <w:rsid w:val="005A550E"/>
    <w:rsid w:val="005A5636"/>
    <w:rsid w:val="005A56BA"/>
    <w:rsid w:val="005A594A"/>
    <w:rsid w:val="005A5AE4"/>
    <w:rsid w:val="005A5AF8"/>
    <w:rsid w:val="005A5C67"/>
    <w:rsid w:val="005A5CB2"/>
    <w:rsid w:val="005A5F23"/>
    <w:rsid w:val="005A61DC"/>
    <w:rsid w:val="005A62F2"/>
    <w:rsid w:val="005A6360"/>
    <w:rsid w:val="005A6367"/>
    <w:rsid w:val="005A6397"/>
    <w:rsid w:val="005A64B2"/>
    <w:rsid w:val="005A6504"/>
    <w:rsid w:val="005A6543"/>
    <w:rsid w:val="005A65CF"/>
    <w:rsid w:val="005A6612"/>
    <w:rsid w:val="005A6884"/>
    <w:rsid w:val="005A6AF3"/>
    <w:rsid w:val="005A6C7A"/>
    <w:rsid w:val="005A6CC5"/>
    <w:rsid w:val="005A6DC8"/>
    <w:rsid w:val="005A6EE3"/>
    <w:rsid w:val="005A6F9B"/>
    <w:rsid w:val="005A70C4"/>
    <w:rsid w:val="005A710D"/>
    <w:rsid w:val="005A720B"/>
    <w:rsid w:val="005A720F"/>
    <w:rsid w:val="005A734A"/>
    <w:rsid w:val="005A7552"/>
    <w:rsid w:val="005A757C"/>
    <w:rsid w:val="005A76C8"/>
    <w:rsid w:val="005A7705"/>
    <w:rsid w:val="005A7732"/>
    <w:rsid w:val="005A779A"/>
    <w:rsid w:val="005A7861"/>
    <w:rsid w:val="005A79BF"/>
    <w:rsid w:val="005A7BB5"/>
    <w:rsid w:val="005A7C09"/>
    <w:rsid w:val="005A7C47"/>
    <w:rsid w:val="005A7D7B"/>
    <w:rsid w:val="005A7DBC"/>
    <w:rsid w:val="005A7FA9"/>
    <w:rsid w:val="005B0018"/>
    <w:rsid w:val="005B004F"/>
    <w:rsid w:val="005B0076"/>
    <w:rsid w:val="005B00E2"/>
    <w:rsid w:val="005B02FA"/>
    <w:rsid w:val="005B030E"/>
    <w:rsid w:val="005B0363"/>
    <w:rsid w:val="005B036F"/>
    <w:rsid w:val="005B03DA"/>
    <w:rsid w:val="005B0440"/>
    <w:rsid w:val="005B05D2"/>
    <w:rsid w:val="005B05F0"/>
    <w:rsid w:val="005B06F4"/>
    <w:rsid w:val="005B072F"/>
    <w:rsid w:val="005B08DD"/>
    <w:rsid w:val="005B09BE"/>
    <w:rsid w:val="005B0A91"/>
    <w:rsid w:val="005B0B54"/>
    <w:rsid w:val="005B0B62"/>
    <w:rsid w:val="005B100C"/>
    <w:rsid w:val="005B1040"/>
    <w:rsid w:val="005B1088"/>
    <w:rsid w:val="005B11DB"/>
    <w:rsid w:val="005B1259"/>
    <w:rsid w:val="005B1309"/>
    <w:rsid w:val="005B135A"/>
    <w:rsid w:val="005B137F"/>
    <w:rsid w:val="005B1503"/>
    <w:rsid w:val="005B159D"/>
    <w:rsid w:val="005B1621"/>
    <w:rsid w:val="005B16E8"/>
    <w:rsid w:val="005B176E"/>
    <w:rsid w:val="005B18DE"/>
    <w:rsid w:val="005B1932"/>
    <w:rsid w:val="005B1C4D"/>
    <w:rsid w:val="005B1D58"/>
    <w:rsid w:val="005B1DAE"/>
    <w:rsid w:val="005B1E2B"/>
    <w:rsid w:val="005B1EAD"/>
    <w:rsid w:val="005B1EB9"/>
    <w:rsid w:val="005B1F97"/>
    <w:rsid w:val="005B223D"/>
    <w:rsid w:val="005B23F5"/>
    <w:rsid w:val="005B2401"/>
    <w:rsid w:val="005B25B4"/>
    <w:rsid w:val="005B2606"/>
    <w:rsid w:val="005B27EE"/>
    <w:rsid w:val="005B2862"/>
    <w:rsid w:val="005B2882"/>
    <w:rsid w:val="005B28CC"/>
    <w:rsid w:val="005B298A"/>
    <w:rsid w:val="005B2AA6"/>
    <w:rsid w:val="005B2C1D"/>
    <w:rsid w:val="005B2DFA"/>
    <w:rsid w:val="005B2E23"/>
    <w:rsid w:val="005B2F9E"/>
    <w:rsid w:val="005B30E0"/>
    <w:rsid w:val="005B3115"/>
    <w:rsid w:val="005B3123"/>
    <w:rsid w:val="005B313D"/>
    <w:rsid w:val="005B32A0"/>
    <w:rsid w:val="005B3396"/>
    <w:rsid w:val="005B33CC"/>
    <w:rsid w:val="005B33D7"/>
    <w:rsid w:val="005B350E"/>
    <w:rsid w:val="005B361A"/>
    <w:rsid w:val="005B3663"/>
    <w:rsid w:val="005B36A7"/>
    <w:rsid w:val="005B37A0"/>
    <w:rsid w:val="005B3921"/>
    <w:rsid w:val="005B3A54"/>
    <w:rsid w:val="005B3B08"/>
    <w:rsid w:val="005B3B21"/>
    <w:rsid w:val="005B3B2A"/>
    <w:rsid w:val="005B3C6E"/>
    <w:rsid w:val="005B3C8F"/>
    <w:rsid w:val="005B3EED"/>
    <w:rsid w:val="005B3EF6"/>
    <w:rsid w:val="005B3EFF"/>
    <w:rsid w:val="005B3F22"/>
    <w:rsid w:val="005B3FB6"/>
    <w:rsid w:val="005B40A5"/>
    <w:rsid w:val="005B40BF"/>
    <w:rsid w:val="005B41D9"/>
    <w:rsid w:val="005B42EF"/>
    <w:rsid w:val="005B44B8"/>
    <w:rsid w:val="005B44D3"/>
    <w:rsid w:val="005B4564"/>
    <w:rsid w:val="005B47DD"/>
    <w:rsid w:val="005B482C"/>
    <w:rsid w:val="005B4847"/>
    <w:rsid w:val="005B48E0"/>
    <w:rsid w:val="005B4BA8"/>
    <w:rsid w:val="005B4C47"/>
    <w:rsid w:val="005B4EE4"/>
    <w:rsid w:val="005B4F93"/>
    <w:rsid w:val="005B50B5"/>
    <w:rsid w:val="005B5265"/>
    <w:rsid w:val="005B52BA"/>
    <w:rsid w:val="005B5367"/>
    <w:rsid w:val="005B5412"/>
    <w:rsid w:val="005B545C"/>
    <w:rsid w:val="005B551C"/>
    <w:rsid w:val="005B5565"/>
    <w:rsid w:val="005B558C"/>
    <w:rsid w:val="005B5690"/>
    <w:rsid w:val="005B5A2B"/>
    <w:rsid w:val="005B5B43"/>
    <w:rsid w:val="005B5B67"/>
    <w:rsid w:val="005B5BB4"/>
    <w:rsid w:val="005B5BE9"/>
    <w:rsid w:val="005B5C81"/>
    <w:rsid w:val="005B5CA6"/>
    <w:rsid w:val="005B5CE0"/>
    <w:rsid w:val="005B5D4F"/>
    <w:rsid w:val="005B5DCC"/>
    <w:rsid w:val="005B5F26"/>
    <w:rsid w:val="005B6103"/>
    <w:rsid w:val="005B62F0"/>
    <w:rsid w:val="005B6359"/>
    <w:rsid w:val="005B6368"/>
    <w:rsid w:val="005B638A"/>
    <w:rsid w:val="005B640C"/>
    <w:rsid w:val="005B658A"/>
    <w:rsid w:val="005B6618"/>
    <w:rsid w:val="005B66DC"/>
    <w:rsid w:val="005B67BF"/>
    <w:rsid w:val="005B68D1"/>
    <w:rsid w:val="005B68DD"/>
    <w:rsid w:val="005B6921"/>
    <w:rsid w:val="005B6961"/>
    <w:rsid w:val="005B6AB5"/>
    <w:rsid w:val="005B6BEC"/>
    <w:rsid w:val="005B6C05"/>
    <w:rsid w:val="005B6C5F"/>
    <w:rsid w:val="005B6E0F"/>
    <w:rsid w:val="005B6EF5"/>
    <w:rsid w:val="005B6F29"/>
    <w:rsid w:val="005B6F83"/>
    <w:rsid w:val="005B703D"/>
    <w:rsid w:val="005B70DD"/>
    <w:rsid w:val="005B7127"/>
    <w:rsid w:val="005B7559"/>
    <w:rsid w:val="005B756C"/>
    <w:rsid w:val="005B7598"/>
    <w:rsid w:val="005B768D"/>
    <w:rsid w:val="005B783B"/>
    <w:rsid w:val="005B791C"/>
    <w:rsid w:val="005B799E"/>
    <w:rsid w:val="005B7A06"/>
    <w:rsid w:val="005B7AB6"/>
    <w:rsid w:val="005B7B66"/>
    <w:rsid w:val="005B7C57"/>
    <w:rsid w:val="005B7D76"/>
    <w:rsid w:val="005B7D91"/>
    <w:rsid w:val="005B7E6B"/>
    <w:rsid w:val="005B7F37"/>
    <w:rsid w:val="005B7FA7"/>
    <w:rsid w:val="005C0162"/>
    <w:rsid w:val="005C0509"/>
    <w:rsid w:val="005C0558"/>
    <w:rsid w:val="005C0579"/>
    <w:rsid w:val="005C05C2"/>
    <w:rsid w:val="005C06D6"/>
    <w:rsid w:val="005C07F6"/>
    <w:rsid w:val="005C0B7B"/>
    <w:rsid w:val="005C0E05"/>
    <w:rsid w:val="005C0E25"/>
    <w:rsid w:val="005C0EB3"/>
    <w:rsid w:val="005C0F06"/>
    <w:rsid w:val="005C104C"/>
    <w:rsid w:val="005C11B1"/>
    <w:rsid w:val="005C1239"/>
    <w:rsid w:val="005C1296"/>
    <w:rsid w:val="005C12C2"/>
    <w:rsid w:val="005C12C5"/>
    <w:rsid w:val="005C13B0"/>
    <w:rsid w:val="005C150C"/>
    <w:rsid w:val="005C1613"/>
    <w:rsid w:val="005C16CB"/>
    <w:rsid w:val="005C17D6"/>
    <w:rsid w:val="005C18C6"/>
    <w:rsid w:val="005C1982"/>
    <w:rsid w:val="005C1B09"/>
    <w:rsid w:val="005C1E31"/>
    <w:rsid w:val="005C1EBF"/>
    <w:rsid w:val="005C1EE5"/>
    <w:rsid w:val="005C1F84"/>
    <w:rsid w:val="005C2213"/>
    <w:rsid w:val="005C2254"/>
    <w:rsid w:val="005C230C"/>
    <w:rsid w:val="005C239F"/>
    <w:rsid w:val="005C2445"/>
    <w:rsid w:val="005C2481"/>
    <w:rsid w:val="005C2598"/>
    <w:rsid w:val="005C2599"/>
    <w:rsid w:val="005C2895"/>
    <w:rsid w:val="005C28BC"/>
    <w:rsid w:val="005C2A36"/>
    <w:rsid w:val="005C2A63"/>
    <w:rsid w:val="005C2AFF"/>
    <w:rsid w:val="005C2CEB"/>
    <w:rsid w:val="005C2CED"/>
    <w:rsid w:val="005C2D07"/>
    <w:rsid w:val="005C2EA7"/>
    <w:rsid w:val="005C2F31"/>
    <w:rsid w:val="005C30B2"/>
    <w:rsid w:val="005C3196"/>
    <w:rsid w:val="005C326C"/>
    <w:rsid w:val="005C3288"/>
    <w:rsid w:val="005C3547"/>
    <w:rsid w:val="005C3561"/>
    <w:rsid w:val="005C36A8"/>
    <w:rsid w:val="005C37E1"/>
    <w:rsid w:val="005C3833"/>
    <w:rsid w:val="005C389A"/>
    <w:rsid w:val="005C396A"/>
    <w:rsid w:val="005C39AA"/>
    <w:rsid w:val="005C3B32"/>
    <w:rsid w:val="005C3B33"/>
    <w:rsid w:val="005C3BA6"/>
    <w:rsid w:val="005C3C71"/>
    <w:rsid w:val="005C3D39"/>
    <w:rsid w:val="005C3ECD"/>
    <w:rsid w:val="005C3F7E"/>
    <w:rsid w:val="005C3F94"/>
    <w:rsid w:val="005C3FD5"/>
    <w:rsid w:val="005C405A"/>
    <w:rsid w:val="005C4064"/>
    <w:rsid w:val="005C40B9"/>
    <w:rsid w:val="005C40E6"/>
    <w:rsid w:val="005C4118"/>
    <w:rsid w:val="005C41C5"/>
    <w:rsid w:val="005C41D6"/>
    <w:rsid w:val="005C434C"/>
    <w:rsid w:val="005C436C"/>
    <w:rsid w:val="005C4383"/>
    <w:rsid w:val="005C43BB"/>
    <w:rsid w:val="005C4458"/>
    <w:rsid w:val="005C4487"/>
    <w:rsid w:val="005C45CE"/>
    <w:rsid w:val="005C468C"/>
    <w:rsid w:val="005C46FC"/>
    <w:rsid w:val="005C492E"/>
    <w:rsid w:val="005C4A51"/>
    <w:rsid w:val="005C4ADA"/>
    <w:rsid w:val="005C4C47"/>
    <w:rsid w:val="005C4CBA"/>
    <w:rsid w:val="005C4D5C"/>
    <w:rsid w:val="005C4E07"/>
    <w:rsid w:val="005C500D"/>
    <w:rsid w:val="005C5023"/>
    <w:rsid w:val="005C507F"/>
    <w:rsid w:val="005C5401"/>
    <w:rsid w:val="005C54E0"/>
    <w:rsid w:val="005C550F"/>
    <w:rsid w:val="005C5551"/>
    <w:rsid w:val="005C55E5"/>
    <w:rsid w:val="005C574C"/>
    <w:rsid w:val="005C5755"/>
    <w:rsid w:val="005C57C3"/>
    <w:rsid w:val="005C5837"/>
    <w:rsid w:val="005C584E"/>
    <w:rsid w:val="005C5C51"/>
    <w:rsid w:val="005C5CBC"/>
    <w:rsid w:val="005C5CFC"/>
    <w:rsid w:val="005C5D40"/>
    <w:rsid w:val="005C5D9B"/>
    <w:rsid w:val="005C5DE7"/>
    <w:rsid w:val="005C5EC1"/>
    <w:rsid w:val="005C5F6B"/>
    <w:rsid w:val="005C60C8"/>
    <w:rsid w:val="005C620C"/>
    <w:rsid w:val="005C6213"/>
    <w:rsid w:val="005C633F"/>
    <w:rsid w:val="005C6432"/>
    <w:rsid w:val="005C654C"/>
    <w:rsid w:val="005C676B"/>
    <w:rsid w:val="005C67AB"/>
    <w:rsid w:val="005C682E"/>
    <w:rsid w:val="005C6958"/>
    <w:rsid w:val="005C6984"/>
    <w:rsid w:val="005C6A1C"/>
    <w:rsid w:val="005C6B2F"/>
    <w:rsid w:val="005C6B91"/>
    <w:rsid w:val="005C6BE2"/>
    <w:rsid w:val="005C6C89"/>
    <w:rsid w:val="005C6D75"/>
    <w:rsid w:val="005C6DFE"/>
    <w:rsid w:val="005C6F99"/>
    <w:rsid w:val="005C6FD4"/>
    <w:rsid w:val="005C6FE5"/>
    <w:rsid w:val="005C7157"/>
    <w:rsid w:val="005C716E"/>
    <w:rsid w:val="005C71B7"/>
    <w:rsid w:val="005C72D3"/>
    <w:rsid w:val="005C7525"/>
    <w:rsid w:val="005C7685"/>
    <w:rsid w:val="005C77FC"/>
    <w:rsid w:val="005C793C"/>
    <w:rsid w:val="005C7AF1"/>
    <w:rsid w:val="005C7B0E"/>
    <w:rsid w:val="005C7BA4"/>
    <w:rsid w:val="005C7D5D"/>
    <w:rsid w:val="005C7E01"/>
    <w:rsid w:val="005C7E56"/>
    <w:rsid w:val="005C7EA6"/>
    <w:rsid w:val="005C7EAB"/>
    <w:rsid w:val="005C7F48"/>
    <w:rsid w:val="005C7F91"/>
    <w:rsid w:val="005D00E4"/>
    <w:rsid w:val="005D03E1"/>
    <w:rsid w:val="005D059A"/>
    <w:rsid w:val="005D067D"/>
    <w:rsid w:val="005D069C"/>
    <w:rsid w:val="005D06A6"/>
    <w:rsid w:val="005D0978"/>
    <w:rsid w:val="005D0B38"/>
    <w:rsid w:val="005D0B80"/>
    <w:rsid w:val="005D0C2F"/>
    <w:rsid w:val="005D0DD5"/>
    <w:rsid w:val="005D0DFA"/>
    <w:rsid w:val="005D0EE3"/>
    <w:rsid w:val="005D111C"/>
    <w:rsid w:val="005D11D0"/>
    <w:rsid w:val="005D124D"/>
    <w:rsid w:val="005D12F6"/>
    <w:rsid w:val="005D1593"/>
    <w:rsid w:val="005D1605"/>
    <w:rsid w:val="005D1628"/>
    <w:rsid w:val="005D164B"/>
    <w:rsid w:val="005D181B"/>
    <w:rsid w:val="005D191B"/>
    <w:rsid w:val="005D1C66"/>
    <w:rsid w:val="005D1CF5"/>
    <w:rsid w:val="005D1E28"/>
    <w:rsid w:val="005D1EED"/>
    <w:rsid w:val="005D1FD8"/>
    <w:rsid w:val="005D20D5"/>
    <w:rsid w:val="005D2175"/>
    <w:rsid w:val="005D23FB"/>
    <w:rsid w:val="005D244C"/>
    <w:rsid w:val="005D2494"/>
    <w:rsid w:val="005D2522"/>
    <w:rsid w:val="005D2606"/>
    <w:rsid w:val="005D2671"/>
    <w:rsid w:val="005D2682"/>
    <w:rsid w:val="005D2750"/>
    <w:rsid w:val="005D2812"/>
    <w:rsid w:val="005D285E"/>
    <w:rsid w:val="005D2A02"/>
    <w:rsid w:val="005D2B2B"/>
    <w:rsid w:val="005D2CC4"/>
    <w:rsid w:val="005D2D1F"/>
    <w:rsid w:val="005D2E5F"/>
    <w:rsid w:val="005D2E98"/>
    <w:rsid w:val="005D2F65"/>
    <w:rsid w:val="005D3082"/>
    <w:rsid w:val="005D31F1"/>
    <w:rsid w:val="005D3294"/>
    <w:rsid w:val="005D32AE"/>
    <w:rsid w:val="005D3340"/>
    <w:rsid w:val="005D344D"/>
    <w:rsid w:val="005D3676"/>
    <w:rsid w:val="005D38CC"/>
    <w:rsid w:val="005D38DE"/>
    <w:rsid w:val="005D38DF"/>
    <w:rsid w:val="005D3A1F"/>
    <w:rsid w:val="005D3A4F"/>
    <w:rsid w:val="005D3BC3"/>
    <w:rsid w:val="005D3D6E"/>
    <w:rsid w:val="005D3D99"/>
    <w:rsid w:val="005D3E76"/>
    <w:rsid w:val="005D3FCC"/>
    <w:rsid w:val="005D4101"/>
    <w:rsid w:val="005D4196"/>
    <w:rsid w:val="005D4198"/>
    <w:rsid w:val="005D41B6"/>
    <w:rsid w:val="005D4352"/>
    <w:rsid w:val="005D4389"/>
    <w:rsid w:val="005D44B2"/>
    <w:rsid w:val="005D44C3"/>
    <w:rsid w:val="005D4572"/>
    <w:rsid w:val="005D4783"/>
    <w:rsid w:val="005D486B"/>
    <w:rsid w:val="005D4874"/>
    <w:rsid w:val="005D4A5D"/>
    <w:rsid w:val="005D4D20"/>
    <w:rsid w:val="005D4E8F"/>
    <w:rsid w:val="005D4F30"/>
    <w:rsid w:val="005D50D9"/>
    <w:rsid w:val="005D50E6"/>
    <w:rsid w:val="005D54A0"/>
    <w:rsid w:val="005D5527"/>
    <w:rsid w:val="005D55B7"/>
    <w:rsid w:val="005D56E0"/>
    <w:rsid w:val="005D580B"/>
    <w:rsid w:val="005D5932"/>
    <w:rsid w:val="005D59E6"/>
    <w:rsid w:val="005D5B4B"/>
    <w:rsid w:val="005D5C4E"/>
    <w:rsid w:val="005D5C5E"/>
    <w:rsid w:val="005D5D4B"/>
    <w:rsid w:val="005D5DCE"/>
    <w:rsid w:val="005D5DEE"/>
    <w:rsid w:val="005D6018"/>
    <w:rsid w:val="005D6171"/>
    <w:rsid w:val="005D625C"/>
    <w:rsid w:val="005D6346"/>
    <w:rsid w:val="005D6510"/>
    <w:rsid w:val="005D6674"/>
    <w:rsid w:val="005D668A"/>
    <w:rsid w:val="005D66EE"/>
    <w:rsid w:val="005D679A"/>
    <w:rsid w:val="005D6959"/>
    <w:rsid w:val="005D6B3D"/>
    <w:rsid w:val="005D6CE9"/>
    <w:rsid w:val="005D6D81"/>
    <w:rsid w:val="005D6DF3"/>
    <w:rsid w:val="005D6ED6"/>
    <w:rsid w:val="005D6F97"/>
    <w:rsid w:val="005D7028"/>
    <w:rsid w:val="005D702B"/>
    <w:rsid w:val="005D74E2"/>
    <w:rsid w:val="005D7516"/>
    <w:rsid w:val="005D75E2"/>
    <w:rsid w:val="005D7602"/>
    <w:rsid w:val="005D76F4"/>
    <w:rsid w:val="005D77D6"/>
    <w:rsid w:val="005D7A04"/>
    <w:rsid w:val="005D7A47"/>
    <w:rsid w:val="005D7AAD"/>
    <w:rsid w:val="005D7B0A"/>
    <w:rsid w:val="005D7E03"/>
    <w:rsid w:val="005D7E43"/>
    <w:rsid w:val="005D7E80"/>
    <w:rsid w:val="005D7F77"/>
    <w:rsid w:val="005E0162"/>
    <w:rsid w:val="005E0199"/>
    <w:rsid w:val="005E03A6"/>
    <w:rsid w:val="005E040F"/>
    <w:rsid w:val="005E0474"/>
    <w:rsid w:val="005E0493"/>
    <w:rsid w:val="005E04B0"/>
    <w:rsid w:val="005E0545"/>
    <w:rsid w:val="005E0576"/>
    <w:rsid w:val="005E0582"/>
    <w:rsid w:val="005E0817"/>
    <w:rsid w:val="005E0B22"/>
    <w:rsid w:val="005E0C23"/>
    <w:rsid w:val="005E0CDE"/>
    <w:rsid w:val="005E0D31"/>
    <w:rsid w:val="005E0E6C"/>
    <w:rsid w:val="005E0EA3"/>
    <w:rsid w:val="005E0F37"/>
    <w:rsid w:val="005E0F45"/>
    <w:rsid w:val="005E0FCE"/>
    <w:rsid w:val="005E102C"/>
    <w:rsid w:val="005E10E5"/>
    <w:rsid w:val="005E11F2"/>
    <w:rsid w:val="005E121E"/>
    <w:rsid w:val="005E1279"/>
    <w:rsid w:val="005E145C"/>
    <w:rsid w:val="005E1467"/>
    <w:rsid w:val="005E1477"/>
    <w:rsid w:val="005E1534"/>
    <w:rsid w:val="005E1569"/>
    <w:rsid w:val="005E157F"/>
    <w:rsid w:val="005E1638"/>
    <w:rsid w:val="005E17CD"/>
    <w:rsid w:val="005E1885"/>
    <w:rsid w:val="005E18D3"/>
    <w:rsid w:val="005E1B3F"/>
    <w:rsid w:val="005E1C1D"/>
    <w:rsid w:val="005E1C7C"/>
    <w:rsid w:val="005E20EB"/>
    <w:rsid w:val="005E2102"/>
    <w:rsid w:val="005E21F5"/>
    <w:rsid w:val="005E224F"/>
    <w:rsid w:val="005E2295"/>
    <w:rsid w:val="005E22D7"/>
    <w:rsid w:val="005E2312"/>
    <w:rsid w:val="005E24BD"/>
    <w:rsid w:val="005E25B4"/>
    <w:rsid w:val="005E25C2"/>
    <w:rsid w:val="005E25D6"/>
    <w:rsid w:val="005E2662"/>
    <w:rsid w:val="005E27B7"/>
    <w:rsid w:val="005E293E"/>
    <w:rsid w:val="005E299A"/>
    <w:rsid w:val="005E2AC4"/>
    <w:rsid w:val="005E2B23"/>
    <w:rsid w:val="005E2BDB"/>
    <w:rsid w:val="005E2C28"/>
    <w:rsid w:val="005E2C7D"/>
    <w:rsid w:val="005E2CCA"/>
    <w:rsid w:val="005E2DFD"/>
    <w:rsid w:val="005E2E4A"/>
    <w:rsid w:val="005E2E8B"/>
    <w:rsid w:val="005E2E9E"/>
    <w:rsid w:val="005E2EF7"/>
    <w:rsid w:val="005E2F8E"/>
    <w:rsid w:val="005E3068"/>
    <w:rsid w:val="005E312C"/>
    <w:rsid w:val="005E319C"/>
    <w:rsid w:val="005E32DA"/>
    <w:rsid w:val="005E35D3"/>
    <w:rsid w:val="005E3619"/>
    <w:rsid w:val="005E362D"/>
    <w:rsid w:val="005E3765"/>
    <w:rsid w:val="005E37AD"/>
    <w:rsid w:val="005E37D0"/>
    <w:rsid w:val="005E37DA"/>
    <w:rsid w:val="005E3846"/>
    <w:rsid w:val="005E38AD"/>
    <w:rsid w:val="005E3900"/>
    <w:rsid w:val="005E3930"/>
    <w:rsid w:val="005E397F"/>
    <w:rsid w:val="005E3A46"/>
    <w:rsid w:val="005E3B5E"/>
    <w:rsid w:val="005E3CFF"/>
    <w:rsid w:val="005E3F52"/>
    <w:rsid w:val="005E3FEA"/>
    <w:rsid w:val="005E40A0"/>
    <w:rsid w:val="005E4135"/>
    <w:rsid w:val="005E41AF"/>
    <w:rsid w:val="005E41BB"/>
    <w:rsid w:val="005E431A"/>
    <w:rsid w:val="005E4344"/>
    <w:rsid w:val="005E43FC"/>
    <w:rsid w:val="005E444A"/>
    <w:rsid w:val="005E4872"/>
    <w:rsid w:val="005E48A5"/>
    <w:rsid w:val="005E4AC2"/>
    <w:rsid w:val="005E4B35"/>
    <w:rsid w:val="005E4BA4"/>
    <w:rsid w:val="005E4BAD"/>
    <w:rsid w:val="005E4C43"/>
    <w:rsid w:val="005E4D15"/>
    <w:rsid w:val="005E4DAC"/>
    <w:rsid w:val="005E4E76"/>
    <w:rsid w:val="005E4F38"/>
    <w:rsid w:val="005E5196"/>
    <w:rsid w:val="005E5356"/>
    <w:rsid w:val="005E5375"/>
    <w:rsid w:val="005E53BE"/>
    <w:rsid w:val="005E53CB"/>
    <w:rsid w:val="005E54A6"/>
    <w:rsid w:val="005E54B0"/>
    <w:rsid w:val="005E55B9"/>
    <w:rsid w:val="005E55E7"/>
    <w:rsid w:val="005E56F1"/>
    <w:rsid w:val="005E5920"/>
    <w:rsid w:val="005E5927"/>
    <w:rsid w:val="005E594E"/>
    <w:rsid w:val="005E59E4"/>
    <w:rsid w:val="005E5A75"/>
    <w:rsid w:val="005E5AC8"/>
    <w:rsid w:val="005E5B0C"/>
    <w:rsid w:val="005E5B98"/>
    <w:rsid w:val="005E5BF2"/>
    <w:rsid w:val="005E5C58"/>
    <w:rsid w:val="005E5CDE"/>
    <w:rsid w:val="005E5D0C"/>
    <w:rsid w:val="005E5DF1"/>
    <w:rsid w:val="005E5E09"/>
    <w:rsid w:val="005E5FB1"/>
    <w:rsid w:val="005E6053"/>
    <w:rsid w:val="005E6075"/>
    <w:rsid w:val="005E63B5"/>
    <w:rsid w:val="005E63EF"/>
    <w:rsid w:val="005E64B7"/>
    <w:rsid w:val="005E64BB"/>
    <w:rsid w:val="005E64FD"/>
    <w:rsid w:val="005E6541"/>
    <w:rsid w:val="005E6564"/>
    <w:rsid w:val="005E65C3"/>
    <w:rsid w:val="005E6779"/>
    <w:rsid w:val="005E684C"/>
    <w:rsid w:val="005E6A0A"/>
    <w:rsid w:val="005E6AC8"/>
    <w:rsid w:val="005E6AE7"/>
    <w:rsid w:val="005E6BF3"/>
    <w:rsid w:val="005E6C28"/>
    <w:rsid w:val="005E6C9F"/>
    <w:rsid w:val="005E6D20"/>
    <w:rsid w:val="005E6E17"/>
    <w:rsid w:val="005E6E38"/>
    <w:rsid w:val="005E6F42"/>
    <w:rsid w:val="005E6FE3"/>
    <w:rsid w:val="005E707B"/>
    <w:rsid w:val="005E7311"/>
    <w:rsid w:val="005E733A"/>
    <w:rsid w:val="005E73DD"/>
    <w:rsid w:val="005E7447"/>
    <w:rsid w:val="005E7475"/>
    <w:rsid w:val="005E74A1"/>
    <w:rsid w:val="005E7595"/>
    <w:rsid w:val="005E75D5"/>
    <w:rsid w:val="005E765F"/>
    <w:rsid w:val="005E7660"/>
    <w:rsid w:val="005E77D5"/>
    <w:rsid w:val="005E77F1"/>
    <w:rsid w:val="005E7A23"/>
    <w:rsid w:val="005E7AAE"/>
    <w:rsid w:val="005E7ADE"/>
    <w:rsid w:val="005E7AF3"/>
    <w:rsid w:val="005E7BB8"/>
    <w:rsid w:val="005E7C14"/>
    <w:rsid w:val="005E7D3B"/>
    <w:rsid w:val="005E7D5B"/>
    <w:rsid w:val="005E7D6A"/>
    <w:rsid w:val="005E7F4A"/>
    <w:rsid w:val="005E7F8D"/>
    <w:rsid w:val="005F0046"/>
    <w:rsid w:val="005F01B7"/>
    <w:rsid w:val="005F02BF"/>
    <w:rsid w:val="005F030E"/>
    <w:rsid w:val="005F0319"/>
    <w:rsid w:val="005F033C"/>
    <w:rsid w:val="005F035D"/>
    <w:rsid w:val="005F03B8"/>
    <w:rsid w:val="005F0416"/>
    <w:rsid w:val="005F0472"/>
    <w:rsid w:val="005F04D6"/>
    <w:rsid w:val="005F0769"/>
    <w:rsid w:val="005F0782"/>
    <w:rsid w:val="005F07C8"/>
    <w:rsid w:val="005F081C"/>
    <w:rsid w:val="005F0840"/>
    <w:rsid w:val="005F0B42"/>
    <w:rsid w:val="005F0B85"/>
    <w:rsid w:val="005F0D46"/>
    <w:rsid w:val="005F0DE9"/>
    <w:rsid w:val="005F0F78"/>
    <w:rsid w:val="005F10C5"/>
    <w:rsid w:val="005F1104"/>
    <w:rsid w:val="005F117D"/>
    <w:rsid w:val="005F11A0"/>
    <w:rsid w:val="005F12C3"/>
    <w:rsid w:val="005F1314"/>
    <w:rsid w:val="005F13BB"/>
    <w:rsid w:val="005F1464"/>
    <w:rsid w:val="005F1603"/>
    <w:rsid w:val="005F16C4"/>
    <w:rsid w:val="005F170D"/>
    <w:rsid w:val="005F1767"/>
    <w:rsid w:val="005F17F0"/>
    <w:rsid w:val="005F1920"/>
    <w:rsid w:val="005F1996"/>
    <w:rsid w:val="005F19D6"/>
    <w:rsid w:val="005F1A1F"/>
    <w:rsid w:val="005F1B41"/>
    <w:rsid w:val="005F1C3A"/>
    <w:rsid w:val="005F1D58"/>
    <w:rsid w:val="005F1D9A"/>
    <w:rsid w:val="005F2154"/>
    <w:rsid w:val="005F22CB"/>
    <w:rsid w:val="005F2318"/>
    <w:rsid w:val="005F24A5"/>
    <w:rsid w:val="005F253A"/>
    <w:rsid w:val="005F2568"/>
    <w:rsid w:val="005F2577"/>
    <w:rsid w:val="005F268F"/>
    <w:rsid w:val="005F26D6"/>
    <w:rsid w:val="005F2765"/>
    <w:rsid w:val="005F284F"/>
    <w:rsid w:val="005F286F"/>
    <w:rsid w:val="005F29CC"/>
    <w:rsid w:val="005F2A9D"/>
    <w:rsid w:val="005F2B2A"/>
    <w:rsid w:val="005F2C6C"/>
    <w:rsid w:val="005F2D6E"/>
    <w:rsid w:val="005F2F0E"/>
    <w:rsid w:val="005F3066"/>
    <w:rsid w:val="005F30D4"/>
    <w:rsid w:val="005F30EF"/>
    <w:rsid w:val="005F3139"/>
    <w:rsid w:val="005F31BA"/>
    <w:rsid w:val="005F31C8"/>
    <w:rsid w:val="005F32EE"/>
    <w:rsid w:val="005F337E"/>
    <w:rsid w:val="005F3554"/>
    <w:rsid w:val="005F3638"/>
    <w:rsid w:val="005F3693"/>
    <w:rsid w:val="005F369D"/>
    <w:rsid w:val="005F375B"/>
    <w:rsid w:val="005F381D"/>
    <w:rsid w:val="005F3848"/>
    <w:rsid w:val="005F3B4B"/>
    <w:rsid w:val="005F3B74"/>
    <w:rsid w:val="005F3C39"/>
    <w:rsid w:val="005F3C55"/>
    <w:rsid w:val="005F3DBE"/>
    <w:rsid w:val="005F3E0F"/>
    <w:rsid w:val="005F3E1D"/>
    <w:rsid w:val="005F3E22"/>
    <w:rsid w:val="005F3E23"/>
    <w:rsid w:val="005F3E76"/>
    <w:rsid w:val="005F3EBF"/>
    <w:rsid w:val="005F3EC9"/>
    <w:rsid w:val="005F3EF4"/>
    <w:rsid w:val="005F3F6A"/>
    <w:rsid w:val="005F402F"/>
    <w:rsid w:val="005F404A"/>
    <w:rsid w:val="005F40EB"/>
    <w:rsid w:val="005F414A"/>
    <w:rsid w:val="005F4150"/>
    <w:rsid w:val="005F41C8"/>
    <w:rsid w:val="005F4480"/>
    <w:rsid w:val="005F44F6"/>
    <w:rsid w:val="005F45B9"/>
    <w:rsid w:val="005F462C"/>
    <w:rsid w:val="005F467B"/>
    <w:rsid w:val="005F4748"/>
    <w:rsid w:val="005F48DD"/>
    <w:rsid w:val="005F4923"/>
    <w:rsid w:val="005F4968"/>
    <w:rsid w:val="005F49FC"/>
    <w:rsid w:val="005F4A96"/>
    <w:rsid w:val="005F4ACE"/>
    <w:rsid w:val="005F4B94"/>
    <w:rsid w:val="005F4BDA"/>
    <w:rsid w:val="005F4E3F"/>
    <w:rsid w:val="005F4FFA"/>
    <w:rsid w:val="005F508C"/>
    <w:rsid w:val="005F5235"/>
    <w:rsid w:val="005F52BC"/>
    <w:rsid w:val="005F53C7"/>
    <w:rsid w:val="005F53CE"/>
    <w:rsid w:val="005F5486"/>
    <w:rsid w:val="005F56A6"/>
    <w:rsid w:val="005F56E5"/>
    <w:rsid w:val="005F578F"/>
    <w:rsid w:val="005F587F"/>
    <w:rsid w:val="005F58E1"/>
    <w:rsid w:val="005F5950"/>
    <w:rsid w:val="005F5A38"/>
    <w:rsid w:val="005F5C31"/>
    <w:rsid w:val="005F5C89"/>
    <w:rsid w:val="005F5D12"/>
    <w:rsid w:val="005F5D6C"/>
    <w:rsid w:val="005F5DB5"/>
    <w:rsid w:val="005F5DB6"/>
    <w:rsid w:val="005F5DEC"/>
    <w:rsid w:val="005F5E1D"/>
    <w:rsid w:val="005F5E2A"/>
    <w:rsid w:val="005F5FF2"/>
    <w:rsid w:val="005F6034"/>
    <w:rsid w:val="005F603C"/>
    <w:rsid w:val="005F609C"/>
    <w:rsid w:val="005F60DC"/>
    <w:rsid w:val="005F6176"/>
    <w:rsid w:val="005F6291"/>
    <w:rsid w:val="005F6292"/>
    <w:rsid w:val="005F6311"/>
    <w:rsid w:val="005F6451"/>
    <w:rsid w:val="005F664D"/>
    <w:rsid w:val="005F6657"/>
    <w:rsid w:val="005F6682"/>
    <w:rsid w:val="005F66BB"/>
    <w:rsid w:val="005F677E"/>
    <w:rsid w:val="005F67B8"/>
    <w:rsid w:val="005F6891"/>
    <w:rsid w:val="005F68BF"/>
    <w:rsid w:val="005F6A75"/>
    <w:rsid w:val="005F6B1A"/>
    <w:rsid w:val="005F6B7A"/>
    <w:rsid w:val="005F6C54"/>
    <w:rsid w:val="005F6D09"/>
    <w:rsid w:val="005F6DD3"/>
    <w:rsid w:val="005F6DDE"/>
    <w:rsid w:val="005F6DE4"/>
    <w:rsid w:val="005F70BE"/>
    <w:rsid w:val="005F7218"/>
    <w:rsid w:val="005F722F"/>
    <w:rsid w:val="005F7681"/>
    <w:rsid w:val="005F7719"/>
    <w:rsid w:val="005F7869"/>
    <w:rsid w:val="005F7870"/>
    <w:rsid w:val="005F79E5"/>
    <w:rsid w:val="005F7A62"/>
    <w:rsid w:val="005F7C50"/>
    <w:rsid w:val="005F7DCA"/>
    <w:rsid w:val="005F7E3C"/>
    <w:rsid w:val="005F7EA6"/>
    <w:rsid w:val="005F7F01"/>
    <w:rsid w:val="005F7F16"/>
    <w:rsid w:val="005F7FB1"/>
    <w:rsid w:val="005FC7C1"/>
    <w:rsid w:val="00600032"/>
    <w:rsid w:val="00600046"/>
    <w:rsid w:val="006000ED"/>
    <w:rsid w:val="006000F9"/>
    <w:rsid w:val="00600144"/>
    <w:rsid w:val="0060017A"/>
    <w:rsid w:val="00600273"/>
    <w:rsid w:val="0060043E"/>
    <w:rsid w:val="006004D9"/>
    <w:rsid w:val="006007AB"/>
    <w:rsid w:val="0060080B"/>
    <w:rsid w:val="00600826"/>
    <w:rsid w:val="006009BD"/>
    <w:rsid w:val="006009CE"/>
    <w:rsid w:val="00600AE3"/>
    <w:rsid w:val="00600CE6"/>
    <w:rsid w:val="00600D68"/>
    <w:rsid w:val="00600D7F"/>
    <w:rsid w:val="00600E0D"/>
    <w:rsid w:val="00600F96"/>
    <w:rsid w:val="00600FCF"/>
    <w:rsid w:val="00601013"/>
    <w:rsid w:val="006010D9"/>
    <w:rsid w:val="006011BC"/>
    <w:rsid w:val="0060129D"/>
    <w:rsid w:val="006012BD"/>
    <w:rsid w:val="006012C2"/>
    <w:rsid w:val="00601581"/>
    <w:rsid w:val="006015DB"/>
    <w:rsid w:val="00601608"/>
    <w:rsid w:val="0060195C"/>
    <w:rsid w:val="00601972"/>
    <w:rsid w:val="0060197E"/>
    <w:rsid w:val="00601B18"/>
    <w:rsid w:val="00601B4C"/>
    <w:rsid w:val="00601C6C"/>
    <w:rsid w:val="00601EFA"/>
    <w:rsid w:val="00601FAA"/>
    <w:rsid w:val="00601FEF"/>
    <w:rsid w:val="0060204E"/>
    <w:rsid w:val="00602078"/>
    <w:rsid w:val="006022BC"/>
    <w:rsid w:val="006022D3"/>
    <w:rsid w:val="00602320"/>
    <w:rsid w:val="00602437"/>
    <w:rsid w:val="00602496"/>
    <w:rsid w:val="006024CC"/>
    <w:rsid w:val="00602596"/>
    <w:rsid w:val="006025E8"/>
    <w:rsid w:val="006026D2"/>
    <w:rsid w:val="0060273B"/>
    <w:rsid w:val="006027E8"/>
    <w:rsid w:val="0060286A"/>
    <w:rsid w:val="00602ADC"/>
    <w:rsid w:val="00602B86"/>
    <w:rsid w:val="00602C30"/>
    <w:rsid w:val="00602CEA"/>
    <w:rsid w:val="00602E14"/>
    <w:rsid w:val="00602E52"/>
    <w:rsid w:val="00602E60"/>
    <w:rsid w:val="00602E85"/>
    <w:rsid w:val="00602F4E"/>
    <w:rsid w:val="0060329D"/>
    <w:rsid w:val="0060356C"/>
    <w:rsid w:val="006036AE"/>
    <w:rsid w:val="006036E7"/>
    <w:rsid w:val="00603736"/>
    <w:rsid w:val="00603775"/>
    <w:rsid w:val="006037B7"/>
    <w:rsid w:val="0060385A"/>
    <w:rsid w:val="006039CF"/>
    <w:rsid w:val="00603B19"/>
    <w:rsid w:val="00603B31"/>
    <w:rsid w:val="00603B3A"/>
    <w:rsid w:val="00603B58"/>
    <w:rsid w:val="00603BB3"/>
    <w:rsid w:val="00603D02"/>
    <w:rsid w:val="00603D1D"/>
    <w:rsid w:val="00603D7A"/>
    <w:rsid w:val="00603DA4"/>
    <w:rsid w:val="00603E21"/>
    <w:rsid w:val="00603E98"/>
    <w:rsid w:val="00603EA8"/>
    <w:rsid w:val="00603EBC"/>
    <w:rsid w:val="00603EFA"/>
    <w:rsid w:val="00603F8E"/>
    <w:rsid w:val="00603F9B"/>
    <w:rsid w:val="00603FA4"/>
    <w:rsid w:val="006040BC"/>
    <w:rsid w:val="00604243"/>
    <w:rsid w:val="00604368"/>
    <w:rsid w:val="006043E2"/>
    <w:rsid w:val="006045B1"/>
    <w:rsid w:val="00604607"/>
    <w:rsid w:val="00604686"/>
    <w:rsid w:val="006046DC"/>
    <w:rsid w:val="00604754"/>
    <w:rsid w:val="00604917"/>
    <w:rsid w:val="006049EA"/>
    <w:rsid w:val="00604A6F"/>
    <w:rsid w:val="00604A74"/>
    <w:rsid w:val="00604B2B"/>
    <w:rsid w:val="00604B8B"/>
    <w:rsid w:val="00604C46"/>
    <w:rsid w:val="00604EF3"/>
    <w:rsid w:val="00604EFC"/>
    <w:rsid w:val="0060504A"/>
    <w:rsid w:val="006050ED"/>
    <w:rsid w:val="0060527A"/>
    <w:rsid w:val="0060529F"/>
    <w:rsid w:val="00605431"/>
    <w:rsid w:val="006054DB"/>
    <w:rsid w:val="00605549"/>
    <w:rsid w:val="00605578"/>
    <w:rsid w:val="00605655"/>
    <w:rsid w:val="006056B6"/>
    <w:rsid w:val="00605798"/>
    <w:rsid w:val="00605A55"/>
    <w:rsid w:val="00605B35"/>
    <w:rsid w:val="00605BD3"/>
    <w:rsid w:val="00605BDF"/>
    <w:rsid w:val="00605CEE"/>
    <w:rsid w:val="00605CFF"/>
    <w:rsid w:val="00605DC8"/>
    <w:rsid w:val="00605DCE"/>
    <w:rsid w:val="00605FAE"/>
    <w:rsid w:val="006060C3"/>
    <w:rsid w:val="006062B4"/>
    <w:rsid w:val="0060644D"/>
    <w:rsid w:val="006065E8"/>
    <w:rsid w:val="006066F4"/>
    <w:rsid w:val="00606AF7"/>
    <w:rsid w:val="00606B9A"/>
    <w:rsid w:val="00606CDF"/>
    <w:rsid w:val="00606D47"/>
    <w:rsid w:val="00606D76"/>
    <w:rsid w:val="00607066"/>
    <w:rsid w:val="006070FB"/>
    <w:rsid w:val="006071C7"/>
    <w:rsid w:val="006071D5"/>
    <w:rsid w:val="0060722A"/>
    <w:rsid w:val="0060737C"/>
    <w:rsid w:val="00607399"/>
    <w:rsid w:val="00607448"/>
    <w:rsid w:val="006075BD"/>
    <w:rsid w:val="006076B8"/>
    <w:rsid w:val="006076E8"/>
    <w:rsid w:val="00607816"/>
    <w:rsid w:val="00607881"/>
    <w:rsid w:val="00607887"/>
    <w:rsid w:val="00607964"/>
    <w:rsid w:val="0060797D"/>
    <w:rsid w:val="006079D0"/>
    <w:rsid w:val="00607C96"/>
    <w:rsid w:val="00607CB6"/>
    <w:rsid w:val="00607D05"/>
    <w:rsid w:val="00607D4B"/>
    <w:rsid w:val="00607D8E"/>
    <w:rsid w:val="00607DBF"/>
    <w:rsid w:val="00607E10"/>
    <w:rsid w:val="00607E5F"/>
    <w:rsid w:val="00607E87"/>
    <w:rsid w:val="00607F4E"/>
    <w:rsid w:val="00607FC3"/>
    <w:rsid w:val="00610046"/>
    <w:rsid w:val="00610095"/>
    <w:rsid w:val="006101D3"/>
    <w:rsid w:val="006101F6"/>
    <w:rsid w:val="006102AD"/>
    <w:rsid w:val="00610329"/>
    <w:rsid w:val="0061037E"/>
    <w:rsid w:val="00610381"/>
    <w:rsid w:val="00610435"/>
    <w:rsid w:val="00610501"/>
    <w:rsid w:val="006106F3"/>
    <w:rsid w:val="00610B3B"/>
    <w:rsid w:val="00610BA2"/>
    <w:rsid w:val="00610CEE"/>
    <w:rsid w:val="00610DB2"/>
    <w:rsid w:val="00610EC4"/>
    <w:rsid w:val="00610FA4"/>
    <w:rsid w:val="00611192"/>
    <w:rsid w:val="00611294"/>
    <w:rsid w:val="00611365"/>
    <w:rsid w:val="006113B0"/>
    <w:rsid w:val="00611487"/>
    <w:rsid w:val="006115E9"/>
    <w:rsid w:val="00611713"/>
    <w:rsid w:val="0061180B"/>
    <w:rsid w:val="006119EB"/>
    <w:rsid w:val="00611A12"/>
    <w:rsid w:val="00611A51"/>
    <w:rsid w:val="00611BA4"/>
    <w:rsid w:val="00611BC8"/>
    <w:rsid w:val="00611C26"/>
    <w:rsid w:val="00611C2C"/>
    <w:rsid w:val="00611C76"/>
    <w:rsid w:val="00611D98"/>
    <w:rsid w:val="00611E86"/>
    <w:rsid w:val="00611E91"/>
    <w:rsid w:val="00611F10"/>
    <w:rsid w:val="00612028"/>
    <w:rsid w:val="0061229A"/>
    <w:rsid w:val="00612343"/>
    <w:rsid w:val="00612395"/>
    <w:rsid w:val="006123D5"/>
    <w:rsid w:val="0061255D"/>
    <w:rsid w:val="00612689"/>
    <w:rsid w:val="006126DF"/>
    <w:rsid w:val="006126F7"/>
    <w:rsid w:val="00612711"/>
    <w:rsid w:val="006127B1"/>
    <w:rsid w:val="006127B9"/>
    <w:rsid w:val="006127CB"/>
    <w:rsid w:val="006127FC"/>
    <w:rsid w:val="00612911"/>
    <w:rsid w:val="00612A98"/>
    <w:rsid w:val="00612ACB"/>
    <w:rsid w:val="00612B0C"/>
    <w:rsid w:val="00612C94"/>
    <w:rsid w:val="00612CB5"/>
    <w:rsid w:val="00612CD1"/>
    <w:rsid w:val="00612D99"/>
    <w:rsid w:val="00612EB3"/>
    <w:rsid w:val="00613276"/>
    <w:rsid w:val="006132DD"/>
    <w:rsid w:val="006133FF"/>
    <w:rsid w:val="00613699"/>
    <w:rsid w:val="00613729"/>
    <w:rsid w:val="00613835"/>
    <w:rsid w:val="0061388A"/>
    <w:rsid w:val="006138F9"/>
    <w:rsid w:val="006139AF"/>
    <w:rsid w:val="006139CE"/>
    <w:rsid w:val="00613A05"/>
    <w:rsid w:val="00613B1F"/>
    <w:rsid w:val="00613B4B"/>
    <w:rsid w:val="00613B7B"/>
    <w:rsid w:val="00613C9A"/>
    <w:rsid w:val="00613CDC"/>
    <w:rsid w:val="00613DAD"/>
    <w:rsid w:val="00613E26"/>
    <w:rsid w:val="00613E93"/>
    <w:rsid w:val="0061400E"/>
    <w:rsid w:val="0061418D"/>
    <w:rsid w:val="006141C2"/>
    <w:rsid w:val="00614245"/>
    <w:rsid w:val="00614269"/>
    <w:rsid w:val="0061446D"/>
    <w:rsid w:val="00614562"/>
    <w:rsid w:val="00614658"/>
    <w:rsid w:val="006146D2"/>
    <w:rsid w:val="006146EC"/>
    <w:rsid w:val="006146FF"/>
    <w:rsid w:val="00614754"/>
    <w:rsid w:val="00614825"/>
    <w:rsid w:val="00614981"/>
    <w:rsid w:val="00614BA9"/>
    <w:rsid w:val="00614C83"/>
    <w:rsid w:val="00614D70"/>
    <w:rsid w:val="00614F13"/>
    <w:rsid w:val="00614F99"/>
    <w:rsid w:val="0061517D"/>
    <w:rsid w:val="0061565C"/>
    <w:rsid w:val="006156C9"/>
    <w:rsid w:val="006156F8"/>
    <w:rsid w:val="006157D5"/>
    <w:rsid w:val="00615952"/>
    <w:rsid w:val="006159C8"/>
    <w:rsid w:val="00615CAF"/>
    <w:rsid w:val="00615D2E"/>
    <w:rsid w:val="00615D8D"/>
    <w:rsid w:val="00615DB1"/>
    <w:rsid w:val="00615F44"/>
    <w:rsid w:val="00616340"/>
    <w:rsid w:val="00616402"/>
    <w:rsid w:val="006164BF"/>
    <w:rsid w:val="006164FF"/>
    <w:rsid w:val="00616506"/>
    <w:rsid w:val="00616626"/>
    <w:rsid w:val="00616639"/>
    <w:rsid w:val="00616814"/>
    <w:rsid w:val="0061681D"/>
    <w:rsid w:val="00616856"/>
    <w:rsid w:val="0061691C"/>
    <w:rsid w:val="00616973"/>
    <w:rsid w:val="00616ACE"/>
    <w:rsid w:val="00616AE9"/>
    <w:rsid w:val="00616C66"/>
    <w:rsid w:val="00616CAD"/>
    <w:rsid w:val="00616CC4"/>
    <w:rsid w:val="00616D85"/>
    <w:rsid w:val="00616E74"/>
    <w:rsid w:val="00616FC7"/>
    <w:rsid w:val="00617085"/>
    <w:rsid w:val="00617174"/>
    <w:rsid w:val="0061717A"/>
    <w:rsid w:val="006171DC"/>
    <w:rsid w:val="0061724E"/>
    <w:rsid w:val="0061724F"/>
    <w:rsid w:val="006172A7"/>
    <w:rsid w:val="006173DB"/>
    <w:rsid w:val="00617469"/>
    <w:rsid w:val="006174FF"/>
    <w:rsid w:val="006175A6"/>
    <w:rsid w:val="006175B2"/>
    <w:rsid w:val="006175BB"/>
    <w:rsid w:val="006175BC"/>
    <w:rsid w:val="00617805"/>
    <w:rsid w:val="00617912"/>
    <w:rsid w:val="00617B5E"/>
    <w:rsid w:val="00617B5F"/>
    <w:rsid w:val="00617BFC"/>
    <w:rsid w:val="00617C5B"/>
    <w:rsid w:val="00617C5D"/>
    <w:rsid w:val="00620191"/>
    <w:rsid w:val="006202DB"/>
    <w:rsid w:val="00620398"/>
    <w:rsid w:val="006205AD"/>
    <w:rsid w:val="006205C5"/>
    <w:rsid w:val="006205D4"/>
    <w:rsid w:val="006206AE"/>
    <w:rsid w:val="006206EC"/>
    <w:rsid w:val="00620996"/>
    <w:rsid w:val="00620AD7"/>
    <w:rsid w:val="00620BC9"/>
    <w:rsid w:val="00620BDB"/>
    <w:rsid w:val="00620DCA"/>
    <w:rsid w:val="00620DF2"/>
    <w:rsid w:val="0062117D"/>
    <w:rsid w:val="00621240"/>
    <w:rsid w:val="00621251"/>
    <w:rsid w:val="006214F9"/>
    <w:rsid w:val="0062162E"/>
    <w:rsid w:val="0062168C"/>
    <w:rsid w:val="00621695"/>
    <w:rsid w:val="0062182B"/>
    <w:rsid w:val="00621E6E"/>
    <w:rsid w:val="00621E76"/>
    <w:rsid w:val="00621EB2"/>
    <w:rsid w:val="00621F08"/>
    <w:rsid w:val="00622192"/>
    <w:rsid w:val="00622287"/>
    <w:rsid w:val="006223D6"/>
    <w:rsid w:val="006223FB"/>
    <w:rsid w:val="006224A3"/>
    <w:rsid w:val="006225EE"/>
    <w:rsid w:val="00622674"/>
    <w:rsid w:val="006226F6"/>
    <w:rsid w:val="0062291C"/>
    <w:rsid w:val="00622935"/>
    <w:rsid w:val="00622941"/>
    <w:rsid w:val="006229BC"/>
    <w:rsid w:val="00622A3E"/>
    <w:rsid w:val="00622AD0"/>
    <w:rsid w:val="00622BD5"/>
    <w:rsid w:val="00622CCA"/>
    <w:rsid w:val="00622D69"/>
    <w:rsid w:val="00622DC8"/>
    <w:rsid w:val="00622F6B"/>
    <w:rsid w:val="00622FAA"/>
    <w:rsid w:val="00622FC2"/>
    <w:rsid w:val="00623011"/>
    <w:rsid w:val="00623020"/>
    <w:rsid w:val="006230CE"/>
    <w:rsid w:val="00623267"/>
    <w:rsid w:val="006232A3"/>
    <w:rsid w:val="006232BD"/>
    <w:rsid w:val="00623321"/>
    <w:rsid w:val="00623491"/>
    <w:rsid w:val="00623579"/>
    <w:rsid w:val="0062364B"/>
    <w:rsid w:val="00623694"/>
    <w:rsid w:val="00623733"/>
    <w:rsid w:val="00623785"/>
    <w:rsid w:val="0062386A"/>
    <w:rsid w:val="00623A31"/>
    <w:rsid w:val="00623A64"/>
    <w:rsid w:val="00623AE6"/>
    <w:rsid w:val="00623B75"/>
    <w:rsid w:val="00623B77"/>
    <w:rsid w:val="00623B83"/>
    <w:rsid w:val="00623C07"/>
    <w:rsid w:val="00623C43"/>
    <w:rsid w:val="00623D49"/>
    <w:rsid w:val="00623D6E"/>
    <w:rsid w:val="00623E60"/>
    <w:rsid w:val="00623EB4"/>
    <w:rsid w:val="00623EC4"/>
    <w:rsid w:val="00623F96"/>
    <w:rsid w:val="006241D6"/>
    <w:rsid w:val="00624277"/>
    <w:rsid w:val="006242C8"/>
    <w:rsid w:val="00624326"/>
    <w:rsid w:val="006243A0"/>
    <w:rsid w:val="00624403"/>
    <w:rsid w:val="00624445"/>
    <w:rsid w:val="006246E6"/>
    <w:rsid w:val="00624700"/>
    <w:rsid w:val="00624708"/>
    <w:rsid w:val="0062474A"/>
    <w:rsid w:val="0062496A"/>
    <w:rsid w:val="00624992"/>
    <w:rsid w:val="00624C76"/>
    <w:rsid w:val="00624CF4"/>
    <w:rsid w:val="00624D65"/>
    <w:rsid w:val="00624DBF"/>
    <w:rsid w:val="00624ED3"/>
    <w:rsid w:val="00624FAA"/>
    <w:rsid w:val="00625029"/>
    <w:rsid w:val="00625100"/>
    <w:rsid w:val="00625129"/>
    <w:rsid w:val="00625166"/>
    <w:rsid w:val="006251F0"/>
    <w:rsid w:val="00625288"/>
    <w:rsid w:val="006252D8"/>
    <w:rsid w:val="00625474"/>
    <w:rsid w:val="006254BA"/>
    <w:rsid w:val="00625617"/>
    <w:rsid w:val="00625751"/>
    <w:rsid w:val="0062581D"/>
    <w:rsid w:val="0062581E"/>
    <w:rsid w:val="0062585F"/>
    <w:rsid w:val="006258C5"/>
    <w:rsid w:val="00625A09"/>
    <w:rsid w:val="00625AFC"/>
    <w:rsid w:val="00625C7C"/>
    <w:rsid w:val="00625C84"/>
    <w:rsid w:val="00625C87"/>
    <w:rsid w:val="00625E28"/>
    <w:rsid w:val="00625E6B"/>
    <w:rsid w:val="00625E98"/>
    <w:rsid w:val="00625F0D"/>
    <w:rsid w:val="00625F14"/>
    <w:rsid w:val="00625F72"/>
    <w:rsid w:val="006260E1"/>
    <w:rsid w:val="006262B6"/>
    <w:rsid w:val="00626367"/>
    <w:rsid w:val="00626389"/>
    <w:rsid w:val="006263A2"/>
    <w:rsid w:val="006263A9"/>
    <w:rsid w:val="0062640B"/>
    <w:rsid w:val="006264E1"/>
    <w:rsid w:val="00626603"/>
    <w:rsid w:val="006267E3"/>
    <w:rsid w:val="00626AC4"/>
    <w:rsid w:val="00626B08"/>
    <w:rsid w:val="00626BE8"/>
    <w:rsid w:val="00626BFA"/>
    <w:rsid w:val="00626CC1"/>
    <w:rsid w:val="00626E7E"/>
    <w:rsid w:val="00626F2D"/>
    <w:rsid w:val="00626F3E"/>
    <w:rsid w:val="00626F9C"/>
    <w:rsid w:val="00627133"/>
    <w:rsid w:val="006271FC"/>
    <w:rsid w:val="00627283"/>
    <w:rsid w:val="0062731C"/>
    <w:rsid w:val="0062737B"/>
    <w:rsid w:val="00627409"/>
    <w:rsid w:val="00627455"/>
    <w:rsid w:val="0062749A"/>
    <w:rsid w:val="0062759E"/>
    <w:rsid w:val="00627640"/>
    <w:rsid w:val="00627702"/>
    <w:rsid w:val="00627739"/>
    <w:rsid w:val="0062780B"/>
    <w:rsid w:val="0062788C"/>
    <w:rsid w:val="006279F1"/>
    <w:rsid w:val="00627BFC"/>
    <w:rsid w:val="00627D03"/>
    <w:rsid w:val="00627D68"/>
    <w:rsid w:val="00627EB3"/>
    <w:rsid w:val="00627FBD"/>
    <w:rsid w:val="00627FC9"/>
    <w:rsid w:val="00630058"/>
    <w:rsid w:val="0063008A"/>
    <w:rsid w:val="0063018C"/>
    <w:rsid w:val="006303DE"/>
    <w:rsid w:val="0063047D"/>
    <w:rsid w:val="00630596"/>
    <w:rsid w:val="006305D7"/>
    <w:rsid w:val="00630628"/>
    <w:rsid w:val="006307EA"/>
    <w:rsid w:val="006308EF"/>
    <w:rsid w:val="0063097F"/>
    <w:rsid w:val="006309C4"/>
    <w:rsid w:val="00630AC8"/>
    <w:rsid w:val="00630AD6"/>
    <w:rsid w:val="00630B13"/>
    <w:rsid w:val="00630D05"/>
    <w:rsid w:val="00630D6B"/>
    <w:rsid w:val="00630E73"/>
    <w:rsid w:val="00630EB3"/>
    <w:rsid w:val="00630EBB"/>
    <w:rsid w:val="0063112F"/>
    <w:rsid w:val="0063122D"/>
    <w:rsid w:val="00631262"/>
    <w:rsid w:val="00631366"/>
    <w:rsid w:val="006313F6"/>
    <w:rsid w:val="006314DE"/>
    <w:rsid w:val="0063155D"/>
    <w:rsid w:val="00631700"/>
    <w:rsid w:val="0063178C"/>
    <w:rsid w:val="006317C7"/>
    <w:rsid w:val="006317E0"/>
    <w:rsid w:val="00631A78"/>
    <w:rsid w:val="00631FC9"/>
    <w:rsid w:val="00631FF6"/>
    <w:rsid w:val="006320C0"/>
    <w:rsid w:val="0063230C"/>
    <w:rsid w:val="00632529"/>
    <w:rsid w:val="0063273A"/>
    <w:rsid w:val="006327CF"/>
    <w:rsid w:val="006327DE"/>
    <w:rsid w:val="006329D2"/>
    <w:rsid w:val="006329F1"/>
    <w:rsid w:val="00632BF0"/>
    <w:rsid w:val="00632C53"/>
    <w:rsid w:val="00632C85"/>
    <w:rsid w:val="00632DC7"/>
    <w:rsid w:val="00632E3A"/>
    <w:rsid w:val="00632E4B"/>
    <w:rsid w:val="00632F1F"/>
    <w:rsid w:val="006330F8"/>
    <w:rsid w:val="006332A0"/>
    <w:rsid w:val="006332F1"/>
    <w:rsid w:val="0063345E"/>
    <w:rsid w:val="0063359F"/>
    <w:rsid w:val="006335EF"/>
    <w:rsid w:val="00633613"/>
    <w:rsid w:val="0063362C"/>
    <w:rsid w:val="006336D9"/>
    <w:rsid w:val="006337F2"/>
    <w:rsid w:val="006338F8"/>
    <w:rsid w:val="00633914"/>
    <w:rsid w:val="0063396E"/>
    <w:rsid w:val="006339E0"/>
    <w:rsid w:val="006339EC"/>
    <w:rsid w:val="006339FE"/>
    <w:rsid w:val="00633A57"/>
    <w:rsid w:val="00633B14"/>
    <w:rsid w:val="00633BFA"/>
    <w:rsid w:val="00633CF2"/>
    <w:rsid w:val="00633E17"/>
    <w:rsid w:val="00633EFB"/>
    <w:rsid w:val="006340E1"/>
    <w:rsid w:val="00634160"/>
    <w:rsid w:val="006341B3"/>
    <w:rsid w:val="006342F9"/>
    <w:rsid w:val="00634312"/>
    <w:rsid w:val="00634359"/>
    <w:rsid w:val="00634650"/>
    <w:rsid w:val="0063465B"/>
    <w:rsid w:val="0063468D"/>
    <w:rsid w:val="006346ED"/>
    <w:rsid w:val="0063486F"/>
    <w:rsid w:val="006348B6"/>
    <w:rsid w:val="00634952"/>
    <w:rsid w:val="00634996"/>
    <w:rsid w:val="006349B7"/>
    <w:rsid w:val="006349BF"/>
    <w:rsid w:val="006349F0"/>
    <w:rsid w:val="00634C0B"/>
    <w:rsid w:val="00634C6E"/>
    <w:rsid w:val="00634CAB"/>
    <w:rsid w:val="00634E40"/>
    <w:rsid w:val="00634FBA"/>
    <w:rsid w:val="0063500F"/>
    <w:rsid w:val="0063504F"/>
    <w:rsid w:val="00635293"/>
    <w:rsid w:val="006353B2"/>
    <w:rsid w:val="006356DB"/>
    <w:rsid w:val="006356EC"/>
    <w:rsid w:val="0063571A"/>
    <w:rsid w:val="00635859"/>
    <w:rsid w:val="0063590C"/>
    <w:rsid w:val="00635911"/>
    <w:rsid w:val="00635AF3"/>
    <w:rsid w:val="00635B4F"/>
    <w:rsid w:val="00635C19"/>
    <w:rsid w:val="00635C1F"/>
    <w:rsid w:val="00635C2D"/>
    <w:rsid w:val="00635D78"/>
    <w:rsid w:val="00635EC0"/>
    <w:rsid w:val="00635F5D"/>
    <w:rsid w:val="00635F70"/>
    <w:rsid w:val="00635F9F"/>
    <w:rsid w:val="00636112"/>
    <w:rsid w:val="00636119"/>
    <w:rsid w:val="006363C6"/>
    <w:rsid w:val="00636642"/>
    <w:rsid w:val="00636725"/>
    <w:rsid w:val="006367AF"/>
    <w:rsid w:val="006367B5"/>
    <w:rsid w:val="0063688E"/>
    <w:rsid w:val="006369B4"/>
    <w:rsid w:val="006369CD"/>
    <w:rsid w:val="00636A42"/>
    <w:rsid w:val="00636A44"/>
    <w:rsid w:val="00636B2B"/>
    <w:rsid w:val="00636B31"/>
    <w:rsid w:val="00636B64"/>
    <w:rsid w:val="00636C00"/>
    <w:rsid w:val="00636D01"/>
    <w:rsid w:val="00636ECB"/>
    <w:rsid w:val="00636EDA"/>
    <w:rsid w:val="00636FE5"/>
    <w:rsid w:val="00637045"/>
    <w:rsid w:val="00637059"/>
    <w:rsid w:val="006370F9"/>
    <w:rsid w:val="0063724F"/>
    <w:rsid w:val="00637279"/>
    <w:rsid w:val="00637294"/>
    <w:rsid w:val="00637298"/>
    <w:rsid w:val="00637321"/>
    <w:rsid w:val="006374EA"/>
    <w:rsid w:val="00637747"/>
    <w:rsid w:val="006377FD"/>
    <w:rsid w:val="0063782E"/>
    <w:rsid w:val="00637874"/>
    <w:rsid w:val="00637889"/>
    <w:rsid w:val="0063791E"/>
    <w:rsid w:val="00637A32"/>
    <w:rsid w:val="00637ABD"/>
    <w:rsid w:val="00637B46"/>
    <w:rsid w:val="00637B87"/>
    <w:rsid w:val="00637C93"/>
    <w:rsid w:val="00637C94"/>
    <w:rsid w:val="00637E76"/>
    <w:rsid w:val="00637EC5"/>
    <w:rsid w:val="00637EEC"/>
    <w:rsid w:val="00637F26"/>
    <w:rsid w:val="00637FC3"/>
    <w:rsid w:val="00640184"/>
    <w:rsid w:val="0064024E"/>
    <w:rsid w:val="006402B4"/>
    <w:rsid w:val="00640323"/>
    <w:rsid w:val="006403E0"/>
    <w:rsid w:val="006405A6"/>
    <w:rsid w:val="006405CD"/>
    <w:rsid w:val="00640667"/>
    <w:rsid w:val="00640750"/>
    <w:rsid w:val="006407B5"/>
    <w:rsid w:val="006407E6"/>
    <w:rsid w:val="00640966"/>
    <w:rsid w:val="00640CFA"/>
    <w:rsid w:val="00640F8B"/>
    <w:rsid w:val="00640F8D"/>
    <w:rsid w:val="00641008"/>
    <w:rsid w:val="00641047"/>
    <w:rsid w:val="006410B9"/>
    <w:rsid w:val="0064114D"/>
    <w:rsid w:val="006413CC"/>
    <w:rsid w:val="006413EF"/>
    <w:rsid w:val="00641599"/>
    <w:rsid w:val="006415FD"/>
    <w:rsid w:val="00641704"/>
    <w:rsid w:val="006419F7"/>
    <w:rsid w:val="00641AE6"/>
    <w:rsid w:val="00641BA4"/>
    <w:rsid w:val="00641D44"/>
    <w:rsid w:val="00641E26"/>
    <w:rsid w:val="006420FD"/>
    <w:rsid w:val="00642131"/>
    <w:rsid w:val="006422CA"/>
    <w:rsid w:val="00642348"/>
    <w:rsid w:val="00642470"/>
    <w:rsid w:val="0064247D"/>
    <w:rsid w:val="00642515"/>
    <w:rsid w:val="00642528"/>
    <w:rsid w:val="00642642"/>
    <w:rsid w:val="006427E1"/>
    <w:rsid w:val="0064291B"/>
    <w:rsid w:val="00642C8D"/>
    <w:rsid w:val="00642CBB"/>
    <w:rsid w:val="00642DED"/>
    <w:rsid w:val="00642E88"/>
    <w:rsid w:val="00642E90"/>
    <w:rsid w:val="00642E92"/>
    <w:rsid w:val="00642F08"/>
    <w:rsid w:val="00642FBE"/>
    <w:rsid w:val="00642FEA"/>
    <w:rsid w:val="006430B6"/>
    <w:rsid w:val="0064310C"/>
    <w:rsid w:val="006431AE"/>
    <w:rsid w:val="0064323F"/>
    <w:rsid w:val="0064336F"/>
    <w:rsid w:val="00643468"/>
    <w:rsid w:val="0064362C"/>
    <w:rsid w:val="006436C8"/>
    <w:rsid w:val="006436F0"/>
    <w:rsid w:val="006437B3"/>
    <w:rsid w:val="0064389A"/>
    <w:rsid w:val="0064389D"/>
    <w:rsid w:val="006439ED"/>
    <w:rsid w:val="00643A20"/>
    <w:rsid w:val="00643A88"/>
    <w:rsid w:val="00643A93"/>
    <w:rsid w:val="00643B24"/>
    <w:rsid w:val="00643DB5"/>
    <w:rsid w:val="00643E41"/>
    <w:rsid w:val="0064408A"/>
    <w:rsid w:val="006440F1"/>
    <w:rsid w:val="0064441A"/>
    <w:rsid w:val="00644530"/>
    <w:rsid w:val="00644545"/>
    <w:rsid w:val="00644607"/>
    <w:rsid w:val="0064473E"/>
    <w:rsid w:val="006448B6"/>
    <w:rsid w:val="006448E6"/>
    <w:rsid w:val="00644926"/>
    <w:rsid w:val="00644AE9"/>
    <w:rsid w:val="00644AFE"/>
    <w:rsid w:val="00644B0B"/>
    <w:rsid w:val="00644B3E"/>
    <w:rsid w:val="00644BAA"/>
    <w:rsid w:val="00644C19"/>
    <w:rsid w:val="00644C61"/>
    <w:rsid w:val="00644E2B"/>
    <w:rsid w:val="0064508B"/>
    <w:rsid w:val="006450AD"/>
    <w:rsid w:val="00645237"/>
    <w:rsid w:val="00645381"/>
    <w:rsid w:val="00645474"/>
    <w:rsid w:val="006454CA"/>
    <w:rsid w:val="006455D2"/>
    <w:rsid w:val="00645600"/>
    <w:rsid w:val="006456AB"/>
    <w:rsid w:val="00645700"/>
    <w:rsid w:val="00645727"/>
    <w:rsid w:val="006458C8"/>
    <w:rsid w:val="00645908"/>
    <w:rsid w:val="00645943"/>
    <w:rsid w:val="00645B52"/>
    <w:rsid w:val="00645C6A"/>
    <w:rsid w:val="00645CB0"/>
    <w:rsid w:val="00645CCD"/>
    <w:rsid w:val="00645D34"/>
    <w:rsid w:val="00645D81"/>
    <w:rsid w:val="00645D88"/>
    <w:rsid w:val="00645DEE"/>
    <w:rsid w:val="00645E64"/>
    <w:rsid w:val="00645EF6"/>
    <w:rsid w:val="00645F16"/>
    <w:rsid w:val="00646037"/>
    <w:rsid w:val="0064604F"/>
    <w:rsid w:val="006460A9"/>
    <w:rsid w:val="006460D6"/>
    <w:rsid w:val="00646297"/>
    <w:rsid w:val="006464F1"/>
    <w:rsid w:val="00646548"/>
    <w:rsid w:val="00646738"/>
    <w:rsid w:val="0064673D"/>
    <w:rsid w:val="0064674C"/>
    <w:rsid w:val="006467F3"/>
    <w:rsid w:val="00646A89"/>
    <w:rsid w:val="00646B0F"/>
    <w:rsid w:val="00646CA5"/>
    <w:rsid w:val="00646CA7"/>
    <w:rsid w:val="00646D03"/>
    <w:rsid w:val="00646D1E"/>
    <w:rsid w:val="00646E1E"/>
    <w:rsid w:val="00646F70"/>
    <w:rsid w:val="00646F99"/>
    <w:rsid w:val="006471FA"/>
    <w:rsid w:val="00647318"/>
    <w:rsid w:val="00647484"/>
    <w:rsid w:val="006475DA"/>
    <w:rsid w:val="00647693"/>
    <w:rsid w:val="006478C0"/>
    <w:rsid w:val="00647963"/>
    <w:rsid w:val="00647A96"/>
    <w:rsid w:val="00647B9D"/>
    <w:rsid w:val="00647C0F"/>
    <w:rsid w:val="00647C97"/>
    <w:rsid w:val="00647D68"/>
    <w:rsid w:val="00647D9A"/>
    <w:rsid w:val="00647DA4"/>
    <w:rsid w:val="00647DC8"/>
    <w:rsid w:val="00647E92"/>
    <w:rsid w:val="00647F3D"/>
    <w:rsid w:val="0065009D"/>
    <w:rsid w:val="006500E9"/>
    <w:rsid w:val="006502BB"/>
    <w:rsid w:val="00650446"/>
    <w:rsid w:val="006505D9"/>
    <w:rsid w:val="006505ED"/>
    <w:rsid w:val="00650688"/>
    <w:rsid w:val="00650731"/>
    <w:rsid w:val="00650813"/>
    <w:rsid w:val="00650843"/>
    <w:rsid w:val="006508F3"/>
    <w:rsid w:val="00650AF8"/>
    <w:rsid w:val="00650B0C"/>
    <w:rsid w:val="00650C40"/>
    <w:rsid w:val="00650E0F"/>
    <w:rsid w:val="006510C4"/>
    <w:rsid w:val="00651268"/>
    <w:rsid w:val="0065133E"/>
    <w:rsid w:val="00651491"/>
    <w:rsid w:val="0065149C"/>
    <w:rsid w:val="00651663"/>
    <w:rsid w:val="006516D1"/>
    <w:rsid w:val="006516D5"/>
    <w:rsid w:val="00651736"/>
    <w:rsid w:val="00651791"/>
    <w:rsid w:val="006518DD"/>
    <w:rsid w:val="006519A5"/>
    <w:rsid w:val="00651A31"/>
    <w:rsid w:val="00651A42"/>
    <w:rsid w:val="00651DA1"/>
    <w:rsid w:val="00651DA5"/>
    <w:rsid w:val="00652004"/>
    <w:rsid w:val="00652086"/>
    <w:rsid w:val="006521EF"/>
    <w:rsid w:val="00652223"/>
    <w:rsid w:val="00652408"/>
    <w:rsid w:val="006524C6"/>
    <w:rsid w:val="00652688"/>
    <w:rsid w:val="00652813"/>
    <w:rsid w:val="00652A14"/>
    <w:rsid w:val="00652A3B"/>
    <w:rsid w:val="00652AB0"/>
    <w:rsid w:val="00652AD8"/>
    <w:rsid w:val="00652B1B"/>
    <w:rsid w:val="00652B67"/>
    <w:rsid w:val="00652DAD"/>
    <w:rsid w:val="00652E8F"/>
    <w:rsid w:val="00652FBC"/>
    <w:rsid w:val="00653133"/>
    <w:rsid w:val="0065328C"/>
    <w:rsid w:val="006532EC"/>
    <w:rsid w:val="00653398"/>
    <w:rsid w:val="006533B0"/>
    <w:rsid w:val="00653498"/>
    <w:rsid w:val="00653550"/>
    <w:rsid w:val="00653559"/>
    <w:rsid w:val="00653868"/>
    <w:rsid w:val="0065395A"/>
    <w:rsid w:val="00653A36"/>
    <w:rsid w:val="00653BE4"/>
    <w:rsid w:val="00653BE6"/>
    <w:rsid w:val="00653C81"/>
    <w:rsid w:val="00653D09"/>
    <w:rsid w:val="00653D19"/>
    <w:rsid w:val="00653EF5"/>
    <w:rsid w:val="00653F20"/>
    <w:rsid w:val="006540BB"/>
    <w:rsid w:val="006540E6"/>
    <w:rsid w:val="006540FC"/>
    <w:rsid w:val="00654111"/>
    <w:rsid w:val="006541F1"/>
    <w:rsid w:val="006542DA"/>
    <w:rsid w:val="006542FB"/>
    <w:rsid w:val="0065431C"/>
    <w:rsid w:val="00654505"/>
    <w:rsid w:val="00654519"/>
    <w:rsid w:val="006545BC"/>
    <w:rsid w:val="006545FF"/>
    <w:rsid w:val="006546E1"/>
    <w:rsid w:val="00654786"/>
    <w:rsid w:val="00654895"/>
    <w:rsid w:val="006548AB"/>
    <w:rsid w:val="006548C5"/>
    <w:rsid w:val="00654946"/>
    <w:rsid w:val="00654A12"/>
    <w:rsid w:val="00654A5F"/>
    <w:rsid w:val="00654A87"/>
    <w:rsid w:val="00654CB8"/>
    <w:rsid w:val="00654D3D"/>
    <w:rsid w:val="00654DAF"/>
    <w:rsid w:val="00654E20"/>
    <w:rsid w:val="00654E6A"/>
    <w:rsid w:val="00654EAE"/>
    <w:rsid w:val="00654EC0"/>
    <w:rsid w:val="00654EC2"/>
    <w:rsid w:val="00654F32"/>
    <w:rsid w:val="00654F9A"/>
    <w:rsid w:val="00654FCB"/>
    <w:rsid w:val="0065504D"/>
    <w:rsid w:val="00655258"/>
    <w:rsid w:val="00655261"/>
    <w:rsid w:val="00655610"/>
    <w:rsid w:val="0065572B"/>
    <w:rsid w:val="00655847"/>
    <w:rsid w:val="0065596C"/>
    <w:rsid w:val="006559B3"/>
    <w:rsid w:val="00655B31"/>
    <w:rsid w:val="00655C1C"/>
    <w:rsid w:val="00655CC1"/>
    <w:rsid w:val="00655D0C"/>
    <w:rsid w:val="00655FC7"/>
    <w:rsid w:val="00656069"/>
    <w:rsid w:val="0065616E"/>
    <w:rsid w:val="006561B9"/>
    <w:rsid w:val="00656213"/>
    <w:rsid w:val="0065626F"/>
    <w:rsid w:val="0065628C"/>
    <w:rsid w:val="0065629F"/>
    <w:rsid w:val="0065638C"/>
    <w:rsid w:val="006565C2"/>
    <w:rsid w:val="0065673F"/>
    <w:rsid w:val="00656740"/>
    <w:rsid w:val="00656742"/>
    <w:rsid w:val="0065688F"/>
    <w:rsid w:val="006568A0"/>
    <w:rsid w:val="006568C9"/>
    <w:rsid w:val="00656AC4"/>
    <w:rsid w:val="00656B0A"/>
    <w:rsid w:val="00656B31"/>
    <w:rsid w:val="00656B70"/>
    <w:rsid w:val="00656BE7"/>
    <w:rsid w:val="00656C20"/>
    <w:rsid w:val="00656D2A"/>
    <w:rsid w:val="00656E01"/>
    <w:rsid w:val="00656E25"/>
    <w:rsid w:val="00656E42"/>
    <w:rsid w:val="00656E9E"/>
    <w:rsid w:val="00656ED2"/>
    <w:rsid w:val="00656EF2"/>
    <w:rsid w:val="00656F01"/>
    <w:rsid w:val="00656F72"/>
    <w:rsid w:val="00656FAA"/>
    <w:rsid w:val="006570EF"/>
    <w:rsid w:val="00657166"/>
    <w:rsid w:val="0065721A"/>
    <w:rsid w:val="00657242"/>
    <w:rsid w:val="00657276"/>
    <w:rsid w:val="006572FA"/>
    <w:rsid w:val="00657335"/>
    <w:rsid w:val="00657476"/>
    <w:rsid w:val="006574A8"/>
    <w:rsid w:val="006575A5"/>
    <w:rsid w:val="00657731"/>
    <w:rsid w:val="006577EA"/>
    <w:rsid w:val="006578E4"/>
    <w:rsid w:val="006579B7"/>
    <w:rsid w:val="00657A09"/>
    <w:rsid w:val="00657A5D"/>
    <w:rsid w:val="00657A6F"/>
    <w:rsid w:val="00657AA4"/>
    <w:rsid w:val="00657AF6"/>
    <w:rsid w:val="00657B7F"/>
    <w:rsid w:val="00657B90"/>
    <w:rsid w:val="00657CD6"/>
    <w:rsid w:val="0065C575"/>
    <w:rsid w:val="00660081"/>
    <w:rsid w:val="006600E1"/>
    <w:rsid w:val="006601DE"/>
    <w:rsid w:val="006603B0"/>
    <w:rsid w:val="006603E7"/>
    <w:rsid w:val="0066041E"/>
    <w:rsid w:val="006604C3"/>
    <w:rsid w:val="00660521"/>
    <w:rsid w:val="0066057A"/>
    <w:rsid w:val="0066060C"/>
    <w:rsid w:val="006609F5"/>
    <w:rsid w:val="00660A8B"/>
    <w:rsid w:val="00660BD0"/>
    <w:rsid w:val="00660DFD"/>
    <w:rsid w:val="00660E01"/>
    <w:rsid w:val="00660E0A"/>
    <w:rsid w:val="00660E1E"/>
    <w:rsid w:val="00661465"/>
    <w:rsid w:val="0066153D"/>
    <w:rsid w:val="006615A0"/>
    <w:rsid w:val="006615FE"/>
    <w:rsid w:val="006616D8"/>
    <w:rsid w:val="0066172E"/>
    <w:rsid w:val="006617FE"/>
    <w:rsid w:val="00661963"/>
    <w:rsid w:val="006619AF"/>
    <w:rsid w:val="00661A87"/>
    <w:rsid w:val="00661ACE"/>
    <w:rsid w:val="00661AF5"/>
    <w:rsid w:val="00661C71"/>
    <w:rsid w:val="00661CCC"/>
    <w:rsid w:val="00661D3E"/>
    <w:rsid w:val="00661DAF"/>
    <w:rsid w:val="00661E10"/>
    <w:rsid w:val="00661F24"/>
    <w:rsid w:val="00662178"/>
    <w:rsid w:val="0066218B"/>
    <w:rsid w:val="0066236B"/>
    <w:rsid w:val="0066240B"/>
    <w:rsid w:val="00662577"/>
    <w:rsid w:val="0066264B"/>
    <w:rsid w:val="006626FB"/>
    <w:rsid w:val="0066275F"/>
    <w:rsid w:val="00662B2D"/>
    <w:rsid w:val="00662E12"/>
    <w:rsid w:val="00662EB3"/>
    <w:rsid w:val="00662FBB"/>
    <w:rsid w:val="006630A6"/>
    <w:rsid w:val="00663105"/>
    <w:rsid w:val="0066315B"/>
    <w:rsid w:val="006632D5"/>
    <w:rsid w:val="006633DB"/>
    <w:rsid w:val="006635A5"/>
    <w:rsid w:val="00663603"/>
    <w:rsid w:val="00663722"/>
    <w:rsid w:val="00663780"/>
    <w:rsid w:val="006637C9"/>
    <w:rsid w:val="006637F0"/>
    <w:rsid w:val="00663984"/>
    <w:rsid w:val="00663A7E"/>
    <w:rsid w:val="00663AB3"/>
    <w:rsid w:val="00663AC7"/>
    <w:rsid w:val="00663AE8"/>
    <w:rsid w:val="00663D53"/>
    <w:rsid w:val="00663D9B"/>
    <w:rsid w:val="00663DE3"/>
    <w:rsid w:val="00663F9B"/>
    <w:rsid w:val="00663FF8"/>
    <w:rsid w:val="00664051"/>
    <w:rsid w:val="006640C1"/>
    <w:rsid w:val="00664106"/>
    <w:rsid w:val="00664207"/>
    <w:rsid w:val="006642BE"/>
    <w:rsid w:val="0066455A"/>
    <w:rsid w:val="0066469A"/>
    <w:rsid w:val="006648C6"/>
    <w:rsid w:val="00664ADE"/>
    <w:rsid w:val="00664C33"/>
    <w:rsid w:val="00664C7D"/>
    <w:rsid w:val="00664CFE"/>
    <w:rsid w:val="00664D1C"/>
    <w:rsid w:val="00664D66"/>
    <w:rsid w:val="00664E0B"/>
    <w:rsid w:val="00664EF4"/>
    <w:rsid w:val="00664F0A"/>
    <w:rsid w:val="00664F33"/>
    <w:rsid w:val="00665069"/>
    <w:rsid w:val="006650AA"/>
    <w:rsid w:val="0066514A"/>
    <w:rsid w:val="00665202"/>
    <w:rsid w:val="00665285"/>
    <w:rsid w:val="006652D1"/>
    <w:rsid w:val="0066535E"/>
    <w:rsid w:val="006654F1"/>
    <w:rsid w:val="006658F2"/>
    <w:rsid w:val="00665965"/>
    <w:rsid w:val="00665B05"/>
    <w:rsid w:val="00665B4B"/>
    <w:rsid w:val="00665C6F"/>
    <w:rsid w:val="00665CEB"/>
    <w:rsid w:val="00665E1E"/>
    <w:rsid w:val="00665E7A"/>
    <w:rsid w:val="00665FA0"/>
    <w:rsid w:val="00665FCA"/>
    <w:rsid w:val="006660A4"/>
    <w:rsid w:val="006661C6"/>
    <w:rsid w:val="006661FC"/>
    <w:rsid w:val="0066640D"/>
    <w:rsid w:val="00666509"/>
    <w:rsid w:val="006666A1"/>
    <w:rsid w:val="006667C5"/>
    <w:rsid w:val="00666814"/>
    <w:rsid w:val="0066688B"/>
    <w:rsid w:val="006668F3"/>
    <w:rsid w:val="00666936"/>
    <w:rsid w:val="00666A1C"/>
    <w:rsid w:val="00666AAD"/>
    <w:rsid w:val="00666B71"/>
    <w:rsid w:val="00666C37"/>
    <w:rsid w:val="00666D8E"/>
    <w:rsid w:val="00666DB4"/>
    <w:rsid w:val="00666FDC"/>
    <w:rsid w:val="006670A7"/>
    <w:rsid w:val="006671BA"/>
    <w:rsid w:val="006671CC"/>
    <w:rsid w:val="006673F3"/>
    <w:rsid w:val="00667470"/>
    <w:rsid w:val="006674E2"/>
    <w:rsid w:val="00667518"/>
    <w:rsid w:val="00667522"/>
    <w:rsid w:val="0066754B"/>
    <w:rsid w:val="00667566"/>
    <w:rsid w:val="00667586"/>
    <w:rsid w:val="006675B3"/>
    <w:rsid w:val="006675B7"/>
    <w:rsid w:val="00667813"/>
    <w:rsid w:val="006678EE"/>
    <w:rsid w:val="00667912"/>
    <w:rsid w:val="006679B6"/>
    <w:rsid w:val="006679C2"/>
    <w:rsid w:val="00667B79"/>
    <w:rsid w:val="00667BD6"/>
    <w:rsid w:val="00667C0F"/>
    <w:rsid w:val="00667D0E"/>
    <w:rsid w:val="00667D43"/>
    <w:rsid w:val="00667DDD"/>
    <w:rsid w:val="00667EE4"/>
    <w:rsid w:val="00667FD9"/>
    <w:rsid w:val="006700E8"/>
    <w:rsid w:val="006700E9"/>
    <w:rsid w:val="00670161"/>
    <w:rsid w:val="0067017F"/>
    <w:rsid w:val="00670242"/>
    <w:rsid w:val="00670258"/>
    <w:rsid w:val="0067032D"/>
    <w:rsid w:val="006703A7"/>
    <w:rsid w:val="00670407"/>
    <w:rsid w:val="006704EA"/>
    <w:rsid w:val="00670503"/>
    <w:rsid w:val="006705DD"/>
    <w:rsid w:val="006706D6"/>
    <w:rsid w:val="00670711"/>
    <w:rsid w:val="006707DB"/>
    <w:rsid w:val="006707F9"/>
    <w:rsid w:val="00670813"/>
    <w:rsid w:val="006708E1"/>
    <w:rsid w:val="00670A28"/>
    <w:rsid w:val="00670AE8"/>
    <w:rsid w:val="00670B2D"/>
    <w:rsid w:val="00670C44"/>
    <w:rsid w:val="00670D31"/>
    <w:rsid w:val="00670E64"/>
    <w:rsid w:val="00670E94"/>
    <w:rsid w:val="006710AD"/>
    <w:rsid w:val="0067116E"/>
    <w:rsid w:val="00671197"/>
    <w:rsid w:val="006711AA"/>
    <w:rsid w:val="00671248"/>
    <w:rsid w:val="00671266"/>
    <w:rsid w:val="0067129F"/>
    <w:rsid w:val="00671469"/>
    <w:rsid w:val="00671596"/>
    <w:rsid w:val="00671733"/>
    <w:rsid w:val="006717C4"/>
    <w:rsid w:val="006718F8"/>
    <w:rsid w:val="0067192B"/>
    <w:rsid w:val="00671AFE"/>
    <w:rsid w:val="00671BC8"/>
    <w:rsid w:val="00671CAE"/>
    <w:rsid w:val="00671CE7"/>
    <w:rsid w:val="00671CFA"/>
    <w:rsid w:val="00671EA5"/>
    <w:rsid w:val="00671F26"/>
    <w:rsid w:val="00671FEC"/>
    <w:rsid w:val="006720BF"/>
    <w:rsid w:val="00672137"/>
    <w:rsid w:val="00672354"/>
    <w:rsid w:val="00672451"/>
    <w:rsid w:val="006724D3"/>
    <w:rsid w:val="006724F9"/>
    <w:rsid w:val="00672721"/>
    <w:rsid w:val="006727B6"/>
    <w:rsid w:val="00672906"/>
    <w:rsid w:val="00672917"/>
    <w:rsid w:val="00672997"/>
    <w:rsid w:val="006729ED"/>
    <w:rsid w:val="00672A77"/>
    <w:rsid w:val="00672CA5"/>
    <w:rsid w:val="00672DAD"/>
    <w:rsid w:val="00672DD6"/>
    <w:rsid w:val="00672EE5"/>
    <w:rsid w:val="00672F49"/>
    <w:rsid w:val="006730AD"/>
    <w:rsid w:val="006730B5"/>
    <w:rsid w:val="006730CE"/>
    <w:rsid w:val="006730DA"/>
    <w:rsid w:val="006733A1"/>
    <w:rsid w:val="00673502"/>
    <w:rsid w:val="00673575"/>
    <w:rsid w:val="0067366A"/>
    <w:rsid w:val="0067372D"/>
    <w:rsid w:val="00673832"/>
    <w:rsid w:val="0067390F"/>
    <w:rsid w:val="0067397A"/>
    <w:rsid w:val="00673B42"/>
    <w:rsid w:val="00673D35"/>
    <w:rsid w:val="00673DC2"/>
    <w:rsid w:val="00673DDB"/>
    <w:rsid w:val="00673DE4"/>
    <w:rsid w:val="00673E60"/>
    <w:rsid w:val="00673E6E"/>
    <w:rsid w:val="00673F20"/>
    <w:rsid w:val="00673F2D"/>
    <w:rsid w:val="00673FF0"/>
    <w:rsid w:val="00673FF4"/>
    <w:rsid w:val="006740D5"/>
    <w:rsid w:val="0067413B"/>
    <w:rsid w:val="006741B3"/>
    <w:rsid w:val="006742C7"/>
    <w:rsid w:val="0067463F"/>
    <w:rsid w:val="0067474B"/>
    <w:rsid w:val="0067475D"/>
    <w:rsid w:val="006747CB"/>
    <w:rsid w:val="00674890"/>
    <w:rsid w:val="0067499E"/>
    <w:rsid w:val="00674B3E"/>
    <w:rsid w:val="00674C50"/>
    <w:rsid w:val="00674C6E"/>
    <w:rsid w:val="00674C99"/>
    <w:rsid w:val="00674EBB"/>
    <w:rsid w:val="00674EE4"/>
    <w:rsid w:val="00675047"/>
    <w:rsid w:val="006750D8"/>
    <w:rsid w:val="006751BA"/>
    <w:rsid w:val="006751DE"/>
    <w:rsid w:val="006751FC"/>
    <w:rsid w:val="00675225"/>
    <w:rsid w:val="0067522D"/>
    <w:rsid w:val="006753AF"/>
    <w:rsid w:val="006754A3"/>
    <w:rsid w:val="006754E3"/>
    <w:rsid w:val="00675682"/>
    <w:rsid w:val="0067569F"/>
    <w:rsid w:val="006756CB"/>
    <w:rsid w:val="0067574B"/>
    <w:rsid w:val="00675779"/>
    <w:rsid w:val="006757BB"/>
    <w:rsid w:val="00675800"/>
    <w:rsid w:val="0067593E"/>
    <w:rsid w:val="00675997"/>
    <w:rsid w:val="006759CC"/>
    <w:rsid w:val="00675A68"/>
    <w:rsid w:val="00675D39"/>
    <w:rsid w:val="00675DCC"/>
    <w:rsid w:val="00675F77"/>
    <w:rsid w:val="00676134"/>
    <w:rsid w:val="00676487"/>
    <w:rsid w:val="0067668E"/>
    <w:rsid w:val="0067678A"/>
    <w:rsid w:val="00676817"/>
    <w:rsid w:val="00676825"/>
    <w:rsid w:val="00676896"/>
    <w:rsid w:val="0067689B"/>
    <w:rsid w:val="006768EB"/>
    <w:rsid w:val="006768F5"/>
    <w:rsid w:val="00676936"/>
    <w:rsid w:val="00676993"/>
    <w:rsid w:val="006769A1"/>
    <w:rsid w:val="00676A21"/>
    <w:rsid w:val="00676A3A"/>
    <w:rsid w:val="00676A82"/>
    <w:rsid w:val="00676AA5"/>
    <w:rsid w:val="00676AD4"/>
    <w:rsid w:val="00676B85"/>
    <w:rsid w:val="00676B86"/>
    <w:rsid w:val="00676BC9"/>
    <w:rsid w:val="00676CD1"/>
    <w:rsid w:val="00676D32"/>
    <w:rsid w:val="00676E6B"/>
    <w:rsid w:val="00676FBE"/>
    <w:rsid w:val="00676FFD"/>
    <w:rsid w:val="006771F6"/>
    <w:rsid w:val="0067728A"/>
    <w:rsid w:val="006772BF"/>
    <w:rsid w:val="00677323"/>
    <w:rsid w:val="006773F4"/>
    <w:rsid w:val="006775B6"/>
    <w:rsid w:val="006775DA"/>
    <w:rsid w:val="006775EA"/>
    <w:rsid w:val="00677731"/>
    <w:rsid w:val="00677975"/>
    <w:rsid w:val="006779F6"/>
    <w:rsid w:val="00677A86"/>
    <w:rsid w:val="00677AD3"/>
    <w:rsid w:val="00677AE5"/>
    <w:rsid w:val="00677B81"/>
    <w:rsid w:val="00677BD1"/>
    <w:rsid w:val="00677C30"/>
    <w:rsid w:val="00677D12"/>
    <w:rsid w:val="00677DA4"/>
    <w:rsid w:val="00677E77"/>
    <w:rsid w:val="0067F63B"/>
    <w:rsid w:val="00680096"/>
    <w:rsid w:val="006800BB"/>
    <w:rsid w:val="006801AE"/>
    <w:rsid w:val="006805DD"/>
    <w:rsid w:val="0068063F"/>
    <w:rsid w:val="006808BB"/>
    <w:rsid w:val="0068097F"/>
    <w:rsid w:val="00680A4F"/>
    <w:rsid w:val="00680D13"/>
    <w:rsid w:val="00680D8F"/>
    <w:rsid w:val="00681035"/>
    <w:rsid w:val="006810F2"/>
    <w:rsid w:val="0068119E"/>
    <w:rsid w:val="006811E3"/>
    <w:rsid w:val="006813E3"/>
    <w:rsid w:val="0068145C"/>
    <w:rsid w:val="00681461"/>
    <w:rsid w:val="00681496"/>
    <w:rsid w:val="0068149A"/>
    <w:rsid w:val="00681612"/>
    <w:rsid w:val="00681717"/>
    <w:rsid w:val="0068174D"/>
    <w:rsid w:val="006818A6"/>
    <w:rsid w:val="006819A9"/>
    <w:rsid w:val="006819B6"/>
    <w:rsid w:val="00681AB0"/>
    <w:rsid w:val="00681BA3"/>
    <w:rsid w:val="00681BAF"/>
    <w:rsid w:val="00681C1F"/>
    <w:rsid w:val="00681FA3"/>
    <w:rsid w:val="006820AE"/>
    <w:rsid w:val="006821AA"/>
    <w:rsid w:val="006822FA"/>
    <w:rsid w:val="0068233D"/>
    <w:rsid w:val="006823C4"/>
    <w:rsid w:val="00682441"/>
    <w:rsid w:val="00682487"/>
    <w:rsid w:val="0068249D"/>
    <w:rsid w:val="006824C3"/>
    <w:rsid w:val="00682644"/>
    <w:rsid w:val="0068264A"/>
    <w:rsid w:val="00682790"/>
    <w:rsid w:val="0068282F"/>
    <w:rsid w:val="006828AA"/>
    <w:rsid w:val="00682905"/>
    <w:rsid w:val="006829FA"/>
    <w:rsid w:val="00682A62"/>
    <w:rsid w:val="00682B1F"/>
    <w:rsid w:val="00682C52"/>
    <w:rsid w:val="00682D91"/>
    <w:rsid w:val="00682F7E"/>
    <w:rsid w:val="00683170"/>
    <w:rsid w:val="0068319F"/>
    <w:rsid w:val="00683253"/>
    <w:rsid w:val="0068326A"/>
    <w:rsid w:val="006832C0"/>
    <w:rsid w:val="006833D2"/>
    <w:rsid w:val="006833ED"/>
    <w:rsid w:val="006833F6"/>
    <w:rsid w:val="006834F2"/>
    <w:rsid w:val="00683608"/>
    <w:rsid w:val="00683629"/>
    <w:rsid w:val="0068362D"/>
    <w:rsid w:val="0068376B"/>
    <w:rsid w:val="0068385F"/>
    <w:rsid w:val="006839E3"/>
    <w:rsid w:val="00683CB5"/>
    <w:rsid w:val="00683D22"/>
    <w:rsid w:val="00683D5E"/>
    <w:rsid w:val="0068414A"/>
    <w:rsid w:val="0068423C"/>
    <w:rsid w:val="006842C4"/>
    <w:rsid w:val="006842C7"/>
    <w:rsid w:val="006842CF"/>
    <w:rsid w:val="006842DC"/>
    <w:rsid w:val="006842E1"/>
    <w:rsid w:val="00684330"/>
    <w:rsid w:val="006843C9"/>
    <w:rsid w:val="0068457C"/>
    <w:rsid w:val="0068470D"/>
    <w:rsid w:val="0068475C"/>
    <w:rsid w:val="006847E0"/>
    <w:rsid w:val="00684841"/>
    <w:rsid w:val="0068489C"/>
    <w:rsid w:val="006848CD"/>
    <w:rsid w:val="006848FB"/>
    <w:rsid w:val="00684B95"/>
    <w:rsid w:val="00684BA9"/>
    <w:rsid w:val="00684BC8"/>
    <w:rsid w:val="00684C07"/>
    <w:rsid w:val="00684C0D"/>
    <w:rsid w:val="00684CE6"/>
    <w:rsid w:val="00684CE8"/>
    <w:rsid w:val="00684D1E"/>
    <w:rsid w:val="00684D27"/>
    <w:rsid w:val="00684D5D"/>
    <w:rsid w:val="00684E10"/>
    <w:rsid w:val="00684E6B"/>
    <w:rsid w:val="00684FB7"/>
    <w:rsid w:val="0068526C"/>
    <w:rsid w:val="0068526F"/>
    <w:rsid w:val="006852C7"/>
    <w:rsid w:val="0068539D"/>
    <w:rsid w:val="0068544E"/>
    <w:rsid w:val="0068568F"/>
    <w:rsid w:val="006857DC"/>
    <w:rsid w:val="006857E1"/>
    <w:rsid w:val="00685915"/>
    <w:rsid w:val="006859EC"/>
    <w:rsid w:val="00685A38"/>
    <w:rsid w:val="00685AEB"/>
    <w:rsid w:val="00685AF1"/>
    <w:rsid w:val="00685B5D"/>
    <w:rsid w:val="00685B99"/>
    <w:rsid w:val="00685BD3"/>
    <w:rsid w:val="00685C04"/>
    <w:rsid w:val="00685C16"/>
    <w:rsid w:val="00685E39"/>
    <w:rsid w:val="00685FC5"/>
    <w:rsid w:val="006860BF"/>
    <w:rsid w:val="00686110"/>
    <w:rsid w:val="0068640E"/>
    <w:rsid w:val="00686643"/>
    <w:rsid w:val="0068670F"/>
    <w:rsid w:val="00686B33"/>
    <w:rsid w:val="00686B66"/>
    <w:rsid w:val="00686C24"/>
    <w:rsid w:val="00686C69"/>
    <w:rsid w:val="00686CC0"/>
    <w:rsid w:val="00686EAC"/>
    <w:rsid w:val="00686F21"/>
    <w:rsid w:val="00686F43"/>
    <w:rsid w:val="00687083"/>
    <w:rsid w:val="00687117"/>
    <w:rsid w:val="006871E6"/>
    <w:rsid w:val="006871FF"/>
    <w:rsid w:val="006873CE"/>
    <w:rsid w:val="006874F1"/>
    <w:rsid w:val="006876E6"/>
    <w:rsid w:val="00687713"/>
    <w:rsid w:val="006877A9"/>
    <w:rsid w:val="006878A9"/>
    <w:rsid w:val="00687A0F"/>
    <w:rsid w:val="00687A80"/>
    <w:rsid w:val="00687C87"/>
    <w:rsid w:val="00687D1C"/>
    <w:rsid w:val="00687D4E"/>
    <w:rsid w:val="00687FCF"/>
    <w:rsid w:val="006900F8"/>
    <w:rsid w:val="0069025A"/>
    <w:rsid w:val="00690348"/>
    <w:rsid w:val="00690352"/>
    <w:rsid w:val="00690395"/>
    <w:rsid w:val="0069043B"/>
    <w:rsid w:val="00690475"/>
    <w:rsid w:val="00690502"/>
    <w:rsid w:val="0069053D"/>
    <w:rsid w:val="00690571"/>
    <w:rsid w:val="006907E9"/>
    <w:rsid w:val="00690A89"/>
    <w:rsid w:val="00690BAC"/>
    <w:rsid w:val="00690CCF"/>
    <w:rsid w:val="00690D5E"/>
    <w:rsid w:val="00690D70"/>
    <w:rsid w:val="00690DFA"/>
    <w:rsid w:val="00690E60"/>
    <w:rsid w:val="00690EF5"/>
    <w:rsid w:val="00690F78"/>
    <w:rsid w:val="00690F83"/>
    <w:rsid w:val="0069100E"/>
    <w:rsid w:val="00691125"/>
    <w:rsid w:val="00691226"/>
    <w:rsid w:val="0069131B"/>
    <w:rsid w:val="00691470"/>
    <w:rsid w:val="00691570"/>
    <w:rsid w:val="00691578"/>
    <w:rsid w:val="006915D7"/>
    <w:rsid w:val="0069160C"/>
    <w:rsid w:val="0069161D"/>
    <w:rsid w:val="006916AB"/>
    <w:rsid w:val="00691737"/>
    <w:rsid w:val="006917EB"/>
    <w:rsid w:val="00691888"/>
    <w:rsid w:val="006918A4"/>
    <w:rsid w:val="00691B7B"/>
    <w:rsid w:val="00691D70"/>
    <w:rsid w:val="00691DF2"/>
    <w:rsid w:val="00691F0F"/>
    <w:rsid w:val="00691F12"/>
    <w:rsid w:val="00691FD3"/>
    <w:rsid w:val="006920C5"/>
    <w:rsid w:val="00692283"/>
    <w:rsid w:val="006922E6"/>
    <w:rsid w:val="006923AD"/>
    <w:rsid w:val="0069249E"/>
    <w:rsid w:val="006924FF"/>
    <w:rsid w:val="00692647"/>
    <w:rsid w:val="0069267F"/>
    <w:rsid w:val="00692739"/>
    <w:rsid w:val="0069278B"/>
    <w:rsid w:val="00692A5D"/>
    <w:rsid w:val="00692B16"/>
    <w:rsid w:val="00692C51"/>
    <w:rsid w:val="00692CBD"/>
    <w:rsid w:val="00692D33"/>
    <w:rsid w:val="00692E48"/>
    <w:rsid w:val="00692EE4"/>
    <w:rsid w:val="00693083"/>
    <w:rsid w:val="0069334C"/>
    <w:rsid w:val="00693494"/>
    <w:rsid w:val="006934F3"/>
    <w:rsid w:val="00693664"/>
    <w:rsid w:val="00693786"/>
    <w:rsid w:val="00693806"/>
    <w:rsid w:val="00693820"/>
    <w:rsid w:val="006938BD"/>
    <w:rsid w:val="006939A7"/>
    <w:rsid w:val="00693ABD"/>
    <w:rsid w:val="00693BBF"/>
    <w:rsid w:val="00693D7B"/>
    <w:rsid w:val="00693E59"/>
    <w:rsid w:val="00693ED2"/>
    <w:rsid w:val="00693F07"/>
    <w:rsid w:val="00693F19"/>
    <w:rsid w:val="00693F45"/>
    <w:rsid w:val="00694028"/>
    <w:rsid w:val="006941EA"/>
    <w:rsid w:val="0069427C"/>
    <w:rsid w:val="006942AA"/>
    <w:rsid w:val="0069434A"/>
    <w:rsid w:val="00694372"/>
    <w:rsid w:val="006943DC"/>
    <w:rsid w:val="006944B6"/>
    <w:rsid w:val="006944E4"/>
    <w:rsid w:val="006944FE"/>
    <w:rsid w:val="00694507"/>
    <w:rsid w:val="00694517"/>
    <w:rsid w:val="006945EF"/>
    <w:rsid w:val="00694610"/>
    <w:rsid w:val="00694673"/>
    <w:rsid w:val="006947F2"/>
    <w:rsid w:val="00694899"/>
    <w:rsid w:val="006948CD"/>
    <w:rsid w:val="006949EC"/>
    <w:rsid w:val="00694B04"/>
    <w:rsid w:val="00694B48"/>
    <w:rsid w:val="00694BF3"/>
    <w:rsid w:val="00694F31"/>
    <w:rsid w:val="00694FEE"/>
    <w:rsid w:val="00695135"/>
    <w:rsid w:val="00695201"/>
    <w:rsid w:val="0069533F"/>
    <w:rsid w:val="00695474"/>
    <w:rsid w:val="006954F8"/>
    <w:rsid w:val="006955DA"/>
    <w:rsid w:val="006955E2"/>
    <w:rsid w:val="00695628"/>
    <w:rsid w:val="0069568B"/>
    <w:rsid w:val="00695696"/>
    <w:rsid w:val="00695780"/>
    <w:rsid w:val="00695791"/>
    <w:rsid w:val="006957C0"/>
    <w:rsid w:val="0069582C"/>
    <w:rsid w:val="006959A7"/>
    <w:rsid w:val="00695AAD"/>
    <w:rsid w:val="00695AEF"/>
    <w:rsid w:val="00695BC1"/>
    <w:rsid w:val="00695D8B"/>
    <w:rsid w:val="00695FF5"/>
    <w:rsid w:val="006961C9"/>
    <w:rsid w:val="00696261"/>
    <w:rsid w:val="0069626E"/>
    <w:rsid w:val="006962FF"/>
    <w:rsid w:val="0069640B"/>
    <w:rsid w:val="006965DF"/>
    <w:rsid w:val="0069667E"/>
    <w:rsid w:val="006967DC"/>
    <w:rsid w:val="00696890"/>
    <w:rsid w:val="006968D7"/>
    <w:rsid w:val="006968F4"/>
    <w:rsid w:val="0069692B"/>
    <w:rsid w:val="00696AE4"/>
    <w:rsid w:val="00696BF6"/>
    <w:rsid w:val="00696C1F"/>
    <w:rsid w:val="00696C48"/>
    <w:rsid w:val="00696CE5"/>
    <w:rsid w:val="00696CE8"/>
    <w:rsid w:val="00696D3C"/>
    <w:rsid w:val="00696DB3"/>
    <w:rsid w:val="00696F89"/>
    <w:rsid w:val="00696F90"/>
    <w:rsid w:val="00697169"/>
    <w:rsid w:val="006971FB"/>
    <w:rsid w:val="0069748B"/>
    <w:rsid w:val="00697581"/>
    <w:rsid w:val="006978A3"/>
    <w:rsid w:val="00697918"/>
    <w:rsid w:val="00697937"/>
    <w:rsid w:val="006979D6"/>
    <w:rsid w:val="006979FF"/>
    <w:rsid w:val="00697A34"/>
    <w:rsid w:val="00697B5F"/>
    <w:rsid w:val="00697D4F"/>
    <w:rsid w:val="00697D82"/>
    <w:rsid w:val="00697E48"/>
    <w:rsid w:val="00697EFF"/>
    <w:rsid w:val="006A003E"/>
    <w:rsid w:val="006A01AD"/>
    <w:rsid w:val="006A0237"/>
    <w:rsid w:val="006A0310"/>
    <w:rsid w:val="006A0481"/>
    <w:rsid w:val="006A04A1"/>
    <w:rsid w:val="006A0611"/>
    <w:rsid w:val="006A0631"/>
    <w:rsid w:val="006A069F"/>
    <w:rsid w:val="006A07B9"/>
    <w:rsid w:val="006A09FE"/>
    <w:rsid w:val="006A0A86"/>
    <w:rsid w:val="006A0B57"/>
    <w:rsid w:val="006A0BBF"/>
    <w:rsid w:val="006A0C43"/>
    <w:rsid w:val="006A0EDF"/>
    <w:rsid w:val="006A0FBD"/>
    <w:rsid w:val="006A0FFA"/>
    <w:rsid w:val="006A10A4"/>
    <w:rsid w:val="006A1247"/>
    <w:rsid w:val="006A1298"/>
    <w:rsid w:val="006A13AE"/>
    <w:rsid w:val="006A14D2"/>
    <w:rsid w:val="006A17AB"/>
    <w:rsid w:val="006A1904"/>
    <w:rsid w:val="006A1928"/>
    <w:rsid w:val="006A1A94"/>
    <w:rsid w:val="006A1ACB"/>
    <w:rsid w:val="006A1B2B"/>
    <w:rsid w:val="006A1BE0"/>
    <w:rsid w:val="006A1C58"/>
    <w:rsid w:val="006A1D19"/>
    <w:rsid w:val="006A1D41"/>
    <w:rsid w:val="006A1D6E"/>
    <w:rsid w:val="006A1E0F"/>
    <w:rsid w:val="006A1F14"/>
    <w:rsid w:val="006A2085"/>
    <w:rsid w:val="006A2136"/>
    <w:rsid w:val="006A21CF"/>
    <w:rsid w:val="006A22AB"/>
    <w:rsid w:val="006A2328"/>
    <w:rsid w:val="006A232B"/>
    <w:rsid w:val="006A2350"/>
    <w:rsid w:val="006A239E"/>
    <w:rsid w:val="006A24BE"/>
    <w:rsid w:val="006A24EB"/>
    <w:rsid w:val="006A259A"/>
    <w:rsid w:val="006A2620"/>
    <w:rsid w:val="006A271D"/>
    <w:rsid w:val="006A288F"/>
    <w:rsid w:val="006A28E1"/>
    <w:rsid w:val="006A2901"/>
    <w:rsid w:val="006A2955"/>
    <w:rsid w:val="006A299C"/>
    <w:rsid w:val="006A29D2"/>
    <w:rsid w:val="006A2B2F"/>
    <w:rsid w:val="006A2B71"/>
    <w:rsid w:val="006A2C26"/>
    <w:rsid w:val="006A2C68"/>
    <w:rsid w:val="006A2D55"/>
    <w:rsid w:val="006A2E04"/>
    <w:rsid w:val="006A2E26"/>
    <w:rsid w:val="006A2E59"/>
    <w:rsid w:val="006A2EF9"/>
    <w:rsid w:val="006A32D7"/>
    <w:rsid w:val="006A3554"/>
    <w:rsid w:val="006A35D8"/>
    <w:rsid w:val="006A36AE"/>
    <w:rsid w:val="006A3762"/>
    <w:rsid w:val="006A37ED"/>
    <w:rsid w:val="006A3897"/>
    <w:rsid w:val="006A38EA"/>
    <w:rsid w:val="006A3981"/>
    <w:rsid w:val="006A3987"/>
    <w:rsid w:val="006A39BE"/>
    <w:rsid w:val="006A3A80"/>
    <w:rsid w:val="006A3AD1"/>
    <w:rsid w:val="006A3AED"/>
    <w:rsid w:val="006A3B12"/>
    <w:rsid w:val="006A3BF1"/>
    <w:rsid w:val="006A3D72"/>
    <w:rsid w:val="006A4071"/>
    <w:rsid w:val="006A43E8"/>
    <w:rsid w:val="006A4574"/>
    <w:rsid w:val="006A45A1"/>
    <w:rsid w:val="006A467C"/>
    <w:rsid w:val="006A46A5"/>
    <w:rsid w:val="006A46E8"/>
    <w:rsid w:val="006A4780"/>
    <w:rsid w:val="006A4784"/>
    <w:rsid w:val="006A47B8"/>
    <w:rsid w:val="006A484B"/>
    <w:rsid w:val="006A48A8"/>
    <w:rsid w:val="006A48C9"/>
    <w:rsid w:val="006A48F1"/>
    <w:rsid w:val="006A4A45"/>
    <w:rsid w:val="006A4ACA"/>
    <w:rsid w:val="006A4ADC"/>
    <w:rsid w:val="006A4BC3"/>
    <w:rsid w:val="006A4CA2"/>
    <w:rsid w:val="006A4FEE"/>
    <w:rsid w:val="006A50A8"/>
    <w:rsid w:val="006A50AB"/>
    <w:rsid w:val="006A50C4"/>
    <w:rsid w:val="006A50E2"/>
    <w:rsid w:val="006A5185"/>
    <w:rsid w:val="006A51FF"/>
    <w:rsid w:val="006A5242"/>
    <w:rsid w:val="006A52DD"/>
    <w:rsid w:val="006A52EF"/>
    <w:rsid w:val="006A5483"/>
    <w:rsid w:val="006A54AA"/>
    <w:rsid w:val="006A575D"/>
    <w:rsid w:val="006A57D4"/>
    <w:rsid w:val="006A57D6"/>
    <w:rsid w:val="006A59F4"/>
    <w:rsid w:val="006A5A19"/>
    <w:rsid w:val="006A5A35"/>
    <w:rsid w:val="006A5B1D"/>
    <w:rsid w:val="006A5B6F"/>
    <w:rsid w:val="006A5BB1"/>
    <w:rsid w:val="006A5C09"/>
    <w:rsid w:val="006A5C38"/>
    <w:rsid w:val="006A5CAD"/>
    <w:rsid w:val="006A5CC8"/>
    <w:rsid w:val="006A5D65"/>
    <w:rsid w:val="006A5E06"/>
    <w:rsid w:val="006A5E8B"/>
    <w:rsid w:val="006A5EEA"/>
    <w:rsid w:val="006A5F3B"/>
    <w:rsid w:val="006A6126"/>
    <w:rsid w:val="006A6289"/>
    <w:rsid w:val="006A62CC"/>
    <w:rsid w:val="006A6417"/>
    <w:rsid w:val="006A6530"/>
    <w:rsid w:val="006A653B"/>
    <w:rsid w:val="006A6576"/>
    <w:rsid w:val="006A6609"/>
    <w:rsid w:val="006A6661"/>
    <w:rsid w:val="006A67AA"/>
    <w:rsid w:val="006A6813"/>
    <w:rsid w:val="006A6ADF"/>
    <w:rsid w:val="006A6B16"/>
    <w:rsid w:val="006A6B41"/>
    <w:rsid w:val="006A6C1C"/>
    <w:rsid w:val="006A6C41"/>
    <w:rsid w:val="006A6C44"/>
    <w:rsid w:val="006A6DA2"/>
    <w:rsid w:val="006A6DD6"/>
    <w:rsid w:val="006A6E84"/>
    <w:rsid w:val="006A6EA9"/>
    <w:rsid w:val="006A6F7E"/>
    <w:rsid w:val="006A709D"/>
    <w:rsid w:val="006A71E7"/>
    <w:rsid w:val="006A728E"/>
    <w:rsid w:val="006A72A4"/>
    <w:rsid w:val="006A733D"/>
    <w:rsid w:val="006A7476"/>
    <w:rsid w:val="006A7554"/>
    <w:rsid w:val="006A7600"/>
    <w:rsid w:val="006A77E4"/>
    <w:rsid w:val="006A7808"/>
    <w:rsid w:val="006A788F"/>
    <w:rsid w:val="006A7A42"/>
    <w:rsid w:val="006A7B57"/>
    <w:rsid w:val="006A7B93"/>
    <w:rsid w:val="006A7B97"/>
    <w:rsid w:val="006A7B99"/>
    <w:rsid w:val="006A7C78"/>
    <w:rsid w:val="006A7CC1"/>
    <w:rsid w:val="006A7E74"/>
    <w:rsid w:val="006A7EC8"/>
    <w:rsid w:val="006B0058"/>
    <w:rsid w:val="006B008D"/>
    <w:rsid w:val="006B01DA"/>
    <w:rsid w:val="006B0385"/>
    <w:rsid w:val="006B0410"/>
    <w:rsid w:val="006B0420"/>
    <w:rsid w:val="006B06AC"/>
    <w:rsid w:val="006B06D8"/>
    <w:rsid w:val="006B09D0"/>
    <w:rsid w:val="006B0BEE"/>
    <w:rsid w:val="006B0CD5"/>
    <w:rsid w:val="006B0D12"/>
    <w:rsid w:val="006B1092"/>
    <w:rsid w:val="006B1131"/>
    <w:rsid w:val="006B1266"/>
    <w:rsid w:val="006B1298"/>
    <w:rsid w:val="006B1341"/>
    <w:rsid w:val="006B13AA"/>
    <w:rsid w:val="006B13F1"/>
    <w:rsid w:val="006B1405"/>
    <w:rsid w:val="006B1413"/>
    <w:rsid w:val="006B143C"/>
    <w:rsid w:val="006B14D3"/>
    <w:rsid w:val="006B159E"/>
    <w:rsid w:val="006B15BB"/>
    <w:rsid w:val="006B15C5"/>
    <w:rsid w:val="006B15FD"/>
    <w:rsid w:val="006B16A4"/>
    <w:rsid w:val="006B183C"/>
    <w:rsid w:val="006B1932"/>
    <w:rsid w:val="006B1A35"/>
    <w:rsid w:val="006B1AB1"/>
    <w:rsid w:val="006B1BFC"/>
    <w:rsid w:val="006B1C3E"/>
    <w:rsid w:val="006B1CBE"/>
    <w:rsid w:val="006B1E6E"/>
    <w:rsid w:val="006B1FEC"/>
    <w:rsid w:val="006B2062"/>
    <w:rsid w:val="006B2082"/>
    <w:rsid w:val="006B20DE"/>
    <w:rsid w:val="006B21C4"/>
    <w:rsid w:val="006B232C"/>
    <w:rsid w:val="006B23FE"/>
    <w:rsid w:val="006B2463"/>
    <w:rsid w:val="006B25B8"/>
    <w:rsid w:val="006B2660"/>
    <w:rsid w:val="006B26EA"/>
    <w:rsid w:val="006B2A0D"/>
    <w:rsid w:val="006B2A9A"/>
    <w:rsid w:val="006B2ABF"/>
    <w:rsid w:val="006B2B48"/>
    <w:rsid w:val="006B2B61"/>
    <w:rsid w:val="006B2B6B"/>
    <w:rsid w:val="006B2CD8"/>
    <w:rsid w:val="006B2DD6"/>
    <w:rsid w:val="006B3006"/>
    <w:rsid w:val="006B3020"/>
    <w:rsid w:val="006B30F9"/>
    <w:rsid w:val="006B31D8"/>
    <w:rsid w:val="006B32C7"/>
    <w:rsid w:val="006B33FA"/>
    <w:rsid w:val="006B35D3"/>
    <w:rsid w:val="006B35FD"/>
    <w:rsid w:val="006B3737"/>
    <w:rsid w:val="006B38D7"/>
    <w:rsid w:val="006B38E0"/>
    <w:rsid w:val="006B39E7"/>
    <w:rsid w:val="006B3A77"/>
    <w:rsid w:val="006B3A85"/>
    <w:rsid w:val="006B3B07"/>
    <w:rsid w:val="006B3BC4"/>
    <w:rsid w:val="006B3CD3"/>
    <w:rsid w:val="006B3D9E"/>
    <w:rsid w:val="006B3DAB"/>
    <w:rsid w:val="006B3DB8"/>
    <w:rsid w:val="006B3E6B"/>
    <w:rsid w:val="006B3F22"/>
    <w:rsid w:val="006B3F64"/>
    <w:rsid w:val="006B3FF3"/>
    <w:rsid w:val="006B4018"/>
    <w:rsid w:val="006B4138"/>
    <w:rsid w:val="006B413B"/>
    <w:rsid w:val="006B41A2"/>
    <w:rsid w:val="006B428E"/>
    <w:rsid w:val="006B42DC"/>
    <w:rsid w:val="006B43D5"/>
    <w:rsid w:val="006B4404"/>
    <w:rsid w:val="006B44CA"/>
    <w:rsid w:val="006B44F2"/>
    <w:rsid w:val="006B4553"/>
    <w:rsid w:val="006B4601"/>
    <w:rsid w:val="006B462D"/>
    <w:rsid w:val="006B4681"/>
    <w:rsid w:val="006B46A0"/>
    <w:rsid w:val="006B4716"/>
    <w:rsid w:val="006B47BB"/>
    <w:rsid w:val="006B4880"/>
    <w:rsid w:val="006B4889"/>
    <w:rsid w:val="006B4B1C"/>
    <w:rsid w:val="006B4C04"/>
    <w:rsid w:val="006B4D06"/>
    <w:rsid w:val="006B4D45"/>
    <w:rsid w:val="006B4F0D"/>
    <w:rsid w:val="006B4F23"/>
    <w:rsid w:val="006B509E"/>
    <w:rsid w:val="006B52F4"/>
    <w:rsid w:val="006B5381"/>
    <w:rsid w:val="006B53E8"/>
    <w:rsid w:val="006B5451"/>
    <w:rsid w:val="006B5499"/>
    <w:rsid w:val="006B5543"/>
    <w:rsid w:val="006B556F"/>
    <w:rsid w:val="006B5707"/>
    <w:rsid w:val="006B570D"/>
    <w:rsid w:val="006B579A"/>
    <w:rsid w:val="006B5951"/>
    <w:rsid w:val="006B59E7"/>
    <w:rsid w:val="006B5B2E"/>
    <w:rsid w:val="006B5CD9"/>
    <w:rsid w:val="006B5CE4"/>
    <w:rsid w:val="006B5DD7"/>
    <w:rsid w:val="006B5DE9"/>
    <w:rsid w:val="006B5E88"/>
    <w:rsid w:val="006B6049"/>
    <w:rsid w:val="006B6314"/>
    <w:rsid w:val="006B633E"/>
    <w:rsid w:val="006B64E3"/>
    <w:rsid w:val="006B6691"/>
    <w:rsid w:val="006B67C0"/>
    <w:rsid w:val="006B6836"/>
    <w:rsid w:val="006B69EB"/>
    <w:rsid w:val="006B6A56"/>
    <w:rsid w:val="006B6C3F"/>
    <w:rsid w:val="006B6D0F"/>
    <w:rsid w:val="006B6DD1"/>
    <w:rsid w:val="006B6DED"/>
    <w:rsid w:val="006B6FD2"/>
    <w:rsid w:val="006B7213"/>
    <w:rsid w:val="006B72A0"/>
    <w:rsid w:val="006B72EB"/>
    <w:rsid w:val="006B7375"/>
    <w:rsid w:val="006B757E"/>
    <w:rsid w:val="006B7622"/>
    <w:rsid w:val="006B771E"/>
    <w:rsid w:val="006B779D"/>
    <w:rsid w:val="006B7838"/>
    <w:rsid w:val="006B7A6C"/>
    <w:rsid w:val="006B7B51"/>
    <w:rsid w:val="006B7B5D"/>
    <w:rsid w:val="006B7C40"/>
    <w:rsid w:val="006B7C52"/>
    <w:rsid w:val="006B7C79"/>
    <w:rsid w:val="006B7E38"/>
    <w:rsid w:val="006B7F15"/>
    <w:rsid w:val="006B7FB5"/>
    <w:rsid w:val="006C0192"/>
    <w:rsid w:val="006C049B"/>
    <w:rsid w:val="006C049F"/>
    <w:rsid w:val="006C06A7"/>
    <w:rsid w:val="006C083D"/>
    <w:rsid w:val="006C08D9"/>
    <w:rsid w:val="006C08DA"/>
    <w:rsid w:val="006C092A"/>
    <w:rsid w:val="006C09AA"/>
    <w:rsid w:val="006C0AF0"/>
    <w:rsid w:val="006C0BE1"/>
    <w:rsid w:val="006C0CEE"/>
    <w:rsid w:val="006C0EAE"/>
    <w:rsid w:val="006C0F20"/>
    <w:rsid w:val="006C0F8E"/>
    <w:rsid w:val="006C106D"/>
    <w:rsid w:val="006C1120"/>
    <w:rsid w:val="006C12D8"/>
    <w:rsid w:val="006C14A9"/>
    <w:rsid w:val="006C15D7"/>
    <w:rsid w:val="006C16B8"/>
    <w:rsid w:val="006C16CA"/>
    <w:rsid w:val="006C16FB"/>
    <w:rsid w:val="006C17CC"/>
    <w:rsid w:val="006C18F9"/>
    <w:rsid w:val="006C1978"/>
    <w:rsid w:val="006C1998"/>
    <w:rsid w:val="006C1C1D"/>
    <w:rsid w:val="006C1C2E"/>
    <w:rsid w:val="006C1C56"/>
    <w:rsid w:val="006C1EC6"/>
    <w:rsid w:val="006C1F18"/>
    <w:rsid w:val="006C21B1"/>
    <w:rsid w:val="006C21F6"/>
    <w:rsid w:val="006C222E"/>
    <w:rsid w:val="006C224F"/>
    <w:rsid w:val="006C254F"/>
    <w:rsid w:val="006C2566"/>
    <w:rsid w:val="006C25A4"/>
    <w:rsid w:val="006C28AB"/>
    <w:rsid w:val="006C28AF"/>
    <w:rsid w:val="006C28C8"/>
    <w:rsid w:val="006C2C22"/>
    <w:rsid w:val="006C3004"/>
    <w:rsid w:val="006C303A"/>
    <w:rsid w:val="006C3078"/>
    <w:rsid w:val="006C3158"/>
    <w:rsid w:val="006C31A5"/>
    <w:rsid w:val="006C326C"/>
    <w:rsid w:val="006C373A"/>
    <w:rsid w:val="006C37F6"/>
    <w:rsid w:val="006C38B0"/>
    <w:rsid w:val="006C38BD"/>
    <w:rsid w:val="006C3BFC"/>
    <w:rsid w:val="006C3EDE"/>
    <w:rsid w:val="006C40D8"/>
    <w:rsid w:val="006C4297"/>
    <w:rsid w:val="006C4512"/>
    <w:rsid w:val="006C45CD"/>
    <w:rsid w:val="006C4668"/>
    <w:rsid w:val="006C474D"/>
    <w:rsid w:val="006C47A5"/>
    <w:rsid w:val="006C47E5"/>
    <w:rsid w:val="006C488C"/>
    <w:rsid w:val="006C489F"/>
    <w:rsid w:val="006C4908"/>
    <w:rsid w:val="006C4914"/>
    <w:rsid w:val="006C4A6B"/>
    <w:rsid w:val="006C4AFD"/>
    <w:rsid w:val="006C4BEA"/>
    <w:rsid w:val="006C4CF1"/>
    <w:rsid w:val="006C4D09"/>
    <w:rsid w:val="006C4D84"/>
    <w:rsid w:val="006C4FA7"/>
    <w:rsid w:val="006C5363"/>
    <w:rsid w:val="006C53B9"/>
    <w:rsid w:val="006C53FB"/>
    <w:rsid w:val="006C55DA"/>
    <w:rsid w:val="006C5623"/>
    <w:rsid w:val="006C5624"/>
    <w:rsid w:val="006C5659"/>
    <w:rsid w:val="006C56EA"/>
    <w:rsid w:val="006C5720"/>
    <w:rsid w:val="006C5721"/>
    <w:rsid w:val="006C5824"/>
    <w:rsid w:val="006C590C"/>
    <w:rsid w:val="006C59A7"/>
    <w:rsid w:val="006C59C4"/>
    <w:rsid w:val="006C5A8F"/>
    <w:rsid w:val="006C5AC8"/>
    <w:rsid w:val="006C5B6A"/>
    <w:rsid w:val="006C5BCE"/>
    <w:rsid w:val="006C5D3F"/>
    <w:rsid w:val="006C5D96"/>
    <w:rsid w:val="006C5DA0"/>
    <w:rsid w:val="006C5DA7"/>
    <w:rsid w:val="006C5E74"/>
    <w:rsid w:val="006C5E75"/>
    <w:rsid w:val="006C5F10"/>
    <w:rsid w:val="006C621A"/>
    <w:rsid w:val="006C6294"/>
    <w:rsid w:val="006C62DA"/>
    <w:rsid w:val="006C63F8"/>
    <w:rsid w:val="006C6421"/>
    <w:rsid w:val="006C6625"/>
    <w:rsid w:val="006C6731"/>
    <w:rsid w:val="006C67DB"/>
    <w:rsid w:val="006C67F0"/>
    <w:rsid w:val="006C681A"/>
    <w:rsid w:val="006C6822"/>
    <w:rsid w:val="006C683D"/>
    <w:rsid w:val="006C68BC"/>
    <w:rsid w:val="006C6C58"/>
    <w:rsid w:val="006C6D14"/>
    <w:rsid w:val="006C6D5A"/>
    <w:rsid w:val="006C6E4F"/>
    <w:rsid w:val="006C6EE2"/>
    <w:rsid w:val="006C713B"/>
    <w:rsid w:val="006C717C"/>
    <w:rsid w:val="006C71AF"/>
    <w:rsid w:val="006C71DE"/>
    <w:rsid w:val="006C71F6"/>
    <w:rsid w:val="006C728B"/>
    <w:rsid w:val="006C72CA"/>
    <w:rsid w:val="006C7431"/>
    <w:rsid w:val="006C748F"/>
    <w:rsid w:val="006C74BA"/>
    <w:rsid w:val="006C74C6"/>
    <w:rsid w:val="006C762B"/>
    <w:rsid w:val="006C76B3"/>
    <w:rsid w:val="006C773E"/>
    <w:rsid w:val="006C7784"/>
    <w:rsid w:val="006C7895"/>
    <w:rsid w:val="006C7898"/>
    <w:rsid w:val="006C79C2"/>
    <w:rsid w:val="006C7A1D"/>
    <w:rsid w:val="006C7AA0"/>
    <w:rsid w:val="006C7B64"/>
    <w:rsid w:val="006C7E94"/>
    <w:rsid w:val="006C7E9C"/>
    <w:rsid w:val="006C7EDD"/>
    <w:rsid w:val="006C7F01"/>
    <w:rsid w:val="006D0061"/>
    <w:rsid w:val="006D02E5"/>
    <w:rsid w:val="006D0449"/>
    <w:rsid w:val="006D046E"/>
    <w:rsid w:val="006D06C7"/>
    <w:rsid w:val="006D08E5"/>
    <w:rsid w:val="006D0973"/>
    <w:rsid w:val="006D0AB7"/>
    <w:rsid w:val="006D0CD9"/>
    <w:rsid w:val="006D0D97"/>
    <w:rsid w:val="006D0EE5"/>
    <w:rsid w:val="006D1077"/>
    <w:rsid w:val="006D10CC"/>
    <w:rsid w:val="006D1103"/>
    <w:rsid w:val="006D1160"/>
    <w:rsid w:val="006D1299"/>
    <w:rsid w:val="006D13E3"/>
    <w:rsid w:val="006D143E"/>
    <w:rsid w:val="006D15D8"/>
    <w:rsid w:val="006D16C3"/>
    <w:rsid w:val="006D16F1"/>
    <w:rsid w:val="006D1708"/>
    <w:rsid w:val="006D1859"/>
    <w:rsid w:val="006D18FF"/>
    <w:rsid w:val="006D190F"/>
    <w:rsid w:val="006D195E"/>
    <w:rsid w:val="006D19C3"/>
    <w:rsid w:val="006D1B07"/>
    <w:rsid w:val="006D1B76"/>
    <w:rsid w:val="006D1C4C"/>
    <w:rsid w:val="006D1C61"/>
    <w:rsid w:val="006D1CF6"/>
    <w:rsid w:val="006D1F1B"/>
    <w:rsid w:val="006D1F7C"/>
    <w:rsid w:val="006D1FE0"/>
    <w:rsid w:val="006D2025"/>
    <w:rsid w:val="006D20AE"/>
    <w:rsid w:val="006D2153"/>
    <w:rsid w:val="006D216A"/>
    <w:rsid w:val="006D21F4"/>
    <w:rsid w:val="006D2252"/>
    <w:rsid w:val="006D228E"/>
    <w:rsid w:val="006D27D1"/>
    <w:rsid w:val="006D27DC"/>
    <w:rsid w:val="006D2932"/>
    <w:rsid w:val="006D29FA"/>
    <w:rsid w:val="006D2ADB"/>
    <w:rsid w:val="006D2ADD"/>
    <w:rsid w:val="006D2B19"/>
    <w:rsid w:val="006D2C03"/>
    <w:rsid w:val="006D2CDF"/>
    <w:rsid w:val="006D2E02"/>
    <w:rsid w:val="006D2E27"/>
    <w:rsid w:val="006D2F35"/>
    <w:rsid w:val="006D2F97"/>
    <w:rsid w:val="006D2FD1"/>
    <w:rsid w:val="006D2FED"/>
    <w:rsid w:val="006D3195"/>
    <w:rsid w:val="006D325B"/>
    <w:rsid w:val="006D3290"/>
    <w:rsid w:val="006D32F8"/>
    <w:rsid w:val="006D33C1"/>
    <w:rsid w:val="006D34DB"/>
    <w:rsid w:val="006D3624"/>
    <w:rsid w:val="006D372C"/>
    <w:rsid w:val="006D37AB"/>
    <w:rsid w:val="006D3830"/>
    <w:rsid w:val="006D3849"/>
    <w:rsid w:val="006D3961"/>
    <w:rsid w:val="006D3991"/>
    <w:rsid w:val="006D39A9"/>
    <w:rsid w:val="006D3AB1"/>
    <w:rsid w:val="006D3AB9"/>
    <w:rsid w:val="006D3AFA"/>
    <w:rsid w:val="006D3BE3"/>
    <w:rsid w:val="006D3D28"/>
    <w:rsid w:val="006D3DB7"/>
    <w:rsid w:val="006D3FE0"/>
    <w:rsid w:val="006D41FA"/>
    <w:rsid w:val="006D42E9"/>
    <w:rsid w:val="006D4321"/>
    <w:rsid w:val="006D440E"/>
    <w:rsid w:val="006D44B6"/>
    <w:rsid w:val="006D45CA"/>
    <w:rsid w:val="006D460C"/>
    <w:rsid w:val="006D47BC"/>
    <w:rsid w:val="006D47C0"/>
    <w:rsid w:val="006D47CE"/>
    <w:rsid w:val="006D486B"/>
    <w:rsid w:val="006D49DA"/>
    <w:rsid w:val="006D4A36"/>
    <w:rsid w:val="006D4A99"/>
    <w:rsid w:val="006D4AD1"/>
    <w:rsid w:val="006D4B91"/>
    <w:rsid w:val="006D4D3B"/>
    <w:rsid w:val="006D4E7F"/>
    <w:rsid w:val="006D4F06"/>
    <w:rsid w:val="006D4FA6"/>
    <w:rsid w:val="006D5046"/>
    <w:rsid w:val="006D51B3"/>
    <w:rsid w:val="006D51DE"/>
    <w:rsid w:val="006D51E1"/>
    <w:rsid w:val="006D52BA"/>
    <w:rsid w:val="006D52BE"/>
    <w:rsid w:val="006D556E"/>
    <w:rsid w:val="006D5776"/>
    <w:rsid w:val="006D577C"/>
    <w:rsid w:val="006D58C0"/>
    <w:rsid w:val="006D59E1"/>
    <w:rsid w:val="006D5C2E"/>
    <w:rsid w:val="006D5C7A"/>
    <w:rsid w:val="006D5CF0"/>
    <w:rsid w:val="006D5D06"/>
    <w:rsid w:val="006D608F"/>
    <w:rsid w:val="006D60F4"/>
    <w:rsid w:val="006D6341"/>
    <w:rsid w:val="006D6464"/>
    <w:rsid w:val="006D669C"/>
    <w:rsid w:val="006D6736"/>
    <w:rsid w:val="006D679C"/>
    <w:rsid w:val="006D67D2"/>
    <w:rsid w:val="006D6882"/>
    <w:rsid w:val="006D68C0"/>
    <w:rsid w:val="006D6985"/>
    <w:rsid w:val="006D6A04"/>
    <w:rsid w:val="006D6A53"/>
    <w:rsid w:val="006D6A89"/>
    <w:rsid w:val="006D6B0C"/>
    <w:rsid w:val="006D6B39"/>
    <w:rsid w:val="006D6E9B"/>
    <w:rsid w:val="006D6ECC"/>
    <w:rsid w:val="006D6ECF"/>
    <w:rsid w:val="006D6F0E"/>
    <w:rsid w:val="006D6FF8"/>
    <w:rsid w:val="006D70CB"/>
    <w:rsid w:val="006D7139"/>
    <w:rsid w:val="006D7324"/>
    <w:rsid w:val="006D7437"/>
    <w:rsid w:val="006D7458"/>
    <w:rsid w:val="006D74E0"/>
    <w:rsid w:val="006D74EA"/>
    <w:rsid w:val="006D7743"/>
    <w:rsid w:val="006D7905"/>
    <w:rsid w:val="006D7B83"/>
    <w:rsid w:val="006D7C26"/>
    <w:rsid w:val="006D7C78"/>
    <w:rsid w:val="006D7D20"/>
    <w:rsid w:val="006D7E87"/>
    <w:rsid w:val="006D7EC0"/>
    <w:rsid w:val="006D7F38"/>
    <w:rsid w:val="006D7F4C"/>
    <w:rsid w:val="006D7F5B"/>
    <w:rsid w:val="006D7F77"/>
    <w:rsid w:val="006D7FD8"/>
    <w:rsid w:val="006E0073"/>
    <w:rsid w:val="006E0193"/>
    <w:rsid w:val="006E0236"/>
    <w:rsid w:val="006E03E8"/>
    <w:rsid w:val="006E0575"/>
    <w:rsid w:val="006E05DA"/>
    <w:rsid w:val="006E067C"/>
    <w:rsid w:val="006E0A77"/>
    <w:rsid w:val="006E0A7C"/>
    <w:rsid w:val="006E0AE1"/>
    <w:rsid w:val="006E0B18"/>
    <w:rsid w:val="006E0B23"/>
    <w:rsid w:val="006E0B4C"/>
    <w:rsid w:val="006E0E3B"/>
    <w:rsid w:val="006E0EB8"/>
    <w:rsid w:val="006E0FFB"/>
    <w:rsid w:val="006E1002"/>
    <w:rsid w:val="006E1069"/>
    <w:rsid w:val="006E1150"/>
    <w:rsid w:val="006E1164"/>
    <w:rsid w:val="006E136E"/>
    <w:rsid w:val="006E1482"/>
    <w:rsid w:val="006E1528"/>
    <w:rsid w:val="006E157B"/>
    <w:rsid w:val="006E15B5"/>
    <w:rsid w:val="006E15F8"/>
    <w:rsid w:val="006E167E"/>
    <w:rsid w:val="006E1807"/>
    <w:rsid w:val="006E1926"/>
    <w:rsid w:val="006E1B40"/>
    <w:rsid w:val="006E1C77"/>
    <w:rsid w:val="006E1CB5"/>
    <w:rsid w:val="006E1D2E"/>
    <w:rsid w:val="006E1E2E"/>
    <w:rsid w:val="006E1E53"/>
    <w:rsid w:val="006E1FA8"/>
    <w:rsid w:val="006E20BD"/>
    <w:rsid w:val="006E2148"/>
    <w:rsid w:val="006E2194"/>
    <w:rsid w:val="006E21A7"/>
    <w:rsid w:val="006E21B9"/>
    <w:rsid w:val="006E2301"/>
    <w:rsid w:val="006E234A"/>
    <w:rsid w:val="006E23E2"/>
    <w:rsid w:val="006E244E"/>
    <w:rsid w:val="006E2458"/>
    <w:rsid w:val="006E2567"/>
    <w:rsid w:val="006E2627"/>
    <w:rsid w:val="006E26CC"/>
    <w:rsid w:val="006E26FE"/>
    <w:rsid w:val="006E2795"/>
    <w:rsid w:val="006E28C3"/>
    <w:rsid w:val="006E28C6"/>
    <w:rsid w:val="006E28DA"/>
    <w:rsid w:val="006E2927"/>
    <w:rsid w:val="006E2941"/>
    <w:rsid w:val="006E2945"/>
    <w:rsid w:val="006E2A8A"/>
    <w:rsid w:val="006E2B1D"/>
    <w:rsid w:val="006E2C34"/>
    <w:rsid w:val="006E2C38"/>
    <w:rsid w:val="006E2CBA"/>
    <w:rsid w:val="006E2CD7"/>
    <w:rsid w:val="006E2D1B"/>
    <w:rsid w:val="006E2EDA"/>
    <w:rsid w:val="006E305F"/>
    <w:rsid w:val="006E3152"/>
    <w:rsid w:val="006E32CB"/>
    <w:rsid w:val="006E342C"/>
    <w:rsid w:val="006E3676"/>
    <w:rsid w:val="006E3AFF"/>
    <w:rsid w:val="006E3BD7"/>
    <w:rsid w:val="006E3C03"/>
    <w:rsid w:val="006E3C05"/>
    <w:rsid w:val="006E3C95"/>
    <w:rsid w:val="006E3CA5"/>
    <w:rsid w:val="006E3CE3"/>
    <w:rsid w:val="006E3CEB"/>
    <w:rsid w:val="006E3D15"/>
    <w:rsid w:val="006E3E0B"/>
    <w:rsid w:val="006E3E0E"/>
    <w:rsid w:val="006E3EE4"/>
    <w:rsid w:val="006E4101"/>
    <w:rsid w:val="006E4239"/>
    <w:rsid w:val="006E439C"/>
    <w:rsid w:val="006E43D1"/>
    <w:rsid w:val="006E43DC"/>
    <w:rsid w:val="006E43E1"/>
    <w:rsid w:val="006E445C"/>
    <w:rsid w:val="006E450A"/>
    <w:rsid w:val="006E4672"/>
    <w:rsid w:val="006E46B7"/>
    <w:rsid w:val="006E46EC"/>
    <w:rsid w:val="006E473A"/>
    <w:rsid w:val="006E4A03"/>
    <w:rsid w:val="006E4A3A"/>
    <w:rsid w:val="006E4B3D"/>
    <w:rsid w:val="006E4D69"/>
    <w:rsid w:val="006E4DD6"/>
    <w:rsid w:val="006E4DE0"/>
    <w:rsid w:val="006E4DEC"/>
    <w:rsid w:val="006E4DEF"/>
    <w:rsid w:val="006E4F4E"/>
    <w:rsid w:val="006E50B8"/>
    <w:rsid w:val="006E50E7"/>
    <w:rsid w:val="006E5121"/>
    <w:rsid w:val="006E513A"/>
    <w:rsid w:val="006E51A4"/>
    <w:rsid w:val="006E51C4"/>
    <w:rsid w:val="006E5253"/>
    <w:rsid w:val="006E52B3"/>
    <w:rsid w:val="006E5368"/>
    <w:rsid w:val="006E54DE"/>
    <w:rsid w:val="006E5534"/>
    <w:rsid w:val="006E5558"/>
    <w:rsid w:val="006E561A"/>
    <w:rsid w:val="006E5686"/>
    <w:rsid w:val="006E56F9"/>
    <w:rsid w:val="006E58EE"/>
    <w:rsid w:val="006E5B17"/>
    <w:rsid w:val="006E5C5A"/>
    <w:rsid w:val="006E5CF8"/>
    <w:rsid w:val="006E5DF2"/>
    <w:rsid w:val="006E6084"/>
    <w:rsid w:val="006E60CA"/>
    <w:rsid w:val="006E62DC"/>
    <w:rsid w:val="006E632F"/>
    <w:rsid w:val="006E636B"/>
    <w:rsid w:val="006E6439"/>
    <w:rsid w:val="006E64AF"/>
    <w:rsid w:val="006E651C"/>
    <w:rsid w:val="006E6682"/>
    <w:rsid w:val="006E66DB"/>
    <w:rsid w:val="006E68BF"/>
    <w:rsid w:val="006E695E"/>
    <w:rsid w:val="006E6CBB"/>
    <w:rsid w:val="006E6D6E"/>
    <w:rsid w:val="006E6DE6"/>
    <w:rsid w:val="006E7024"/>
    <w:rsid w:val="006E70B2"/>
    <w:rsid w:val="006E715D"/>
    <w:rsid w:val="006E719A"/>
    <w:rsid w:val="006E73C4"/>
    <w:rsid w:val="006E73D8"/>
    <w:rsid w:val="006E74F1"/>
    <w:rsid w:val="006E7591"/>
    <w:rsid w:val="006E7603"/>
    <w:rsid w:val="006E76D3"/>
    <w:rsid w:val="006E77BA"/>
    <w:rsid w:val="006E77FA"/>
    <w:rsid w:val="006E7A54"/>
    <w:rsid w:val="006E7D4B"/>
    <w:rsid w:val="006E7E19"/>
    <w:rsid w:val="006E7E8C"/>
    <w:rsid w:val="006E7EA4"/>
    <w:rsid w:val="006F00A7"/>
    <w:rsid w:val="006F0173"/>
    <w:rsid w:val="006F01A9"/>
    <w:rsid w:val="006F0361"/>
    <w:rsid w:val="006F039F"/>
    <w:rsid w:val="006F0417"/>
    <w:rsid w:val="006F04DA"/>
    <w:rsid w:val="006F06BB"/>
    <w:rsid w:val="006F06FA"/>
    <w:rsid w:val="006F07D2"/>
    <w:rsid w:val="006F0828"/>
    <w:rsid w:val="006F08FD"/>
    <w:rsid w:val="006F0A20"/>
    <w:rsid w:val="006F0A93"/>
    <w:rsid w:val="006F0B9A"/>
    <w:rsid w:val="006F0BE2"/>
    <w:rsid w:val="006F0C38"/>
    <w:rsid w:val="006F0C3F"/>
    <w:rsid w:val="006F0CA7"/>
    <w:rsid w:val="006F0CFA"/>
    <w:rsid w:val="006F101B"/>
    <w:rsid w:val="006F1036"/>
    <w:rsid w:val="006F1062"/>
    <w:rsid w:val="006F1097"/>
    <w:rsid w:val="006F1108"/>
    <w:rsid w:val="006F11E3"/>
    <w:rsid w:val="006F1308"/>
    <w:rsid w:val="006F133D"/>
    <w:rsid w:val="006F149A"/>
    <w:rsid w:val="006F152D"/>
    <w:rsid w:val="006F1685"/>
    <w:rsid w:val="006F1725"/>
    <w:rsid w:val="006F17FD"/>
    <w:rsid w:val="006F184B"/>
    <w:rsid w:val="006F18A8"/>
    <w:rsid w:val="006F1971"/>
    <w:rsid w:val="006F1A53"/>
    <w:rsid w:val="006F1AB3"/>
    <w:rsid w:val="006F1AC0"/>
    <w:rsid w:val="006F1B56"/>
    <w:rsid w:val="006F1DB5"/>
    <w:rsid w:val="006F1DC4"/>
    <w:rsid w:val="006F1E02"/>
    <w:rsid w:val="006F1E54"/>
    <w:rsid w:val="006F1E83"/>
    <w:rsid w:val="006F1EA5"/>
    <w:rsid w:val="006F22FD"/>
    <w:rsid w:val="006F23E2"/>
    <w:rsid w:val="006F2512"/>
    <w:rsid w:val="006F254D"/>
    <w:rsid w:val="006F25FC"/>
    <w:rsid w:val="006F260F"/>
    <w:rsid w:val="006F2781"/>
    <w:rsid w:val="006F27A9"/>
    <w:rsid w:val="006F292E"/>
    <w:rsid w:val="006F2942"/>
    <w:rsid w:val="006F2A3F"/>
    <w:rsid w:val="006F2B1D"/>
    <w:rsid w:val="006F2B6B"/>
    <w:rsid w:val="006F2B6C"/>
    <w:rsid w:val="006F2BC9"/>
    <w:rsid w:val="006F2C45"/>
    <w:rsid w:val="006F2C9A"/>
    <w:rsid w:val="006F2D73"/>
    <w:rsid w:val="006F2E60"/>
    <w:rsid w:val="006F3083"/>
    <w:rsid w:val="006F3176"/>
    <w:rsid w:val="006F319D"/>
    <w:rsid w:val="006F3330"/>
    <w:rsid w:val="006F343F"/>
    <w:rsid w:val="006F3498"/>
    <w:rsid w:val="006F34BA"/>
    <w:rsid w:val="006F34EE"/>
    <w:rsid w:val="006F358D"/>
    <w:rsid w:val="006F36D1"/>
    <w:rsid w:val="006F3750"/>
    <w:rsid w:val="006F3A00"/>
    <w:rsid w:val="006F3A76"/>
    <w:rsid w:val="006F3BB7"/>
    <w:rsid w:val="006F3CB8"/>
    <w:rsid w:val="006F3D3D"/>
    <w:rsid w:val="006F3E0E"/>
    <w:rsid w:val="006F3F21"/>
    <w:rsid w:val="006F3F5E"/>
    <w:rsid w:val="006F3F7C"/>
    <w:rsid w:val="006F407A"/>
    <w:rsid w:val="006F4222"/>
    <w:rsid w:val="006F425F"/>
    <w:rsid w:val="006F4308"/>
    <w:rsid w:val="006F4342"/>
    <w:rsid w:val="006F448F"/>
    <w:rsid w:val="006F45C4"/>
    <w:rsid w:val="006F4602"/>
    <w:rsid w:val="006F4688"/>
    <w:rsid w:val="006F477E"/>
    <w:rsid w:val="006F4799"/>
    <w:rsid w:val="006F482D"/>
    <w:rsid w:val="006F4943"/>
    <w:rsid w:val="006F49B1"/>
    <w:rsid w:val="006F49C2"/>
    <w:rsid w:val="006F49CB"/>
    <w:rsid w:val="006F4A93"/>
    <w:rsid w:val="006F4C2B"/>
    <w:rsid w:val="006F4C2F"/>
    <w:rsid w:val="006F4D93"/>
    <w:rsid w:val="006F4FB7"/>
    <w:rsid w:val="006F4FE2"/>
    <w:rsid w:val="006F5022"/>
    <w:rsid w:val="006F506B"/>
    <w:rsid w:val="006F507E"/>
    <w:rsid w:val="006F5085"/>
    <w:rsid w:val="006F5202"/>
    <w:rsid w:val="006F5272"/>
    <w:rsid w:val="006F5335"/>
    <w:rsid w:val="006F56B6"/>
    <w:rsid w:val="006F56EA"/>
    <w:rsid w:val="006F5822"/>
    <w:rsid w:val="006F584E"/>
    <w:rsid w:val="006F5857"/>
    <w:rsid w:val="006F5878"/>
    <w:rsid w:val="006F58D7"/>
    <w:rsid w:val="006F590A"/>
    <w:rsid w:val="006F59BD"/>
    <w:rsid w:val="006F5C63"/>
    <w:rsid w:val="006F5E3E"/>
    <w:rsid w:val="006F5F15"/>
    <w:rsid w:val="006F5FEC"/>
    <w:rsid w:val="006F5FEE"/>
    <w:rsid w:val="006F6068"/>
    <w:rsid w:val="006F6109"/>
    <w:rsid w:val="006F6129"/>
    <w:rsid w:val="006F615E"/>
    <w:rsid w:val="006F62DD"/>
    <w:rsid w:val="006F62E1"/>
    <w:rsid w:val="006F6310"/>
    <w:rsid w:val="006F63D7"/>
    <w:rsid w:val="006F6596"/>
    <w:rsid w:val="006F6650"/>
    <w:rsid w:val="006F6759"/>
    <w:rsid w:val="006F686F"/>
    <w:rsid w:val="006F698A"/>
    <w:rsid w:val="006F6A7B"/>
    <w:rsid w:val="006F6B30"/>
    <w:rsid w:val="006F6C05"/>
    <w:rsid w:val="006F6F2D"/>
    <w:rsid w:val="006F6F3A"/>
    <w:rsid w:val="006F6F45"/>
    <w:rsid w:val="006F6FAC"/>
    <w:rsid w:val="006F7100"/>
    <w:rsid w:val="006F718A"/>
    <w:rsid w:val="006F71AA"/>
    <w:rsid w:val="006F728A"/>
    <w:rsid w:val="006F73AE"/>
    <w:rsid w:val="006F73CB"/>
    <w:rsid w:val="006F740A"/>
    <w:rsid w:val="006F7497"/>
    <w:rsid w:val="006F74F4"/>
    <w:rsid w:val="006F7543"/>
    <w:rsid w:val="006F75B7"/>
    <w:rsid w:val="006F75C5"/>
    <w:rsid w:val="006F75E1"/>
    <w:rsid w:val="006F76FE"/>
    <w:rsid w:val="006F77E6"/>
    <w:rsid w:val="006F799C"/>
    <w:rsid w:val="006F7A8D"/>
    <w:rsid w:val="006F7BFC"/>
    <w:rsid w:val="006F7D75"/>
    <w:rsid w:val="006F7E34"/>
    <w:rsid w:val="006F7E51"/>
    <w:rsid w:val="006F7F3A"/>
    <w:rsid w:val="007000D7"/>
    <w:rsid w:val="00700191"/>
    <w:rsid w:val="00700197"/>
    <w:rsid w:val="007001CF"/>
    <w:rsid w:val="007004DD"/>
    <w:rsid w:val="007004ED"/>
    <w:rsid w:val="0070059B"/>
    <w:rsid w:val="00700695"/>
    <w:rsid w:val="007006D6"/>
    <w:rsid w:val="007007BE"/>
    <w:rsid w:val="0070080C"/>
    <w:rsid w:val="0070097B"/>
    <w:rsid w:val="00700A2D"/>
    <w:rsid w:val="00700B00"/>
    <w:rsid w:val="00700B09"/>
    <w:rsid w:val="00700C74"/>
    <w:rsid w:val="00700CB7"/>
    <w:rsid w:val="00700CC1"/>
    <w:rsid w:val="00700D53"/>
    <w:rsid w:val="00700E39"/>
    <w:rsid w:val="00700F29"/>
    <w:rsid w:val="00700FC0"/>
    <w:rsid w:val="007010DD"/>
    <w:rsid w:val="0070110C"/>
    <w:rsid w:val="007011C8"/>
    <w:rsid w:val="007012B0"/>
    <w:rsid w:val="007012DA"/>
    <w:rsid w:val="00701467"/>
    <w:rsid w:val="00701528"/>
    <w:rsid w:val="007015A5"/>
    <w:rsid w:val="007015C7"/>
    <w:rsid w:val="00701675"/>
    <w:rsid w:val="007016BB"/>
    <w:rsid w:val="0070176F"/>
    <w:rsid w:val="00701B92"/>
    <w:rsid w:val="00701BE0"/>
    <w:rsid w:val="00701C16"/>
    <w:rsid w:val="00701C2A"/>
    <w:rsid w:val="00701CC1"/>
    <w:rsid w:val="007020E4"/>
    <w:rsid w:val="00702127"/>
    <w:rsid w:val="007021CE"/>
    <w:rsid w:val="007021F2"/>
    <w:rsid w:val="0070222C"/>
    <w:rsid w:val="007023B4"/>
    <w:rsid w:val="00702448"/>
    <w:rsid w:val="007024A0"/>
    <w:rsid w:val="007024BC"/>
    <w:rsid w:val="007025E8"/>
    <w:rsid w:val="00702618"/>
    <w:rsid w:val="007027DD"/>
    <w:rsid w:val="007028CB"/>
    <w:rsid w:val="007029FF"/>
    <w:rsid w:val="00702A42"/>
    <w:rsid w:val="00702AB0"/>
    <w:rsid w:val="00702B5F"/>
    <w:rsid w:val="00702BF7"/>
    <w:rsid w:val="00702C15"/>
    <w:rsid w:val="00702D44"/>
    <w:rsid w:val="00702DC8"/>
    <w:rsid w:val="00702E6E"/>
    <w:rsid w:val="00702ED2"/>
    <w:rsid w:val="00702F43"/>
    <w:rsid w:val="007034A7"/>
    <w:rsid w:val="007034D5"/>
    <w:rsid w:val="007034EA"/>
    <w:rsid w:val="00703503"/>
    <w:rsid w:val="00703570"/>
    <w:rsid w:val="007035B2"/>
    <w:rsid w:val="0070361F"/>
    <w:rsid w:val="00703803"/>
    <w:rsid w:val="00703845"/>
    <w:rsid w:val="0070387C"/>
    <w:rsid w:val="007038AC"/>
    <w:rsid w:val="007038AF"/>
    <w:rsid w:val="007038FA"/>
    <w:rsid w:val="007039B6"/>
    <w:rsid w:val="00703AB2"/>
    <w:rsid w:val="00703B07"/>
    <w:rsid w:val="00703B0B"/>
    <w:rsid w:val="00703B70"/>
    <w:rsid w:val="00703B91"/>
    <w:rsid w:val="00703BCA"/>
    <w:rsid w:val="00703C46"/>
    <w:rsid w:val="00703D0C"/>
    <w:rsid w:val="00703D3A"/>
    <w:rsid w:val="00703DF6"/>
    <w:rsid w:val="00703E70"/>
    <w:rsid w:val="00703F4C"/>
    <w:rsid w:val="00703F7C"/>
    <w:rsid w:val="00704065"/>
    <w:rsid w:val="007040DD"/>
    <w:rsid w:val="0070410C"/>
    <w:rsid w:val="007041A7"/>
    <w:rsid w:val="0070420D"/>
    <w:rsid w:val="0070424D"/>
    <w:rsid w:val="007042EE"/>
    <w:rsid w:val="00704305"/>
    <w:rsid w:val="007043AA"/>
    <w:rsid w:val="0070442B"/>
    <w:rsid w:val="007044C7"/>
    <w:rsid w:val="00704520"/>
    <w:rsid w:val="0070456D"/>
    <w:rsid w:val="0070456F"/>
    <w:rsid w:val="007045A1"/>
    <w:rsid w:val="00704735"/>
    <w:rsid w:val="007048B8"/>
    <w:rsid w:val="007048BE"/>
    <w:rsid w:val="00704A00"/>
    <w:rsid w:val="00704A39"/>
    <w:rsid w:val="00704A96"/>
    <w:rsid w:val="00704AC2"/>
    <w:rsid w:val="00704B93"/>
    <w:rsid w:val="00704C3C"/>
    <w:rsid w:val="00704CF9"/>
    <w:rsid w:val="00704D3E"/>
    <w:rsid w:val="00704E68"/>
    <w:rsid w:val="00704EB6"/>
    <w:rsid w:val="00704F56"/>
    <w:rsid w:val="00704F5D"/>
    <w:rsid w:val="0070512F"/>
    <w:rsid w:val="007051E6"/>
    <w:rsid w:val="0070525D"/>
    <w:rsid w:val="00705287"/>
    <w:rsid w:val="007052FD"/>
    <w:rsid w:val="0070537A"/>
    <w:rsid w:val="0070543C"/>
    <w:rsid w:val="0070543E"/>
    <w:rsid w:val="0070545E"/>
    <w:rsid w:val="007055A2"/>
    <w:rsid w:val="00705640"/>
    <w:rsid w:val="007056BB"/>
    <w:rsid w:val="007057E2"/>
    <w:rsid w:val="00705855"/>
    <w:rsid w:val="00705A08"/>
    <w:rsid w:val="00705A10"/>
    <w:rsid w:val="00705B47"/>
    <w:rsid w:val="00705BDC"/>
    <w:rsid w:val="00705CC6"/>
    <w:rsid w:val="00705D62"/>
    <w:rsid w:val="00705FE8"/>
    <w:rsid w:val="00706065"/>
    <w:rsid w:val="007060AE"/>
    <w:rsid w:val="00706157"/>
    <w:rsid w:val="00706169"/>
    <w:rsid w:val="00706179"/>
    <w:rsid w:val="00706245"/>
    <w:rsid w:val="00706497"/>
    <w:rsid w:val="007064F2"/>
    <w:rsid w:val="00706650"/>
    <w:rsid w:val="0070670F"/>
    <w:rsid w:val="0070684F"/>
    <w:rsid w:val="007068C5"/>
    <w:rsid w:val="007068EB"/>
    <w:rsid w:val="0070692C"/>
    <w:rsid w:val="007069B4"/>
    <w:rsid w:val="007069F3"/>
    <w:rsid w:val="00706A76"/>
    <w:rsid w:val="00706C29"/>
    <w:rsid w:val="00706D22"/>
    <w:rsid w:val="00706DBF"/>
    <w:rsid w:val="00706E0F"/>
    <w:rsid w:val="00706EAE"/>
    <w:rsid w:val="00706EE7"/>
    <w:rsid w:val="00706F24"/>
    <w:rsid w:val="00707160"/>
    <w:rsid w:val="00707302"/>
    <w:rsid w:val="007074DD"/>
    <w:rsid w:val="007074F8"/>
    <w:rsid w:val="00707759"/>
    <w:rsid w:val="00707866"/>
    <w:rsid w:val="007079B8"/>
    <w:rsid w:val="00707ACC"/>
    <w:rsid w:val="00707B16"/>
    <w:rsid w:val="00707B1B"/>
    <w:rsid w:val="00707C0E"/>
    <w:rsid w:val="00707D43"/>
    <w:rsid w:val="00707FCC"/>
    <w:rsid w:val="00710301"/>
    <w:rsid w:val="007104FE"/>
    <w:rsid w:val="0071062E"/>
    <w:rsid w:val="0071065B"/>
    <w:rsid w:val="007107EF"/>
    <w:rsid w:val="0071087F"/>
    <w:rsid w:val="007108DF"/>
    <w:rsid w:val="007108F9"/>
    <w:rsid w:val="00710958"/>
    <w:rsid w:val="007109B1"/>
    <w:rsid w:val="00710BA2"/>
    <w:rsid w:val="00710C5C"/>
    <w:rsid w:val="00710C9A"/>
    <w:rsid w:val="00710C9C"/>
    <w:rsid w:val="00710D7C"/>
    <w:rsid w:val="00710DC2"/>
    <w:rsid w:val="00710EA0"/>
    <w:rsid w:val="00710EAB"/>
    <w:rsid w:val="007110EC"/>
    <w:rsid w:val="007111C9"/>
    <w:rsid w:val="00711337"/>
    <w:rsid w:val="007113A6"/>
    <w:rsid w:val="00711412"/>
    <w:rsid w:val="00711573"/>
    <w:rsid w:val="00711583"/>
    <w:rsid w:val="007115B3"/>
    <w:rsid w:val="007115B4"/>
    <w:rsid w:val="00711602"/>
    <w:rsid w:val="00711682"/>
    <w:rsid w:val="00711723"/>
    <w:rsid w:val="0071181E"/>
    <w:rsid w:val="00711954"/>
    <w:rsid w:val="00711A32"/>
    <w:rsid w:val="00711B91"/>
    <w:rsid w:val="00711D1B"/>
    <w:rsid w:val="00711D4E"/>
    <w:rsid w:val="00711E6F"/>
    <w:rsid w:val="00711E7C"/>
    <w:rsid w:val="00711F18"/>
    <w:rsid w:val="00711F6E"/>
    <w:rsid w:val="007120F3"/>
    <w:rsid w:val="00712127"/>
    <w:rsid w:val="0071216E"/>
    <w:rsid w:val="0071217F"/>
    <w:rsid w:val="0071268E"/>
    <w:rsid w:val="00712701"/>
    <w:rsid w:val="0071279A"/>
    <w:rsid w:val="0071287C"/>
    <w:rsid w:val="00712ABE"/>
    <w:rsid w:val="00712B00"/>
    <w:rsid w:val="00712C9D"/>
    <w:rsid w:val="00712DD6"/>
    <w:rsid w:val="00712FC5"/>
    <w:rsid w:val="00713107"/>
    <w:rsid w:val="007131EF"/>
    <w:rsid w:val="00713327"/>
    <w:rsid w:val="0071335E"/>
    <w:rsid w:val="0071339B"/>
    <w:rsid w:val="00713461"/>
    <w:rsid w:val="0071346A"/>
    <w:rsid w:val="007134CA"/>
    <w:rsid w:val="00713541"/>
    <w:rsid w:val="00713606"/>
    <w:rsid w:val="0071364D"/>
    <w:rsid w:val="0071366C"/>
    <w:rsid w:val="00713712"/>
    <w:rsid w:val="0071372B"/>
    <w:rsid w:val="0071384D"/>
    <w:rsid w:val="007138DE"/>
    <w:rsid w:val="00713919"/>
    <w:rsid w:val="007139CB"/>
    <w:rsid w:val="00713A24"/>
    <w:rsid w:val="00713B14"/>
    <w:rsid w:val="00713BCD"/>
    <w:rsid w:val="00713D14"/>
    <w:rsid w:val="00713D49"/>
    <w:rsid w:val="00713DC9"/>
    <w:rsid w:val="00713DDA"/>
    <w:rsid w:val="00713F31"/>
    <w:rsid w:val="007140D2"/>
    <w:rsid w:val="007140FC"/>
    <w:rsid w:val="007146DD"/>
    <w:rsid w:val="00714766"/>
    <w:rsid w:val="00714898"/>
    <w:rsid w:val="007149EF"/>
    <w:rsid w:val="00714A6E"/>
    <w:rsid w:val="00714B1C"/>
    <w:rsid w:val="00714DED"/>
    <w:rsid w:val="00714EB8"/>
    <w:rsid w:val="00714FF2"/>
    <w:rsid w:val="00715167"/>
    <w:rsid w:val="0071519C"/>
    <w:rsid w:val="007151D5"/>
    <w:rsid w:val="00715291"/>
    <w:rsid w:val="007157E0"/>
    <w:rsid w:val="00715883"/>
    <w:rsid w:val="00715895"/>
    <w:rsid w:val="007158F1"/>
    <w:rsid w:val="00715A2D"/>
    <w:rsid w:val="00715AFB"/>
    <w:rsid w:val="00715B4F"/>
    <w:rsid w:val="00715B93"/>
    <w:rsid w:val="00715BD4"/>
    <w:rsid w:val="00715C19"/>
    <w:rsid w:val="00715C62"/>
    <w:rsid w:val="00715CFD"/>
    <w:rsid w:val="00715D11"/>
    <w:rsid w:val="00715D3D"/>
    <w:rsid w:val="00715E15"/>
    <w:rsid w:val="00715E50"/>
    <w:rsid w:val="00715F52"/>
    <w:rsid w:val="00715F8D"/>
    <w:rsid w:val="00715FF2"/>
    <w:rsid w:val="007160E2"/>
    <w:rsid w:val="007161C5"/>
    <w:rsid w:val="007162C6"/>
    <w:rsid w:val="00716414"/>
    <w:rsid w:val="00716475"/>
    <w:rsid w:val="00716519"/>
    <w:rsid w:val="0071654B"/>
    <w:rsid w:val="0071658B"/>
    <w:rsid w:val="0071669D"/>
    <w:rsid w:val="0071676F"/>
    <w:rsid w:val="007167E9"/>
    <w:rsid w:val="00716973"/>
    <w:rsid w:val="007169B6"/>
    <w:rsid w:val="00716A53"/>
    <w:rsid w:val="00716AE7"/>
    <w:rsid w:val="00716D67"/>
    <w:rsid w:val="00716D97"/>
    <w:rsid w:val="007170F7"/>
    <w:rsid w:val="00717183"/>
    <w:rsid w:val="0071720A"/>
    <w:rsid w:val="0071722E"/>
    <w:rsid w:val="00717289"/>
    <w:rsid w:val="007172FA"/>
    <w:rsid w:val="00717301"/>
    <w:rsid w:val="00717534"/>
    <w:rsid w:val="00717712"/>
    <w:rsid w:val="0071772F"/>
    <w:rsid w:val="00717848"/>
    <w:rsid w:val="00717910"/>
    <w:rsid w:val="00717953"/>
    <w:rsid w:val="007179F0"/>
    <w:rsid w:val="00717AEF"/>
    <w:rsid w:val="00717B8A"/>
    <w:rsid w:val="00717C1A"/>
    <w:rsid w:val="00717CA4"/>
    <w:rsid w:val="00717CAE"/>
    <w:rsid w:val="00717CC4"/>
    <w:rsid w:val="00717DA0"/>
    <w:rsid w:val="00717DC2"/>
    <w:rsid w:val="00717F4A"/>
    <w:rsid w:val="00717FDD"/>
    <w:rsid w:val="0072005E"/>
    <w:rsid w:val="0072011A"/>
    <w:rsid w:val="007201C9"/>
    <w:rsid w:val="007202DE"/>
    <w:rsid w:val="007203D9"/>
    <w:rsid w:val="0072049F"/>
    <w:rsid w:val="0072054D"/>
    <w:rsid w:val="00720649"/>
    <w:rsid w:val="007206F5"/>
    <w:rsid w:val="00720725"/>
    <w:rsid w:val="007207C4"/>
    <w:rsid w:val="0072083A"/>
    <w:rsid w:val="007208D1"/>
    <w:rsid w:val="00720966"/>
    <w:rsid w:val="00720A33"/>
    <w:rsid w:val="00720AB0"/>
    <w:rsid w:val="00720AD0"/>
    <w:rsid w:val="00720DC1"/>
    <w:rsid w:val="007210A5"/>
    <w:rsid w:val="007210DE"/>
    <w:rsid w:val="0072122B"/>
    <w:rsid w:val="0072129A"/>
    <w:rsid w:val="00721311"/>
    <w:rsid w:val="007213A8"/>
    <w:rsid w:val="007214D7"/>
    <w:rsid w:val="007216DD"/>
    <w:rsid w:val="00721AF6"/>
    <w:rsid w:val="00721B34"/>
    <w:rsid w:val="00721C87"/>
    <w:rsid w:val="00721DB9"/>
    <w:rsid w:val="00721DF0"/>
    <w:rsid w:val="00721F08"/>
    <w:rsid w:val="00721FCA"/>
    <w:rsid w:val="00722069"/>
    <w:rsid w:val="007220BB"/>
    <w:rsid w:val="00722138"/>
    <w:rsid w:val="0072215B"/>
    <w:rsid w:val="00722181"/>
    <w:rsid w:val="00722194"/>
    <w:rsid w:val="00722377"/>
    <w:rsid w:val="007224BB"/>
    <w:rsid w:val="007224F8"/>
    <w:rsid w:val="00722610"/>
    <w:rsid w:val="00722790"/>
    <w:rsid w:val="007227ED"/>
    <w:rsid w:val="0072282F"/>
    <w:rsid w:val="0072286D"/>
    <w:rsid w:val="00722951"/>
    <w:rsid w:val="007229B9"/>
    <w:rsid w:val="00722A11"/>
    <w:rsid w:val="00722D16"/>
    <w:rsid w:val="00722E1D"/>
    <w:rsid w:val="00722E21"/>
    <w:rsid w:val="00722F23"/>
    <w:rsid w:val="0072315F"/>
    <w:rsid w:val="007232C1"/>
    <w:rsid w:val="007234BF"/>
    <w:rsid w:val="007236D9"/>
    <w:rsid w:val="00723735"/>
    <w:rsid w:val="007237EA"/>
    <w:rsid w:val="007238DC"/>
    <w:rsid w:val="007238E7"/>
    <w:rsid w:val="0072390A"/>
    <w:rsid w:val="007239A3"/>
    <w:rsid w:val="00723B4E"/>
    <w:rsid w:val="00723BA1"/>
    <w:rsid w:val="00723BC8"/>
    <w:rsid w:val="00723BDF"/>
    <w:rsid w:val="00723C61"/>
    <w:rsid w:val="00723C73"/>
    <w:rsid w:val="007240B1"/>
    <w:rsid w:val="0072419E"/>
    <w:rsid w:val="0072457F"/>
    <w:rsid w:val="007245AD"/>
    <w:rsid w:val="007246F7"/>
    <w:rsid w:val="007246FA"/>
    <w:rsid w:val="00724717"/>
    <w:rsid w:val="00724811"/>
    <w:rsid w:val="00724933"/>
    <w:rsid w:val="007249BC"/>
    <w:rsid w:val="00724B03"/>
    <w:rsid w:val="00724BDC"/>
    <w:rsid w:val="00724BED"/>
    <w:rsid w:val="00724C12"/>
    <w:rsid w:val="00724C58"/>
    <w:rsid w:val="00724EA8"/>
    <w:rsid w:val="00724FDB"/>
    <w:rsid w:val="0072500F"/>
    <w:rsid w:val="00725144"/>
    <w:rsid w:val="0072519A"/>
    <w:rsid w:val="007251DF"/>
    <w:rsid w:val="007251E3"/>
    <w:rsid w:val="00725253"/>
    <w:rsid w:val="0072545E"/>
    <w:rsid w:val="007254AB"/>
    <w:rsid w:val="0072554B"/>
    <w:rsid w:val="00725565"/>
    <w:rsid w:val="007255BA"/>
    <w:rsid w:val="0072569B"/>
    <w:rsid w:val="00725754"/>
    <w:rsid w:val="00725786"/>
    <w:rsid w:val="0072593E"/>
    <w:rsid w:val="007259A0"/>
    <w:rsid w:val="00725B5B"/>
    <w:rsid w:val="00725B67"/>
    <w:rsid w:val="00725BA7"/>
    <w:rsid w:val="00725BF1"/>
    <w:rsid w:val="00725CC2"/>
    <w:rsid w:val="00725E11"/>
    <w:rsid w:val="00725E64"/>
    <w:rsid w:val="00725EE1"/>
    <w:rsid w:val="00725F10"/>
    <w:rsid w:val="00725F20"/>
    <w:rsid w:val="00726158"/>
    <w:rsid w:val="00726177"/>
    <w:rsid w:val="0072628F"/>
    <w:rsid w:val="007262E7"/>
    <w:rsid w:val="007262F7"/>
    <w:rsid w:val="007262FE"/>
    <w:rsid w:val="00726434"/>
    <w:rsid w:val="00726491"/>
    <w:rsid w:val="00726522"/>
    <w:rsid w:val="007265A3"/>
    <w:rsid w:val="0072666E"/>
    <w:rsid w:val="00726764"/>
    <w:rsid w:val="0072677B"/>
    <w:rsid w:val="00726AA6"/>
    <w:rsid w:val="00726C24"/>
    <w:rsid w:val="00726C30"/>
    <w:rsid w:val="00726C31"/>
    <w:rsid w:val="00726DC9"/>
    <w:rsid w:val="00726FC1"/>
    <w:rsid w:val="007271A7"/>
    <w:rsid w:val="007272F9"/>
    <w:rsid w:val="0072731D"/>
    <w:rsid w:val="007273CD"/>
    <w:rsid w:val="007274C1"/>
    <w:rsid w:val="00727518"/>
    <w:rsid w:val="00727573"/>
    <w:rsid w:val="00727698"/>
    <w:rsid w:val="007276DB"/>
    <w:rsid w:val="00727745"/>
    <w:rsid w:val="007277DB"/>
    <w:rsid w:val="00727801"/>
    <w:rsid w:val="00727850"/>
    <w:rsid w:val="00727985"/>
    <w:rsid w:val="007279EC"/>
    <w:rsid w:val="00727C5B"/>
    <w:rsid w:val="00727DB4"/>
    <w:rsid w:val="00727DC8"/>
    <w:rsid w:val="00727F3C"/>
    <w:rsid w:val="00727F9B"/>
    <w:rsid w:val="00730050"/>
    <w:rsid w:val="0073035E"/>
    <w:rsid w:val="007304F7"/>
    <w:rsid w:val="0073058B"/>
    <w:rsid w:val="00730614"/>
    <w:rsid w:val="0073089B"/>
    <w:rsid w:val="00730A2F"/>
    <w:rsid w:val="00730AC3"/>
    <w:rsid w:val="00730AC4"/>
    <w:rsid w:val="00730D44"/>
    <w:rsid w:val="00730E2C"/>
    <w:rsid w:val="00730EDA"/>
    <w:rsid w:val="00730F76"/>
    <w:rsid w:val="007311FA"/>
    <w:rsid w:val="0073133D"/>
    <w:rsid w:val="00731561"/>
    <w:rsid w:val="00731565"/>
    <w:rsid w:val="007317DF"/>
    <w:rsid w:val="0073180C"/>
    <w:rsid w:val="0073187A"/>
    <w:rsid w:val="00731905"/>
    <w:rsid w:val="00731906"/>
    <w:rsid w:val="007319A5"/>
    <w:rsid w:val="00731A29"/>
    <w:rsid w:val="00731CB3"/>
    <w:rsid w:val="00731D4D"/>
    <w:rsid w:val="00731D53"/>
    <w:rsid w:val="00731D73"/>
    <w:rsid w:val="00731DAE"/>
    <w:rsid w:val="00731E0D"/>
    <w:rsid w:val="00731FB8"/>
    <w:rsid w:val="00731FF3"/>
    <w:rsid w:val="00731FF9"/>
    <w:rsid w:val="0073212B"/>
    <w:rsid w:val="007322A4"/>
    <w:rsid w:val="007322AA"/>
    <w:rsid w:val="007323A5"/>
    <w:rsid w:val="00732451"/>
    <w:rsid w:val="0073266B"/>
    <w:rsid w:val="00732A9E"/>
    <w:rsid w:val="00732B49"/>
    <w:rsid w:val="00732CD2"/>
    <w:rsid w:val="00732DD4"/>
    <w:rsid w:val="00732E32"/>
    <w:rsid w:val="00732E3A"/>
    <w:rsid w:val="00732E48"/>
    <w:rsid w:val="00732F4B"/>
    <w:rsid w:val="00732F51"/>
    <w:rsid w:val="00732FEF"/>
    <w:rsid w:val="00733061"/>
    <w:rsid w:val="00733086"/>
    <w:rsid w:val="0073314E"/>
    <w:rsid w:val="007331E6"/>
    <w:rsid w:val="00733565"/>
    <w:rsid w:val="007336F9"/>
    <w:rsid w:val="0073395C"/>
    <w:rsid w:val="0073398A"/>
    <w:rsid w:val="00733A19"/>
    <w:rsid w:val="00733A6D"/>
    <w:rsid w:val="00733A75"/>
    <w:rsid w:val="00733B2A"/>
    <w:rsid w:val="00733B73"/>
    <w:rsid w:val="00733C9C"/>
    <w:rsid w:val="00733F56"/>
    <w:rsid w:val="007340FC"/>
    <w:rsid w:val="00734267"/>
    <w:rsid w:val="00734482"/>
    <w:rsid w:val="007344E9"/>
    <w:rsid w:val="007345BD"/>
    <w:rsid w:val="007348C3"/>
    <w:rsid w:val="007348C4"/>
    <w:rsid w:val="00734CCF"/>
    <w:rsid w:val="00734D27"/>
    <w:rsid w:val="00734D64"/>
    <w:rsid w:val="00734E3A"/>
    <w:rsid w:val="00734E5C"/>
    <w:rsid w:val="00734EBA"/>
    <w:rsid w:val="00734F89"/>
    <w:rsid w:val="00734FF3"/>
    <w:rsid w:val="00735165"/>
    <w:rsid w:val="00735429"/>
    <w:rsid w:val="00735479"/>
    <w:rsid w:val="00735554"/>
    <w:rsid w:val="007355B1"/>
    <w:rsid w:val="0073585E"/>
    <w:rsid w:val="0073586B"/>
    <w:rsid w:val="00735921"/>
    <w:rsid w:val="00735955"/>
    <w:rsid w:val="007359A0"/>
    <w:rsid w:val="007359A2"/>
    <w:rsid w:val="00735A4B"/>
    <w:rsid w:val="00735B06"/>
    <w:rsid w:val="00735B4D"/>
    <w:rsid w:val="00735B72"/>
    <w:rsid w:val="00735BA7"/>
    <w:rsid w:val="00735C8A"/>
    <w:rsid w:val="00735D5B"/>
    <w:rsid w:val="00735DD8"/>
    <w:rsid w:val="00735E2E"/>
    <w:rsid w:val="00735E83"/>
    <w:rsid w:val="00735F07"/>
    <w:rsid w:val="00735FCA"/>
    <w:rsid w:val="00735FD5"/>
    <w:rsid w:val="00736022"/>
    <w:rsid w:val="00736237"/>
    <w:rsid w:val="00736522"/>
    <w:rsid w:val="00736547"/>
    <w:rsid w:val="007365FB"/>
    <w:rsid w:val="007367FA"/>
    <w:rsid w:val="00736926"/>
    <w:rsid w:val="00736929"/>
    <w:rsid w:val="00736A7D"/>
    <w:rsid w:val="00736B4F"/>
    <w:rsid w:val="00736DE3"/>
    <w:rsid w:val="00736E56"/>
    <w:rsid w:val="00736E88"/>
    <w:rsid w:val="00736F1B"/>
    <w:rsid w:val="00736FDD"/>
    <w:rsid w:val="00736FF5"/>
    <w:rsid w:val="00737042"/>
    <w:rsid w:val="0073716B"/>
    <w:rsid w:val="00737187"/>
    <w:rsid w:val="0073719E"/>
    <w:rsid w:val="007372AE"/>
    <w:rsid w:val="0073766E"/>
    <w:rsid w:val="007377D2"/>
    <w:rsid w:val="00737869"/>
    <w:rsid w:val="00737909"/>
    <w:rsid w:val="00737996"/>
    <w:rsid w:val="00737A22"/>
    <w:rsid w:val="00737A73"/>
    <w:rsid w:val="00737D01"/>
    <w:rsid w:val="00737D11"/>
    <w:rsid w:val="00737E2E"/>
    <w:rsid w:val="00737E7C"/>
    <w:rsid w:val="00740064"/>
    <w:rsid w:val="007402C1"/>
    <w:rsid w:val="007402FE"/>
    <w:rsid w:val="00740366"/>
    <w:rsid w:val="007404EB"/>
    <w:rsid w:val="007406E2"/>
    <w:rsid w:val="0074075B"/>
    <w:rsid w:val="007407CF"/>
    <w:rsid w:val="00740804"/>
    <w:rsid w:val="00740899"/>
    <w:rsid w:val="00740967"/>
    <w:rsid w:val="0074098E"/>
    <w:rsid w:val="007409B7"/>
    <w:rsid w:val="00740AB5"/>
    <w:rsid w:val="00740DBF"/>
    <w:rsid w:val="00740E17"/>
    <w:rsid w:val="007410B2"/>
    <w:rsid w:val="007410C9"/>
    <w:rsid w:val="00741138"/>
    <w:rsid w:val="0074118E"/>
    <w:rsid w:val="0074120C"/>
    <w:rsid w:val="0074131B"/>
    <w:rsid w:val="007413C9"/>
    <w:rsid w:val="007413F4"/>
    <w:rsid w:val="0074147B"/>
    <w:rsid w:val="0074153E"/>
    <w:rsid w:val="0074165F"/>
    <w:rsid w:val="007418F9"/>
    <w:rsid w:val="00741948"/>
    <w:rsid w:val="007419CB"/>
    <w:rsid w:val="007419D5"/>
    <w:rsid w:val="00741A24"/>
    <w:rsid w:val="00741A47"/>
    <w:rsid w:val="00741A50"/>
    <w:rsid w:val="00741B6C"/>
    <w:rsid w:val="00741CAE"/>
    <w:rsid w:val="00741CCA"/>
    <w:rsid w:val="00741D5D"/>
    <w:rsid w:val="00741F3D"/>
    <w:rsid w:val="00741F7F"/>
    <w:rsid w:val="00742046"/>
    <w:rsid w:val="0074206D"/>
    <w:rsid w:val="007421BB"/>
    <w:rsid w:val="00742451"/>
    <w:rsid w:val="00742577"/>
    <w:rsid w:val="007425AE"/>
    <w:rsid w:val="0074268C"/>
    <w:rsid w:val="007427D3"/>
    <w:rsid w:val="007429CC"/>
    <w:rsid w:val="00742B8B"/>
    <w:rsid w:val="00742C56"/>
    <w:rsid w:val="00742DB5"/>
    <w:rsid w:val="00742DB8"/>
    <w:rsid w:val="00742DCB"/>
    <w:rsid w:val="00742E28"/>
    <w:rsid w:val="00742F0F"/>
    <w:rsid w:val="00742F6F"/>
    <w:rsid w:val="00742F71"/>
    <w:rsid w:val="00743123"/>
    <w:rsid w:val="007431A2"/>
    <w:rsid w:val="00743376"/>
    <w:rsid w:val="00743551"/>
    <w:rsid w:val="00743557"/>
    <w:rsid w:val="0074365A"/>
    <w:rsid w:val="00743667"/>
    <w:rsid w:val="00743693"/>
    <w:rsid w:val="007436FD"/>
    <w:rsid w:val="007437EA"/>
    <w:rsid w:val="00743B2A"/>
    <w:rsid w:val="00743B8B"/>
    <w:rsid w:val="00743BEB"/>
    <w:rsid w:val="00743C04"/>
    <w:rsid w:val="00743D74"/>
    <w:rsid w:val="00743E1C"/>
    <w:rsid w:val="00743E8D"/>
    <w:rsid w:val="00743F3A"/>
    <w:rsid w:val="00743F6C"/>
    <w:rsid w:val="007440D1"/>
    <w:rsid w:val="00744237"/>
    <w:rsid w:val="0074431A"/>
    <w:rsid w:val="00744601"/>
    <w:rsid w:val="0074470B"/>
    <w:rsid w:val="007449AE"/>
    <w:rsid w:val="00744B43"/>
    <w:rsid w:val="00744B87"/>
    <w:rsid w:val="00744CDE"/>
    <w:rsid w:val="00744CFC"/>
    <w:rsid w:val="00744E06"/>
    <w:rsid w:val="00744E66"/>
    <w:rsid w:val="00744E90"/>
    <w:rsid w:val="00744F17"/>
    <w:rsid w:val="00744FF9"/>
    <w:rsid w:val="00745053"/>
    <w:rsid w:val="00745083"/>
    <w:rsid w:val="0074508B"/>
    <w:rsid w:val="007450D1"/>
    <w:rsid w:val="007451AA"/>
    <w:rsid w:val="007451F8"/>
    <w:rsid w:val="00745266"/>
    <w:rsid w:val="007452AB"/>
    <w:rsid w:val="007452E8"/>
    <w:rsid w:val="007454AC"/>
    <w:rsid w:val="007454E4"/>
    <w:rsid w:val="007454E5"/>
    <w:rsid w:val="00745598"/>
    <w:rsid w:val="0074561D"/>
    <w:rsid w:val="00745620"/>
    <w:rsid w:val="0074568F"/>
    <w:rsid w:val="007456D6"/>
    <w:rsid w:val="00745770"/>
    <w:rsid w:val="00745784"/>
    <w:rsid w:val="007458C2"/>
    <w:rsid w:val="00745969"/>
    <w:rsid w:val="007459D6"/>
    <w:rsid w:val="00745AB5"/>
    <w:rsid w:val="00745AE0"/>
    <w:rsid w:val="00745BFE"/>
    <w:rsid w:val="00745CBA"/>
    <w:rsid w:val="00745D63"/>
    <w:rsid w:val="00745E4C"/>
    <w:rsid w:val="00745E5E"/>
    <w:rsid w:val="00745FC3"/>
    <w:rsid w:val="0074602F"/>
    <w:rsid w:val="00746055"/>
    <w:rsid w:val="007460B2"/>
    <w:rsid w:val="007461AE"/>
    <w:rsid w:val="0074624A"/>
    <w:rsid w:val="00746417"/>
    <w:rsid w:val="007464E0"/>
    <w:rsid w:val="0074651B"/>
    <w:rsid w:val="007465E2"/>
    <w:rsid w:val="00746688"/>
    <w:rsid w:val="0074682F"/>
    <w:rsid w:val="0074685C"/>
    <w:rsid w:val="007468BB"/>
    <w:rsid w:val="00746A67"/>
    <w:rsid w:val="00746BE0"/>
    <w:rsid w:val="00746C47"/>
    <w:rsid w:val="00746D5F"/>
    <w:rsid w:val="00746DE1"/>
    <w:rsid w:val="00746E9B"/>
    <w:rsid w:val="00746EE6"/>
    <w:rsid w:val="00746F05"/>
    <w:rsid w:val="00746FD2"/>
    <w:rsid w:val="00747068"/>
    <w:rsid w:val="00747126"/>
    <w:rsid w:val="007471F6"/>
    <w:rsid w:val="007472B3"/>
    <w:rsid w:val="007472DC"/>
    <w:rsid w:val="007472F7"/>
    <w:rsid w:val="00747385"/>
    <w:rsid w:val="00747422"/>
    <w:rsid w:val="0074744D"/>
    <w:rsid w:val="007474F3"/>
    <w:rsid w:val="00747505"/>
    <w:rsid w:val="007475B6"/>
    <w:rsid w:val="0074768F"/>
    <w:rsid w:val="007477F1"/>
    <w:rsid w:val="00747863"/>
    <w:rsid w:val="00747A41"/>
    <w:rsid w:val="00747B46"/>
    <w:rsid w:val="00747B67"/>
    <w:rsid w:val="00747BCE"/>
    <w:rsid w:val="00747BFA"/>
    <w:rsid w:val="00747E2D"/>
    <w:rsid w:val="00747F01"/>
    <w:rsid w:val="00747F93"/>
    <w:rsid w:val="00747FBB"/>
    <w:rsid w:val="00747FCA"/>
    <w:rsid w:val="0075000D"/>
    <w:rsid w:val="007500AD"/>
    <w:rsid w:val="007503B7"/>
    <w:rsid w:val="0075043D"/>
    <w:rsid w:val="00750445"/>
    <w:rsid w:val="0075045F"/>
    <w:rsid w:val="00750495"/>
    <w:rsid w:val="00750672"/>
    <w:rsid w:val="007506F0"/>
    <w:rsid w:val="00750756"/>
    <w:rsid w:val="007508B5"/>
    <w:rsid w:val="00750B00"/>
    <w:rsid w:val="00750BBB"/>
    <w:rsid w:val="00750C49"/>
    <w:rsid w:val="00750CFB"/>
    <w:rsid w:val="00750E41"/>
    <w:rsid w:val="00750E91"/>
    <w:rsid w:val="00750FFA"/>
    <w:rsid w:val="00751014"/>
    <w:rsid w:val="00751018"/>
    <w:rsid w:val="007510EA"/>
    <w:rsid w:val="007511AC"/>
    <w:rsid w:val="00751254"/>
    <w:rsid w:val="007518FC"/>
    <w:rsid w:val="00751970"/>
    <w:rsid w:val="007519DC"/>
    <w:rsid w:val="00751C81"/>
    <w:rsid w:val="00751D18"/>
    <w:rsid w:val="00751D8F"/>
    <w:rsid w:val="00751E0F"/>
    <w:rsid w:val="00751EB7"/>
    <w:rsid w:val="00751EFF"/>
    <w:rsid w:val="0075205E"/>
    <w:rsid w:val="00752173"/>
    <w:rsid w:val="007522A0"/>
    <w:rsid w:val="0075230D"/>
    <w:rsid w:val="007523F2"/>
    <w:rsid w:val="0075242D"/>
    <w:rsid w:val="00752452"/>
    <w:rsid w:val="00752638"/>
    <w:rsid w:val="0075267F"/>
    <w:rsid w:val="00752691"/>
    <w:rsid w:val="007526F9"/>
    <w:rsid w:val="00752712"/>
    <w:rsid w:val="0075286E"/>
    <w:rsid w:val="007528EC"/>
    <w:rsid w:val="0075297B"/>
    <w:rsid w:val="00752ABA"/>
    <w:rsid w:val="00752ACD"/>
    <w:rsid w:val="00752D20"/>
    <w:rsid w:val="00752DB5"/>
    <w:rsid w:val="00752DFE"/>
    <w:rsid w:val="00752E13"/>
    <w:rsid w:val="00753165"/>
    <w:rsid w:val="00753251"/>
    <w:rsid w:val="0075363B"/>
    <w:rsid w:val="0075363C"/>
    <w:rsid w:val="0075377A"/>
    <w:rsid w:val="00753816"/>
    <w:rsid w:val="00753826"/>
    <w:rsid w:val="00753836"/>
    <w:rsid w:val="0075388F"/>
    <w:rsid w:val="007538B8"/>
    <w:rsid w:val="00753935"/>
    <w:rsid w:val="00753943"/>
    <w:rsid w:val="00753BE0"/>
    <w:rsid w:val="00753BEA"/>
    <w:rsid w:val="00753CB9"/>
    <w:rsid w:val="00753D1F"/>
    <w:rsid w:val="00753DF4"/>
    <w:rsid w:val="00753E21"/>
    <w:rsid w:val="00753ECA"/>
    <w:rsid w:val="00754231"/>
    <w:rsid w:val="00754494"/>
    <w:rsid w:val="00754583"/>
    <w:rsid w:val="00754738"/>
    <w:rsid w:val="00754759"/>
    <w:rsid w:val="0075488F"/>
    <w:rsid w:val="007549B3"/>
    <w:rsid w:val="007549D8"/>
    <w:rsid w:val="00754A0E"/>
    <w:rsid w:val="00754A89"/>
    <w:rsid w:val="00754CEC"/>
    <w:rsid w:val="00754ED1"/>
    <w:rsid w:val="00754ED5"/>
    <w:rsid w:val="00754FAA"/>
    <w:rsid w:val="00754FF7"/>
    <w:rsid w:val="007550E5"/>
    <w:rsid w:val="0075512F"/>
    <w:rsid w:val="00755173"/>
    <w:rsid w:val="007552F6"/>
    <w:rsid w:val="0075534D"/>
    <w:rsid w:val="0075542F"/>
    <w:rsid w:val="0075547C"/>
    <w:rsid w:val="007555F4"/>
    <w:rsid w:val="007558F4"/>
    <w:rsid w:val="00755CBB"/>
    <w:rsid w:val="00755E42"/>
    <w:rsid w:val="00755E7A"/>
    <w:rsid w:val="00755EBD"/>
    <w:rsid w:val="00755F76"/>
    <w:rsid w:val="00755FEB"/>
    <w:rsid w:val="007560A7"/>
    <w:rsid w:val="007560AD"/>
    <w:rsid w:val="00756675"/>
    <w:rsid w:val="0075699E"/>
    <w:rsid w:val="007569D1"/>
    <w:rsid w:val="00756BD5"/>
    <w:rsid w:val="00756D61"/>
    <w:rsid w:val="00756D77"/>
    <w:rsid w:val="00756EF4"/>
    <w:rsid w:val="00756F24"/>
    <w:rsid w:val="00756F37"/>
    <w:rsid w:val="00756F5F"/>
    <w:rsid w:val="00757014"/>
    <w:rsid w:val="00757037"/>
    <w:rsid w:val="00757058"/>
    <w:rsid w:val="0075706C"/>
    <w:rsid w:val="0075711B"/>
    <w:rsid w:val="00757165"/>
    <w:rsid w:val="00757272"/>
    <w:rsid w:val="007572B7"/>
    <w:rsid w:val="00757313"/>
    <w:rsid w:val="007574B6"/>
    <w:rsid w:val="007574D6"/>
    <w:rsid w:val="007574D7"/>
    <w:rsid w:val="007575F9"/>
    <w:rsid w:val="007577FC"/>
    <w:rsid w:val="007578A9"/>
    <w:rsid w:val="00757951"/>
    <w:rsid w:val="00757B38"/>
    <w:rsid w:val="00757B52"/>
    <w:rsid w:val="00757B9D"/>
    <w:rsid w:val="00757BD8"/>
    <w:rsid w:val="00757BFE"/>
    <w:rsid w:val="00757CB8"/>
    <w:rsid w:val="00757DC4"/>
    <w:rsid w:val="00760051"/>
    <w:rsid w:val="007600BE"/>
    <w:rsid w:val="00760100"/>
    <w:rsid w:val="00760248"/>
    <w:rsid w:val="007602B2"/>
    <w:rsid w:val="007603F7"/>
    <w:rsid w:val="007605B2"/>
    <w:rsid w:val="007605F7"/>
    <w:rsid w:val="0076064E"/>
    <w:rsid w:val="00760801"/>
    <w:rsid w:val="007608D5"/>
    <w:rsid w:val="007609E4"/>
    <w:rsid w:val="00760A0C"/>
    <w:rsid w:val="00760A62"/>
    <w:rsid w:val="00760A99"/>
    <w:rsid w:val="00760B68"/>
    <w:rsid w:val="00760B72"/>
    <w:rsid w:val="00760C7D"/>
    <w:rsid w:val="00760CF9"/>
    <w:rsid w:val="00760F15"/>
    <w:rsid w:val="00760F2E"/>
    <w:rsid w:val="0076100B"/>
    <w:rsid w:val="00761086"/>
    <w:rsid w:val="007610FD"/>
    <w:rsid w:val="00761146"/>
    <w:rsid w:val="00761202"/>
    <w:rsid w:val="0076126D"/>
    <w:rsid w:val="00761294"/>
    <w:rsid w:val="00761323"/>
    <w:rsid w:val="0076140B"/>
    <w:rsid w:val="007614DA"/>
    <w:rsid w:val="007615E8"/>
    <w:rsid w:val="007615F5"/>
    <w:rsid w:val="0076170C"/>
    <w:rsid w:val="00761710"/>
    <w:rsid w:val="007617AA"/>
    <w:rsid w:val="007617B6"/>
    <w:rsid w:val="00761836"/>
    <w:rsid w:val="00761BD2"/>
    <w:rsid w:val="00761CC5"/>
    <w:rsid w:val="00761CDA"/>
    <w:rsid w:val="00761EF9"/>
    <w:rsid w:val="0076202B"/>
    <w:rsid w:val="0076203C"/>
    <w:rsid w:val="0076208B"/>
    <w:rsid w:val="007621B2"/>
    <w:rsid w:val="00762410"/>
    <w:rsid w:val="00762418"/>
    <w:rsid w:val="00762558"/>
    <w:rsid w:val="0076260C"/>
    <w:rsid w:val="00762654"/>
    <w:rsid w:val="0076271F"/>
    <w:rsid w:val="007629BD"/>
    <w:rsid w:val="007629DD"/>
    <w:rsid w:val="00762B42"/>
    <w:rsid w:val="00762BFE"/>
    <w:rsid w:val="00762CC5"/>
    <w:rsid w:val="00762E02"/>
    <w:rsid w:val="00762EE4"/>
    <w:rsid w:val="0076322B"/>
    <w:rsid w:val="0076329E"/>
    <w:rsid w:val="0076337B"/>
    <w:rsid w:val="0076345A"/>
    <w:rsid w:val="00763474"/>
    <w:rsid w:val="00763526"/>
    <w:rsid w:val="00763612"/>
    <w:rsid w:val="007636C8"/>
    <w:rsid w:val="007637A4"/>
    <w:rsid w:val="007637FB"/>
    <w:rsid w:val="00763841"/>
    <w:rsid w:val="0076393E"/>
    <w:rsid w:val="00763AFC"/>
    <w:rsid w:val="00763C18"/>
    <w:rsid w:val="00763E88"/>
    <w:rsid w:val="00763EA4"/>
    <w:rsid w:val="00763EBB"/>
    <w:rsid w:val="00763EBE"/>
    <w:rsid w:val="00763F03"/>
    <w:rsid w:val="00763F6C"/>
    <w:rsid w:val="00763FD0"/>
    <w:rsid w:val="00764014"/>
    <w:rsid w:val="00764045"/>
    <w:rsid w:val="0076407D"/>
    <w:rsid w:val="0076426F"/>
    <w:rsid w:val="007642DE"/>
    <w:rsid w:val="00764407"/>
    <w:rsid w:val="00764566"/>
    <w:rsid w:val="00764719"/>
    <w:rsid w:val="007647B4"/>
    <w:rsid w:val="00764843"/>
    <w:rsid w:val="00764877"/>
    <w:rsid w:val="0076490B"/>
    <w:rsid w:val="00764996"/>
    <w:rsid w:val="00764AA0"/>
    <w:rsid w:val="00764B40"/>
    <w:rsid w:val="00764BB2"/>
    <w:rsid w:val="00764C7A"/>
    <w:rsid w:val="00764D70"/>
    <w:rsid w:val="00764D93"/>
    <w:rsid w:val="00764E08"/>
    <w:rsid w:val="00764EB6"/>
    <w:rsid w:val="00764F4D"/>
    <w:rsid w:val="0076512B"/>
    <w:rsid w:val="00765237"/>
    <w:rsid w:val="007652A3"/>
    <w:rsid w:val="007652B9"/>
    <w:rsid w:val="0076539B"/>
    <w:rsid w:val="007653A4"/>
    <w:rsid w:val="007653CA"/>
    <w:rsid w:val="00765414"/>
    <w:rsid w:val="0076545C"/>
    <w:rsid w:val="00765481"/>
    <w:rsid w:val="007654F5"/>
    <w:rsid w:val="007655B1"/>
    <w:rsid w:val="007656B2"/>
    <w:rsid w:val="00765793"/>
    <w:rsid w:val="007657DD"/>
    <w:rsid w:val="0076580C"/>
    <w:rsid w:val="00765827"/>
    <w:rsid w:val="00765854"/>
    <w:rsid w:val="0076588A"/>
    <w:rsid w:val="007659DA"/>
    <w:rsid w:val="00765A3C"/>
    <w:rsid w:val="00765AA0"/>
    <w:rsid w:val="00765BBA"/>
    <w:rsid w:val="00765CBC"/>
    <w:rsid w:val="00765E35"/>
    <w:rsid w:val="00765FCE"/>
    <w:rsid w:val="007661F5"/>
    <w:rsid w:val="00766210"/>
    <w:rsid w:val="00766886"/>
    <w:rsid w:val="007668DB"/>
    <w:rsid w:val="00766A49"/>
    <w:rsid w:val="00766BAF"/>
    <w:rsid w:val="00766BC9"/>
    <w:rsid w:val="00766BDA"/>
    <w:rsid w:val="00766E17"/>
    <w:rsid w:val="00766F0D"/>
    <w:rsid w:val="00766F36"/>
    <w:rsid w:val="0076703B"/>
    <w:rsid w:val="00767060"/>
    <w:rsid w:val="0076707A"/>
    <w:rsid w:val="007670E3"/>
    <w:rsid w:val="0076712A"/>
    <w:rsid w:val="0076716F"/>
    <w:rsid w:val="0076720E"/>
    <w:rsid w:val="0076724F"/>
    <w:rsid w:val="00767255"/>
    <w:rsid w:val="007672BA"/>
    <w:rsid w:val="00767389"/>
    <w:rsid w:val="0076769D"/>
    <w:rsid w:val="007676D7"/>
    <w:rsid w:val="00767726"/>
    <w:rsid w:val="00767766"/>
    <w:rsid w:val="007677B1"/>
    <w:rsid w:val="00767864"/>
    <w:rsid w:val="00767904"/>
    <w:rsid w:val="00767B99"/>
    <w:rsid w:val="00767CBD"/>
    <w:rsid w:val="00767D3F"/>
    <w:rsid w:val="00767D8A"/>
    <w:rsid w:val="00767E23"/>
    <w:rsid w:val="00767F55"/>
    <w:rsid w:val="007700C7"/>
    <w:rsid w:val="007700F4"/>
    <w:rsid w:val="00770260"/>
    <w:rsid w:val="0077039E"/>
    <w:rsid w:val="0077042F"/>
    <w:rsid w:val="007705BA"/>
    <w:rsid w:val="007706C9"/>
    <w:rsid w:val="00770731"/>
    <w:rsid w:val="00770755"/>
    <w:rsid w:val="0077092E"/>
    <w:rsid w:val="00770B87"/>
    <w:rsid w:val="00770BA2"/>
    <w:rsid w:val="00770C07"/>
    <w:rsid w:val="00770CA4"/>
    <w:rsid w:val="00770D3E"/>
    <w:rsid w:val="00770E16"/>
    <w:rsid w:val="00770E77"/>
    <w:rsid w:val="00770ECC"/>
    <w:rsid w:val="00770F0B"/>
    <w:rsid w:val="00771065"/>
    <w:rsid w:val="0077109E"/>
    <w:rsid w:val="007710E3"/>
    <w:rsid w:val="00771111"/>
    <w:rsid w:val="00771210"/>
    <w:rsid w:val="00771215"/>
    <w:rsid w:val="00771324"/>
    <w:rsid w:val="007713D9"/>
    <w:rsid w:val="007714A0"/>
    <w:rsid w:val="007715FE"/>
    <w:rsid w:val="00771626"/>
    <w:rsid w:val="00771752"/>
    <w:rsid w:val="00771803"/>
    <w:rsid w:val="00771A5B"/>
    <w:rsid w:val="00771B31"/>
    <w:rsid w:val="00771BB9"/>
    <w:rsid w:val="00771C5F"/>
    <w:rsid w:val="00771D75"/>
    <w:rsid w:val="00771E89"/>
    <w:rsid w:val="00771EDA"/>
    <w:rsid w:val="00771F7C"/>
    <w:rsid w:val="00771FBE"/>
    <w:rsid w:val="00771FF8"/>
    <w:rsid w:val="0077202A"/>
    <w:rsid w:val="007722A8"/>
    <w:rsid w:val="00772359"/>
    <w:rsid w:val="0077236E"/>
    <w:rsid w:val="00772418"/>
    <w:rsid w:val="0077248F"/>
    <w:rsid w:val="007724BF"/>
    <w:rsid w:val="0077251E"/>
    <w:rsid w:val="007725EF"/>
    <w:rsid w:val="007726B5"/>
    <w:rsid w:val="0077271A"/>
    <w:rsid w:val="00772756"/>
    <w:rsid w:val="0077291A"/>
    <w:rsid w:val="00772E12"/>
    <w:rsid w:val="00772EEC"/>
    <w:rsid w:val="00772F5B"/>
    <w:rsid w:val="00772F8A"/>
    <w:rsid w:val="0077303C"/>
    <w:rsid w:val="007730E5"/>
    <w:rsid w:val="00773299"/>
    <w:rsid w:val="0077346F"/>
    <w:rsid w:val="00773666"/>
    <w:rsid w:val="00773701"/>
    <w:rsid w:val="007737CA"/>
    <w:rsid w:val="0077387B"/>
    <w:rsid w:val="007738BB"/>
    <w:rsid w:val="007738E6"/>
    <w:rsid w:val="0077396E"/>
    <w:rsid w:val="00773B91"/>
    <w:rsid w:val="00773C84"/>
    <w:rsid w:val="00773E08"/>
    <w:rsid w:val="00773E56"/>
    <w:rsid w:val="00773E6C"/>
    <w:rsid w:val="00773F3D"/>
    <w:rsid w:val="00773FA0"/>
    <w:rsid w:val="00773FAD"/>
    <w:rsid w:val="00774024"/>
    <w:rsid w:val="007741DD"/>
    <w:rsid w:val="007741EF"/>
    <w:rsid w:val="007741FB"/>
    <w:rsid w:val="007741FC"/>
    <w:rsid w:val="00774312"/>
    <w:rsid w:val="00774419"/>
    <w:rsid w:val="00774421"/>
    <w:rsid w:val="007745F6"/>
    <w:rsid w:val="007746D3"/>
    <w:rsid w:val="0077477B"/>
    <w:rsid w:val="00774861"/>
    <w:rsid w:val="0077493F"/>
    <w:rsid w:val="00774BBE"/>
    <w:rsid w:val="00774BE7"/>
    <w:rsid w:val="00774CB9"/>
    <w:rsid w:val="00774E35"/>
    <w:rsid w:val="007750DD"/>
    <w:rsid w:val="007750EF"/>
    <w:rsid w:val="007751F1"/>
    <w:rsid w:val="00775257"/>
    <w:rsid w:val="00775460"/>
    <w:rsid w:val="007754AA"/>
    <w:rsid w:val="007759CA"/>
    <w:rsid w:val="00775B58"/>
    <w:rsid w:val="00775C21"/>
    <w:rsid w:val="00775CDA"/>
    <w:rsid w:val="00775EBF"/>
    <w:rsid w:val="00775EED"/>
    <w:rsid w:val="00775F57"/>
    <w:rsid w:val="0077609C"/>
    <w:rsid w:val="007760D7"/>
    <w:rsid w:val="00776178"/>
    <w:rsid w:val="00776195"/>
    <w:rsid w:val="007761A3"/>
    <w:rsid w:val="007761BB"/>
    <w:rsid w:val="007761E4"/>
    <w:rsid w:val="0077627B"/>
    <w:rsid w:val="007762E0"/>
    <w:rsid w:val="007763C9"/>
    <w:rsid w:val="007763E0"/>
    <w:rsid w:val="00776484"/>
    <w:rsid w:val="007765A0"/>
    <w:rsid w:val="007766A5"/>
    <w:rsid w:val="00776781"/>
    <w:rsid w:val="007767A4"/>
    <w:rsid w:val="00776814"/>
    <w:rsid w:val="007768B0"/>
    <w:rsid w:val="00776957"/>
    <w:rsid w:val="00776AD8"/>
    <w:rsid w:val="00776C3F"/>
    <w:rsid w:val="00776C93"/>
    <w:rsid w:val="00776DC3"/>
    <w:rsid w:val="00776E10"/>
    <w:rsid w:val="00776E7D"/>
    <w:rsid w:val="00776EA5"/>
    <w:rsid w:val="00776FFF"/>
    <w:rsid w:val="0077719A"/>
    <w:rsid w:val="007771F2"/>
    <w:rsid w:val="00777385"/>
    <w:rsid w:val="007773F4"/>
    <w:rsid w:val="00777625"/>
    <w:rsid w:val="00777696"/>
    <w:rsid w:val="007778F9"/>
    <w:rsid w:val="00777911"/>
    <w:rsid w:val="00777BF5"/>
    <w:rsid w:val="00777C79"/>
    <w:rsid w:val="00777D0B"/>
    <w:rsid w:val="00777D29"/>
    <w:rsid w:val="00777D2F"/>
    <w:rsid w:val="00777E80"/>
    <w:rsid w:val="00777EF6"/>
    <w:rsid w:val="0078014A"/>
    <w:rsid w:val="007801D2"/>
    <w:rsid w:val="00780383"/>
    <w:rsid w:val="0078046B"/>
    <w:rsid w:val="0078053D"/>
    <w:rsid w:val="00780625"/>
    <w:rsid w:val="007806F4"/>
    <w:rsid w:val="007807B1"/>
    <w:rsid w:val="0078080E"/>
    <w:rsid w:val="007808C0"/>
    <w:rsid w:val="00780A34"/>
    <w:rsid w:val="00780A58"/>
    <w:rsid w:val="00780B6B"/>
    <w:rsid w:val="00780D75"/>
    <w:rsid w:val="00780EBF"/>
    <w:rsid w:val="00780F07"/>
    <w:rsid w:val="00780F4B"/>
    <w:rsid w:val="007810BB"/>
    <w:rsid w:val="0078114F"/>
    <w:rsid w:val="007811C5"/>
    <w:rsid w:val="007811DA"/>
    <w:rsid w:val="00781287"/>
    <w:rsid w:val="007812A9"/>
    <w:rsid w:val="00781535"/>
    <w:rsid w:val="007815DE"/>
    <w:rsid w:val="00781745"/>
    <w:rsid w:val="007817A0"/>
    <w:rsid w:val="0078184F"/>
    <w:rsid w:val="007818F5"/>
    <w:rsid w:val="00781AFA"/>
    <w:rsid w:val="00781B0C"/>
    <w:rsid w:val="00781C44"/>
    <w:rsid w:val="00781CE7"/>
    <w:rsid w:val="00781D3E"/>
    <w:rsid w:val="00781EF0"/>
    <w:rsid w:val="00781EFC"/>
    <w:rsid w:val="00781FAD"/>
    <w:rsid w:val="00781FFA"/>
    <w:rsid w:val="00782020"/>
    <w:rsid w:val="00782113"/>
    <w:rsid w:val="0078219B"/>
    <w:rsid w:val="0078228C"/>
    <w:rsid w:val="0078234D"/>
    <w:rsid w:val="00782412"/>
    <w:rsid w:val="00782489"/>
    <w:rsid w:val="0078257C"/>
    <w:rsid w:val="0078266A"/>
    <w:rsid w:val="0078270C"/>
    <w:rsid w:val="0078273B"/>
    <w:rsid w:val="007827D9"/>
    <w:rsid w:val="0078281C"/>
    <w:rsid w:val="00782839"/>
    <w:rsid w:val="0078297C"/>
    <w:rsid w:val="007829D1"/>
    <w:rsid w:val="00782AE6"/>
    <w:rsid w:val="00782B32"/>
    <w:rsid w:val="00782DB6"/>
    <w:rsid w:val="00782E60"/>
    <w:rsid w:val="00782F01"/>
    <w:rsid w:val="00782F9E"/>
    <w:rsid w:val="00782FE6"/>
    <w:rsid w:val="00783475"/>
    <w:rsid w:val="007836B9"/>
    <w:rsid w:val="007836D1"/>
    <w:rsid w:val="00783761"/>
    <w:rsid w:val="0078386F"/>
    <w:rsid w:val="007838E4"/>
    <w:rsid w:val="007839B9"/>
    <w:rsid w:val="00783A18"/>
    <w:rsid w:val="00783A46"/>
    <w:rsid w:val="00783BD3"/>
    <w:rsid w:val="00783C7D"/>
    <w:rsid w:val="00783D79"/>
    <w:rsid w:val="00783DF7"/>
    <w:rsid w:val="00783FB8"/>
    <w:rsid w:val="007841EE"/>
    <w:rsid w:val="007843DF"/>
    <w:rsid w:val="00784400"/>
    <w:rsid w:val="00784524"/>
    <w:rsid w:val="00784593"/>
    <w:rsid w:val="007845DB"/>
    <w:rsid w:val="00784785"/>
    <w:rsid w:val="00784894"/>
    <w:rsid w:val="007848C0"/>
    <w:rsid w:val="007848E3"/>
    <w:rsid w:val="007848EF"/>
    <w:rsid w:val="00784A37"/>
    <w:rsid w:val="00784ADA"/>
    <w:rsid w:val="00784BEA"/>
    <w:rsid w:val="00784D0D"/>
    <w:rsid w:val="00784D8E"/>
    <w:rsid w:val="00784DEF"/>
    <w:rsid w:val="007850CC"/>
    <w:rsid w:val="0078515A"/>
    <w:rsid w:val="0078522C"/>
    <w:rsid w:val="0078530C"/>
    <w:rsid w:val="00785415"/>
    <w:rsid w:val="00785665"/>
    <w:rsid w:val="0078567E"/>
    <w:rsid w:val="0078570A"/>
    <w:rsid w:val="00785730"/>
    <w:rsid w:val="007857BF"/>
    <w:rsid w:val="00785835"/>
    <w:rsid w:val="00785893"/>
    <w:rsid w:val="007859E2"/>
    <w:rsid w:val="007859EA"/>
    <w:rsid w:val="00785A52"/>
    <w:rsid w:val="00785A65"/>
    <w:rsid w:val="00785A95"/>
    <w:rsid w:val="00785AA2"/>
    <w:rsid w:val="00785AB3"/>
    <w:rsid w:val="00785AD5"/>
    <w:rsid w:val="00785AF7"/>
    <w:rsid w:val="00785C1F"/>
    <w:rsid w:val="00785CD0"/>
    <w:rsid w:val="00785D21"/>
    <w:rsid w:val="00785D24"/>
    <w:rsid w:val="00785D95"/>
    <w:rsid w:val="00785E78"/>
    <w:rsid w:val="00785F08"/>
    <w:rsid w:val="00785F3C"/>
    <w:rsid w:val="00785FB3"/>
    <w:rsid w:val="0078630C"/>
    <w:rsid w:val="007864A0"/>
    <w:rsid w:val="007865BA"/>
    <w:rsid w:val="007865BF"/>
    <w:rsid w:val="00786628"/>
    <w:rsid w:val="00786646"/>
    <w:rsid w:val="0078665B"/>
    <w:rsid w:val="007866F7"/>
    <w:rsid w:val="0078677E"/>
    <w:rsid w:val="00786910"/>
    <w:rsid w:val="00786943"/>
    <w:rsid w:val="00786974"/>
    <w:rsid w:val="00786A61"/>
    <w:rsid w:val="00786A92"/>
    <w:rsid w:val="00786AE8"/>
    <w:rsid w:val="00786BED"/>
    <w:rsid w:val="00786BFE"/>
    <w:rsid w:val="00786C09"/>
    <w:rsid w:val="00786C74"/>
    <w:rsid w:val="00786E30"/>
    <w:rsid w:val="00786EA7"/>
    <w:rsid w:val="00786EE4"/>
    <w:rsid w:val="00786EEC"/>
    <w:rsid w:val="00786FF9"/>
    <w:rsid w:val="0078715C"/>
    <w:rsid w:val="00787203"/>
    <w:rsid w:val="00787604"/>
    <w:rsid w:val="0078767B"/>
    <w:rsid w:val="00787803"/>
    <w:rsid w:val="00787897"/>
    <w:rsid w:val="00787997"/>
    <w:rsid w:val="007879A7"/>
    <w:rsid w:val="00787A5B"/>
    <w:rsid w:val="00787D0E"/>
    <w:rsid w:val="00787D52"/>
    <w:rsid w:val="00787D72"/>
    <w:rsid w:val="00787E20"/>
    <w:rsid w:val="00787EFF"/>
    <w:rsid w:val="00787F2F"/>
    <w:rsid w:val="00787F89"/>
    <w:rsid w:val="0079000B"/>
    <w:rsid w:val="00790072"/>
    <w:rsid w:val="007901B9"/>
    <w:rsid w:val="0079038C"/>
    <w:rsid w:val="0079043D"/>
    <w:rsid w:val="00790480"/>
    <w:rsid w:val="007904A6"/>
    <w:rsid w:val="00790508"/>
    <w:rsid w:val="0079072E"/>
    <w:rsid w:val="00790C33"/>
    <w:rsid w:val="00790CA2"/>
    <w:rsid w:val="00790D32"/>
    <w:rsid w:val="00790D81"/>
    <w:rsid w:val="00790DFB"/>
    <w:rsid w:val="00791042"/>
    <w:rsid w:val="0079106D"/>
    <w:rsid w:val="0079110D"/>
    <w:rsid w:val="007912B1"/>
    <w:rsid w:val="0079135F"/>
    <w:rsid w:val="00791480"/>
    <w:rsid w:val="007915AF"/>
    <w:rsid w:val="007915B1"/>
    <w:rsid w:val="0079161F"/>
    <w:rsid w:val="0079164A"/>
    <w:rsid w:val="00791768"/>
    <w:rsid w:val="00791E21"/>
    <w:rsid w:val="00791F83"/>
    <w:rsid w:val="00791FEA"/>
    <w:rsid w:val="0079212E"/>
    <w:rsid w:val="0079213B"/>
    <w:rsid w:val="0079245F"/>
    <w:rsid w:val="00792488"/>
    <w:rsid w:val="007924F2"/>
    <w:rsid w:val="007925C4"/>
    <w:rsid w:val="007927D2"/>
    <w:rsid w:val="00792860"/>
    <w:rsid w:val="00792A6E"/>
    <w:rsid w:val="00792A78"/>
    <w:rsid w:val="00792B29"/>
    <w:rsid w:val="00792DA7"/>
    <w:rsid w:val="00792DFC"/>
    <w:rsid w:val="00792E2C"/>
    <w:rsid w:val="00792FF6"/>
    <w:rsid w:val="0079303B"/>
    <w:rsid w:val="0079310C"/>
    <w:rsid w:val="00793205"/>
    <w:rsid w:val="00793303"/>
    <w:rsid w:val="00793340"/>
    <w:rsid w:val="007933CF"/>
    <w:rsid w:val="007934B8"/>
    <w:rsid w:val="0079359B"/>
    <w:rsid w:val="00793605"/>
    <w:rsid w:val="0079370C"/>
    <w:rsid w:val="00793761"/>
    <w:rsid w:val="0079387C"/>
    <w:rsid w:val="007939B7"/>
    <w:rsid w:val="00793A17"/>
    <w:rsid w:val="00793A36"/>
    <w:rsid w:val="00793A60"/>
    <w:rsid w:val="00793AE3"/>
    <w:rsid w:val="00793BD9"/>
    <w:rsid w:val="00793CEF"/>
    <w:rsid w:val="00793E64"/>
    <w:rsid w:val="00794113"/>
    <w:rsid w:val="007942EE"/>
    <w:rsid w:val="00794301"/>
    <w:rsid w:val="007944B5"/>
    <w:rsid w:val="0079450A"/>
    <w:rsid w:val="00794547"/>
    <w:rsid w:val="00794591"/>
    <w:rsid w:val="00794939"/>
    <w:rsid w:val="007949A7"/>
    <w:rsid w:val="007949D4"/>
    <w:rsid w:val="00794A13"/>
    <w:rsid w:val="00794BB8"/>
    <w:rsid w:val="00794BDE"/>
    <w:rsid w:val="00794C25"/>
    <w:rsid w:val="00794C31"/>
    <w:rsid w:val="00794C39"/>
    <w:rsid w:val="00794EF2"/>
    <w:rsid w:val="0079500B"/>
    <w:rsid w:val="00795027"/>
    <w:rsid w:val="0079504E"/>
    <w:rsid w:val="00795184"/>
    <w:rsid w:val="007951DF"/>
    <w:rsid w:val="007951F8"/>
    <w:rsid w:val="007952DC"/>
    <w:rsid w:val="00795438"/>
    <w:rsid w:val="0079557C"/>
    <w:rsid w:val="007955B9"/>
    <w:rsid w:val="007955DC"/>
    <w:rsid w:val="007955F8"/>
    <w:rsid w:val="00795647"/>
    <w:rsid w:val="007956FB"/>
    <w:rsid w:val="00795738"/>
    <w:rsid w:val="00795751"/>
    <w:rsid w:val="00795779"/>
    <w:rsid w:val="00795861"/>
    <w:rsid w:val="007958D6"/>
    <w:rsid w:val="007958EB"/>
    <w:rsid w:val="007959F0"/>
    <w:rsid w:val="007959FF"/>
    <w:rsid w:val="00795A49"/>
    <w:rsid w:val="00795B13"/>
    <w:rsid w:val="00795C31"/>
    <w:rsid w:val="00795D8D"/>
    <w:rsid w:val="00795E5E"/>
    <w:rsid w:val="00795EBF"/>
    <w:rsid w:val="00795F81"/>
    <w:rsid w:val="0079615E"/>
    <w:rsid w:val="00796194"/>
    <w:rsid w:val="00796235"/>
    <w:rsid w:val="007963D0"/>
    <w:rsid w:val="00796447"/>
    <w:rsid w:val="007964B0"/>
    <w:rsid w:val="007964C7"/>
    <w:rsid w:val="00796575"/>
    <w:rsid w:val="007965B0"/>
    <w:rsid w:val="00796698"/>
    <w:rsid w:val="007966BC"/>
    <w:rsid w:val="0079671A"/>
    <w:rsid w:val="00796895"/>
    <w:rsid w:val="007968D5"/>
    <w:rsid w:val="00796A60"/>
    <w:rsid w:val="00796B0B"/>
    <w:rsid w:val="00796B39"/>
    <w:rsid w:val="00796BBF"/>
    <w:rsid w:val="00796C34"/>
    <w:rsid w:val="00796C78"/>
    <w:rsid w:val="00796D06"/>
    <w:rsid w:val="00796DD1"/>
    <w:rsid w:val="00796E4B"/>
    <w:rsid w:val="00796E4D"/>
    <w:rsid w:val="00796EE7"/>
    <w:rsid w:val="00796F02"/>
    <w:rsid w:val="00796F47"/>
    <w:rsid w:val="00796FF8"/>
    <w:rsid w:val="0079701C"/>
    <w:rsid w:val="00797027"/>
    <w:rsid w:val="00797066"/>
    <w:rsid w:val="007970A5"/>
    <w:rsid w:val="00797307"/>
    <w:rsid w:val="007974EB"/>
    <w:rsid w:val="00797777"/>
    <w:rsid w:val="007978BF"/>
    <w:rsid w:val="007978F7"/>
    <w:rsid w:val="00797A0E"/>
    <w:rsid w:val="00797A78"/>
    <w:rsid w:val="00797B6A"/>
    <w:rsid w:val="00797CAF"/>
    <w:rsid w:val="00797CB2"/>
    <w:rsid w:val="00797CDE"/>
    <w:rsid w:val="00797EBA"/>
    <w:rsid w:val="007A00D5"/>
    <w:rsid w:val="007A00E4"/>
    <w:rsid w:val="007A01AC"/>
    <w:rsid w:val="007A01BB"/>
    <w:rsid w:val="007A01F4"/>
    <w:rsid w:val="007A01F6"/>
    <w:rsid w:val="007A0266"/>
    <w:rsid w:val="007A0359"/>
    <w:rsid w:val="007A0508"/>
    <w:rsid w:val="007A060D"/>
    <w:rsid w:val="007A0698"/>
    <w:rsid w:val="007A07E6"/>
    <w:rsid w:val="007A0AC8"/>
    <w:rsid w:val="007A0B27"/>
    <w:rsid w:val="007A0BEA"/>
    <w:rsid w:val="007A0C17"/>
    <w:rsid w:val="007A0C9A"/>
    <w:rsid w:val="007A0D0B"/>
    <w:rsid w:val="007A0E1B"/>
    <w:rsid w:val="007A0E31"/>
    <w:rsid w:val="007A0E62"/>
    <w:rsid w:val="007A10B1"/>
    <w:rsid w:val="007A11B2"/>
    <w:rsid w:val="007A1214"/>
    <w:rsid w:val="007A1255"/>
    <w:rsid w:val="007A12A2"/>
    <w:rsid w:val="007A148F"/>
    <w:rsid w:val="007A14B2"/>
    <w:rsid w:val="007A158C"/>
    <w:rsid w:val="007A176D"/>
    <w:rsid w:val="007A1837"/>
    <w:rsid w:val="007A1A7D"/>
    <w:rsid w:val="007A1B79"/>
    <w:rsid w:val="007A1C51"/>
    <w:rsid w:val="007A1CDE"/>
    <w:rsid w:val="007A1D30"/>
    <w:rsid w:val="007A1DAF"/>
    <w:rsid w:val="007A1FE0"/>
    <w:rsid w:val="007A210F"/>
    <w:rsid w:val="007A2139"/>
    <w:rsid w:val="007A21CC"/>
    <w:rsid w:val="007A21DC"/>
    <w:rsid w:val="007A237F"/>
    <w:rsid w:val="007A24E2"/>
    <w:rsid w:val="007A257B"/>
    <w:rsid w:val="007A25A2"/>
    <w:rsid w:val="007A26AC"/>
    <w:rsid w:val="007A2810"/>
    <w:rsid w:val="007A287D"/>
    <w:rsid w:val="007A293B"/>
    <w:rsid w:val="007A295D"/>
    <w:rsid w:val="007A2A3E"/>
    <w:rsid w:val="007A2AA0"/>
    <w:rsid w:val="007A2B50"/>
    <w:rsid w:val="007A2BAE"/>
    <w:rsid w:val="007A2BC7"/>
    <w:rsid w:val="007A2EC2"/>
    <w:rsid w:val="007A2F41"/>
    <w:rsid w:val="007A3063"/>
    <w:rsid w:val="007A307A"/>
    <w:rsid w:val="007A3134"/>
    <w:rsid w:val="007A3164"/>
    <w:rsid w:val="007A33CA"/>
    <w:rsid w:val="007A349B"/>
    <w:rsid w:val="007A34D4"/>
    <w:rsid w:val="007A34FA"/>
    <w:rsid w:val="007A35A2"/>
    <w:rsid w:val="007A35AE"/>
    <w:rsid w:val="007A36A5"/>
    <w:rsid w:val="007A3738"/>
    <w:rsid w:val="007A377F"/>
    <w:rsid w:val="007A38A9"/>
    <w:rsid w:val="007A3AAE"/>
    <w:rsid w:val="007A3BF4"/>
    <w:rsid w:val="007A3D52"/>
    <w:rsid w:val="007A3DC5"/>
    <w:rsid w:val="007A3FC8"/>
    <w:rsid w:val="007A40E4"/>
    <w:rsid w:val="007A415B"/>
    <w:rsid w:val="007A4286"/>
    <w:rsid w:val="007A43F5"/>
    <w:rsid w:val="007A4475"/>
    <w:rsid w:val="007A47DD"/>
    <w:rsid w:val="007A4881"/>
    <w:rsid w:val="007A48ED"/>
    <w:rsid w:val="007A4956"/>
    <w:rsid w:val="007A4A5D"/>
    <w:rsid w:val="007A4A6F"/>
    <w:rsid w:val="007A4AE3"/>
    <w:rsid w:val="007A4B0D"/>
    <w:rsid w:val="007A4B52"/>
    <w:rsid w:val="007A4C10"/>
    <w:rsid w:val="007A4CB9"/>
    <w:rsid w:val="007A4EC2"/>
    <w:rsid w:val="007A4FB5"/>
    <w:rsid w:val="007A5066"/>
    <w:rsid w:val="007A508A"/>
    <w:rsid w:val="007A5244"/>
    <w:rsid w:val="007A52A7"/>
    <w:rsid w:val="007A5330"/>
    <w:rsid w:val="007A536B"/>
    <w:rsid w:val="007A5385"/>
    <w:rsid w:val="007A53E6"/>
    <w:rsid w:val="007A5457"/>
    <w:rsid w:val="007A5475"/>
    <w:rsid w:val="007A547E"/>
    <w:rsid w:val="007A548B"/>
    <w:rsid w:val="007A5689"/>
    <w:rsid w:val="007A5794"/>
    <w:rsid w:val="007A5823"/>
    <w:rsid w:val="007A58D0"/>
    <w:rsid w:val="007A58F9"/>
    <w:rsid w:val="007A5A40"/>
    <w:rsid w:val="007A5B09"/>
    <w:rsid w:val="007A5BA1"/>
    <w:rsid w:val="007A5BCF"/>
    <w:rsid w:val="007A5D3A"/>
    <w:rsid w:val="007A5DE9"/>
    <w:rsid w:val="007A5EDA"/>
    <w:rsid w:val="007A5F3D"/>
    <w:rsid w:val="007A62A4"/>
    <w:rsid w:val="007A635C"/>
    <w:rsid w:val="007A6463"/>
    <w:rsid w:val="007A6472"/>
    <w:rsid w:val="007A6675"/>
    <w:rsid w:val="007A6722"/>
    <w:rsid w:val="007A67CC"/>
    <w:rsid w:val="007A6875"/>
    <w:rsid w:val="007A6884"/>
    <w:rsid w:val="007A69BA"/>
    <w:rsid w:val="007A6AC9"/>
    <w:rsid w:val="007A6ACB"/>
    <w:rsid w:val="007A6AE9"/>
    <w:rsid w:val="007A6BFE"/>
    <w:rsid w:val="007A6CFE"/>
    <w:rsid w:val="007A6DBA"/>
    <w:rsid w:val="007A6F21"/>
    <w:rsid w:val="007A6F96"/>
    <w:rsid w:val="007A6FB5"/>
    <w:rsid w:val="007A7276"/>
    <w:rsid w:val="007A72FF"/>
    <w:rsid w:val="007A7671"/>
    <w:rsid w:val="007A771F"/>
    <w:rsid w:val="007A7748"/>
    <w:rsid w:val="007A7973"/>
    <w:rsid w:val="007A7AE4"/>
    <w:rsid w:val="007A7BF0"/>
    <w:rsid w:val="007A7CF5"/>
    <w:rsid w:val="007A7E1C"/>
    <w:rsid w:val="007A7E52"/>
    <w:rsid w:val="007A7FD2"/>
    <w:rsid w:val="007B0025"/>
    <w:rsid w:val="007B0037"/>
    <w:rsid w:val="007B0052"/>
    <w:rsid w:val="007B00BC"/>
    <w:rsid w:val="007B0160"/>
    <w:rsid w:val="007B0200"/>
    <w:rsid w:val="007B0261"/>
    <w:rsid w:val="007B050D"/>
    <w:rsid w:val="007B0639"/>
    <w:rsid w:val="007B06C7"/>
    <w:rsid w:val="007B0786"/>
    <w:rsid w:val="007B0898"/>
    <w:rsid w:val="007B0949"/>
    <w:rsid w:val="007B09AF"/>
    <w:rsid w:val="007B0A00"/>
    <w:rsid w:val="007B0A63"/>
    <w:rsid w:val="007B0BAE"/>
    <w:rsid w:val="007B0CC1"/>
    <w:rsid w:val="007B0D0F"/>
    <w:rsid w:val="007B0E2E"/>
    <w:rsid w:val="007B0EBD"/>
    <w:rsid w:val="007B0F39"/>
    <w:rsid w:val="007B0F3D"/>
    <w:rsid w:val="007B0FA8"/>
    <w:rsid w:val="007B1244"/>
    <w:rsid w:val="007B14BB"/>
    <w:rsid w:val="007B14D3"/>
    <w:rsid w:val="007B14FA"/>
    <w:rsid w:val="007B155C"/>
    <w:rsid w:val="007B1679"/>
    <w:rsid w:val="007B1889"/>
    <w:rsid w:val="007B1908"/>
    <w:rsid w:val="007B1914"/>
    <w:rsid w:val="007B196C"/>
    <w:rsid w:val="007B1991"/>
    <w:rsid w:val="007B1A1D"/>
    <w:rsid w:val="007B1A8A"/>
    <w:rsid w:val="007B1B08"/>
    <w:rsid w:val="007B1B4A"/>
    <w:rsid w:val="007B1D4B"/>
    <w:rsid w:val="007B1E4A"/>
    <w:rsid w:val="007B22B3"/>
    <w:rsid w:val="007B22D3"/>
    <w:rsid w:val="007B233C"/>
    <w:rsid w:val="007B2385"/>
    <w:rsid w:val="007B23D3"/>
    <w:rsid w:val="007B240E"/>
    <w:rsid w:val="007B2417"/>
    <w:rsid w:val="007B243C"/>
    <w:rsid w:val="007B26A4"/>
    <w:rsid w:val="007B2799"/>
    <w:rsid w:val="007B2803"/>
    <w:rsid w:val="007B283A"/>
    <w:rsid w:val="007B28A0"/>
    <w:rsid w:val="007B2BAF"/>
    <w:rsid w:val="007B2BEA"/>
    <w:rsid w:val="007B2FD0"/>
    <w:rsid w:val="007B3063"/>
    <w:rsid w:val="007B3172"/>
    <w:rsid w:val="007B3289"/>
    <w:rsid w:val="007B32AA"/>
    <w:rsid w:val="007B32B2"/>
    <w:rsid w:val="007B331C"/>
    <w:rsid w:val="007B33D0"/>
    <w:rsid w:val="007B3414"/>
    <w:rsid w:val="007B3588"/>
    <w:rsid w:val="007B3662"/>
    <w:rsid w:val="007B37C8"/>
    <w:rsid w:val="007B391A"/>
    <w:rsid w:val="007B39DE"/>
    <w:rsid w:val="007B3A2E"/>
    <w:rsid w:val="007B3AE4"/>
    <w:rsid w:val="007B3B0B"/>
    <w:rsid w:val="007B3B88"/>
    <w:rsid w:val="007B3B8C"/>
    <w:rsid w:val="007B3C59"/>
    <w:rsid w:val="007B3CFF"/>
    <w:rsid w:val="007B3D46"/>
    <w:rsid w:val="007B429A"/>
    <w:rsid w:val="007B42FA"/>
    <w:rsid w:val="007B438F"/>
    <w:rsid w:val="007B441E"/>
    <w:rsid w:val="007B44C6"/>
    <w:rsid w:val="007B4501"/>
    <w:rsid w:val="007B4525"/>
    <w:rsid w:val="007B4610"/>
    <w:rsid w:val="007B499F"/>
    <w:rsid w:val="007B4A73"/>
    <w:rsid w:val="007B4BE5"/>
    <w:rsid w:val="007B4BF4"/>
    <w:rsid w:val="007B4C23"/>
    <w:rsid w:val="007B4D16"/>
    <w:rsid w:val="007B4D9F"/>
    <w:rsid w:val="007B4E08"/>
    <w:rsid w:val="007B4E9C"/>
    <w:rsid w:val="007B4EC1"/>
    <w:rsid w:val="007B4EC4"/>
    <w:rsid w:val="007B508E"/>
    <w:rsid w:val="007B508F"/>
    <w:rsid w:val="007B5149"/>
    <w:rsid w:val="007B5281"/>
    <w:rsid w:val="007B52B0"/>
    <w:rsid w:val="007B533C"/>
    <w:rsid w:val="007B5457"/>
    <w:rsid w:val="007B5481"/>
    <w:rsid w:val="007B5502"/>
    <w:rsid w:val="007B5A12"/>
    <w:rsid w:val="007B5CDA"/>
    <w:rsid w:val="007B5DA5"/>
    <w:rsid w:val="007B5DF6"/>
    <w:rsid w:val="007B5E44"/>
    <w:rsid w:val="007B5EA8"/>
    <w:rsid w:val="007B5EDC"/>
    <w:rsid w:val="007B5F11"/>
    <w:rsid w:val="007B5F89"/>
    <w:rsid w:val="007B6022"/>
    <w:rsid w:val="007B6080"/>
    <w:rsid w:val="007B60C8"/>
    <w:rsid w:val="007B6106"/>
    <w:rsid w:val="007B612A"/>
    <w:rsid w:val="007B61B7"/>
    <w:rsid w:val="007B6203"/>
    <w:rsid w:val="007B623B"/>
    <w:rsid w:val="007B6273"/>
    <w:rsid w:val="007B628F"/>
    <w:rsid w:val="007B63D3"/>
    <w:rsid w:val="007B63DF"/>
    <w:rsid w:val="007B6436"/>
    <w:rsid w:val="007B6444"/>
    <w:rsid w:val="007B64E6"/>
    <w:rsid w:val="007B650D"/>
    <w:rsid w:val="007B657F"/>
    <w:rsid w:val="007B65E9"/>
    <w:rsid w:val="007B6622"/>
    <w:rsid w:val="007B6840"/>
    <w:rsid w:val="007B6913"/>
    <w:rsid w:val="007B691E"/>
    <w:rsid w:val="007B6B36"/>
    <w:rsid w:val="007B6C63"/>
    <w:rsid w:val="007B6D20"/>
    <w:rsid w:val="007B6F25"/>
    <w:rsid w:val="007B6F50"/>
    <w:rsid w:val="007B714D"/>
    <w:rsid w:val="007B7252"/>
    <w:rsid w:val="007B7289"/>
    <w:rsid w:val="007B72F3"/>
    <w:rsid w:val="007B72FB"/>
    <w:rsid w:val="007B744B"/>
    <w:rsid w:val="007B749D"/>
    <w:rsid w:val="007B7591"/>
    <w:rsid w:val="007B765E"/>
    <w:rsid w:val="007B776E"/>
    <w:rsid w:val="007B7790"/>
    <w:rsid w:val="007B77AB"/>
    <w:rsid w:val="007B77FE"/>
    <w:rsid w:val="007B78CB"/>
    <w:rsid w:val="007B7947"/>
    <w:rsid w:val="007B79D9"/>
    <w:rsid w:val="007B7AE7"/>
    <w:rsid w:val="007B7CA5"/>
    <w:rsid w:val="007B7F5A"/>
    <w:rsid w:val="007C0064"/>
    <w:rsid w:val="007C0097"/>
    <w:rsid w:val="007C00AB"/>
    <w:rsid w:val="007C0165"/>
    <w:rsid w:val="007C017E"/>
    <w:rsid w:val="007C020C"/>
    <w:rsid w:val="007C0351"/>
    <w:rsid w:val="007C035A"/>
    <w:rsid w:val="007C03B8"/>
    <w:rsid w:val="007C03C7"/>
    <w:rsid w:val="007C0401"/>
    <w:rsid w:val="007C0450"/>
    <w:rsid w:val="007C05F8"/>
    <w:rsid w:val="007C06E4"/>
    <w:rsid w:val="007C07B6"/>
    <w:rsid w:val="007C07BB"/>
    <w:rsid w:val="007C08CA"/>
    <w:rsid w:val="007C0938"/>
    <w:rsid w:val="007C09A9"/>
    <w:rsid w:val="007C0B51"/>
    <w:rsid w:val="007C0F6F"/>
    <w:rsid w:val="007C0FB1"/>
    <w:rsid w:val="007C0FB2"/>
    <w:rsid w:val="007C100E"/>
    <w:rsid w:val="007C102A"/>
    <w:rsid w:val="007C1096"/>
    <w:rsid w:val="007C113B"/>
    <w:rsid w:val="007C1258"/>
    <w:rsid w:val="007C12BB"/>
    <w:rsid w:val="007C14A5"/>
    <w:rsid w:val="007C155A"/>
    <w:rsid w:val="007C15EE"/>
    <w:rsid w:val="007C1680"/>
    <w:rsid w:val="007C16C2"/>
    <w:rsid w:val="007C1710"/>
    <w:rsid w:val="007C1776"/>
    <w:rsid w:val="007C188A"/>
    <w:rsid w:val="007C18C8"/>
    <w:rsid w:val="007C1AF6"/>
    <w:rsid w:val="007C1B37"/>
    <w:rsid w:val="007C1B8F"/>
    <w:rsid w:val="007C1B94"/>
    <w:rsid w:val="007C1BA8"/>
    <w:rsid w:val="007C1C1E"/>
    <w:rsid w:val="007C20C7"/>
    <w:rsid w:val="007C2130"/>
    <w:rsid w:val="007C2357"/>
    <w:rsid w:val="007C2372"/>
    <w:rsid w:val="007C252D"/>
    <w:rsid w:val="007C2659"/>
    <w:rsid w:val="007C268A"/>
    <w:rsid w:val="007C26B1"/>
    <w:rsid w:val="007C2844"/>
    <w:rsid w:val="007C285F"/>
    <w:rsid w:val="007C2906"/>
    <w:rsid w:val="007C2919"/>
    <w:rsid w:val="007C299B"/>
    <w:rsid w:val="007C29E5"/>
    <w:rsid w:val="007C2A76"/>
    <w:rsid w:val="007C2C00"/>
    <w:rsid w:val="007C2DCE"/>
    <w:rsid w:val="007C2E3B"/>
    <w:rsid w:val="007C2E7E"/>
    <w:rsid w:val="007C2F6D"/>
    <w:rsid w:val="007C3102"/>
    <w:rsid w:val="007C3138"/>
    <w:rsid w:val="007C3199"/>
    <w:rsid w:val="007C333F"/>
    <w:rsid w:val="007C33CC"/>
    <w:rsid w:val="007C3413"/>
    <w:rsid w:val="007C34C5"/>
    <w:rsid w:val="007C34CB"/>
    <w:rsid w:val="007C359E"/>
    <w:rsid w:val="007C35F9"/>
    <w:rsid w:val="007C3629"/>
    <w:rsid w:val="007C3695"/>
    <w:rsid w:val="007C376C"/>
    <w:rsid w:val="007C377D"/>
    <w:rsid w:val="007C37EA"/>
    <w:rsid w:val="007C381C"/>
    <w:rsid w:val="007C392E"/>
    <w:rsid w:val="007C3942"/>
    <w:rsid w:val="007C3A29"/>
    <w:rsid w:val="007C3A93"/>
    <w:rsid w:val="007C3BE6"/>
    <w:rsid w:val="007C3CAA"/>
    <w:rsid w:val="007C3CC6"/>
    <w:rsid w:val="007C3CCA"/>
    <w:rsid w:val="007C3CCC"/>
    <w:rsid w:val="007C3E79"/>
    <w:rsid w:val="007C3EBF"/>
    <w:rsid w:val="007C3FB6"/>
    <w:rsid w:val="007C3FBC"/>
    <w:rsid w:val="007C4097"/>
    <w:rsid w:val="007C40EE"/>
    <w:rsid w:val="007C41FC"/>
    <w:rsid w:val="007C4286"/>
    <w:rsid w:val="007C4298"/>
    <w:rsid w:val="007C432F"/>
    <w:rsid w:val="007C453A"/>
    <w:rsid w:val="007C45E9"/>
    <w:rsid w:val="007C46EC"/>
    <w:rsid w:val="007C4917"/>
    <w:rsid w:val="007C4AD5"/>
    <w:rsid w:val="007C4B0C"/>
    <w:rsid w:val="007C4B37"/>
    <w:rsid w:val="007C4B65"/>
    <w:rsid w:val="007C4B98"/>
    <w:rsid w:val="007C4CA5"/>
    <w:rsid w:val="007C4E2C"/>
    <w:rsid w:val="007C4EB4"/>
    <w:rsid w:val="007C50A1"/>
    <w:rsid w:val="007C51EA"/>
    <w:rsid w:val="007C535E"/>
    <w:rsid w:val="007C54CC"/>
    <w:rsid w:val="007C54E6"/>
    <w:rsid w:val="007C5512"/>
    <w:rsid w:val="007C567E"/>
    <w:rsid w:val="007C58DD"/>
    <w:rsid w:val="007C58E8"/>
    <w:rsid w:val="007C5914"/>
    <w:rsid w:val="007C59F2"/>
    <w:rsid w:val="007C5A96"/>
    <w:rsid w:val="007C5C64"/>
    <w:rsid w:val="007C5CBA"/>
    <w:rsid w:val="007C5CC3"/>
    <w:rsid w:val="007C5ED6"/>
    <w:rsid w:val="007C5F68"/>
    <w:rsid w:val="007C6095"/>
    <w:rsid w:val="007C60AC"/>
    <w:rsid w:val="007C626D"/>
    <w:rsid w:val="007C628E"/>
    <w:rsid w:val="007C62FB"/>
    <w:rsid w:val="007C639D"/>
    <w:rsid w:val="007C6448"/>
    <w:rsid w:val="007C65DD"/>
    <w:rsid w:val="007C6739"/>
    <w:rsid w:val="007C67E1"/>
    <w:rsid w:val="007C69B7"/>
    <w:rsid w:val="007C6AA4"/>
    <w:rsid w:val="007C6B20"/>
    <w:rsid w:val="007C6B4F"/>
    <w:rsid w:val="007C6B50"/>
    <w:rsid w:val="007C6C45"/>
    <w:rsid w:val="007C6CF7"/>
    <w:rsid w:val="007C6D40"/>
    <w:rsid w:val="007C6E33"/>
    <w:rsid w:val="007C6E3D"/>
    <w:rsid w:val="007C6EED"/>
    <w:rsid w:val="007C6F42"/>
    <w:rsid w:val="007C6FBF"/>
    <w:rsid w:val="007C6FCB"/>
    <w:rsid w:val="007C6FF8"/>
    <w:rsid w:val="007C7140"/>
    <w:rsid w:val="007C71D3"/>
    <w:rsid w:val="007C7206"/>
    <w:rsid w:val="007C725F"/>
    <w:rsid w:val="007C7318"/>
    <w:rsid w:val="007C7411"/>
    <w:rsid w:val="007C74AC"/>
    <w:rsid w:val="007C7513"/>
    <w:rsid w:val="007C75AA"/>
    <w:rsid w:val="007C76ED"/>
    <w:rsid w:val="007C7788"/>
    <w:rsid w:val="007C7A8C"/>
    <w:rsid w:val="007C7ACF"/>
    <w:rsid w:val="007C7B2C"/>
    <w:rsid w:val="007C7C43"/>
    <w:rsid w:val="007C7C6D"/>
    <w:rsid w:val="007C7D69"/>
    <w:rsid w:val="007C7D6D"/>
    <w:rsid w:val="007C7FB6"/>
    <w:rsid w:val="007C7FF0"/>
    <w:rsid w:val="007D000E"/>
    <w:rsid w:val="007D00B3"/>
    <w:rsid w:val="007D00D8"/>
    <w:rsid w:val="007D0118"/>
    <w:rsid w:val="007D01CD"/>
    <w:rsid w:val="007D0245"/>
    <w:rsid w:val="007D02CD"/>
    <w:rsid w:val="007D037D"/>
    <w:rsid w:val="007D03F7"/>
    <w:rsid w:val="007D0470"/>
    <w:rsid w:val="007D05B8"/>
    <w:rsid w:val="007D0602"/>
    <w:rsid w:val="007D06EE"/>
    <w:rsid w:val="007D071C"/>
    <w:rsid w:val="007D07BE"/>
    <w:rsid w:val="007D083B"/>
    <w:rsid w:val="007D084C"/>
    <w:rsid w:val="007D0A02"/>
    <w:rsid w:val="007D0CD4"/>
    <w:rsid w:val="007D0E0F"/>
    <w:rsid w:val="007D0E1F"/>
    <w:rsid w:val="007D0E50"/>
    <w:rsid w:val="007D0F8C"/>
    <w:rsid w:val="007D105C"/>
    <w:rsid w:val="007D10A7"/>
    <w:rsid w:val="007D1179"/>
    <w:rsid w:val="007D13AC"/>
    <w:rsid w:val="007D1546"/>
    <w:rsid w:val="007D1648"/>
    <w:rsid w:val="007D165D"/>
    <w:rsid w:val="007D18EF"/>
    <w:rsid w:val="007D1963"/>
    <w:rsid w:val="007D19F0"/>
    <w:rsid w:val="007D1A46"/>
    <w:rsid w:val="007D1A85"/>
    <w:rsid w:val="007D1BB7"/>
    <w:rsid w:val="007D1D2D"/>
    <w:rsid w:val="007D1DFA"/>
    <w:rsid w:val="007D1FDE"/>
    <w:rsid w:val="007D20A9"/>
    <w:rsid w:val="007D20AD"/>
    <w:rsid w:val="007D21D1"/>
    <w:rsid w:val="007D238F"/>
    <w:rsid w:val="007D23CF"/>
    <w:rsid w:val="007D242A"/>
    <w:rsid w:val="007D244F"/>
    <w:rsid w:val="007D259C"/>
    <w:rsid w:val="007D2614"/>
    <w:rsid w:val="007D268F"/>
    <w:rsid w:val="007D27A0"/>
    <w:rsid w:val="007D2889"/>
    <w:rsid w:val="007D2A07"/>
    <w:rsid w:val="007D2AD0"/>
    <w:rsid w:val="007D2C29"/>
    <w:rsid w:val="007D2C2E"/>
    <w:rsid w:val="007D2D4D"/>
    <w:rsid w:val="007D2D5B"/>
    <w:rsid w:val="007D2FD6"/>
    <w:rsid w:val="007D3068"/>
    <w:rsid w:val="007D314E"/>
    <w:rsid w:val="007D3271"/>
    <w:rsid w:val="007D32EC"/>
    <w:rsid w:val="007D331E"/>
    <w:rsid w:val="007D3353"/>
    <w:rsid w:val="007D33F4"/>
    <w:rsid w:val="007D3540"/>
    <w:rsid w:val="007D365A"/>
    <w:rsid w:val="007D3702"/>
    <w:rsid w:val="007D370B"/>
    <w:rsid w:val="007D3766"/>
    <w:rsid w:val="007D3923"/>
    <w:rsid w:val="007D396E"/>
    <w:rsid w:val="007D39B4"/>
    <w:rsid w:val="007D3A7A"/>
    <w:rsid w:val="007D3C00"/>
    <w:rsid w:val="007D3C62"/>
    <w:rsid w:val="007D3F02"/>
    <w:rsid w:val="007D41FB"/>
    <w:rsid w:val="007D430E"/>
    <w:rsid w:val="007D43AF"/>
    <w:rsid w:val="007D43DC"/>
    <w:rsid w:val="007D4551"/>
    <w:rsid w:val="007D468F"/>
    <w:rsid w:val="007D4714"/>
    <w:rsid w:val="007D48D0"/>
    <w:rsid w:val="007D4AC3"/>
    <w:rsid w:val="007D4AF9"/>
    <w:rsid w:val="007D4B57"/>
    <w:rsid w:val="007D4BFA"/>
    <w:rsid w:val="007D4C69"/>
    <w:rsid w:val="007D4C70"/>
    <w:rsid w:val="007D4D60"/>
    <w:rsid w:val="007D4D98"/>
    <w:rsid w:val="007D4FE1"/>
    <w:rsid w:val="007D50B8"/>
    <w:rsid w:val="007D50C2"/>
    <w:rsid w:val="007D5121"/>
    <w:rsid w:val="007D5156"/>
    <w:rsid w:val="007D5185"/>
    <w:rsid w:val="007D5394"/>
    <w:rsid w:val="007D53A2"/>
    <w:rsid w:val="007D53BE"/>
    <w:rsid w:val="007D53D5"/>
    <w:rsid w:val="007D56B2"/>
    <w:rsid w:val="007D5708"/>
    <w:rsid w:val="007D5734"/>
    <w:rsid w:val="007D57E0"/>
    <w:rsid w:val="007D58EC"/>
    <w:rsid w:val="007D58FE"/>
    <w:rsid w:val="007D59C0"/>
    <w:rsid w:val="007D5A3A"/>
    <w:rsid w:val="007D5A66"/>
    <w:rsid w:val="007D5B23"/>
    <w:rsid w:val="007D5BFD"/>
    <w:rsid w:val="007D5C30"/>
    <w:rsid w:val="007D5E17"/>
    <w:rsid w:val="007D5F37"/>
    <w:rsid w:val="007D617B"/>
    <w:rsid w:val="007D61B3"/>
    <w:rsid w:val="007D62B2"/>
    <w:rsid w:val="007D62DC"/>
    <w:rsid w:val="007D6434"/>
    <w:rsid w:val="007D6526"/>
    <w:rsid w:val="007D67ED"/>
    <w:rsid w:val="007D6922"/>
    <w:rsid w:val="007D69C4"/>
    <w:rsid w:val="007D6BE5"/>
    <w:rsid w:val="007D6C01"/>
    <w:rsid w:val="007D6C8F"/>
    <w:rsid w:val="007D6CEF"/>
    <w:rsid w:val="007D6D72"/>
    <w:rsid w:val="007D6E1F"/>
    <w:rsid w:val="007D6E4D"/>
    <w:rsid w:val="007D6E55"/>
    <w:rsid w:val="007D6F5D"/>
    <w:rsid w:val="007D6F65"/>
    <w:rsid w:val="007D6FE4"/>
    <w:rsid w:val="007D70A5"/>
    <w:rsid w:val="007D7164"/>
    <w:rsid w:val="007D7212"/>
    <w:rsid w:val="007D7247"/>
    <w:rsid w:val="007D73B2"/>
    <w:rsid w:val="007D7435"/>
    <w:rsid w:val="007D7505"/>
    <w:rsid w:val="007D75C2"/>
    <w:rsid w:val="007D7662"/>
    <w:rsid w:val="007D7673"/>
    <w:rsid w:val="007D770D"/>
    <w:rsid w:val="007D79AF"/>
    <w:rsid w:val="007D7A55"/>
    <w:rsid w:val="007D7B8B"/>
    <w:rsid w:val="007D7C3F"/>
    <w:rsid w:val="007D7CCE"/>
    <w:rsid w:val="007D7E3E"/>
    <w:rsid w:val="007D7E8B"/>
    <w:rsid w:val="007D7F52"/>
    <w:rsid w:val="007D7F59"/>
    <w:rsid w:val="007D7FB7"/>
    <w:rsid w:val="007E02E5"/>
    <w:rsid w:val="007E051C"/>
    <w:rsid w:val="007E08B9"/>
    <w:rsid w:val="007E0A12"/>
    <w:rsid w:val="007E0A90"/>
    <w:rsid w:val="007E0B53"/>
    <w:rsid w:val="007E0B9E"/>
    <w:rsid w:val="007E0D97"/>
    <w:rsid w:val="007E0E85"/>
    <w:rsid w:val="007E0FE2"/>
    <w:rsid w:val="007E0FF0"/>
    <w:rsid w:val="007E1090"/>
    <w:rsid w:val="007E10F4"/>
    <w:rsid w:val="007E11D9"/>
    <w:rsid w:val="007E1217"/>
    <w:rsid w:val="007E12DA"/>
    <w:rsid w:val="007E14D0"/>
    <w:rsid w:val="007E166E"/>
    <w:rsid w:val="007E1964"/>
    <w:rsid w:val="007E1A36"/>
    <w:rsid w:val="007E1B0F"/>
    <w:rsid w:val="007E1B2A"/>
    <w:rsid w:val="007E1C0F"/>
    <w:rsid w:val="007E1C3E"/>
    <w:rsid w:val="007E1EA9"/>
    <w:rsid w:val="007E1EBC"/>
    <w:rsid w:val="007E2048"/>
    <w:rsid w:val="007E205F"/>
    <w:rsid w:val="007E2121"/>
    <w:rsid w:val="007E215E"/>
    <w:rsid w:val="007E2285"/>
    <w:rsid w:val="007E23EB"/>
    <w:rsid w:val="007E2411"/>
    <w:rsid w:val="007E244E"/>
    <w:rsid w:val="007E255B"/>
    <w:rsid w:val="007E2665"/>
    <w:rsid w:val="007E270F"/>
    <w:rsid w:val="007E277F"/>
    <w:rsid w:val="007E2933"/>
    <w:rsid w:val="007E2946"/>
    <w:rsid w:val="007E2A45"/>
    <w:rsid w:val="007E2AF3"/>
    <w:rsid w:val="007E2BEA"/>
    <w:rsid w:val="007E2D79"/>
    <w:rsid w:val="007E2DC5"/>
    <w:rsid w:val="007E2F3A"/>
    <w:rsid w:val="007E2F84"/>
    <w:rsid w:val="007E2FB8"/>
    <w:rsid w:val="007E30FB"/>
    <w:rsid w:val="007E31B3"/>
    <w:rsid w:val="007E3246"/>
    <w:rsid w:val="007E327F"/>
    <w:rsid w:val="007E334D"/>
    <w:rsid w:val="007E3363"/>
    <w:rsid w:val="007E3493"/>
    <w:rsid w:val="007E349A"/>
    <w:rsid w:val="007E380C"/>
    <w:rsid w:val="007E38E6"/>
    <w:rsid w:val="007E3971"/>
    <w:rsid w:val="007E3A13"/>
    <w:rsid w:val="007E3A3F"/>
    <w:rsid w:val="007E3B1E"/>
    <w:rsid w:val="007E3B31"/>
    <w:rsid w:val="007E3BC2"/>
    <w:rsid w:val="007E3BE8"/>
    <w:rsid w:val="007E4026"/>
    <w:rsid w:val="007E4073"/>
    <w:rsid w:val="007E40AD"/>
    <w:rsid w:val="007E4136"/>
    <w:rsid w:val="007E41C2"/>
    <w:rsid w:val="007E41CD"/>
    <w:rsid w:val="007E4254"/>
    <w:rsid w:val="007E4259"/>
    <w:rsid w:val="007E42D0"/>
    <w:rsid w:val="007E443B"/>
    <w:rsid w:val="007E447A"/>
    <w:rsid w:val="007E4551"/>
    <w:rsid w:val="007E45ED"/>
    <w:rsid w:val="007E45F8"/>
    <w:rsid w:val="007E4759"/>
    <w:rsid w:val="007E47BF"/>
    <w:rsid w:val="007E495C"/>
    <w:rsid w:val="007E49C3"/>
    <w:rsid w:val="007E4A40"/>
    <w:rsid w:val="007E4A67"/>
    <w:rsid w:val="007E4ACA"/>
    <w:rsid w:val="007E4B10"/>
    <w:rsid w:val="007E4BCF"/>
    <w:rsid w:val="007E4D1B"/>
    <w:rsid w:val="007E4D6B"/>
    <w:rsid w:val="007E4DBE"/>
    <w:rsid w:val="007E4E1B"/>
    <w:rsid w:val="007E4E21"/>
    <w:rsid w:val="007E4E7A"/>
    <w:rsid w:val="007E4EA4"/>
    <w:rsid w:val="007E4F4B"/>
    <w:rsid w:val="007E4F8A"/>
    <w:rsid w:val="007E4F93"/>
    <w:rsid w:val="007E509B"/>
    <w:rsid w:val="007E5171"/>
    <w:rsid w:val="007E5175"/>
    <w:rsid w:val="007E52A0"/>
    <w:rsid w:val="007E53F4"/>
    <w:rsid w:val="007E5439"/>
    <w:rsid w:val="007E54CC"/>
    <w:rsid w:val="007E55A5"/>
    <w:rsid w:val="007E55B4"/>
    <w:rsid w:val="007E567C"/>
    <w:rsid w:val="007E5735"/>
    <w:rsid w:val="007E59DD"/>
    <w:rsid w:val="007E5BCE"/>
    <w:rsid w:val="007E5BF7"/>
    <w:rsid w:val="007E5C93"/>
    <w:rsid w:val="007E5D39"/>
    <w:rsid w:val="007E5DA3"/>
    <w:rsid w:val="007E5F57"/>
    <w:rsid w:val="007E60D9"/>
    <w:rsid w:val="007E6106"/>
    <w:rsid w:val="007E616D"/>
    <w:rsid w:val="007E6207"/>
    <w:rsid w:val="007E62FF"/>
    <w:rsid w:val="007E63F6"/>
    <w:rsid w:val="007E644B"/>
    <w:rsid w:val="007E65D0"/>
    <w:rsid w:val="007E6696"/>
    <w:rsid w:val="007E6697"/>
    <w:rsid w:val="007E6804"/>
    <w:rsid w:val="007E683B"/>
    <w:rsid w:val="007E689E"/>
    <w:rsid w:val="007E68C5"/>
    <w:rsid w:val="007E690F"/>
    <w:rsid w:val="007E69AA"/>
    <w:rsid w:val="007E69E1"/>
    <w:rsid w:val="007E6A77"/>
    <w:rsid w:val="007E6AF8"/>
    <w:rsid w:val="007E6BEB"/>
    <w:rsid w:val="007E6CED"/>
    <w:rsid w:val="007E708B"/>
    <w:rsid w:val="007E70E9"/>
    <w:rsid w:val="007E712B"/>
    <w:rsid w:val="007E719C"/>
    <w:rsid w:val="007E71E6"/>
    <w:rsid w:val="007E71FE"/>
    <w:rsid w:val="007E72F6"/>
    <w:rsid w:val="007E7393"/>
    <w:rsid w:val="007E7495"/>
    <w:rsid w:val="007E751A"/>
    <w:rsid w:val="007E7578"/>
    <w:rsid w:val="007E757D"/>
    <w:rsid w:val="007E7595"/>
    <w:rsid w:val="007E768E"/>
    <w:rsid w:val="007E7800"/>
    <w:rsid w:val="007E7804"/>
    <w:rsid w:val="007E7869"/>
    <w:rsid w:val="007E7907"/>
    <w:rsid w:val="007E7A62"/>
    <w:rsid w:val="007E7BDB"/>
    <w:rsid w:val="007E7BFD"/>
    <w:rsid w:val="007E7D04"/>
    <w:rsid w:val="007E7D10"/>
    <w:rsid w:val="007E7DF6"/>
    <w:rsid w:val="007F002D"/>
    <w:rsid w:val="007F007D"/>
    <w:rsid w:val="007F0098"/>
    <w:rsid w:val="007F01EE"/>
    <w:rsid w:val="007F023B"/>
    <w:rsid w:val="007F029D"/>
    <w:rsid w:val="007F0345"/>
    <w:rsid w:val="007F0390"/>
    <w:rsid w:val="007F03FE"/>
    <w:rsid w:val="007F0449"/>
    <w:rsid w:val="007F049E"/>
    <w:rsid w:val="007F06F4"/>
    <w:rsid w:val="007F073C"/>
    <w:rsid w:val="007F08A2"/>
    <w:rsid w:val="007F08AE"/>
    <w:rsid w:val="007F090F"/>
    <w:rsid w:val="007F0979"/>
    <w:rsid w:val="007F0A0A"/>
    <w:rsid w:val="007F0A55"/>
    <w:rsid w:val="007F0A93"/>
    <w:rsid w:val="007F0BB1"/>
    <w:rsid w:val="007F0BCF"/>
    <w:rsid w:val="007F0C5C"/>
    <w:rsid w:val="007F0C8B"/>
    <w:rsid w:val="007F0D96"/>
    <w:rsid w:val="007F0DD2"/>
    <w:rsid w:val="007F0E8F"/>
    <w:rsid w:val="007F11AC"/>
    <w:rsid w:val="007F11ED"/>
    <w:rsid w:val="007F146D"/>
    <w:rsid w:val="007F14AC"/>
    <w:rsid w:val="007F14F1"/>
    <w:rsid w:val="007F1521"/>
    <w:rsid w:val="007F1577"/>
    <w:rsid w:val="007F15ED"/>
    <w:rsid w:val="007F17DC"/>
    <w:rsid w:val="007F17FB"/>
    <w:rsid w:val="007F17FD"/>
    <w:rsid w:val="007F18C9"/>
    <w:rsid w:val="007F1988"/>
    <w:rsid w:val="007F198F"/>
    <w:rsid w:val="007F19DA"/>
    <w:rsid w:val="007F1A5E"/>
    <w:rsid w:val="007F1BCF"/>
    <w:rsid w:val="007F1C2B"/>
    <w:rsid w:val="007F1C53"/>
    <w:rsid w:val="007F2025"/>
    <w:rsid w:val="007F20F6"/>
    <w:rsid w:val="007F2451"/>
    <w:rsid w:val="007F253E"/>
    <w:rsid w:val="007F25A7"/>
    <w:rsid w:val="007F25AD"/>
    <w:rsid w:val="007F2673"/>
    <w:rsid w:val="007F2678"/>
    <w:rsid w:val="007F26BA"/>
    <w:rsid w:val="007F270D"/>
    <w:rsid w:val="007F277F"/>
    <w:rsid w:val="007F281F"/>
    <w:rsid w:val="007F282E"/>
    <w:rsid w:val="007F2AA6"/>
    <w:rsid w:val="007F2C01"/>
    <w:rsid w:val="007F2C44"/>
    <w:rsid w:val="007F2D8C"/>
    <w:rsid w:val="007F2D9F"/>
    <w:rsid w:val="007F2EB1"/>
    <w:rsid w:val="007F2F16"/>
    <w:rsid w:val="007F3261"/>
    <w:rsid w:val="007F33BE"/>
    <w:rsid w:val="007F342B"/>
    <w:rsid w:val="007F34C7"/>
    <w:rsid w:val="007F3507"/>
    <w:rsid w:val="007F377B"/>
    <w:rsid w:val="007F383D"/>
    <w:rsid w:val="007F3869"/>
    <w:rsid w:val="007F38C7"/>
    <w:rsid w:val="007F392B"/>
    <w:rsid w:val="007F3979"/>
    <w:rsid w:val="007F39E2"/>
    <w:rsid w:val="007F3A6F"/>
    <w:rsid w:val="007F3ABB"/>
    <w:rsid w:val="007F3BDD"/>
    <w:rsid w:val="007F3C46"/>
    <w:rsid w:val="007F3C6A"/>
    <w:rsid w:val="007F3C92"/>
    <w:rsid w:val="007F3D4E"/>
    <w:rsid w:val="007F3F5C"/>
    <w:rsid w:val="007F404E"/>
    <w:rsid w:val="007F40C8"/>
    <w:rsid w:val="007F43EF"/>
    <w:rsid w:val="007F4448"/>
    <w:rsid w:val="007F44E3"/>
    <w:rsid w:val="007F45A5"/>
    <w:rsid w:val="007F4612"/>
    <w:rsid w:val="007F46FD"/>
    <w:rsid w:val="007F495F"/>
    <w:rsid w:val="007F4D48"/>
    <w:rsid w:val="007F4E58"/>
    <w:rsid w:val="007F4EDB"/>
    <w:rsid w:val="007F4EEE"/>
    <w:rsid w:val="007F4FAF"/>
    <w:rsid w:val="007F502D"/>
    <w:rsid w:val="007F5121"/>
    <w:rsid w:val="007F5277"/>
    <w:rsid w:val="007F530A"/>
    <w:rsid w:val="007F5597"/>
    <w:rsid w:val="007F5655"/>
    <w:rsid w:val="007F583B"/>
    <w:rsid w:val="007F5892"/>
    <w:rsid w:val="007F589D"/>
    <w:rsid w:val="007F590A"/>
    <w:rsid w:val="007F5A23"/>
    <w:rsid w:val="007F5A5C"/>
    <w:rsid w:val="007F5A84"/>
    <w:rsid w:val="007F5ACE"/>
    <w:rsid w:val="007F5C26"/>
    <w:rsid w:val="007F5E21"/>
    <w:rsid w:val="007F5E4D"/>
    <w:rsid w:val="007F60C7"/>
    <w:rsid w:val="007F6337"/>
    <w:rsid w:val="007F637A"/>
    <w:rsid w:val="007F63C8"/>
    <w:rsid w:val="007F655E"/>
    <w:rsid w:val="007F6673"/>
    <w:rsid w:val="007F68D8"/>
    <w:rsid w:val="007F6B88"/>
    <w:rsid w:val="007F6C2C"/>
    <w:rsid w:val="007F6C3C"/>
    <w:rsid w:val="007F6C7F"/>
    <w:rsid w:val="007F6C8A"/>
    <w:rsid w:val="007F6DFA"/>
    <w:rsid w:val="007F6E2D"/>
    <w:rsid w:val="007F6F4E"/>
    <w:rsid w:val="007F700E"/>
    <w:rsid w:val="007F7177"/>
    <w:rsid w:val="007F7203"/>
    <w:rsid w:val="007F7237"/>
    <w:rsid w:val="007F72B4"/>
    <w:rsid w:val="007F7418"/>
    <w:rsid w:val="007F741C"/>
    <w:rsid w:val="007F7450"/>
    <w:rsid w:val="007F7638"/>
    <w:rsid w:val="007F763E"/>
    <w:rsid w:val="007F773D"/>
    <w:rsid w:val="007F7952"/>
    <w:rsid w:val="007F7982"/>
    <w:rsid w:val="007F79C0"/>
    <w:rsid w:val="007F7A0A"/>
    <w:rsid w:val="007F7A18"/>
    <w:rsid w:val="007F7A26"/>
    <w:rsid w:val="007F7A90"/>
    <w:rsid w:val="007F7AC0"/>
    <w:rsid w:val="007F7B0F"/>
    <w:rsid w:val="007F7D40"/>
    <w:rsid w:val="007F7D8C"/>
    <w:rsid w:val="007F7E2F"/>
    <w:rsid w:val="007F7EC3"/>
    <w:rsid w:val="007F7F29"/>
    <w:rsid w:val="007FED31"/>
    <w:rsid w:val="00800359"/>
    <w:rsid w:val="00800368"/>
    <w:rsid w:val="008003AA"/>
    <w:rsid w:val="00800489"/>
    <w:rsid w:val="00800503"/>
    <w:rsid w:val="00800566"/>
    <w:rsid w:val="008005EA"/>
    <w:rsid w:val="008006E6"/>
    <w:rsid w:val="008007B6"/>
    <w:rsid w:val="008007D1"/>
    <w:rsid w:val="00800A48"/>
    <w:rsid w:val="00800B31"/>
    <w:rsid w:val="00800B35"/>
    <w:rsid w:val="00800D6C"/>
    <w:rsid w:val="00800EF2"/>
    <w:rsid w:val="00800FD4"/>
    <w:rsid w:val="00800FD9"/>
    <w:rsid w:val="00801024"/>
    <w:rsid w:val="008010C7"/>
    <w:rsid w:val="0080112B"/>
    <w:rsid w:val="00801134"/>
    <w:rsid w:val="00801179"/>
    <w:rsid w:val="00801382"/>
    <w:rsid w:val="008013D5"/>
    <w:rsid w:val="008015C3"/>
    <w:rsid w:val="008015D1"/>
    <w:rsid w:val="008015DD"/>
    <w:rsid w:val="00801716"/>
    <w:rsid w:val="00801A65"/>
    <w:rsid w:val="00801A72"/>
    <w:rsid w:val="00801B04"/>
    <w:rsid w:val="00801C35"/>
    <w:rsid w:val="00801C57"/>
    <w:rsid w:val="00801C77"/>
    <w:rsid w:val="00801C85"/>
    <w:rsid w:val="00801D80"/>
    <w:rsid w:val="00801E04"/>
    <w:rsid w:val="00801F14"/>
    <w:rsid w:val="00801F3A"/>
    <w:rsid w:val="00802093"/>
    <w:rsid w:val="00802116"/>
    <w:rsid w:val="00802124"/>
    <w:rsid w:val="008021E7"/>
    <w:rsid w:val="00802206"/>
    <w:rsid w:val="0080222C"/>
    <w:rsid w:val="00802293"/>
    <w:rsid w:val="0080231A"/>
    <w:rsid w:val="0080233A"/>
    <w:rsid w:val="00802442"/>
    <w:rsid w:val="00802592"/>
    <w:rsid w:val="00802601"/>
    <w:rsid w:val="0080261A"/>
    <w:rsid w:val="008027AC"/>
    <w:rsid w:val="0080299C"/>
    <w:rsid w:val="00802A58"/>
    <w:rsid w:val="00802AC9"/>
    <w:rsid w:val="00802ACD"/>
    <w:rsid w:val="00802C1F"/>
    <w:rsid w:val="00802D01"/>
    <w:rsid w:val="00802D22"/>
    <w:rsid w:val="00802D71"/>
    <w:rsid w:val="00802DAB"/>
    <w:rsid w:val="00802F16"/>
    <w:rsid w:val="00802FC3"/>
    <w:rsid w:val="00803397"/>
    <w:rsid w:val="0080354E"/>
    <w:rsid w:val="00803591"/>
    <w:rsid w:val="00803624"/>
    <w:rsid w:val="008036AF"/>
    <w:rsid w:val="008036C7"/>
    <w:rsid w:val="008036D3"/>
    <w:rsid w:val="0080379C"/>
    <w:rsid w:val="008037CE"/>
    <w:rsid w:val="0080396E"/>
    <w:rsid w:val="00803972"/>
    <w:rsid w:val="00803C49"/>
    <w:rsid w:val="00803DAF"/>
    <w:rsid w:val="00803DBF"/>
    <w:rsid w:val="00803E24"/>
    <w:rsid w:val="00804007"/>
    <w:rsid w:val="0080403B"/>
    <w:rsid w:val="00804042"/>
    <w:rsid w:val="008042BC"/>
    <w:rsid w:val="00804328"/>
    <w:rsid w:val="00804396"/>
    <w:rsid w:val="008043ED"/>
    <w:rsid w:val="00804470"/>
    <w:rsid w:val="00804489"/>
    <w:rsid w:val="00804619"/>
    <w:rsid w:val="0080473C"/>
    <w:rsid w:val="008047C9"/>
    <w:rsid w:val="00804815"/>
    <w:rsid w:val="0080485D"/>
    <w:rsid w:val="0080494D"/>
    <w:rsid w:val="00804976"/>
    <w:rsid w:val="00804B3D"/>
    <w:rsid w:val="00804BC4"/>
    <w:rsid w:val="00804DC4"/>
    <w:rsid w:val="00804E89"/>
    <w:rsid w:val="00804EC3"/>
    <w:rsid w:val="00804F1A"/>
    <w:rsid w:val="00804FD7"/>
    <w:rsid w:val="0080514C"/>
    <w:rsid w:val="00805154"/>
    <w:rsid w:val="0080516D"/>
    <w:rsid w:val="0080521F"/>
    <w:rsid w:val="008053D2"/>
    <w:rsid w:val="0080551D"/>
    <w:rsid w:val="0080552F"/>
    <w:rsid w:val="00805551"/>
    <w:rsid w:val="00805596"/>
    <w:rsid w:val="008055D7"/>
    <w:rsid w:val="00805659"/>
    <w:rsid w:val="00805699"/>
    <w:rsid w:val="00805960"/>
    <w:rsid w:val="0080598C"/>
    <w:rsid w:val="00805B63"/>
    <w:rsid w:val="00805BF8"/>
    <w:rsid w:val="00805DC3"/>
    <w:rsid w:val="00805EB8"/>
    <w:rsid w:val="00805ECD"/>
    <w:rsid w:val="00805EE3"/>
    <w:rsid w:val="008060DA"/>
    <w:rsid w:val="00806128"/>
    <w:rsid w:val="00806258"/>
    <w:rsid w:val="0080626C"/>
    <w:rsid w:val="00806358"/>
    <w:rsid w:val="00806389"/>
    <w:rsid w:val="008065DF"/>
    <w:rsid w:val="0080661E"/>
    <w:rsid w:val="00806661"/>
    <w:rsid w:val="008066D1"/>
    <w:rsid w:val="008066D4"/>
    <w:rsid w:val="00806768"/>
    <w:rsid w:val="00806774"/>
    <w:rsid w:val="0080683A"/>
    <w:rsid w:val="00806BEE"/>
    <w:rsid w:val="00806CC0"/>
    <w:rsid w:val="00806D95"/>
    <w:rsid w:val="008071E6"/>
    <w:rsid w:val="008071EC"/>
    <w:rsid w:val="0080742E"/>
    <w:rsid w:val="008074CF"/>
    <w:rsid w:val="008074F4"/>
    <w:rsid w:val="008074FB"/>
    <w:rsid w:val="00807566"/>
    <w:rsid w:val="008075D1"/>
    <w:rsid w:val="008076B4"/>
    <w:rsid w:val="0080772B"/>
    <w:rsid w:val="0080774E"/>
    <w:rsid w:val="008078F5"/>
    <w:rsid w:val="008078FB"/>
    <w:rsid w:val="00807A5B"/>
    <w:rsid w:val="00807A6D"/>
    <w:rsid w:val="00807A6F"/>
    <w:rsid w:val="00807B57"/>
    <w:rsid w:val="00807B79"/>
    <w:rsid w:val="00807B7E"/>
    <w:rsid w:val="00807B89"/>
    <w:rsid w:val="00807C90"/>
    <w:rsid w:val="00807E39"/>
    <w:rsid w:val="00807EBC"/>
    <w:rsid w:val="00807EC4"/>
    <w:rsid w:val="00807ED5"/>
    <w:rsid w:val="00807F9A"/>
    <w:rsid w:val="00807FAD"/>
    <w:rsid w:val="00808E77"/>
    <w:rsid w:val="0080C26A"/>
    <w:rsid w:val="0080EE68"/>
    <w:rsid w:val="008100CF"/>
    <w:rsid w:val="008102AC"/>
    <w:rsid w:val="0081037F"/>
    <w:rsid w:val="008103CB"/>
    <w:rsid w:val="0081074D"/>
    <w:rsid w:val="008107CB"/>
    <w:rsid w:val="00810855"/>
    <w:rsid w:val="00810975"/>
    <w:rsid w:val="008109E5"/>
    <w:rsid w:val="00810BCB"/>
    <w:rsid w:val="00810BED"/>
    <w:rsid w:val="00810C14"/>
    <w:rsid w:val="00810C44"/>
    <w:rsid w:val="00810D24"/>
    <w:rsid w:val="00810DCF"/>
    <w:rsid w:val="00810E75"/>
    <w:rsid w:val="00810E78"/>
    <w:rsid w:val="0081101B"/>
    <w:rsid w:val="008110E5"/>
    <w:rsid w:val="00811101"/>
    <w:rsid w:val="0081129F"/>
    <w:rsid w:val="00811307"/>
    <w:rsid w:val="0081136D"/>
    <w:rsid w:val="008113F5"/>
    <w:rsid w:val="008114AE"/>
    <w:rsid w:val="008114B1"/>
    <w:rsid w:val="008114E3"/>
    <w:rsid w:val="008116C4"/>
    <w:rsid w:val="008117EB"/>
    <w:rsid w:val="00811831"/>
    <w:rsid w:val="00811893"/>
    <w:rsid w:val="00811A7B"/>
    <w:rsid w:val="00811B47"/>
    <w:rsid w:val="00811C01"/>
    <w:rsid w:val="00811CF9"/>
    <w:rsid w:val="00811DC0"/>
    <w:rsid w:val="00811EC9"/>
    <w:rsid w:val="00811F7B"/>
    <w:rsid w:val="00812398"/>
    <w:rsid w:val="0081249B"/>
    <w:rsid w:val="0081265A"/>
    <w:rsid w:val="0081270F"/>
    <w:rsid w:val="008127A4"/>
    <w:rsid w:val="008127F7"/>
    <w:rsid w:val="008128FF"/>
    <w:rsid w:val="00812953"/>
    <w:rsid w:val="00812C34"/>
    <w:rsid w:val="00812D99"/>
    <w:rsid w:val="00812EE9"/>
    <w:rsid w:val="0081306E"/>
    <w:rsid w:val="008132BD"/>
    <w:rsid w:val="0081365E"/>
    <w:rsid w:val="008136F3"/>
    <w:rsid w:val="0081373F"/>
    <w:rsid w:val="008137E3"/>
    <w:rsid w:val="00813891"/>
    <w:rsid w:val="00813B5A"/>
    <w:rsid w:val="00813B5E"/>
    <w:rsid w:val="00813B8F"/>
    <w:rsid w:val="00813B91"/>
    <w:rsid w:val="00813D4C"/>
    <w:rsid w:val="00813D59"/>
    <w:rsid w:val="0081403A"/>
    <w:rsid w:val="0081403B"/>
    <w:rsid w:val="00814081"/>
    <w:rsid w:val="008140A8"/>
    <w:rsid w:val="008140D0"/>
    <w:rsid w:val="008141EE"/>
    <w:rsid w:val="008142BC"/>
    <w:rsid w:val="008142DB"/>
    <w:rsid w:val="008142F6"/>
    <w:rsid w:val="00814376"/>
    <w:rsid w:val="0081453B"/>
    <w:rsid w:val="0081466D"/>
    <w:rsid w:val="008146A1"/>
    <w:rsid w:val="008146FD"/>
    <w:rsid w:val="008147A0"/>
    <w:rsid w:val="008148A4"/>
    <w:rsid w:val="00814A69"/>
    <w:rsid w:val="00814B4B"/>
    <w:rsid w:val="00814B9C"/>
    <w:rsid w:val="00814BAB"/>
    <w:rsid w:val="00814C5B"/>
    <w:rsid w:val="00814DDD"/>
    <w:rsid w:val="00814E1F"/>
    <w:rsid w:val="00814EC0"/>
    <w:rsid w:val="00814F0D"/>
    <w:rsid w:val="00814FC6"/>
    <w:rsid w:val="0081503B"/>
    <w:rsid w:val="0081513A"/>
    <w:rsid w:val="00815182"/>
    <w:rsid w:val="0081537D"/>
    <w:rsid w:val="00815417"/>
    <w:rsid w:val="0081553D"/>
    <w:rsid w:val="008155C6"/>
    <w:rsid w:val="00815716"/>
    <w:rsid w:val="00815734"/>
    <w:rsid w:val="00815756"/>
    <w:rsid w:val="008157C5"/>
    <w:rsid w:val="008159DE"/>
    <w:rsid w:val="00815A03"/>
    <w:rsid w:val="00815B7D"/>
    <w:rsid w:val="00815D67"/>
    <w:rsid w:val="00815E25"/>
    <w:rsid w:val="00815FAA"/>
    <w:rsid w:val="00816082"/>
    <w:rsid w:val="00816321"/>
    <w:rsid w:val="008163C4"/>
    <w:rsid w:val="008164BF"/>
    <w:rsid w:val="00816506"/>
    <w:rsid w:val="00816722"/>
    <w:rsid w:val="00816811"/>
    <w:rsid w:val="008168B2"/>
    <w:rsid w:val="00816B0B"/>
    <w:rsid w:val="00816BC7"/>
    <w:rsid w:val="00816D4D"/>
    <w:rsid w:val="00816DC9"/>
    <w:rsid w:val="00816F77"/>
    <w:rsid w:val="00816FB5"/>
    <w:rsid w:val="00816FE7"/>
    <w:rsid w:val="0081701A"/>
    <w:rsid w:val="008170C1"/>
    <w:rsid w:val="00817113"/>
    <w:rsid w:val="00817184"/>
    <w:rsid w:val="008171D2"/>
    <w:rsid w:val="008172DA"/>
    <w:rsid w:val="00817410"/>
    <w:rsid w:val="00817603"/>
    <w:rsid w:val="00817604"/>
    <w:rsid w:val="008176B8"/>
    <w:rsid w:val="00817935"/>
    <w:rsid w:val="0081796A"/>
    <w:rsid w:val="008179E2"/>
    <w:rsid w:val="00817A76"/>
    <w:rsid w:val="00817B05"/>
    <w:rsid w:val="00817BA1"/>
    <w:rsid w:val="00817D75"/>
    <w:rsid w:val="00817EA0"/>
    <w:rsid w:val="00817EA9"/>
    <w:rsid w:val="00817F5A"/>
    <w:rsid w:val="0082000A"/>
    <w:rsid w:val="00820031"/>
    <w:rsid w:val="00820251"/>
    <w:rsid w:val="00820314"/>
    <w:rsid w:val="00820554"/>
    <w:rsid w:val="008205D6"/>
    <w:rsid w:val="008207DA"/>
    <w:rsid w:val="0082080F"/>
    <w:rsid w:val="008209A5"/>
    <w:rsid w:val="008209CB"/>
    <w:rsid w:val="00820ADE"/>
    <w:rsid w:val="00820BEC"/>
    <w:rsid w:val="00820C22"/>
    <w:rsid w:val="00820C58"/>
    <w:rsid w:val="00820DE0"/>
    <w:rsid w:val="00820E98"/>
    <w:rsid w:val="00820ED6"/>
    <w:rsid w:val="008210B5"/>
    <w:rsid w:val="0082110D"/>
    <w:rsid w:val="00821125"/>
    <w:rsid w:val="0082116F"/>
    <w:rsid w:val="008212DA"/>
    <w:rsid w:val="008212F1"/>
    <w:rsid w:val="00821389"/>
    <w:rsid w:val="008214E7"/>
    <w:rsid w:val="008215BE"/>
    <w:rsid w:val="00821651"/>
    <w:rsid w:val="00821780"/>
    <w:rsid w:val="008217B7"/>
    <w:rsid w:val="008217ED"/>
    <w:rsid w:val="00821861"/>
    <w:rsid w:val="00821C49"/>
    <w:rsid w:val="00821D00"/>
    <w:rsid w:val="00821E24"/>
    <w:rsid w:val="00821E4C"/>
    <w:rsid w:val="00821F2B"/>
    <w:rsid w:val="008220C0"/>
    <w:rsid w:val="00822127"/>
    <w:rsid w:val="00822164"/>
    <w:rsid w:val="0082216C"/>
    <w:rsid w:val="008221C9"/>
    <w:rsid w:val="0082230D"/>
    <w:rsid w:val="008224C9"/>
    <w:rsid w:val="008225ED"/>
    <w:rsid w:val="00822652"/>
    <w:rsid w:val="008226D2"/>
    <w:rsid w:val="008227D2"/>
    <w:rsid w:val="00822911"/>
    <w:rsid w:val="008229B4"/>
    <w:rsid w:val="008229BD"/>
    <w:rsid w:val="008229EC"/>
    <w:rsid w:val="00822A74"/>
    <w:rsid w:val="00822A88"/>
    <w:rsid w:val="00822AA1"/>
    <w:rsid w:val="00822AD6"/>
    <w:rsid w:val="00822B56"/>
    <w:rsid w:val="00822C01"/>
    <w:rsid w:val="00822C65"/>
    <w:rsid w:val="00822CD1"/>
    <w:rsid w:val="00822D38"/>
    <w:rsid w:val="00822DA3"/>
    <w:rsid w:val="00822DCB"/>
    <w:rsid w:val="00822E7F"/>
    <w:rsid w:val="00822F6B"/>
    <w:rsid w:val="00823032"/>
    <w:rsid w:val="00823049"/>
    <w:rsid w:val="00823142"/>
    <w:rsid w:val="0082325B"/>
    <w:rsid w:val="00823373"/>
    <w:rsid w:val="008233B1"/>
    <w:rsid w:val="008233C3"/>
    <w:rsid w:val="00823443"/>
    <w:rsid w:val="0082357E"/>
    <w:rsid w:val="00823667"/>
    <w:rsid w:val="0082377B"/>
    <w:rsid w:val="008237D7"/>
    <w:rsid w:val="008237DC"/>
    <w:rsid w:val="0082387B"/>
    <w:rsid w:val="00823B6C"/>
    <w:rsid w:val="00823B89"/>
    <w:rsid w:val="00823C30"/>
    <w:rsid w:val="00823D12"/>
    <w:rsid w:val="00823E9A"/>
    <w:rsid w:val="00823F48"/>
    <w:rsid w:val="0082405C"/>
    <w:rsid w:val="00824182"/>
    <w:rsid w:val="008241DF"/>
    <w:rsid w:val="008244EB"/>
    <w:rsid w:val="00824581"/>
    <w:rsid w:val="00824592"/>
    <w:rsid w:val="00824656"/>
    <w:rsid w:val="00824869"/>
    <w:rsid w:val="008248C1"/>
    <w:rsid w:val="00824955"/>
    <w:rsid w:val="008249A8"/>
    <w:rsid w:val="00824A79"/>
    <w:rsid w:val="00824AEA"/>
    <w:rsid w:val="00824B83"/>
    <w:rsid w:val="00824D29"/>
    <w:rsid w:val="00824DBD"/>
    <w:rsid w:val="00824DF7"/>
    <w:rsid w:val="00824E19"/>
    <w:rsid w:val="00824E5E"/>
    <w:rsid w:val="00824E8C"/>
    <w:rsid w:val="00825044"/>
    <w:rsid w:val="008252BC"/>
    <w:rsid w:val="008253D2"/>
    <w:rsid w:val="00825404"/>
    <w:rsid w:val="00825496"/>
    <w:rsid w:val="008255A8"/>
    <w:rsid w:val="008255B0"/>
    <w:rsid w:val="0082567F"/>
    <w:rsid w:val="008256D7"/>
    <w:rsid w:val="00825726"/>
    <w:rsid w:val="00825749"/>
    <w:rsid w:val="00825837"/>
    <w:rsid w:val="008258A2"/>
    <w:rsid w:val="008258C4"/>
    <w:rsid w:val="0082596B"/>
    <w:rsid w:val="00825B41"/>
    <w:rsid w:val="00825BAB"/>
    <w:rsid w:val="00825EB4"/>
    <w:rsid w:val="00825ECD"/>
    <w:rsid w:val="00825F5C"/>
    <w:rsid w:val="00825FEC"/>
    <w:rsid w:val="00826082"/>
    <w:rsid w:val="00826159"/>
    <w:rsid w:val="008261DD"/>
    <w:rsid w:val="0082629A"/>
    <w:rsid w:val="008262AA"/>
    <w:rsid w:val="00826307"/>
    <w:rsid w:val="0082632C"/>
    <w:rsid w:val="008266D3"/>
    <w:rsid w:val="008267F9"/>
    <w:rsid w:val="0082685F"/>
    <w:rsid w:val="00826878"/>
    <w:rsid w:val="00826885"/>
    <w:rsid w:val="008269B7"/>
    <w:rsid w:val="00826A70"/>
    <w:rsid w:val="00826A76"/>
    <w:rsid w:val="00826B74"/>
    <w:rsid w:val="00826C1A"/>
    <w:rsid w:val="00826DC3"/>
    <w:rsid w:val="00826EED"/>
    <w:rsid w:val="00826F04"/>
    <w:rsid w:val="00827099"/>
    <w:rsid w:val="00827318"/>
    <w:rsid w:val="00827382"/>
    <w:rsid w:val="008275CF"/>
    <w:rsid w:val="00827608"/>
    <w:rsid w:val="00827686"/>
    <w:rsid w:val="008276E7"/>
    <w:rsid w:val="008277CA"/>
    <w:rsid w:val="00827A92"/>
    <w:rsid w:val="00827A95"/>
    <w:rsid w:val="00827B31"/>
    <w:rsid w:val="00827B89"/>
    <w:rsid w:val="00827C6C"/>
    <w:rsid w:val="00827D91"/>
    <w:rsid w:val="00827F9D"/>
    <w:rsid w:val="00827FD3"/>
    <w:rsid w:val="0083000F"/>
    <w:rsid w:val="008300B4"/>
    <w:rsid w:val="0083010C"/>
    <w:rsid w:val="00830453"/>
    <w:rsid w:val="0083057F"/>
    <w:rsid w:val="0083066E"/>
    <w:rsid w:val="008309A1"/>
    <w:rsid w:val="008309AC"/>
    <w:rsid w:val="00830A8B"/>
    <w:rsid w:val="00830B9D"/>
    <w:rsid w:val="00830CCC"/>
    <w:rsid w:val="00830DD5"/>
    <w:rsid w:val="00830DE6"/>
    <w:rsid w:val="00831045"/>
    <w:rsid w:val="00831159"/>
    <w:rsid w:val="00831162"/>
    <w:rsid w:val="00831365"/>
    <w:rsid w:val="00831601"/>
    <w:rsid w:val="008316B7"/>
    <w:rsid w:val="00831738"/>
    <w:rsid w:val="00831962"/>
    <w:rsid w:val="00831AAA"/>
    <w:rsid w:val="00831ADC"/>
    <w:rsid w:val="00831AEC"/>
    <w:rsid w:val="00831BF3"/>
    <w:rsid w:val="00831C90"/>
    <w:rsid w:val="00831D34"/>
    <w:rsid w:val="00831DD4"/>
    <w:rsid w:val="00831E58"/>
    <w:rsid w:val="0083224A"/>
    <w:rsid w:val="008322A0"/>
    <w:rsid w:val="0083249C"/>
    <w:rsid w:val="008324C1"/>
    <w:rsid w:val="00832561"/>
    <w:rsid w:val="008326E7"/>
    <w:rsid w:val="008326FF"/>
    <w:rsid w:val="00832768"/>
    <w:rsid w:val="0083278D"/>
    <w:rsid w:val="008328D9"/>
    <w:rsid w:val="008329A6"/>
    <w:rsid w:val="008329D9"/>
    <w:rsid w:val="00832A79"/>
    <w:rsid w:val="00832A86"/>
    <w:rsid w:val="00832B70"/>
    <w:rsid w:val="00832CC7"/>
    <w:rsid w:val="00832E9F"/>
    <w:rsid w:val="00832F8E"/>
    <w:rsid w:val="00833003"/>
    <w:rsid w:val="008330FC"/>
    <w:rsid w:val="00833184"/>
    <w:rsid w:val="00833305"/>
    <w:rsid w:val="00833317"/>
    <w:rsid w:val="008333AC"/>
    <w:rsid w:val="008334BD"/>
    <w:rsid w:val="00833522"/>
    <w:rsid w:val="008335AD"/>
    <w:rsid w:val="0083379B"/>
    <w:rsid w:val="008337A7"/>
    <w:rsid w:val="0083386B"/>
    <w:rsid w:val="00833881"/>
    <w:rsid w:val="008338F4"/>
    <w:rsid w:val="008338F7"/>
    <w:rsid w:val="00833A24"/>
    <w:rsid w:val="00833ACE"/>
    <w:rsid w:val="00833B45"/>
    <w:rsid w:val="00833B73"/>
    <w:rsid w:val="00833C39"/>
    <w:rsid w:val="00833D69"/>
    <w:rsid w:val="00833D96"/>
    <w:rsid w:val="00833E1F"/>
    <w:rsid w:val="00833E27"/>
    <w:rsid w:val="00833ED0"/>
    <w:rsid w:val="00833F5F"/>
    <w:rsid w:val="00833FBC"/>
    <w:rsid w:val="00833FE6"/>
    <w:rsid w:val="00834027"/>
    <w:rsid w:val="008340E7"/>
    <w:rsid w:val="0083411D"/>
    <w:rsid w:val="008341C2"/>
    <w:rsid w:val="00834258"/>
    <w:rsid w:val="008343B0"/>
    <w:rsid w:val="008346A9"/>
    <w:rsid w:val="008346E9"/>
    <w:rsid w:val="00834940"/>
    <w:rsid w:val="00834C8C"/>
    <w:rsid w:val="00834DB2"/>
    <w:rsid w:val="00834DBA"/>
    <w:rsid w:val="00834E49"/>
    <w:rsid w:val="00834ECF"/>
    <w:rsid w:val="0083506F"/>
    <w:rsid w:val="008350EC"/>
    <w:rsid w:val="0083554B"/>
    <w:rsid w:val="008355ED"/>
    <w:rsid w:val="0083573E"/>
    <w:rsid w:val="0083576D"/>
    <w:rsid w:val="008357B2"/>
    <w:rsid w:val="008358A2"/>
    <w:rsid w:val="00835901"/>
    <w:rsid w:val="008359CB"/>
    <w:rsid w:val="00835A08"/>
    <w:rsid w:val="00835A7A"/>
    <w:rsid w:val="00835B5E"/>
    <w:rsid w:val="00835C75"/>
    <w:rsid w:val="00835F04"/>
    <w:rsid w:val="00835F10"/>
    <w:rsid w:val="00835F37"/>
    <w:rsid w:val="008362AE"/>
    <w:rsid w:val="00836325"/>
    <w:rsid w:val="00836391"/>
    <w:rsid w:val="008363B1"/>
    <w:rsid w:val="008364D5"/>
    <w:rsid w:val="008365B7"/>
    <w:rsid w:val="00836664"/>
    <w:rsid w:val="00836882"/>
    <w:rsid w:val="00836885"/>
    <w:rsid w:val="008368A7"/>
    <w:rsid w:val="008368C3"/>
    <w:rsid w:val="00836B31"/>
    <w:rsid w:val="00836BB6"/>
    <w:rsid w:val="00836BF7"/>
    <w:rsid w:val="00836CD7"/>
    <w:rsid w:val="00836D9D"/>
    <w:rsid w:val="00836F10"/>
    <w:rsid w:val="00836F2D"/>
    <w:rsid w:val="0083723A"/>
    <w:rsid w:val="0083754A"/>
    <w:rsid w:val="00837568"/>
    <w:rsid w:val="008375BD"/>
    <w:rsid w:val="008379B4"/>
    <w:rsid w:val="008379D0"/>
    <w:rsid w:val="00837A04"/>
    <w:rsid w:val="00837AC9"/>
    <w:rsid w:val="00837B01"/>
    <w:rsid w:val="00837B9B"/>
    <w:rsid w:val="00837BC2"/>
    <w:rsid w:val="00837BE1"/>
    <w:rsid w:val="00837C24"/>
    <w:rsid w:val="00837C98"/>
    <w:rsid w:val="00837D78"/>
    <w:rsid w:val="00837FE8"/>
    <w:rsid w:val="00840021"/>
    <w:rsid w:val="00840089"/>
    <w:rsid w:val="0084026F"/>
    <w:rsid w:val="008403A8"/>
    <w:rsid w:val="0084045C"/>
    <w:rsid w:val="00840487"/>
    <w:rsid w:val="00840622"/>
    <w:rsid w:val="0084072D"/>
    <w:rsid w:val="00840731"/>
    <w:rsid w:val="0084076C"/>
    <w:rsid w:val="008407BB"/>
    <w:rsid w:val="00840861"/>
    <w:rsid w:val="008408CA"/>
    <w:rsid w:val="00840985"/>
    <w:rsid w:val="00840A1B"/>
    <w:rsid w:val="00840A58"/>
    <w:rsid w:val="00840BD8"/>
    <w:rsid w:val="00840C1B"/>
    <w:rsid w:val="00840C3C"/>
    <w:rsid w:val="00840C54"/>
    <w:rsid w:val="00840DFF"/>
    <w:rsid w:val="00840E28"/>
    <w:rsid w:val="00840E82"/>
    <w:rsid w:val="0084128E"/>
    <w:rsid w:val="008412DA"/>
    <w:rsid w:val="00841446"/>
    <w:rsid w:val="0084146A"/>
    <w:rsid w:val="0084149B"/>
    <w:rsid w:val="0084152F"/>
    <w:rsid w:val="008416F7"/>
    <w:rsid w:val="00841749"/>
    <w:rsid w:val="008417EE"/>
    <w:rsid w:val="00841893"/>
    <w:rsid w:val="00841907"/>
    <w:rsid w:val="00841936"/>
    <w:rsid w:val="008419CB"/>
    <w:rsid w:val="008419FD"/>
    <w:rsid w:val="00841A4D"/>
    <w:rsid w:val="00841AE0"/>
    <w:rsid w:val="00841B2D"/>
    <w:rsid w:val="00841C62"/>
    <w:rsid w:val="00841CC9"/>
    <w:rsid w:val="00841DD2"/>
    <w:rsid w:val="00841E20"/>
    <w:rsid w:val="00841EB9"/>
    <w:rsid w:val="008421CE"/>
    <w:rsid w:val="008421F1"/>
    <w:rsid w:val="00842254"/>
    <w:rsid w:val="008424F3"/>
    <w:rsid w:val="00842519"/>
    <w:rsid w:val="00842523"/>
    <w:rsid w:val="008425FA"/>
    <w:rsid w:val="00842652"/>
    <w:rsid w:val="0084269A"/>
    <w:rsid w:val="00842A6C"/>
    <w:rsid w:val="00842ABF"/>
    <w:rsid w:val="00842BB4"/>
    <w:rsid w:val="00842D49"/>
    <w:rsid w:val="00842EDE"/>
    <w:rsid w:val="00842FA6"/>
    <w:rsid w:val="008430E8"/>
    <w:rsid w:val="0084310B"/>
    <w:rsid w:val="008431A3"/>
    <w:rsid w:val="0084341B"/>
    <w:rsid w:val="008434E9"/>
    <w:rsid w:val="00843530"/>
    <w:rsid w:val="00843546"/>
    <w:rsid w:val="008435B3"/>
    <w:rsid w:val="008437E8"/>
    <w:rsid w:val="008439C4"/>
    <w:rsid w:val="00843A26"/>
    <w:rsid w:val="00843A7C"/>
    <w:rsid w:val="00843ABE"/>
    <w:rsid w:val="00843AE8"/>
    <w:rsid w:val="00843BAB"/>
    <w:rsid w:val="00843C6C"/>
    <w:rsid w:val="00843D73"/>
    <w:rsid w:val="00843D8F"/>
    <w:rsid w:val="00843D92"/>
    <w:rsid w:val="00843DAB"/>
    <w:rsid w:val="00843DB4"/>
    <w:rsid w:val="00843F67"/>
    <w:rsid w:val="00843F79"/>
    <w:rsid w:val="00844067"/>
    <w:rsid w:val="00844090"/>
    <w:rsid w:val="0084413E"/>
    <w:rsid w:val="008442A9"/>
    <w:rsid w:val="0084430E"/>
    <w:rsid w:val="0084431D"/>
    <w:rsid w:val="008444D7"/>
    <w:rsid w:val="0084454D"/>
    <w:rsid w:val="00844566"/>
    <w:rsid w:val="0084462A"/>
    <w:rsid w:val="00844729"/>
    <w:rsid w:val="008447DF"/>
    <w:rsid w:val="008447E4"/>
    <w:rsid w:val="008447FF"/>
    <w:rsid w:val="00844863"/>
    <w:rsid w:val="008448DB"/>
    <w:rsid w:val="008449CD"/>
    <w:rsid w:val="00844A40"/>
    <w:rsid w:val="00844B21"/>
    <w:rsid w:val="00844BA7"/>
    <w:rsid w:val="00844D03"/>
    <w:rsid w:val="00844D26"/>
    <w:rsid w:val="00844D3B"/>
    <w:rsid w:val="00844E04"/>
    <w:rsid w:val="00844E34"/>
    <w:rsid w:val="00844EA6"/>
    <w:rsid w:val="00844F87"/>
    <w:rsid w:val="008450E9"/>
    <w:rsid w:val="008453AE"/>
    <w:rsid w:val="008453C3"/>
    <w:rsid w:val="00845419"/>
    <w:rsid w:val="0084544A"/>
    <w:rsid w:val="008454B1"/>
    <w:rsid w:val="00845503"/>
    <w:rsid w:val="00845658"/>
    <w:rsid w:val="00845762"/>
    <w:rsid w:val="00845783"/>
    <w:rsid w:val="00845A4C"/>
    <w:rsid w:val="00845BF3"/>
    <w:rsid w:val="00845D54"/>
    <w:rsid w:val="00845F0B"/>
    <w:rsid w:val="00845F45"/>
    <w:rsid w:val="00845FC3"/>
    <w:rsid w:val="00845FFA"/>
    <w:rsid w:val="0084605A"/>
    <w:rsid w:val="00846092"/>
    <w:rsid w:val="00846555"/>
    <w:rsid w:val="00846674"/>
    <w:rsid w:val="00846689"/>
    <w:rsid w:val="00846767"/>
    <w:rsid w:val="008467B2"/>
    <w:rsid w:val="00846837"/>
    <w:rsid w:val="0084686E"/>
    <w:rsid w:val="0084690C"/>
    <w:rsid w:val="00846A26"/>
    <w:rsid w:val="00846A43"/>
    <w:rsid w:val="00846B1C"/>
    <w:rsid w:val="00846C5D"/>
    <w:rsid w:val="00846D44"/>
    <w:rsid w:val="00846DE5"/>
    <w:rsid w:val="00846E1F"/>
    <w:rsid w:val="00846FCD"/>
    <w:rsid w:val="00846FFA"/>
    <w:rsid w:val="00847068"/>
    <w:rsid w:val="00847143"/>
    <w:rsid w:val="008471C5"/>
    <w:rsid w:val="00847366"/>
    <w:rsid w:val="0084766B"/>
    <w:rsid w:val="00847708"/>
    <w:rsid w:val="00847752"/>
    <w:rsid w:val="008477B3"/>
    <w:rsid w:val="0084785B"/>
    <w:rsid w:val="008478D3"/>
    <w:rsid w:val="00847C09"/>
    <w:rsid w:val="00847CB6"/>
    <w:rsid w:val="00847E58"/>
    <w:rsid w:val="00847E8B"/>
    <w:rsid w:val="00847F74"/>
    <w:rsid w:val="00847FE5"/>
    <w:rsid w:val="00850078"/>
    <w:rsid w:val="0085008B"/>
    <w:rsid w:val="0085010F"/>
    <w:rsid w:val="008501F7"/>
    <w:rsid w:val="00850304"/>
    <w:rsid w:val="0085032F"/>
    <w:rsid w:val="00850357"/>
    <w:rsid w:val="00850A0A"/>
    <w:rsid w:val="00850A44"/>
    <w:rsid w:val="00850A4F"/>
    <w:rsid w:val="00850AEF"/>
    <w:rsid w:val="00850BD3"/>
    <w:rsid w:val="00850C6A"/>
    <w:rsid w:val="00850CEA"/>
    <w:rsid w:val="00850D3E"/>
    <w:rsid w:val="00850D59"/>
    <w:rsid w:val="00850E95"/>
    <w:rsid w:val="00850FB6"/>
    <w:rsid w:val="00851001"/>
    <w:rsid w:val="008510B9"/>
    <w:rsid w:val="008510D0"/>
    <w:rsid w:val="008510E8"/>
    <w:rsid w:val="00851183"/>
    <w:rsid w:val="0085130B"/>
    <w:rsid w:val="00851396"/>
    <w:rsid w:val="008513A3"/>
    <w:rsid w:val="00851436"/>
    <w:rsid w:val="00851581"/>
    <w:rsid w:val="008515B2"/>
    <w:rsid w:val="008516EC"/>
    <w:rsid w:val="00851902"/>
    <w:rsid w:val="00851B2D"/>
    <w:rsid w:val="00851B7A"/>
    <w:rsid w:val="00851D69"/>
    <w:rsid w:val="00851F43"/>
    <w:rsid w:val="008520F9"/>
    <w:rsid w:val="008521D4"/>
    <w:rsid w:val="00852257"/>
    <w:rsid w:val="0085248C"/>
    <w:rsid w:val="00852501"/>
    <w:rsid w:val="008526BA"/>
    <w:rsid w:val="008529EB"/>
    <w:rsid w:val="00852BE6"/>
    <w:rsid w:val="00852C3B"/>
    <w:rsid w:val="00852D9B"/>
    <w:rsid w:val="00852F0A"/>
    <w:rsid w:val="00852F78"/>
    <w:rsid w:val="00852FCD"/>
    <w:rsid w:val="00853043"/>
    <w:rsid w:val="00853161"/>
    <w:rsid w:val="008531C5"/>
    <w:rsid w:val="008531CC"/>
    <w:rsid w:val="00853294"/>
    <w:rsid w:val="008532FA"/>
    <w:rsid w:val="008534A6"/>
    <w:rsid w:val="008534FE"/>
    <w:rsid w:val="0085360A"/>
    <w:rsid w:val="008538EE"/>
    <w:rsid w:val="00853935"/>
    <w:rsid w:val="00853C36"/>
    <w:rsid w:val="00853C79"/>
    <w:rsid w:val="00853F8D"/>
    <w:rsid w:val="00854033"/>
    <w:rsid w:val="008541F5"/>
    <w:rsid w:val="008544F1"/>
    <w:rsid w:val="00854598"/>
    <w:rsid w:val="00854A8F"/>
    <w:rsid w:val="00854C74"/>
    <w:rsid w:val="00854D5E"/>
    <w:rsid w:val="00854D70"/>
    <w:rsid w:val="00854DB3"/>
    <w:rsid w:val="00854DD7"/>
    <w:rsid w:val="00854E38"/>
    <w:rsid w:val="00854F9F"/>
    <w:rsid w:val="00855058"/>
    <w:rsid w:val="00855090"/>
    <w:rsid w:val="00855121"/>
    <w:rsid w:val="00855133"/>
    <w:rsid w:val="0085515B"/>
    <w:rsid w:val="008551A8"/>
    <w:rsid w:val="008551B3"/>
    <w:rsid w:val="008551E7"/>
    <w:rsid w:val="00855263"/>
    <w:rsid w:val="0085532F"/>
    <w:rsid w:val="0085539C"/>
    <w:rsid w:val="0085542E"/>
    <w:rsid w:val="0085546B"/>
    <w:rsid w:val="0085547E"/>
    <w:rsid w:val="00855500"/>
    <w:rsid w:val="00855582"/>
    <w:rsid w:val="0085559E"/>
    <w:rsid w:val="008558FD"/>
    <w:rsid w:val="00855982"/>
    <w:rsid w:val="00855D3C"/>
    <w:rsid w:val="00855E48"/>
    <w:rsid w:val="00855E5E"/>
    <w:rsid w:val="00855EBE"/>
    <w:rsid w:val="00855F12"/>
    <w:rsid w:val="00855FF4"/>
    <w:rsid w:val="00856142"/>
    <w:rsid w:val="00856184"/>
    <w:rsid w:val="00856212"/>
    <w:rsid w:val="008563DD"/>
    <w:rsid w:val="0085657A"/>
    <w:rsid w:val="008565DE"/>
    <w:rsid w:val="008566F8"/>
    <w:rsid w:val="00856AC7"/>
    <w:rsid w:val="00856AE1"/>
    <w:rsid w:val="00856E27"/>
    <w:rsid w:val="00856E93"/>
    <w:rsid w:val="00856EA5"/>
    <w:rsid w:val="00856F00"/>
    <w:rsid w:val="0085705E"/>
    <w:rsid w:val="00857098"/>
    <w:rsid w:val="00857174"/>
    <w:rsid w:val="008571FD"/>
    <w:rsid w:val="008572F5"/>
    <w:rsid w:val="008573A4"/>
    <w:rsid w:val="0085744A"/>
    <w:rsid w:val="008576B4"/>
    <w:rsid w:val="008576CC"/>
    <w:rsid w:val="00857779"/>
    <w:rsid w:val="00857788"/>
    <w:rsid w:val="008578A9"/>
    <w:rsid w:val="00857924"/>
    <w:rsid w:val="00857AB0"/>
    <w:rsid w:val="00857C84"/>
    <w:rsid w:val="00857D15"/>
    <w:rsid w:val="00857D8F"/>
    <w:rsid w:val="00857E74"/>
    <w:rsid w:val="00857F1C"/>
    <w:rsid w:val="00857FCD"/>
    <w:rsid w:val="0085DD37"/>
    <w:rsid w:val="008602BC"/>
    <w:rsid w:val="008602F4"/>
    <w:rsid w:val="00860330"/>
    <w:rsid w:val="00860408"/>
    <w:rsid w:val="00860473"/>
    <w:rsid w:val="00860542"/>
    <w:rsid w:val="008606D9"/>
    <w:rsid w:val="00860782"/>
    <w:rsid w:val="0086086C"/>
    <w:rsid w:val="008608E4"/>
    <w:rsid w:val="008608F2"/>
    <w:rsid w:val="00860A6E"/>
    <w:rsid w:val="00860BBA"/>
    <w:rsid w:val="00860C8C"/>
    <w:rsid w:val="00860CF2"/>
    <w:rsid w:val="00860DD2"/>
    <w:rsid w:val="00860E6C"/>
    <w:rsid w:val="00860EEA"/>
    <w:rsid w:val="00860F19"/>
    <w:rsid w:val="00860F6A"/>
    <w:rsid w:val="0086103F"/>
    <w:rsid w:val="0086131E"/>
    <w:rsid w:val="00861326"/>
    <w:rsid w:val="00861342"/>
    <w:rsid w:val="00861434"/>
    <w:rsid w:val="008615A4"/>
    <w:rsid w:val="008615B8"/>
    <w:rsid w:val="00861753"/>
    <w:rsid w:val="0086180D"/>
    <w:rsid w:val="008618A2"/>
    <w:rsid w:val="00861A3D"/>
    <w:rsid w:val="00861C22"/>
    <w:rsid w:val="00861C46"/>
    <w:rsid w:val="00861CA0"/>
    <w:rsid w:val="00861D62"/>
    <w:rsid w:val="00861D82"/>
    <w:rsid w:val="00861E7B"/>
    <w:rsid w:val="00861E7C"/>
    <w:rsid w:val="00861F82"/>
    <w:rsid w:val="00861FD5"/>
    <w:rsid w:val="00862079"/>
    <w:rsid w:val="00862162"/>
    <w:rsid w:val="00862310"/>
    <w:rsid w:val="0086237C"/>
    <w:rsid w:val="008623AB"/>
    <w:rsid w:val="00862487"/>
    <w:rsid w:val="008624EA"/>
    <w:rsid w:val="0086250F"/>
    <w:rsid w:val="00862539"/>
    <w:rsid w:val="008627D1"/>
    <w:rsid w:val="008629BD"/>
    <w:rsid w:val="00862AA2"/>
    <w:rsid w:val="00862AFD"/>
    <w:rsid w:val="00862B01"/>
    <w:rsid w:val="00862B44"/>
    <w:rsid w:val="00862BF8"/>
    <w:rsid w:val="00862D45"/>
    <w:rsid w:val="00862D83"/>
    <w:rsid w:val="00862DA5"/>
    <w:rsid w:val="00862E0E"/>
    <w:rsid w:val="00862E3A"/>
    <w:rsid w:val="00862E84"/>
    <w:rsid w:val="00862E95"/>
    <w:rsid w:val="00862F30"/>
    <w:rsid w:val="00862FC4"/>
    <w:rsid w:val="00863008"/>
    <w:rsid w:val="00863016"/>
    <w:rsid w:val="00863080"/>
    <w:rsid w:val="0086322D"/>
    <w:rsid w:val="00863250"/>
    <w:rsid w:val="0086336B"/>
    <w:rsid w:val="00863557"/>
    <w:rsid w:val="008635F9"/>
    <w:rsid w:val="0086367A"/>
    <w:rsid w:val="008637CE"/>
    <w:rsid w:val="00863891"/>
    <w:rsid w:val="00863970"/>
    <w:rsid w:val="00863A42"/>
    <w:rsid w:val="00863B79"/>
    <w:rsid w:val="00863BF7"/>
    <w:rsid w:val="00863C1A"/>
    <w:rsid w:val="00863C90"/>
    <w:rsid w:val="00863CBA"/>
    <w:rsid w:val="00863DC0"/>
    <w:rsid w:val="0086408A"/>
    <w:rsid w:val="008640B3"/>
    <w:rsid w:val="008641B6"/>
    <w:rsid w:val="008642AE"/>
    <w:rsid w:val="0086431B"/>
    <w:rsid w:val="008643E6"/>
    <w:rsid w:val="008646DC"/>
    <w:rsid w:val="00864782"/>
    <w:rsid w:val="008647E5"/>
    <w:rsid w:val="0086483C"/>
    <w:rsid w:val="0086495C"/>
    <w:rsid w:val="00864A1A"/>
    <w:rsid w:val="00864A36"/>
    <w:rsid w:val="00864ABF"/>
    <w:rsid w:val="00864BB2"/>
    <w:rsid w:val="00864BD5"/>
    <w:rsid w:val="00864C0D"/>
    <w:rsid w:val="00864C5E"/>
    <w:rsid w:val="00864CAA"/>
    <w:rsid w:val="00864CCF"/>
    <w:rsid w:val="00864D72"/>
    <w:rsid w:val="00864DCA"/>
    <w:rsid w:val="00864E4D"/>
    <w:rsid w:val="00864F72"/>
    <w:rsid w:val="00865024"/>
    <w:rsid w:val="00865032"/>
    <w:rsid w:val="00865121"/>
    <w:rsid w:val="008651E5"/>
    <w:rsid w:val="00865226"/>
    <w:rsid w:val="008652A2"/>
    <w:rsid w:val="008652D7"/>
    <w:rsid w:val="008652E8"/>
    <w:rsid w:val="0086532C"/>
    <w:rsid w:val="00865477"/>
    <w:rsid w:val="00865582"/>
    <w:rsid w:val="00865637"/>
    <w:rsid w:val="008656BD"/>
    <w:rsid w:val="0086571F"/>
    <w:rsid w:val="0086589F"/>
    <w:rsid w:val="00865938"/>
    <w:rsid w:val="00865943"/>
    <w:rsid w:val="008659F1"/>
    <w:rsid w:val="00865A97"/>
    <w:rsid w:val="00865B58"/>
    <w:rsid w:val="00865B72"/>
    <w:rsid w:val="00865D35"/>
    <w:rsid w:val="00865F33"/>
    <w:rsid w:val="00865F40"/>
    <w:rsid w:val="00865FCA"/>
    <w:rsid w:val="00866277"/>
    <w:rsid w:val="008664C9"/>
    <w:rsid w:val="008665B2"/>
    <w:rsid w:val="008666B1"/>
    <w:rsid w:val="00866759"/>
    <w:rsid w:val="0086679D"/>
    <w:rsid w:val="0086687E"/>
    <w:rsid w:val="008668F4"/>
    <w:rsid w:val="00866A5C"/>
    <w:rsid w:val="00866A91"/>
    <w:rsid w:val="00866B42"/>
    <w:rsid w:val="00866C25"/>
    <w:rsid w:val="00866C7D"/>
    <w:rsid w:val="00866CBB"/>
    <w:rsid w:val="00866DAE"/>
    <w:rsid w:val="00866DD0"/>
    <w:rsid w:val="00866DD9"/>
    <w:rsid w:val="00866E9A"/>
    <w:rsid w:val="00866EEC"/>
    <w:rsid w:val="00866F6E"/>
    <w:rsid w:val="0086706E"/>
    <w:rsid w:val="008670CE"/>
    <w:rsid w:val="00867105"/>
    <w:rsid w:val="008671E9"/>
    <w:rsid w:val="008673FA"/>
    <w:rsid w:val="00867495"/>
    <w:rsid w:val="008674D0"/>
    <w:rsid w:val="008675BF"/>
    <w:rsid w:val="0086766C"/>
    <w:rsid w:val="00867701"/>
    <w:rsid w:val="008677FC"/>
    <w:rsid w:val="00867803"/>
    <w:rsid w:val="00867838"/>
    <w:rsid w:val="008678C8"/>
    <w:rsid w:val="0086793C"/>
    <w:rsid w:val="0086798A"/>
    <w:rsid w:val="00867C7B"/>
    <w:rsid w:val="00867CDC"/>
    <w:rsid w:val="00867DE9"/>
    <w:rsid w:val="00867EBE"/>
    <w:rsid w:val="00867FB6"/>
    <w:rsid w:val="008700B7"/>
    <w:rsid w:val="008700CA"/>
    <w:rsid w:val="0087047D"/>
    <w:rsid w:val="0087054A"/>
    <w:rsid w:val="00870576"/>
    <w:rsid w:val="0087074C"/>
    <w:rsid w:val="00870856"/>
    <w:rsid w:val="008708CC"/>
    <w:rsid w:val="00870A0A"/>
    <w:rsid w:val="00870B85"/>
    <w:rsid w:val="00870C7C"/>
    <w:rsid w:val="00870DCF"/>
    <w:rsid w:val="00870F60"/>
    <w:rsid w:val="00870F81"/>
    <w:rsid w:val="00871008"/>
    <w:rsid w:val="00871157"/>
    <w:rsid w:val="0087117B"/>
    <w:rsid w:val="008712A5"/>
    <w:rsid w:val="008714E0"/>
    <w:rsid w:val="00871554"/>
    <w:rsid w:val="00871794"/>
    <w:rsid w:val="008717D6"/>
    <w:rsid w:val="00871873"/>
    <w:rsid w:val="00871969"/>
    <w:rsid w:val="008719BC"/>
    <w:rsid w:val="00871A8E"/>
    <w:rsid w:val="00871AFA"/>
    <w:rsid w:val="00871C74"/>
    <w:rsid w:val="00871D14"/>
    <w:rsid w:val="00871D2F"/>
    <w:rsid w:val="00871D56"/>
    <w:rsid w:val="00871DD1"/>
    <w:rsid w:val="00871E1E"/>
    <w:rsid w:val="00872017"/>
    <w:rsid w:val="0087207D"/>
    <w:rsid w:val="00872093"/>
    <w:rsid w:val="008720F2"/>
    <w:rsid w:val="0087219D"/>
    <w:rsid w:val="00872277"/>
    <w:rsid w:val="008722D5"/>
    <w:rsid w:val="00872408"/>
    <w:rsid w:val="00872512"/>
    <w:rsid w:val="008726BF"/>
    <w:rsid w:val="0087275A"/>
    <w:rsid w:val="00872778"/>
    <w:rsid w:val="008729CF"/>
    <w:rsid w:val="00872AEC"/>
    <w:rsid w:val="00872AF5"/>
    <w:rsid w:val="00872BBF"/>
    <w:rsid w:val="00872DE2"/>
    <w:rsid w:val="00872E04"/>
    <w:rsid w:val="00873047"/>
    <w:rsid w:val="00873229"/>
    <w:rsid w:val="0087322B"/>
    <w:rsid w:val="008732B6"/>
    <w:rsid w:val="008733D0"/>
    <w:rsid w:val="0087354F"/>
    <w:rsid w:val="008735AE"/>
    <w:rsid w:val="008735BC"/>
    <w:rsid w:val="008737DD"/>
    <w:rsid w:val="00873948"/>
    <w:rsid w:val="00873998"/>
    <w:rsid w:val="0087399B"/>
    <w:rsid w:val="008739C0"/>
    <w:rsid w:val="008739DC"/>
    <w:rsid w:val="00873A8F"/>
    <w:rsid w:val="00873ACB"/>
    <w:rsid w:val="00873B0C"/>
    <w:rsid w:val="00873BBD"/>
    <w:rsid w:val="00873E8D"/>
    <w:rsid w:val="00873E95"/>
    <w:rsid w:val="00873E9C"/>
    <w:rsid w:val="00873FD3"/>
    <w:rsid w:val="00874022"/>
    <w:rsid w:val="0087416F"/>
    <w:rsid w:val="00874192"/>
    <w:rsid w:val="0087424D"/>
    <w:rsid w:val="008743BC"/>
    <w:rsid w:val="008743F4"/>
    <w:rsid w:val="008743FB"/>
    <w:rsid w:val="008744C0"/>
    <w:rsid w:val="00874629"/>
    <w:rsid w:val="00874702"/>
    <w:rsid w:val="0087489E"/>
    <w:rsid w:val="00874950"/>
    <w:rsid w:val="00874953"/>
    <w:rsid w:val="008749AF"/>
    <w:rsid w:val="00874A3B"/>
    <w:rsid w:val="00874AE6"/>
    <w:rsid w:val="00874C06"/>
    <w:rsid w:val="00874C49"/>
    <w:rsid w:val="00874C9F"/>
    <w:rsid w:val="00874D7E"/>
    <w:rsid w:val="00874E00"/>
    <w:rsid w:val="00874E81"/>
    <w:rsid w:val="00874F18"/>
    <w:rsid w:val="0087503B"/>
    <w:rsid w:val="00875091"/>
    <w:rsid w:val="0087522B"/>
    <w:rsid w:val="008752AC"/>
    <w:rsid w:val="00875300"/>
    <w:rsid w:val="0087534F"/>
    <w:rsid w:val="00875470"/>
    <w:rsid w:val="008755D9"/>
    <w:rsid w:val="008755E0"/>
    <w:rsid w:val="008756A1"/>
    <w:rsid w:val="008756C5"/>
    <w:rsid w:val="008756C9"/>
    <w:rsid w:val="00875926"/>
    <w:rsid w:val="00875BC4"/>
    <w:rsid w:val="00875DE2"/>
    <w:rsid w:val="00875F8D"/>
    <w:rsid w:val="00875FEF"/>
    <w:rsid w:val="00876382"/>
    <w:rsid w:val="00876508"/>
    <w:rsid w:val="00876560"/>
    <w:rsid w:val="008765D8"/>
    <w:rsid w:val="008766A5"/>
    <w:rsid w:val="00876799"/>
    <w:rsid w:val="008768C7"/>
    <w:rsid w:val="00876912"/>
    <w:rsid w:val="008769C5"/>
    <w:rsid w:val="008769E3"/>
    <w:rsid w:val="00876A5C"/>
    <w:rsid w:val="00876AC9"/>
    <w:rsid w:val="00876B97"/>
    <w:rsid w:val="00876C2C"/>
    <w:rsid w:val="00876D38"/>
    <w:rsid w:val="00876D75"/>
    <w:rsid w:val="00876DF1"/>
    <w:rsid w:val="00876E35"/>
    <w:rsid w:val="00876E9A"/>
    <w:rsid w:val="00876EDF"/>
    <w:rsid w:val="00876F4B"/>
    <w:rsid w:val="0087707B"/>
    <w:rsid w:val="00877110"/>
    <w:rsid w:val="0087717D"/>
    <w:rsid w:val="00877208"/>
    <w:rsid w:val="0087720A"/>
    <w:rsid w:val="008774B3"/>
    <w:rsid w:val="00877582"/>
    <w:rsid w:val="0087763B"/>
    <w:rsid w:val="00877753"/>
    <w:rsid w:val="00877778"/>
    <w:rsid w:val="0087779C"/>
    <w:rsid w:val="00877AC4"/>
    <w:rsid w:val="00877B69"/>
    <w:rsid w:val="00877BF1"/>
    <w:rsid w:val="00877C1A"/>
    <w:rsid w:val="00877D0D"/>
    <w:rsid w:val="00877DE7"/>
    <w:rsid w:val="00877E16"/>
    <w:rsid w:val="00877E79"/>
    <w:rsid w:val="00877F82"/>
    <w:rsid w:val="008800E7"/>
    <w:rsid w:val="00880108"/>
    <w:rsid w:val="008801CD"/>
    <w:rsid w:val="00880230"/>
    <w:rsid w:val="008802E5"/>
    <w:rsid w:val="008802F8"/>
    <w:rsid w:val="008805CA"/>
    <w:rsid w:val="008806FA"/>
    <w:rsid w:val="00880710"/>
    <w:rsid w:val="0088083D"/>
    <w:rsid w:val="0088084B"/>
    <w:rsid w:val="008808DC"/>
    <w:rsid w:val="008808ED"/>
    <w:rsid w:val="00880A07"/>
    <w:rsid w:val="00880AC1"/>
    <w:rsid w:val="00880B5C"/>
    <w:rsid w:val="00880B6F"/>
    <w:rsid w:val="00880BC6"/>
    <w:rsid w:val="00880C77"/>
    <w:rsid w:val="00880DA2"/>
    <w:rsid w:val="00880DF6"/>
    <w:rsid w:val="00880E6F"/>
    <w:rsid w:val="00880EC5"/>
    <w:rsid w:val="00881117"/>
    <w:rsid w:val="0088112E"/>
    <w:rsid w:val="00881247"/>
    <w:rsid w:val="008814E5"/>
    <w:rsid w:val="008814F0"/>
    <w:rsid w:val="0088163D"/>
    <w:rsid w:val="008816F5"/>
    <w:rsid w:val="00881758"/>
    <w:rsid w:val="0088178F"/>
    <w:rsid w:val="008817F1"/>
    <w:rsid w:val="00881818"/>
    <w:rsid w:val="00881828"/>
    <w:rsid w:val="0088185F"/>
    <w:rsid w:val="00881867"/>
    <w:rsid w:val="008819BC"/>
    <w:rsid w:val="00881AD7"/>
    <w:rsid w:val="00881B49"/>
    <w:rsid w:val="00881C9E"/>
    <w:rsid w:val="00881CC2"/>
    <w:rsid w:val="00881CF2"/>
    <w:rsid w:val="00881EC0"/>
    <w:rsid w:val="00881EE0"/>
    <w:rsid w:val="00881F1E"/>
    <w:rsid w:val="00882036"/>
    <w:rsid w:val="0088203A"/>
    <w:rsid w:val="00882042"/>
    <w:rsid w:val="00882065"/>
    <w:rsid w:val="00882079"/>
    <w:rsid w:val="0088208F"/>
    <w:rsid w:val="0088216A"/>
    <w:rsid w:val="0088220A"/>
    <w:rsid w:val="00882482"/>
    <w:rsid w:val="00882541"/>
    <w:rsid w:val="00882723"/>
    <w:rsid w:val="0088276D"/>
    <w:rsid w:val="00882824"/>
    <w:rsid w:val="0088286D"/>
    <w:rsid w:val="0088289F"/>
    <w:rsid w:val="00882934"/>
    <w:rsid w:val="008829C9"/>
    <w:rsid w:val="00882A0A"/>
    <w:rsid w:val="00882B3E"/>
    <w:rsid w:val="00882B49"/>
    <w:rsid w:val="00882ED5"/>
    <w:rsid w:val="008831A5"/>
    <w:rsid w:val="008833C8"/>
    <w:rsid w:val="00883735"/>
    <w:rsid w:val="00883780"/>
    <w:rsid w:val="008838BF"/>
    <w:rsid w:val="008839A8"/>
    <w:rsid w:val="00883AFE"/>
    <w:rsid w:val="00883BBE"/>
    <w:rsid w:val="00883C5B"/>
    <w:rsid w:val="00883CCA"/>
    <w:rsid w:val="00883E6C"/>
    <w:rsid w:val="00883EB7"/>
    <w:rsid w:val="008841C5"/>
    <w:rsid w:val="0088435B"/>
    <w:rsid w:val="00884497"/>
    <w:rsid w:val="008844EF"/>
    <w:rsid w:val="00884563"/>
    <w:rsid w:val="008845A0"/>
    <w:rsid w:val="0088466D"/>
    <w:rsid w:val="00884996"/>
    <w:rsid w:val="00884A24"/>
    <w:rsid w:val="00884A2C"/>
    <w:rsid w:val="00884C1A"/>
    <w:rsid w:val="00884C7B"/>
    <w:rsid w:val="00884E36"/>
    <w:rsid w:val="008851BD"/>
    <w:rsid w:val="008852A2"/>
    <w:rsid w:val="00885307"/>
    <w:rsid w:val="00885547"/>
    <w:rsid w:val="00885554"/>
    <w:rsid w:val="008858B2"/>
    <w:rsid w:val="008858BA"/>
    <w:rsid w:val="008858E0"/>
    <w:rsid w:val="00885971"/>
    <w:rsid w:val="008859EF"/>
    <w:rsid w:val="00885A0A"/>
    <w:rsid w:val="00885A52"/>
    <w:rsid w:val="00885B41"/>
    <w:rsid w:val="00885D18"/>
    <w:rsid w:val="00885D31"/>
    <w:rsid w:val="00885D83"/>
    <w:rsid w:val="00885E83"/>
    <w:rsid w:val="00885F55"/>
    <w:rsid w:val="00886023"/>
    <w:rsid w:val="008860CA"/>
    <w:rsid w:val="008861C4"/>
    <w:rsid w:val="008863F2"/>
    <w:rsid w:val="00886454"/>
    <w:rsid w:val="00886535"/>
    <w:rsid w:val="0088663B"/>
    <w:rsid w:val="00886745"/>
    <w:rsid w:val="008867C0"/>
    <w:rsid w:val="00886810"/>
    <w:rsid w:val="00886833"/>
    <w:rsid w:val="008868E0"/>
    <w:rsid w:val="008869B9"/>
    <w:rsid w:val="00886AAA"/>
    <w:rsid w:val="00886B22"/>
    <w:rsid w:val="00886B84"/>
    <w:rsid w:val="00886B9A"/>
    <w:rsid w:val="0088714E"/>
    <w:rsid w:val="00887230"/>
    <w:rsid w:val="00887385"/>
    <w:rsid w:val="00887629"/>
    <w:rsid w:val="00887640"/>
    <w:rsid w:val="0088778B"/>
    <w:rsid w:val="0088785B"/>
    <w:rsid w:val="00887C2A"/>
    <w:rsid w:val="00887CF8"/>
    <w:rsid w:val="00887E4E"/>
    <w:rsid w:val="00887F07"/>
    <w:rsid w:val="00887FD7"/>
    <w:rsid w:val="0089002A"/>
    <w:rsid w:val="008900AE"/>
    <w:rsid w:val="008902E8"/>
    <w:rsid w:val="00890366"/>
    <w:rsid w:val="00890380"/>
    <w:rsid w:val="008903B2"/>
    <w:rsid w:val="008903F3"/>
    <w:rsid w:val="008904AA"/>
    <w:rsid w:val="00890569"/>
    <w:rsid w:val="00890612"/>
    <w:rsid w:val="0089072E"/>
    <w:rsid w:val="00890888"/>
    <w:rsid w:val="00890894"/>
    <w:rsid w:val="00890B61"/>
    <w:rsid w:val="00890D02"/>
    <w:rsid w:val="00890E33"/>
    <w:rsid w:val="00890E48"/>
    <w:rsid w:val="00890E74"/>
    <w:rsid w:val="00890E96"/>
    <w:rsid w:val="0089104D"/>
    <w:rsid w:val="00891077"/>
    <w:rsid w:val="008910F8"/>
    <w:rsid w:val="0089113D"/>
    <w:rsid w:val="0089130D"/>
    <w:rsid w:val="00891420"/>
    <w:rsid w:val="00891551"/>
    <w:rsid w:val="0089169E"/>
    <w:rsid w:val="00891768"/>
    <w:rsid w:val="008917F0"/>
    <w:rsid w:val="0089181A"/>
    <w:rsid w:val="00891A0F"/>
    <w:rsid w:val="00891A58"/>
    <w:rsid w:val="00891A5C"/>
    <w:rsid w:val="00891B06"/>
    <w:rsid w:val="00891B75"/>
    <w:rsid w:val="00891C84"/>
    <w:rsid w:val="008920FC"/>
    <w:rsid w:val="00892167"/>
    <w:rsid w:val="008921D8"/>
    <w:rsid w:val="008921E0"/>
    <w:rsid w:val="00892265"/>
    <w:rsid w:val="0089228D"/>
    <w:rsid w:val="0089236C"/>
    <w:rsid w:val="0089239C"/>
    <w:rsid w:val="0089240F"/>
    <w:rsid w:val="008924B8"/>
    <w:rsid w:val="0089262A"/>
    <w:rsid w:val="00892693"/>
    <w:rsid w:val="008926D6"/>
    <w:rsid w:val="00892710"/>
    <w:rsid w:val="00892888"/>
    <w:rsid w:val="0089296B"/>
    <w:rsid w:val="00892A71"/>
    <w:rsid w:val="00892AF0"/>
    <w:rsid w:val="00892C79"/>
    <w:rsid w:val="00892CE1"/>
    <w:rsid w:val="00892CF1"/>
    <w:rsid w:val="00892D8E"/>
    <w:rsid w:val="00892DCD"/>
    <w:rsid w:val="00892E81"/>
    <w:rsid w:val="00892EDB"/>
    <w:rsid w:val="00892F1A"/>
    <w:rsid w:val="00892F79"/>
    <w:rsid w:val="008930B5"/>
    <w:rsid w:val="008931AD"/>
    <w:rsid w:val="00893236"/>
    <w:rsid w:val="008932C9"/>
    <w:rsid w:val="008932E7"/>
    <w:rsid w:val="008933B6"/>
    <w:rsid w:val="00893436"/>
    <w:rsid w:val="00893442"/>
    <w:rsid w:val="0089344F"/>
    <w:rsid w:val="00893649"/>
    <w:rsid w:val="00893765"/>
    <w:rsid w:val="00893851"/>
    <w:rsid w:val="0089397B"/>
    <w:rsid w:val="00893A0B"/>
    <w:rsid w:val="00893A35"/>
    <w:rsid w:val="00893A60"/>
    <w:rsid w:val="00893B47"/>
    <w:rsid w:val="00893C5D"/>
    <w:rsid w:val="00893ECF"/>
    <w:rsid w:val="00893F23"/>
    <w:rsid w:val="008941A8"/>
    <w:rsid w:val="008941F5"/>
    <w:rsid w:val="008943D6"/>
    <w:rsid w:val="008946B6"/>
    <w:rsid w:val="00894754"/>
    <w:rsid w:val="00894767"/>
    <w:rsid w:val="00894A14"/>
    <w:rsid w:val="00894AEA"/>
    <w:rsid w:val="00894B06"/>
    <w:rsid w:val="00894B86"/>
    <w:rsid w:val="00894E29"/>
    <w:rsid w:val="00894EAA"/>
    <w:rsid w:val="008951BF"/>
    <w:rsid w:val="0089533A"/>
    <w:rsid w:val="00895548"/>
    <w:rsid w:val="00895593"/>
    <w:rsid w:val="008958DF"/>
    <w:rsid w:val="008959BD"/>
    <w:rsid w:val="00895A37"/>
    <w:rsid w:val="00895A7A"/>
    <w:rsid w:val="00895A9E"/>
    <w:rsid w:val="00895C90"/>
    <w:rsid w:val="00895D3C"/>
    <w:rsid w:val="00895DB0"/>
    <w:rsid w:val="00895F50"/>
    <w:rsid w:val="00895FC2"/>
    <w:rsid w:val="00895FF9"/>
    <w:rsid w:val="00896180"/>
    <w:rsid w:val="0089629A"/>
    <w:rsid w:val="00896636"/>
    <w:rsid w:val="00896793"/>
    <w:rsid w:val="008967E0"/>
    <w:rsid w:val="00896A31"/>
    <w:rsid w:val="00896AE4"/>
    <w:rsid w:val="00896AF6"/>
    <w:rsid w:val="00896D1C"/>
    <w:rsid w:val="00896D40"/>
    <w:rsid w:val="00896D65"/>
    <w:rsid w:val="00896E85"/>
    <w:rsid w:val="00896FD4"/>
    <w:rsid w:val="0089706E"/>
    <w:rsid w:val="0089710A"/>
    <w:rsid w:val="008972C1"/>
    <w:rsid w:val="00897352"/>
    <w:rsid w:val="0089741A"/>
    <w:rsid w:val="00897425"/>
    <w:rsid w:val="0089759A"/>
    <w:rsid w:val="00897779"/>
    <w:rsid w:val="008977BE"/>
    <w:rsid w:val="00897971"/>
    <w:rsid w:val="008979E2"/>
    <w:rsid w:val="00897A2F"/>
    <w:rsid w:val="00897AC7"/>
    <w:rsid w:val="00897BE8"/>
    <w:rsid w:val="00897CF7"/>
    <w:rsid w:val="00897D27"/>
    <w:rsid w:val="00897DC2"/>
    <w:rsid w:val="008A01C6"/>
    <w:rsid w:val="008A022F"/>
    <w:rsid w:val="008A02BE"/>
    <w:rsid w:val="008A0428"/>
    <w:rsid w:val="008A04DF"/>
    <w:rsid w:val="008A0681"/>
    <w:rsid w:val="008A080F"/>
    <w:rsid w:val="008A0A2C"/>
    <w:rsid w:val="008A0AB9"/>
    <w:rsid w:val="008A0C71"/>
    <w:rsid w:val="008A0CC7"/>
    <w:rsid w:val="008A0CC8"/>
    <w:rsid w:val="008A0D61"/>
    <w:rsid w:val="008A0DF3"/>
    <w:rsid w:val="008A0E06"/>
    <w:rsid w:val="008A0E99"/>
    <w:rsid w:val="008A0EEA"/>
    <w:rsid w:val="008A0FD2"/>
    <w:rsid w:val="008A1019"/>
    <w:rsid w:val="008A104D"/>
    <w:rsid w:val="008A1182"/>
    <w:rsid w:val="008A11D7"/>
    <w:rsid w:val="008A126E"/>
    <w:rsid w:val="008A131E"/>
    <w:rsid w:val="008A1399"/>
    <w:rsid w:val="008A13B6"/>
    <w:rsid w:val="008A1656"/>
    <w:rsid w:val="008A168A"/>
    <w:rsid w:val="008A16DB"/>
    <w:rsid w:val="008A173A"/>
    <w:rsid w:val="008A1767"/>
    <w:rsid w:val="008A18EA"/>
    <w:rsid w:val="008A1A8C"/>
    <w:rsid w:val="008A1C12"/>
    <w:rsid w:val="008A1C71"/>
    <w:rsid w:val="008A1CC2"/>
    <w:rsid w:val="008A1E01"/>
    <w:rsid w:val="008A1E31"/>
    <w:rsid w:val="008A1E5B"/>
    <w:rsid w:val="008A1F53"/>
    <w:rsid w:val="008A2070"/>
    <w:rsid w:val="008A20D2"/>
    <w:rsid w:val="008A20F5"/>
    <w:rsid w:val="008A242F"/>
    <w:rsid w:val="008A25A3"/>
    <w:rsid w:val="008A26B2"/>
    <w:rsid w:val="008A26C3"/>
    <w:rsid w:val="008A272A"/>
    <w:rsid w:val="008A27D1"/>
    <w:rsid w:val="008A27F7"/>
    <w:rsid w:val="008A284A"/>
    <w:rsid w:val="008A2A73"/>
    <w:rsid w:val="008A2AF2"/>
    <w:rsid w:val="008A2B3D"/>
    <w:rsid w:val="008A2D4C"/>
    <w:rsid w:val="008A2E72"/>
    <w:rsid w:val="008A2EB8"/>
    <w:rsid w:val="008A30DC"/>
    <w:rsid w:val="008A3241"/>
    <w:rsid w:val="008A367C"/>
    <w:rsid w:val="008A36FF"/>
    <w:rsid w:val="008A376F"/>
    <w:rsid w:val="008A38EE"/>
    <w:rsid w:val="008A3926"/>
    <w:rsid w:val="008A395E"/>
    <w:rsid w:val="008A3AF6"/>
    <w:rsid w:val="008A3BB9"/>
    <w:rsid w:val="008A3C70"/>
    <w:rsid w:val="008A3C9D"/>
    <w:rsid w:val="008A3EA0"/>
    <w:rsid w:val="008A3F00"/>
    <w:rsid w:val="008A4120"/>
    <w:rsid w:val="008A41FD"/>
    <w:rsid w:val="008A4330"/>
    <w:rsid w:val="008A43B6"/>
    <w:rsid w:val="008A4547"/>
    <w:rsid w:val="008A4734"/>
    <w:rsid w:val="008A48DD"/>
    <w:rsid w:val="008A4956"/>
    <w:rsid w:val="008A4999"/>
    <w:rsid w:val="008A4AFD"/>
    <w:rsid w:val="008A4B9D"/>
    <w:rsid w:val="008A4BF7"/>
    <w:rsid w:val="008A4D71"/>
    <w:rsid w:val="008A4F45"/>
    <w:rsid w:val="008A501E"/>
    <w:rsid w:val="008A50B6"/>
    <w:rsid w:val="008A51F6"/>
    <w:rsid w:val="008A5294"/>
    <w:rsid w:val="008A52F4"/>
    <w:rsid w:val="008A5386"/>
    <w:rsid w:val="008A5461"/>
    <w:rsid w:val="008A55B1"/>
    <w:rsid w:val="008A55D2"/>
    <w:rsid w:val="008A5615"/>
    <w:rsid w:val="008A56D6"/>
    <w:rsid w:val="008A571B"/>
    <w:rsid w:val="008A574F"/>
    <w:rsid w:val="008A5808"/>
    <w:rsid w:val="008A58CA"/>
    <w:rsid w:val="008A58F7"/>
    <w:rsid w:val="008A5937"/>
    <w:rsid w:val="008A5A62"/>
    <w:rsid w:val="008A5B91"/>
    <w:rsid w:val="008A5C93"/>
    <w:rsid w:val="008A5E2B"/>
    <w:rsid w:val="008A5E3B"/>
    <w:rsid w:val="008A5FC7"/>
    <w:rsid w:val="008A60B8"/>
    <w:rsid w:val="008A60BF"/>
    <w:rsid w:val="008A60DB"/>
    <w:rsid w:val="008A6305"/>
    <w:rsid w:val="008A63F8"/>
    <w:rsid w:val="008A6411"/>
    <w:rsid w:val="008A6428"/>
    <w:rsid w:val="008A644E"/>
    <w:rsid w:val="008A6455"/>
    <w:rsid w:val="008A64C2"/>
    <w:rsid w:val="008A675A"/>
    <w:rsid w:val="008A6890"/>
    <w:rsid w:val="008A690D"/>
    <w:rsid w:val="008A690E"/>
    <w:rsid w:val="008A6923"/>
    <w:rsid w:val="008A6B48"/>
    <w:rsid w:val="008A6B54"/>
    <w:rsid w:val="008A6B6C"/>
    <w:rsid w:val="008A6CE4"/>
    <w:rsid w:val="008A6D2B"/>
    <w:rsid w:val="008A6D53"/>
    <w:rsid w:val="008A6F26"/>
    <w:rsid w:val="008A6F3C"/>
    <w:rsid w:val="008A7002"/>
    <w:rsid w:val="008A7073"/>
    <w:rsid w:val="008A7133"/>
    <w:rsid w:val="008A71AC"/>
    <w:rsid w:val="008A7294"/>
    <w:rsid w:val="008A73FC"/>
    <w:rsid w:val="008A7590"/>
    <w:rsid w:val="008A769E"/>
    <w:rsid w:val="008A76C6"/>
    <w:rsid w:val="008A7717"/>
    <w:rsid w:val="008A772A"/>
    <w:rsid w:val="008A7748"/>
    <w:rsid w:val="008A775E"/>
    <w:rsid w:val="008A7760"/>
    <w:rsid w:val="008A776E"/>
    <w:rsid w:val="008A77A3"/>
    <w:rsid w:val="008A77EB"/>
    <w:rsid w:val="008A7831"/>
    <w:rsid w:val="008A7A40"/>
    <w:rsid w:val="008A7C57"/>
    <w:rsid w:val="008A7CEF"/>
    <w:rsid w:val="008A7D79"/>
    <w:rsid w:val="008A7DB6"/>
    <w:rsid w:val="008A7EB3"/>
    <w:rsid w:val="008A7EB7"/>
    <w:rsid w:val="008A7F2B"/>
    <w:rsid w:val="008B000C"/>
    <w:rsid w:val="008B010D"/>
    <w:rsid w:val="008B01A2"/>
    <w:rsid w:val="008B03BD"/>
    <w:rsid w:val="008B0604"/>
    <w:rsid w:val="008B06F2"/>
    <w:rsid w:val="008B081B"/>
    <w:rsid w:val="008B0833"/>
    <w:rsid w:val="008B08FC"/>
    <w:rsid w:val="008B095A"/>
    <w:rsid w:val="008B097A"/>
    <w:rsid w:val="008B09E2"/>
    <w:rsid w:val="008B0AED"/>
    <w:rsid w:val="008B0B7F"/>
    <w:rsid w:val="008B0BA4"/>
    <w:rsid w:val="008B0C75"/>
    <w:rsid w:val="008B0DB9"/>
    <w:rsid w:val="008B109E"/>
    <w:rsid w:val="008B10E0"/>
    <w:rsid w:val="008B1132"/>
    <w:rsid w:val="008B11E2"/>
    <w:rsid w:val="008B128A"/>
    <w:rsid w:val="008B1357"/>
    <w:rsid w:val="008B13F0"/>
    <w:rsid w:val="008B1505"/>
    <w:rsid w:val="008B1649"/>
    <w:rsid w:val="008B16F2"/>
    <w:rsid w:val="008B172C"/>
    <w:rsid w:val="008B17B9"/>
    <w:rsid w:val="008B17E9"/>
    <w:rsid w:val="008B1909"/>
    <w:rsid w:val="008B193E"/>
    <w:rsid w:val="008B19E7"/>
    <w:rsid w:val="008B1A7D"/>
    <w:rsid w:val="008B1BE9"/>
    <w:rsid w:val="008B1C62"/>
    <w:rsid w:val="008B1E81"/>
    <w:rsid w:val="008B203D"/>
    <w:rsid w:val="008B2058"/>
    <w:rsid w:val="008B206E"/>
    <w:rsid w:val="008B20C4"/>
    <w:rsid w:val="008B211A"/>
    <w:rsid w:val="008B216B"/>
    <w:rsid w:val="008B2457"/>
    <w:rsid w:val="008B260E"/>
    <w:rsid w:val="008B26E0"/>
    <w:rsid w:val="008B26E9"/>
    <w:rsid w:val="008B26EC"/>
    <w:rsid w:val="008B284C"/>
    <w:rsid w:val="008B2A68"/>
    <w:rsid w:val="008B2B4D"/>
    <w:rsid w:val="008B2BD8"/>
    <w:rsid w:val="008B2EB9"/>
    <w:rsid w:val="008B2EEA"/>
    <w:rsid w:val="008B309D"/>
    <w:rsid w:val="008B30B1"/>
    <w:rsid w:val="008B315A"/>
    <w:rsid w:val="008B3192"/>
    <w:rsid w:val="008B31EE"/>
    <w:rsid w:val="008B3362"/>
    <w:rsid w:val="008B3368"/>
    <w:rsid w:val="008B36B8"/>
    <w:rsid w:val="008B3752"/>
    <w:rsid w:val="008B3A01"/>
    <w:rsid w:val="008B3CED"/>
    <w:rsid w:val="008B3D0F"/>
    <w:rsid w:val="008B3D42"/>
    <w:rsid w:val="008B3D69"/>
    <w:rsid w:val="008B3DB8"/>
    <w:rsid w:val="008B3F12"/>
    <w:rsid w:val="008B4022"/>
    <w:rsid w:val="008B420E"/>
    <w:rsid w:val="008B43A5"/>
    <w:rsid w:val="008B44D6"/>
    <w:rsid w:val="008B451E"/>
    <w:rsid w:val="008B4618"/>
    <w:rsid w:val="008B46FE"/>
    <w:rsid w:val="008B4831"/>
    <w:rsid w:val="008B48A3"/>
    <w:rsid w:val="008B496E"/>
    <w:rsid w:val="008B49AE"/>
    <w:rsid w:val="008B4B28"/>
    <w:rsid w:val="008B4B49"/>
    <w:rsid w:val="008B4C82"/>
    <w:rsid w:val="008B4D0E"/>
    <w:rsid w:val="008B4D30"/>
    <w:rsid w:val="008B4D63"/>
    <w:rsid w:val="008B4D6F"/>
    <w:rsid w:val="008B4DEB"/>
    <w:rsid w:val="008B4EB9"/>
    <w:rsid w:val="008B503D"/>
    <w:rsid w:val="008B519A"/>
    <w:rsid w:val="008B5201"/>
    <w:rsid w:val="008B5203"/>
    <w:rsid w:val="008B527A"/>
    <w:rsid w:val="008B5367"/>
    <w:rsid w:val="008B5585"/>
    <w:rsid w:val="008B55D0"/>
    <w:rsid w:val="008B5617"/>
    <w:rsid w:val="008B5678"/>
    <w:rsid w:val="008B577F"/>
    <w:rsid w:val="008B5800"/>
    <w:rsid w:val="008B5861"/>
    <w:rsid w:val="008B5886"/>
    <w:rsid w:val="008B58C5"/>
    <w:rsid w:val="008B5923"/>
    <w:rsid w:val="008B5AE2"/>
    <w:rsid w:val="008B5BA3"/>
    <w:rsid w:val="008B5C43"/>
    <w:rsid w:val="008B5C53"/>
    <w:rsid w:val="008B5CF8"/>
    <w:rsid w:val="008B5D50"/>
    <w:rsid w:val="008B5D59"/>
    <w:rsid w:val="008B5F11"/>
    <w:rsid w:val="008B6119"/>
    <w:rsid w:val="008B6160"/>
    <w:rsid w:val="008B6165"/>
    <w:rsid w:val="008B62AA"/>
    <w:rsid w:val="008B6395"/>
    <w:rsid w:val="008B642A"/>
    <w:rsid w:val="008B6523"/>
    <w:rsid w:val="008B6563"/>
    <w:rsid w:val="008B65A3"/>
    <w:rsid w:val="008B6705"/>
    <w:rsid w:val="008B6907"/>
    <w:rsid w:val="008B69B0"/>
    <w:rsid w:val="008B6B6B"/>
    <w:rsid w:val="008B6BFA"/>
    <w:rsid w:val="008B6C18"/>
    <w:rsid w:val="008B6C9B"/>
    <w:rsid w:val="008B6D30"/>
    <w:rsid w:val="008B6ECF"/>
    <w:rsid w:val="008B7040"/>
    <w:rsid w:val="008B71F0"/>
    <w:rsid w:val="008B75DC"/>
    <w:rsid w:val="008B7792"/>
    <w:rsid w:val="008B785B"/>
    <w:rsid w:val="008B798D"/>
    <w:rsid w:val="008B7A88"/>
    <w:rsid w:val="008B7AFB"/>
    <w:rsid w:val="008B7E19"/>
    <w:rsid w:val="008B7FFA"/>
    <w:rsid w:val="008BDE62"/>
    <w:rsid w:val="008C0015"/>
    <w:rsid w:val="008C0178"/>
    <w:rsid w:val="008C02BF"/>
    <w:rsid w:val="008C064D"/>
    <w:rsid w:val="008C068A"/>
    <w:rsid w:val="008C06F3"/>
    <w:rsid w:val="008C0710"/>
    <w:rsid w:val="008C07C7"/>
    <w:rsid w:val="008C0884"/>
    <w:rsid w:val="008C0920"/>
    <w:rsid w:val="008C0C94"/>
    <w:rsid w:val="008C0CB1"/>
    <w:rsid w:val="008C0CF9"/>
    <w:rsid w:val="008C0D01"/>
    <w:rsid w:val="008C0DD4"/>
    <w:rsid w:val="008C0F4D"/>
    <w:rsid w:val="008C1027"/>
    <w:rsid w:val="008C1277"/>
    <w:rsid w:val="008C1290"/>
    <w:rsid w:val="008C13D1"/>
    <w:rsid w:val="008C1490"/>
    <w:rsid w:val="008C156B"/>
    <w:rsid w:val="008C1584"/>
    <w:rsid w:val="008C15C5"/>
    <w:rsid w:val="008C1662"/>
    <w:rsid w:val="008C1696"/>
    <w:rsid w:val="008C1927"/>
    <w:rsid w:val="008C1AAE"/>
    <w:rsid w:val="008C1AEB"/>
    <w:rsid w:val="008C1D61"/>
    <w:rsid w:val="008C1E65"/>
    <w:rsid w:val="008C1F8D"/>
    <w:rsid w:val="008C2002"/>
    <w:rsid w:val="008C21C0"/>
    <w:rsid w:val="008C21CD"/>
    <w:rsid w:val="008C2307"/>
    <w:rsid w:val="008C236A"/>
    <w:rsid w:val="008C2467"/>
    <w:rsid w:val="008C24CD"/>
    <w:rsid w:val="008C250A"/>
    <w:rsid w:val="008C2513"/>
    <w:rsid w:val="008C2531"/>
    <w:rsid w:val="008C275A"/>
    <w:rsid w:val="008C27D3"/>
    <w:rsid w:val="008C28B0"/>
    <w:rsid w:val="008C291E"/>
    <w:rsid w:val="008C299A"/>
    <w:rsid w:val="008C29EB"/>
    <w:rsid w:val="008C2B1C"/>
    <w:rsid w:val="008C2BE5"/>
    <w:rsid w:val="008C2DB7"/>
    <w:rsid w:val="008C2DBF"/>
    <w:rsid w:val="008C305E"/>
    <w:rsid w:val="008C30AE"/>
    <w:rsid w:val="008C30FE"/>
    <w:rsid w:val="008C3133"/>
    <w:rsid w:val="008C314E"/>
    <w:rsid w:val="008C31BF"/>
    <w:rsid w:val="008C3273"/>
    <w:rsid w:val="008C345B"/>
    <w:rsid w:val="008C353B"/>
    <w:rsid w:val="008C3553"/>
    <w:rsid w:val="008C3587"/>
    <w:rsid w:val="008C358B"/>
    <w:rsid w:val="008C3659"/>
    <w:rsid w:val="008C365F"/>
    <w:rsid w:val="008C375E"/>
    <w:rsid w:val="008C3773"/>
    <w:rsid w:val="008C37CB"/>
    <w:rsid w:val="008C37EE"/>
    <w:rsid w:val="008C3879"/>
    <w:rsid w:val="008C3A54"/>
    <w:rsid w:val="008C3A8F"/>
    <w:rsid w:val="008C3CB3"/>
    <w:rsid w:val="008C3CC7"/>
    <w:rsid w:val="008C3CC9"/>
    <w:rsid w:val="008C3D6F"/>
    <w:rsid w:val="008C406F"/>
    <w:rsid w:val="008C4218"/>
    <w:rsid w:val="008C42DD"/>
    <w:rsid w:val="008C447F"/>
    <w:rsid w:val="008C46CB"/>
    <w:rsid w:val="008C47C2"/>
    <w:rsid w:val="008C4828"/>
    <w:rsid w:val="008C488E"/>
    <w:rsid w:val="008C494F"/>
    <w:rsid w:val="008C49D3"/>
    <w:rsid w:val="008C4A3D"/>
    <w:rsid w:val="008C4A53"/>
    <w:rsid w:val="008C4A76"/>
    <w:rsid w:val="008C4ADC"/>
    <w:rsid w:val="008C4C1D"/>
    <w:rsid w:val="008C4CF9"/>
    <w:rsid w:val="008C4D6B"/>
    <w:rsid w:val="008C4D84"/>
    <w:rsid w:val="008C4E6D"/>
    <w:rsid w:val="008C4EC4"/>
    <w:rsid w:val="008C4F1F"/>
    <w:rsid w:val="008C4F28"/>
    <w:rsid w:val="008C50D2"/>
    <w:rsid w:val="008C511D"/>
    <w:rsid w:val="008C520A"/>
    <w:rsid w:val="008C524B"/>
    <w:rsid w:val="008C5258"/>
    <w:rsid w:val="008C5327"/>
    <w:rsid w:val="008C534C"/>
    <w:rsid w:val="008C5477"/>
    <w:rsid w:val="008C560B"/>
    <w:rsid w:val="008C5690"/>
    <w:rsid w:val="008C576E"/>
    <w:rsid w:val="008C57BC"/>
    <w:rsid w:val="008C5B1F"/>
    <w:rsid w:val="008C5C08"/>
    <w:rsid w:val="008C5D86"/>
    <w:rsid w:val="008C5E1C"/>
    <w:rsid w:val="008C5F2A"/>
    <w:rsid w:val="008C5F5C"/>
    <w:rsid w:val="008C5FFE"/>
    <w:rsid w:val="008C6011"/>
    <w:rsid w:val="008C601E"/>
    <w:rsid w:val="008C607F"/>
    <w:rsid w:val="008C60E1"/>
    <w:rsid w:val="008C6291"/>
    <w:rsid w:val="008C6350"/>
    <w:rsid w:val="008C638E"/>
    <w:rsid w:val="008C63A6"/>
    <w:rsid w:val="008C644D"/>
    <w:rsid w:val="008C6470"/>
    <w:rsid w:val="008C64F9"/>
    <w:rsid w:val="008C652A"/>
    <w:rsid w:val="008C6608"/>
    <w:rsid w:val="008C66E9"/>
    <w:rsid w:val="008C6816"/>
    <w:rsid w:val="008C6941"/>
    <w:rsid w:val="008C69E8"/>
    <w:rsid w:val="008C6BA1"/>
    <w:rsid w:val="008C6BC6"/>
    <w:rsid w:val="008C6BC8"/>
    <w:rsid w:val="008C6D97"/>
    <w:rsid w:val="008C6ED1"/>
    <w:rsid w:val="008C7025"/>
    <w:rsid w:val="008C7075"/>
    <w:rsid w:val="008C7197"/>
    <w:rsid w:val="008C7228"/>
    <w:rsid w:val="008C72E0"/>
    <w:rsid w:val="008C732B"/>
    <w:rsid w:val="008C7352"/>
    <w:rsid w:val="008C7374"/>
    <w:rsid w:val="008C750B"/>
    <w:rsid w:val="008C755C"/>
    <w:rsid w:val="008C7702"/>
    <w:rsid w:val="008C77E1"/>
    <w:rsid w:val="008C77FC"/>
    <w:rsid w:val="008C780F"/>
    <w:rsid w:val="008C79D4"/>
    <w:rsid w:val="008C7BB2"/>
    <w:rsid w:val="008C7C3B"/>
    <w:rsid w:val="008C7C6D"/>
    <w:rsid w:val="008D01BB"/>
    <w:rsid w:val="008D033F"/>
    <w:rsid w:val="008D04C0"/>
    <w:rsid w:val="008D04D0"/>
    <w:rsid w:val="008D04E6"/>
    <w:rsid w:val="008D0503"/>
    <w:rsid w:val="008D0650"/>
    <w:rsid w:val="008D0728"/>
    <w:rsid w:val="008D079C"/>
    <w:rsid w:val="008D07A5"/>
    <w:rsid w:val="008D08CC"/>
    <w:rsid w:val="008D0924"/>
    <w:rsid w:val="008D0961"/>
    <w:rsid w:val="008D096D"/>
    <w:rsid w:val="008D0A65"/>
    <w:rsid w:val="008D0A9D"/>
    <w:rsid w:val="008D0C2A"/>
    <w:rsid w:val="008D0E63"/>
    <w:rsid w:val="008D0E64"/>
    <w:rsid w:val="008D0EF7"/>
    <w:rsid w:val="008D0F1A"/>
    <w:rsid w:val="008D0F67"/>
    <w:rsid w:val="008D0FA4"/>
    <w:rsid w:val="008D10B0"/>
    <w:rsid w:val="008D12AA"/>
    <w:rsid w:val="008D12D0"/>
    <w:rsid w:val="008D1313"/>
    <w:rsid w:val="008D1324"/>
    <w:rsid w:val="008D13BF"/>
    <w:rsid w:val="008D1468"/>
    <w:rsid w:val="008D148F"/>
    <w:rsid w:val="008D14F5"/>
    <w:rsid w:val="008D16E3"/>
    <w:rsid w:val="008D1733"/>
    <w:rsid w:val="008D17AA"/>
    <w:rsid w:val="008D19D4"/>
    <w:rsid w:val="008D1A9D"/>
    <w:rsid w:val="008D1AA1"/>
    <w:rsid w:val="008D1AD2"/>
    <w:rsid w:val="008D1E0A"/>
    <w:rsid w:val="008D1EF5"/>
    <w:rsid w:val="008D222A"/>
    <w:rsid w:val="008D240B"/>
    <w:rsid w:val="008D245A"/>
    <w:rsid w:val="008D25D5"/>
    <w:rsid w:val="008D2626"/>
    <w:rsid w:val="008D2633"/>
    <w:rsid w:val="008D265B"/>
    <w:rsid w:val="008D26C7"/>
    <w:rsid w:val="008D2704"/>
    <w:rsid w:val="008D2754"/>
    <w:rsid w:val="008D2830"/>
    <w:rsid w:val="008D28CA"/>
    <w:rsid w:val="008D28D1"/>
    <w:rsid w:val="008D2937"/>
    <w:rsid w:val="008D29E6"/>
    <w:rsid w:val="008D2A47"/>
    <w:rsid w:val="008D2AB0"/>
    <w:rsid w:val="008D2B83"/>
    <w:rsid w:val="008D2B93"/>
    <w:rsid w:val="008D2CCB"/>
    <w:rsid w:val="008D2CD6"/>
    <w:rsid w:val="008D2DAB"/>
    <w:rsid w:val="008D2E79"/>
    <w:rsid w:val="008D2F87"/>
    <w:rsid w:val="008D312D"/>
    <w:rsid w:val="008D312E"/>
    <w:rsid w:val="008D3151"/>
    <w:rsid w:val="008D3176"/>
    <w:rsid w:val="008D3220"/>
    <w:rsid w:val="008D3273"/>
    <w:rsid w:val="008D3357"/>
    <w:rsid w:val="008D3581"/>
    <w:rsid w:val="008D385D"/>
    <w:rsid w:val="008D3904"/>
    <w:rsid w:val="008D39F7"/>
    <w:rsid w:val="008D3A8D"/>
    <w:rsid w:val="008D3AC1"/>
    <w:rsid w:val="008D3D3E"/>
    <w:rsid w:val="008D40C3"/>
    <w:rsid w:val="008D414F"/>
    <w:rsid w:val="008D415F"/>
    <w:rsid w:val="008D428C"/>
    <w:rsid w:val="008D4566"/>
    <w:rsid w:val="008D4604"/>
    <w:rsid w:val="008D472D"/>
    <w:rsid w:val="008D475D"/>
    <w:rsid w:val="008D479F"/>
    <w:rsid w:val="008D47A6"/>
    <w:rsid w:val="008D49BE"/>
    <w:rsid w:val="008D4A32"/>
    <w:rsid w:val="008D4A4F"/>
    <w:rsid w:val="008D4AAC"/>
    <w:rsid w:val="008D4B14"/>
    <w:rsid w:val="008D4BF6"/>
    <w:rsid w:val="008D4D9E"/>
    <w:rsid w:val="008D4DE8"/>
    <w:rsid w:val="008D4E74"/>
    <w:rsid w:val="008D4FF4"/>
    <w:rsid w:val="008D506B"/>
    <w:rsid w:val="008D524C"/>
    <w:rsid w:val="008D53DD"/>
    <w:rsid w:val="008D53DF"/>
    <w:rsid w:val="008D54A1"/>
    <w:rsid w:val="008D54C7"/>
    <w:rsid w:val="008D55F8"/>
    <w:rsid w:val="008D55FC"/>
    <w:rsid w:val="008D569C"/>
    <w:rsid w:val="008D56D0"/>
    <w:rsid w:val="008D56EC"/>
    <w:rsid w:val="008D585E"/>
    <w:rsid w:val="008D58F4"/>
    <w:rsid w:val="008D5931"/>
    <w:rsid w:val="008D5951"/>
    <w:rsid w:val="008D5973"/>
    <w:rsid w:val="008D59C5"/>
    <w:rsid w:val="008D5A8F"/>
    <w:rsid w:val="008D5AC4"/>
    <w:rsid w:val="008D5B43"/>
    <w:rsid w:val="008D5BBF"/>
    <w:rsid w:val="008D5BE8"/>
    <w:rsid w:val="008D5CED"/>
    <w:rsid w:val="008D5D08"/>
    <w:rsid w:val="008D5ED9"/>
    <w:rsid w:val="008D600A"/>
    <w:rsid w:val="008D605B"/>
    <w:rsid w:val="008D6101"/>
    <w:rsid w:val="008D619A"/>
    <w:rsid w:val="008D637D"/>
    <w:rsid w:val="008D64F7"/>
    <w:rsid w:val="008D6504"/>
    <w:rsid w:val="008D656C"/>
    <w:rsid w:val="008D662E"/>
    <w:rsid w:val="008D67B9"/>
    <w:rsid w:val="008D683D"/>
    <w:rsid w:val="008D68F9"/>
    <w:rsid w:val="008D69AA"/>
    <w:rsid w:val="008D6A5B"/>
    <w:rsid w:val="008D6A61"/>
    <w:rsid w:val="008D6A77"/>
    <w:rsid w:val="008D6AE5"/>
    <w:rsid w:val="008D6B0C"/>
    <w:rsid w:val="008D6C1D"/>
    <w:rsid w:val="008D6F3B"/>
    <w:rsid w:val="008D7118"/>
    <w:rsid w:val="008D7216"/>
    <w:rsid w:val="008D72DC"/>
    <w:rsid w:val="008D72E0"/>
    <w:rsid w:val="008D737F"/>
    <w:rsid w:val="008D74CE"/>
    <w:rsid w:val="008D75BE"/>
    <w:rsid w:val="008D75D5"/>
    <w:rsid w:val="008D7725"/>
    <w:rsid w:val="008D7728"/>
    <w:rsid w:val="008D77DE"/>
    <w:rsid w:val="008D7843"/>
    <w:rsid w:val="008D7881"/>
    <w:rsid w:val="008D79EB"/>
    <w:rsid w:val="008D79F1"/>
    <w:rsid w:val="008D7BC4"/>
    <w:rsid w:val="008D7BE0"/>
    <w:rsid w:val="008D7D22"/>
    <w:rsid w:val="008D7E63"/>
    <w:rsid w:val="008D7F1A"/>
    <w:rsid w:val="008E01F1"/>
    <w:rsid w:val="008E0208"/>
    <w:rsid w:val="008E03B8"/>
    <w:rsid w:val="008E03ED"/>
    <w:rsid w:val="008E0470"/>
    <w:rsid w:val="008E05CF"/>
    <w:rsid w:val="008E05F1"/>
    <w:rsid w:val="008E0653"/>
    <w:rsid w:val="008E0746"/>
    <w:rsid w:val="008E0794"/>
    <w:rsid w:val="008E07F4"/>
    <w:rsid w:val="008E08AD"/>
    <w:rsid w:val="008E0959"/>
    <w:rsid w:val="008E097C"/>
    <w:rsid w:val="008E0A68"/>
    <w:rsid w:val="008E0A83"/>
    <w:rsid w:val="008E0A8D"/>
    <w:rsid w:val="008E0B26"/>
    <w:rsid w:val="008E0C1B"/>
    <w:rsid w:val="008E0DC9"/>
    <w:rsid w:val="008E0E1B"/>
    <w:rsid w:val="008E0E75"/>
    <w:rsid w:val="008E0E85"/>
    <w:rsid w:val="008E0F51"/>
    <w:rsid w:val="008E0F59"/>
    <w:rsid w:val="008E1035"/>
    <w:rsid w:val="008E114E"/>
    <w:rsid w:val="008E124E"/>
    <w:rsid w:val="008E133D"/>
    <w:rsid w:val="008E1503"/>
    <w:rsid w:val="008E1513"/>
    <w:rsid w:val="008E1618"/>
    <w:rsid w:val="008E1948"/>
    <w:rsid w:val="008E1973"/>
    <w:rsid w:val="008E19F9"/>
    <w:rsid w:val="008E1A84"/>
    <w:rsid w:val="008E1B7D"/>
    <w:rsid w:val="008E1D08"/>
    <w:rsid w:val="008E1D75"/>
    <w:rsid w:val="008E1DE4"/>
    <w:rsid w:val="008E22AC"/>
    <w:rsid w:val="008E23F6"/>
    <w:rsid w:val="008E2406"/>
    <w:rsid w:val="008E2493"/>
    <w:rsid w:val="008E25D3"/>
    <w:rsid w:val="008E26F3"/>
    <w:rsid w:val="008E2720"/>
    <w:rsid w:val="008E2756"/>
    <w:rsid w:val="008E28D5"/>
    <w:rsid w:val="008E2947"/>
    <w:rsid w:val="008E29A2"/>
    <w:rsid w:val="008E2A10"/>
    <w:rsid w:val="008E2C4D"/>
    <w:rsid w:val="008E2D21"/>
    <w:rsid w:val="008E2D82"/>
    <w:rsid w:val="008E2EEE"/>
    <w:rsid w:val="008E31A1"/>
    <w:rsid w:val="008E321F"/>
    <w:rsid w:val="008E32B1"/>
    <w:rsid w:val="008E32BE"/>
    <w:rsid w:val="008E3344"/>
    <w:rsid w:val="008E3361"/>
    <w:rsid w:val="008E3417"/>
    <w:rsid w:val="008E3494"/>
    <w:rsid w:val="008E35E6"/>
    <w:rsid w:val="008E3681"/>
    <w:rsid w:val="008E36CB"/>
    <w:rsid w:val="008E3710"/>
    <w:rsid w:val="008E38CE"/>
    <w:rsid w:val="008E38D8"/>
    <w:rsid w:val="008E3949"/>
    <w:rsid w:val="008E3A77"/>
    <w:rsid w:val="008E3B91"/>
    <w:rsid w:val="008E3D2B"/>
    <w:rsid w:val="008E3F00"/>
    <w:rsid w:val="008E3F60"/>
    <w:rsid w:val="008E3FB0"/>
    <w:rsid w:val="008E4009"/>
    <w:rsid w:val="008E4013"/>
    <w:rsid w:val="008E4042"/>
    <w:rsid w:val="008E4060"/>
    <w:rsid w:val="008E425D"/>
    <w:rsid w:val="008E426D"/>
    <w:rsid w:val="008E428A"/>
    <w:rsid w:val="008E435E"/>
    <w:rsid w:val="008E4499"/>
    <w:rsid w:val="008E457E"/>
    <w:rsid w:val="008E4615"/>
    <w:rsid w:val="008E4687"/>
    <w:rsid w:val="008E46D6"/>
    <w:rsid w:val="008E470C"/>
    <w:rsid w:val="008E494F"/>
    <w:rsid w:val="008E4B07"/>
    <w:rsid w:val="008E4B65"/>
    <w:rsid w:val="008E4B92"/>
    <w:rsid w:val="008E4D01"/>
    <w:rsid w:val="008E4E0D"/>
    <w:rsid w:val="008E4F9F"/>
    <w:rsid w:val="008E5180"/>
    <w:rsid w:val="008E51C0"/>
    <w:rsid w:val="008E51F2"/>
    <w:rsid w:val="008E5520"/>
    <w:rsid w:val="008E5596"/>
    <w:rsid w:val="008E55BD"/>
    <w:rsid w:val="008E55EE"/>
    <w:rsid w:val="008E565D"/>
    <w:rsid w:val="008E56C5"/>
    <w:rsid w:val="008E5788"/>
    <w:rsid w:val="008E57AB"/>
    <w:rsid w:val="008E5851"/>
    <w:rsid w:val="008E5925"/>
    <w:rsid w:val="008E599F"/>
    <w:rsid w:val="008E5A36"/>
    <w:rsid w:val="008E5AE8"/>
    <w:rsid w:val="008E5C21"/>
    <w:rsid w:val="008E5CF4"/>
    <w:rsid w:val="008E5EA0"/>
    <w:rsid w:val="008E60C4"/>
    <w:rsid w:val="008E60D8"/>
    <w:rsid w:val="008E6112"/>
    <w:rsid w:val="008E61BF"/>
    <w:rsid w:val="008E65F5"/>
    <w:rsid w:val="008E66C5"/>
    <w:rsid w:val="008E6712"/>
    <w:rsid w:val="008E678B"/>
    <w:rsid w:val="008E684F"/>
    <w:rsid w:val="008E6857"/>
    <w:rsid w:val="008E6925"/>
    <w:rsid w:val="008E693B"/>
    <w:rsid w:val="008E6A05"/>
    <w:rsid w:val="008E6AEE"/>
    <w:rsid w:val="008E6B95"/>
    <w:rsid w:val="008E6BA5"/>
    <w:rsid w:val="008E6C61"/>
    <w:rsid w:val="008E6D8D"/>
    <w:rsid w:val="008E6EF7"/>
    <w:rsid w:val="008E6EFB"/>
    <w:rsid w:val="008E6F6C"/>
    <w:rsid w:val="008E6F9A"/>
    <w:rsid w:val="008E71BB"/>
    <w:rsid w:val="008E7268"/>
    <w:rsid w:val="008E7310"/>
    <w:rsid w:val="008E73EE"/>
    <w:rsid w:val="008E7467"/>
    <w:rsid w:val="008E7499"/>
    <w:rsid w:val="008E7564"/>
    <w:rsid w:val="008E7637"/>
    <w:rsid w:val="008E7648"/>
    <w:rsid w:val="008E76C3"/>
    <w:rsid w:val="008E7707"/>
    <w:rsid w:val="008E77DA"/>
    <w:rsid w:val="008E78A0"/>
    <w:rsid w:val="008E797E"/>
    <w:rsid w:val="008E79CB"/>
    <w:rsid w:val="008E7B93"/>
    <w:rsid w:val="008E7C97"/>
    <w:rsid w:val="008E7CAD"/>
    <w:rsid w:val="008E7E17"/>
    <w:rsid w:val="008E7E25"/>
    <w:rsid w:val="008E7E66"/>
    <w:rsid w:val="008E7F6F"/>
    <w:rsid w:val="008E7FB6"/>
    <w:rsid w:val="008F0021"/>
    <w:rsid w:val="008F007F"/>
    <w:rsid w:val="008F0265"/>
    <w:rsid w:val="008F02F0"/>
    <w:rsid w:val="008F0363"/>
    <w:rsid w:val="008F046F"/>
    <w:rsid w:val="008F0671"/>
    <w:rsid w:val="008F06B7"/>
    <w:rsid w:val="008F07DD"/>
    <w:rsid w:val="008F08AD"/>
    <w:rsid w:val="008F0965"/>
    <w:rsid w:val="008F0990"/>
    <w:rsid w:val="008F09A8"/>
    <w:rsid w:val="008F09B2"/>
    <w:rsid w:val="008F09B6"/>
    <w:rsid w:val="008F0A04"/>
    <w:rsid w:val="008F0A2B"/>
    <w:rsid w:val="008F0B06"/>
    <w:rsid w:val="008F0F14"/>
    <w:rsid w:val="008F1176"/>
    <w:rsid w:val="008F11B3"/>
    <w:rsid w:val="008F11FE"/>
    <w:rsid w:val="008F1266"/>
    <w:rsid w:val="008F13C7"/>
    <w:rsid w:val="008F14C4"/>
    <w:rsid w:val="008F1502"/>
    <w:rsid w:val="008F151D"/>
    <w:rsid w:val="008F15C4"/>
    <w:rsid w:val="008F16FF"/>
    <w:rsid w:val="008F1723"/>
    <w:rsid w:val="008F1731"/>
    <w:rsid w:val="008F177E"/>
    <w:rsid w:val="008F17E8"/>
    <w:rsid w:val="008F1860"/>
    <w:rsid w:val="008F18BC"/>
    <w:rsid w:val="008F1918"/>
    <w:rsid w:val="008F1946"/>
    <w:rsid w:val="008F199E"/>
    <w:rsid w:val="008F1A22"/>
    <w:rsid w:val="008F1A43"/>
    <w:rsid w:val="008F1A9E"/>
    <w:rsid w:val="008F1B72"/>
    <w:rsid w:val="008F1C97"/>
    <w:rsid w:val="008F1D97"/>
    <w:rsid w:val="008F1E16"/>
    <w:rsid w:val="008F1EED"/>
    <w:rsid w:val="008F1F5A"/>
    <w:rsid w:val="008F2041"/>
    <w:rsid w:val="008F212B"/>
    <w:rsid w:val="008F215B"/>
    <w:rsid w:val="008F22D6"/>
    <w:rsid w:val="008F24C5"/>
    <w:rsid w:val="008F24D8"/>
    <w:rsid w:val="008F25F4"/>
    <w:rsid w:val="008F2700"/>
    <w:rsid w:val="008F27BD"/>
    <w:rsid w:val="008F2877"/>
    <w:rsid w:val="008F29C3"/>
    <w:rsid w:val="008F29DB"/>
    <w:rsid w:val="008F2B65"/>
    <w:rsid w:val="008F2C2C"/>
    <w:rsid w:val="008F2D50"/>
    <w:rsid w:val="008F2D99"/>
    <w:rsid w:val="008F2F9B"/>
    <w:rsid w:val="008F2FC2"/>
    <w:rsid w:val="008F3039"/>
    <w:rsid w:val="008F30D6"/>
    <w:rsid w:val="008F3106"/>
    <w:rsid w:val="008F324A"/>
    <w:rsid w:val="008F32E6"/>
    <w:rsid w:val="008F3367"/>
    <w:rsid w:val="008F3889"/>
    <w:rsid w:val="008F3959"/>
    <w:rsid w:val="008F3972"/>
    <w:rsid w:val="008F3988"/>
    <w:rsid w:val="008F39C3"/>
    <w:rsid w:val="008F3A2C"/>
    <w:rsid w:val="008F3AD3"/>
    <w:rsid w:val="008F3BAD"/>
    <w:rsid w:val="008F3C50"/>
    <w:rsid w:val="008F3D34"/>
    <w:rsid w:val="008F3E81"/>
    <w:rsid w:val="008F3F98"/>
    <w:rsid w:val="008F3FB2"/>
    <w:rsid w:val="008F3FCC"/>
    <w:rsid w:val="008F3FFD"/>
    <w:rsid w:val="008F40F3"/>
    <w:rsid w:val="008F42CE"/>
    <w:rsid w:val="008F44CB"/>
    <w:rsid w:val="008F4603"/>
    <w:rsid w:val="008F46DB"/>
    <w:rsid w:val="008F46F5"/>
    <w:rsid w:val="008F4783"/>
    <w:rsid w:val="008F47EF"/>
    <w:rsid w:val="008F486C"/>
    <w:rsid w:val="008F497E"/>
    <w:rsid w:val="008F4D48"/>
    <w:rsid w:val="008F4DEE"/>
    <w:rsid w:val="008F4E7C"/>
    <w:rsid w:val="008F4FDA"/>
    <w:rsid w:val="008F50C2"/>
    <w:rsid w:val="008F5131"/>
    <w:rsid w:val="008F5152"/>
    <w:rsid w:val="008F51AF"/>
    <w:rsid w:val="008F51B3"/>
    <w:rsid w:val="008F526D"/>
    <w:rsid w:val="008F5354"/>
    <w:rsid w:val="008F53BD"/>
    <w:rsid w:val="008F53F1"/>
    <w:rsid w:val="008F56C4"/>
    <w:rsid w:val="008F57C8"/>
    <w:rsid w:val="008F57DF"/>
    <w:rsid w:val="008F587F"/>
    <w:rsid w:val="008F5884"/>
    <w:rsid w:val="008F5BAC"/>
    <w:rsid w:val="008F5D8E"/>
    <w:rsid w:val="008F5E18"/>
    <w:rsid w:val="008F5E60"/>
    <w:rsid w:val="008F5E77"/>
    <w:rsid w:val="008F6164"/>
    <w:rsid w:val="008F631A"/>
    <w:rsid w:val="008F63A2"/>
    <w:rsid w:val="008F63D6"/>
    <w:rsid w:val="008F641E"/>
    <w:rsid w:val="008F6505"/>
    <w:rsid w:val="008F664A"/>
    <w:rsid w:val="008F66AB"/>
    <w:rsid w:val="008F66AF"/>
    <w:rsid w:val="008F671B"/>
    <w:rsid w:val="008F67ED"/>
    <w:rsid w:val="008F6836"/>
    <w:rsid w:val="008F68D2"/>
    <w:rsid w:val="008F696E"/>
    <w:rsid w:val="008F6A31"/>
    <w:rsid w:val="008F6A32"/>
    <w:rsid w:val="008F6CA7"/>
    <w:rsid w:val="008F7017"/>
    <w:rsid w:val="008F7025"/>
    <w:rsid w:val="008F7038"/>
    <w:rsid w:val="008F7062"/>
    <w:rsid w:val="008F7212"/>
    <w:rsid w:val="008F7412"/>
    <w:rsid w:val="008F7509"/>
    <w:rsid w:val="008F757A"/>
    <w:rsid w:val="008F7829"/>
    <w:rsid w:val="008F7841"/>
    <w:rsid w:val="008F7965"/>
    <w:rsid w:val="008F7C1A"/>
    <w:rsid w:val="008F7D69"/>
    <w:rsid w:val="008F7D88"/>
    <w:rsid w:val="008F7D8C"/>
    <w:rsid w:val="008F7DBB"/>
    <w:rsid w:val="008F7E0A"/>
    <w:rsid w:val="008F7FA1"/>
    <w:rsid w:val="00900017"/>
    <w:rsid w:val="0090019E"/>
    <w:rsid w:val="009001F7"/>
    <w:rsid w:val="0090034A"/>
    <w:rsid w:val="0090038D"/>
    <w:rsid w:val="009003A0"/>
    <w:rsid w:val="009004BA"/>
    <w:rsid w:val="00900506"/>
    <w:rsid w:val="0090055B"/>
    <w:rsid w:val="00900573"/>
    <w:rsid w:val="00900741"/>
    <w:rsid w:val="009007DC"/>
    <w:rsid w:val="0090081A"/>
    <w:rsid w:val="0090081E"/>
    <w:rsid w:val="00900853"/>
    <w:rsid w:val="0090088A"/>
    <w:rsid w:val="009009B8"/>
    <w:rsid w:val="00900AC3"/>
    <w:rsid w:val="00900B0D"/>
    <w:rsid w:val="00900B91"/>
    <w:rsid w:val="00900BAF"/>
    <w:rsid w:val="00900C4B"/>
    <w:rsid w:val="00900CE7"/>
    <w:rsid w:val="00900D2C"/>
    <w:rsid w:val="00900D3E"/>
    <w:rsid w:val="00900DC2"/>
    <w:rsid w:val="00900DEC"/>
    <w:rsid w:val="00900EAE"/>
    <w:rsid w:val="00900F95"/>
    <w:rsid w:val="009010BA"/>
    <w:rsid w:val="00901124"/>
    <w:rsid w:val="009011F4"/>
    <w:rsid w:val="0090129E"/>
    <w:rsid w:val="009015F8"/>
    <w:rsid w:val="009016FF"/>
    <w:rsid w:val="0090171E"/>
    <w:rsid w:val="00901736"/>
    <w:rsid w:val="009017A9"/>
    <w:rsid w:val="00901822"/>
    <w:rsid w:val="00901A30"/>
    <w:rsid w:val="00901B4D"/>
    <w:rsid w:val="00901C9D"/>
    <w:rsid w:val="00901D68"/>
    <w:rsid w:val="00901D78"/>
    <w:rsid w:val="00901DE5"/>
    <w:rsid w:val="00901F03"/>
    <w:rsid w:val="00901F35"/>
    <w:rsid w:val="00901F6B"/>
    <w:rsid w:val="00901F78"/>
    <w:rsid w:val="00901F90"/>
    <w:rsid w:val="00901F9B"/>
    <w:rsid w:val="0090202A"/>
    <w:rsid w:val="009020FC"/>
    <w:rsid w:val="00902166"/>
    <w:rsid w:val="0090221B"/>
    <w:rsid w:val="0090225C"/>
    <w:rsid w:val="0090237D"/>
    <w:rsid w:val="009023F7"/>
    <w:rsid w:val="00902426"/>
    <w:rsid w:val="009024AE"/>
    <w:rsid w:val="009027C1"/>
    <w:rsid w:val="009029CF"/>
    <w:rsid w:val="009029E4"/>
    <w:rsid w:val="00902A02"/>
    <w:rsid w:val="00902BEB"/>
    <w:rsid w:val="00902C90"/>
    <w:rsid w:val="00902CA3"/>
    <w:rsid w:val="00902CDE"/>
    <w:rsid w:val="00902E4C"/>
    <w:rsid w:val="00903074"/>
    <w:rsid w:val="009031A2"/>
    <w:rsid w:val="00903344"/>
    <w:rsid w:val="0090334C"/>
    <w:rsid w:val="009033DA"/>
    <w:rsid w:val="009033EC"/>
    <w:rsid w:val="009033F7"/>
    <w:rsid w:val="009034D5"/>
    <w:rsid w:val="009037B0"/>
    <w:rsid w:val="00903998"/>
    <w:rsid w:val="00903A90"/>
    <w:rsid w:val="00903AA0"/>
    <w:rsid w:val="00903B85"/>
    <w:rsid w:val="00903C1F"/>
    <w:rsid w:val="00903EA0"/>
    <w:rsid w:val="00903F13"/>
    <w:rsid w:val="00903F6B"/>
    <w:rsid w:val="00904282"/>
    <w:rsid w:val="009042D8"/>
    <w:rsid w:val="00904331"/>
    <w:rsid w:val="00904409"/>
    <w:rsid w:val="009045B9"/>
    <w:rsid w:val="009046F1"/>
    <w:rsid w:val="0090473F"/>
    <w:rsid w:val="00904799"/>
    <w:rsid w:val="00904917"/>
    <w:rsid w:val="00904A93"/>
    <w:rsid w:val="00904C6D"/>
    <w:rsid w:val="00904CB6"/>
    <w:rsid w:val="00904CEC"/>
    <w:rsid w:val="00904D06"/>
    <w:rsid w:val="00904F08"/>
    <w:rsid w:val="00904F5B"/>
    <w:rsid w:val="00904F5E"/>
    <w:rsid w:val="00904FD2"/>
    <w:rsid w:val="009050EB"/>
    <w:rsid w:val="00905104"/>
    <w:rsid w:val="00905111"/>
    <w:rsid w:val="0090514B"/>
    <w:rsid w:val="009051C2"/>
    <w:rsid w:val="009052BD"/>
    <w:rsid w:val="00905448"/>
    <w:rsid w:val="0090561C"/>
    <w:rsid w:val="0090563F"/>
    <w:rsid w:val="00905655"/>
    <w:rsid w:val="00905716"/>
    <w:rsid w:val="00905726"/>
    <w:rsid w:val="0090586A"/>
    <w:rsid w:val="009058CA"/>
    <w:rsid w:val="00905900"/>
    <w:rsid w:val="009059BD"/>
    <w:rsid w:val="00905A8B"/>
    <w:rsid w:val="00905B26"/>
    <w:rsid w:val="00905B2C"/>
    <w:rsid w:val="00905BC5"/>
    <w:rsid w:val="00905C4D"/>
    <w:rsid w:val="00905D00"/>
    <w:rsid w:val="00906236"/>
    <w:rsid w:val="009062A8"/>
    <w:rsid w:val="009063A4"/>
    <w:rsid w:val="0090657A"/>
    <w:rsid w:val="009065BB"/>
    <w:rsid w:val="0090667B"/>
    <w:rsid w:val="00906756"/>
    <w:rsid w:val="0090688B"/>
    <w:rsid w:val="0090692A"/>
    <w:rsid w:val="00906942"/>
    <w:rsid w:val="00906992"/>
    <w:rsid w:val="00906A21"/>
    <w:rsid w:val="00906AA4"/>
    <w:rsid w:val="00906C84"/>
    <w:rsid w:val="00906D9F"/>
    <w:rsid w:val="00906DEA"/>
    <w:rsid w:val="00906E4E"/>
    <w:rsid w:val="00906F18"/>
    <w:rsid w:val="009070C3"/>
    <w:rsid w:val="00907106"/>
    <w:rsid w:val="00907315"/>
    <w:rsid w:val="009073AB"/>
    <w:rsid w:val="0090752A"/>
    <w:rsid w:val="00907757"/>
    <w:rsid w:val="00907762"/>
    <w:rsid w:val="009077D3"/>
    <w:rsid w:val="00907887"/>
    <w:rsid w:val="009079F3"/>
    <w:rsid w:val="00907A2C"/>
    <w:rsid w:val="00907C73"/>
    <w:rsid w:val="00907CFA"/>
    <w:rsid w:val="00907CFC"/>
    <w:rsid w:val="00907FDA"/>
    <w:rsid w:val="0091016B"/>
    <w:rsid w:val="009101EB"/>
    <w:rsid w:val="0091028F"/>
    <w:rsid w:val="009102C1"/>
    <w:rsid w:val="009105D0"/>
    <w:rsid w:val="0091069F"/>
    <w:rsid w:val="009106A6"/>
    <w:rsid w:val="0091080A"/>
    <w:rsid w:val="00910818"/>
    <w:rsid w:val="00910892"/>
    <w:rsid w:val="00910910"/>
    <w:rsid w:val="009109E1"/>
    <w:rsid w:val="00910AD9"/>
    <w:rsid w:val="00910B2A"/>
    <w:rsid w:val="00910B72"/>
    <w:rsid w:val="00910C42"/>
    <w:rsid w:val="00910D88"/>
    <w:rsid w:val="00910EBB"/>
    <w:rsid w:val="00911024"/>
    <w:rsid w:val="00911302"/>
    <w:rsid w:val="00911334"/>
    <w:rsid w:val="00911363"/>
    <w:rsid w:val="00911436"/>
    <w:rsid w:val="0091151C"/>
    <w:rsid w:val="00911608"/>
    <w:rsid w:val="0091164F"/>
    <w:rsid w:val="009116EF"/>
    <w:rsid w:val="009116FD"/>
    <w:rsid w:val="00911730"/>
    <w:rsid w:val="009118AC"/>
    <w:rsid w:val="00911903"/>
    <w:rsid w:val="00911942"/>
    <w:rsid w:val="00911BBC"/>
    <w:rsid w:val="00911C62"/>
    <w:rsid w:val="00911E73"/>
    <w:rsid w:val="00911FE0"/>
    <w:rsid w:val="00912105"/>
    <w:rsid w:val="0091230C"/>
    <w:rsid w:val="00912541"/>
    <w:rsid w:val="0091254A"/>
    <w:rsid w:val="00912576"/>
    <w:rsid w:val="00912734"/>
    <w:rsid w:val="00912A0F"/>
    <w:rsid w:val="00912B07"/>
    <w:rsid w:val="00912B47"/>
    <w:rsid w:val="00912B7A"/>
    <w:rsid w:val="00912CE6"/>
    <w:rsid w:val="00912D33"/>
    <w:rsid w:val="0091303D"/>
    <w:rsid w:val="009130B4"/>
    <w:rsid w:val="009130C4"/>
    <w:rsid w:val="009131B9"/>
    <w:rsid w:val="009132CB"/>
    <w:rsid w:val="0091334D"/>
    <w:rsid w:val="00913407"/>
    <w:rsid w:val="00913452"/>
    <w:rsid w:val="009134DA"/>
    <w:rsid w:val="0091351D"/>
    <w:rsid w:val="009135C4"/>
    <w:rsid w:val="00913691"/>
    <w:rsid w:val="009136CF"/>
    <w:rsid w:val="009137E3"/>
    <w:rsid w:val="00913B8A"/>
    <w:rsid w:val="00913C07"/>
    <w:rsid w:val="00913C0A"/>
    <w:rsid w:val="00913DB8"/>
    <w:rsid w:val="009140CE"/>
    <w:rsid w:val="009140D0"/>
    <w:rsid w:val="00914122"/>
    <w:rsid w:val="00914187"/>
    <w:rsid w:val="0091420B"/>
    <w:rsid w:val="0091437E"/>
    <w:rsid w:val="009143F9"/>
    <w:rsid w:val="00914429"/>
    <w:rsid w:val="00914433"/>
    <w:rsid w:val="00914513"/>
    <w:rsid w:val="009147BF"/>
    <w:rsid w:val="00914876"/>
    <w:rsid w:val="00914950"/>
    <w:rsid w:val="009149DF"/>
    <w:rsid w:val="00914C5A"/>
    <w:rsid w:val="00914CEF"/>
    <w:rsid w:val="00914CF3"/>
    <w:rsid w:val="00914D06"/>
    <w:rsid w:val="00914F4F"/>
    <w:rsid w:val="00915013"/>
    <w:rsid w:val="00915067"/>
    <w:rsid w:val="00915132"/>
    <w:rsid w:val="0091513C"/>
    <w:rsid w:val="0091532B"/>
    <w:rsid w:val="009155AB"/>
    <w:rsid w:val="009155B9"/>
    <w:rsid w:val="0091565D"/>
    <w:rsid w:val="009157DD"/>
    <w:rsid w:val="00915871"/>
    <w:rsid w:val="00915954"/>
    <w:rsid w:val="00915992"/>
    <w:rsid w:val="009159F4"/>
    <w:rsid w:val="00915A97"/>
    <w:rsid w:val="00915C65"/>
    <w:rsid w:val="00915D1B"/>
    <w:rsid w:val="00915D81"/>
    <w:rsid w:val="00915FC5"/>
    <w:rsid w:val="00916043"/>
    <w:rsid w:val="00916047"/>
    <w:rsid w:val="00916060"/>
    <w:rsid w:val="009161A5"/>
    <w:rsid w:val="00916402"/>
    <w:rsid w:val="00916555"/>
    <w:rsid w:val="009165A8"/>
    <w:rsid w:val="0091668E"/>
    <w:rsid w:val="009169F3"/>
    <w:rsid w:val="00916A4F"/>
    <w:rsid w:val="00916B8E"/>
    <w:rsid w:val="00916C24"/>
    <w:rsid w:val="00916C41"/>
    <w:rsid w:val="00916D07"/>
    <w:rsid w:val="00916DD9"/>
    <w:rsid w:val="00916DEB"/>
    <w:rsid w:val="00916E5D"/>
    <w:rsid w:val="00916F4E"/>
    <w:rsid w:val="00916F60"/>
    <w:rsid w:val="00917130"/>
    <w:rsid w:val="00917341"/>
    <w:rsid w:val="00917443"/>
    <w:rsid w:val="0091751F"/>
    <w:rsid w:val="00917600"/>
    <w:rsid w:val="009176ED"/>
    <w:rsid w:val="00917831"/>
    <w:rsid w:val="00917903"/>
    <w:rsid w:val="009179F3"/>
    <w:rsid w:val="00917C74"/>
    <w:rsid w:val="00917C94"/>
    <w:rsid w:val="00917D0F"/>
    <w:rsid w:val="00917E24"/>
    <w:rsid w:val="00917E51"/>
    <w:rsid w:val="00917E67"/>
    <w:rsid w:val="00917EA2"/>
    <w:rsid w:val="00917EF7"/>
    <w:rsid w:val="00917F71"/>
    <w:rsid w:val="00917FB8"/>
    <w:rsid w:val="0092004C"/>
    <w:rsid w:val="009200DA"/>
    <w:rsid w:val="009200ED"/>
    <w:rsid w:val="00920208"/>
    <w:rsid w:val="0092038C"/>
    <w:rsid w:val="009203C7"/>
    <w:rsid w:val="009203E7"/>
    <w:rsid w:val="009204F3"/>
    <w:rsid w:val="00920685"/>
    <w:rsid w:val="009208C4"/>
    <w:rsid w:val="00920979"/>
    <w:rsid w:val="00920A31"/>
    <w:rsid w:val="00920BDD"/>
    <w:rsid w:val="00920DD6"/>
    <w:rsid w:val="00920E5C"/>
    <w:rsid w:val="00920EF3"/>
    <w:rsid w:val="00920F0D"/>
    <w:rsid w:val="00920F0F"/>
    <w:rsid w:val="00921084"/>
    <w:rsid w:val="0092111F"/>
    <w:rsid w:val="0092117D"/>
    <w:rsid w:val="00921191"/>
    <w:rsid w:val="00921286"/>
    <w:rsid w:val="009212A5"/>
    <w:rsid w:val="0092135F"/>
    <w:rsid w:val="009214CB"/>
    <w:rsid w:val="0092154B"/>
    <w:rsid w:val="009216EB"/>
    <w:rsid w:val="0092171B"/>
    <w:rsid w:val="00921800"/>
    <w:rsid w:val="00921866"/>
    <w:rsid w:val="009218BE"/>
    <w:rsid w:val="00921943"/>
    <w:rsid w:val="009219FF"/>
    <w:rsid w:val="00921A25"/>
    <w:rsid w:val="00921C61"/>
    <w:rsid w:val="00921CC5"/>
    <w:rsid w:val="00921DEC"/>
    <w:rsid w:val="00921E6F"/>
    <w:rsid w:val="00921EDB"/>
    <w:rsid w:val="0092200C"/>
    <w:rsid w:val="0092207C"/>
    <w:rsid w:val="009220D0"/>
    <w:rsid w:val="009220F9"/>
    <w:rsid w:val="009221EC"/>
    <w:rsid w:val="00922293"/>
    <w:rsid w:val="009223A7"/>
    <w:rsid w:val="009223DC"/>
    <w:rsid w:val="0092249E"/>
    <w:rsid w:val="009224D3"/>
    <w:rsid w:val="009225B3"/>
    <w:rsid w:val="00922699"/>
    <w:rsid w:val="00922830"/>
    <w:rsid w:val="009228CE"/>
    <w:rsid w:val="00922922"/>
    <w:rsid w:val="00922A55"/>
    <w:rsid w:val="00922A69"/>
    <w:rsid w:val="00922B83"/>
    <w:rsid w:val="00922BD7"/>
    <w:rsid w:val="00922D56"/>
    <w:rsid w:val="00922DFC"/>
    <w:rsid w:val="00923163"/>
    <w:rsid w:val="009232B8"/>
    <w:rsid w:val="0092331D"/>
    <w:rsid w:val="00923382"/>
    <w:rsid w:val="00923397"/>
    <w:rsid w:val="00923413"/>
    <w:rsid w:val="00923442"/>
    <w:rsid w:val="0092373B"/>
    <w:rsid w:val="009237B4"/>
    <w:rsid w:val="00923A35"/>
    <w:rsid w:val="00923A63"/>
    <w:rsid w:val="00923C08"/>
    <w:rsid w:val="00923C4C"/>
    <w:rsid w:val="00923C63"/>
    <w:rsid w:val="00923CEE"/>
    <w:rsid w:val="00923E0E"/>
    <w:rsid w:val="00923E9B"/>
    <w:rsid w:val="00923FFA"/>
    <w:rsid w:val="00924059"/>
    <w:rsid w:val="009240E3"/>
    <w:rsid w:val="0092410F"/>
    <w:rsid w:val="0092442A"/>
    <w:rsid w:val="0092446F"/>
    <w:rsid w:val="0092467F"/>
    <w:rsid w:val="0092471B"/>
    <w:rsid w:val="00924727"/>
    <w:rsid w:val="009247A1"/>
    <w:rsid w:val="009247CD"/>
    <w:rsid w:val="0092482C"/>
    <w:rsid w:val="00924853"/>
    <w:rsid w:val="009248A3"/>
    <w:rsid w:val="00924955"/>
    <w:rsid w:val="009249CE"/>
    <w:rsid w:val="00924AB9"/>
    <w:rsid w:val="00924AF6"/>
    <w:rsid w:val="00924C65"/>
    <w:rsid w:val="00924C77"/>
    <w:rsid w:val="00924D2C"/>
    <w:rsid w:val="00924D63"/>
    <w:rsid w:val="00924D64"/>
    <w:rsid w:val="00924DB2"/>
    <w:rsid w:val="00924F04"/>
    <w:rsid w:val="0092511A"/>
    <w:rsid w:val="00925144"/>
    <w:rsid w:val="009252EE"/>
    <w:rsid w:val="0092556B"/>
    <w:rsid w:val="009255CD"/>
    <w:rsid w:val="009255F8"/>
    <w:rsid w:val="009256CA"/>
    <w:rsid w:val="00925767"/>
    <w:rsid w:val="00925810"/>
    <w:rsid w:val="0092587F"/>
    <w:rsid w:val="00925894"/>
    <w:rsid w:val="009258C2"/>
    <w:rsid w:val="009258C7"/>
    <w:rsid w:val="00925908"/>
    <w:rsid w:val="00925A35"/>
    <w:rsid w:val="00925B1F"/>
    <w:rsid w:val="00925D6E"/>
    <w:rsid w:val="00925F36"/>
    <w:rsid w:val="00925F50"/>
    <w:rsid w:val="0092603F"/>
    <w:rsid w:val="0092605F"/>
    <w:rsid w:val="009260D2"/>
    <w:rsid w:val="00926144"/>
    <w:rsid w:val="009261A5"/>
    <w:rsid w:val="009261CC"/>
    <w:rsid w:val="00926336"/>
    <w:rsid w:val="00926419"/>
    <w:rsid w:val="0092647D"/>
    <w:rsid w:val="009264A7"/>
    <w:rsid w:val="00926506"/>
    <w:rsid w:val="009266B9"/>
    <w:rsid w:val="00926709"/>
    <w:rsid w:val="0092675A"/>
    <w:rsid w:val="009267C7"/>
    <w:rsid w:val="00926849"/>
    <w:rsid w:val="009268AF"/>
    <w:rsid w:val="00926974"/>
    <w:rsid w:val="00926BCE"/>
    <w:rsid w:val="00926C85"/>
    <w:rsid w:val="00926DD3"/>
    <w:rsid w:val="00926E23"/>
    <w:rsid w:val="00926E5D"/>
    <w:rsid w:val="00926EAE"/>
    <w:rsid w:val="00926EFC"/>
    <w:rsid w:val="00926FA2"/>
    <w:rsid w:val="00926FC3"/>
    <w:rsid w:val="00927000"/>
    <w:rsid w:val="009270EB"/>
    <w:rsid w:val="00927168"/>
    <w:rsid w:val="009271E0"/>
    <w:rsid w:val="00927381"/>
    <w:rsid w:val="0092755D"/>
    <w:rsid w:val="009275ED"/>
    <w:rsid w:val="00927699"/>
    <w:rsid w:val="00927879"/>
    <w:rsid w:val="0092796C"/>
    <w:rsid w:val="00927ADB"/>
    <w:rsid w:val="00927B40"/>
    <w:rsid w:val="00927D1E"/>
    <w:rsid w:val="00927E23"/>
    <w:rsid w:val="00927EAD"/>
    <w:rsid w:val="00927EAF"/>
    <w:rsid w:val="0093004A"/>
    <w:rsid w:val="00930323"/>
    <w:rsid w:val="0093036B"/>
    <w:rsid w:val="00930421"/>
    <w:rsid w:val="00930472"/>
    <w:rsid w:val="00930635"/>
    <w:rsid w:val="00930723"/>
    <w:rsid w:val="0093075A"/>
    <w:rsid w:val="00930765"/>
    <w:rsid w:val="009307D1"/>
    <w:rsid w:val="00930908"/>
    <w:rsid w:val="00930911"/>
    <w:rsid w:val="009309CE"/>
    <w:rsid w:val="00930D41"/>
    <w:rsid w:val="00930D4C"/>
    <w:rsid w:val="00930E49"/>
    <w:rsid w:val="00930F99"/>
    <w:rsid w:val="00930FBB"/>
    <w:rsid w:val="00930FE7"/>
    <w:rsid w:val="009311AF"/>
    <w:rsid w:val="009311B3"/>
    <w:rsid w:val="00931244"/>
    <w:rsid w:val="0093124F"/>
    <w:rsid w:val="00931319"/>
    <w:rsid w:val="0093131A"/>
    <w:rsid w:val="00931395"/>
    <w:rsid w:val="009313D7"/>
    <w:rsid w:val="00931438"/>
    <w:rsid w:val="0093143B"/>
    <w:rsid w:val="00931547"/>
    <w:rsid w:val="0093166E"/>
    <w:rsid w:val="009317C8"/>
    <w:rsid w:val="009318AB"/>
    <w:rsid w:val="00931B15"/>
    <w:rsid w:val="00931B54"/>
    <w:rsid w:val="00931B99"/>
    <w:rsid w:val="00931BB8"/>
    <w:rsid w:val="00931BE6"/>
    <w:rsid w:val="00931D04"/>
    <w:rsid w:val="00931D22"/>
    <w:rsid w:val="00931E33"/>
    <w:rsid w:val="00931E94"/>
    <w:rsid w:val="00931F90"/>
    <w:rsid w:val="00931FD2"/>
    <w:rsid w:val="00931FD7"/>
    <w:rsid w:val="00931FE5"/>
    <w:rsid w:val="00931FE8"/>
    <w:rsid w:val="0093212D"/>
    <w:rsid w:val="009321DF"/>
    <w:rsid w:val="009322E7"/>
    <w:rsid w:val="009323F3"/>
    <w:rsid w:val="0093243F"/>
    <w:rsid w:val="0093245D"/>
    <w:rsid w:val="009325A6"/>
    <w:rsid w:val="009325C4"/>
    <w:rsid w:val="009326C4"/>
    <w:rsid w:val="009326FA"/>
    <w:rsid w:val="00932724"/>
    <w:rsid w:val="009327F9"/>
    <w:rsid w:val="00932A7D"/>
    <w:rsid w:val="00932A81"/>
    <w:rsid w:val="00932AA5"/>
    <w:rsid w:val="00932AC1"/>
    <w:rsid w:val="00932B3B"/>
    <w:rsid w:val="00932BA9"/>
    <w:rsid w:val="00932C29"/>
    <w:rsid w:val="00932C3F"/>
    <w:rsid w:val="00932C44"/>
    <w:rsid w:val="00932D1E"/>
    <w:rsid w:val="00932F05"/>
    <w:rsid w:val="009330E3"/>
    <w:rsid w:val="0093312B"/>
    <w:rsid w:val="0093314D"/>
    <w:rsid w:val="0093330A"/>
    <w:rsid w:val="00933346"/>
    <w:rsid w:val="009334C0"/>
    <w:rsid w:val="0093350B"/>
    <w:rsid w:val="00933678"/>
    <w:rsid w:val="00933B0B"/>
    <w:rsid w:val="00933B11"/>
    <w:rsid w:val="00933B36"/>
    <w:rsid w:val="00933B7F"/>
    <w:rsid w:val="00933D3A"/>
    <w:rsid w:val="00933D84"/>
    <w:rsid w:val="00933D88"/>
    <w:rsid w:val="00933DCB"/>
    <w:rsid w:val="00933E49"/>
    <w:rsid w:val="00933EA0"/>
    <w:rsid w:val="00933F96"/>
    <w:rsid w:val="0093400B"/>
    <w:rsid w:val="00934099"/>
    <w:rsid w:val="0093416A"/>
    <w:rsid w:val="00934174"/>
    <w:rsid w:val="00934193"/>
    <w:rsid w:val="00934202"/>
    <w:rsid w:val="00934221"/>
    <w:rsid w:val="0093424E"/>
    <w:rsid w:val="009342B3"/>
    <w:rsid w:val="009342DE"/>
    <w:rsid w:val="0093430A"/>
    <w:rsid w:val="009343D0"/>
    <w:rsid w:val="009343DF"/>
    <w:rsid w:val="009343FB"/>
    <w:rsid w:val="009344B9"/>
    <w:rsid w:val="009346D9"/>
    <w:rsid w:val="00934AEA"/>
    <w:rsid w:val="00934BA7"/>
    <w:rsid w:val="00934DC3"/>
    <w:rsid w:val="00934E7C"/>
    <w:rsid w:val="00934ED9"/>
    <w:rsid w:val="00935108"/>
    <w:rsid w:val="0093516E"/>
    <w:rsid w:val="00935176"/>
    <w:rsid w:val="009351A7"/>
    <w:rsid w:val="00935586"/>
    <w:rsid w:val="009355D1"/>
    <w:rsid w:val="0093563B"/>
    <w:rsid w:val="0093569C"/>
    <w:rsid w:val="009356EA"/>
    <w:rsid w:val="00935748"/>
    <w:rsid w:val="00935751"/>
    <w:rsid w:val="00935863"/>
    <w:rsid w:val="00935A11"/>
    <w:rsid w:val="00935CC2"/>
    <w:rsid w:val="00935E21"/>
    <w:rsid w:val="00935E9A"/>
    <w:rsid w:val="00935FB4"/>
    <w:rsid w:val="00935FEB"/>
    <w:rsid w:val="00936009"/>
    <w:rsid w:val="0093601C"/>
    <w:rsid w:val="009361B2"/>
    <w:rsid w:val="009361FC"/>
    <w:rsid w:val="0093637D"/>
    <w:rsid w:val="00936429"/>
    <w:rsid w:val="0093645C"/>
    <w:rsid w:val="00936534"/>
    <w:rsid w:val="0093659E"/>
    <w:rsid w:val="00936610"/>
    <w:rsid w:val="009366AA"/>
    <w:rsid w:val="009366F9"/>
    <w:rsid w:val="00936745"/>
    <w:rsid w:val="00936766"/>
    <w:rsid w:val="009367E6"/>
    <w:rsid w:val="00936820"/>
    <w:rsid w:val="00936869"/>
    <w:rsid w:val="009368AB"/>
    <w:rsid w:val="0093691E"/>
    <w:rsid w:val="00936A44"/>
    <w:rsid w:val="00936B30"/>
    <w:rsid w:val="00936C1A"/>
    <w:rsid w:val="00936C3D"/>
    <w:rsid w:val="00936CA1"/>
    <w:rsid w:val="00936F64"/>
    <w:rsid w:val="00937045"/>
    <w:rsid w:val="00937108"/>
    <w:rsid w:val="0093715F"/>
    <w:rsid w:val="00937373"/>
    <w:rsid w:val="00937443"/>
    <w:rsid w:val="009374D4"/>
    <w:rsid w:val="00937583"/>
    <w:rsid w:val="00937687"/>
    <w:rsid w:val="009377EF"/>
    <w:rsid w:val="0093785E"/>
    <w:rsid w:val="00937868"/>
    <w:rsid w:val="009379FA"/>
    <w:rsid w:val="00937A17"/>
    <w:rsid w:val="00937A24"/>
    <w:rsid w:val="00937A5D"/>
    <w:rsid w:val="00937B26"/>
    <w:rsid w:val="00937CE6"/>
    <w:rsid w:val="00937D0C"/>
    <w:rsid w:val="00937D51"/>
    <w:rsid w:val="00937E30"/>
    <w:rsid w:val="00937E80"/>
    <w:rsid w:val="00937FC2"/>
    <w:rsid w:val="0094004B"/>
    <w:rsid w:val="009400B3"/>
    <w:rsid w:val="0094019F"/>
    <w:rsid w:val="00940232"/>
    <w:rsid w:val="00940271"/>
    <w:rsid w:val="00940344"/>
    <w:rsid w:val="00940379"/>
    <w:rsid w:val="009403F9"/>
    <w:rsid w:val="00940577"/>
    <w:rsid w:val="00940605"/>
    <w:rsid w:val="0094078E"/>
    <w:rsid w:val="00940885"/>
    <w:rsid w:val="009408AE"/>
    <w:rsid w:val="00940938"/>
    <w:rsid w:val="00940961"/>
    <w:rsid w:val="0094098B"/>
    <w:rsid w:val="00940DA1"/>
    <w:rsid w:val="00940E4A"/>
    <w:rsid w:val="00940F6F"/>
    <w:rsid w:val="00940F8B"/>
    <w:rsid w:val="00941062"/>
    <w:rsid w:val="009410CA"/>
    <w:rsid w:val="0094114D"/>
    <w:rsid w:val="00941264"/>
    <w:rsid w:val="0094126E"/>
    <w:rsid w:val="009412F9"/>
    <w:rsid w:val="009413BE"/>
    <w:rsid w:val="009414D0"/>
    <w:rsid w:val="00941514"/>
    <w:rsid w:val="00941572"/>
    <w:rsid w:val="009416BB"/>
    <w:rsid w:val="009417CA"/>
    <w:rsid w:val="009417F2"/>
    <w:rsid w:val="0094185C"/>
    <w:rsid w:val="00941866"/>
    <w:rsid w:val="00941C69"/>
    <w:rsid w:val="00941D58"/>
    <w:rsid w:val="00941D8D"/>
    <w:rsid w:val="00941DB0"/>
    <w:rsid w:val="00941E67"/>
    <w:rsid w:val="00941E6C"/>
    <w:rsid w:val="00941F45"/>
    <w:rsid w:val="00942061"/>
    <w:rsid w:val="0094209F"/>
    <w:rsid w:val="0094220D"/>
    <w:rsid w:val="009423FB"/>
    <w:rsid w:val="0094240F"/>
    <w:rsid w:val="0094243F"/>
    <w:rsid w:val="009424E8"/>
    <w:rsid w:val="009424EE"/>
    <w:rsid w:val="009425FF"/>
    <w:rsid w:val="00942618"/>
    <w:rsid w:val="009426F6"/>
    <w:rsid w:val="009427A8"/>
    <w:rsid w:val="009427AB"/>
    <w:rsid w:val="00942978"/>
    <w:rsid w:val="00942AC0"/>
    <w:rsid w:val="00942D31"/>
    <w:rsid w:val="009430A1"/>
    <w:rsid w:val="009430D9"/>
    <w:rsid w:val="0094315A"/>
    <w:rsid w:val="00943380"/>
    <w:rsid w:val="00943437"/>
    <w:rsid w:val="00943553"/>
    <w:rsid w:val="00943573"/>
    <w:rsid w:val="0094361D"/>
    <w:rsid w:val="009437FC"/>
    <w:rsid w:val="00943913"/>
    <w:rsid w:val="00943925"/>
    <w:rsid w:val="0094394D"/>
    <w:rsid w:val="00943A04"/>
    <w:rsid w:val="00943A22"/>
    <w:rsid w:val="00943AE6"/>
    <w:rsid w:val="00943C16"/>
    <w:rsid w:val="00943C3A"/>
    <w:rsid w:val="00943CB8"/>
    <w:rsid w:val="00943D11"/>
    <w:rsid w:val="00943E39"/>
    <w:rsid w:val="00943F05"/>
    <w:rsid w:val="00943FBE"/>
    <w:rsid w:val="00943FFA"/>
    <w:rsid w:val="00944079"/>
    <w:rsid w:val="00944108"/>
    <w:rsid w:val="00944354"/>
    <w:rsid w:val="00944411"/>
    <w:rsid w:val="00944504"/>
    <w:rsid w:val="00944522"/>
    <w:rsid w:val="0094452E"/>
    <w:rsid w:val="0094462E"/>
    <w:rsid w:val="00944678"/>
    <w:rsid w:val="00944708"/>
    <w:rsid w:val="009447D4"/>
    <w:rsid w:val="00944825"/>
    <w:rsid w:val="009448B2"/>
    <w:rsid w:val="00944963"/>
    <w:rsid w:val="00944B17"/>
    <w:rsid w:val="00944B75"/>
    <w:rsid w:val="00944BEB"/>
    <w:rsid w:val="00944C4E"/>
    <w:rsid w:val="00944CAE"/>
    <w:rsid w:val="00944CE6"/>
    <w:rsid w:val="00944EA7"/>
    <w:rsid w:val="00944EE2"/>
    <w:rsid w:val="00944FA7"/>
    <w:rsid w:val="00944FC5"/>
    <w:rsid w:val="009450B8"/>
    <w:rsid w:val="00945152"/>
    <w:rsid w:val="009451ED"/>
    <w:rsid w:val="009451FB"/>
    <w:rsid w:val="00945223"/>
    <w:rsid w:val="0094525D"/>
    <w:rsid w:val="009452FC"/>
    <w:rsid w:val="009455B0"/>
    <w:rsid w:val="0094560D"/>
    <w:rsid w:val="00945697"/>
    <w:rsid w:val="0094578B"/>
    <w:rsid w:val="009458B9"/>
    <w:rsid w:val="00945970"/>
    <w:rsid w:val="00945A27"/>
    <w:rsid w:val="00945B20"/>
    <w:rsid w:val="00945C24"/>
    <w:rsid w:val="00945C4E"/>
    <w:rsid w:val="00945C6B"/>
    <w:rsid w:val="00945CA6"/>
    <w:rsid w:val="00945D17"/>
    <w:rsid w:val="00946011"/>
    <w:rsid w:val="00946024"/>
    <w:rsid w:val="00946250"/>
    <w:rsid w:val="00946275"/>
    <w:rsid w:val="009463C9"/>
    <w:rsid w:val="00946418"/>
    <w:rsid w:val="009464C2"/>
    <w:rsid w:val="009464E8"/>
    <w:rsid w:val="00946538"/>
    <w:rsid w:val="00946573"/>
    <w:rsid w:val="00946638"/>
    <w:rsid w:val="00946A4D"/>
    <w:rsid w:val="00946A6A"/>
    <w:rsid w:val="00946BD3"/>
    <w:rsid w:val="00946BF6"/>
    <w:rsid w:val="00946D19"/>
    <w:rsid w:val="00946DFC"/>
    <w:rsid w:val="00946E71"/>
    <w:rsid w:val="00946EBA"/>
    <w:rsid w:val="0094705A"/>
    <w:rsid w:val="0094711B"/>
    <w:rsid w:val="0094714C"/>
    <w:rsid w:val="0094731B"/>
    <w:rsid w:val="00947346"/>
    <w:rsid w:val="00947375"/>
    <w:rsid w:val="009474A1"/>
    <w:rsid w:val="0094751F"/>
    <w:rsid w:val="0094759D"/>
    <w:rsid w:val="009475EE"/>
    <w:rsid w:val="00947742"/>
    <w:rsid w:val="0094787B"/>
    <w:rsid w:val="009478A9"/>
    <w:rsid w:val="009478E9"/>
    <w:rsid w:val="00947902"/>
    <w:rsid w:val="009479EA"/>
    <w:rsid w:val="00947BFB"/>
    <w:rsid w:val="00947C84"/>
    <w:rsid w:val="00947CA7"/>
    <w:rsid w:val="00947D3E"/>
    <w:rsid w:val="00947DB4"/>
    <w:rsid w:val="00947EC6"/>
    <w:rsid w:val="00947F6D"/>
    <w:rsid w:val="00947F9C"/>
    <w:rsid w:val="00950030"/>
    <w:rsid w:val="009500AF"/>
    <w:rsid w:val="0095033D"/>
    <w:rsid w:val="0095039B"/>
    <w:rsid w:val="00950407"/>
    <w:rsid w:val="00950454"/>
    <w:rsid w:val="00950484"/>
    <w:rsid w:val="0095063B"/>
    <w:rsid w:val="00950837"/>
    <w:rsid w:val="00950896"/>
    <w:rsid w:val="009508D4"/>
    <w:rsid w:val="00950999"/>
    <w:rsid w:val="00950BF2"/>
    <w:rsid w:val="00950C1B"/>
    <w:rsid w:val="00950C49"/>
    <w:rsid w:val="00950DA3"/>
    <w:rsid w:val="00951011"/>
    <w:rsid w:val="009511FD"/>
    <w:rsid w:val="0095147B"/>
    <w:rsid w:val="009515BD"/>
    <w:rsid w:val="00951655"/>
    <w:rsid w:val="009516B8"/>
    <w:rsid w:val="0095172A"/>
    <w:rsid w:val="009518A5"/>
    <w:rsid w:val="009518E9"/>
    <w:rsid w:val="00951BDB"/>
    <w:rsid w:val="00951C4E"/>
    <w:rsid w:val="00951FCD"/>
    <w:rsid w:val="0095201C"/>
    <w:rsid w:val="00952045"/>
    <w:rsid w:val="009520F4"/>
    <w:rsid w:val="009520FB"/>
    <w:rsid w:val="00952123"/>
    <w:rsid w:val="00952129"/>
    <w:rsid w:val="0095218E"/>
    <w:rsid w:val="009521BE"/>
    <w:rsid w:val="009521E3"/>
    <w:rsid w:val="00952288"/>
    <w:rsid w:val="0095231F"/>
    <w:rsid w:val="00952448"/>
    <w:rsid w:val="00952517"/>
    <w:rsid w:val="0095262A"/>
    <w:rsid w:val="00952842"/>
    <w:rsid w:val="0095286E"/>
    <w:rsid w:val="00952A02"/>
    <w:rsid w:val="00952B31"/>
    <w:rsid w:val="00952BB4"/>
    <w:rsid w:val="00952DAF"/>
    <w:rsid w:val="00952E29"/>
    <w:rsid w:val="00952E36"/>
    <w:rsid w:val="00952F9D"/>
    <w:rsid w:val="00953368"/>
    <w:rsid w:val="0095346C"/>
    <w:rsid w:val="0095358A"/>
    <w:rsid w:val="00953807"/>
    <w:rsid w:val="00953925"/>
    <w:rsid w:val="00953937"/>
    <w:rsid w:val="00953966"/>
    <w:rsid w:val="00953A0F"/>
    <w:rsid w:val="00953C1A"/>
    <w:rsid w:val="00953EBC"/>
    <w:rsid w:val="009541CF"/>
    <w:rsid w:val="00954226"/>
    <w:rsid w:val="009542D7"/>
    <w:rsid w:val="00954399"/>
    <w:rsid w:val="009544BE"/>
    <w:rsid w:val="00954515"/>
    <w:rsid w:val="009545E8"/>
    <w:rsid w:val="00954667"/>
    <w:rsid w:val="0095485B"/>
    <w:rsid w:val="009548BC"/>
    <w:rsid w:val="009548F5"/>
    <w:rsid w:val="00954918"/>
    <w:rsid w:val="00954A8C"/>
    <w:rsid w:val="00954D17"/>
    <w:rsid w:val="00954DD0"/>
    <w:rsid w:val="00954E46"/>
    <w:rsid w:val="00954F1F"/>
    <w:rsid w:val="00954F7A"/>
    <w:rsid w:val="00955014"/>
    <w:rsid w:val="009550B4"/>
    <w:rsid w:val="0095516A"/>
    <w:rsid w:val="0095516B"/>
    <w:rsid w:val="00955289"/>
    <w:rsid w:val="009552AD"/>
    <w:rsid w:val="0095531E"/>
    <w:rsid w:val="009554AE"/>
    <w:rsid w:val="009555A1"/>
    <w:rsid w:val="0095560B"/>
    <w:rsid w:val="0095575E"/>
    <w:rsid w:val="009557D4"/>
    <w:rsid w:val="009557FB"/>
    <w:rsid w:val="009558B4"/>
    <w:rsid w:val="00955AEC"/>
    <w:rsid w:val="00955B3D"/>
    <w:rsid w:val="00955BA9"/>
    <w:rsid w:val="00955BF5"/>
    <w:rsid w:val="00955C62"/>
    <w:rsid w:val="00955CD4"/>
    <w:rsid w:val="00955D28"/>
    <w:rsid w:val="00955D4D"/>
    <w:rsid w:val="00955D5C"/>
    <w:rsid w:val="00955E2E"/>
    <w:rsid w:val="00955EFD"/>
    <w:rsid w:val="00955F3B"/>
    <w:rsid w:val="00955FED"/>
    <w:rsid w:val="009560D9"/>
    <w:rsid w:val="00956185"/>
    <w:rsid w:val="009562C3"/>
    <w:rsid w:val="00956414"/>
    <w:rsid w:val="009564C9"/>
    <w:rsid w:val="0095663A"/>
    <w:rsid w:val="009567D0"/>
    <w:rsid w:val="0095688F"/>
    <w:rsid w:val="00956959"/>
    <w:rsid w:val="009569E7"/>
    <w:rsid w:val="00956A2D"/>
    <w:rsid w:val="00956AF5"/>
    <w:rsid w:val="00956B03"/>
    <w:rsid w:val="00956BD2"/>
    <w:rsid w:val="00956CFF"/>
    <w:rsid w:val="00956D1A"/>
    <w:rsid w:val="00956DAE"/>
    <w:rsid w:val="00956DBA"/>
    <w:rsid w:val="00956F00"/>
    <w:rsid w:val="00956F49"/>
    <w:rsid w:val="00957025"/>
    <w:rsid w:val="00957028"/>
    <w:rsid w:val="0095716E"/>
    <w:rsid w:val="00957224"/>
    <w:rsid w:val="00957267"/>
    <w:rsid w:val="0095731A"/>
    <w:rsid w:val="0095734F"/>
    <w:rsid w:val="0095759B"/>
    <w:rsid w:val="009575A6"/>
    <w:rsid w:val="009577C2"/>
    <w:rsid w:val="009579AC"/>
    <w:rsid w:val="009579FD"/>
    <w:rsid w:val="00957A68"/>
    <w:rsid w:val="00957BBF"/>
    <w:rsid w:val="00957C0F"/>
    <w:rsid w:val="00957C81"/>
    <w:rsid w:val="00957DC7"/>
    <w:rsid w:val="00957DD0"/>
    <w:rsid w:val="00957F9A"/>
    <w:rsid w:val="009600E8"/>
    <w:rsid w:val="00960177"/>
    <w:rsid w:val="009602B6"/>
    <w:rsid w:val="0096040B"/>
    <w:rsid w:val="00960439"/>
    <w:rsid w:val="009605CD"/>
    <w:rsid w:val="009606A3"/>
    <w:rsid w:val="00960A02"/>
    <w:rsid w:val="00960B49"/>
    <w:rsid w:val="00960B76"/>
    <w:rsid w:val="00960B98"/>
    <w:rsid w:val="00960BC8"/>
    <w:rsid w:val="00960D25"/>
    <w:rsid w:val="00960E5F"/>
    <w:rsid w:val="00960F4D"/>
    <w:rsid w:val="00961013"/>
    <w:rsid w:val="00961087"/>
    <w:rsid w:val="009610A9"/>
    <w:rsid w:val="0096126E"/>
    <w:rsid w:val="00961299"/>
    <w:rsid w:val="009612EA"/>
    <w:rsid w:val="0096130B"/>
    <w:rsid w:val="00961323"/>
    <w:rsid w:val="0096134E"/>
    <w:rsid w:val="009613F3"/>
    <w:rsid w:val="00961543"/>
    <w:rsid w:val="00961590"/>
    <w:rsid w:val="00961610"/>
    <w:rsid w:val="009616D3"/>
    <w:rsid w:val="0096184B"/>
    <w:rsid w:val="009618C2"/>
    <w:rsid w:val="00961954"/>
    <w:rsid w:val="00961C14"/>
    <w:rsid w:val="00961EA7"/>
    <w:rsid w:val="00961EDB"/>
    <w:rsid w:val="00962085"/>
    <w:rsid w:val="009620C3"/>
    <w:rsid w:val="009621FB"/>
    <w:rsid w:val="00962291"/>
    <w:rsid w:val="009622CB"/>
    <w:rsid w:val="009622E2"/>
    <w:rsid w:val="00962334"/>
    <w:rsid w:val="00962451"/>
    <w:rsid w:val="009624AF"/>
    <w:rsid w:val="00962770"/>
    <w:rsid w:val="00962783"/>
    <w:rsid w:val="0096282C"/>
    <w:rsid w:val="0096285A"/>
    <w:rsid w:val="009628E5"/>
    <w:rsid w:val="0096295D"/>
    <w:rsid w:val="00962A69"/>
    <w:rsid w:val="00962AA5"/>
    <w:rsid w:val="00962B89"/>
    <w:rsid w:val="00962BA6"/>
    <w:rsid w:val="00962D72"/>
    <w:rsid w:val="00962D7F"/>
    <w:rsid w:val="00962FC9"/>
    <w:rsid w:val="00962FE7"/>
    <w:rsid w:val="00962FFD"/>
    <w:rsid w:val="00963101"/>
    <w:rsid w:val="00963143"/>
    <w:rsid w:val="00963187"/>
    <w:rsid w:val="00963286"/>
    <w:rsid w:val="009633B3"/>
    <w:rsid w:val="00963485"/>
    <w:rsid w:val="009634C7"/>
    <w:rsid w:val="0096354E"/>
    <w:rsid w:val="009636E3"/>
    <w:rsid w:val="00963716"/>
    <w:rsid w:val="0096372E"/>
    <w:rsid w:val="00963961"/>
    <w:rsid w:val="009639AD"/>
    <w:rsid w:val="00963A6A"/>
    <w:rsid w:val="00963A90"/>
    <w:rsid w:val="00963B14"/>
    <w:rsid w:val="00963B2B"/>
    <w:rsid w:val="00963D21"/>
    <w:rsid w:val="00963ED2"/>
    <w:rsid w:val="00964006"/>
    <w:rsid w:val="009641E1"/>
    <w:rsid w:val="009641E6"/>
    <w:rsid w:val="00964559"/>
    <w:rsid w:val="0096456F"/>
    <w:rsid w:val="00964734"/>
    <w:rsid w:val="0096492F"/>
    <w:rsid w:val="00964B80"/>
    <w:rsid w:val="00964B81"/>
    <w:rsid w:val="00964B87"/>
    <w:rsid w:val="00964D1C"/>
    <w:rsid w:val="00964E68"/>
    <w:rsid w:val="00964E7D"/>
    <w:rsid w:val="00964F4C"/>
    <w:rsid w:val="00964FE4"/>
    <w:rsid w:val="009650A4"/>
    <w:rsid w:val="00965209"/>
    <w:rsid w:val="00965289"/>
    <w:rsid w:val="009652EA"/>
    <w:rsid w:val="00965491"/>
    <w:rsid w:val="009654C6"/>
    <w:rsid w:val="009655DA"/>
    <w:rsid w:val="00965603"/>
    <w:rsid w:val="009656C8"/>
    <w:rsid w:val="009656CF"/>
    <w:rsid w:val="009656F0"/>
    <w:rsid w:val="00965942"/>
    <w:rsid w:val="00965946"/>
    <w:rsid w:val="00965968"/>
    <w:rsid w:val="00965BCD"/>
    <w:rsid w:val="00965C22"/>
    <w:rsid w:val="00965E4D"/>
    <w:rsid w:val="00965F21"/>
    <w:rsid w:val="00965FF0"/>
    <w:rsid w:val="009660FA"/>
    <w:rsid w:val="00966222"/>
    <w:rsid w:val="009662BE"/>
    <w:rsid w:val="0096635A"/>
    <w:rsid w:val="009663D2"/>
    <w:rsid w:val="0096657D"/>
    <w:rsid w:val="009665C7"/>
    <w:rsid w:val="0096672D"/>
    <w:rsid w:val="00966798"/>
    <w:rsid w:val="00966863"/>
    <w:rsid w:val="00966869"/>
    <w:rsid w:val="00966895"/>
    <w:rsid w:val="00966965"/>
    <w:rsid w:val="0096699A"/>
    <w:rsid w:val="009669F8"/>
    <w:rsid w:val="00966B73"/>
    <w:rsid w:val="00966BAE"/>
    <w:rsid w:val="00966BC6"/>
    <w:rsid w:val="00966CE7"/>
    <w:rsid w:val="00966CFA"/>
    <w:rsid w:val="00966D9F"/>
    <w:rsid w:val="00966DE7"/>
    <w:rsid w:val="00966EAC"/>
    <w:rsid w:val="00967040"/>
    <w:rsid w:val="00967056"/>
    <w:rsid w:val="00967080"/>
    <w:rsid w:val="009670AA"/>
    <w:rsid w:val="009670CA"/>
    <w:rsid w:val="00967182"/>
    <w:rsid w:val="009673D0"/>
    <w:rsid w:val="009673F6"/>
    <w:rsid w:val="009674B7"/>
    <w:rsid w:val="0096753D"/>
    <w:rsid w:val="009679F0"/>
    <w:rsid w:val="009679FC"/>
    <w:rsid w:val="00967A15"/>
    <w:rsid w:val="00967ACF"/>
    <w:rsid w:val="00967AD2"/>
    <w:rsid w:val="00967B5D"/>
    <w:rsid w:val="00967C3D"/>
    <w:rsid w:val="00967CA7"/>
    <w:rsid w:val="00967DBA"/>
    <w:rsid w:val="00970027"/>
    <w:rsid w:val="009702FB"/>
    <w:rsid w:val="00970312"/>
    <w:rsid w:val="009703E1"/>
    <w:rsid w:val="0097054D"/>
    <w:rsid w:val="009705F5"/>
    <w:rsid w:val="00970625"/>
    <w:rsid w:val="00970698"/>
    <w:rsid w:val="0097079B"/>
    <w:rsid w:val="009707AE"/>
    <w:rsid w:val="0097081D"/>
    <w:rsid w:val="00970870"/>
    <w:rsid w:val="00970A80"/>
    <w:rsid w:val="00970A83"/>
    <w:rsid w:val="00970AF1"/>
    <w:rsid w:val="00970C5A"/>
    <w:rsid w:val="00970C84"/>
    <w:rsid w:val="00970CE7"/>
    <w:rsid w:val="00970D46"/>
    <w:rsid w:val="00970DF2"/>
    <w:rsid w:val="00970E43"/>
    <w:rsid w:val="00970E73"/>
    <w:rsid w:val="00970F5A"/>
    <w:rsid w:val="00970FB1"/>
    <w:rsid w:val="00971046"/>
    <w:rsid w:val="00971060"/>
    <w:rsid w:val="00971077"/>
    <w:rsid w:val="00971131"/>
    <w:rsid w:val="0097118C"/>
    <w:rsid w:val="009711E0"/>
    <w:rsid w:val="00971384"/>
    <w:rsid w:val="009713C2"/>
    <w:rsid w:val="009715BF"/>
    <w:rsid w:val="0097168D"/>
    <w:rsid w:val="0097174A"/>
    <w:rsid w:val="00971767"/>
    <w:rsid w:val="009718C4"/>
    <w:rsid w:val="00971A30"/>
    <w:rsid w:val="00971B0A"/>
    <w:rsid w:val="00971B81"/>
    <w:rsid w:val="00971B9E"/>
    <w:rsid w:val="00971BC5"/>
    <w:rsid w:val="00971CA1"/>
    <w:rsid w:val="00971CBD"/>
    <w:rsid w:val="00971D55"/>
    <w:rsid w:val="00971EC2"/>
    <w:rsid w:val="00971FD5"/>
    <w:rsid w:val="00971FE3"/>
    <w:rsid w:val="0097214F"/>
    <w:rsid w:val="00972191"/>
    <w:rsid w:val="009722F4"/>
    <w:rsid w:val="0097243B"/>
    <w:rsid w:val="00972491"/>
    <w:rsid w:val="009724BC"/>
    <w:rsid w:val="00972796"/>
    <w:rsid w:val="009728D0"/>
    <w:rsid w:val="009729B0"/>
    <w:rsid w:val="00972A69"/>
    <w:rsid w:val="00972AAC"/>
    <w:rsid w:val="00972D23"/>
    <w:rsid w:val="00972D62"/>
    <w:rsid w:val="0097300C"/>
    <w:rsid w:val="00973054"/>
    <w:rsid w:val="0097323E"/>
    <w:rsid w:val="009732A4"/>
    <w:rsid w:val="00973306"/>
    <w:rsid w:val="00973335"/>
    <w:rsid w:val="0097348A"/>
    <w:rsid w:val="009736CC"/>
    <w:rsid w:val="00973790"/>
    <w:rsid w:val="009737D1"/>
    <w:rsid w:val="00973B1E"/>
    <w:rsid w:val="00973BCA"/>
    <w:rsid w:val="00973C96"/>
    <w:rsid w:val="00973DEE"/>
    <w:rsid w:val="00973E80"/>
    <w:rsid w:val="00973EAD"/>
    <w:rsid w:val="00973ED3"/>
    <w:rsid w:val="00973F93"/>
    <w:rsid w:val="009740E4"/>
    <w:rsid w:val="00974129"/>
    <w:rsid w:val="009741DA"/>
    <w:rsid w:val="00974230"/>
    <w:rsid w:val="00974261"/>
    <w:rsid w:val="009742AF"/>
    <w:rsid w:val="009742B5"/>
    <w:rsid w:val="009742CA"/>
    <w:rsid w:val="009743DB"/>
    <w:rsid w:val="009744C9"/>
    <w:rsid w:val="00974528"/>
    <w:rsid w:val="009745E0"/>
    <w:rsid w:val="009746E5"/>
    <w:rsid w:val="0097474B"/>
    <w:rsid w:val="0097477C"/>
    <w:rsid w:val="009748D6"/>
    <w:rsid w:val="009748E9"/>
    <w:rsid w:val="00974918"/>
    <w:rsid w:val="0097491E"/>
    <w:rsid w:val="00974A4C"/>
    <w:rsid w:val="00974A76"/>
    <w:rsid w:val="00974EAD"/>
    <w:rsid w:val="009750C9"/>
    <w:rsid w:val="009750F5"/>
    <w:rsid w:val="009751E5"/>
    <w:rsid w:val="00975206"/>
    <w:rsid w:val="0097520B"/>
    <w:rsid w:val="00975259"/>
    <w:rsid w:val="0097528F"/>
    <w:rsid w:val="009752AF"/>
    <w:rsid w:val="00975321"/>
    <w:rsid w:val="009758A2"/>
    <w:rsid w:val="009758AB"/>
    <w:rsid w:val="0097592E"/>
    <w:rsid w:val="00975AA6"/>
    <w:rsid w:val="00975B32"/>
    <w:rsid w:val="00975B4E"/>
    <w:rsid w:val="00975B9B"/>
    <w:rsid w:val="00975C5D"/>
    <w:rsid w:val="00975CCF"/>
    <w:rsid w:val="00975CE6"/>
    <w:rsid w:val="00975EB4"/>
    <w:rsid w:val="00975F68"/>
    <w:rsid w:val="00975F95"/>
    <w:rsid w:val="0097604B"/>
    <w:rsid w:val="00976080"/>
    <w:rsid w:val="00976169"/>
    <w:rsid w:val="009761DF"/>
    <w:rsid w:val="009762C6"/>
    <w:rsid w:val="0097657D"/>
    <w:rsid w:val="00976659"/>
    <w:rsid w:val="0097676D"/>
    <w:rsid w:val="00976844"/>
    <w:rsid w:val="009769CE"/>
    <w:rsid w:val="00976A41"/>
    <w:rsid w:val="00976A84"/>
    <w:rsid w:val="00976A87"/>
    <w:rsid w:val="00976ABE"/>
    <w:rsid w:val="00976AC0"/>
    <w:rsid w:val="00976C9A"/>
    <w:rsid w:val="00976D7C"/>
    <w:rsid w:val="00976E8B"/>
    <w:rsid w:val="0097702B"/>
    <w:rsid w:val="00977069"/>
    <w:rsid w:val="009770F6"/>
    <w:rsid w:val="00977130"/>
    <w:rsid w:val="00977162"/>
    <w:rsid w:val="009771F9"/>
    <w:rsid w:val="00977248"/>
    <w:rsid w:val="009773B3"/>
    <w:rsid w:val="00977482"/>
    <w:rsid w:val="009774BA"/>
    <w:rsid w:val="009775A6"/>
    <w:rsid w:val="009775C1"/>
    <w:rsid w:val="009775C5"/>
    <w:rsid w:val="00977643"/>
    <w:rsid w:val="00977757"/>
    <w:rsid w:val="00977788"/>
    <w:rsid w:val="009778F7"/>
    <w:rsid w:val="0097792F"/>
    <w:rsid w:val="00977958"/>
    <w:rsid w:val="00977977"/>
    <w:rsid w:val="00977B13"/>
    <w:rsid w:val="00977B3E"/>
    <w:rsid w:val="00977B70"/>
    <w:rsid w:val="00977B88"/>
    <w:rsid w:val="00977C97"/>
    <w:rsid w:val="00977CE9"/>
    <w:rsid w:val="00977E1E"/>
    <w:rsid w:val="00977F8D"/>
    <w:rsid w:val="0097ABF0"/>
    <w:rsid w:val="0098018B"/>
    <w:rsid w:val="00980196"/>
    <w:rsid w:val="0098024F"/>
    <w:rsid w:val="009802FF"/>
    <w:rsid w:val="009803D5"/>
    <w:rsid w:val="009805DA"/>
    <w:rsid w:val="009807D1"/>
    <w:rsid w:val="0098083C"/>
    <w:rsid w:val="0098086D"/>
    <w:rsid w:val="009808F0"/>
    <w:rsid w:val="00980A59"/>
    <w:rsid w:val="00980D2E"/>
    <w:rsid w:val="00980DC8"/>
    <w:rsid w:val="00980E93"/>
    <w:rsid w:val="00980F48"/>
    <w:rsid w:val="00980F4D"/>
    <w:rsid w:val="00980FC0"/>
    <w:rsid w:val="00980FC4"/>
    <w:rsid w:val="00980FDB"/>
    <w:rsid w:val="00981109"/>
    <w:rsid w:val="00981110"/>
    <w:rsid w:val="00981157"/>
    <w:rsid w:val="009811D6"/>
    <w:rsid w:val="00981232"/>
    <w:rsid w:val="00981295"/>
    <w:rsid w:val="00981507"/>
    <w:rsid w:val="0098154C"/>
    <w:rsid w:val="009815ED"/>
    <w:rsid w:val="009816BF"/>
    <w:rsid w:val="009818CC"/>
    <w:rsid w:val="009819F0"/>
    <w:rsid w:val="00981A68"/>
    <w:rsid w:val="00981B0D"/>
    <w:rsid w:val="00981C3B"/>
    <w:rsid w:val="00981CDA"/>
    <w:rsid w:val="00981DEC"/>
    <w:rsid w:val="00981E6F"/>
    <w:rsid w:val="00981ED3"/>
    <w:rsid w:val="00981F80"/>
    <w:rsid w:val="00982120"/>
    <w:rsid w:val="0098233B"/>
    <w:rsid w:val="009824A4"/>
    <w:rsid w:val="009824D6"/>
    <w:rsid w:val="0098252A"/>
    <w:rsid w:val="00982659"/>
    <w:rsid w:val="0098265E"/>
    <w:rsid w:val="00982692"/>
    <w:rsid w:val="009826D1"/>
    <w:rsid w:val="009826F4"/>
    <w:rsid w:val="0098271D"/>
    <w:rsid w:val="0098273D"/>
    <w:rsid w:val="00982963"/>
    <w:rsid w:val="009829A0"/>
    <w:rsid w:val="009829F4"/>
    <w:rsid w:val="00982C32"/>
    <w:rsid w:val="00982C3F"/>
    <w:rsid w:val="00982E3D"/>
    <w:rsid w:val="00982E58"/>
    <w:rsid w:val="00982FB5"/>
    <w:rsid w:val="00982FF1"/>
    <w:rsid w:val="0098302E"/>
    <w:rsid w:val="009832B1"/>
    <w:rsid w:val="009833DB"/>
    <w:rsid w:val="0098341F"/>
    <w:rsid w:val="00983492"/>
    <w:rsid w:val="0098369A"/>
    <w:rsid w:val="0098373E"/>
    <w:rsid w:val="009837AC"/>
    <w:rsid w:val="00983815"/>
    <w:rsid w:val="00983A7C"/>
    <w:rsid w:val="00983BC3"/>
    <w:rsid w:val="00983C6D"/>
    <w:rsid w:val="00983CC2"/>
    <w:rsid w:val="00983DC2"/>
    <w:rsid w:val="00983E82"/>
    <w:rsid w:val="00983F7E"/>
    <w:rsid w:val="00984017"/>
    <w:rsid w:val="009840D9"/>
    <w:rsid w:val="00984160"/>
    <w:rsid w:val="009841E4"/>
    <w:rsid w:val="00984281"/>
    <w:rsid w:val="00984399"/>
    <w:rsid w:val="0098449B"/>
    <w:rsid w:val="0098459F"/>
    <w:rsid w:val="009846D3"/>
    <w:rsid w:val="00984731"/>
    <w:rsid w:val="00984800"/>
    <w:rsid w:val="00984A84"/>
    <w:rsid w:val="00984B3E"/>
    <w:rsid w:val="00984B81"/>
    <w:rsid w:val="00984C06"/>
    <w:rsid w:val="00984C7D"/>
    <w:rsid w:val="00984CB2"/>
    <w:rsid w:val="00984E79"/>
    <w:rsid w:val="00984F4F"/>
    <w:rsid w:val="00984F82"/>
    <w:rsid w:val="00984F84"/>
    <w:rsid w:val="00984FC9"/>
    <w:rsid w:val="009851A0"/>
    <w:rsid w:val="00985234"/>
    <w:rsid w:val="00985397"/>
    <w:rsid w:val="00985404"/>
    <w:rsid w:val="00985513"/>
    <w:rsid w:val="0098555B"/>
    <w:rsid w:val="00985671"/>
    <w:rsid w:val="0098588D"/>
    <w:rsid w:val="009859CE"/>
    <w:rsid w:val="00985B49"/>
    <w:rsid w:val="00985B5B"/>
    <w:rsid w:val="00985BBA"/>
    <w:rsid w:val="00985C00"/>
    <w:rsid w:val="00985C05"/>
    <w:rsid w:val="00985C48"/>
    <w:rsid w:val="00985E3F"/>
    <w:rsid w:val="00985F53"/>
    <w:rsid w:val="00985FE3"/>
    <w:rsid w:val="00986033"/>
    <w:rsid w:val="00986052"/>
    <w:rsid w:val="00986103"/>
    <w:rsid w:val="00986284"/>
    <w:rsid w:val="009862AD"/>
    <w:rsid w:val="0098639C"/>
    <w:rsid w:val="009863D9"/>
    <w:rsid w:val="0098659E"/>
    <w:rsid w:val="009865B4"/>
    <w:rsid w:val="009866E5"/>
    <w:rsid w:val="00986732"/>
    <w:rsid w:val="0098684E"/>
    <w:rsid w:val="0098688F"/>
    <w:rsid w:val="009868F3"/>
    <w:rsid w:val="00986939"/>
    <w:rsid w:val="00986A80"/>
    <w:rsid w:val="00986AA7"/>
    <w:rsid w:val="00986AC1"/>
    <w:rsid w:val="00986BD4"/>
    <w:rsid w:val="00986C00"/>
    <w:rsid w:val="00986C40"/>
    <w:rsid w:val="00986CC0"/>
    <w:rsid w:val="00986FB3"/>
    <w:rsid w:val="0098729C"/>
    <w:rsid w:val="0098745B"/>
    <w:rsid w:val="009876C9"/>
    <w:rsid w:val="00987876"/>
    <w:rsid w:val="009878E5"/>
    <w:rsid w:val="00987A92"/>
    <w:rsid w:val="00987C3A"/>
    <w:rsid w:val="00987C71"/>
    <w:rsid w:val="00987D3E"/>
    <w:rsid w:val="00987DA1"/>
    <w:rsid w:val="00987EBD"/>
    <w:rsid w:val="00987ED4"/>
    <w:rsid w:val="00987F8E"/>
    <w:rsid w:val="00987FB2"/>
    <w:rsid w:val="009900CB"/>
    <w:rsid w:val="009900D8"/>
    <w:rsid w:val="00990131"/>
    <w:rsid w:val="009901AB"/>
    <w:rsid w:val="009903E6"/>
    <w:rsid w:val="0099040E"/>
    <w:rsid w:val="009904D2"/>
    <w:rsid w:val="00990840"/>
    <w:rsid w:val="00990961"/>
    <w:rsid w:val="00990C83"/>
    <w:rsid w:val="00990CD4"/>
    <w:rsid w:val="00990ECB"/>
    <w:rsid w:val="00990F36"/>
    <w:rsid w:val="0099105C"/>
    <w:rsid w:val="00991310"/>
    <w:rsid w:val="009914B1"/>
    <w:rsid w:val="009914FC"/>
    <w:rsid w:val="0099152A"/>
    <w:rsid w:val="00991679"/>
    <w:rsid w:val="009916B6"/>
    <w:rsid w:val="00991738"/>
    <w:rsid w:val="00991807"/>
    <w:rsid w:val="0099188C"/>
    <w:rsid w:val="00991903"/>
    <w:rsid w:val="00991979"/>
    <w:rsid w:val="009919EC"/>
    <w:rsid w:val="00991A2D"/>
    <w:rsid w:val="00991A30"/>
    <w:rsid w:val="00991A3E"/>
    <w:rsid w:val="00991BAF"/>
    <w:rsid w:val="00991CCF"/>
    <w:rsid w:val="00991CD8"/>
    <w:rsid w:val="00991D47"/>
    <w:rsid w:val="00991E23"/>
    <w:rsid w:val="00991E92"/>
    <w:rsid w:val="00991EED"/>
    <w:rsid w:val="00991F98"/>
    <w:rsid w:val="00991FDA"/>
    <w:rsid w:val="0099207F"/>
    <w:rsid w:val="009920E0"/>
    <w:rsid w:val="009920F1"/>
    <w:rsid w:val="0099210B"/>
    <w:rsid w:val="00992296"/>
    <w:rsid w:val="00992358"/>
    <w:rsid w:val="00992577"/>
    <w:rsid w:val="0099259E"/>
    <w:rsid w:val="009928C3"/>
    <w:rsid w:val="00992916"/>
    <w:rsid w:val="0099291B"/>
    <w:rsid w:val="0099294F"/>
    <w:rsid w:val="00992A71"/>
    <w:rsid w:val="00992ABE"/>
    <w:rsid w:val="00992B2C"/>
    <w:rsid w:val="00992C2E"/>
    <w:rsid w:val="00992CE8"/>
    <w:rsid w:val="00992D35"/>
    <w:rsid w:val="00992F19"/>
    <w:rsid w:val="00992FFD"/>
    <w:rsid w:val="00993003"/>
    <w:rsid w:val="0099304A"/>
    <w:rsid w:val="0099310A"/>
    <w:rsid w:val="009931B6"/>
    <w:rsid w:val="00993214"/>
    <w:rsid w:val="0099335C"/>
    <w:rsid w:val="00993367"/>
    <w:rsid w:val="009933F4"/>
    <w:rsid w:val="009934A4"/>
    <w:rsid w:val="00993559"/>
    <w:rsid w:val="009935D3"/>
    <w:rsid w:val="009936A8"/>
    <w:rsid w:val="009936DD"/>
    <w:rsid w:val="00993719"/>
    <w:rsid w:val="00993738"/>
    <w:rsid w:val="00993856"/>
    <w:rsid w:val="00993889"/>
    <w:rsid w:val="00993BB4"/>
    <w:rsid w:val="00993D0F"/>
    <w:rsid w:val="00993E02"/>
    <w:rsid w:val="00993E28"/>
    <w:rsid w:val="00993E89"/>
    <w:rsid w:val="00993F9E"/>
    <w:rsid w:val="009942B2"/>
    <w:rsid w:val="0099430C"/>
    <w:rsid w:val="0099445E"/>
    <w:rsid w:val="00994521"/>
    <w:rsid w:val="0099488D"/>
    <w:rsid w:val="0099497F"/>
    <w:rsid w:val="009949A1"/>
    <w:rsid w:val="009949D4"/>
    <w:rsid w:val="00994AC3"/>
    <w:rsid w:val="00994BAC"/>
    <w:rsid w:val="00994CA3"/>
    <w:rsid w:val="00994D72"/>
    <w:rsid w:val="00994E40"/>
    <w:rsid w:val="00994E83"/>
    <w:rsid w:val="00994EC6"/>
    <w:rsid w:val="00994F62"/>
    <w:rsid w:val="00994F96"/>
    <w:rsid w:val="00994FAA"/>
    <w:rsid w:val="0099500B"/>
    <w:rsid w:val="009950BE"/>
    <w:rsid w:val="00995107"/>
    <w:rsid w:val="0099513B"/>
    <w:rsid w:val="00995193"/>
    <w:rsid w:val="009951F8"/>
    <w:rsid w:val="009952DA"/>
    <w:rsid w:val="009952F3"/>
    <w:rsid w:val="0099540B"/>
    <w:rsid w:val="0099549A"/>
    <w:rsid w:val="009955D8"/>
    <w:rsid w:val="0099561B"/>
    <w:rsid w:val="0099564F"/>
    <w:rsid w:val="009957F8"/>
    <w:rsid w:val="00995996"/>
    <w:rsid w:val="009959E0"/>
    <w:rsid w:val="00995A41"/>
    <w:rsid w:val="00995ABF"/>
    <w:rsid w:val="00995B12"/>
    <w:rsid w:val="00995D34"/>
    <w:rsid w:val="00995D4F"/>
    <w:rsid w:val="00995DDF"/>
    <w:rsid w:val="00995E2F"/>
    <w:rsid w:val="00995E71"/>
    <w:rsid w:val="00995E90"/>
    <w:rsid w:val="00995F23"/>
    <w:rsid w:val="00995F9A"/>
    <w:rsid w:val="00995F9B"/>
    <w:rsid w:val="009960DF"/>
    <w:rsid w:val="00996156"/>
    <w:rsid w:val="009962BC"/>
    <w:rsid w:val="0099637B"/>
    <w:rsid w:val="009963F8"/>
    <w:rsid w:val="009963FA"/>
    <w:rsid w:val="0099648B"/>
    <w:rsid w:val="00996576"/>
    <w:rsid w:val="00996876"/>
    <w:rsid w:val="009968E1"/>
    <w:rsid w:val="009969C7"/>
    <w:rsid w:val="00996B47"/>
    <w:rsid w:val="00996BB3"/>
    <w:rsid w:val="00996BDC"/>
    <w:rsid w:val="00996C13"/>
    <w:rsid w:val="00996C70"/>
    <w:rsid w:val="00996D07"/>
    <w:rsid w:val="009970E9"/>
    <w:rsid w:val="00997417"/>
    <w:rsid w:val="0099758D"/>
    <w:rsid w:val="009975A1"/>
    <w:rsid w:val="0099765E"/>
    <w:rsid w:val="009977E0"/>
    <w:rsid w:val="0099780E"/>
    <w:rsid w:val="0099783F"/>
    <w:rsid w:val="00997865"/>
    <w:rsid w:val="0099787D"/>
    <w:rsid w:val="009978D5"/>
    <w:rsid w:val="00997949"/>
    <w:rsid w:val="00997963"/>
    <w:rsid w:val="00997981"/>
    <w:rsid w:val="009979B2"/>
    <w:rsid w:val="00997A24"/>
    <w:rsid w:val="00997A29"/>
    <w:rsid w:val="00997ADE"/>
    <w:rsid w:val="00997B50"/>
    <w:rsid w:val="00997BA7"/>
    <w:rsid w:val="00997C81"/>
    <w:rsid w:val="00997CAD"/>
    <w:rsid w:val="00997D41"/>
    <w:rsid w:val="00997DC9"/>
    <w:rsid w:val="00997E6A"/>
    <w:rsid w:val="00997EAB"/>
    <w:rsid w:val="00997EBF"/>
    <w:rsid w:val="009A021C"/>
    <w:rsid w:val="009A0281"/>
    <w:rsid w:val="009A0283"/>
    <w:rsid w:val="009A02FD"/>
    <w:rsid w:val="009A0321"/>
    <w:rsid w:val="009A035E"/>
    <w:rsid w:val="009A0395"/>
    <w:rsid w:val="009A03C0"/>
    <w:rsid w:val="009A040A"/>
    <w:rsid w:val="009A0577"/>
    <w:rsid w:val="009A0646"/>
    <w:rsid w:val="009A0829"/>
    <w:rsid w:val="009A0995"/>
    <w:rsid w:val="009A0AB6"/>
    <w:rsid w:val="009A0BC5"/>
    <w:rsid w:val="009A0C87"/>
    <w:rsid w:val="009A0D0F"/>
    <w:rsid w:val="009A0D38"/>
    <w:rsid w:val="009A0D97"/>
    <w:rsid w:val="009A0DD9"/>
    <w:rsid w:val="009A0E5E"/>
    <w:rsid w:val="009A0F4C"/>
    <w:rsid w:val="009A1138"/>
    <w:rsid w:val="009A118F"/>
    <w:rsid w:val="009A134B"/>
    <w:rsid w:val="009A14E1"/>
    <w:rsid w:val="009A150F"/>
    <w:rsid w:val="009A15BE"/>
    <w:rsid w:val="009A15C0"/>
    <w:rsid w:val="009A1652"/>
    <w:rsid w:val="009A179D"/>
    <w:rsid w:val="009A184D"/>
    <w:rsid w:val="009A19C4"/>
    <w:rsid w:val="009A1B0C"/>
    <w:rsid w:val="009A1B85"/>
    <w:rsid w:val="009A1B91"/>
    <w:rsid w:val="009A1BB7"/>
    <w:rsid w:val="009A1C67"/>
    <w:rsid w:val="009A1D1D"/>
    <w:rsid w:val="009A1D33"/>
    <w:rsid w:val="009A1D69"/>
    <w:rsid w:val="009A1E39"/>
    <w:rsid w:val="009A1EC3"/>
    <w:rsid w:val="009A1EE7"/>
    <w:rsid w:val="009A1F08"/>
    <w:rsid w:val="009A1FD6"/>
    <w:rsid w:val="009A2024"/>
    <w:rsid w:val="009A206E"/>
    <w:rsid w:val="009A207B"/>
    <w:rsid w:val="009A2222"/>
    <w:rsid w:val="009A2263"/>
    <w:rsid w:val="009A2270"/>
    <w:rsid w:val="009A234C"/>
    <w:rsid w:val="009A2357"/>
    <w:rsid w:val="009A276A"/>
    <w:rsid w:val="009A27B3"/>
    <w:rsid w:val="009A2897"/>
    <w:rsid w:val="009A2BBE"/>
    <w:rsid w:val="009A2BD9"/>
    <w:rsid w:val="009A2CAA"/>
    <w:rsid w:val="009A3290"/>
    <w:rsid w:val="009A3368"/>
    <w:rsid w:val="009A336B"/>
    <w:rsid w:val="009A3470"/>
    <w:rsid w:val="009A3661"/>
    <w:rsid w:val="009A3756"/>
    <w:rsid w:val="009A39EB"/>
    <w:rsid w:val="009A3AD7"/>
    <w:rsid w:val="009A3C03"/>
    <w:rsid w:val="009A3D9F"/>
    <w:rsid w:val="009A3DA8"/>
    <w:rsid w:val="009A400A"/>
    <w:rsid w:val="009A40B6"/>
    <w:rsid w:val="009A4613"/>
    <w:rsid w:val="009A465F"/>
    <w:rsid w:val="009A4746"/>
    <w:rsid w:val="009A47D0"/>
    <w:rsid w:val="009A4A17"/>
    <w:rsid w:val="009A4ADD"/>
    <w:rsid w:val="009A4D4F"/>
    <w:rsid w:val="009A4D96"/>
    <w:rsid w:val="009A4F3C"/>
    <w:rsid w:val="009A4F8D"/>
    <w:rsid w:val="009A4FD4"/>
    <w:rsid w:val="009A50AC"/>
    <w:rsid w:val="009A5184"/>
    <w:rsid w:val="009A5266"/>
    <w:rsid w:val="009A5353"/>
    <w:rsid w:val="009A54EF"/>
    <w:rsid w:val="009A55E0"/>
    <w:rsid w:val="009A573E"/>
    <w:rsid w:val="009A5853"/>
    <w:rsid w:val="009A5A22"/>
    <w:rsid w:val="009A5B3C"/>
    <w:rsid w:val="009A5CD8"/>
    <w:rsid w:val="009A5D8A"/>
    <w:rsid w:val="009A5DAF"/>
    <w:rsid w:val="009A5DDF"/>
    <w:rsid w:val="009A5E26"/>
    <w:rsid w:val="009A5ED0"/>
    <w:rsid w:val="009A5F39"/>
    <w:rsid w:val="009A5F4C"/>
    <w:rsid w:val="009A6059"/>
    <w:rsid w:val="009A609C"/>
    <w:rsid w:val="009A6101"/>
    <w:rsid w:val="009A63A5"/>
    <w:rsid w:val="009A642B"/>
    <w:rsid w:val="009A6441"/>
    <w:rsid w:val="009A6479"/>
    <w:rsid w:val="009A6492"/>
    <w:rsid w:val="009A65FC"/>
    <w:rsid w:val="009A66A9"/>
    <w:rsid w:val="009A6993"/>
    <w:rsid w:val="009A6A02"/>
    <w:rsid w:val="009A6ACC"/>
    <w:rsid w:val="009A6C8B"/>
    <w:rsid w:val="009A6CCA"/>
    <w:rsid w:val="009A6DE8"/>
    <w:rsid w:val="009A6E7F"/>
    <w:rsid w:val="009A6F25"/>
    <w:rsid w:val="009A71C2"/>
    <w:rsid w:val="009A7259"/>
    <w:rsid w:val="009A72CB"/>
    <w:rsid w:val="009A731C"/>
    <w:rsid w:val="009A75C6"/>
    <w:rsid w:val="009A76A0"/>
    <w:rsid w:val="009A76D3"/>
    <w:rsid w:val="009A7735"/>
    <w:rsid w:val="009A7783"/>
    <w:rsid w:val="009A7790"/>
    <w:rsid w:val="009A77B4"/>
    <w:rsid w:val="009A77DF"/>
    <w:rsid w:val="009A77F2"/>
    <w:rsid w:val="009A79C4"/>
    <w:rsid w:val="009A7AAD"/>
    <w:rsid w:val="009A7AFD"/>
    <w:rsid w:val="009A7B96"/>
    <w:rsid w:val="009A7D9D"/>
    <w:rsid w:val="009A7DBB"/>
    <w:rsid w:val="009A7E86"/>
    <w:rsid w:val="009A7FB2"/>
    <w:rsid w:val="009B003C"/>
    <w:rsid w:val="009B0069"/>
    <w:rsid w:val="009B00B7"/>
    <w:rsid w:val="009B0185"/>
    <w:rsid w:val="009B022D"/>
    <w:rsid w:val="009B02A2"/>
    <w:rsid w:val="009B0373"/>
    <w:rsid w:val="009B03CA"/>
    <w:rsid w:val="009B04B5"/>
    <w:rsid w:val="009B0698"/>
    <w:rsid w:val="009B06F5"/>
    <w:rsid w:val="009B0807"/>
    <w:rsid w:val="009B080F"/>
    <w:rsid w:val="009B0B7E"/>
    <w:rsid w:val="009B0E75"/>
    <w:rsid w:val="009B0EF3"/>
    <w:rsid w:val="009B0FC1"/>
    <w:rsid w:val="009B1043"/>
    <w:rsid w:val="009B1263"/>
    <w:rsid w:val="009B12D9"/>
    <w:rsid w:val="009B1381"/>
    <w:rsid w:val="009B13FA"/>
    <w:rsid w:val="009B13FC"/>
    <w:rsid w:val="009B1546"/>
    <w:rsid w:val="009B15A6"/>
    <w:rsid w:val="009B168C"/>
    <w:rsid w:val="009B18ED"/>
    <w:rsid w:val="009B196C"/>
    <w:rsid w:val="009B1B1B"/>
    <w:rsid w:val="009B1C74"/>
    <w:rsid w:val="009B1C9B"/>
    <w:rsid w:val="009B1C9F"/>
    <w:rsid w:val="009B1D91"/>
    <w:rsid w:val="009B1DB6"/>
    <w:rsid w:val="009B1DC3"/>
    <w:rsid w:val="009B1F46"/>
    <w:rsid w:val="009B216B"/>
    <w:rsid w:val="009B2250"/>
    <w:rsid w:val="009B226E"/>
    <w:rsid w:val="009B22AD"/>
    <w:rsid w:val="009B22E6"/>
    <w:rsid w:val="009B23E2"/>
    <w:rsid w:val="009B243D"/>
    <w:rsid w:val="009B2468"/>
    <w:rsid w:val="009B248E"/>
    <w:rsid w:val="009B2597"/>
    <w:rsid w:val="009B266F"/>
    <w:rsid w:val="009B267F"/>
    <w:rsid w:val="009B27AD"/>
    <w:rsid w:val="009B2941"/>
    <w:rsid w:val="009B2A2C"/>
    <w:rsid w:val="009B2B73"/>
    <w:rsid w:val="009B2B8E"/>
    <w:rsid w:val="009B2CEA"/>
    <w:rsid w:val="009B2CFF"/>
    <w:rsid w:val="009B2D9B"/>
    <w:rsid w:val="009B2DFB"/>
    <w:rsid w:val="009B3008"/>
    <w:rsid w:val="009B30D8"/>
    <w:rsid w:val="009B3579"/>
    <w:rsid w:val="009B3638"/>
    <w:rsid w:val="009B363E"/>
    <w:rsid w:val="009B381D"/>
    <w:rsid w:val="009B39FE"/>
    <w:rsid w:val="009B3B04"/>
    <w:rsid w:val="009B3B1E"/>
    <w:rsid w:val="009B3BA0"/>
    <w:rsid w:val="009B3C1E"/>
    <w:rsid w:val="009B3C7D"/>
    <w:rsid w:val="009B3CA1"/>
    <w:rsid w:val="009B3D0E"/>
    <w:rsid w:val="009B3F38"/>
    <w:rsid w:val="009B4018"/>
    <w:rsid w:val="009B4215"/>
    <w:rsid w:val="009B4292"/>
    <w:rsid w:val="009B435B"/>
    <w:rsid w:val="009B4360"/>
    <w:rsid w:val="009B43C8"/>
    <w:rsid w:val="009B4406"/>
    <w:rsid w:val="009B4550"/>
    <w:rsid w:val="009B45E3"/>
    <w:rsid w:val="009B4773"/>
    <w:rsid w:val="009B4787"/>
    <w:rsid w:val="009B47AB"/>
    <w:rsid w:val="009B47C0"/>
    <w:rsid w:val="009B4945"/>
    <w:rsid w:val="009B4C47"/>
    <w:rsid w:val="009B4E00"/>
    <w:rsid w:val="009B4E3C"/>
    <w:rsid w:val="009B4E65"/>
    <w:rsid w:val="009B4E7D"/>
    <w:rsid w:val="009B4F10"/>
    <w:rsid w:val="009B50B1"/>
    <w:rsid w:val="009B5284"/>
    <w:rsid w:val="009B52C3"/>
    <w:rsid w:val="009B5333"/>
    <w:rsid w:val="009B5446"/>
    <w:rsid w:val="009B544F"/>
    <w:rsid w:val="009B553B"/>
    <w:rsid w:val="009B5540"/>
    <w:rsid w:val="009B55B2"/>
    <w:rsid w:val="009B55EF"/>
    <w:rsid w:val="009B56CE"/>
    <w:rsid w:val="009B572C"/>
    <w:rsid w:val="009B5732"/>
    <w:rsid w:val="009B5A3E"/>
    <w:rsid w:val="009B5A44"/>
    <w:rsid w:val="009B5A7A"/>
    <w:rsid w:val="009B5AFA"/>
    <w:rsid w:val="009B5B10"/>
    <w:rsid w:val="009B5B20"/>
    <w:rsid w:val="009B5D6F"/>
    <w:rsid w:val="009B5E51"/>
    <w:rsid w:val="009B5E58"/>
    <w:rsid w:val="009B5E64"/>
    <w:rsid w:val="009B5EF2"/>
    <w:rsid w:val="009B63AC"/>
    <w:rsid w:val="009B6453"/>
    <w:rsid w:val="009B6562"/>
    <w:rsid w:val="009B6564"/>
    <w:rsid w:val="009B6569"/>
    <w:rsid w:val="009B6580"/>
    <w:rsid w:val="009B6614"/>
    <w:rsid w:val="009B6629"/>
    <w:rsid w:val="009B6637"/>
    <w:rsid w:val="009B663E"/>
    <w:rsid w:val="009B676F"/>
    <w:rsid w:val="009B6804"/>
    <w:rsid w:val="009B6806"/>
    <w:rsid w:val="009B682B"/>
    <w:rsid w:val="009B685A"/>
    <w:rsid w:val="009B690B"/>
    <w:rsid w:val="009B6C36"/>
    <w:rsid w:val="009B6C50"/>
    <w:rsid w:val="009B6EA1"/>
    <w:rsid w:val="009B6FB7"/>
    <w:rsid w:val="009B7130"/>
    <w:rsid w:val="009B7138"/>
    <w:rsid w:val="009B71D8"/>
    <w:rsid w:val="009B7235"/>
    <w:rsid w:val="009B732C"/>
    <w:rsid w:val="009B7332"/>
    <w:rsid w:val="009B7455"/>
    <w:rsid w:val="009B749F"/>
    <w:rsid w:val="009B75D8"/>
    <w:rsid w:val="009B7841"/>
    <w:rsid w:val="009B7B7C"/>
    <w:rsid w:val="009B7B7F"/>
    <w:rsid w:val="009B7C39"/>
    <w:rsid w:val="009B7C51"/>
    <w:rsid w:val="009B7CCD"/>
    <w:rsid w:val="009B7DA6"/>
    <w:rsid w:val="009B7E37"/>
    <w:rsid w:val="009B7E44"/>
    <w:rsid w:val="009B7F50"/>
    <w:rsid w:val="009B7FF6"/>
    <w:rsid w:val="009C011C"/>
    <w:rsid w:val="009C011D"/>
    <w:rsid w:val="009C0269"/>
    <w:rsid w:val="009C02E8"/>
    <w:rsid w:val="009C0418"/>
    <w:rsid w:val="009C0581"/>
    <w:rsid w:val="009C087F"/>
    <w:rsid w:val="009C0904"/>
    <w:rsid w:val="009C094B"/>
    <w:rsid w:val="009C0C1B"/>
    <w:rsid w:val="009C0C1E"/>
    <w:rsid w:val="009C0D51"/>
    <w:rsid w:val="009C0E39"/>
    <w:rsid w:val="009C0EAD"/>
    <w:rsid w:val="009C0F98"/>
    <w:rsid w:val="009C1059"/>
    <w:rsid w:val="009C10C9"/>
    <w:rsid w:val="009C11B8"/>
    <w:rsid w:val="009C147D"/>
    <w:rsid w:val="009C15CA"/>
    <w:rsid w:val="009C1688"/>
    <w:rsid w:val="009C16CA"/>
    <w:rsid w:val="009C1743"/>
    <w:rsid w:val="009C17BE"/>
    <w:rsid w:val="009C1924"/>
    <w:rsid w:val="009C1D68"/>
    <w:rsid w:val="009C1D6C"/>
    <w:rsid w:val="009C1E99"/>
    <w:rsid w:val="009C1EBE"/>
    <w:rsid w:val="009C1FD6"/>
    <w:rsid w:val="009C205E"/>
    <w:rsid w:val="009C20AA"/>
    <w:rsid w:val="009C2113"/>
    <w:rsid w:val="009C2120"/>
    <w:rsid w:val="009C2151"/>
    <w:rsid w:val="009C2200"/>
    <w:rsid w:val="009C229F"/>
    <w:rsid w:val="009C2323"/>
    <w:rsid w:val="009C2353"/>
    <w:rsid w:val="009C23B5"/>
    <w:rsid w:val="009C2573"/>
    <w:rsid w:val="009C260F"/>
    <w:rsid w:val="009C2612"/>
    <w:rsid w:val="009C2661"/>
    <w:rsid w:val="009C272A"/>
    <w:rsid w:val="009C28B4"/>
    <w:rsid w:val="009C2931"/>
    <w:rsid w:val="009C2A0D"/>
    <w:rsid w:val="009C2BCB"/>
    <w:rsid w:val="009C2C03"/>
    <w:rsid w:val="009C2C48"/>
    <w:rsid w:val="009C2D31"/>
    <w:rsid w:val="009C2E8C"/>
    <w:rsid w:val="009C2ECC"/>
    <w:rsid w:val="009C2F37"/>
    <w:rsid w:val="009C30EB"/>
    <w:rsid w:val="009C33D7"/>
    <w:rsid w:val="009C3462"/>
    <w:rsid w:val="009C34E0"/>
    <w:rsid w:val="009C3531"/>
    <w:rsid w:val="009C368D"/>
    <w:rsid w:val="009C3813"/>
    <w:rsid w:val="009C3823"/>
    <w:rsid w:val="009C39B3"/>
    <w:rsid w:val="009C3A17"/>
    <w:rsid w:val="009C3A2C"/>
    <w:rsid w:val="009C3C14"/>
    <w:rsid w:val="009C3C24"/>
    <w:rsid w:val="009C3D0C"/>
    <w:rsid w:val="009C3D2A"/>
    <w:rsid w:val="009C3D76"/>
    <w:rsid w:val="009C3E9A"/>
    <w:rsid w:val="009C3EB2"/>
    <w:rsid w:val="009C3FA8"/>
    <w:rsid w:val="009C40A8"/>
    <w:rsid w:val="009C4181"/>
    <w:rsid w:val="009C41E7"/>
    <w:rsid w:val="009C444C"/>
    <w:rsid w:val="009C44F2"/>
    <w:rsid w:val="009C44F5"/>
    <w:rsid w:val="009C45A7"/>
    <w:rsid w:val="009C46EE"/>
    <w:rsid w:val="009C4758"/>
    <w:rsid w:val="009C478D"/>
    <w:rsid w:val="009C485A"/>
    <w:rsid w:val="009C48B0"/>
    <w:rsid w:val="009C48BB"/>
    <w:rsid w:val="009C4AA2"/>
    <w:rsid w:val="009C4C5E"/>
    <w:rsid w:val="009C4CBC"/>
    <w:rsid w:val="009C4CC7"/>
    <w:rsid w:val="009C4CDA"/>
    <w:rsid w:val="009C4DDB"/>
    <w:rsid w:val="009C4E77"/>
    <w:rsid w:val="009C4EA9"/>
    <w:rsid w:val="009C4FB9"/>
    <w:rsid w:val="009C507D"/>
    <w:rsid w:val="009C5233"/>
    <w:rsid w:val="009C5234"/>
    <w:rsid w:val="009C52D9"/>
    <w:rsid w:val="009C5307"/>
    <w:rsid w:val="009C5311"/>
    <w:rsid w:val="009C545E"/>
    <w:rsid w:val="009C55D8"/>
    <w:rsid w:val="009C5814"/>
    <w:rsid w:val="009C5981"/>
    <w:rsid w:val="009C59B6"/>
    <w:rsid w:val="009C59D6"/>
    <w:rsid w:val="009C5A2F"/>
    <w:rsid w:val="009C5AE8"/>
    <w:rsid w:val="009C5B06"/>
    <w:rsid w:val="009C5D0B"/>
    <w:rsid w:val="009C5DB8"/>
    <w:rsid w:val="009C5E2F"/>
    <w:rsid w:val="009C5FD8"/>
    <w:rsid w:val="009C6082"/>
    <w:rsid w:val="009C6083"/>
    <w:rsid w:val="009C6103"/>
    <w:rsid w:val="009C6261"/>
    <w:rsid w:val="009C644D"/>
    <w:rsid w:val="009C64CD"/>
    <w:rsid w:val="009C64EE"/>
    <w:rsid w:val="009C664D"/>
    <w:rsid w:val="009C66A7"/>
    <w:rsid w:val="009C66B7"/>
    <w:rsid w:val="009C66CD"/>
    <w:rsid w:val="009C6724"/>
    <w:rsid w:val="009C69AB"/>
    <w:rsid w:val="009C69CD"/>
    <w:rsid w:val="009C6B62"/>
    <w:rsid w:val="009C6B83"/>
    <w:rsid w:val="009C6BCB"/>
    <w:rsid w:val="009C6C89"/>
    <w:rsid w:val="009C6CB2"/>
    <w:rsid w:val="009C6E39"/>
    <w:rsid w:val="009C6E7B"/>
    <w:rsid w:val="009C6EAA"/>
    <w:rsid w:val="009C6ED0"/>
    <w:rsid w:val="009C6FFC"/>
    <w:rsid w:val="009C7125"/>
    <w:rsid w:val="009C7178"/>
    <w:rsid w:val="009C7188"/>
    <w:rsid w:val="009C71EB"/>
    <w:rsid w:val="009C71FF"/>
    <w:rsid w:val="009C7258"/>
    <w:rsid w:val="009C7269"/>
    <w:rsid w:val="009C7273"/>
    <w:rsid w:val="009C738C"/>
    <w:rsid w:val="009C7470"/>
    <w:rsid w:val="009C7614"/>
    <w:rsid w:val="009C7641"/>
    <w:rsid w:val="009C766A"/>
    <w:rsid w:val="009C766F"/>
    <w:rsid w:val="009C7791"/>
    <w:rsid w:val="009C7A64"/>
    <w:rsid w:val="009C7B7E"/>
    <w:rsid w:val="009C7CB9"/>
    <w:rsid w:val="009C7CBD"/>
    <w:rsid w:val="009C7CFB"/>
    <w:rsid w:val="009C7D50"/>
    <w:rsid w:val="009C7D92"/>
    <w:rsid w:val="009C7DA2"/>
    <w:rsid w:val="009C7DBD"/>
    <w:rsid w:val="009C7E29"/>
    <w:rsid w:val="009C7EB6"/>
    <w:rsid w:val="009C7FDF"/>
    <w:rsid w:val="009D0135"/>
    <w:rsid w:val="009D0185"/>
    <w:rsid w:val="009D0260"/>
    <w:rsid w:val="009D029F"/>
    <w:rsid w:val="009D04F2"/>
    <w:rsid w:val="009D052C"/>
    <w:rsid w:val="009D0549"/>
    <w:rsid w:val="009D054D"/>
    <w:rsid w:val="009D0589"/>
    <w:rsid w:val="009D06E3"/>
    <w:rsid w:val="009D0780"/>
    <w:rsid w:val="009D0850"/>
    <w:rsid w:val="009D096B"/>
    <w:rsid w:val="009D0CB5"/>
    <w:rsid w:val="009D0DFB"/>
    <w:rsid w:val="009D1010"/>
    <w:rsid w:val="009D1012"/>
    <w:rsid w:val="009D102B"/>
    <w:rsid w:val="009D10AC"/>
    <w:rsid w:val="009D1107"/>
    <w:rsid w:val="009D12B2"/>
    <w:rsid w:val="009D133D"/>
    <w:rsid w:val="009D1465"/>
    <w:rsid w:val="009D14A7"/>
    <w:rsid w:val="009D15DB"/>
    <w:rsid w:val="009D1653"/>
    <w:rsid w:val="009D1763"/>
    <w:rsid w:val="009D181D"/>
    <w:rsid w:val="009D18CE"/>
    <w:rsid w:val="009D1920"/>
    <w:rsid w:val="009D1942"/>
    <w:rsid w:val="009D1960"/>
    <w:rsid w:val="009D1982"/>
    <w:rsid w:val="009D19D6"/>
    <w:rsid w:val="009D1B1E"/>
    <w:rsid w:val="009D1BA4"/>
    <w:rsid w:val="009D1C2C"/>
    <w:rsid w:val="009D1C49"/>
    <w:rsid w:val="009D1D00"/>
    <w:rsid w:val="009D1D88"/>
    <w:rsid w:val="009D1E19"/>
    <w:rsid w:val="009D1F42"/>
    <w:rsid w:val="009D20AF"/>
    <w:rsid w:val="009D21AA"/>
    <w:rsid w:val="009D21CD"/>
    <w:rsid w:val="009D224F"/>
    <w:rsid w:val="009D232A"/>
    <w:rsid w:val="009D2331"/>
    <w:rsid w:val="009D2517"/>
    <w:rsid w:val="009D2749"/>
    <w:rsid w:val="009D27F0"/>
    <w:rsid w:val="009D28CD"/>
    <w:rsid w:val="009D297A"/>
    <w:rsid w:val="009D2ABA"/>
    <w:rsid w:val="009D2B95"/>
    <w:rsid w:val="009D2BF4"/>
    <w:rsid w:val="009D2CA8"/>
    <w:rsid w:val="009D2D0D"/>
    <w:rsid w:val="009D2E4E"/>
    <w:rsid w:val="009D2ED3"/>
    <w:rsid w:val="009D303B"/>
    <w:rsid w:val="009D30B4"/>
    <w:rsid w:val="009D3163"/>
    <w:rsid w:val="009D31D3"/>
    <w:rsid w:val="009D33F3"/>
    <w:rsid w:val="009D3433"/>
    <w:rsid w:val="009D34A3"/>
    <w:rsid w:val="009D34F3"/>
    <w:rsid w:val="009D3511"/>
    <w:rsid w:val="009D36D9"/>
    <w:rsid w:val="009D36E5"/>
    <w:rsid w:val="009D3795"/>
    <w:rsid w:val="009D38F9"/>
    <w:rsid w:val="009D397F"/>
    <w:rsid w:val="009D3BBE"/>
    <w:rsid w:val="009D3CF2"/>
    <w:rsid w:val="009D3F03"/>
    <w:rsid w:val="009D3FC3"/>
    <w:rsid w:val="009D3FD1"/>
    <w:rsid w:val="009D40DC"/>
    <w:rsid w:val="009D4198"/>
    <w:rsid w:val="009D434E"/>
    <w:rsid w:val="009D43A6"/>
    <w:rsid w:val="009D442F"/>
    <w:rsid w:val="009D444A"/>
    <w:rsid w:val="009D46E1"/>
    <w:rsid w:val="009D4974"/>
    <w:rsid w:val="009D4B08"/>
    <w:rsid w:val="009D4BCF"/>
    <w:rsid w:val="009D4C2F"/>
    <w:rsid w:val="009D4C6D"/>
    <w:rsid w:val="009D4CF8"/>
    <w:rsid w:val="009D4DEC"/>
    <w:rsid w:val="009D4F5D"/>
    <w:rsid w:val="009D4FC8"/>
    <w:rsid w:val="009D5031"/>
    <w:rsid w:val="009D506F"/>
    <w:rsid w:val="009D51D9"/>
    <w:rsid w:val="009D5206"/>
    <w:rsid w:val="009D5207"/>
    <w:rsid w:val="009D525E"/>
    <w:rsid w:val="009D52B1"/>
    <w:rsid w:val="009D547E"/>
    <w:rsid w:val="009D548D"/>
    <w:rsid w:val="009D5497"/>
    <w:rsid w:val="009D550E"/>
    <w:rsid w:val="009D55C5"/>
    <w:rsid w:val="009D5735"/>
    <w:rsid w:val="009D574A"/>
    <w:rsid w:val="009D58AC"/>
    <w:rsid w:val="009D5972"/>
    <w:rsid w:val="009D5A24"/>
    <w:rsid w:val="009D5ADC"/>
    <w:rsid w:val="009D5BD4"/>
    <w:rsid w:val="009D5C31"/>
    <w:rsid w:val="009D5FE6"/>
    <w:rsid w:val="009D6069"/>
    <w:rsid w:val="009D612B"/>
    <w:rsid w:val="009D618D"/>
    <w:rsid w:val="009D63FF"/>
    <w:rsid w:val="009D6530"/>
    <w:rsid w:val="009D660A"/>
    <w:rsid w:val="009D6698"/>
    <w:rsid w:val="009D67AC"/>
    <w:rsid w:val="009D6887"/>
    <w:rsid w:val="009D68FF"/>
    <w:rsid w:val="009D69B1"/>
    <w:rsid w:val="009D6AA9"/>
    <w:rsid w:val="009D6C2D"/>
    <w:rsid w:val="009D6DAE"/>
    <w:rsid w:val="009D6EEC"/>
    <w:rsid w:val="009D6F76"/>
    <w:rsid w:val="009D6F90"/>
    <w:rsid w:val="009D700C"/>
    <w:rsid w:val="009D7151"/>
    <w:rsid w:val="009D728A"/>
    <w:rsid w:val="009D72E8"/>
    <w:rsid w:val="009D73D5"/>
    <w:rsid w:val="009D7484"/>
    <w:rsid w:val="009D7502"/>
    <w:rsid w:val="009D7503"/>
    <w:rsid w:val="009D7542"/>
    <w:rsid w:val="009D7596"/>
    <w:rsid w:val="009D75B3"/>
    <w:rsid w:val="009D7633"/>
    <w:rsid w:val="009D7907"/>
    <w:rsid w:val="009D7B27"/>
    <w:rsid w:val="009D7DE7"/>
    <w:rsid w:val="009D7F1A"/>
    <w:rsid w:val="009D7F73"/>
    <w:rsid w:val="009D7FFB"/>
    <w:rsid w:val="009D8ACA"/>
    <w:rsid w:val="009D9BC3"/>
    <w:rsid w:val="009E0074"/>
    <w:rsid w:val="009E00A8"/>
    <w:rsid w:val="009E012E"/>
    <w:rsid w:val="009E0251"/>
    <w:rsid w:val="009E039A"/>
    <w:rsid w:val="009E04F8"/>
    <w:rsid w:val="009E0519"/>
    <w:rsid w:val="009E0945"/>
    <w:rsid w:val="009E0ACE"/>
    <w:rsid w:val="009E0AF2"/>
    <w:rsid w:val="009E0BE4"/>
    <w:rsid w:val="009E0D43"/>
    <w:rsid w:val="009E0E3F"/>
    <w:rsid w:val="009E0F7A"/>
    <w:rsid w:val="009E10A5"/>
    <w:rsid w:val="009E1298"/>
    <w:rsid w:val="009E143B"/>
    <w:rsid w:val="009E147F"/>
    <w:rsid w:val="009E14A2"/>
    <w:rsid w:val="009E1690"/>
    <w:rsid w:val="009E1730"/>
    <w:rsid w:val="009E179B"/>
    <w:rsid w:val="009E17DF"/>
    <w:rsid w:val="009E17E9"/>
    <w:rsid w:val="009E1902"/>
    <w:rsid w:val="009E1AC6"/>
    <w:rsid w:val="009E1B55"/>
    <w:rsid w:val="009E1CE1"/>
    <w:rsid w:val="009E1DF3"/>
    <w:rsid w:val="009E1E0F"/>
    <w:rsid w:val="009E1E87"/>
    <w:rsid w:val="009E1F3E"/>
    <w:rsid w:val="009E1FC9"/>
    <w:rsid w:val="009E221D"/>
    <w:rsid w:val="009E23B3"/>
    <w:rsid w:val="009E2609"/>
    <w:rsid w:val="009E26F2"/>
    <w:rsid w:val="009E26F3"/>
    <w:rsid w:val="009E27B7"/>
    <w:rsid w:val="009E2919"/>
    <w:rsid w:val="009E2C6E"/>
    <w:rsid w:val="009E2DA2"/>
    <w:rsid w:val="009E2F49"/>
    <w:rsid w:val="009E2F78"/>
    <w:rsid w:val="009E300E"/>
    <w:rsid w:val="009E30C8"/>
    <w:rsid w:val="009E3211"/>
    <w:rsid w:val="009E33B3"/>
    <w:rsid w:val="009E35E2"/>
    <w:rsid w:val="009E3607"/>
    <w:rsid w:val="009E37D6"/>
    <w:rsid w:val="009E398F"/>
    <w:rsid w:val="009E3A57"/>
    <w:rsid w:val="009E3B9C"/>
    <w:rsid w:val="009E3C06"/>
    <w:rsid w:val="009E3EA2"/>
    <w:rsid w:val="009E3F01"/>
    <w:rsid w:val="009E402D"/>
    <w:rsid w:val="009E404B"/>
    <w:rsid w:val="009E404C"/>
    <w:rsid w:val="009E404F"/>
    <w:rsid w:val="009E422E"/>
    <w:rsid w:val="009E43F4"/>
    <w:rsid w:val="009E447B"/>
    <w:rsid w:val="009E4649"/>
    <w:rsid w:val="009E46C0"/>
    <w:rsid w:val="009E47E2"/>
    <w:rsid w:val="009E48D0"/>
    <w:rsid w:val="009E49AC"/>
    <w:rsid w:val="009E4B16"/>
    <w:rsid w:val="009E4BBD"/>
    <w:rsid w:val="009E4C18"/>
    <w:rsid w:val="009E4D2C"/>
    <w:rsid w:val="009E4D35"/>
    <w:rsid w:val="009E4D57"/>
    <w:rsid w:val="009E4D94"/>
    <w:rsid w:val="009E4EC8"/>
    <w:rsid w:val="009E4EFE"/>
    <w:rsid w:val="009E4F56"/>
    <w:rsid w:val="009E4FBB"/>
    <w:rsid w:val="009E4FDD"/>
    <w:rsid w:val="009E50E7"/>
    <w:rsid w:val="009E51F9"/>
    <w:rsid w:val="009E5280"/>
    <w:rsid w:val="009E536C"/>
    <w:rsid w:val="009E5370"/>
    <w:rsid w:val="009E5480"/>
    <w:rsid w:val="009E5738"/>
    <w:rsid w:val="009E5739"/>
    <w:rsid w:val="009E5757"/>
    <w:rsid w:val="009E5769"/>
    <w:rsid w:val="009E5770"/>
    <w:rsid w:val="009E577A"/>
    <w:rsid w:val="009E579F"/>
    <w:rsid w:val="009E5A0C"/>
    <w:rsid w:val="009E5AB3"/>
    <w:rsid w:val="009E5B4F"/>
    <w:rsid w:val="009E5B7F"/>
    <w:rsid w:val="009E5D6F"/>
    <w:rsid w:val="009E5E3E"/>
    <w:rsid w:val="009E5EAC"/>
    <w:rsid w:val="009E5F86"/>
    <w:rsid w:val="009E617E"/>
    <w:rsid w:val="009E6223"/>
    <w:rsid w:val="009E62D9"/>
    <w:rsid w:val="009E6301"/>
    <w:rsid w:val="009E63A4"/>
    <w:rsid w:val="009E64B2"/>
    <w:rsid w:val="009E64D2"/>
    <w:rsid w:val="009E6575"/>
    <w:rsid w:val="009E68BC"/>
    <w:rsid w:val="009E68C4"/>
    <w:rsid w:val="009E68D5"/>
    <w:rsid w:val="009E69C7"/>
    <w:rsid w:val="009E6B6E"/>
    <w:rsid w:val="009E6BDB"/>
    <w:rsid w:val="009E6D8F"/>
    <w:rsid w:val="009E6E12"/>
    <w:rsid w:val="009E6F64"/>
    <w:rsid w:val="009E706A"/>
    <w:rsid w:val="009E72C7"/>
    <w:rsid w:val="009E749F"/>
    <w:rsid w:val="009E75E6"/>
    <w:rsid w:val="009E75F2"/>
    <w:rsid w:val="009E7653"/>
    <w:rsid w:val="009E7668"/>
    <w:rsid w:val="009E7786"/>
    <w:rsid w:val="009E77AF"/>
    <w:rsid w:val="009E782F"/>
    <w:rsid w:val="009E79C7"/>
    <w:rsid w:val="009E7AA1"/>
    <w:rsid w:val="009E7D21"/>
    <w:rsid w:val="009E7D34"/>
    <w:rsid w:val="009E7F4C"/>
    <w:rsid w:val="009F0086"/>
    <w:rsid w:val="009F0204"/>
    <w:rsid w:val="009F0206"/>
    <w:rsid w:val="009F0486"/>
    <w:rsid w:val="009F051B"/>
    <w:rsid w:val="009F0647"/>
    <w:rsid w:val="009F06BB"/>
    <w:rsid w:val="009F0748"/>
    <w:rsid w:val="009F0777"/>
    <w:rsid w:val="009F08AC"/>
    <w:rsid w:val="009F08B8"/>
    <w:rsid w:val="009F08CE"/>
    <w:rsid w:val="009F0CEE"/>
    <w:rsid w:val="009F0D3C"/>
    <w:rsid w:val="009F0D4C"/>
    <w:rsid w:val="009F0E0B"/>
    <w:rsid w:val="009F0E5D"/>
    <w:rsid w:val="009F0E91"/>
    <w:rsid w:val="009F0ED7"/>
    <w:rsid w:val="009F10A5"/>
    <w:rsid w:val="009F10B7"/>
    <w:rsid w:val="009F10E4"/>
    <w:rsid w:val="009F1103"/>
    <w:rsid w:val="009F118E"/>
    <w:rsid w:val="009F136D"/>
    <w:rsid w:val="009F1519"/>
    <w:rsid w:val="009F18FC"/>
    <w:rsid w:val="009F18FF"/>
    <w:rsid w:val="009F195B"/>
    <w:rsid w:val="009F19E5"/>
    <w:rsid w:val="009F19F2"/>
    <w:rsid w:val="009F1DDE"/>
    <w:rsid w:val="009F1DEF"/>
    <w:rsid w:val="009F1E0E"/>
    <w:rsid w:val="009F1E2C"/>
    <w:rsid w:val="009F1E4A"/>
    <w:rsid w:val="009F1FCE"/>
    <w:rsid w:val="009F2036"/>
    <w:rsid w:val="009F20AE"/>
    <w:rsid w:val="009F22E8"/>
    <w:rsid w:val="009F2305"/>
    <w:rsid w:val="009F2346"/>
    <w:rsid w:val="009F26CF"/>
    <w:rsid w:val="009F27B6"/>
    <w:rsid w:val="009F2926"/>
    <w:rsid w:val="009F2949"/>
    <w:rsid w:val="009F2958"/>
    <w:rsid w:val="009F2A8D"/>
    <w:rsid w:val="009F2B3A"/>
    <w:rsid w:val="009F2CC6"/>
    <w:rsid w:val="009F2D0C"/>
    <w:rsid w:val="009F2F2E"/>
    <w:rsid w:val="009F2F5C"/>
    <w:rsid w:val="009F315B"/>
    <w:rsid w:val="009F336F"/>
    <w:rsid w:val="009F33DF"/>
    <w:rsid w:val="009F36B4"/>
    <w:rsid w:val="009F38CE"/>
    <w:rsid w:val="009F3914"/>
    <w:rsid w:val="009F39E6"/>
    <w:rsid w:val="009F3B30"/>
    <w:rsid w:val="009F3C08"/>
    <w:rsid w:val="009F3CE8"/>
    <w:rsid w:val="009F3DB3"/>
    <w:rsid w:val="009F3EDE"/>
    <w:rsid w:val="009F3F99"/>
    <w:rsid w:val="009F4133"/>
    <w:rsid w:val="009F4160"/>
    <w:rsid w:val="009F42AD"/>
    <w:rsid w:val="009F42B2"/>
    <w:rsid w:val="009F4690"/>
    <w:rsid w:val="009F488B"/>
    <w:rsid w:val="009F49C1"/>
    <w:rsid w:val="009F4B8C"/>
    <w:rsid w:val="009F4CA1"/>
    <w:rsid w:val="009F4D0B"/>
    <w:rsid w:val="009F4DE3"/>
    <w:rsid w:val="009F4ECD"/>
    <w:rsid w:val="009F4F7D"/>
    <w:rsid w:val="009F4FE3"/>
    <w:rsid w:val="009F5055"/>
    <w:rsid w:val="009F5099"/>
    <w:rsid w:val="009F50A5"/>
    <w:rsid w:val="009F524C"/>
    <w:rsid w:val="009F5359"/>
    <w:rsid w:val="009F5424"/>
    <w:rsid w:val="009F54A1"/>
    <w:rsid w:val="009F5552"/>
    <w:rsid w:val="009F555F"/>
    <w:rsid w:val="009F5573"/>
    <w:rsid w:val="009F5590"/>
    <w:rsid w:val="009F55B6"/>
    <w:rsid w:val="009F56D1"/>
    <w:rsid w:val="009F5777"/>
    <w:rsid w:val="009F58EB"/>
    <w:rsid w:val="009F58F7"/>
    <w:rsid w:val="009F5980"/>
    <w:rsid w:val="009F5A24"/>
    <w:rsid w:val="009F5AA1"/>
    <w:rsid w:val="009F5ABD"/>
    <w:rsid w:val="009F5B60"/>
    <w:rsid w:val="009F5BE2"/>
    <w:rsid w:val="009F5CB0"/>
    <w:rsid w:val="009F5CDB"/>
    <w:rsid w:val="009F5EF2"/>
    <w:rsid w:val="009F5F69"/>
    <w:rsid w:val="009F5F9E"/>
    <w:rsid w:val="009F6091"/>
    <w:rsid w:val="009F609D"/>
    <w:rsid w:val="009F6247"/>
    <w:rsid w:val="009F62BA"/>
    <w:rsid w:val="009F63A0"/>
    <w:rsid w:val="009F643B"/>
    <w:rsid w:val="009F6470"/>
    <w:rsid w:val="009F64FB"/>
    <w:rsid w:val="009F6813"/>
    <w:rsid w:val="009F6893"/>
    <w:rsid w:val="009F6B1B"/>
    <w:rsid w:val="009F6C49"/>
    <w:rsid w:val="009F6C5F"/>
    <w:rsid w:val="009F6D77"/>
    <w:rsid w:val="009F6D96"/>
    <w:rsid w:val="009F6FC6"/>
    <w:rsid w:val="009F701F"/>
    <w:rsid w:val="009F70D5"/>
    <w:rsid w:val="009F71BB"/>
    <w:rsid w:val="009F71C8"/>
    <w:rsid w:val="009F73EB"/>
    <w:rsid w:val="009F7604"/>
    <w:rsid w:val="009F7677"/>
    <w:rsid w:val="009F7697"/>
    <w:rsid w:val="009F7757"/>
    <w:rsid w:val="009F7777"/>
    <w:rsid w:val="009F778E"/>
    <w:rsid w:val="009F7960"/>
    <w:rsid w:val="009F7A1E"/>
    <w:rsid w:val="009F7A7C"/>
    <w:rsid w:val="009F7C4B"/>
    <w:rsid w:val="009F7D0C"/>
    <w:rsid w:val="009F7E3E"/>
    <w:rsid w:val="009F7FC1"/>
    <w:rsid w:val="009F7FE3"/>
    <w:rsid w:val="00A00058"/>
    <w:rsid w:val="00A000D6"/>
    <w:rsid w:val="00A0014E"/>
    <w:rsid w:val="00A0017C"/>
    <w:rsid w:val="00A00322"/>
    <w:rsid w:val="00A003CB"/>
    <w:rsid w:val="00A003CE"/>
    <w:rsid w:val="00A00499"/>
    <w:rsid w:val="00A0056E"/>
    <w:rsid w:val="00A006BD"/>
    <w:rsid w:val="00A00782"/>
    <w:rsid w:val="00A007D9"/>
    <w:rsid w:val="00A007E1"/>
    <w:rsid w:val="00A007F6"/>
    <w:rsid w:val="00A008A7"/>
    <w:rsid w:val="00A008DE"/>
    <w:rsid w:val="00A00957"/>
    <w:rsid w:val="00A00AFA"/>
    <w:rsid w:val="00A00B6A"/>
    <w:rsid w:val="00A00B85"/>
    <w:rsid w:val="00A00CD8"/>
    <w:rsid w:val="00A00D73"/>
    <w:rsid w:val="00A00E62"/>
    <w:rsid w:val="00A010FB"/>
    <w:rsid w:val="00A0110F"/>
    <w:rsid w:val="00A01246"/>
    <w:rsid w:val="00A012A5"/>
    <w:rsid w:val="00A012A8"/>
    <w:rsid w:val="00A012CF"/>
    <w:rsid w:val="00A016C7"/>
    <w:rsid w:val="00A01785"/>
    <w:rsid w:val="00A01792"/>
    <w:rsid w:val="00A0181C"/>
    <w:rsid w:val="00A0185F"/>
    <w:rsid w:val="00A018D1"/>
    <w:rsid w:val="00A019B6"/>
    <w:rsid w:val="00A01AC4"/>
    <w:rsid w:val="00A01DB3"/>
    <w:rsid w:val="00A01E11"/>
    <w:rsid w:val="00A01E1C"/>
    <w:rsid w:val="00A022B8"/>
    <w:rsid w:val="00A022F1"/>
    <w:rsid w:val="00A022FB"/>
    <w:rsid w:val="00A0233F"/>
    <w:rsid w:val="00A023B2"/>
    <w:rsid w:val="00A023C3"/>
    <w:rsid w:val="00A023EA"/>
    <w:rsid w:val="00A023FA"/>
    <w:rsid w:val="00A0241C"/>
    <w:rsid w:val="00A02442"/>
    <w:rsid w:val="00A02465"/>
    <w:rsid w:val="00A024E7"/>
    <w:rsid w:val="00A02538"/>
    <w:rsid w:val="00A02583"/>
    <w:rsid w:val="00A02606"/>
    <w:rsid w:val="00A02712"/>
    <w:rsid w:val="00A0274D"/>
    <w:rsid w:val="00A027A1"/>
    <w:rsid w:val="00A027AB"/>
    <w:rsid w:val="00A027BF"/>
    <w:rsid w:val="00A02AA6"/>
    <w:rsid w:val="00A02B3C"/>
    <w:rsid w:val="00A02D06"/>
    <w:rsid w:val="00A02D0D"/>
    <w:rsid w:val="00A02E26"/>
    <w:rsid w:val="00A02ED6"/>
    <w:rsid w:val="00A03020"/>
    <w:rsid w:val="00A031A6"/>
    <w:rsid w:val="00A031DD"/>
    <w:rsid w:val="00A032F2"/>
    <w:rsid w:val="00A03344"/>
    <w:rsid w:val="00A03365"/>
    <w:rsid w:val="00A033E6"/>
    <w:rsid w:val="00A0343C"/>
    <w:rsid w:val="00A0347D"/>
    <w:rsid w:val="00A0355D"/>
    <w:rsid w:val="00A035C7"/>
    <w:rsid w:val="00A03711"/>
    <w:rsid w:val="00A03719"/>
    <w:rsid w:val="00A03798"/>
    <w:rsid w:val="00A037B0"/>
    <w:rsid w:val="00A037B9"/>
    <w:rsid w:val="00A0384A"/>
    <w:rsid w:val="00A03A8B"/>
    <w:rsid w:val="00A03AEC"/>
    <w:rsid w:val="00A03B0B"/>
    <w:rsid w:val="00A03BFD"/>
    <w:rsid w:val="00A03C1C"/>
    <w:rsid w:val="00A03FDB"/>
    <w:rsid w:val="00A04280"/>
    <w:rsid w:val="00A04366"/>
    <w:rsid w:val="00A043AA"/>
    <w:rsid w:val="00A045EE"/>
    <w:rsid w:val="00A04782"/>
    <w:rsid w:val="00A047B6"/>
    <w:rsid w:val="00A04859"/>
    <w:rsid w:val="00A04AEF"/>
    <w:rsid w:val="00A04C11"/>
    <w:rsid w:val="00A04C3D"/>
    <w:rsid w:val="00A04C9E"/>
    <w:rsid w:val="00A04D9B"/>
    <w:rsid w:val="00A04F3E"/>
    <w:rsid w:val="00A0502A"/>
    <w:rsid w:val="00A05068"/>
    <w:rsid w:val="00A05073"/>
    <w:rsid w:val="00A050C4"/>
    <w:rsid w:val="00A0512E"/>
    <w:rsid w:val="00A051F1"/>
    <w:rsid w:val="00A053D9"/>
    <w:rsid w:val="00A05453"/>
    <w:rsid w:val="00A05469"/>
    <w:rsid w:val="00A054D7"/>
    <w:rsid w:val="00A0552C"/>
    <w:rsid w:val="00A0571A"/>
    <w:rsid w:val="00A058A8"/>
    <w:rsid w:val="00A05ACD"/>
    <w:rsid w:val="00A05B67"/>
    <w:rsid w:val="00A05B83"/>
    <w:rsid w:val="00A05C64"/>
    <w:rsid w:val="00A05C74"/>
    <w:rsid w:val="00A05D03"/>
    <w:rsid w:val="00A05E70"/>
    <w:rsid w:val="00A05EAC"/>
    <w:rsid w:val="00A05F4E"/>
    <w:rsid w:val="00A05F8A"/>
    <w:rsid w:val="00A06085"/>
    <w:rsid w:val="00A06127"/>
    <w:rsid w:val="00A06533"/>
    <w:rsid w:val="00A06568"/>
    <w:rsid w:val="00A0667B"/>
    <w:rsid w:val="00A06776"/>
    <w:rsid w:val="00A067C6"/>
    <w:rsid w:val="00A0688A"/>
    <w:rsid w:val="00A0692C"/>
    <w:rsid w:val="00A06A21"/>
    <w:rsid w:val="00A06A5C"/>
    <w:rsid w:val="00A06AE9"/>
    <w:rsid w:val="00A06AF6"/>
    <w:rsid w:val="00A06B27"/>
    <w:rsid w:val="00A06C13"/>
    <w:rsid w:val="00A06D6D"/>
    <w:rsid w:val="00A06E0B"/>
    <w:rsid w:val="00A06E28"/>
    <w:rsid w:val="00A06F26"/>
    <w:rsid w:val="00A06F29"/>
    <w:rsid w:val="00A07042"/>
    <w:rsid w:val="00A0716C"/>
    <w:rsid w:val="00A071A6"/>
    <w:rsid w:val="00A0728D"/>
    <w:rsid w:val="00A07329"/>
    <w:rsid w:val="00A073BF"/>
    <w:rsid w:val="00A07486"/>
    <w:rsid w:val="00A074FB"/>
    <w:rsid w:val="00A07520"/>
    <w:rsid w:val="00A07531"/>
    <w:rsid w:val="00A075AA"/>
    <w:rsid w:val="00A0765A"/>
    <w:rsid w:val="00A0766E"/>
    <w:rsid w:val="00A076B2"/>
    <w:rsid w:val="00A076F1"/>
    <w:rsid w:val="00A0788E"/>
    <w:rsid w:val="00A07A10"/>
    <w:rsid w:val="00A07A31"/>
    <w:rsid w:val="00A07AD6"/>
    <w:rsid w:val="00A07CDF"/>
    <w:rsid w:val="00A07D35"/>
    <w:rsid w:val="00A10091"/>
    <w:rsid w:val="00A10139"/>
    <w:rsid w:val="00A101E6"/>
    <w:rsid w:val="00A1029A"/>
    <w:rsid w:val="00A102E9"/>
    <w:rsid w:val="00A1033A"/>
    <w:rsid w:val="00A1046A"/>
    <w:rsid w:val="00A10556"/>
    <w:rsid w:val="00A10754"/>
    <w:rsid w:val="00A108E9"/>
    <w:rsid w:val="00A10BDC"/>
    <w:rsid w:val="00A10D1F"/>
    <w:rsid w:val="00A10DE1"/>
    <w:rsid w:val="00A10F02"/>
    <w:rsid w:val="00A11039"/>
    <w:rsid w:val="00A11070"/>
    <w:rsid w:val="00A1113C"/>
    <w:rsid w:val="00A1120C"/>
    <w:rsid w:val="00A1121D"/>
    <w:rsid w:val="00A1122A"/>
    <w:rsid w:val="00A11254"/>
    <w:rsid w:val="00A112AD"/>
    <w:rsid w:val="00A1152D"/>
    <w:rsid w:val="00A115F2"/>
    <w:rsid w:val="00A116F6"/>
    <w:rsid w:val="00A11804"/>
    <w:rsid w:val="00A11832"/>
    <w:rsid w:val="00A118D9"/>
    <w:rsid w:val="00A118E9"/>
    <w:rsid w:val="00A119F4"/>
    <w:rsid w:val="00A11AA0"/>
    <w:rsid w:val="00A11B36"/>
    <w:rsid w:val="00A11C31"/>
    <w:rsid w:val="00A11E0B"/>
    <w:rsid w:val="00A12108"/>
    <w:rsid w:val="00A12245"/>
    <w:rsid w:val="00A122D7"/>
    <w:rsid w:val="00A12380"/>
    <w:rsid w:val="00A123C7"/>
    <w:rsid w:val="00A123D1"/>
    <w:rsid w:val="00A123EA"/>
    <w:rsid w:val="00A1248D"/>
    <w:rsid w:val="00A1250F"/>
    <w:rsid w:val="00A12553"/>
    <w:rsid w:val="00A12598"/>
    <w:rsid w:val="00A126D2"/>
    <w:rsid w:val="00A127D4"/>
    <w:rsid w:val="00A129DB"/>
    <w:rsid w:val="00A12A69"/>
    <w:rsid w:val="00A12D6A"/>
    <w:rsid w:val="00A12EC5"/>
    <w:rsid w:val="00A130C2"/>
    <w:rsid w:val="00A131C6"/>
    <w:rsid w:val="00A132D5"/>
    <w:rsid w:val="00A132DE"/>
    <w:rsid w:val="00A1333A"/>
    <w:rsid w:val="00A13414"/>
    <w:rsid w:val="00A13426"/>
    <w:rsid w:val="00A13768"/>
    <w:rsid w:val="00A138DB"/>
    <w:rsid w:val="00A13904"/>
    <w:rsid w:val="00A13911"/>
    <w:rsid w:val="00A13921"/>
    <w:rsid w:val="00A13951"/>
    <w:rsid w:val="00A13B18"/>
    <w:rsid w:val="00A13B6B"/>
    <w:rsid w:val="00A13D9D"/>
    <w:rsid w:val="00A13E3C"/>
    <w:rsid w:val="00A13E70"/>
    <w:rsid w:val="00A13F06"/>
    <w:rsid w:val="00A13F4E"/>
    <w:rsid w:val="00A14011"/>
    <w:rsid w:val="00A1403C"/>
    <w:rsid w:val="00A141C5"/>
    <w:rsid w:val="00A141E8"/>
    <w:rsid w:val="00A141E9"/>
    <w:rsid w:val="00A1420E"/>
    <w:rsid w:val="00A14286"/>
    <w:rsid w:val="00A142C5"/>
    <w:rsid w:val="00A14360"/>
    <w:rsid w:val="00A1454A"/>
    <w:rsid w:val="00A1458E"/>
    <w:rsid w:val="00A146A6"/>
    <w:rsid w:val="00A14740"/>
    <w:rsid w:val="00A1478B"/>
    <w:rsid w:val="00A148E4"/>
    <w:rsid w:val="00A149EA"/>
    <w:rsid w:val="00A14B0D"/>
    <w:rsid w:val="00A14B58"/>
    <w:rsid w:val="00A14BD2"/>
    <w:rsid w:val="00A14D06"/>
    <w:rsid w:val="00A14DDB"/>
    <w:rsid w:val="00A14DED"/>
    <w:rsid w:val="00A14DF6"/>
    <w:rsid w:val="00A1505E"/>
    <w:rsid w:val="00A15167"/>
    <w:rsid w:val="00A1532E"/>
    <w:rsid w:val="00A15450"/>
    <w:rsid w:val="00A1553F"/>
    <w:rsid w:val="00A155B0"/>
    <w:rsid w:val="00A15876"/>
    <w:rsid w:val="00A15989"/>
    <w:rsid w:val="00A15BE7"/>
    <w:rsid w:val="00A15C63"/>
    <w:rsid w:val="00A15CB2"/>
    <w:rsid w:val="00A15D2D"/>
    <w:rsid w:val="00A1603C"/>
    <w:rsid w:val="00A1626F"/>
    <w:rsid w:val="00A162B9"/>
    <w:rsid w:val="00A162F8"/>
    <w:rsid w:val="00A163EB"/>
    <w:rsid w:val="00A16414"/>
    <w:rsid w:val="00A164B8"/>
    <w:rsid w:val="00A16527"/>
    <w:rsid w:val="00A1652C"/>
    <w:rsid w:val="00A1656F"/>
    <w:rsid w:val="00A166BD"/>
    <w:rsid w:val="00A16725"/>
    <w:rsid w:val="00A16729"/>
    <w:rsid w:val="00A167D6"/>
    <w:rsid w:val="00A16891"/>
    <w:rsid w:val="00A168A9"/>
    <w:rsid w:val="00A1697D"/>
    <w:rsid w:val="00A1699B"/>
    <w:rsid w:val="00A16C9F"/>
    <w:rsid w:val="00A16CFE"/>
    <w:rsid w:val="00A16D87"/>
    <w:rsid w:val="00A16E13"/>
    <w:rsid w:val="00A16FA8"/>
    <w:rsid w:val="00A16FCC"/>
    <w:rsid w:val="00A16FDB"/>
    <w:rsid w:val="00A17028"/>
    <w:rsid w:val="00A17116"/>
    <w:rsid w:val="00A17129"/>
    <w:rsid w:val="00A174F4"/>
    <w:rsid w:val="00A175F7"/>
    <w:rsid w:val="00A17682"/>
    <w:rsid w:val="00A177DF"/>
    <w:rsid w:val="00A17891"/>
    <w:rsid w:val="00A178B2"/>
    <w:rsid w:val="00A178BC"/>
    <w:rsid w:val="00A1793F"/>
    <w:rsid w:val="00A17A7A"/>
    <w:rsid w:val="00A17AFA"/>
    <w:rsid w:val="00A17D7D"/>
    <w:rsid w:val="00A17DB3"/>
    <w:rsid w:val="00A17DD8"/>
    <w:rsid w:val="00A17E26"/>
    <w:rsid w:val="00A17E4D"/>
    <w:rsid w:val="00A17EC6"/>
    <w:rsid w:val="00A17FC1"/>
    <w:rsid w:val="00A20096"/>
    <w:rsid w:val="00A20154"/>
    <w:rsid w:val="00A201AE"/>
    <w:rsid w:val="00A201E3"/>
    <w:rsid w:val="00A203A2"/>
    <w:rsid w:val="00A203D6"/>
    <w:rsid w:val="00A20523"/>
    <w:rsid w:val="00A2054F"/>
    <w:rsid w:val="00A205F4"/>
    <w:rsid w:val="00A205F8"/>
    <w:rsid w:val="00A20752"/>
    <w:rsid w:val="00A2076E"/>
    <w:rsid w:val="00A2095D"/>
    <w:rsid w:val="00A20A56"/>
    <w:rsid w:val="00A20AC6"/>
    <w:rsid w:val="00A20CA0"/>
    <w:rsid w:val="00A20D69"/>
    <w:rsid w:val="00A20D99"/>
    <w:rsid w:val="00A20E4F"/>
    <w:rsid w:val="00A20FA8"/>
    <w:rsid w:val="00A21133"/>
    <w:rsid w:val="00A212FC"/>
    <w:rsid w:val="00A21371"/>
    <w:rsid w:val="00A2139B"/>
    <w:rsid w:val="00A21490"/>
    <w:rsid w:val="00A2149C"/>
    <w:rsid w:val="00A214A1"/>
    <w:rsid w:val="00A21503"/>
    <w:rsid w:val="00A2157D"/>
    <w:rsid w:val="00A21727"/>
    <w:rsid w:val="00A21760"/>
    <w:rsid w:val="00A2181E"/>
    <w:rsid w:val="00A21843"/>
    <w:rsid w:val="00A2187D"/>
    <w:rsid w:val="00A2188D"/>
    <w:rsid w:val="00A21891"/>
    <w:rsid w:val="00A219A7"/>
    <w:rsid w:val="00A219C2"/>
    <w:rsid w:val="00A21ADA"/>
    <w:rsid w:val="00A21ADD"/>
    <w:rsid w:val="00A21B81"/>
    <w:rsid w:val="00A21BE6"/>
    <w:rsid w:val="00A21D95"/>
    <w:rsid w:val="00A21DE0"/>
    <w:rsid w:val="00A21E6A"/>
    <w:rsid w:val="00A21F07"/>
    <w:rsid w:val="00A21F6C"/>
    <w:rsid w:val="00A22211"/>
    <w:rsid w:val="00A22272"/>
    <w:rsid w:val="00A22295"/>
    <w:rsid w:val="00A22296"/>
    <w:rsid w:val="00A222A7"/>
    <w:rsid w:val="00A224A2"/>
    <w:rsid w:val="00A225B2"/>
    <w:rsid w:val="00A2260D"/>
    <w:rsid w:val="00A226FA"/>
    <w:rsid w:val="00A22870"/>
    <w:rsid w:val="00A22C8E"/>
    <w:rsid w:val="00A22CF0"/>
    <w:rsid w:val="00A22D46"/>
    <w:rsid w:val="00A22E7C"/>
    <w:rsid w:val="00A22EB1"/>
    <w:rsid w:val="00A22FA8"/>
    <w:rsid w:val="00A23021"/>
    <w:rsid w:val="00A232F8"/>
    <w:rsid w:val="00A23417"/>
    <w:rsid w:val="00A23545"/>
    <w:rsid w:val="00A236A6"/>
    <w:rsid w:val="00A236C0"/>
    <w:rsid w:val="00A23793"/>
    <w:rsid w:val="00A237C2"/>
    <w:rsid w:val="00A23843"/>
    <w:rsid w:val="00A23BE9"/>
    <w:rsid w:val="00A23C27"/>
    <w:rsid w:val="00A23C8F"/>
    <w:rsid w:val="00A2407A"/>
    <w:rsid w:val="00A2412E"/>
    <w:rsid w:val="00A24159"/>
    <w:rsid w:val="00A241ED"/>
    <w:rsid w:val="00A242A5"/>
    <w:rsid w:val="00A24301"/>
    <w:rsid w:val="00A24361"/>
    <w:rsid w:val="00A243D1"/>
    <w:rsid w:val="00A24522"/>
    <w:rsid w:val="00A24727"/>
    <w:rsid w:val="00A24743"/>
    <w:rsid w:val="00A2477A"/>
    <w:rsid w:val="00A247C6"/>
    <w:rsid w:val="00A24872"/>
    <w:rsid w:val="00A24A34"/>
    <w:rsid w:val="00A24B3D"/>
    <w:rsid w:val="00A24C90"/>
    <w:rsid w:val="00A24EEF"/>
    <w:rsid w:val="00A24FC1"/>
    <w:rsid w:val="00A24FF5"/>
    <w:rsid w:val="00A25072"/>
    <w:rsid w:val="00A25084"/>
    <w:rsid w:val="00A25239"/>
    <w:rsid w:val="00A252C3"/>
    <w:rsid w:val="00A2538B"/>
    <w:rsid w:val="00A25421"/>
    <w:rsid w:val="00A25879"/>
    <w:rsid w:val="00A258F3"/>
    <w:rsid w:val="00A2593C"/>
    <w:rsid w:val="00A25B1A"/>
    <w:rsid w:val="00A25C6A"/>
    <w:rsid w:val="00A25D3A"/>
    <w:rsid w:val="00A25E76"/>
    <w:rsid w:val="00A260BB"/>
    <w:rsid w:val="00A262B3"/>
    <w:rsid w:val="00A26406"/>
    <w:rsid w:val="00A2661B"/>
    <w:rsid w:val="00A2673C"/>
    <w:rsid w:val="00A267A5"/>
    <w:rsid w:val="00A268E6"/>
    <w:rsid w:val="00A2691C"/>
    <w:rsid w:val="00A2699F"/>
    <w:rsid w:val="00A269A7"/>
    <w:rsid w:val="00A269F5"/>
    <w:rsid w:val="00A26CD6"/>
    <w:rsid w:val="00A26DA7"/>
    <w:rsid w:val="00A26DAD"/>
    <w:rsid w:val="00A26DBE"/>
    <w:rsid w:val="00A26DF4"/>
    <w:rsid w:val="00A26E9A"/>
    <w:rsid w:val="00A26EB2"/>
    <w:rsid w:val="00A26FFF"/>
    <w:rsid w:val="00A2700D"/>
    <w:rsid w:val="00A27583"/>
    <w:rsid w:val="00A27615"/>
    <w:rsid w:val="00A2774F"/>
    <w:rsid w:val="00A2779E"/>
    <w:rsid w:val="00A277A9"/>
    <w:rsid w:val="00A277DB"/>
    <w:rsid w:val="00A27AE1"/>
    <w:rsid w:val="00A27DD5"/>
    <w:rsid w:val="00A27DE3"/>
    <w:rsid w:val="00A27E3F"/>
    <w:rsid w:val="00A27E42"/>
    <w:rsid w:val="00A27E4E"/>
    <w:rsid w:val="00A27E58"/>
    <w:rsid w:val="00A27F0D"/>
    <w:rsid w:val="00A27F4B"/>
    <w:rsid w:val="00A30129"/>
    <w:rsid w:val="00A30350"/>
    <w:rsid w:val="00A30920"/>
    <w:rsid w:val="00A3092F"/>
    <w:rsid w:val="00A30A01"/>
    <w:rsid w:val="00A30AAF"/>
    <w:rsid w:val="00A30B96"/>
    <w:rsid w:val="00A30CC2"/>
    <w:rsid w:val="00A30FE9"/>
    <w:rsid w:val="00A31047"/>
    <w:rsid w:val="00A31123"/>
    <w:rsid w:val="00A31273"/>
    <w:rsid w:val="00A312B8"/>
    <w:rsid w:val="00A312D6"/>
    <w:rsid w:val="00A312E3"/>
    <w:rsid w:val="00A3142C"/>
    <w:rsid w:val="00A3142D"/>
    <w:rsid w:val="00A314F2"/>
    <w:rsid w:val="00A31755"/>
    <w:rsid w:val="00A318B9"/>
    <w:rsid w:val="00A318CC"/>
    <w:rsid w:val="00A3197E"/>
    <w:rsid w:val="00A31B67"/>
    <w:rsid w:val="00A31BD1"/>
    <w:rsid w:val="00A31CFD"/>
    <w:rsid w:val="00A31DC5"/>
    <w:rsid w:val="00A31E47"/>
    <w:rsid w:val="00A31EC3"/>
    <w:rsid w:val="00A31ED2"/>
    <w:rsid w:val="00A32114"/>
    <w:rsid w:val="00A3212D"/>
    <w:rsid w:val="00A3216C"/>
    <w:rsid w:val="00A32256"/>
    <w:rsid w:val="00A32376"/>
    <w:rsid w:val="00A32395"/>
    <w:rsid w:val="00A3239A"/>
    <w:rsid w:val="00A32492"/>
    <w:rsid w:val="00A32512"/>
    <w:rsid w:val="00A325AB"/>
    <w:rsid w:val="00A325C6"/>
    <w:rsid w:val="00A325F8"/>
    <w:rsid w:val="00A326DF"/>
    <w:rsid w:val="00A327EE"/>
    <w:rsid w:val="00A32896"/>
    <w:rsid w:val="00A3296A"/>
    <w:rsid w:val="00A32A0F"/>
    <w:rsid w:val="00A32A3A"/>
    <w:rsid w:val="00A32B1E"/>
    <w:rsid w:val="00A32C30"/>
    <w:rsid w:val="00A32CAF"/>
    <w:rsid w:val="00A32E95"/>
    <w:rsid w:val="00A32FEA"/>
    <w:rsid w:val="00A3319C"/>
    <w:rsid w:val="00A33240"/>
    <w:rsid w:val="00A33283"/>
    <w:rsid w:val="00A332FB"/>
    <w:rsid w:val="00A33621"/>
    <w:rsid w:val="00A337C5"/>
    <w:rsid w:val="00A33A55"/>
    <w:rsid w:val="00A33AD1"/>
    <w:rsid w:val="00A33B0C"/>
    <w:rsid w:val="00A33B95"/>
    <w:rsid w:val="00A33EDF"/>
    <w:rsid w:val="00A33FC8"/>
    <w:rsid w:val="00A34052"/>
    <w:rsid w:val="00A34055"/>
    <w:rsid w:val="00A340C0"/>
    <w:rsid w:val="00A340DB"/>
    <w:rsid w:val="00A34238"/>
    <w:rsid w:val="00A34287"/>
    <w:rsid w:val="00A342FB"/>
    <w:rsid w:val="00A34448"/>
    <w:rsid w:val="00A344E7"/>
    <w:rsid w:val="00A345DD"/>
    <w:rsid w:val="00A346B4"/>
    <w:rsid w:val="00A34728"/>
    <w:rsid w:val="00A34769"/>
    <w:rsid w:val="00A347E0"/>
    <w:rsid w:val="00A34A9A"/>
    <w:rsid w:val="00A34AC6"/>
    <w:rsid w:val="00A34C78"/>
    <w:rsid w:val="00A34CAD"/>
    <w:rsid w:val="00A34D5B"/>
    <w:rsid w:val="00A34DB2"/>
    <w:rsid w:val="00A34F3E"/>
    <w:rsid w:val="00A35125"/>
    <w:rsid w:val="00A351CD"/>
    <w:rsid w:val="00A351DE"/>
    <w:rsid w:val="00A3534B"/>
    <w:rsid w:val="00A353E0"/>
    <w:rsid w:val="00A3551C"/>
    <w:rsid w:val="00A3551F"/>
    <w:rsid w:val="00A35553"/>
    <w:rsid w:val="00A35629"/>
    <w:rsid w:val="00A35707"/>
    <w:rsid w:val="00A3593F"/>
    <w:rsid w:val="00A3597B"/>
    <w:rsid w:val="00A359DC"/>
    <w:rsid w:val="00A35AF2"/>
    <w:rsid w:val="00A35BED"/>
    <w:rsid w:val="00A35CA7"/>
    <w:rsid w:val="00A35D51"/>
    <w:rsid w:val="00A35D7F"/>
    <w:rsid w:val="00A35D89"/>
    <w:rsid w:val="00A35DC3"/>
    <w:rsid w:val="00A35E17"/>
    <w:rsid w:val="00A35E90"/>
    <w:rsid w:val="00A35FBC"/>
    <w:rsid w:val="00A36008"/>
    <w:rsid w:val="00A364DE"/>
    <w:rsid w:val="00A364E9"/>
    <w:rsid w:val="00A36A0F"/>
    <w:rsid w:val="00A36A58"/>
    <w:rsid w:val="00A36A9A"/>
    <w:rsid w:val="00A36AD9"/>
    <w:rsid w:val="00A36B28"/>
    <w:rsid w:val="00A36CFD"/>
    <w:rsid w:val="00A36CFF"/>
    <w:rsid w:val="00A36D57"/>
    <w:rsid w:val="00A36D96"/>
    <w:rsid w:val="00A36E98"/>
    <w:rsid w:val="00A37146"/>
    <w:rsid w:val="00A372B3"/>
    <w:rsid w:val="00A37331"/>
    <w:rsid w:val="00A373EC"/>
    <w:rsid w:val="00A3742E"/>
    <w:rsid w:val="00A374FE"/>
    <w:rsid w:val="00A37631"/>
    <w:rsid w:val="00A376E3"/>
    <w:rsid w:val="00A377B5"/>
    <w:rsid w:val="00A37947"/>
    <w:rsid w:val="00A37966"/>
    <w:rsid w:val="00A37BBD"/>
    <w:rsid w:val="00A37BE2"/>
    <w:rsid w:val="00A37CD6"/>
    <w:rsid w:val="00A37D36"/>
    <w:rsid w:val="00A37E9B"/>
    <w:rsid w:val="00A37EC4"/>
    <w:rsid w:val="00A37ED6"/>
    <w:rsid w:val="00A37F8D"/>
    <w:rsid w:val="00A4002F"/>
    <w:rsid w:val="00A402EA"/>
    <w:rsid w:val="00A40316"/>
    <w:rsid w:val="00A403A0"/>
    <w:rsid w:val="00A404D6"/>
    <w:rsid w:val="00A404D7"/>
    <w:rsid w:val="00A4050E"/>
    <w:rsid w:val="00A4071B"/>
    <w:rsid w:val="00A40731"/>
    <w:rsid w:val="00A40847"/>
    <w:rsid w:val="00A4086B"/>
    <w:rsid w:val="00A40877"/>
    <w:rsid w:val="00A409DE"/>
    <w:rsid w:val="00A40A8F"/>
    <w:rsid w:val="00A40C3F"/>
    <w:rsid w:val="00A40D1C"/>
    <w:rsid w:val="00A40EE1"/>
    <w:rsid w:val="00A40F3E"/>
    <w:rsid w:val="00A4103A"/>
    <w:rsid w:val="00A41140"/>
    <w:rsid w:val="00A4122C"/>
    <w:rsid w:val="00A4138F"/>
    <w:rsid w:val="00A41461"/>
    <w:rsid w:val="00A41493"/>
    <w:rsid w:val="00A414DA"/>
    <w:rsid w:val="00A414F8"/>
    <w:rsid w:val="00A415A2"/>
    <w:rsid w:val="00A416D0"/>
    <w:rsid w:val="00A41706"/>
    <w:rsid w:val="00A4172B"/>
    <w:rsid w:val="00A41747"/>
    <w:rsid w:val="00A41783"/>
    <w:rsid w:val="00A417E5"/>
    <w:rsid w:val="00A41804"/>
    <w:rsid w:val="00A4183D"/>
    <w:rsid w:val="00A4191A"/>
    <w:rsid w:val="00A41A13"/>
    <w:rsid w:val="00A41AB4"/>
    <w:rsid w:val="00A41B6F"/>
    <w:rsid w:val="00A41BB0"/>
    <w:rsid w:val="00A41BC6"/>
    <w:rsid w:val="00A41C56"/>
    <w:rsid w:val="00A41D3C"/>
    <w:rsid w:val="00A41FFA"/>
    <w:rsid w:val="00A422FE"/>
    <w:rsid w:val="00A4244A"/>
    <w:rsid w:val="00A42499"/>
    <w:rsid w:val="00A424DE"/>
    <w:rsid w:val="00A425F0"/>
    <w:rsid w:val="00A426B2"/>
    <w:rsid w:val="00A426C8"/>
    <w:rsid w:val="00A42725"/>
    <w:rsid w:val="00A42746"/>
    <w:rsid w:val="00A42758"/>
    <w:rsid w:val="00A429DC"/>
    <w:rsid w:val="00A42A18"/>
    <w:rsid w:val="00A42D69"/>
    <w:rsid w:val="00A42D84"/>
    <w:rsid w:val="00A42E34"/>
    <w:rsid w:val="00A42FD5"/>
    <w:rsid w:val="00A4301F"/>
    <w:rsid w:val="00A430F3"/>
    <w:rsid w:val="00A432B8"/>
    <w:rsid w:val="00A4335E"/>
    <w:rsid w:val="00A434B0"/>
    <w:rsid w:val="00A435E6"/>
    <w:rsid w:val="00A437BA"/>
    <w:rsid w:val="00A43869"/>
    <w:rsid w:val="00A43878"/>
    <w:rsid w:val="00A4397A"/>
    <w:rsid w:val="00A439BD"/>
    <w:rsid w:val="00A439FB"/>
    <w:rsid w:val="00A43A19"/>
    <w:rsid w:val="00A43A72"/>
    <w:rsid w:val="00A43CA5"/>
    <w:rsid w:val="00A43E47"/>
    <w:rsid w:val="00A43EC0"/>
    <w:rsid w:val="00A44139"/>
    <w:rsid w:val="00A44273"/>
    <w:rsid w:val="00A446FE"/>
    <w:rsid w:val="00A44775"/>
    <w:rsid w:val="00A44816"/>
    <w:rsid w:val="00A448D7"/>
    <w:rsid w:val="00A44B35"/>
    <w:rsid w:val="00A44B4F"/>
    <w:rsid w:val="00A44E9F"/>
    <w:rsid w:val="00A44ECF"/>
    <w:rsid w:val="00A450E1"/>
    <w:rsid w:val="00A45354"/>
    <w:rsid w:val="00A4540E"/>
    <w:rsid w:val="00A454F3"/>
    <w:rsid w:val="00A45580"/>
    <w:rsid w:val="00A45754"/>
    <w:rsid w:val="00A45AB1"/>
    <w:rsid w:val="00A45C2E"/>
    <w:rsid w:val="00A45E5F"/>
    <w:rsid w:val="00A45EBD"/>
    <w:rsid w:val="00A45F2E"/>
    <w:rsid w:val="00A4600B"/>
    <w:rsid w:val="00A460EB"/>
    <w:rsid w:val="00A4616F"/>
    <w:rsid w:val="00A461F3"/>
    <w:rsid w:val="00A4639A"/>
    <w:rsid w:val="00A46454"/>
    <w:rsid w:val="00A46467"/>
    <w:rsid w:val="00A46665"/>
    <w:rsid w:val="00A4669A"/>
    <w:rsid w:val="00A466F3"/>
    <w:rsid w:val="00A4678F"/>
    <w:rsid w:val="00A4679C"/>
    <w:rsid w:val="00A46805"/>
    <w:rsid w:val="00A4687C"/>
    <w:rsid w:val="00A468C0"/>
    <w:rsid w:val="00A469D4"/>
    <w:rsid w:val="00A46B76"/>
    <w:rsid w:val="00A46CDD"/>
    <w:rsid w:val="00A46DF4"/>
    <w:rsid w:val="00A46DFE"/>
    <w:rsid w:val="00A46E6F"/>
    <w:rsid w:val="00A46EFF"/>
    <w:rsid w:val="00A47257"/>
    <w:rsid w:val="00A47402"/>
    <w:rsid w:val="00A4748C"/>
    <w:rsid w:val="00A474C7"/>
    <w:rsid w:val="00A476F8"/>
    <w:rsid w:val="00A476FF"/>
    <w:rsid w:val="00A4783C"/>
    <w:rsid w:val="00A47872"/>
    <w:rsid w:val="00A47973"/>
    <w:rsid w:val="00A47A0E"/>
    <w:rsid w:val="00A47AC0"/>
    <w:rsid w:val="00A47DF5"/>
    <w:rsid w:val="00A47EC8"/>
    <w:rsid w:val="00A47F05"/>
    <w:rsid w:val="00A5004B"/>
    <w:rsid w:val="00A50201"/>
    <w:rsid w:val="00A50377"/>
    <w:rsid w:val="00A50382"/>
    <w:rsid w:val="00A5054E"/>
    <w:rsid w:val="00A505C9"/>
    <w:rsid w:val="00A5069D"/>
    <w:rsid w:val="00A506D9"/>
    <w:rsid w:val="00A5073F"/>
    <w:rsid w:val="00A507DD"/>
    <w:rsid w:val="00A507EE"/>
    <w:rsid w:val="00A50872"/>
    <w:rsid w:val="00A5098B"/>
    <w:rsid w:val="00A50A7D"/>
    <w:rsid w:val="00A50BBF"/>
    <w:rsid w:val="00A50C82"/>
    <w:rsid w:val="00A50CB4"/>
    <w:rsid w:val="00A50CFE"/>
    <w:rsid w:val="00A50E9D"/>
    <w:rsid w:val="00A50F5B"/>
    <w:rsid w:val="00A50FDC"/>
    <w:rsid w:val="00A50FEC"/>
    <w:rsid w:val="00A50FF3"/>
    <w:rsid w:val="00A51117"/>
    <w:rsid w:val="00A51404"/>
    <w:rsid w:val="00A517AF"/>
    <w:rsid w:val="00A5198C"/>
    <w:rsid w:val="00A519EC"/>
    <w:rsid w:val="00A51A2B"/>
    <w:rsid w:val="00A51B04"/>
    <w:rsid w:val="00A51B18"/>
    <w:rsid w:val="00A51B8C"/>
    <w:rsid w:val="00A51D2F"/>
    <w:rsid w:val="00A51E12"/>
    <w:rsid w:val="00A51EF9"/>
    <w:rsid w:val="00A51F8F"/>
    <w:rsid w:val="00A51FA6"/>
    <w:rsid w:val="00A522A6"/>
    <w:rsid w:val="00A522E4"/>
    <w:rsid w:val="00A5244F"/>
    <w:rsid w:val="00A524C1"/>
    <w:rsid w:val="00A52630"/>
    <w:rsid w:val="00A52682"/>
    <w:rsid w:val="00A528D6"/>
    <w:rsid w:val="00A52957"/>
    <w:rsid w:val="00A52A87"/>
    <w:rsid w:val="00A52B5D"/>
    <w:rsid w:val="00A52B7A"/>
    <w:rsid w:val="00A52BFD"/>
    <w:rsid w:val="00A52DF3"/>
    <w:rsid w:val="00A52E9D"/>
    <w:rsid w:val="00A52F44"/>
    <w:rsid w:val="00A52F74"/>
    <w:rsid w:val="00A5306A"/>
    <w:rsid w:val="00A530FC"/>
    <w:rsid w:val="00A53107"/>
    <w:rsid w:val="00A53115"/>
    <w:rsid w:val="00A53138"/>
    <w:rsid w:val="00A531F8"/>
    <w:rsid w:val="00A5324A"/>
    <w:rsid w:val="00A53404"/>
    <w:rsid w:val="00A5343E"/>
    <w:rsid w:val="00A53462"/>
    <w:rsid w:val="00A534FB"/>
    <w:rsid w:val="00A53575"/>
    <w:rsid w:val="00A535F1"/>
    <w:rsid w:val="00A5367A"/>
    <w:rsid w:val="00A53695"/>
    <w:rsid w:val="00A536F2"/>
    <w:rsid w:val="00A53705"/>
    <w:rsid w:val="00A53825"/>
    <w:rsid w:val="00A53847"/>
    <w:rsid w:val="00A53860"/>
    <w:rsid w:val="00A53900"/>
    <w:rsid w:val="00A53904"/>
    <w:rsid w:val="00A53B52"/>
    <w:rsid w:val="00A5400D"/>
    <w:rsid w:val="00A54169"/>
    <w:rsid w:val="00A54241"/>
    <w:rsid w:val="00A54267"/>
    <w:rsid w:val="00A5426E"/>
    <w:rsid w:val="00A54282"/>
    <w:rsid w:val="00A54567"/>
    <w:rsid w:val="00A5466B"/>
    <w:rsid w:val="00A546F2"/>
    <w:rsid w:val="00A54841"/>
    <w:rsid w:val="00A548F3"/>
    <w:rsid w:val="00A54AC9"/>
    <w:rsid w:val="00A54BCC"/>
    <w:rsid w:val="00A54C77"/>
    <w:rsid w:val="00A54C87"/>
    <w:rsid w:val="00A54CCB"/>
    <w:rsid w:val="00A54DB0"/>
    <w:rsid w:val="00A54E79"/>
    <w:rsid w:val="00A54FDD"/>
    <w:rsid w:val="00A55100"/>
    <w:rsid w:val="00A5518B"/>
    <w:rsid w:val="00A551A8"/>
    <w:rsid w:val="00A551E2"/>
    <w:rsid w:val="00A5522F"/>
    <w:rsid w:val="00A552E8"/>
    <w:rsid w:val="00A553AB"/>
    <w:rsid w:val="00A55404"/>
    <w:rsid w:val="00A556C8"/>
    <w:rsid w:val="00A556F1"/>
    <w:rsid w:val="00A55742"/>
    <w:rsid w:val="00A5595A"/>
    <w:rsid w:val="00A559B6"/>
    <w:rsid w:val="00A559E4"/>
    <w:rsid w:val="00A55A75"/>
    <w:rsid w:val="00A55A9F"/>
    <w:rsid w:val="00A55B18"/>
    <w:rsid w:val="00A55B8B"/>
    <w:rsid w:val="00A55DED"/>
    <w:rsid w:val="00A55E10"/>
    <w:rsid w:val="00A55E33"/>
    <w:rsid w:val="00A55F46"/>
    <w:rsid w:val="00A5604E"/>
    <w:rsid w:val="00A56153"/>
    <w:rsid w:val="00A56317"/>
    <w:rsid w:val="00A564A3"/>
    <w:rsid w:val="00A56530"/>
    <w:rsid w:val="00A566ED"/>
    <w:rsid w:val="00A566FE"/>
    <w:rsid w:val="00A56770"/>
    <w:rsid w:val="00A567B3"/>
    <w:rsid w:val="00A567BE"/>
    <w:rsid w:val="00A56900"/>
    <w:rsid w:val="00A5697A"/>
    <w:rsid w:val="00A5697F"/>
    <w:rsid w:val="00A56B00"/>
    <w:rsid w:val="00A56B41"/>
    <w:rsid w:val="00A56B64"/>
    <w:rsid w:val="00A56BAE"/>
    <w:rsid w:val="00A56BE2"/>
    <w:rsid w:val="00A56D1A"/>
    <w:rsid w:val="00A56E66"/>
    <w:rsid w:val="00A56EDB"/>
    <w:rsid w:val="00A56F65"/>
    <w:rsid w:val="00A56F8D"/>
    <w:rsid w:val="00A570AE"/>
    <w:rsid w:val="00A57138"/>
    <w:rsid w:val="00A5733B"/>
    <w:rsid w:val="00A5749A"/>
    <w:rsid w:val="00A57554"/>
    <w:rsid w:val="00A575C5"/>
    <w:rsid w:val="00A576C1"/>
    <w:rsid w:val="00A57811"/>
    <w:rsid w:val="00A57AD3"/>
    <w:rsid w:val="00A57BD1"/>
    <w:rsid w:val="00A57CFA"/>
    <w:rsid w:val="00A57DC3"/>
    <w:rsid w:val="00A57ED2"/>
    <w:rsid w:val="00A57EE4"/>
    <w:rsid w:val="00A57F58"/>
    <w:rsid w:val="00A601D2"/>
    <w:rsid w:val="00A602A9"/>
    <w:rsid w:val="00A6031F"/>
    <w:rsid w:val="00A60653"/>
    <w:rsid w:val="00A6068C"/>
    <w:rsid w:val="00A606D3"/>
    <w:rsid w:val="00A609F7"/>
    <w:rsid w:val="00A60A0B"/>
    <w:rsid w:val="00A60A61"/>
    <w:rsid w:val="00A60BA9"/>
    <w:rsid w:val="00A60CE6"/>
    <w:rsid w:val="00A60DE7"/>
    <w:rsid w:val="00A60E2B"/>
    <w:rsid w:val="00A60EB0"/>
    <w:rsid w:val="00A60ED8"/>
    <w:rsid w:val="00A60FEC"/>
    <w:rsid w:val="00A610EF"/>
    <w:rsid w:val="00A611D2"/>
    <w:rsid w:val="00A612CD"/>
    <w:rsid w:val="00A612F0"/>
    <w:rsid w:val="00A613C1"/>
    <w:rsid w:val="00A61437"/>
    <w:rsid w:val="00A614F3"/>
    <w:rsid w:val="00A616AE"/>
    <w:rsid w:val="00A61865"/>
    <w:rsid w:val="00A6190A"/>
    <w:rsid w:val="00A61942"/>
    <w:rsid w:val="00A61A71"/>
    <w:rsid w:val="00A61A84"/>
    <w:rsid w:val="00A61D1F"/>
    <w:rsid w:val="00A61D98"/>
    <w:rsid w:val="00A61DD8"/>
    <w:rsid w:val="00A61DE6"/>
    <w:rsid w:val="00A61E27"/>
    <w:rsid w:val="00A61E4D"/>
    <w:rsid w:val="00A61E68"/>
    <w:rsid w:val="00A61E6E"/>
    <w:rsid w:val="00A61E94"/>
    <w:rsid w:val="00A61F8E"/>
    <w:rsid w:val="00A620EF"/>
    <w:rsid w:val="00A623F8"/>
    <w:rsid w:val="00A62463"/>
    <w:rsid w:val="00A625A2"/>
    <w:rsid w:val="00A6263B"/>
    <w:rsid w:val="00A626C1"/>
    <w:rsid w:val="00A62756"/>
    <w:rsid w:val="00A62776"/>
    <w:rsid w:val="00A62846"/>
    <w:rsid w:val="00A62950"/>
    <w:rsid w:val="00A6295B"/>
    <w:rsid w:val="00A629AE"/>
    <w:rsid w:val="00A62A48"/>
    <w:rsid w:val="00A62BD9"/>
    <w:rsid w:val="00A62BDD"/>
    <w:rsid w:val="00A62CB1"/>
    <w:rsid w:val="00A62E8D"/>
    <w:rsid w:val="00A62EBF"/>
    <w:rsid w:val="00A62F5B"/>
    <w:rsid w:val="00A630E3"/>
    <w:rsid w:val="00A631A2"/>
    <w:rsid w:val="00A632C4"/>
    <w:rsid w:val="00A6335D"/>
    <w:rsid w:val="00A63368"/>
    <w:rsid w:val="00A634D1"/>
    <w:rsid w:val="00A63547"/>
    <w:rsid w:val="00A6373E"/>
    <w:rsid w:val="00A63753"/>
    <w:rsid w:val="00A637D0"/>
    <w:rsid w:val="00A63868"/>
    <w:rsid w:val="00A6386D"/>
    <w:rsid w:val="00A638E6"/>
    <w:rsid w:val="00A63A40"/>
    <w:rsid w:val="00A63C38"/>
    <w:rsid w:val="00A63CBB"/>
    <w:rsid w:val="00A63E76"/>
    <w:rsid w:val="00A63E7A"/>
    <w:rsid w:val="00A63ECD"/>
    <w:rsid w:val="00A63F39"/>
    <w:rsid w:val="00A640C4"/>
    <w:rsid w:val="00A64116"/>
    <w:rsid w:val="00A641AC"/>
    <w:rsid w:val="00A64215"/>
    <w:rsid w:val="00A64248"/>
    <w:rsid w:val="00A64262"/>
    <w:rsid w:val="00A64320"/>
    <w:rsid w:val="00A643D5"/>
    <w:rsid w:val="00A6444F"/>
    <w:rsid w:val="00A64517"/>
    <w:rsid w:val="00A64543"/>
    <w:rsid w:val="00A647AE"/>
    <w:rsid w:val="00A64817"/>
    <w:rsid w:val="00A64839"/>
    <w:rsid w:val="00A649F1"/>
    <w:rsid w:val="00A64A2A"/>
    <w:rsid w:val="00A64ADC"/>
    <w:rsid w:val="00A64DF9"/>
    <w:rsid w:val="00A64E69"/>
    <w:rsid w:val="00A64EA8"/>
    <w:rsid w:val="00A64F2A"/>
    <w:rsid w:val="00A65034"/>
    <w:rsid w:val="00A653FC"/>
    <w:rsid w:val="00A6540C"/>
    <w:rsid w:val="00A65427"/>
    <w:rsid w:val="00A65457"/>
    <w:rsid w:val="00A65512"/>
    <w:rsid w:val="00A65554"/>
    <w:rsid w:val="00A655B5"/>
    <w:rsid w:val="00A65738"/>
    <w:rsid w:val="00A65819"/>
    <w:rsid w:val="00A658B4"/>
    <w:rsid w:val="00A6595D"/>
    <w:rsid w:val="00A65A69"/>
    <w:rsid w:val="00A65A6E"/>
    <w:rsid w:val="00A65CBE"/>
    <w:rsid w:val="00A65D0A"/>
    <w:rsid w:val="00A65D33"/>
    <w:rsid w:val="00A65D41"/>
    <w:rsid w:val="00A65DEE"/>
    <w:rsid w:val="00A660B8"/>
    <w:rsid w:val="00A660CD"/>
    <w:rsid w:val="00A660CE"/>
    <w:rsid w:val="00A6633A"/>
    <w:rsid w:val="00A6637C"/>
    <w:rsid w:val="00A66548"/>
    <w:rsid w:val="00A66550"/>
    <w:rsid w:val="00A66566"/>
    <w:rsid w:val="00A666BD"/>
    <w:rsid w:val="00A6676D"/>
    <w:rsid w:val="00A66790"/>
    <w:rsid w:val="00A668E6"/>
    <w:rsid w:val="00A669E8"/>
    <w:rsid w:val="00A66B30"/>
    <w:rsid w:val="00A66BCA"/>
    <w:rsid w:val="00A66CCE"/>
    <w:rsid w:val="00A66E39"/>
    <w:rsid w:val="00A671CB"/>
    <w:rsid w:val="00A673A0"/>
    <w:rsid w:val="00A673C3"/>
    <w:rsid w:val="00A67405"/>
    <w:rsid w:val="00A6744B"/>
    <w:rsid w:val="00A6747C"/>
    <w:rsid w:val="00A67540"/>
    <w:rsid w:val="00A675C2"/>
    <w:rsid w:val="00A67615"/>
    <w:rsid w:val="00A676B3"/>
    <w:rsid w:val="00A67704"/>
    <w:rsid w:val="00A6778E"/>
    <w:rsid w:val="00A678F5"/>
    <w:rsid w:val="00A67B1F"/>
    <w:rsid w:val="00A67B4D"/>
    <w:rsid w:val="00A67E23"/>
    <w:rsid w:val="00A67F5B"/>
    <w:rsid w:val="00A700B4"/>
    <w:rsid w:val="00A702ED"/>
    <w:rsid w:val="00A703BC"/>
    <w:rsid w:val="00A7042A"/>
    <w:rsid w:val="00A704A6"/>
    <w:rsid w:val="00A704CD"/>
    <w:rsid w:val="00A70626"/>
    <w:rsid w:val="00A7070E"/>
    <w:rsid w:val="00A70766"/>
    <w:rsid w:val="00A7080E"/>
    <w:rsid w:val="00A7082C"/>
    <w:rsid w:val="00A709EA"/>
    <w:rsid w:val="00A70B2E"/>
    <w:rsid w:val="00A70B3F"/>
    <w:rsid w:val="00A70CAC"/>
    <w:rsid w:val="00A70DE9"/>
    <w:rsid w:val="00A70E26"/>
    <w:rsid w:val="00A70E30"/>
    <w:rsid w:val="00A70ED4"/>
    <w:rsid w:val="00A70F70"/>
    <w:rsid w:val="00A71025"/>
    <w:rsid w:val="00A71164"/>
    <w:rsid w:val="00A711DB"/>
    <w:rsid w:val="00A71280"/>
    <w:rsid w:val="00A713E8"/>
    <w:rsid w:val="00A71523"/>
    <w:rsid w:val="00A715EC"/>
    <w:rsid w:val="00A71736"/>
    <w:rsid w:val="00A717CD"/>
    <w:rsid w:val="00A718BE"/>
    <w:rsid w:val="00A71919"/>
    <w:rsid w:val="00A7196C"/>
    <w:rsid w:val="00A7198F"/>
    <w:rsid w:val="00A71992"/>
    <w:rsid w:val="00A71A91"/>
    <w:rsid w:val="00A71CA0"/>
    <w:rsid w:val="00A71D8E"/>
    <w:rsid w:val="00A71F63"/>
    <w:rsid w:val="00A71FCF"/>
    <w:rsid w:val="00A7210B"/>
    <w:rsid w:val="00A72278"/>
    <w:rsid w:val="00A7230B"/>
    <w:rsid w:val="00A7232E"/>
    <w:rsid w:val="00A72375"/>
    <w:rsid w:val="00A723DB"/>
    <w:rsid w:val="00A724FD"/>
    <w:rsid w:val="00A7263C"/>
    <w:rsid w:val="00A72642"/>
    <w:rsid w:val="00A7274E"/>
    <w:rsid w:val="00A72A1E"/>
    <w:rsid w:val="00A72CFB"/>
    <w:rsid w:val="00A72EAC"/>
    <w:rsid w:val="00A72ED6"/>
    <w:rsid w:val="00A72F06"/>
    <w:rsid w:val="00A72FC8"/>
    <w:rsid w:val="00A730E9"/>
    <w:rsid w:val="00A730EC"/>
    <w:rsid w:val="00A731A3"/>
    <w:rsid w:val="00A7327F"/>
    <w:rsid w:val="00A732BA"/>
    <w:rsid w:val="00A732DB"/>
    <w:rsid w:val="00A732E4"/>
    <w:rsid w:val="00A7335B"/>
    <w:rsid w:val="00A7338C"/>
    <w:rsid w:val="00A7369C"/>
    <w:rsid w:val="00A736D0"/>
    <w:rsid w:val="00A73A7F"/>
    <w:rsid w:val="00A73B6D"/>
    <w:rsid w:val="00A73BF5"/>
    <w:rsid w:val="00A73C47"/>
    <w:rsid w:val="00A73E5B"/>
    <w:rsid w:val="00A73F88"/>
    <w:rsid w:val="00A73FD4"/>
    <w:rsid w:val="00A7401F"/>
    <w:rsid w:val="00A74028"/>
    <w:rsid w:val="00A74041"/>
    <w:rsid w:val="00A74197"/>
    <w:rsid w:val="00A7420B"/>
    <w:rsid w:val="00A742C7"/>
    <w:rsid w:val="00A742E0"/>
    <w:rsid w:val="00A74536"/>
    <w:rsid w:val="00A746BF"/>
    <w:rsid w:val="00A746FA"/>
    <w:rsid w:val="00A74767"/>
    <w:rsid w:val="00A7491D"/>
    <w:rsid w:val="00A74AF3"/>
    <w:rsid w:val="00A74B5C"/>
    <w:rsid w:val="00A74BF3"/>
    <w:rsid w:val="00A74C40"/>
    <w:rsid w:val="00A74CD4"/>
    <w:rsid w:val="00A74F14"/>
    <w:rsid w:val="00A74F1A"/>
    <w:rsid w:val="00A74F8C"/>
    <w:rsid w:val="00A75617"/>
    <w:rsid w:val="00A7577E"/>
    <w:rsid w:val="00A7586E"/>
    <w:rsid w:val="00A75DAA"/>
    <w:rsid w:val="00A76015"/>
    <w:rsid w:val="00A761C7"/>
    <w:rsid w:val="00A7622E"/>
    <w:rsid w:val="00A76364"/>
    <w:rsid w:val="00A763BF"/>
    <w:rsid w:val="00A7647F"/>
    <w:rsid w:val="00A7651D"/>
    <w:rsid w:val="00A7690A"/>
    <w:rsid w:val="00A76A1F"/>
    <w:rsid w:val="00A76B93"/>
    <w:rsid w:val="00A76BA5"/>
    <w:rsid w:val="00A76C42"/>
    <w:rsid w:val="00A76FE8"/>
    <w:rsid w:val="00A7706E"/>
    <w:rsid w:val="00A7710B"/>
    <w:rsid w:val="00A77280"/>
    <w:rsid w:val="00A773BB"/>
    <w:rsid w:val="00A777D5"/>
    <w:rsid w:val="00A7797E"/>
    <w:rsid w:val="00A77AAE"/>
    <w:rsid w:val="00A77BBC"/>
    <w:rsid w:val="00A77C53"/>
    <w:rsid w:val="00A77D65"/>
    <w:rsid w:val="00A77DD6"/>
    <w:rsid w:val="00A77E00"/>
    <w:rsid w:val="00A77E3C"/>
    <w:rsid w:val="00A77EAB"/>
    <w:rsid w:val="00A800FB"/>
    <w:rsid w:val="00A8016E"/>
    <w:rsid w:val="00A802A5"/>
    <w:rsid w:val="00A802D6"/>
    <w:rsid w:val="00A8036D"/>
    <w:rsid w:val="00A8039F"/>
    <w:rsid w:val="00A803FF"/>
    <w:rsid w:val="00A80432"/>
    <w:rsid w:val="00A80468"/>
    <w:rsid w:val="00A80570"/>
    <w:rsid w:val="00A80622"/>
    <w:rsid w:val="00A8067D"/>
    <w:rsid w:val="00A80728"/>
    <w:rsid w:val="00A80A0D"/>
    <w:rsid w:val="00A80E59"/>
    <w:rsid w:val="00A80F93"/>
    <w:rsid w:val="00A810AD"/>
    <w:rsid w:val="00A810B9"/>
    <w:rsid w:val="00A810D6"/>
    <w:rsid w:val="00A81154"/>
    <w:rsid w:val="00A811B4"/>
    <w:rsid w:val="00A811E6"/>
    <w:rsid w:val="00A811F8"/>
    <w:rsid w:val="00A8122E"/>
    <w:rsid w:val="00A812DA"/>
    <w:rsid w:val="00A812FA"/>
    <w:rsid w:val="00A812FC"/>
    <w:rsid w:val="00A813EF"/>
    <w:rsid w:val="00A8140E"/>
    <w:rsid w:val="00A81491"/>
    <w:rsid w:val="00A8155A"/>
    <w:rsid w:val="00A81648"/>
    <w:rsid w:val="00A818EE"/>
    <w:rsid w:val="00A81968"/>
    <w:rsid w:val="00A81A8F"/>
    <w:rsid w:val="00A81C75"/>
    <w:rsid w:val="00A81C84"/>
    <w:rsid w:val="00A81D5F"/>
    <w:rsid w:val="00A81DDB"/>
    <w:rsid w:val="00A81E28"/>
    <w:rsid w:val="00A81E37"/>
    <w:rsid w:val="00A81E50"/>
    <w:rsid w:val="00A81E86"/>
    <w:rsid w:val="00A81F5D"/>
    <w:rsid w:val="00A8204D"/>
    <w:rsid w:val="00A82067"/>
    <w:rsid w:val="00A821E4"/>
    <w:rsid w:val="00A82406"/>
    <w:rsid w:val="00A82415"/>
    <w:rsid w:val="00A82542"/>
    <w:rsid w:val="00A82548"/>
    <w:rsid w:val="00A82658"/>
    <w:rsid w:val="00A8268E"/>
    <w:rsid w:val="00A8273A"/>
    <w:rsid w:val="00A82881"/>
    <w:rsid w:val="00A82896"/>
    <w:rsid w:val="00A828DF"/>
    <w:rsid w:val="00A8292D"/>
    <w:rsid w:val="00A829C1"/>
    <w:rsid w:val="00A82A05"/>
    <w:rsid w:val="00A82A41"/>
    <w:rsid w:val="00A82B3A"/>
    <w:rsid w:val="00A82C0B"/>
    <w:rsid w:val="00A82C80"/>
    <w:rsid w:val="00A82C85"/>
    <w:rsid w:val="00A82CDE"/>
    <w:rsid w:val="00A82CE9"/>
    <w:rsid w:val="00A82D70"/>
    <w:rsid w:val="00A82EEE"/>
    <w:rsid w:val="00A82F32"/>
    <w:rsid w:val="00A830CE"/>
    <w:rsid w:val="00A83572"/>
    <w:rsid w:val="00A836BD"/>
    <w:rsid w:val="00A83816"/>
    <w:rsid w:val="00A83819"/>
    <w:rsid w:val="00A838CC"/>
    <w:rsid w:val="00A83974"/>
    <w:rsid w:val="00A839CE"/>
    <w:rsid w:val="00A83B57"/>
    <w:rsid w:val="00A83BCC"/>
    <w:rsid w:val="00A83C0B"/>
    <w:rsid w:val="00A83E4B"/>
    <w:rsid w:val="00A83FAC"/>
    <w:rsid w:val="00A83FD4"/>
    <w:rsid w:val="00A84000"/>
    <w:rsid w:val="00A8422C"/>
    <w:rsid w:val="00A84290"/>
    <w:rsid w:val="00A84389"/>
    <w:rsid w:val="00A843B0"/>
    <w:rsid w:val="00A847CA"/>
    <w:rsid w:val="00A8482E"/>
    <w:rsid w:val="00A8485E"/>
    <w:rsid w:val="00A84A0B"/>
    <w:rsid w:val="00A84A14"/>
    <w:rsid w:val="00A84A77"/>
    <w:rsid w:val="00A84B5D"/>
    <w:rsid w:val="00A84CCF"/>
    <w:rsid w:val="00A84D44"/>
    <w:rsid w:val="00A84F8E"/>
    <w:rsid w:val="00A84FC2"/>
    <w:rsid w:val="00A8537A"/>
    <w:rsid w:val="00A853B6"/>
    <w:rsid w:val="00A85409"/>
    <w:rsid w:val="00A85564"/>
    <w:rsid w:val="00A85681"/>
    <w:rsid w:val="00A859B2"/>
    <w:rsid w:val="00A85A0B"/>
    <w:rsid w:val="00A85AA0"/>
    <w:rsid w:val="00A85CD8"/>
    <w:rsid w:val="00A85D94"/>
    <w:rsid w:val="00A85FE0"/>
    <w:rsid w:val="00A8606C"/>
    <w:rsid w:val="00A861C2"/>
    <w:rsid w:val="00A861C6"/>
    <w:rsid w:val="00A861E3"/>
    <w:rsid w:val="00A861E4"/>
    <w:rsid w:val="00A864A3"/>
    <w:rsid w:val="00A864D7"/>
    <w:rsid w:val="00A864FB"/>
    <w:rsid w:val="00A86590"/>
    <w:rsid w:val="00A865B4"/>
    <w:rsid w:val="00A865EE"/>
    <w:rsid w:val="00A86611"/>
    <w:rsid w:val="00A8666E"/>
    <w:rsid w:val="00A86740"/>
    <w:rsid w:val="00A86803"/>
    <w:rsid w:val="00A869B2"/>
    <w:rsid w:val="00A869CA"/>
    <w:rsid w:val="00A86A53"/>
    <w:rsid w:val="00A86A8D"/>
    <w:rsid w:val="00A86B70"/>
    <w:rsid w:val="00A86B8C"/>
    <w:rsid w:val="00A86CF1"/>
    <w:rsid w:val="00A86DAF"/>
    <w:rsid w:val="00A86E0F"/>
    <w:rsid w:val="00A86E67"/>
    <w:rsid w:val="00A86F44"/>
    <w:rsid w:val="00A86FB4"/>
    <w:rsid w:val="00A86FFC"/>
    <w:rsid w:val="00A87032"/>
    <w:rsid w:val="00A871F0"/>
    <w:rsid w:val="00A8728F"/>
    <w:rsid w:val="00A872B3"/>
    <w:rsid w:val="00A872EE"/>
    <w:rsid w:val="00A874CE"/>
    <w:rsid w:val="00A8751E"/>
    <w:rsid w:val="00A87816"/>
    <w:rsid w:val="00A8785A"/>
    <w:rsid w:val="00A878E7"/>
    <w:rsid w:val="00A879C4"/>
    <w:rsid w:val="00A879FC"/>
    <w:rsid w:val="00A87B26"/>
    <w:rsid w:val="00A87C5E"/>
    <w:rsid w:val="00A87CDE"/>
    <w:rsid w:val="00A87DC3"/>
    <w:rsid w:val="00A87E4A"/>
    <w:rsid w:val="00A9009E"/>
    <w:rsid w:val="00A90245"/>
    <w:rsid w:val="00A903A1"/>
    <w:rsid w:val="00A904A9"/>
    <w:rsid w:val="00A904C2"/>
    <w:rsid w:val="00A90594"/>
    <w:rsid w:val="00A90807"/>
    <w:rsid w:val="00A908A6"/>
    <w:rsid w:val="00A908AB"/>
    <w:rsid w:val="00A90953"/>
    <w:rsid w:val="00A90C3D"/>
    <w:rsid w:val="00A90E48"/>
    <w:rsid w:val="00A90EDE"/>
    <w:rsid w:val="00A90F74"/>
    <w:rsid w:val="00A90F90"/>
    <w:rsid w:val="00A9102E"/>
    <w:rsid w:val="00A913B6"/>
    <w:rsid w:val="00A91581"/>
    <w:rsid w:val="00A91630"/>
    <w:rsid w:val="00A9175D"/>
    <w:rsid w:val="00A9181C"/>
    <w:rsid w:val="00A9184B"/>
    <w:rsid w:val="00A91891"/>
    <w:rsid w:val="00A9190F"/>
    <w:rsid w:val="00A919C9"/>
    <w:rsid w:val="00A91A14"/>
    <w:rsid w:val="00A91A26"/>
    <w:rsid w:val="00A91AB2"/>
    <w:rsid w:val="00A91E28"/>
    <w:rsid w:val="00A920A3"/>
    <w:rsid w:val="00A921C0"/>
    <w:rsid w:val="00A92293"/>
    <w:rsid w:val="00A92617"/>
    <w:rsid w:val="00A926D5"/>
    <w:rsid w:val="00A926E2"/>
    <w:rsid w:val="00A92862"/>
    <w:rsid w:val="00A92880"/>
    <w:rsid w:val="00A92937"/>
    <w:rsid w:val="00A92A04"/>
    <w:rsid w:val="00A92AA1"/>
    <w:rsid w:val="00A92B24"/>
    <w:rsid w:val="00A92B36"/>
    <w:rsid w:val="00A92BEB"/>
    <w:rsid w:val="00A92C13"/>
    <w:rsid w:val="00A92D42"/>
    <w:rsid w:val="00A92DA0"/>
    <w:rsid w:val="00A92DEA"/>
    <w:rsid w:val="00A92F00"/>
    <w:rsid w:val="00A93010"/>
    <w:rsid w:val="00A932E8"/>
    <w:rsid w:val="00A93384"/>
    <w:rsid w:val="00A93427"/>
    <w:rsid w:val="00A9343C"/>
    <w:rsid w:val="00A9344C"/>
    <w:rsid w:val="00A9345A"/>
    <w:rsid w:val="00A934F6"/>
    <w:rsid w:val="00A93550"/>
    <w:rsid w:val="00A9357A"/>
    <w:rsid w:val="00A935F2"/>
    <w:rsid w:val="00A936C0"/>
    <w:rsid w:val="00A936CB"/>
    <w:rsid w:val="00A93799"/>
    <w:rsid w:val="00A937AC"/>
    <w:rsid w:val="00A93800"/>
    <w:rsid w:val="00A939D4"/>
    <w:rsid w:val="00A93A46"/>
    <w:rsid w:val="00A93AA1"/>
    <w:rsid w:val="00A93B1A"/>
    <w:rsid w:val="00A93C94"/>
    <w:rsid w:val="00A93DD9"/>
    <w:rsid w:val="00A93F3B"/>
    <w:rsid w:val="00A93F3F"/>
    <w:rsid w:val="00A93F50"/>
    <w:rsid w:val="00A93FB5"/>
    <w:rsid w:val="00A9406A"/>
    <w:rsid w:val="00A94399"/>
    <w:rsid w:val="00A943A2"/>
    <w:rsid w:val="00A944D9"/>
    <w:rsid w:val="00A9464E"/>
    <w:rsid w:val="00A94664"/>
    <w:rsid w:val="00A94729"/>
    <w:rsid w:val="00A947C7"/>
    <w:rsid w:val="00A948F4"/>
    <w:rsid w:val="00A94AD3"/>
    <w:rsid w:val="00A94B67"/>
    <w:rsid w:val="00A94BF6"/>
    <w:rsid w:val="00A94C96"/>
    <w:rsid w:val="00A94CE6"/>
    <w:rsid w:val="00A94EAA"/>
    <w:rsid w:val="00A94F26"/>
    <w:rsid w:val="00A94FE1"/>
    <w:rsid w:val="00A94FF9"/>
    <w:rsid w:val="00A95260"/>
    <w:rsid w:val="00A952B5"/>
    <w:rsid w:val="00A95335"/>
    <w:rsid w:val="00A9539C"/>
    <w:rsid w:val="00A9539F"/>
    <w:rsid w:val="00A955C7"/>
    <w:rsid w:val="00A95661"/>
    <w:rsid w:val="00A95672"/>
    <w:rsid w:val="00A956B4"/>
    <w:rsid w:val="00A95758"/>
    <w:rsid w:val="00A957F9"/>
    <w:rsid w:val="00A958C2"/>
    <w:rsid w:val="00A959D9"/>
    <w:rsid w:val="00A95A3A"/>
    <w:rsid w:val="00A95A53"/>
    <w:rsid w:val="00A95ACA"/>
    <w:rsid w:val="00A95B9B"/>
    <w:rsid w:val="00A95BE2"/>
    <w:rsid w:val="00A95CAD"/>
    <w:rsid w:val="00A95ED3"/>
    <w:rsid w:val="00A9608F"/>
    <w:rsid w:val="00A960FC"/>
    <w:rsid w:val="00A961A9"/>
    <w:rsid w:val="00A96738"/>
    <w:rsid w:val="00A9691B"/>
    <w:rsid w:val="00A96925"/>
    <w:rsid w:val="00A969DA"/>
    <w:rsid w:val="00A96A6C"/>
    <w:rsid w:val="00A96A9B"/>
    <w:rsid w:val="00A96B3E"/>
    <w:rsid w:val="00A96BA8"/>
    <w:rsid w:val="00A96CB1"/>
    <w:rsid w:val="00A96D37"/>
    <w:rsid w:val="00A96D95"/>
    <w:rsid w:val="00A96DF9"/>
    <w:rsid w:val="00A96EE5"/>
    <w:rsid w:val="00A96F34"/>
    <w:rsid w:val="00A970D4"/>
    <w:rsid w:val="00A971D6"/>
    <w:rsid w:val="00A9725C"/>
    <w:rsid w:val="00A9734F"/>
    <w:rsid w:val="00A97487"/>
    <w:rsid w:val="00A9749D"/>
    <w:rsid w:val="00A974AF"/>
    <w:rsid w:val="00A975BB"/>
    <w:rsid w:val="00A977B0"/>
    <w:rsid w:val="00A978D4"/>
    <w:rsid w:val="00A978DF"/>
    <w:rsid w:val="00A97908"/>
    <w:rsid w:val="00A979B8"/>
    <w:rsid w:val="00A979BF"/>
    <w:rsid w:val="00A97A57"/>
    <w:rsid w:val="00A97AA7"/>
    <w:rsid w:val="00A97C43"/>
    <w:rsid w:val="00A97C8D"/>
    <w:rsid w:val="00A97DEC"/>
    <w:rsid w:val="00A97F50"/>
    <w:rsid w:val="00A97FCB"/>
    <w:rsid w:val="00A97FF6"/>
    <w:rsid w:val="00AA0085"/>
    <w:rsid w:val="00AA0220"/>
    <w:rsid w:val="00AA0295"/>
    <w:rsid w:val="00AA033E"/>
    <w:rsid w:val="00AA035E"/>
    <w:rsid w:val="00AA0376"/>
    <w:rsid w:val="00AA038C"/>
    <w:rsid w:val="00AA03F9"/>
    <w:rsid w:val="00AA0428"/>
    <w:rsid w:val="00AA049C"/>
    <w:rsid w:val="00AA04C7"/>
    <w:rsid w:val="00AA0600"/>
    <w:rsid w:val="00AA0869"/>
    <w:rsid w:val="00AA093D"/>
    <w:rsid w:val="00AA0944"/>
    <w:rsid w:val="00AA0973"/>
    <w:rsid w:val="00AA0B18"/>
    <w:rsid w:val="00AA0B23"/>
    <w:rsid w:val="00AA0B9B"/>
    <w:rsid w:val="00AA0BE2"/>
    <w:rsid w:val="00AA0DC4"/>
    <w:rsid w:val="00AA0F27"/>
    <w:rsid w:val="00AA0F5C"/>
    <w:rsid w:val="00AA1031"/>
    <w:rsid w:val="00AA117F"/>
    <w:rsid w:val="00AA120D"/>
    <w:rsid w:val="00AA136A"/>
    <w:rsid w:val="00AA1468"/>
    <w:rsid w:val="00AA1491"/>
    <w:rsid w:val="00AA14FA"/>
    <w:rsid w:val="00AA1506"/>
    <w:rsid w:val="00AA171D"/>
    <w:rsid w:val="00AA175B"/>
    <w:rsid w:val="00AA1AA0"/>
    <w:rsid w:val="00AA1AD7"/>
    <w:rsid w:val="00AA1B5F"/>
    <w:rsid w:val="00AA1B63"/>
    <w:rsid w:val="00AA1B76"/>
    <w:rsid w:val="00AA1CFA"/>
    <w:rsid w:val="00AA1D10"/>
    <w:rsid w:val="00AA1D65"/>
    <w:rsid w:val="00AA1D67"/>
    <w:rsid w:val="00AA1DDD"/>
    <w:rsid w:val="00AA1F04"/>
    <w:rsid w:val="00AA2002"/>
    <w:rsid w:val="00AA2112"/>
    <w:rsid w:val="00AA2115"/>
    <w:rsid w:val="00AA2144"/>
    <w:rsid w:val="00AA2323"/>
    <w:rsid w:val="00AA240C"/>
    <w:rsid w:val="00AA2B8D"/>
    <w:rsid w:val="00AA2CB7"/>
    <w:rsid w:val="00AA2EEA"/>
    <w:rsid w:val="00AA2F02"/>
    <w:rsid w:val="00AA3010"/>
    <w:rsid w:val="00AA3439"/>
    <w:rsid w:val="00AA3536"/>
    <w:rsid w:val="00AA35A1"/>
    <w:rsid w:val="00AA364B"/>
    <w:rsid w:val="00AA3653"/>
    <w:rsid w:val="00AA3680"/>
    <w:rsid w:val="00AA395E"/>
    <w:rsid w:val="00AA39F9"/>
    <w:rsid w:val="00AA3BEB"/>
    <w:rsid w:val="00AA3D22"/>
    <w:rsid w:val="00AA3D43"/>
    <w:rsid w:val="00AA3DAC"/>
    <w:rsid w:val="00AA3DD4"/>
    <w:rsid w:val="00AA3F19"/>
    <w:rsid w:val="00AA3FCB"/>
    <w:rsid w:val="00AA40FF"/>
    <w:rsid w:val="00AA457B"/>
    <w:rsid w:val="00AA45BA"/>
    <w:rsid w:val="00AA45FC"/>
    <w:rsid w:val="00AA463C"/>
    <w:rsid w:val="00AA4661"/>
    <w:rsid w:val="00AA46F8"/>
    <w:rsid w:val="00AA4845"/>
    <w:rsid w:val="00AA48A6"/>
    <w:rsid w:val="00AA499E"/>
    <w:rsid w:val="00AA49EB"/>
    <w:rsid w:val="00AA49FB"/>
    <w:rsid w:val="00AA4A16"/>
    <w:rsid w:val="00AA4C55"/>
    <w:rsid w:val="00AA4C63"/>
    <w:rsid w:val="00AA4D22"/>
    <w:rsid w:val="00AA4E38"/>
    <w:rsid w:val="00AA4EC9"/>
    <w:rsid w:val="00AA5121"/>
    <w:rsid w:val="00AA520C"/>
    <w:rsid w:val="00AA520D"/>
    <w:rsid w:val="00AA52BD"/>
    <w:rsid w:val="00AA52CC"/>
    <w:rsid w:val="00AA5309"/>
    <w:rsid w:val="00AA5372"/>
    <w:rsid w:val="00AA554C"/>
    <w:rsid w:val="00AA5568"/>
    <w:rsid w:val="00AA5569"/>
    <w:rsid w:val="00AA5574"/>
    <w:rsid w:val="00AA5623"/>
    <w:rsid w:val="00AA56BA"/>
    <w:rsid w:val="00AA573C"/>
    <w:rsid w:val="00AA5747"/>
    <w:rsid w:val="00AA575A"/>
    <w:rsid w:val="00AA58CA"/>
    <w:rsid w:val="00AA59E2"/>
    <w:rsid w:val="00AA59FE"/>
    <w:rsid w:val="00AA5B04"/>
    <w:rsid w:val="00AA5B55"/>
    <w:rsid w:val="00AA5B8D"/>
    <w:rsid w:val="00AA5D59"/>
    <w:rsid w:val="00AA5D6F"/>
    <w:rsid w:val="00AA5E20"/>
    <w:rsid w:val="00AA5F93"/>
    <w:rsid w:val="00AA5FB2"/>
    <w:rsid w:val="00AA60D3"/>
    <w:rsid w:val="00AA6135"/>
    <w:rsid w:val="00AA617C"/>
    <w:rsid w:val="00AA61C5"/>
    <w:rsid w:val="00AA6304"/>
    <w:rsid w:val="00AA6378"/>
    <w:rsid w:val="00AA64B5"/>
    <w:rsid w:val="00AA6529"/>
    <w:rsid w:val="00AA6983"/>
    <w:rsid w:val="00AA6A20"/>
    <w:rsid w:val="00AA6CD7"/>
    <w:rsid w:val="00AA6E60"/>
    <w:rsid w:val="00AA6E6C"/>
    <w:rsid w:val="00AA6E75"/>
    <w:rsid w:val="00AA6EA0"/>
    <w:rsid w:val="00AA6F21"/>
    <w:rsid w:val="00AA7052"/>
    <w:rsid w:val="00AA7056"/>
    <w:rsid w:val="00AA7069"/>
    <w:rsid w:val="00AA7250"/>
    <w:rsid w:val="00AA728A"/>
    <w:rsid w:val="00AA7291"/>
    <w:rsid w:val="00AA72AD"/>
    <w:rsid w:val="00AA72C5"/>
    <w:rsid w:val="00AA7323"/>
    <w:rsid w:val="00AA7479"/>
    <w:rsid w:val="00AA74EC"/>
    <w:rsid w:val="00AA7597"/>
    <w:rsid w:val="00AA7687"/>
    <w:rsid w:val="00AA78FE"/>
    <w:rsid w:val="00AA7C3E"/>
    <w:rsid w:val="00AA7CBC"/>
    <w:rsid w:val="00AA7CCF"/>
    <w:rsid w:val="00AA7E23"/>
    <w:rsid w:val="00AA7EC3"/>
    <w:rsid w:val="00AAA37A"/>
    <w:rsid w:val="00AB0007"/>
    <w:rsid w:val="00AB05E0"/>
    <w:rsid w:val="00AB07C7"/>
    <w:rsid w:val="00AB0860"/>
    <w:rsid w:val="00AB0884"/>
    <w:rsid w:val="00AB096D"/>
    <w:rsid w:val="00AB0C7F"/>
    <w:rsid w:val="00AB0CAD"/>
    <w:rsid w:val="00AB0ECD"/>
    <w:rsid w:val="00AB0F30"/>
    <w:rsid w:val="00AB0FC6"/>
    <w:rsid w:val="00AB1156"/>
    <w:rsid w:val="00AB121E"/>
    <w:rsid w:val="00AB122F"/>
    <w:rsid w:val="00AB124A"/>
    <w:rsid w:val="00AB1289"/>
    <w:rsid w:val="00AB12FF"/>
    <w:rsid w:val="00AB13C2"/>
    <w:rsid w:val="00AB1413"/>
    <w:rsid w:val="00AB145C"/>
    <w:rsid w:val="00AB1470"/>
    <w:rsid w:val="00AB1502"/>
    <w:rsid w:val="00AB1522"/>
    <w:rsid w:val="00AB17D1"/>
    <w:rsid w:val="00AB18F6"/>
    <w:rsid w:val="00AB195B"/>
    <w:rsid w:val="00AB1A57"/>
    <w:rsid w:val="00AB1A64"/>
    <w:rsid w:val="00AB1A9A"/>
    <w:rsid w:val="00AB1A9F"/>
    <w:rsid w:val="00AB1B63"/>
    <w:rsid w:val="00AB1D43"/>
    <w:rsid w:val="00AB1D61"/>
    <w:rsid w:val="00AB1EE2"/>
    <w:rsid w:val="00AB1F0B"/>
    <w:rsid w:val="00AB2165"/>
    <w:rsid w:val="00AB21C3"/>
    <w:rsid w:val="00AB21D1"/>
    <w:rsid w:val="00AB21D6"/>
    <w:rsid w:val="00AB2291"/>
    <w:rsid w:val="00AB24A5"/>
    <w:rsid w:val="00AB2515"/>
    <w:rsid w:val="00AB2534"/>
    <w:rsid w:val="00AB25D6"/>
    <w:rsid w:val="00AB2635"/>
    <w:rsid w:val="00AB2708"/>
    <w:rsid w:val="00AB2847"/>
    <w:rsid w:val="00AB28B9"/>
    <w:rsid w:val="00AB2945"/>
    <w:rsid w:val="00AB2B3A"/>
    <w:rsid w:val="00AB2B3B"/>
    <w:rsid w:val="00AB2BDC"/>
    <w:rsid w:val="00AB2DD9"/>
    <w:rsid w:val="00AB2E0A"/>
    <w:rsid w:val="00AB2EC3"/>
    <w:rsid w:val="00AB2F16"/>
    <w:rsid w:val="00AB2FB8"/>
    <w:rsid w:val="00AB3055"/>
    <w:rsid w:val="00AB305F"/>
    <w:rsid w:val="00AB309D"/>
    <w:rsid w:val="00AB3231"/>
    <w:rsid w:val="00AB3266"/>
    <w:rsid w:val="00AB332B"/>
    <w:rsid w:val="00AB348F"/>
    <w:rsid w:val="00AB3505"/>
    <w:rsid w:val="00AB362B"/>
    <w:rsid w:val="00AB367A"/>
    <w:rsid w:val="00AB37BE"/>
    <w:rsid w:val="00AB3874"/>
    <w:rsid w:val="00AB3893"/>
    <w:rsid w:val="00AB38EB"/>
    <w:rsid w:val="00AB3939"/>
    <w:rsid w:val="00AB3CC2"/>
    <w:rsid w:val="00AB3DAE"/>
    <w:rsid w:val="00AB3DD1"/>
    <w:rsid w:val="00AB3DF2"/>
    <w:rsid w:val="00AB3ED5"/>
    <w:rsid w:val="00AB4098"/>
    <w:rsid w:val="00AB40E3"/>
    <w:rsid w:val="00AB4110"/>
    <w:rsid w:val="00AB4352"/>
    <w:rsid w:val="00AB439A"/>
    <w:rsid w:val="00AB439F"/>
    <w:rsid w:val="00AB446E"/>
    <w:rsid w:val="00AB4477"/>
    <w:rsid w:val="00AB44B0"/>
    <w:rsid w:val="00AB4523"/>
    <w:rsid w:val="00AB4862"/>
    <w:rsid w:val="00AB4C40"/>
    <w:rsid w:val="00AB4D18"/>
    <w:rsid w:val="00AB4DBA"/>
    <w:rsid w:val="00AB4F55"/>
    <w:rsid w:val="00AB5007"/>
    <w:rsid w:val="00AB506D"/>
    <w:rsid w:val="00AB5256"/>
    <w:rsid w:val="00AB549A"/>
    <w:rsid w:val="00AB5549"/>
    <w:rsid w:val="00AB5709"/>
    <w:rsid w:val="00AB5780"/>
    <w:rsid w:val="00AB57F7"/>
    <w:rsid w:val="00AB584B"/>
    <w:rsid w:val="00AB592E"/>
    <w:rsid w:val="00AB59CF"/>
    <w:rsid w:val="00AB5B24"/>
    <w:rsid w:val="00AB5BDC"/>
    <w:rsid w:val="00AB5D21"/>
    <w:rsid w:val="00AB5D49"/>
    <w:rsid w:val="00AB5EEE"/>
    <w:rsid w:val="00AB5F28"/>
    <w:rsid w:val="00AB5FD7"/>
    <w:rsid w:val="00AB6103"/>
    <w:rsid w:val="00AB610E"/>
    <w:rsid w:val="00AB613D"/>
    <w:rsid w:val="00AB620C"/>
    <w:rsid w:val="00AB6237"/>
    <w:rsid w:val="00AB6359"/>
    <w:rsid w:val="00AB648B"/>
    <w:rsid w:val="00AB65AC"/>
    <w:rsid w:val="00AB6604"/>
    <w:rsid w:val="00AB6616"/>
    <w:rsid w:val="00AB6722"/>
    <w:rsid w:val="00AB6739"/>
    <w:rsid w:val="00AB690E"/>
    <w:rsid w:val="00AB69B6"/>
    <w:rsid w:val="00AB6AC3"/>
    <w:rsid w:val="00AB6AEF"/>
    <w:rsid w:val="00AB6BE0"/>
    <w:rsid w:val="00AB6E63"/>
    <w:rsid w:val="00AB6EB7"/>
    <w:rsid w:val="00AB6ECB"/>
    <w:rsid w:val="00AB6F03"/>
    <w:rsid w:val="00AB6F2C"/>
    <w:rsid w:val="00AB6F4C"/>
    <w:rsid w:val="00AB6F6B"/>
    <w:rsid w:val="00AB6FDD"/>
    <w:rsid w:val="00AB71EB"/>
    <w:rsid w:val="00AB730A"/>
    <w:rsid w:val="00AB7458"/>
    <w:rsid w:val="00AB74F0"/>
    <w:rsid w:val="00AB7573"/>
    <w:rsid w:val="00AB7626"/>
    <w:rsid w:val="00AB773D"/>
    <w:rsid w:val="00AB77F1"/>
    <w:rsid w:val="00AB78AD"/>
    <w:rsid w:val="00AB78F9"/>
    <w:rsid w:val="00AB7A06"/>
    <w:rsid w:val="00AB7A1A"/>
    <w:rsid w:val="00AB7A5A"/>
    <w:rsid w:val="00AB7AE5"/>
    <w:rsid w:val="00AB7B24"/>
    <w:rsid w:val="00AB7BE3"/>
    <w:rsid w:val="00AB7BF7"/>
    <w:rsid w:val="00AB7D21"/>
    <w:rsid w:val="00AB7DCA"/>
    <w:rsid w:val="00AB7F64"/>
    <w:rsid w:val="00AB7FB8"/>
    <w:rsid w:val="00AB7FBB"/>
    <w:rsid w:val="00AC00FC"/>
    <w:rsid w:val="00AC010B"/>
    <w:rsid w:val="00AC0188"/>
    <w:rsid w:val="00AC0202"/>
    <w:rsid w:val="00AC023B"/>
    <w:rsid w:val="00AC0250"/>
    <w:rsid w:val="00AC027B"/>
    <w:rsid w:val="00AC02D8"/>
    <w:rsid w:val="00AC053C"/>
    <w:rsid w:val="00AC081E"/>
    <w:rsid w:val="00AC084E"/>
    <w:rsid w:val="00AC08DA"/>
    <w:rsid w:val="00AC08F7"/>
    <w:rsid w:val="00AC08FA"/>
    <w:rsid w:val="00AC0A21"/>
    <w:rsid w:val="00AC0A40"/>
    <w:rsid w:val="00AC0B16"/>
    <w:rsid w:val="00AC0CA3"/>
    <w:rsid w:val="00AC0DBF"/>
    <w:rsid w:val="00AC109F"/>
    <w:rsid w:val="00AC1102"/>
    <w:rsid w:val="00AC117A"/>
    <w:rsid w:val="00AC11CE"/>
    <w:rsid w:val="00AC1349"/>
    <w:rsid w:val="00AC135C"/>
    <w:rsid w:val="00AC1390"/>
    <w:rsid w:val="00AC166C"/>
    <w:rsid w:val="00AC16A0"/>
    <w:rsid w:val="00AC187F"/>
    <w:rsid w:val="00AC19C3"/>
    <w:rsid w:val="00AC19F2"/>
    <w:rsid w:val="00AC1A5A"/>
    <w:rsid w:val="00AC1B0A"/>
    <w:rsid w:val="00AC1BF8"/>
    <w:rsid w:val="00AC1C09"/>
    <w:rsid w:val="00AC1C18"/>
    <w:rsid w:val="00AC1CC6"/>
    <w:rsid w:val="00AC1D31"/>
    <w:rsid w:val="00AC1E37"/>
    <w:rsid w:val="00AC1E9F"/>
    <w:rsid w:val="00AC1ED4"/>
    <w:rsid w:val="00AC1F38"/>
    <w:rsid w:val="00AC2105"/>
    <w:rsid w:val="00AC2329"/>
    <w:rsid w:val="00AC239C"/>
    <w:rsid w:val="00AC2426"/>
    <w:rsid w:val="00AC242E"/>
    <w:rsid w:val="00AC24D3"/>
    <w:rsid w:val="00AC24EA"/>
    <w:rsid w:val="00AC253B"/>
    <w:rsid w:val="00AC25DC"/>
    <w:rsid w:val="00AC26CB"/>
    <w:rsid w:val="00AC2704"/>
    <w:rsid w:val="00AC2742"/>
    <w:rsid w:val="00AC284F"/>
    <w:rsid w:val="00AC2884"/>
    <w:rsid w:val="00AC28A0"/>
    <w:rsid w:val="00AC2936"/>
    <w:rsid w:val="00AC29A3"/>
    <w:rsid w:val="00AC2A38"/>
    <w:rsid w:val="00AC2BD2"/>
    <w:rsid w:val="00AC2C28"/>
    <w:rsid w:val="00AC2C69"/>
    <w:rsid w:val="00AC2D4E"/>
    <w:rsid w:val="00AC3114"/>
    <w:rsid w:val="00AC31B1"/>
    <w:rsid w:val="00AC3556"/>
    <w:rsid w:val="00AC3582"/>
    <w:rsid w:val="00AC360F"/>
    <w:rsid w:val="00AC365B"/>
    <w:rsid w:val="00AC36E2"/>
    <w:rsid w:val="00AC3826"/>
    <w:rsid w:val="00AC3939"/>
    <w:rsid w:val="00AC39C1"/>
    <w:rsid w:val="00AC39D0"/>
    <w:rsid w:val="00AC39EA"/>
    <w:rsid w:val="00AC3A93"/>
    <w:rsid w:val="00AC3ADE"/>
    <w:rsid w:val="00AC3B1C"/>
    <w:rsid w:val="00AC3B46"/>
    <w:rsid w:val="00AC3DED"/>
    <w:rsid w:val="00AC3E53"/>
    <w:rsid w:val="00AC3F23"/>
    <w:rsid w:val="00AC4020"/>
    <w:rsid w:val="00AC41B4"/>
    <w:rsid w:val="00AC424A"/>
    <w:rsid w:val="00AC4313"/>
    <w:rsid w:val="00AC442B"/>
    <w:rsid w:val="00AC47A1"/>
    <w:rsid w:val="00AC4922"/>
    <w:rsid w:val="00AC4CCC"/>
    <w:rsid w:val="00AC4FE5"/>
    <w:rsid w:val="00AC4FF2"/>
    <w:rsid w:val="00AC5157"/>
    <w:rsid w:val="00AC516B"/>
    <w:rsid w:val="00AC516D"/>
    <w:rsid w:val="00AC52B7"/>
    <w:rsid w:val="00AC52CA"/>
    <w:rsid w:val="00AC534B"/>
    <w:rsid w:val="00AC53B8"/>
    <w:rsid w:val="00AC5483"/>
    <w:rsid w:val="00AC5489"/>
    <w:rsid w:val="00AC556D"/>
    <w:rsid w:val="00AC557F"/>
    <w:rsid w:val="00AC5599"/>
    <w:rsid w:val="00AC55C6"/>
    <w:rsid w:val="00AC55F4"/>
    <w:rsid w:val="00AC569D"/>
    <w:rsid w:val="00AC574E"/>
    <w:rsid w:val="00AC5936"/>
    <w:rsid w:val="00AC5A46"/>
    <w:rsid w:val="00AC5A91"/>
    <w:rsid w:val="00AC5C57"/>
    <w:rsid w:val="00AC5C69"/>
    <w:rsid w:val="00AC5D1C"/>
    <w:rsid w:val="00AC5DC1"/>
    <w:rsid w:val="00AC5F94"/>
    <w:rsid w:val="00AC5FFA"/>
    <w:rsid w:val="00AC6399"/>
    <w:rsid w:val="00AC63BD"/>
    <w:rsid w:val="00AC6420"/>
    <w:rsid w:val="00AC6501"/>
    <w:rsid w:val="00AC65A0"/>
    <w:rsid w:val="00AC672F"/>
    <w:rsid w:val="00AC69A4"/>
    <w:rsid w:val="00AC6A71"/>
    <w:rsid w:val="00AC6AE8"/>
    <w:rsid w:val="00AC6B71"/>
    <w:rsid w:val="00AC6BAB"/>
    <w:rsid w:val="00AC6C6E"/>
    <w:rsid w:val="00AC70B1"/>
    <w:rsid w:val="00AC713A"/>
    <w:rsid w:val="00AC71DB"/>
    <w:rsid w:val="00AC7386"/>
    <w:rsid w:val="00AC7399"/>
    <w:rsid w:val="00AC73FE"/>
    <w:rsid w:val="00AC75EF"/>
    <w:rsid w:val="00AC7800"/>
    <w:rsid w:val="00AC7842"/>
    <w:rsid w:val="00AC78A5"/>
    <w:rsid w:val="00AC7932"/>
    <w:rsid w:val="00AC799B"/>
    <w:rsid w:val="00AC79B7"/>
    <w:rsid w:val="00AC7AD9"/>
    <w:rsid w:val="00AC7D67"/>
    <w:rsid w:val="00AC7DC9"/>
    <w:rsid w:val="00AC7DCE"/>
    <w:rsid w:val="00AC7E97"/>
    <w:rsid w:val="00AC7EBD"/>
    <w:rsid w:val="00AC7EDF"/>
    <w:rsid w:val="00AC7F08"/>
    <w:rsid w:val="00AC7F55"/>
    <w:rsid w:val="00AC7F6C"/>
    <w:rsid w:val="00AC7FF2"/>
    <w:rsid w:val="00AD0064"/>
    <w:rsid w:val="00AD013C"/>
    <w:rsid w:val="00AD01DF"/>
    <w:rsid w:val="00AD0224"/>
    <w:rsid w:val="00AD03ED"/>
    <w:rsid w:val="00AD04F9"/>
    <w:rsid w:val="00AD05EB"/>
    <w:rsid w:val="00AD05ED"/>
    <w:rsid w:val="00AD0634"/>
    <w:rsid w:val="00AD073A"/>
    <w:rsid w:val="00AD0742"/>
    <w:rsid w:val="00AD093D"/>
    <w:rsid w:val="00AD0AA3"/>
    <w:rsid w:val="00AD0B26"/>
    <w:rsid w:val="00AD0BCF"/>
    <w:rsid w:val="00AD0C19"/>
    <w:rsid w:val="00AD0E6B"/>
    <w:rsid w:val="00AD0F26"/>
    <w:rsid w:val="00AD0F8C"/>
    <w:rsid w:val="00AD0FCF"/>
    <w:rsid w:val="00AD1069"/>
    <w:rsid w:val="00AD113B"/>
    <w:rsid w:val="00AD11E1"/>
    <w:rsid w:val="00AD127A"/>
    <w:rsid w:val="00AD14BE"/>
    <w:rsid w:val="00AD1517"/>
    <w:rsid w:val="00AD151D"/>
    <w:rsid w:val="00AD151E"/>
    <w:rsid w:val="00AD1563"/>
    <w:rsid w:val="00AD15C1"/>
    <w:rsid w:val="00AD1631"/>
    <w:rsid w:val="00AD1643"/>
    <w:rsid w:val="00AD1671"/>
    <w:rsid w:val="00AD1673"/>
    <w:rsid w:val="00AD18F4"/>
    <w:rsid w:val="00AD18FB"/>
    <w:rsid w:val="00AD1900"/>
    <w:rsid w:val="00AD1A7C"/>
    <w:rsid w:val="00AD1A7D"/>
    <w:rsid w:val="00AD1B8A"/>
    <w:rsid w:val="00AD1C6B"/>
    <w:rsid w:val="00AD1D3D"/>
    <w:rsid w:val="00AD1E76"/>
    <w:rsid w:val="00AD2000"/>
    <w:rsid w:val="00AD2141"/>
    <w:rsid w:val="00AD2220"/>
    <w:rsid w:val="00AD22F1"/>
    <w:rsid w:val="00AD22FE"/>
    <w:rsid w:val="00AD2363"/>
    <w:rsid w:val="00AD2369"/>
    <w:rsid w:val="00AD23D6"/>
    <w:rsid w:val="00AD2498"/>
    <w:rsid w:val="00AD25CD"/>
    <w:rsid w:val="00AD25E1"/>
    <w:rsid w:val="00AD2698"/>
    <w:rsid w:val="00AD26FA"/>
    <w:rsid w:val="00AD2748"/>
    <w:rsid w:val="00AD27F5"/>
    <w:rsid w:val="00AD2857"/>
    <w:rsid w:val="00AD2A66"/>
    <w:rsid w:val="00AD2A79"/>
    <w:rsid w:val="00AD2D49"/>
    <w:rsid w:val="00AD2D67"/>
    <w:rsid w:val="00AD2E53"/>
    <w:rsid w:val="00AD2E79"/>
    <w:rsid w:val="00AD30BD"/>
    <w:rsid w:val="00AD364C"/>
    <w:rsid w:val="00AD36EB"/>
    <w:rsid w:val="00AD37E6"/>
    <w:rsid w:val="00AD392B"/>
    <w:rsid w:val="00AD3978"/>
    <w:rsid w:val="00AD3A06"/>
    <w:rsid w:val="00AD3A08"/>
    <w:rsid w:val="00AD3C66"/>
    <w:rsid w:val="00AD3C88"/>
    <w:rsid w:val="00AD3CA3"/>
    <w:rsid w:val="00AD3CAE"/>
    <w:rsid w:val="00AD3D0D"/>
    <w:rsid w:val="00AD3D98"/>
    <w:rsid w:val="00AD3E64"/>
    <w:rsid w:val="00AD3EF4"/>
    <w:rsid w:val="00AD3EF9"/>
    <w:rsid w:val="00AD4006"/>
    <w:rsid w:val="00AD414E"/>
    <w:rsid w:val="00AD4159"/>
    <w:rsid w:val="00AD41E9"/>
    <w:rsid w:val="00AD43EA"/>
    <w:rsid w:val="00AD45E5"/>
    <w:rsid w:val="00AD4666"/>
    <w:rsid w:val="00AD472A"/>
    <w:rsid w:val="00AD4788"/>
    <w:rsid w:val="00AD47E5"/>
    <w:rsid w:val="00AD489C"/>
    <w:rsid w:val="00AD4903"/>
    <w:rsid w:val="00AD490C"/>
    <w:rsid w:val="00AD4A08"/>
    <w:rsid w:val="00AD4BE7"/>
    <w:rsid w:val="00AD4CBE"/>
    <w:rsid w:val="00AD4D24"/>
    <w:rsid w:val="00AD4D5E"/>
    <w:rsid w:val="00AD4D9E"/>
    <w:rsid w:val="00AD4FBD"/>
    <w:rsid w:val="00AD5198"/>
    <w:rsid w:val="00AD5576"/>
    <w:rsid w:val="00AD55A0"/>
    <w:rsid w:val="00AD55EB"/>
    <w:rsid w:val="00AD5602"/>
    <w:rsid w:val="00AD5662"/>
    <w:rsid w:val="00AD56D6"/>
    <w:rsid w:val="00AD56F2"/>
    <w:rsid w:val="00AD575E"/>
    <w:rsid w:val="00AD57F1"/>
    <w:rsid w:val="00AD5AE9"/>
    <w:rsid w:val="00AD5D12"/>
    <w:rsid w:val="00AD5EEA"/>
    <w:rsid w:val="00AD5F56"/>
    <w:rsid w:val="00AD600F"/>
    <w:rsid w:val="00AD6267"/>
    <w:rsid w:val="00AD6322"/>
    <w:rsid w:val="00AD639B"/>
    <w:rsid w:val="00AD644D"/>
    <w:rsid w:val="00AD651D"/>
    <w:rsid w:val="00AD65BD"/>
    <w:rsid w:val="00AD6645"/>
    <w:rsid w:val="00AD66D0"/>
    <w:rsid w:val="00AD6757"/>
    <w:rsid w:val="00AD67CB"/>
    <w:rsid w:val="00AD6858"/>
    <w:rsid w:val="00AD69CF"/>
    <w:rsid w:val="00AD69F6"/>
    <w:rsid w:val="00AD6B1C"/>
    <w:rsid w:val="00AD6B7E"/>
    <w:rsid w:val="00AD6B84"/>
    <w:rsid w:val="00AD6DCE"/>
    <w:rsid w:val="00AD6EE8"/>
    <w:rsid w:val="00AD6F6D"/>
    <w:rsid w:val="00AD6F8F"/>
    <w:rsid w:val="00AD6F97"/>
    <w:rsid w:val="00AD6FF4"/>
    <w:rsid w:val="00AD7045"/>
    <w:rsid w:val="00AD7097"/>
    <w:rsid w:val="00AD7158"/>
    <w:rsid w:val="00AD717F"/>
    <w:rsid w:val="00AD72C1"/>
    <w:rsid w:val="00AD738C"/>
    <w:rsid w:val="00AD741A"/>
    <w:rsid w:val="00AD75CD"/>
    <w:rsid w:val="00AD7663"/>
    <w:rsid w:val="00AD76CA"/>
    <w:rsid w:val="00AD778D"/>
    <w:rsid w:val="00AD7818"/>
    <w:rsid w:val="00AD7832"/>
    <w:rsid w:val="00AD783E"/>
    <w:rsid w:val="00AD78F8"/>
    <w:rsid w:val="00AD796F"/>
    <w:rsid w:val="00AD79AB"/>
    <w:rsid w:val="00AD7AD3"/>
    <w:rsid w:val="00AD7F69"/>
    <w:rsid w:val="00AD7F96"/>
    <w:rsid w:val="00AE000A"/>
    <w:rsid w:val="00AE00EE"/>
    <w:rsid w:val="00AE0102"/>
    <w:rsid w:val="00AE0141"/>
    <w:rsid w:val="00AE036B"/>
    <w:rsid w:val="00AE03D5"/>
    <w:rsid w:val="00AE0471"/>
    <w:rsid w:val="00AE048D"/>
    <w:rsid w:val="00AE062D"/>
    <w:rsid w:val="00AE06BD"/>
    <w:rsid w:val="00AE06E8"/>
    <w:rsid w:val="00AE072E"/>
    <w:rsid w:val="00AE07A6"/>
    <w:rsid w:val="00AE07BE"/>
    <w:rsid w:val="00AE08CE"/>
    <w:rsid w:val="00AE08F4"/>
    <w:rsid w:val="00AE0A4B"/>
    <w:rsid w:val="00AE0AB8"/>
    <w:rsid w:val="00AE0B3D"/>
    <w:rsid w:val="00AE0EAD"/>
    <w:rsid w:val="00AE0EB7"/>
    <w:rsid w:val="00AE1093"/>
    <w:rsid w:val="00AE10BA"/>
    <w:rsid w:val="00AE11A4"/>
    <w:rsid w:val="00AE129D"/>
    <w:rsid w:val="00AE12E9"/>
    <w:rsid w:val="00AE1354"/>
    <w:rsid w:val="00AE13E2"/>
    <w:rsid w:val="00AE13EA"/>
    <w:rsid w:val="00AE141F"/>
    <w:rsid w:val="00AE1455"/>
    <w:rsid w:val="00AE14CA"/>
    <w:rsid w:val="00AE15A7"/>
    <w:rsid w:val="00AE161C"/>
    <w:rsid w:val="00AE19EC"/>
    <w:rsid w:val="00AE1B10"/>
    <w:rsid w:val="00AE1C77"/>
    <w:rsid w:val="00AE1E80"/>
    <w:rsid w:val="00AE1F15"/>
    <w:rsid w:val="00AE1F52"/>
    <w:rsid w:val="00AE1F98"/>
    <w:rsid w:val="00AE1FC4"/>
    <w:rsid w:val="00AE1FDE"/>
    <w:rsid w:val="00AE204F"/>
    <w:rsid w:val="00AE2101"/>
    <w:rsid w:val="00AE210B"/>
    <w:rsid w:val="00AE219B"/>
    <w:rsid w:val="00AE2298"/>
    <w:rsid w:val="00AE254C"/>
    <w:rsid w:val="00AE2600"/>
    <w:rsid w:val="00AE2610"/>
    <w:rsid w:val="00AE265F"/>
    <w:rsid w:val="00AE2680"/>
    <w:rsid w:val="00AE26C9"/>
    <w:rsid w:val="00AE27C6"/>
    <w:rsid w:val="00AE27CC"/>
    <w:rsid w:val="00AE287B"/>
    <w:rsid w:val="00AE28FE"/>
    <w:rsid w:val="00AE291D"/>
    <w:rsid w:val="00AE298F"/>
    <w:rsid w:val="00AE299A"/>
    <w:rsid w:val="00AE2A02"/>
    <w:rsid w:val="00AE2A62"/>
    <w:rsid w:val="00AE2ABE"/>
    <w:rsid w:val="00AE2ABF"/>
    <w:rsid w:val="00AE2B10"/>
    <w:rsid w:val="00AE2B3C"/>
    <w:rsid w:val="00AE2B7B"/>
    <w:rsid w:val="00AE2BB7"/>
    <w:rsid w:val="00AE2C4C"/>
    <w:rsid w:val="00AE2C78"/>
    <w:rsid w:val="00AE2D96"/>
    <w:rsid w:val="00AE2FC5"/>
    <w:rsid w:val="00AE2FE8"/>
    <w:rsid w:val="00AE3127"/>
    <w:rsid w:val="00AE316B"/>
    <w:rsid w:val="00AE3189"/>
    <w:rsid w:val="00AE33D9"/>
    <w:rsid w:val="00AE35A2"/>
    <w:rsid w:val="00AE35BC"/>
    <w:rsid w:val="00AE3669"/>
    <w:rsid w:val="00AE36AB"/>
    <w:rsid w:val="00AE36C0"/>
    <w:rsid w:val="00AE372C"/>
    <w:rsid w:val="00AE3AA6"/>
    <w:rsid w:val="00AE3AF3"/>
    <w:rsid w:val="00AE3B7E"/>
    <w:rsid w:val="00AE3BA6"/>
    <w:rsid w:val="00AE3CAB"/>
    <w:rsid w:val="00AE3D81"/>
    <w:rsid w:val="00AE3DAC"/>
    <w:rsid w:val="00AE409B"/>
    <w:rsid w:val="00AE4187"/>
    <w:rsid w:val="00AE4231"/>
    <w:rsid w:val="00AE42FA"/>
    <w:rsid w:val="00AE458A"/>
    <w:rsid w:val="00AE458C"/>
    <w:rsid w:val="00AE45D0"/>
    <w:rsid w:val="00AE47ED"/>
    <w:rsid w:val="00AE49A2"/>
    <w:rsid w:val="00AE4AC1"/>
    <w:rsid w:val="00AE4CF1"/>
    <w:rsid w:val="00AE4F7E"/>
    <w:rsid w:val="00AE4FF3"/>
    <w:rsid w:val="00AE52D1"/>
    <w:rsid w:val="00AE54AF"/>
    <w:rsid w:val="00AE54BA"/>
    <w:rsid w:val="00AE553A"/>
    <w:rsid w:val="00AE56DA"/>
    <w:rsid w:val="00AE577C"/>
    <w:rsid w:val="00AE57EB"/>
    <w:rsid w:val="00AE5953"/>
    <w:rsid w:val="00AE599E"/>
    <w:rsid w:val="00AE5A08"/>
    <w:rsid w:val="00AE5AB7"/>
    <w:rsid w:val="00AE5BE0"/>
    <w:rsid w:val="00AE5DF5"/>
    <w:rsid w:val="00AE5E3D"/>
    <w:rsid w:val="00AE5F08"/>
    <w:rsid w:val="00AE5F4B"/>
    <w:rsid w:val="00AE603B"/>
    <w:rsid w:val="00AE60B4"/>
    <w:rsid w:val="00AE60D8"/>
    <w:rsid w:val="00AE6159"/>
    <w:rsid w:val="00AE62B7"/>
    <w:rsid w:val="00AE63BD"/>
    <w:rsid w:val="00AE6410"/>
    <w:rsid w:val="00AE646A"/>
    <w:rsid w:val="00AE662D"/>
    <w:rsid w:val="00AE67F7"/>
    <w:rsid w:val="00AE6909"/>
    <w:rsid w:val="00AE6AF4"/>
    <w:rsid w:val="00AE6BA5"/>
    <w:rsid w:val="00AE6BAF"/>
    <w:rsid w:val="00AE6BB0"/>
    <w:rsid w:val="00AE6C24"/>
    <w:rsid w:val="00AE6C2A"/>
    <w:rsid w:val="00AE6C7C"/>
    <w:rsid w:val="00AE6EB1"/>
    <w:rsid w:val="00AE7092"/>
    <w:rsid w:val="00AE7216"/>
    <w:rsid w:val="00AE722E"/>
    <w:rsid w:val="00AE72C2"/>
    <w:rsid w:val="00AE72ED"/>
    <w:rsid w:val="00AE7304"/>
    <w:rsid w:val="00AE7448"/>
    <w:rsid w:val="00AE749F"/>
    <w:rsid w:val="00AE754A"/>
    <w:rsid w:val="00AE772C"/>
    <w:rsid w:val="00AE7A08"/>
    <w:rsid w:val="00AE7B38"/>
    <w:rsid w:val="00AE7B9B"/>
    <w:rsid w:val="00AE7C23"/>
    <w:rsid w:val="00AE7C24"/>
    <w:rsid w:val="00AF008A"/>
    <w:rsid w:val="00AF00F0"/>
    <w:rsid w:val="00AF0130"/>
    <w:rsid w:val="00AF02C3"/>
    <w:rsid w:val="00AF0316"/>
    <w:rsid w:val="00AF038D"/>
    <w:rsid w:val="00AF0416"/>
    <w:rsid w:val="00AF0427"/>
    <w:rsid w:val="00AF05DE"/>
    <w:rsid w:val="00AF06CD"/>
    <w:rsid w:val="00AF0719"/>
    <w:rsid w:val="00AF083D"/>
    <w:rsid w:val="00AF0B7A"/>
    <w:rsid w:val="00AF0D12"/>
    <w:rsid w:val="00AF0D7F"/>
    <w:rsid w:val="00AF0D90"/>
    <w:rsid w:val="00AF0DC5"/>
    <w:rsid w:val="00AF0FAC"/>
    <w:rsid w:val="00AF0FB0"/>
    <w:rsid w:val="00AF0FDB"/>
    <w:rsid w:val="00AF120F"/>
    <w:rsid w:val="00AF1223"/>
    <w:rsid w:val="00AF13F0"/>
    <w:rsid w:val="00AF1514"/>
    <w:rsid w:val="00AF15D0"/>
    <w:rsid w:val="00AF18B2"/>
    <w:rsid w:val="00AF1A70"/>
    <w:rsid w:val="00AF1A8F"/>
    <w:rsid w:val="00AF1ABD"/>
    <w:rsid w:val="00AF1BCA"/>
    <w:rsid w:val="00AF1BF8"/>
    <w:rsid w:val="00AF1CA9"/>
    <w:rsid w:val="00AF1CD1"/>
    <w:rsid w:val="00AF1F6F"/>
    <w:rsid w:val="00AF1F78"/>
    <w:rsid w:val="00AF1F8A"/>
    <w:rsid w:val="00AF1FBC"/>
    <w:rsid w:val="00AF2076"/>
    <w:rsid w:val="00AF20A0"/>
    <w:rsid w:val="00AF228B"/>
    <w:rsid w:val="00AF229A"/>
    <w:rsid w:val="00AF2349"/>
    <w:rsid w:val="00AF24C0"/>
    <w:rsid w:val="00AF28AD"/>
    <w:rsid w:val="00AF2BD4"/>
    <w:rsid w:val="00AF2C2A"/>
    <w:rsid w:val="00AF2CDF"/>
    <w:rsid w:val="00AF2D06"/>
    <w:rsid w:val="00AF2D29"/>
    <w:rsid w:val="00AF2D66"/>
    <w:rsid w:val="00AF2EF7"/>
    <w:rsid w:val="00AF2F38"/>
    <w:rsid w:val="00AF2F6F"/>
    <w:rsid w:val="00AF3068"/>
    <w:rsid w:val="00AF30C5"/>
    <w:rsid w:val="00AF3124"/>
    <w:rsid w:val="00AF312D"/>
    <w:rsid w:val="00AF31BC"/>
    <w:rsid w:val="00AF3245"/>
    <w:rsid w:val="00AF332E"/>
    <w:rsid w:val="00AF3482"/>
    <w:rsid w:val="00AF3541"/>
    <w:rsid w:val="00AF371C"/>
    <w:rsid w:val="00AF3895"/>
    <w:rsid w:val="00AF3917"/>
    <w:rsid w:val="00AF39C7"/>
    <w:rsid w:val="00AF3A34"/>
    <w:rsid w:val="00AF3AAD"/>
    <w:rsid w:val="00AF3B10"/>
    <w:rsid w:val="00AF3C5F"/>
    <w:rsid w:val="00AF3D9E"/>
    <w:rsid w:val="00AF3F08"/>
    <w:rsid w:val="00AF3F73"/>
    <w:rsid w:val="00AF4055"/>
    <w:rsid w:val="00AF4080"/>
    <w:rsid w:val="00AF409F"/>
    <w:rsid w:val="00AF4229"/>
    <w:rsid w:val="00AF4489"/>
    <w:rsid w:val="00AF455B"/>
    <w:rsid w:val="00AF45D2"/>
    <w:rsid w:val="00AF4646"/>
    <w:rsid w:val="00AF4728"/>
    <w:rsid w:val="00AF47F1"/>
    <w:rsid w:val="00AF49CB"/>
    <w:rsid w:val="00AF49EC"/>
    <w:rsid w:val="00AF4B38"/>
    <w:rsid w:val="00AF4B53"/>
    <w:rsid w:val="00AF4B90"/>
    <w:rsid w:val="00AF4BBF"/>
    <w:rsid w:val="00AF4E8B"/>
    <w:rsid w:val="00AF4FC9"/>
    <w:rsid w:val="00AF500C"/>
    <w:rsid w:val="00AF5117"/>
    <w:rsid w:val="00AF5255"/>
    <w:rsid w:val="00AF54CD"/>
    <w:rsid w:val="00AF55ED"/>
    <w:rsid w:val="00AF55FA"/>
    <w:rsid w:val="00AF56F5"/>
    <w:rsid w:val="00AF5703"/>
    <w:rsid w:val="00AF5719"/>
    <w:rsid w:val="00AF584C"/>
    <w:rsid w:val="00AF58B0"/>
    <w:rsid w:val="00AF59EB"/>
    <w:rsid w:val="00AF5C25"/>
    <w:rsid w:val="00AF5C89"/>
    <w:rsid w:val="00AF5C8A"/>
    <w:rsid w:val="00AF5D68"/>
    <w:rsid w:val="00AF5D7F"/>
    <w:rsid w:val="00AF5D89"/>
    <w:rsid w:val="00AF5E10"/>
    <w:rsid w:val="00AF5E6F"/>
    <w:rsid w:val="00AF5EDD"/>
    <w:rsid w:val="00AF6007"/>
    <w:rsid w:val="00AF6147"/>
    <w:rsid w:val="00AF6248"/>
    <w:rsid w:val="00AF635D"/>
    <w:rsid w:val="00AF6494"/>
    <w:rsid w:val="00AF649B"/>
    <w:rsid w:val="00AF651F"/>
    <w:rsid w:val="00AF6591"/>
    <w:rsid w:val="00AF67A0"/>
    <w:rsid w:val="00AF67BC"/>
    <w:rsid w:val="00AF6820"/>
    <w:rsid w:val="00AF6923"/>
    <w:rsid w:val="00AF6926"/>
    <w:rsid w:val="00AF697A"/>
    <w:rsid w:val="00AF6A4C"/>
    <w:rsid w:val="00AF6BF2"/>
    <w:rsid w:val="00AF6D75"/>
    <w:rsid w:val="00AF6E31"/>
    <w:rsid w:val="00AF6E48"/>
    <w:rsid w:val="00AF6F1D"/>
    <w:rsid w:val="00AF6F21"/>
    <w:rsid w:val="00AF6FBA"/>
    <w:rsid w:val="00AF7154"/>
    <w:rsid w:val="00AF7174"/>
    <w:rsid w:val="00AF725D"/>
    <w:rsid w:val="00AF7293"/>
    <w:rsid w:val="00AF72C4"/>
    <w:rsid w:val="00AF72EB"/>
    <w:rsid w:val="00AF73EF"/>
    <w:rsid w:val="00AF74BF"/>
    <w:rsid w:val="00AF74F4"/>
    <w:rsid w:val="00AF7564"/>
    <w:rsid w:val="00AF75BF"/>
    <w:rsid w:val="00AF7837"/>
    <w:rsid w:val="00AF78CC"/>
    <w:rsid w:val="00AF7A67"/>
    <w:rsid w:val="00AF7AA6"/>
    <w:rsid w:val="00AF7AF2"/>
    <w:rsid w:val="00AF7AF8"/>
    <w:rsid w:val="00AF7B51"/>
    <w:rsid w:val="00AF7BA3"/>
    <w:rsid w:val="00AF7C56"/>
    <w:rsid w:val="00AF7DA8"/>
    <w:rsid w:val="00AF7E57"/>
    <w:rsid w:val="00AF7F1A"/>
    <w:rsid w:val="00AF7F5C"/>
    <w:rsid w:val="00AF7F66"/>
    <w:rsid w:val="00AF7F84"/>
    <w:rsid w:val="00AF7F8D"/>
    <w:rsid w:val="00B0004A"/>
    <w:rsid w:val="00B00081"/>
    <w:rsid w:val="00B001DA"/>
    <w:rsid w:val="00B00213"/>
    <w:rsid w:val="00B003BB"/>
    <w:rsid w:val="00B00560"/>
    <w:rsid w:val="00B005C7"/>
    <w:rsid w:val="00B0067A"/>
    <w:rsid w:val="00B007DE"/>
    <w:rsid w:val="00B007E0"/>
    <w:rsid w:val="00B00A3B"/>
    <w:rsid w:val="00B00A58"/>
    <w:rsid w:val="00B00A5D"/>
    <w:rsid w:val="00B00B0F"/>
    <w:rsid w:val="00B00B26"/>
    <w:rsid w:val="00B00CF4"/>
    <w:rsid w:val="00B00D0F"/>
    <w:rsid w:val="00B00DF7"/>
    <w:rsid w:val="00B00E1B"/>
    <w:rsid w:val="00B00E1E"/>
    <w:rsid w:val="00B00F15"/>
    <w:rsid w:val="00B00FFD"/>
    <w:rsid w:val="00B01029"/>
    <w:rsid w:val="00B01192"/>
    <w:rsid w:val="00B012BD"/>
    <w:rsid w:val="00B014EA"/>
    <w:rsid w:val="00B014EF"/>
    <w:rsid w:val="00B015E2"/>
    <w:rsid w:val="00B0162C"/>
    <w:rsid w:val="00B0183C"/>
    <w:rsid w:val="00B01874"/>
    <w:rsid w:val="00B01919"/>
    <w:rsid w:val="00B01A78"/>
    <w:rsid w:val="00B01A97"/>
    <w:rsid w:val="00B01D8E"/>
    <w:rsid w:val="00B01E12"/>
    <w:rsid w:val="00B01E75"/>
    <w:rsid w:val="00B01E88"/>
    <w:rsid w:val="00B0207A"/>
    <w:rsid w:val="00B02128"/>
    <w:rsid w:val="00B02129"/>
    <w:rsid w:val="00B0229D"/>
    <w:rsid w:val="00B023AC"/>
    <w:rsid w:val="00B02482"/>
    <w:rsid w:val="00B02697"/>
    <w:rsid w:val="00B02913"/>
    <w:rsid w:val="00B02979"/>
    <w:rsid w:val="00B029BA"/>
    <w:rsid w:val="00B029EE"/>
    <w:rsid w:val="00B02AE9"/>
    <w:rsid w:val="00B02B75"/>
    <w:rsid w:val="00B02D7D"/>
    <w:rsid w:val="00B02E55"/>
    <w:rsid w:val="00B02E6D"/>
    <w:rsid w:val="00B02F55"/>
    <w:rsid w:val="00B02FCC"/>
    <w:rsid w:val="00B03100"/>
    <w:rsid w:val="00B032C0"/>
    <w:rsid w:val="00B0333C"/>
    <w:rsid w:val="00B0348E"/>
    <w:rsid w:val="00B035B6"/>
    <w:rsid w:val="00B03613"/>
    <w:rsid w:val="00B03791"/>
    <w:rsid w:val="00B037E1"/>
    <w:rsid w:val="00B03882"/>
    <w:rsid w:val="00B03960"/>
    <w:rsid w:val="00B03A38"/>
    <w:rsid w:val="00B03B27"/>
    <w:rsid w:val="00B03B2C"/>
    <w:rsid w:val="00B03BD8"/>
    <w:rsid w:val="00B03D2E"/>
    <w:rsid w:val="00B03DC1"/>
    <w:rsid w:val="00B03DF8"/>
    <w:rsid w:val="00B03F5B"/>
    <w:rsid w:val="00B03F89"/>
    <w:rsid w:val="00B04109"/>
    <w:rsid w:val="00B04118"/>
    <w:rsid w:val="00B041B4"/>
    <w:rsid w:val="00B041F2"/>
    <w:rsid w:val="00B042A8"/>
    <w:rsid w:val="00B042C4"/>
    <w:rsid w:val="00B0432E"/>
    <w:rsid w:val="00B04438"/>
    <w:rsid w:val="00B04514"/>
    <w:rsid w:val="00B04605"/>
    <w:rsid w:val="00B047E4"/>
    <w:rsid w:val="00B04A15"/>
    <w:rsid w:val="00B04B44"/>
    <w:rsid w:val="00B04B99"/>
    <w:rsid w:val="00B04C01"/>
    <w:rsid w:val="00B04C6E"/>
    <w:rsid w:val="00B04C95"/>
    <w:rsid w:val="00B04DB7"/>
    <w:rsid w:val="00B04E61"/>
    <w:rsid w:val="00B04EB2"/>
    <w:rsid w:val="00B04F04"/>
    <w:rsid w:val="00B04FDE"/>
    <w:rsid w:val="00B05022"/>
    <w:rsid w:val="00B050E0"/>
    <w:rsid w:val="00B050ED"/>
    <w:rsid w:val="00B0514E"/>
    <w:rsid w:val="00B05158"/>
    <w:rsid w:val="00B05298"/>
    <w:rsid w:val="00B0531D"/>
    <w:rsid w:val="00B0535E"/>
    <w:rsid w:val="00B05596"/>
    <w:rsid w:val="00B05608"/>
    <w:rsid w:val="00B05762"/>
    <w:rsid w:val="00B0582C"/>
    <w:rsid w:val="00B0590D"/>
    <w:rsid w:val="00B05BEC"/>
    <w:rsid w:val="00B05C0C"/>
    <w:rsid w:val="00B05C15"/>
    <w:rsid w:val="00B05C96"/>
    <w:rsid w:val="00B05CFF"/>
    <w:rsid w:val="00B05EBA"/>
    <w:rsid w:val="00B05F84"/>
    <w:rsid w:val="00B061AF"/>
    <w:rsid w:val="00B0628F"/>
    <w:rsid w:val="00B0661C"/>
    <w:rsid w:val="00B06714"/>
    <w:rsid w:val="00B0682C"/>
    <w:rsid w:val="00B06956"/>
    <w:rsid w:val="00B069F0"/>
    <w:rsid w:val="00B06A49"/>
    <w:rsid w:val="00B06A68"/>
    <w:rsid w:val="00B06A8A"/>
    <w:rsid w:val="00B06ACF"/>
    <w:rsid w:val="00B06BBB"/>
    <w:rsid w:val="00B06D09"/>
    <w:rsid w:val="00B06DD9"/>
    <w:rsid w:val="00B06F11"/>
    <w:rsid w:val="00B070CA"/>
    <w:rsid w:val="00B07209"/>
    <w:rsid w:val="00B0720E"/>
    <w:rsid w:val="00B072FE"/>
    <w:rsid w:val="00B07502"/>
    <w:rsid w:val="00B07565"/>
    <w:rsid w:val="00B0762B"/>
    <w:rsid w:val="00B07640"/>
    <w:rsid w:val="00B0768C"/>
    <w:rsid w:val="00B076B2"/>
    <w:rsid w:val="00B076DD"/>
    <w:rsid w:val="00B076F5"/>
    <w:rsid w:val="00B07739"/>
    <w:rsid w:val="00B07741"/>
    <w:rsid w:val="00B077FE"/>
    <w:rsid w:val="00B078F2"/>
    <w:rsid w:val="00B078F3"/>
    <w:rsid w:val="00B07954"/>
    <w:rsid w:val="00B07996"/>
    <w:rsid w:val="00B07A4E"/>
    <w:rsid w:val="00B07AA8"/>
    <w:rsid w:val="00B07B2B"/>
    <w:rsid w:val="00B07CF5"/>
    <w:rsid w:val="00B07D9A"/>
    <w:rsid w:val="00B07E54"/>
    <w:rsid w:val="00B07E84"/>
    <w:rsid w:val="00B07E89"/>
    <w:rsid w:val="00B07E97"/>
    <w:rsid w:val="00B07EFA"/>
    <w:rsid w:val="00B07F73"/>
    <w:rsid w:val="00B10041"/>
    <w:rsid w:val="00B100D3"/>
    <w:rsid w:val="00B1012B"/>
    <w:rsid w:val="00B10258"/>
    <w:rsid w:val="00B10297"/>
    <w:rsid w:val="00B10394"/>
    <w:rsid w:val="00B104BA"/>
    <w:rsid w:val="00B10617"/>
    <w:rsid w:val="00B10707"/>
    <w:rsid w:val="00B10767"/>
    <w:rsid w:val="00B10848"/>
    <w:rsid w:val="00B10852"/>
    <w:rsid w:val="00B10943"/>
    <w:rsid w:val="00B10B11"/>
    <w:rsid w:val="00B10B69"/>
    <w:rsid w:val="00B10BDC"/>
    <w:rsid w:val="00B10CF1"/>
    <w:rsid w:val="00B10D11"/>
    <w:rsid w:val="00B10E11"/>
    <w:rsid w:val="00B10E9F"/>
    <w:rsid w:val="00B10EB6"/>
    <w:rsid w:val="00B10F16"/>
    <w:rsid w:val="00B11026"/>
    <w:rsid w:val="00B110CF"/>
    <w:rsid w:val="00B11136"/>
    <w:rsid w:val="00B1118D"/>
    <w:rsid w:val="00B111D2"/>
    <w:rsid w:val="00B11387"/>
    <w:rsid w:val="00B1148E"/>
    <w:rsid w:val="00B11634"/>
    <w:rsid w:val="00B116D2"/>
    <w:rsid w:val="00B1171A"/>
    <w:rsid w:val="00B117FF"/>
    <w:rsid w:val="00B11810"/>
    <w:rsid w:val="00B118E0"/>
    <w:rsid w:val="00B1191E"/>
    <w:rsid w:val="00B11955"/>
    <w:rsid w:val="00B11B10"/>
    <w:rsid w:val="00B11D0F"/>
    <w:rsid w:val="00B11DBB"/>
    <w:rsid w:val="00B11E4B"/>
    <w:rsid w:val="00B11E62"/>
    <w:rsid w:val="00B11F2F"/>
    <w:rsid w:val="00B11F81"/>
    <w:rsid w:val="00B12100"/>
    <w:rsid w:val="00B1226B"/>
    <w:rsid w:val="00B1227E"/>
    <w:rsid w:val="00B12476"/>
    <w:rsid w:val="00B12654"/>
    <w:rsid w:val="00B1274A"/>
    <w:rsid w:val="00B12759"/>
    <w:rsid w:val="00B12A36"/>
    <w:rsid w:val="00B12AC1"/>
    <w:rsid w:val="00B12B7D"/>
    <w:rsid w:val="00B12B92"/>
    <w:rsid w:val="00B12EC9"/>
    <w:rsid w:val="00B1310B"/>
    <w:rsid w:val="00B1325B"/>
    <w:rsid w:val="00B1337E"/>
    <w:rsid w:val="00B13422"/>
    <w:rsid w:val="00B13479"/>
    <w:rsid w:val="00B13569"/>
    <w:rsid w:val="00B135DA"/>
    <w:rsid w:val="00B135F6"/>
    <w:rsid w:val="00B13612"/>
    <w:rsid w:val="00B137B1"/>
    <w:rsid w:val="00B137C8"/>
    <w:rsid w:val="00B139BE"/>
    <w:rsid w:val="00B139F4"/>
    <w:rsid w:val="00B13A9B"/>
    <w:rsid w:val="00B13C69"/>
    <w:rsid w:val="00B13CF3"/>
    <w:rsid w:val="00B13D91"/>
    <w:rsid w:val="00B13DE3"/>
    <w:rsid w:val="00B13E4B"/>
    <w:rsid w:val="00B13E9B"/>
    <w:rsid w:val="00B13EF2"/>
    <w:rsid w:val="00B14012"/>
    <w:rsid w:val="00B14066"/>
    <w:rsid w:val="00B14208"/>
    <w:rsid w:val="00B1424D"/>
    <w:rsid w:val="00B1439E"/>
    <w:rsid w:val="00B143AE"/>
    <w:rsid w:val="00B143EA"/>
    <w:rsid w:val="00B1445E"/>
    <w:rsid w:val="00B1477B"/>
    <w:rsid w:val="00B14835"/>
    <w:rsid w:val="00B148C9"/>
    <w:rsid w:val="00B14AC4"/>
    <w:rsid w:val="00B14BF1"/>
    <w:rsid w:val="00B14C35"/>
    <w:rsid w:val="00B14C62"/>
    <w:rsid w:val="00B14C6C"/>
    <w:rsid w:val="00B14F12"/>
    <w:rsid w:val="00B1508E"/>
    <w:rsid w:val="00B15273"/>
    <w:rsid w:val="00B152C8"/>
    <w:rsid w:val="00B152E4"/>
    <w:rsid w:val="00B153CB"/>
    <w:rsid w:val="00B153FB"/>
    <w:rsid w:val="00B15508"/>
    <w:rsid w:val="00B1553D"/>
    <w:rsid w:val="00B157D8"/>
    <w:rsid w:val="00B15DC4"/>
    <w:rsid w:val="00B15DCD"/>
    <w:rsid w:val="00B15E42"/>
    <w:rsid w:val="00B15EB8"/>
    <w:rsid w:val="00B15F04"/>
    <w:rsid w:val="00B161D1"/>
    <w:rsid w:val="00B162D6"/>
    <w:rsid w:val="00B1635D"/>
    <w:rsid w:val="00B163CB"/>
    <w:rsid w:val="00B16404"/>
    <w:rsid w:val="00B1669D"/>
    <w:rsid w:val="00B167D2"/>
    <w:rsid w:val="00B16973"/>
    <w:rsid w:val="00B169BE"/>
    <w:rsid w:val="00B169E9"/>
    <w:rsid w:val="00B16A14"/>
    <w:rsid w:val="00B16A98"/>
    <w:rsid w:val="00B16BED"/>
    <w:rsid w:val="00B16CAE"/>
    <w:rsid w:val="00B16DBC"/>
    <w:rsid w:val="00B16E3D"/>
    <w:rsid w:val="00B16F59"/>
    <w:rsid w:val="00B16FC3"/>
    <w:rsid w:val="00B172F7"/>
    <w:rsid w:val="00B17334"/>
    <w:rsid w:val="00B17342"/>
    <w:rsid w:val="00B173DA"/>
    <w:rsid w:val="00B1746B"/>
    <w:rsid w:val="00B17597"/>
    <w:rsid w:val="00B1775E"/>
    <w:rsid w:val="00B17786"/>
    <w:rsid w:val="00B177E8"/>
    <w:rsid w:val="00B1788B"/>
    <w:rsid w:val="00B178BA"/>
    <w:rsid w:val="00B17941"/>
    <w:rsid w:val="00B17B2F"/>
    <w:rsid w:val="00B17C4B"/>
    <w:rsid w:val="00B17CB5"/>
    <w:rsid w:val="00B17CFA"/>
    <w:rsid w:val="00B17E73"/>
    <w:rsid w:val="00B17EDF"/>
    <w:rsid w:val="00B200B5"/>
    <w:rsid w:val="00B2043D"/>
    <w:rsid w:val="00B204F4"/>
    <w:rsid w:val="00B205B6"/>
    <w:rsid w:val="00B20818"/>
    <w:rsid w:val="00B20981"/>
    <w:rsid w:val="00B20ACC"/>
    <w:rsid w:val="00B20CB5"/>
    <w:rsid w:val="00B20DF8"/>
    <w:rsid w:val="00B20F92"/>
    <w:rsid w:val="00B21023"/>
    <w:rsid w:val="00B210B0"/>
    <w:rsid w:val="00B21125"/>
    <w:rsid w:val="00B211C8"/>
    <w:rsid w:val="00B2127D"/>
    <w:rsid w:val="00B2129A"/>
    <w:rsid w:val="00B212D9"/>
    <w:rsid w:val="00B2155A"/>
    <w:rsid w:val="00B215E6"/>
    <w:rsid w:val="00B21786"/>
    <w:rsid w:val="00B2196E"/>
    <w:rsid w:val="00B21973"/>
    <w:rsid w:val="00B21C11"/>
    <w:rsid w:val="00B21CDA"/>
    <w:rsid w:val="00B21CED"/>
    <w:rsid w:val="00B21CFD"/>
    <w:rsid w:val="00B21DAB"/>
    <w:rsid w:val="00B21E1F"/>
    <w:rsid w:val="00B21E6B"/>
    <w:rsid w:val="00B22010"/>
    <w:rsid w:val="00B22145"/>
    <w:rsid w:val="00B22183"/>
    <w:rsid w:val="00B2236E"/>
    <w:rsid w:val="00B22569"/>
    <w:rsid w:val="00B225BA"/>
    <w:rsid w:val="00B22678"/>
    <w:rsid w:val="00B226F1"/>
    <w:rsid w:val="00B22734"/>
    <w:rsid w:val="00B2288B"/>
    <w:rsid w:val="00B2288E"/>
    <w:rsid w:val="00B2289F"/>
    <w:rsid w:val="00B2297E"/>
    <w:rsid w:val="00B22B2F"/>
    <w:rsid w:val="00B230A6"/>
    <w:rsid w:val="00B23131"/>
    <w:rsid w:val="00B23194"/>
    <w:rsid w:val="00B232B2"/>
    <w:rsid w:val="00B2335B"/>
    <w:rsid w:val="00B23415"/>
    <w:rsid w:val="00B23425"/>
    <w:rsid w:val="00B23456"/>
    <w:rsid w:val="00B2355D"/>
    <w:rsid w:val="00B235A3"/>
    <w:rsid w:val="00B236EF"/>
    <w:rsid w:val="00B236F3"/>
    <w:rsid w:val="00B2372E"/>
    <w:rsid w:val="00B23820"/>
    <w:rsid w:val="00B2383E"/>
    <w:rsid w:val="00B23967"/>
    <w:rsid w:val="00B23A13"/>
    <w:rsid w:val="00B23A8B"/>
    <w:rsid w:val="00B23DB7"/>
    <w:rsid w:val="00B23EB5"/>
    <w:rsid w:val="00B23F1B"/>
    <w:rsid w:val="00B23F20"/>
    <w:rsid w:val="00B2438A"/>
    <w:rsid w:val="00B2440F"/>
    <w:rsid w:val="00B24519"/>
    <w:rsid w:val="00B246FC"/>
    <w:rsid w:val="00B2470C"/>
    <w:rsid w:val="00B2479D"/>
    <w:rsid w:val="00B248CD"/>
    <w:rsid w:val="00B24977"/>
    <w:rsid w:val="00B24989"/>
    <w:rsid w:val="00B24A0B"/>
    <w:rsid w:val="00B24A8F"/>
    <w:rsid w:val="00B24B52"/>
    <w:rsid w:val="00B24BAB"/>
    <w:rsid w:val="00B24BB2"/>
    <w:rsid w:val="00B24CC0"/>
    <w:rsid w:val="00B24CE8"/>
    <w:rsid w:val="00B24E27"/>
    <w:rsid w:val="00B24EA4"/>
    <w:rsid w:val="00B24F1C"/>
    <w:rsid w:val="00B24F49"/>
    <w:rsid w:val="00B25067"/>
    <w:rsid w:val="00B250F5"/>
    <w:rsid w:val="00B251BC"/>
    <w:rsid w:val="00B251C8"/>
    <w:rsid w:val="00B25381"/>
    <w:rsid w:val="00B25397"/>
    <w:rsid w:val="00B253F1"/>
    <w:rsid w:val="00B25593"/>
    <w:rsid w:val="00B255DB"/>
    <w:rsid w:val="00B25680"/>
    <w:rsid w:val="00B257B2"/>
    <w:rsid w:val="00B258BE"/>
    <w:rsid w:val="00B2590F"/>
    <w:rsid w:val="00B25ABD"/>
    <w:rsid w:val="00B25DA7"/>
    <w:rsid w:val="00B25DBA"/>
    <w:rsid w:val="00B25DCA"/>
    <w:rsid w:val="00B25E49"/>
    <w:rsid w:val="00B25F78"/>
    <w:rsid w:val="00B25F8C"/>
    <w:rsid w:val="00B25FA3"/>
    <w:rsid w:val="00B25FBF"/>
    <w:rsid w:val="00B260A6"/>
    <w:rsid w:val="00B262A8"/>
    <w:rsid w:val="00B262B8"/>
    <w:rsid w:val="00B2630F"/>
    <w:rsid w:val="00B26330"/>
    <w:rsid w:val="00B26405"/>
    <w:rsid w:val="00B26426"/>
    <w:rsid w:val="00B2656B"/>
    <w:rsid w:val="00B26625"/>
    <w:rsid w:val="00B26690"/>
    <w:rsid w:val="00B268F4"/>
    <w:rsid w:val="00B2693B"/>
    <w:rsid w:val="00B2696B"/>
    <w:rsid w:val="00B269CB"/>
    <w:rsid w:val="00B26A20"/>
    <w:rsid w:val="00B26B4A"/>
    <w:rsid w:val="00B26C6F"/>
    <w:rsid w:val="00B26CBD"/>
    <w:rsid w:val="00B26D06"/>
    <w:rsid w:val="00B26D15"/>
    <w:rsid w:val="00B26D81"/>
    <w:rsid w:val="00B26DB8"/>
    <w:rsid w:val="00B26F40"/>
    <w:rsid w:val="00B26FA9"/>
    <w:rsid w:val="00B27012"/>
    <w:rsid w:val="00B27077"/>
    <w:rsid w:val="00B27095"/>
    <w:rsid w:val="00B27273"/>
    <w:rsid w:val="00B27340"/>
    <w:rsid w:val="00B273C1"/>
    <w:rsid w:val="00B273C4"/>
    <w:rsid w:val="00B273E0"/>
    <w:rsid w:val="00B27411"/>
    <w:rsid w:val="00B2745C"/>
    <w:rsid w:val="00B274EB"/>
    <w:rsid w:val="00B27576"/>
    <w:rsid w:val="00B275FC"/>
    <w:rsid w:val="00B2765D"/>
    <w:rsid w:val="00B27699"/>
    <w:rsid w:val="00B2780D"/>
    <w:rsid w:val="00B27898"/>
    <w:rsid w:val="00B27A2D"/>
    <w:rsid w:val="00B27AA9"/>
    <w:rsid w:val="00B27B0A"/>
    <w:rsid w:val="00B27B18"/>
    <w:rsid w:val="00B27B2B"/>
    <w:rsid w:val="00B27D34"/>
    <w:rsid w:val="00B27D4C"/>
    <w:rsid w:val="00B27ED5"/>
    <w:rsid w:val="00B27F38"/>
    <w:rsid w:val="00B27FC9"/>
    <w:rsid w:val="00B2D86C"/>
    <w:rsid w:val="00B2DF72"/>
    <w:rsid w:val="00B30107"/>
    <w:rsid w:val="00B3022C"/>
    <w:rsid w:val="00B30274"/>
    <w:rsid w:val="00B3031B"/>
    <w:rsid w:val="00B30328"/>
    <w:rsid w:val="00B3034B"/>
    <w:rsid w:val="00B30501"/>
    <w:rsid w:val="00B307EE"/>
    <w:rsid w:val="00B309D9"/>
    <w:rsid w:val="00B30A19"/>
    <w:rsid w:val="00B30BB2"/>
    <w:rsid w:val="00B30BB6"/>
    <w:rsid w:val="00B30C1C"/>
    <w:rsid w:val="00B30CAE"/>
    <w:rsid w:val="00B30CC8"/>
    <w:rsid w:val="00B30EA2"/>
    <w:rsid w:val="00B3106D"/>
    <w:rsid w:val="00B310F0"/>
    <w:rsid w:val="00B31103"/>
    <w:rsid w:val="00B31357"/>
    <w:rsid w:val="00B3139D"/>
    <w:rsid w:val="00B313A7"/>
    <w:rsid w:val="00B313BD"/>
    <w:rsid w:val="00B31484"/>
    <w:rsid w:val="00B31587"/>
    <w:rsid w:val="00B3164D"/>
    <w:rsid w:val="00B3173F"/>
    <w:rsid w:val="00B3185F"/>
    <w:rsid w:val="00B31913"/>
    <w:rsid w:val="00B319A1"/>
    <w:rsid w:val="00B31A03"/>
    <w:rsid w:val="00B31AC8"/>
    <w:rsid w:val="00B31AEE"/>
    <w:rsid w:val="00B31B0E"/>
    <w:rsid w:val="00B31B2F"/>
    <w:rsid w:val="00B31D95"/>
    <w:rsid w:val="00B31DF9"/>
    <w:rsid w:val="00B32079"/>
    <w:rsid w:val="00B323FA"/>
    <w:rsid w:val="00B3256C"/>
    <w:rsid w:val="00B32681"/>
    <w:rsid w:val="00B32707"/>
    <w:rsid w:val="00B328C6"/>
    <w:rsid w:val="00B329FD"/>
    <w:rsid w:val="00B32AF5"/>
    <w:rsid w:val="00B32BF1"/>
    <w:rsid w:val="00B32C55"/>
    <w:rsid w:val="00B32F65"/>
    <w:rsid w:val="00B32FEB"/>
    <w:rsid w:val="00B3307E"/>
    <w:rsid w:val="00B3310B"/>
    <w:rsid w:val="00B3319B"/>
    <w:rsid w:val="00B33280"/>
    <w:rsid w:val="00B3339C"/>
    <w:rsid w:val="00B333A4"/>
    <w:rsid w:val="00B336B4"/>
    <w:rsid w:val="00B336BA"/>
    <w:rsid w:val="00B3379F"/>
    <w:rsid w:val="00B337EF"/>
    <w:rsid w:val="00B33887"/>
    <w:rsid w:val="00B338EC"/>
    <w:rsid w:val="00B33936"/>
    <w:rsid w:val="00B33AB3"/>
    <w:rsid w:val="00B33B79"/>
    <w:rsid w:val="00B33C25"/>
    <w:rsid w:val="00B33CD0"/>
    <w:rsid w:val="00B33D97"/>
    <w:rsid w:val="00B33DEB"/>
    <w:rsid w:val="00B33F27"/>
    <w:rsid w:val="00B340D2"/>
    <w:rsid w:val="00B3414C"/>
    <w:rsid w:val="00B3419D"/>
    <w:rsid w:val="00B341D3"/>
    <w:rsid w:val="00B343A1"/>
    <w:rsid w:val="00B34585"/>
    <w:rsid w:val="00B3479E"/>
    <w:rsid w:val="00B34A91"/>
    <w:rsid w:val="00B34CE1"/>
    <w:rsid w:val="00B3506F"/>
    <w:rsid w:val="00B3507A"/>
    <w:rsid w:val="00B350DD"/>
    <w:rsid w:val="00B3515D"/>
    <w:rsid w:val="00B351D6"/>
    <w:rsid w:val="00B35349"/>
    <w:rsid w:val="00B355D5"/>
    <w:rsid w:val="00B3582B"/>
    <w:rsid w:val="00B35940"/>
    <w:rsid w:val="00B35993"/>
    <w:rsid w:val="00B3599E"/>
    <w:rsid w:val="00B359E8"/>
    <w:rsid w:val="00B35BC1"/>
    <w:rsid w:val="00B35C05"/>
    <w:rsid w:val="00B35E3B"/>
    <w:rsid w:val="00B35E3C"/>
    <w:rsid w:val="00B35E97"/>
    <w:rsid w:val="00B35F8C"/>
    <w:rsid w:val="00B35FB9"/>
    <w:rsid w:val="00B36013"/>
    <w:rsid w:val="00B36048"/>
    <w:rsid w:val="00B36077"/>
    <w:rsid w:val="00B36113"/>
    <w:rsid w:val="00B363E6"/>
    <w:rsid w:val="00B3642B"/>
    <w:rsid w:val="00B36431"/>
    <w:rsid w:val="00B364E8"/>
    <w:rsid w:val="00B36549"/>
    <w:rsid w:val="00B365D1"/>
    <w:rsid w:val="00B36779"/>
    <w:rsid w:val="00B36786"/>
    <w:rsid w:val="00B3689A"/>
    <w:rsid w:val="00B36933"/>
    <w:rsid w:val="00B36A27"/>
    <w:rsid w:val="00B36A55"/>
    <w:rsid w:val="00B36B68"/>
    <w:rsid w:val="00B36BE1"/>
    <w:rsid w:val="00B36EEC"/>
    <w:rsid w:val="00B36FF8"/>
    <w:rsid w:val="00B37041"/>
    <w:rsid w:val="00B3715D"/>
    <w:rsid w:val="00B3718A"/>
    <w:rsid w:val="00B373E0"/>
    <w:rsid w:val="00B373F0"/>
    <w:rsid w:val="00B37428"/>
    <w:rsid w:val="00B374D9"/>
    <w:rsid w:val="00B3750F"/>
    <w:rsid w:val="00B3758A"/>
    <w:rsid w:val="00B37746"/>
    <w:rsid w:val="00B37979"/>
    <w:rsid w:val="00B37A74"/>
    <w:rsid w:val="00B37BD2"/>
    <w:rsid w:val="00B37C2C"/>
    <w:rsid w:val="00B37E4E"/>
    <w:rsid w:val="00B37E52"/>
    <w:rsid w:val="00B37E80"/>
    <w:rsid w:val="00B37E9A"/>
    <w:rsid w:val="00B37EA9"/>
    <w:rsid w:val="00B37FB0"/>
    <w:rsid w:val="00B40172"/>
    <w:rsid w:val="00B4020B"/>
    <w:rsid w:val="00B4025D"/>
    <w:rsid w:val="00B402F6"/>
    <w:rsid w:val="00B403EF"/>
    <w:rsid w:val="00B40589"/>
    <w:rsid w:val="00B4058F"/>
    <w:rsid w:val="00B405EF"/>
    <w:rsid w:val="00B4074B"/>
    <w:rsid w:val="00B40796"/>
    <w:rsid w:val="00B407FA"/>
    <w:rsid w:val="00B4091D"/>
    <w:rsid w:val="00B40C1C"/>
    <w:rsid w:val="00B40DA5"/>
    <w:rsid w:val="00B40E66"/>
    <w:rsid w:val="00B40E9B"/>
    <w:rsid w:val="00B4101D"/>
    <w:rsid w:val="00B41197"/>
    <w:rsid w:val="00B41241"/>
    <w:rsid w:val="00B41273"/>
    <w:rsid w:val="00B412A9"/>
    <w:rsid w:val="00B41322"/>
    <w:rsid w:val="00B413A4"/>
    <w:rsid w:val="00B414AA"/>
    <w:rsid w:val="00B415BE"/>
    <w:rsid w:val="00B41724"/>
    <w:rsid w:val="00B41754"/>
    <w:rsid w:val="00B4185C"/>
    <w:rsid w:val="00B418EA"/>
    <w:rsid w:val="00B41918"/>
    <w:rsid w:val="00B41949"/>
    <w:rsid w:val="00B4197E"/>
    <w:rsid w:val="00B41A1B"/>
    <w:rsid w:val="00B41A75"/>
    <w:rsid w:val="00B41AC1"/>
    <w:rsid w:val="00B41C31"/>
    <w:rsid w:val="00B41CED"/>
    <w:rsid w:val="00B41D7B"/>
    <w:rsid w:val="00B41D8F"/>
    <w:rsid w:val="00B41DC2"/>
    <w:rsid w:val="00B41E60"/>
    <w:rsid w:val="00B41F43"/>
    <w:rsid w:val="00B41F44"/>
    <w:rsid w:val="00B42055"/>
    <w:rsid w:val="00B42200"/>
    <w:rsid w:val="00B42413"/>
    <w:rsid w:val="00B42481"/>
    <w:rsid w:val="00B4263A"/>
    <w:rsid w:val="00B4273D"/>
    <w:rsid w:val="00B42A10"/>
    <w:rsid w:val="00B42A6B"/>
    <w:rsid w:val="00B42BC8"/>
    <w:rsid w:val="00B42CF7"/>
    <w:rsid w:val="00B42D43"/>
    <w:rsid w:val="00B42EBD"/>
    <w:rsid w:val="00B42ECB"/>
    <w:rsid w:val="00B42FFC"/>
    <w:rsid w:val="00B431FD"/>
    <w:rsid w:val="00B432C1"/>
    <w:rsid w:val="00B43304"/>
    <w:rsid w:val="00B43317"/>
    <w:rsid w:val="00B4335D"/>
    <w:rsid w:val="00B4338C"/>
    <w:rsid w:val="00B433F4"/>
    <w:rsid w:val="00B43524"/>
    <w:rsid w:val="00B43529"/>
    <w:rsid w:val="00B4367E"/>
    <w:rsid w:val="00B4373B"/>
    <w:rsid w:val="00B4392E"/>
    <w:rsid w:val="00B439A8"/>
    <w:rsid w:val="00B439F6"/>
    <w:rsid w:val="00B43AC1"/>
    <w:rsid w:val="00B43CFF"/>
    <w:rsid w:val="00B43D4F"/>
    <w:rsid w:val="00B43D61"/>
    <w:rsid w:val="00B43F36"/>
    <w:rsid w:val="00B4405C"/>
    <w:rsid w:val="00B4415F"/>
    <w:rsid w:val="00B442D7"/>
    <w:rsid w:val="00B443C1"/>
    <w:rsid w:val="00B44437"/>
    <w:rsid w:val="00B44492"/>
    <w:rsid w:val="00B4458E"/>
    <w:rsid w:val="00B44602"/>
    <w:rsid w:val="00B4463A"/>
    <w:rsid w:val="00B447D4"/>
    <w:rsid w:val="00B4480A"/>
    <w:rsid w:val="00B448C2"/>
    <w:rsid w:val="00B44989"/>
    <w:rsid w:val="00B44AC6"/>
    <w:rsid w:val="00B44C38"/>
    <w:rsid w:val="00B44D2B"/>
    <w:rsid w:val="00B44D3E"/>
    <w:rsid w:val="00B44E6A"/>
    <w:rsid w:val="00B44FD6"/>
    <w:rsid w:val="00B45063"/>
    <w:rsid w:val="00B4507D"/>
    <w:rsid w:val="00B4511F"/>
    <w:rsid w:val="00B45302"/>
    <w:rsid w:val="00B453A6"/>
    <w:rsid w:val="00B453B5"/>
    <w:rsid w:val="00B454B7"/>
    <w:rsid w:val="00B45555"/>
    <w:rsid w:val="00B45576"/>
    <w:rsid w:val="00B4561A"/>
    <w:rsid w:val="00B45631"/>
    <w:rsid w:val="00B4572E"/>
    <w:rsid w:val="00B45790"/>
    <w:rsid w:val="00B45931"/>
    <w:rsid w:val="00B45995"/>
    <w:rsid w:val="00B459B7"/>
    <w:rsid w:val="00B459E2"/>
    <w:rsid w:val="00B45C5F"/>
    <w:rsid w:val="00B45CDC"/>
    <w:rsid w:val="00B45D18"/>
    <w:rsid w:val="00B45DD0"/>
    <w:rsid w:val="00B45F58"/>
    <w:rsid w:val="00B45F86"/>
    <w:rsid w:val="00B45FCE"/>
    <w:rsid w:val="00B4609D"/>
    <w:rsid w:val="00B460A9"/>
    <w:rsid w:val="00B4616F"/>
    <w:rsid w:val="00B463B1"/>
    <w:rsid w:val="00B4645E"/>
    <w:rsid w:val="00B4663D"/>
    <w:rsid w:val="00B4664E"/>
    <w:rsid w:val="00B4668B"/>
    <w:rsid w:val="00B4693E"/>
    <w:rsid w:val="00B469B4"/>
    <w:rsid w:val="00B46B06"/>
    <w:rsid w:val="00B46BE3"/>
    <w:rsid w:val="00B46D02"/>
    <w:rsid w:val="00B46D2A"/>
    <w:rsid w:val="00B46D38"/>
    <w:rsid w:val="00B46D88"/>
    <w:rsid w:val="00B46DC1"/>
    <w:rsid w:val="00B46EAF"/>
    <w:rsid w:val="00B46FA0"/>
    <w:rsid w:val="00B4707D"/>
    <w:rsid w:val="00B47114"/>
    <w:rsid w:val="00B4714E"/>
    <w:rsid w:val="00B472FA"/>
    <w:rsid w:val="00B4732A"/>
    <w:rsid w:val="00B473A2"/>
    <w:rsid w:val="00B47427"/>
    <w:rsid w:val="00B475CC"/>
    <w:rsid w:val="00B47637"/>
    <w:rsid w:val="00B47689"/>
    <w:rsid w:val="00B4772A"/>
    <w:rsid w:val="00B4772D"/>
    <w:rsid w:val="00B477BB"/>
    <w:rsid w:val="00B47877"/>
    <w:rsid w:val="00B47A4A"/>
    <w:rsid w:val="00B47A56"/>
    <w:rsid w:val="00B47A9E"/>
    <w:rsid w:val="00B47AFB"/>
    <w:rsid w:val="00B47C0B"/>
    <w:rsid w:val="00B47D22"/>
    <w:rsid w:val="00B47EE3"/>
    <w:rsid w:val="00B47F92"/>
    <w:rsid w:val="00B47F9F"/>
    <w:rsid w:val="00B47FB3"/>
    <w:rsid w:val="00B500DA"/>
    <w:rsid w:val="00B502D0"/>
    <w:rsid w:val="00B50344"/>
    <w:rsid w:val="00B503A6"/>
    <w:rsid w:val="00B50460"/>
    <w:rsid w:val="00B50475"/>
    <w:rsid w:val="00B50584"/>
    <w:rsid w:val="00B50697"/>
    <w:rsid w:val="00B508A4"/>
    <w:rsid w:val="00B508F8"/>
    <w:rsid w:val="00B50AB2"/>
    <w:rsid w:val="00B50B5B"/>
    <w:rsid w:val="00B50D50"/>
    <w:rsid w:val="00B50F28"/>
    <w:rsid w:val="00B50FB8"/>
    <w:rsid w:val="00B510CE"/>
    <w:rsid w:val="00B51440"/>
    <w:rsid w:val="00B5160F"/>
    <w:rsid w:val="00B51660"/>
    <w:rsid w:val="00B5172A"/>
    <w:rsid w:val="00B51782"/>
    <w:rsid w:val="00B51883"/>
    <w:rsid w:val="00B5194B"/>
    <w:rsid w:val="00B519D9"/>
    <w:rsid w:val="00B519DF"/>
    <w:rsid w:val="00B51CD4"/>
    <w:rsid w:val="00B51CEA"/>
    <w:rsid w:val="00B51DC7"/>
    <w:rsid w:val="00B51E6F"/>
    <w:rsid w:val="00B51F6C"/>
    <w:rsid w:val="00B51F8A"/>
    <w:rsid w:val="00B51FA5"/>
    <w:rsid w:val="00B520E9"/>
    <w:rsid w:val="00B521DE"/>
    <w:rsid w:val="00B521EA"/>
    <w:rsid w:val="00B521F5"/>
    <w:rsid w:val="00B524F8"/>
    <w:rsid w:val="00B5257E"/>
    <w:rsid w:val="00B52638"/>
    <w:rsid w:val="00B527D6"/>
    <w:rsid w:val="00B5293F"/>
    <w:rsid w:val="00B52942"/>
    <w:rsid w:val="00B52991"/>
    <w:rsid w:val="00B5299A"/>
    <w:rsid w:val="00B529CA"/>
    <w:rsid w:val="00B52CAF"/>
    <w:rsid w:val="00B52D60"/>
    <w:rsid w:val="00B52D72"/>
    <w:rsid w:val="00B52FB8"/>
    <w:rsid w:val="00B53000"/>
    <w:rsid w:val="00B5300A"/>
    <w:rsid w:val="00B53138"/>
    <w:rsid w:val="00B53145"/>
    <w:rsid w:val="00B5316E"/>
    <w:rsid w:val="00B53222"/>
    <w:rsid w:val="00B53233"/>
    <w:rsid w:val="00B53339"/>
    <w:rsid w:val="00B5335E"/>
    <w:rsid w:val="00B533A7"/>
    <w:rsid w:val="00B534BE"/>
    <w:rsid w:val="00B53620"/>
    <w:rsid w:val="00B53731"/>
    <w:rsid w:val="00B5373B"/>
    <w:rsid w:val="00B5388F"/>
    <w:rsid w:val="00B538D2"/>
    <w:rsid w:val="00B538D9"/>
    <w:rsid w:val="00B539DB"/>
    <w:rsid w:val="00B53BD8"/>
    <w:rsid w:val="00B53C30"/>
    <w:rsid w:val="00B53C3C"/>
    <w:rsid w:val="00B53C41"/>
    <w:rsid w:val="00B53CB9"/>
    <w:rsid w:val="00B53D30"/>
    <w:rsid w:val="00B53E61"/>
    <w:rsid w:val="00B53E6E"/>
    <w:rsid w:val="00B53FA3"/>
    <w:rsid w:val="00B540E1"/>
    <w:rsid w:val="00B54163"/>
    <w:rsid w:val="00B54249"/>
    <w:rsid w:val="00B54253"/>
    <w:rsid w:val="00B54270"/>
    <w:rsid w:val="00B542BC"/>
    <w:rsid w:val="00B542DF"/>
    <w:rsid w:val="00B545C5"/>
    <w:rsid w:val="00B54731"/>
    <w:rsid w:val="00B548F1"/>
    <w:rsid w:val="00B54919"/>
    <w:rsid w:val="00B549FF"/>
    <w:rsid w:val="00B54B72"/>
    <w:rsid w:val="00B54B73"/>
    <w:rsid w:val="00B54BDA"/>
    <w:rsid w:val="00B54CC0"/>
    <w:rsid w:val="00B54EC1"/>
    <w:rsid w:val="00B54F61"/>
    <w:rsid w:val="00B54F65"/>
    <w:rsid w:val="00B54F66"/>
    <w:rsid w:val="00B55000"/>
    <w:rsid w:val="00B55068"/>
    <w:rsid w:val="00B5514B"/>
    <w:rsid w:val="00B55236"/>
    <w:rsid w:val="00B553B7"/>
    <w:rsid w:val="00B553FA"/>
    <w:rsid w:val="00B55478"/>
    <w:rsid w:val="00B5549C"/>
    <w:rsid w:val="00B5556D"/>
    <w:rsid w:val="00B55749"/>
    <w:rsid w:val="00B55780"/>
    <w:rsid w:val="00B5581C"/>
    <w:rsid w:val="00B55B3A"/>
    <w:rsid w:val="00B55B58"/>
    <w:rsid w:val="00B55ED2"/>
    <w:rsid w:val="00B55F2B"/>
    <w:rsid w:val="00B55F72"/>
    <w:rsid w:val="00B5609D"/>
    <w:rsid w:val="00B560CF"/>
    <w:rsid w:val="00B560E5"/>
    <w:rsid w:val="00B5630E"/>
    <w:rsid w:val="00B5643F"/>
    <w:rsid w:val="00B56520"/>
    <w:rsid w:val="00B566F6"/>
    <w:rsid w:val="00B5675F"/>
    <w:rsid w:val="00B56761"/>
    <w:rsid w:val="00B56957"/>
    <w:rsid w:val="00B56985"/>
    <w:rsid w:val="00B569E8"/>
    <w:rsid w:val="00B569EF"/>
    <w:rsid w:val="00B56A4C"/>
    <w:rsid w:val="00B56A72"/>
    <w:rsid w:val="00B56AA1"/>
    <w:rsid w:val="00B56B8C"/>
    <w:rsid w:val="00B56CE4"/>
    <w:rsid w:val="00B56F73"/>
    <w:rsid w:val="00B57031"/>
    <w:rsid w:val="00B5725B"/>
    <w:rsid w:val="00B5736B"/>
    <w:rsid w:val="00B57490"/>
    <w:rsid w:val="00B575DC"/>
    <w:rsid w:val="00B57626"/>
    <w:rsid w:val="00B57752"/>
    <w:rsid w:val="00B57861"/>
    <w:rsid w:val="00B57898"/>
    <w:rsid w:val="00B57B22"/>
    <w:rsid w:val="00B57B2D"/>
    <w:rsid w:val="00B57B4F"/>
    <w:rsid w:val="00B57C0A"/>
    <w:rsid w:val="00B57DE4"/>
    <w:rsid w:val="00B6000C"/>
    <w:rsid w:val="00B60112"/>
    <w:rsid w:val="00B6030C"/>
    <w:rsid w:val="00B603C0"/>
    <w:rsid w:val="00B6051A"/>
    <w:rsid w:val="00B60594"/>
    <w:rsid w:val="00B605FD"/>
    <w:rsid w:val="00B606D6"/>
    <w:rsid w:val="00B6079D"/>
    <w:rsid w:val="00B607F1"/>
    <w:rsid w:val="00B60BEA"/>
    <w:rsid w:val="00B60D3D"/>
    <w:rsid w:val="00B60DF9"/>
    <w:rsid w:val="00B60E9C"/>
    <w:rsid w:val="00B60EEC"/>
    <w:rsid w:val="00B60F0C"/>
    <w:rsid w:val="00B61178"/>
    <w:rsid w:val="00B611A8"/>
    <w:rsid w:val="00B6122C"/>
    <w:rsid w:val="00B612BF"/>
    <w:rsid w:val="00B61488"/>
    <w:rsid w:val="00B61500"/>
    <w:rsid w:val="00B6151F"/>
    <w:rsid w:val="00B615CA"/>
    <w:rsid w:val="00B61752"/>
    <w:rsid w:val="00B6185A"/>
    <w:rsid w:val="00B61936"/>
    <w:rsid w:val="00B6194C"/>
    <w:rsid w:val="00B619BE"/>
    <w:rsid w:val="00B61D30"/>
    <w:rsid w:val="00B61D31"/>
    <w:rsid w:val="00B61E14"/>
    <w:rsid w:val="00B620CA"/>
    <w:rsid w:val="00B621BE"/>
    <w:rsid w:val="00B6225D"/>
    <w:rsid w:val="00B62303"/>
    <w:rsid w:val="00B62533"/>
    <w:rsid w:val="00B6253A"/>
    <w:rsid w:val="00B6291A"/>
    <w:rsid w:val="00B6293F"/>
    <w:rsid w:val="00B62972"/>
    <w:rsid w:val="00B62AA9"/>
    <w:rsid w:val="00B62B1D"/>
    <w:rsid w:val="00B62B59"/>
    <w:rsid w:val="00B62BE9"/>
    <w:rsid w:val="00B62F4A"/>
    <w:rsid w:val="00B62F85"/>
    <w:rsid w:val="00B62F93"/>
    <w:rsid w:val="00B62FC3"/>
    <w:rsid w:val="00B62FCB"/>
    <w:rsid w:val="00B62FFE"/>
    <w:rsid w:val="00B63019"/>
    <w:rsid w:val="00B6307B"/>
    <w:rsid w:val="00B630C1"/>
    <w:rsid w:val="00B63153"/>
    <w:rsid w:val="00B631E5"/>
    <w:rsid w:val="00B631ED"/>
    <w:rsid w:val="00B6326A"/>
    <w:rsid w:val="00B633DA"/>
    <w:rsid w:val="00B634BE"/>
    <w:rsid w:val="00B634D6"/>
    <w:rsid w:val="00B635D6"/>
    <w:rsid w:val="00B636F8"/>
    <w:rsid w:val="00B637A9"/>
    <w:rsid w:val="00B637B3"/>
    <w:rsid w:val="00B638A5"/>
    <w:rsid w:val="00B639B0"/>
    <w:rsid w:val="00B63B3E"/>
    <w:rsid w:val="00B63CE1"/>
    <w:rsid w:val="00B63D68"/>
    <w:rsid w:val="00B63E00"/>
    <w:rsid w:val="00B63ED5"/>
    <w:rsid w:val="00B63F6C"/>
    <w:rsid w:val="00B640EC"/>
    <w:rsid w:val="00B6413C"/>
    <w:rsid w:val="00B641F0"/>
    <w:rsid w:val="00B64336"/>
    <w:rsid w:val="00B6434A"/>
    <w:rsid w:val="00B64446"/>
    <w:rsid w:val="00B64455"/>
    <w:rsid w:val="00B644F5"/>
    <w:rsid w:val="00B6467E"/>
    <w:rsid w:val="00B648A1"/>
    <w:rsid w:val="00B64C5A"/>
    <w:rsid w:val="00B64C66"/>
    <w:rsid w:val="00B64D89"/>
    <w:rsid w:val="00B64EB9"/>
    <w:rsid w:val="00B64F0B"/>
    <w:rsid w:val="00B65034"/>
    <w:rsid w:val="00B6506B"/>
    <w:rsid w:val="00B650C3"/>
    <w:rsid w:val="00B65259"/>
    <w:rsid w:val="00B65345"/>
    <w:rsid w:val="00B6536C"/>
    <w:rsid w:val="00B6539C"/>
    <w:rsid w:val="00B65420"/>
    <w:rsid w:val="00B6542F"/>
    <w:rsid w:val="00B6545E"/>
    <w:rsid w:val="00B65484"/>
    <w:rsid w:val="00B65520"/>
    <w:rsid w:val="00B6552B"/>
    <w:rsid w:val="00B65675"/>
    <w:rsid w:val="00B656EE"/>
    <w:rsid w:val="00B65702"/>
    <w:rsid w:val="00B657CD"/>
    <w:rsid w:val="00B657D6"/>
    <w:rsid w:val="00B6582C"/>
    <w:rsid w:val="00B65916"/>
    <w:rsid w:val="00B65997"/>
    <w:rsid w:val="00B65B0A"/>
    <w:rsid w:val="00B65B48"/>
    <w:rsid w:val="00B65B9B"/>
    <w:rsid w:val="00B65CA2"/>
    <w:rsid w:val="00B65D26"/>
    <w:rsid w:val="00B65D39"/>
    <w:rsid w:val="00B65DBD"/>
    <w:rsid w:val="00B65DFE"/>
    <w:rsid w:val="00B65E4C"/>
    <w:rsid w:val="00B661DE"/>
    <w:rsid w:val="00B662AB"/>
    <w:rsid w:val="00B665B3"/>
    <w:rsid w:val="00B6668F"/>
    <w:rsid w:val="00B6670B"/>
    <w:rsid w:val="00B66A48"/>
    <w:rsid w:val="00B66C0A"/>
    <w:rsid w:val="00B66CDA"/>
    <w:rsid w:val="00B66ECA"/>
    <w:rsid w:val="00B6700C"/>
    <w:rsid w:val="00B67131"/>
    <w:rsid w:val="00B671F0"/>
    <w:rsid w:val="00B6727D"/>
    <w:rsid w:val="00B673F1"/>
    <w:rsid w:val="00B673F7"/>
    <w:rsid w:val="00B6744D"/>
    <w:rsid w:val="00B6756E"/>
    <w:rsid w:val="00B67642"/>
    <w:rsid w:val="00B676B2"/>
    <w:rsid w:val="00B678A4"/>
    <w:rsid w:val="00B6793F"/>
    <w:rsid w:val="00B6794A"/>
    <w:rsid w:val="00B67979"/>
    <w:rsid w:val="00B67985"/>
    <w:rsid w:val="00B679F6"/>
    <w:rsid w:val="00B67A26"/>
    <w:rsid w:val="00B67B82"/>
    <w:rsid w:val="00B67B90"/>
    <w:rsid w:val="00B67CA2"/>
    <w:rsid w:val="00B67CFC"/>
    <w:rsid w:val="00B67DA5"/>
    <w:rsid w:val="00B67DB0"/>
    <w:rsid w:val="00B67DED"/>
    <w:rsid w:val="00B67E38"/>
    <w:rsid w:val="00B67E49"/>
    <w:rsid w:val="00B67EA7"/>
    <w:rsid w:val="00B6AE52"/>
    <w:rsid w:val="00B70063"/>
    <w:rsid w:val="00B7008E"/>
    <w:rsid w:val="00B700D9"/>
    <w:rsid w:val="00B701AF"/>
    <w:rsid w:val="00B70231"/>
    <w:rsid w:val="00B7035F"/>
    <w:rsid w:val="00B70372"/>
    <w:rsid w:val="00B70375"/>
    <w:rsid w:val="00B703D2"/>
    <w:rsid w:val="00B70446"/>
    <w:rsid w:val="00B70633"/>
    <w:rsid w:val="00B70669"/>
    <w:rsid w:val="00B7085F"/>
    <w:rsid w:val="00B70893"/>
    <w:rsid w:val="00B708E4"/>
    <w:rsid w:val="00B70B4C"/>
    <w:rsid w:val="00B70B4E"/>
    <w:rsid w:val="00B70DA5"/>
    <w:rsid w:val="00B70F1A"/>
    <w:rsid w:val="00B70F1E"/>
    <w:rsid w:val="00B70F36"/>
    <w:rsid w:val="00B70F64"/>
    <w:rsid w:val="00B7102D"/>
    <w:rsid w:val="00B71039"/>
    <w:rsid w:val="00B71092"/>
    <w:rsid w:val="00B710D1"/>
    <w:rsid w:val="00B71147"/>
    <w:rsid w:val="00B712AE"/>
    <w:rsid w:val="00B713CE"/>
    <w:rsid w:val="00B7149B"/>
    <w:rsid w:val="00B716AB"/>
    <w:rsid w:val="00B718C3"/>
    <w:rsid w:val="00B719BC"/>
    <w:rsid w:val="00B71BB6"/>
    <w:rsid w:val="00B71C4A"/>
    <w:rsid w:val="00B71CC1"/>
    <w:rsid w:val="00B71F0A"/>
    <w:rsid w:val="00B71F2E"/>
    <w:rsid w:val="00B71F7C"/>
    <w:rsid w:val="00B71F80"/>
    <w:rsid w:val="00B72021"/>
    <w:rsid w:val="00B720BB"/>
    <w:rsid w:val="00B7210A"/>
    <w:rsid w:val="00B723FB"/>
    <w:rsid w:val="00B7241B"/>
    <w:rsid w:val="00B7249B"/>
    <w:rsid w:val="00B724A4"/>
    <w:rsid w:val="00B7273A"/>
    <w:rsid w:val="00B72815"/>
    <w:rsid w:val="00B7298D"/>
    <w:rsid w:val="00B72A32"/>
    <w:rsid w:val="00B72A7C"/>
    <w:rsid w:val="00B72AB4"/>
    <w:rsid w:val="00B72B74"/>
    <w:rsid w:val="00B72EF5"/>
    <w:rsid w:val="00B72F38"/>
    <w:rsid w:val="00B72F54"/>
    <w:rsid w:val="00B72F70"/>
    <w:rsid w:val="00B72FFD"/>
    <w:rsid w:val="00B73021"/>
    <w:rsid w:val="00B73141"/>
    <w:rsid w:val="00B73251"/>
    <w:rsid w:val="00B73348"/>
    <w:rsid w:val="00B733BC"/>
    <w:rsid w:val="00B73586"/>
    <w:rsid w:val="00B736AD"/>
    <w:rsid w:val="00B736DF"/>
    <w:rsid w:val="00B736E4"/>
    <w:rsid w:val="00B73706"/>
    <w:rsid w:val="00B737B5"/>
    <w:rsid w:val="00B73899"/>
    <w:rsid w:val="00B7392B"/>
    <w:rsid w:val="00B73A1A"/>
    <w:rsid w:val="00B73AEA"/>
    <w:rsid w:val="00B73B20"/>
    <w:rsid w:val="00B73BF6"/>
    <w:rsid w:val="00B73C0B"/>
    <w:rsid w:val="00B73CC9"/>
    <w:rsid w:val="00B73D35"/>
    <w:rsid w:val="00B73DE3"/>
    <w:rsid w:val="00B73F1E"/>
    <w:rsid w:val="00B73F33"/>
    <w:rsid w:val="00B74001"/>
    <w:rsid w:val="00B7402D"/>
    <w:rsid w:val="00B7415D"/>
    <w:rsid w:val="00B74184"/>
    <w:rsid w:val="00B741A0"/>
    <w:rsid w:val="00B74389"/>
    <w:rsid w:val="00B743FE"/>
    <w:rsid w:val="00B7458E"/>
    <w:rsid w:val="00B7459D"/>
    <w:rsid w:val="00B745CB"/>
    <w:rsid w:val="00B7465E"/>
    <w:rsid w:val="00B74820"/>
    <w:rsid w:val="00B7485B"/>
    <w:rsid w:val="00B748FD"/>
    <w:rsid w:val="00B749F2"/>
    <w:rsid w:val="00B74A01"/>
    <w:rsid w:val="00B74A31"/>
    <w:rsid w:val="00B74DE7"/>
    <w:rsid w:val="00B74E85"/>
    <w:rsid w:val="00B74EBA"/>
    <w:rsid w:val="00B74F78"/>
    <w:rsid w:val="00B74F82"/>
    <w:rsid w:val="00B74FBC"/>
    <w:rsid w:val="00B7500E"/>
    <w:rsid w:val="00B7508D"/>
    <w:rsid w:val="00B75155"/>
    <w:rsid w:val="00B752D4"/>
    <w:rsid w:val="00B75857"/>
    <w:rsid w:val="00B75875"/>
    <w:rsid w:val="00B75944"/>
    <w:rsid w:val="00B75979"/>
    <w:rsid w:val="00B75B0C"/>
    <w:rsid w:val="00B75B3F"/>
    <w:rsid w:val="00B75B51"/>
    <w:rsid w:val="00B75C48"/>
    <w:rsid w:val="00B75C6F"/>
    <w:rsid w:val="00B75DB5"/>
    <w:rsid w:val="00B75E0E"/>
    <w:rsid w:val="00B76067"/>
    <w:rsid w:val="00B760F4"/>
    <w:rsid w:val="00B762B0"/>
    <w:rsid w:val="00B7645E"/>
    <w:rsid w:val="00B765E7"/>
    <w:rsid w:val="00B76635"/>
    <w:rsid w:val="00B7675C"/>
    <w:rsid w:val="00B767EB"/>
    <w:rsid w:val="00B768ED"/>
    <w:rsid w:val="00B76B21"/>
    <w:rsid w:val="00B76C5C"/>
    <w:rsid w:val="00B76DDD"/>
    <w:rsid w:val="00B76EFB"/>
    <w:rsid w:val="00B7705E"/>
    <w:rsid w:val="00B770A1"/>
    <w:rsid w:val="00B770CF"/>
    <w:rsid w:val="00B77372"/>
    <w:rsid w:val="00B773F8"/>
    <w:rsid w:val="00B774D1"/>
    <w:rsid w:val="00B774E9"/>
    <w:rsid w:val="00B77522"/>
    <w:rsid w:val="00B77836"/>
    <w:rsid w:val="00B7783F"/>
    <w:rsid w:val="00B7799A"/>
    <w:rsid w:val="00B779E7"/>
    <w:rsid w:val="00B77C4D"/>
    <w:rsid w:val="00B77EE0"/>
    <w:rsid w:val="00B77FF7"/>
    <w:rsid w:val="00B80029"/>
    <w:rsid w:val="00B80088"/>
    <w:rsid w:val="00B80145"/>
    <w:rsid w:val="00B8014D"/>
    <w:rsid w:val="00B80308"/>
    <w:rsid w:val="00B80320"/>
    <w:rsid w:val="00B80436"/>
    <w:rsid w:val="00B8071B"/>
    <w:rsid w:val="00B807ED"/>
    <w:rsid w:val="00B80965"/>
    <w:rsid w:val="00B80B1B"/>
    <w:rsid w:val="00B80B4B"/>
    <w:rsid w:val="00B80BA5"/>
    <w:rsid w:val="00B80BDE"/>
    <w:rsid w:val="00B80D11"/>
    <w:rsid w:val="00B80DB2"/>
    <w:rsid w:val="00B80DBA"/>
    <w:rsid w:val="00B80DD7"/>
    <w:rsid w:val="00B80E22"/>
    <w:rsid w:val="00B80EFC"/>
    <w:rsid w:val="00B80F86"/>
    <w:rsid w:val="00B81022"/>
    <w:rsid w:val="00B810A2"/>
    <w:rsid w:val="00B8112B"/>
    <w:rsid w:val="00B81288"/>
    <w:rsid w:val="00B8131F"/>
    <w:rsid w:val="00B813DF"/>
    <w:rsid w:val="00B81519"/>
    <w:rsid w:val="00B815D5"/>
    <w:rsid w:val="00B81628"/>
    <w:rsid w:val="00B81793"/>
    <w:rsid w:val="00B81825"/>
    <w:rsid w:val="00B81846"/>
    <w:rsid w:val="00B818C0"/>
    <w:rsid w:val="00B818D2"/>
    <w:rsid w:val="00B81959"/>
    <w:rsid w:val="00B8198D"/>
    <w:rsid w:val="00B819BE"/>
    <w:rsid w:val="00B81A3A"/>
    <w:rsid w:val="00B81A70"/>
    <w:rsid w:val="00B81ACF"/>
    <w:rsid w:val="00B81B25"/>
    <w:rsid w:val="00B81B38"/>
    <w:rsid w:val="00B81B65"/>
    <w:rsid w:val="00B81C0B"/>
    <w:rsid w:val="00B81C2E"/>
    <w:rsid w:val="00B81C3F"/>
    <w:rsid w:val="00B81E33"/>
    <w:rsid w:val="00B81E3C"/>
    <w:rsid w:val="00B81E5F"/>
    <w:rsid w:val="00B81ECA"/>
    <w:rsid w:val="00B81FA9"/>
    <w:rsid w:val="00B81FCA"/>
    <w:rsid w:val="00B8234C"/>
    <w:rsid w:val="00B82459"/>
    <w:rsid w:val="00B8246E"/>
    <w:rsid w:val="00B824C2"/>
    <w:rsid w:val="00B824F9"/>
    <w:rsid w:val="00B82563"/>
    <w:rsid w:val="00B8256F"/>
    <w:rsid w:val="00B825E0"/>
    <w:rsid w:val="00B8271D"/>
    <w:rsid w:val="00B82775"/>
    <w:rsid w:val="00B82781"/>
    <w:rsid w:val="00B82805"/>
    <w:rsid w:val="00B82818"/>
    <w:rsid w:val="00B82828"/>
    <w:rsid w:val="00B829A8"/>
    <w:rsid w:val="00B82BDD"/>
    <w:rsid w:val="00B82C2F"/>
    <w:rsid w:val="00B83053"/>
    <w:rsid w:val="00B83180"/>
    <w:rsid w:val="00B8331A"/>
    <w:rsid w:val="00B83424"/>
    <w:rsid w:val="00B835D4"/>
    <w:rsid w:val="00B835DF"/>
    <w:rsid w:val="00B837FF"/>
    <w:rsid w:val="00B8393B"/>
    <w:rsid w:val="00B839F0"/>
    <w:rsid w:val="00B83C70"/>
    <w:rsid w:val="00B83E25"/>
    <w:rsid w:val="00B83E54"/>
    <w:rsid w:val="00B83F31"/>
    <w:rsid w:val="00B83F7F"/>
    <w:rsid w:val="00B83FEA"/>
    <w:rsid w:val="00B84009"/>
    <w:rsid w:val="00B840CC"/>
    <w:rsid w:val="00B84137"/>
    <w:rsid w:val="00B84231"/>
    <w:rsid w:val="00B842C3"/>
    <w:rsid w:val="00B84438"/>
    <w:rsid w:val="00B8454B"/>
    <w:rsid w:val="00B845AF"/>
    <w:rsid w:val="00B84605"/>
    <w:rsid w:val="00B846D9"/>
    <w:rsid w:val="00B84755"/>
    <w:rsid w:val="00B84856"/>
    <w:rsid w:val="00B84986"/>
    <w:rsid w:val="00B84AA1"/>
    <w:rsid w:val="00B84ACB"/>
    <w:rsid w:val="00B84B79"/>
    <w:rsid w:val="00B84BF2"/>
    <w:rsid w:val="00B84CA2"/>
    <w:rsid w:val="00B84CFB"/>
    <w:rsid w:val="00B84D29"/>
    <w:rsid w:val="00B84EEC"/>
    <w:rsid w:val="00B84F42"/>
    <w:rsid w:val="00B84FCC"/>
    <w:rsid w:val="00B8503F"/>
    <w:rsid w:val="00B852A5"/>
    <w:rsid w:val="00B853E2"/>
    <w:rsid w:val="00B85522"/>
    <w:rsid w:val="00B85695"/>
    <w:rsid w:val="00B85721"/>
    <w:rsid w:val="00B857B5"/>
    <w:rsid w:val="00B858BB"/>
    <w:rsid w:val="00B85917"/>
    <w:rsid w:val="00B85A68"/>
    <w:rsid w:val="00B85B40"/>
    <w:rsid w:val="00B85BCC"/>
    <w:rsid w:val="00B85BF8"/>
    <w:rsid w:val="00B85C70"/>
    <w:rsid w:val="00B85CA6"/>
    <w:rsid w:val="00B85CE6"/>
    <w:rsid w:val="00B85E2B"/>
    <w:rsid w:val="00B85EFF"/>
    <w:rsid w:val="00B86035"/>
    <w:rsid w:val="00B8617A"/>
    <w:rsid w:val="00B8625C"/>
    <w:rsid w:val="00B863D5"/>
    <w:rsid w:val="00B86456"/>
    <w:rsid w:val="00B86522"/>
    <w:rsid w:val="00B8665B"/>
    <w:rsid w:val="00B86691"/>
    <w:rsid w:val="00B866A6"/>
    <w:rsid w:val="00B866B8"/>
    <w:rsid w:val="00B866F6"/>
    <w:rsid w:val="00B86835"/>
    <w:rsid w:val="00B8684D"/>
    <w:rsid w:val="00B868A4"/>
    <w:rsid w:val="00B868D5"/>
    <w:rsid w:val="00B869B9"/>
    <w:rsid w:val="00B869BF"/>
    <w:rsid w:val="00B86D4F"/>
    <w:rsid w:val="00B86EED"/>
    <w:rsid w:val="00B87011"/>
    <w:rsid w:val="00B87094"/>
    <w:rsid w:val="00B871D1"/>
    <w:rsid w:val="00B871E9"/>
    <w:rsid w:val="00B8725F"/>
    <w:rsid w:val="00B8726C"/>
    <w:rsid w:val="00B8727D"/>
    <w:rsid w:val="00B8729D"/>
    <w:rsid w:val="00B872AF"/>
    <w:rsid w:val="00B87780"/>
    <w:rsid w:val="00B877B7"/>
    <w:rsid w:val="00B87879"/>
    <w:rsid w:val="00B8791D"/>
    <w:rsid w:val="00B87A3F"/>
    <w:rsid w:val="00B87AD7"/>
    <w:rsid w:val="00B87AF8"/>
    <w:rsid w:val="00B87B16"/>
    <w:rsid w:val="00B87B1B"/>
    <w:rsid w:val="00B87BD1"/>
    <w:rsid w:val="00B87E48"/>
    <w:rsid w:val="00B9023A"/>
    <w:rsid w:val="00B90336"/>
    <w:rsid w:val="00B90421"/>
    <w:rsid w:val="00B904BB"/>
    <w:rsid w:val="00B90544"/>
    <w:rsid w:val="00B9073B"/>
    <w:rsid w:val="00B90928"/>
    <w:rsid w:val="00B90A90"/>
    <w:rsid w:val="00B90C60"/>
    <w:rsid w:val="00B90D61"/>
    <w:rsid w:val="00B90D67"/>
    <w:rsid w:val="00B9114F"/>
    <w:rsid w:val="00B911EB"/>
    <w:rsid w:val="00B91253"/>
    <w:rsid w:val="00B91325"/>
    <w:rsid w:val="00B91401"/>
    <w:rsid w:val="00B914D0"/>
    <w:rsid w:val="00B914F8"/>
    <w:rsid w:val="00B9169F"/>
    <w:rsid w:val="00B918C7"/>
    <w:rsid w:val="00B919EF"/>
    <w:rsid w:val="00B91B2F"/>
    <w:rsid w:val="00B91B58"/>
    <w:rsid w:val="00B91C11"/>
    <w:rsid w:val="00B91E76"/>
    <w:rsid w:val="00B91E9B"/>
    <w:rsid w:val="00B92001"/>
    <w:rsid w:val="00B92038"/>
    <w:rsid w:val="00B921AC"/>
    <w:rsid w:val="00B921C8"/>
    <w:rsid w:val="00B9228D"/>
    <w:rsid w:val="00B92300"/>
    <w:rsid w:val="00B92467"/>
    <w:rsid w:val="00B9249A"/>
    <w:rsid w:val="00B9257E"/>
    <w:rsid w:val="00B92618"/>
    <w:rsid w:val="00B926AC"/>
    <w:rsid w:val="00B92721"/>
    <w:rsid w:val="00B92743"/>
    <w:rsid w:val="00B9275E"/>
    <w:rsid w:val="00B927DC"/>
    <w:rsid w:val="00B9289C"/>
    <w:rsid w:val="00B92930"/>
    <w:rsid w:val="00B92A81"/>
    <w:rsid w:val="00B92CAB"/>
    <w:rsid w:val="00B92D1B"/>
    <w:rsid w:val="00B92DE6"/>
    <w:rsid w:val="00B92E68"/>
    <w:rsid w:val="00B92EE2"/>
    <w:rsid w:val="00B93027"/>
    <w:rsid w:val="00B9314B"/>
    <w:rsid w:val="00B931D6"/>
    <w:rsid w:val="00B93233"/>
    <w:rsid w:val="00B93407"/>
    <w:rsid w:val="00B934CD"/>
    <w:rsid w:val="00B934D7"/>
    <w:rsid w:val="00B9350D"/>
    <w:rsid w:val="00B93787"/>
    <w:rsid w:val="00B9378B"/>
    <w:rsid w:val="00B937EC"/>
    <w:rsid w:val="00B9393C"/>
    <w:rsid w:val="00B93B7B"/>
    <w:rsid w:val="00B93B90"/>
    <w:rsid w:val="00B93BB7"/>
    <w:rsid w:val="00B93C38"/>
    <w:rsid w:val="00B93C51"/>
    <w:rsid w:val="00B93E75"/>
    <w:rsid w:val="00B93EAD"/>
    <w:rsid w:val="00B93EC2"/>
    <w:rsid w:val="00B93FAC"/>
    <w:rsid w:val="00B93FB8"/>
    <w:rsid w:val="00B94030"/>
    <w:rsid w:val="00B94084"/>
    <w:rsid w:val="00B941C3"/>
    <w:rsid w:val="00B9429E"/>
    <w:rsid w:val="00B942DF"/>
    <w:rsid w:val="00B9448B"/>
    <w:rsid w:val="00B94727"/>
    <w:rsid w:val="00B94760"/>
    <w:rsid w:val="00B94909"/>
    <w:rsid w:val="00B9492D"/>
    <w:rsid w:val="00B9496F"/>
    <w:rsid w:val="00B94B21"/>
    <w:rsid w:val="00B94B9E"/>
    <w:rsid w:val="00B94C7E"/>
    <w:rsid w:val="00B94CD3"/>
    <w:rsid w:val="00B94D37"/>
    <w:rsid w:val="00B94DDA"/>
    <w:rsid w:val="00B94DF3"/>
    <w:rsid w:val="00B94F97"/>
    <w:rsid w:val="00B95108"/>
    <w:rsid w:val="00B951BD"/>
    <w:rsid w:val="00B95215"/>
    <w:rsid w:val="00B95224"/>
    <w:rsid w:val="00B95234"/>
    <w:rsid w:val="00B9538C"/>
    <w:rsid w:val="00B9550C"/>
    <w:rsid w:val="00B9551D"/>
    <w:rsid w:val="00B9572B"/>
    <w:rsid w:val="00B95737"/>
    <w:rsid w:val="00B9576A"/>
    <w:rsid w:val="00B9577C"/>
    <w:rsid w:val="00B95876"/>
    <w:rsid w:val="00B9598E"/>
    <w:rsid w:val="00B959E4"/>
    <w:rsid w:val="00B95A03"/>
    <w:rsid w:val="00B95A56"/>
    <w:rsid w:val="00B95B19"/>
    <w:rsid w:val="00B95B53"/>
    <w:rsid w:val="00B95BF7"/>
    <w:rsid w:val="00B95D8D"/>
    <w:rsid w:val="00B95DBD"/>
    <w:rsid w:val="00B95EB9"/>
    <w:rsid w:val="00B95F0E"/>
    <w:rsid w:val="00B95FB1"/>
    <w:rsid w:val="00B95FE7"/>
    <w:rsid w:val="00B96170"/>
    <w:rsid w:val="00B96205"/>
    <w:rsid w:val="00B96239"/>
    <w:rsid w:val="00B9631B"/>
    <w:rsid w:val="00B96466"/>
    <w:rsid w:val="00B964BE"/>
    <w:rsid w:val="00B96635"/>
    <w:rsid w:val="00B9665C"/>
    <w:rsid w:val="00B966B7"/>
    <w:rsid w:val="00B9686B"/>
    <w:rsid w:val="00B96A1A"/>
    <w:rsid w:val="00B96AF4"/>
    <w:rsid w:val="00B96D4A"/>
    <w:rsid w:val="00B96DBB"/>
    <w:rsid w:val="00B96E57"/>
    <w:rsid w:val="00B96ECC"/>
    <w:rsid w:val="00B96FBA"/>
    <w:rsid w:val="00B970E2"/>
    <w:rsid w:val="00B97132"/>
    <w:rsid w:val="00B9719D"/>
    <w:rsid w:val="00B971E1"/>
    <w:rsid w:val="00B972EB"/>
    <w:rsid w:val="00B9732A"/>
    <w:rsid w:val="00B973AA"/>
    <w:rsid w:val="00B973BA"/>
    <w:rsid w:val="00B97497"/>
    <w:rsid w:val="00B975DF"/>
    <w:rsid w:val="00B976EF"/>
    <w:rsid w:val="00B97734"/>
    <w:rsid w:val="00B97783"/>
    <w:rsid w:val="00B977D5"/>
    <w:rsid w:val="00B979C7"/>
    <w:rsid w:val="00B97A60"/>
    <w:rsid w:val="00B97B84"/>
    <w:rsid w:val="00B97E4A"/>
    <w:rsid w:val="00BA002A"/>
    <w:rsid w:val="00BA0066"/>
    <w:rsid w:val="00BA008E"/>
    <w:rsid w:val="00BA00CC"/>
    <w:rsid w:val="00BA0132"/>
    <w:rsid w:val="00BA0218"/>
    <w:rsid w:val="00BA0285"/>
    <w:rsid w:val="00BA0288"/>
    <w:rsid w:val="00BA03B6"/>
    <w:rsid w:val="00BA059D"/>
    <w:rsid w:val="00BA05F9"/>
    <w:rsid w:val="00BA07BF"/>
    <w:rsid w:val="00BA08D4"/>
    <w:rsid w:val="00BA0915"/>
    <w:rsid w:val="00BA0969"/>
    <w:rsid w:val="00BA0993"/>
    <w:rsid w:val="00BA09AA"/>
    <w:rsid w:val="00BA0A29"/>
    <w:rsid w:val="00BA0A7F"/>
    <w:rsid w:val="00BA0AAF"/>
    <w:rsid w:val="00BA0B34"/>
    <w:rsid w:val="00BA0B5F"/>
    <w:rsid w:val="00BA0B8C"/>
    <w:rsid w:val="00BA0C25"/>
    <w:rsid w:val="00BA0C4E"/>
    <w:rsid w:val="00BA0D96"/>
    <w:rsid w:val="00BA0E15"/>
    <w:rsid w:val="00BA0F73"/>
    <w:rsid w:val="00BA1138"/>
    <w:rsid w:val="00BA11AE"/>
    <w:rsid w:val="00BA11E8"/>
    <w:rsid w:val="00BA124B"/>
    <w:rsid w:val="00BA1254"/>
    <w:rsid w:val="00BA14B3"/>
    <w:rsid w:val="00BA1522"/>
    <w:rsid w:val="00BA15B9"/>
    <w:rsid w:val="00BA15E3"/>
    <w:rsid w:val="00BA15ED"/>
    <w:rsid w:val="00BA17D4"/>
    <w:rsid w:val="00BA182B"/>
    <w:rsid w:val="00BA1833"/>
    <w:rsid w:val="00BA184A"/>
    <w:rsid w:val="00BA18E9"/>
    <w:rsid w:val="00BA1901"/>
    <w:rsid w:val="00BA1AE4"/>
    <w:rsid w:val="00BA1BE6"/>
    <w:rsid w:val="00BA1CBE"/>
    <w:rsid w:val="00BA1D41"/>
    <w:rsid w:val="00BA1DC9"/>
    <w:rsid w:val="00BA1E4A"/>
    <w:rsid w:val="00BA1F72"/>
    <w:rsid w:val="00BA1F83"/>
    <w:rsid w:val="00BA2130"/>
    <w:rsid w:val="00BA2388"/>
    <w:rsid w:val="00BA239F"/>
    <w:rsid w:val="00BA25CD"/>
    <w:rsid w:val="00BA2681"/>
    <w:rsid w:val="00BA272E"/>
    <w:rsid w:val="00BA2757"/>
    <w:rsid w:val="00BA27C7"/>
    <w:rsid w:val="00BA2CB5"/>
    <w:rsid w:val="00BA2CDA"/>
    <w:rsid w:val="00BA2E52"/>
    <w:rsid w:val="00BA2F26"/>
    <w:rsid w:val="00BA2F50"/>
    <w:rsid w:val="00BA2F7B"/>
    <w:rsid w:val="00BA2FE0"/>
    <w:rsid w:val="00BA2FF5"/>
    <w:rsid w:val="00BA3112"/>
    <w:rsid w:val="00BA3136"/>
    <w:rsid w:val="00BA3178"/>
    <w:rsid w:val="00BA31E7"/>
    <w:rsid w:val="00BA327E"/>
    <w:rsid w:val="00BA32A8"/>
    <w:rsid w:val="00BA3333"/>
    <w:rsid w:val="00BA349C"/>
    <w:rsid w:val="00BA3757"/>
    <w:rsid w:val="00BA375B"/>
    <w:rsid w:val="00BA377F"/>
    <w:rsid w:val="00BA3862"/>
    <w:rsid w:val="00BA389A"/>
    <w:rsid w:val="00BA38BE"/>
    <w:rsid w:val="00BA38C6"/>
    <w:rsid w:val="00BA3937"/>
    <w:rsid w:val="00BA39BA"/>
    <w:rsid w:val="00BA3CBA"/>
    <w:rsid w:val="00BA3CDA"/>
    <w:rsid w:val="00BA3E4D"/>
    <w:rsid w:val="00BA3FA6"/>
    <w:rsid w:val="00BA3FB4"/>
    <w:rsid w:val="00BA401F"/>
    <w:rsid w:val="00BA4134"/>
    <w:rsid w:val="00BA4262"/>
    <w:rsid w:val="00BA43AA"/>
    <w:rsid w:val="00BA43B4"/>
    <w:rsid w:val="00BA4429"/>
    <w:rsid w:val="00BA44EB"/>
    <w:rsid w:val="00BA44EC"/>
    <w:rsid w:val="00BA45E7"/>
    <w:rsid w:val="00BA48CD"/>
    <w:rsid w:val="00BA4902"/>
    <w:rsid w:val="00BA4ADA"/>
    <w:rsid w:val="00BA4AE6"/>
    <w:rsid w:val="00BA4E9A"/>
    <w:rsid w:val="00BA4E9C"/>
    <w:rsid w:val="00BA4EF5"/>
    <w:rsid w:val="00BA4F8A"/>
    <w:rsid w:val="00BA4FF7"/>
    <w:rsid w:val="00BA50D9"/>
    <w:rsid w:val="00BA537C"/>
    <w:rsid w:val="00BA53A6"/>
    <w:rsid w:val="00BA5485"/>
    <w:rsid w:val="00BA54AE"/>
    <w:rsid w:val="00BA554B"/>
    <w:rsid w:val="00BA56FF"/>
    <w:rsid w:val="00BA578B"/>
    <w:rsid w:val="00BA5795"/>
    <w:rsid w:val="00BA5876"/>
    <w:rsid w:val="00BA5922"/>
    <w:rsid w:val="00BA5939"/>
    <w:rsid w:val="00BA5990"/>
    <w:rsid w:val="00BA5991"/>
    <w:rsid w:val="00BA5B0B"/>
    <w:rsid w:val="00BA5F1E"/>
    <w:rsid w:val="00BA5F48"/>
    <w:rsid w:val="00BA60A7"/>
    <w:rsid w:val="00BA60FB"/>
    <w:rsid w:val="00BA612E"/>
    <w:rsid w:val="00BA6504"/>
    <w:rsid w:val="00BA6563"/>
    <w:rsid w:val="00BA66DA"/>
    <w:rsid w:val="00BA6724"/>
    <w:rsid w:val="00BA67C9"/>
    <w:rsid w:val="00BA6905"/>
    <w:rsid w:val="00BA6914"/>
    <w:rsid w:val="00BA6936"/>
    <w:rsid w:val="00BA69E8"/>
    <w:rsid w:val="00BA6A62"/>
    <w:rsid w:val="00BA6A71"/>
    <w:rsid w:val="00BA6A97"/>
    <w:rsid w:val="00BA6AB2"/>
    <w:rsid w:val="00BA6BB2"/>
    <w:rsid w:val="00BA6C66"/>
    <w:rsid w:val="00BA6D92"/>
    <w:rsid w:val="00BA6DBF"/>
    <w:rsid w:val="00BA6E01"/>
    <w:rsid w:val="00BA704D"/>
    <w:rsid w:val="00BA7140"/>
    <w:rsid w:val="00BA7248"/>
    <w:rsid w:val="00BA73E8"/>
    <w:rsid w:val="00BA74C1"/>
    <w:rsid w:val="00BA75AC"/>
    <w:rsid w:val="00BA75AE"/>
    <w:rsid w:val="00BA7787"/>
    <w:rsid w:val="00BA77AA"/>
    <w:rsid w:val="00BA7951"/>
    <w:rsid w:val="00BA795F"/>
    <w:rsid w:val="00BA798E"/>
    <w:rsid w:val="00BA79AE"/>
    <w:rsid w:val="00BA7AD0"/>
    <w:rsid w:val="00BA7B01"/>
    <w:rsid w:val="00BA7C41"/>
    <w:rsid w:val="00BA7C66"/>
    <w:rsid w:val="00BA7CC8"/>
    <w:rsid w:val="00BA7CF4"/>
    <w:rsid w:val="00BA7DFD"/>
    <w:rsid w:val="00BA7E91"/>
    <w:rsid w:val="00BA7EE7"/>
    <w:rsid w:val="00BADAD1"/>
    <w:rsid w:val="00BB0076"/>
    <w:rsid w:val="00BB00F1"/>
    <w:rsid w:val="00BB04A3"/>
    <w:rsid w:val="00BB0504"/>
    <w:rsid w:val="00BB057F"/>
    <w:rsid w:val="00BB05BC"/>
    <w:rsid w:val="00BB066E"/>
    <w:rsid w:val="00BB0808"/>
    <w:rsid w:val="00BB0A8C"/>
    <w:rsid w:val="00BB0ABC"/>
    <w:rsid w:val="00BB0B25"/>
    <w:rsid w:val="00BB0BBE"/>
    <w:rsid w:val="00BB0F6E"/>
    <w:rsid w:val="00BB0F93"/>
    <w:rsid w:val="00BB111B"/>
    <w:rsid w:val="00BB120E"/>
    <w:rsid w:val="00BB1290"/>
    <w:rsid w:val="00BB1335"/>
    <w:rsid w:val="00BB1432"/>
    <w:rsid w:val="00BB1496"/>
    <w:rsid w:val="00BB14DC"/>
    <w:rsid w:val="00BB156B"/>
    <w:rsid w:val="00BB1622"/>
    <w:rsid w:val="00BB1634"/>
    <w:rsid w:val="00BB1690"/>
    <w:rsid w:val="00BB16F9"/>
    <w:rsid w:val="00BB1A03"/>
    <w:rsid w:val="00BB1ADC"/>
    <w:rsid w:val="00BB1B68"/>
    <w:rsid w:val="00BB1BCD"/>
    <w:rsid w:val="00BB1CC2"/>
    <w:rsid w:val="00BB1E2B"/>
    <w:rsid w:val="00BB1E35"/>
    <w:rsid w:val="00BB1EAF"/>
    <w:rsid w:val="00BB1FE2"/>
    <w:rsid w:val="00BB2029"/>
    <w:rsid w:val="00BB205A"/>
    <w:rsid w:val="00BB2094"/>
    <w:rsid w:val="00BB21C9"/>
    <w:rsid w:val="00BB220D"/>
    <w:rsid w:val="00BB22E1"/>
    <w:rsid w:val="00BB23F8"/>
    <w:rsid w:val="00BB2710"/>
    <w:rsid w:val="00BB2812"/>
    <w:rsid w:val="00BB298F"/>
    <w:rsid w:val="00BB29BA"/>
    <w:rsid w:val="00BB2B56"/>
    <w:rsid w:val="00BB2D7A"/>
    <w:rsid w:val="00BB2E32"/>
    <w:rsid w:val="00BB2EC3"/>
    <w:rsid w:val="00BB2F35"/>
    <w:rsid w:val="00BB3036"/>
    <w:rsid w:val="00BB30E0"/>
    <w:rsid w:val="00BB323C"/>
    <w:rsid w:val="00BB32B8"/>
    <w:rsid w:val="00BB3396"/>
    <w:rsid w:val="00BB3624"/>
    <w:rsid w:val="00BB390D"/>
    <w:rsid w:val="00BB39BA"/>
    <w:rsid w:val="00BB39BF"/>
    <w:rsid w:val="00BB3A04"/>
    <w:rsid w:val="00BB3A7D"/>
    <w:rsid w:val="00BB3A91"/>
    <w:rsid w:val="00BB3E30"/>
    <w:rsid w:val="00BB3E66"/>
    <w:rsid w:val="00BB3E90"/>
    <w:rsid w:val="00BB3EBB"/>
    <w:rsid w:val="00BB3F52"/>
    <w:rsid w:val="00BB3FE8"/>
    <w:rsid w:val="00BB40CB"/>
    <w:rsid w:val="00BB489E"/>
    <w:rsid w:val="00BB48A6"/>
    <w:rsid w:val="00BB48C6"/>
    <w:rsid w:val="00BB498F"/>
    <w:rsid w:val="00BB4B05"/>
    <w:rsid w:val="00BB4B82"/>
    <w:rsid w:val="00BB4C29"/>
    <w:rsid w:val="00BB4D16"/>
    <w:rsid w:val="00BB5081"/>
    <w:rsid w:val="00BB5621"/>
    <w:rsid w:val="00BB56E1"/>
    <w:rsid w:val="00BB5786"/>
    <w:rsid w:val="00BB5787"/>
    <w:rsid w:val="00BB581D"/>
    <w:rsid w:val="00BB5A1F"/>
    <w:rsid w:val="00BB5AD8"/>
    <w:rsid w:val="00BB5C25"/>
    <w:rsid w:val="00BB5D4E"/>
    <w:rsid w:val="00BB5DBE"/>
    <w:rsid w:val="00BB5FC7"/>
    <w:rsid w:val="00BB6017"/>
    <w:rsid w:val="00BB60B0"/>
    <w:rsid w:val="00BB63B4"/>
    <w:rsid w:val="00BB6532"/>
    <w:rsid w:val="00BB6545"/>
    <w:rsid w:val="00BB660F"/>
    <w:rsid w:val="00BB6651"/>
    <w:rsid w:val="00BB6689"/>
    <w:rsid w:val="00BB6714"/>
    <w:rsid w:val="00BB6885"/>
    <w:rsid w:val="00BB689F"/>
    <w:rsid w:val="00BB6A37"/>
    <w:rsid w:val="00BB6D51"/>
    <w:rsid w:val="00BB6D6F"/>
    <w:rsid w:val="00BB6DFF"/>
    <w:rsid w:val="00BB6EBA"/>
    <w:rsid w:val="00BB6FDF"/>
    <w:rsid w:val="00BB70C1"/>
    <w:rsid w:val="00BB70DD"/>
    <w:rsid w:val="00BB7192"/>
    <w:rsid w:val="00BB71A0"/>
    <w:rsid w:val="00BB723B"/>
    <w:rsid w:val="00BB72A7"/>
    <w:rsid w:val="00BB740F"/>
    <w:rsid w:val="00BB7432"/>
    <w:rsid w:val="00BB7440"/>
    <w:rsid w:val="00BB7469"/>
    <w:rsid w:val="00BB7495"/>
    <w:rsid w:val="00BB750F"/>
    <w:rsid w:val="00BB752A"/>
    <w:rsid w:val="00BB753F"/>
    <w:rsid w:val="00BB7543"/>
    <w:rsid w:val="00BB7561"/>
    <w:rsid w:val="00BB76E7"/>
    <w:rsid w:val="00BB7712"/>
    <w:rsid w:val="00BB77EE"/>
    <w:rsid w:val="00BB7832"/>
    <w:rsid w:val="00BB78B0"/>
    <w:rsid w:val="00BB78B2"/>
    <w:rsid w:val="00BB793F"/>
    <w:rsid w:val="00BB799C"/>
    <w:rsid w:val="00BB79BD"/>
    <w:rsid w:val="00BB7A6E"/>
    <w:rsid w:val="00BB7A9E"/>
    <w:rsid w:val="00BB7AD1"/>
    <w:rsid w:val="00BB7B73"/>
    <w:rsid w:val="00BB7DAC"/>
    <w:rsid w:val="00BB7E69"/>
    <w:rsid w:val="00BB7FA2"/>
    <w:rsid w:val="00BC009F"/>
    <w:rsid w:val="00BC014E"/>
    <w:rsid w:val="00BC01AD"/>
    <w:rsid w:val="00BC0250"/>
    <w:rsid w:val="00BC02E3"/>
    <w:rsid w:val="00BC033B"/>
    <w:rsid w:val="00BC037D"/>
    <w:rsid w:val="00BC03AA"/>
    <w:rsid w:val="00BC03D9"/>
    <w:rsid w:val="00BC0751"/>
    <w:rsid w:val="00BC07C8"/>
    <w:rsid w:val="00BC07F4"/>
    <w:rsid w:val="00BC0830"/>
    <w:rsid w:val="00BC08B5"/>
    <w:rsid w:val="00BC0BAC"/>
    <w:rsid w:val="00BC0C1C"/>
    <w:rsid w:val="00BC0D39"/>
    <w:rsid w:val="00BC0EE6"/>
    <w:rsid w:val="00BC0F97"/>
    <w:rsid w:val="00BC0FB9"/>
    <w:rsid w:val="00BC126A"/>
    <w:rsid w:val="00BC13F3"/>
    <w:rsid w:val="00BC144B"/>
    <w:rsid w:val="00BC146E"/>
    <w:rsid w:val="00BC14C5"/>
    <w:rsid w:val="00BC15E7"/>
    <w:rsid w:val="00BC168B"/>
    <w:rsid w:val="00BC1996"/>
    <w:rsid w:val="00BC19AF"/>
    <w:rsid w:val="00BC19DF"/>
    <w:rsid w:val="00BC19ED"/>
    <w:rsid w:val="00BC1A21"/>
    <w:rsid w:val="00BC1A62"/>
    <w:rsid w:val="00BC1ACB"/>
    <w:rsid w:val="00BC1B2C"/>
    <w:rsid w:val="00BC1C1A"/>
    <w:rsid w:val="00BC1C8F"/>
    <w:rsid w:val="00BC1D05"/>
    <w:rsid w:val="00BC1D46"/>
    <w:rsid w:val="00BC1D8F"/>
    <w:rsid w:val="00BC1DC1"/>
    <w:rsid w:val="00BC1E0B"/>
    <w:rsid w:val="00BC2011"/>
    <w:rsid w:val="00BC20C5"/>
    <w:rsid w:val="00BC22EB"/>
    <w:rsid w:val="00BC236A"/>
    <w:rsid w:val="00BC2388"/>
    <w:rsid w:val="00BC23F2"/>
    <w:rsid w:val="00BC2560"/>
    <w:rsid w:val="00BC260C"/>
    <w:rsid w:val="00BC271C"/>
    <w:rsid w:val="00BC2752"/>
    <w:rsid w:val="00BC28AA"/>
    <w:rsid w:val="00BC2A4C"/>
    <w:rsid w:val="00BC2A7B"/>
    <w:rsid w:val="00BC2ADD"/>
    <w:rsid w:val="00BC2B6F"/>
    <w:rsid w:val="00BC2D26"/>
    <w:rsid w:val="00BC2E47"/>
    <w:rsid w:val="00BC2EB1"/>
    <w:rsid w:val="00BC2FAA"/>
    <w:rsid w:val="00BC3076"/>
    <w:rsid w:val="00BC325A"/>
    <w:rsid w:val="00BC336C"/>
    <w:rsid w:val="00BC3389"/>
    <w:rsid w:val="00BC33EF"/>
    <w:rsid w:val="00BC3412"/>
    <w:rsid w:val="00BC342B"/>
    <w:rsid w:val="00BC3662"/>
    <w:rsid w:val="00BC3782"/>
    <w:rsid w:val="00BC37C1"/>
    <w:rsid w:val="00BC392F"/>
    <w:rsid w:val="00BC3B02"/>
    <w:rsid w:val="00BC3B44"/>
    <w:rsid w:val="00BC3C03"/>
    <w:rsid w:val="00BC3C64"/>
    <w:rsid w:val="00BC3D73"/>
    <w:rsid w:val="00BC3E0D"/>
    <w:rsid w:val="00BC3EA9"/>
    <w:rsid w:val="00BC3F22"/>
    <w:rsid w:val="00BC4001"/>
    <w:rsid w:val="00BC401B"/>
    <w:rsid w:val="00BC405E"/>
    <w:rsid w:val="00BC4074"/>
    <w:rsid w:val="00BC40C6"/>
    <w:rsid w:val="00BC41B0"/>
    <w:rsid w:val="00BC439C"/>
    <w:rsid w:val="00BC441D"/>
    <w:rsid w:val="00BC44B2"/>
    <w:rsid w:val="00BC45D5"/>
    <w:rsid w:val="00BC4759"/>
    <w:rsid w:val="00BC4818"/>
    <w:rsid w:val="00BC487D"/>
    <w:rsid w:val="00BC48E6"/>
    <w:rsid w:val="00BC4987"/>
    <w:rsid w:val="00BC4D2D"/>
    <w:rsid w:val="00BC4DD1"/>
    <w:rsid w:val="00BC4EE4"/>
    <w:rsid w:val="00BC4FCF"/>
    <w:rsid w:val="00BC5282"/>
    <w:rsid w:val="00BC5367"/>
    <w:rsid w:val="00BC5567"/>
    <w:rsid w:val="00BC5569"/>
    <w:rsid w:val="00BC5623"/>
    <w:rsid w:val="00BC5695"/>
    <w:rsid w:val="00BC5697"/>
    <w:rsid w:val="00BC572F"/>
    <w:rsid w:val="00BC5737"/>
    <w:rsid w:val="00BC593D"/>
    <w:rsid w:val="00BC5A66"/>
    <w:rsid w:val="00BC5B2D"/>
    <w:rsid w:val="00BC5B81"/>
    <w:rsid w:val="00BC5C36"/>
    <w:rsid w:val="00BC5D99"/>
    <w:rsid w:val="00BC61AB"/>
    <w:rsid w:val="00BC61F4"/>
    <w:rsid w:val="00BC6213"/>
    <w:rsid w:val="00BC62B1"/>
    <w:rsid w:val="00BC62EE"/>
    <w:rsid w:val="00BC6447"/>
    <w:rsid w:val="00BC6492"/>
    <w:rsid w:val="00BC6505"/>
    <w:rsid w:val="00BC653C"/>
    <w:rsid w:val="00BC67CE"/>
    <w:rsid w:val="00BC68DB"/>
    <w:rsid w:val="00BC6C39"/>
    <w:rsid w:val="00BC6C89"/>
    <w:rsid w:val="00BC6F27"/>
    <w:rsid w:val="00BC6F88"/>
    <w:rsid w:val="00BC70CD"/>
    <w:rsid w:val="00BC720A"/>
    <w:rsid w:val="00BC7211"/>
    <w:rsid w:val="00BC7398"/>
    <w:rsid w:val="00BC7557"/>
    <w:rsid w:val="00BC756E"/>
    <w:rsid w:val="00BC7773"/>
    <w:rsid w:val="00BC7819"/>
    <w:rsid w:val="00BC7B7E"/>
    <w:rsid w:val="00BC7C37"/>
    <w:rsid w:val="00BC7C90"/>
    <w:rsid w:val="00BC7D6D"/>
    <w:rsid w:val="00BC7D75"/>
    <w:rsid w:val="00BC7F45"/>
    <w:rsid w:val="00BC7FEE"/>
    <w:rsid w:val="00BD0028"/>
    <w:rsid w:val="00BD0035"/>
    <w:rsid w:val="00BD0161"/>
    <w:rsid w:val="00BD0709"/>
    <w:rsid w:val="00BD0A63"/>
    <w:rsid w:val="00BD0BDE"/>
    <w:rsid w:val="00BD0C3F"/>
    <w:rsid w:val="00BD0CAD"/>
    <w:rsid w:val="00BD0D78"/>
    <w:rsid w:val="00BD0DAC"/>
    <w:rsid w:val="00BD0DC8"/>
    <w:rsid w:val="00BD0EBA"/>
    <w:rsid w:val="00BD0EC7"/>
    <w:rsid w:val="00BD0FB1"/>
    <w:rsid w:val="00BD1086"/>
    <w:rsid w:val="00BD113A"/>
    <w:rsid w:val="00BD12CB"/>
    <w:rsid w:val="00BD12D5"/>
    <w:rsid w:val="00BD13E0"/>
    <w:rsid w:val="00BD14D1"/>
    <w:rsid w:val="00BD15CE"/>
    <w:rsid w:val="00BD166B"/>
    <w:rsid w:val="00BD16FB"/>
    <w:rsid w:val="00BD19B5"/>
    <w:rsid w:val="00BD19ED"/>
    <w:rsid w:val="00BD1AF4"/>
    <w:rsid w:val="00BD1BA4"/>
    <w:rsid w:val="00BD1BBB"/>
    <w:rsid w:val="00BD1BD5"/>
    <w:rsid w:val="00BD1BEA"/>
    <w:rsid w:val="00BD1C20"/>
    <w:rsid w:val="00BD1FCB"/>
    <w:rsid w:val="00BD1FF8"/>
    <w:rsid w:val="00BD2194"/>
    <w:rsid w:val="00BD2727"/>
    <w:rsid w:val="00BD27DC"/>
    <w:rsid w:val="00BD288F"/>
    <w:rsid w:val="00BD28AF"/>
    <w:rsid w:val="00BD2993"/>
    <w:rsid w:val="00BD2A36"/>
    <w:rsid w:val="00BD2B24"/>
    <w:rsid w:val="00BD2B72"/>
    <w:rsid w:val="00BD2D47"/>
    <w:rsid w:val="00BD2D4B"/>
    <w:rsid w:val="00BD2F13"/>
    <w:rsid w:val="00BD2F56"/>
    <w:rsid w:val="00BD2F89"/>
    <w:rsid w:val="00BD2FE3"/>
    <w:rsid w:val="00BD2FF2"/>
    <w:rsid w:val="00BD3067"/>
    <w:rsid w:val="00BD3085"/>
    <w:rsid w:val="00BD30A8"/>
    <w:rsid w:val="00BD3101"/>
    <w:rsid w:val="00BD3133"/>
    <w:rsid w:val="00BD31AC"/>
    <w:rsid w:val="00BD3309"/>
    <w:rsid w:val="00BD3320"/>
    <w:rsid w:val="00BD346D"/>
    <w:rsid w:val="00BD34BB"/>
    <w:rsid w:val="00BD36AD"/>
    <w:rsid w:val="00BD36C7"/>
    <w:rsid w:val="00BD37D0"/>
    <w:rsid w:val="00BD380B"/>
    <w:rsid w:val="00BD38D8"/>
    <w:rsid w:val="00BD39F5"/>
    <w:rsid w:val="00BD3A9E"/>
    <w:rsid w:val="00BD3BDD"/>
    <w:rsid w:val="00BD3D49"/>
    <w:rsid w:val="00BD3F20"/>
    <w:rsid w:val="00BD3F8E"/>
    <w:rsid w:val="00BD40FD"/>
    <w:rsid w:val="00BD4179"/>
    <w:rsid w:val="00BD4197"/>
    <w:rsid w:val="00BD4261"/>
    <w:rsid w:val="00BD426E"/>
    <w:rsid w:val="00BD428C"/>
    <w:rsid w:val="00BD42B5"/>
    <w:rsid w:val="00BD432E"/>
    <w:rsid w:val="00BD43E9"/>
    <w:rsid w:val="00BD44BD"/>
    <w:rsid w:val="00BD4592"/>
    <w:rsid w:val="00BD482F"/>
    <w:rsid w:val="00BD48B4"/>
    <w:rsid w:val="00BD49C1"/>
    <w:rsid w:val="00BD4B18"/>
    <w:rsid w:val="00BD4C60"/>
    <w:rsid w:val="00BD4C75"/>
    <w:rsid w:val="00BD4FF8"/>
    <w:rsid w:val="00BD51A6"/>
    <w:rsid w:val="00BD5288"/>
    <w:rsid w:val="00BD5427"/>
    <w:rsid w:val="00BD5429"/>
    <w:rsid w:val="00BD5545"/>
    <w:rsid w:val="00BD5565"/>
    <w:rsid w:val="00BD55A5"/>
    <w:rsid w:val="00BD5614"/>
    <w:rsid w:val="00BD56B4"/>
    <w:rsid w:val="00BD56B9"/>
    <w:rsid w:val="00BD5724"/>
    <w:rsid w:val="00BD579F"/>
    <w:rsid w:val="00BD5865"/>
    <w:rsid w:val="00BD5A1A"/>
    <w:rsid w:val="00BD5A53"/>
    <w:rsid w:val="00BD5A94"/>
    <w:rsid w:val="00BD5D91"/>
    <w:rsid w:val="00BD5E63"/>
    <w:rsid w:val="00BD5FBE"/>
    <w:rsid w:val="00BD6013"/>
    <w:rsid w:val="00BD6247"/>
    <w:rsid w:val="00BD626D"/>
    <w:rsid w:val="00BD6367"/>
    <w:rsid w:val="00BD645B"/>
    <w:rsid w:val="00BD64C5"/>
    <w:rsid w:val="00BD65DB"/>
    <w:rsid w:val="00BD6748"/>
    <w:rsid w:val="00BD6887"/>
    <w:rsid w:val="00BD68A4"/>
    <w:rsid w:val="00BD68F2"/>
    <w:rsid w:val="00BD6AFF"/>
    <w:rsid w:val="00BD6BB0"/>
    <w:rsid w:val="00BD6E72"/>
    <w:rsid w:val="00BD6EBD"/>
    <w:rsid w:val="00BD6FFC"/>
    <w:rsid w:val="00BD71E3"/>
    <w:rsid w:val="00BD71E4"/>
    <w:rsid w:val="00BD720F"/>
    <w:rsid w:val="00BD739A"/>
    <w:rsid w:val="00BD77AD"/>
    <w:rsid w:val="00BD77C5"/>
    <w:rsid w:val="00BD785F"/>
    <w:rsid w:val="00BD78E1"/>
    <w:rsid w:val="00BD7996"/>
    <w:rsid w:val="00BD7A3A"/>
    <w:rsid w:val="00BD7A3B"/>
    <w:rsid w:val="00BD7A44"/>
    <w:rsid w:val="00BD7B8C"/>
    <w:rsid w:val="00BD7BCC"/>
    <w:rsid w:val="00BD7BEA"/>
    <w:rsid w:val="00BD7CEF"/>
    <w:rsid w:val="00BD7D1A"/>
    <w:rsid w:val="00BD7E17"/>
    <w:rsid w:val="00BD7E98"/>
    <w:rsid w:val="00BD7F00"/>
    <w:rsid w:val="00BE00CD"/>
    <w:rsid w:val="00BE012F"/>
    <w:rsid w:val="00BE0163"/>
    <w:rsid w:val="00BE02F4"/>
    <w:rsid w:val="00BE04D0"/>
    <w:rsid w:val="00BE04E7"/>
    <w:rsid w:val="00BE050B"/>
    <w:rsid w:val="00BE05F6"/>
    <w:rsid w:val="00BE074D"/>
    <w:rsid w:val="00BE0794"/>
    <w:rsid w:val="00BE07DE"/>
    <w:rsid w:val="00BE07F4"/>
    <w:rsid w:val="00BE088A"/>
    <w:rsid w:val="00BE0B03"/>
    <w:rsid w:val="00BE0B6D"/>
    <w:rsid w:val="00BE0C0C"/>
    <w:rsid w:val="00BE0C8A"/>
    <w:rsid w:val="00BE0D14"/>
    <w:rsid w:val="00BE0D7C"/>
    <w:rsid w:val="00BE0EA9"/>
    <w:rsid w:val="00BE1031"/>
    <w:rsid w:val="00BE11B4"/>
    <w:rsid w:val="00BE11CF"/>
    <w:rsid w:val="00BE11D2"/>
    <w:rsid w:val="00BE1326"/>
    <w:rsid w:val="00BE1421"/>
    <w:rsid w:val="00BE1478"/>
    <w:rsid w:val="00BE14D0"/>
    <w:rsid w:val="00BE14FE"/>
    <w:rsid w:val="00BE1573"/>
    <w:rsid w:val="00BE161A"/>
    <w:rsid w:val="00BE1631"/>
    <w:rsid w:val="00BE16BD"/>
    <w:rsid w:val="00BE16ED"/>
    <w:rsid w:val="00BE180F"/>
    <w:rsid w:val="00BE187E"/>
    <w:rsid w:val="00BE18C0"/>
    <w:rsid w:val="00BE1953"/>
    <w:rsid w:val="00BE1991"/>
    <w:rsid w:val="00BE1A7F"/>
    <w:rsid w:val="00BE1C9F"/>
    <w:rsid w:val="00BE1E59"/>
    <w:rsid w:val="00BE1E7A"/>
    <w:rsid w:val="00BE1E81"/>
    <w:rsid w:val="00BE1EAB"/>
    <w:rsid w:val="00BE1F5B"/>
    <w:rsid w:val="00BE212F"/>
    <w:rsid w:val="00BE2162"/>
    <w:rsid w:val="00BE219B"/>
    <w:rsid w:val="00BE2286"/>
    <w:rsid w:val="00BE2318"/>
    <w:rsid w:val="00BE252D"/>
    <w:rsid w:val="00BE2881"/>
    <w:rsid w:val="00BE2990"/>
    <w:rsid w:val="00BE29B3"/>
    <w:rsid w:val="00BE2A6C"/>
    <w:rsid w:val="00BE2B06"/>
    <w:rsid w:val="00BE2BA5"/>
    <w:rsid w:val="00BE2D3E"/>
    <w:rsid w:val="00BE2E47"/>
    <w:rsid w:val="00BE2EEE"/>
    <w:rsid w:val="00BE301E"/>
    <w:rsid w:val="00BE31D6"/>
    <w:rsid w:val="00BE31D9"/>
    <w:rsid w:val="00BE3274"/>
    <w:rsid w:val="00BE33AF"/>
    <w:rsid w:val="00BE343F"/>
    <w:rsid w:val="00BE3499"/>
    <w:rsid w:val="00BE34E1"/>
    <w:rsid w:val="00BE365C"/>
    <w:rsid w:val="00BE3706"/>
    <w:rsid w:val="00BE38F4"/>
    <w:rsid w:val="00BE3979"/>
    <w:rsid w:val="00BE397F"/>
    <w:rsid w:val="00BE399E"/>
    <w:rsid w:val="00BE3ADA"/>
    <w:rsid w:val="00BE3BCB"/>
    <w:rsid w:val="00BE3BD1"/>
    <w:rsid w:val="00BE3D87"/>
    <w:rsid w:val="00BE3E66"/>
    <w:rsid w:val="00BE3F9F"/>
    <w:rsid w:val="00BE3FB7"/>
    <w:rsid w:val="00BE4090"/>
    <w:rsid w:val="00BE40D6"/>
    <w:rsid w:val="00BE4116"/>
    <w:rsid w:val="00BE4162"/>
    <w:rsid w:val="00BE429C"/>
    <w:rsid w:val="00BE44BE"/>
    <w:rsid w:val="00BE4659"/>
    <w:rsid w:val="00BE4841"/>
    <w:rsid w:val="00BE4842"/>
    <w:rsid w:val="00BE4979"/>
    <w:rsid w:val="00BE4A10"/>
    <w:rsid w:val="00BE4A62"/>
    <w:rsid w:val="00BE4A6D"/>
    <w:rsid w:val="00BE4AB2"/>
    <w:rsid w:val="00BE4B28"/>
    <w:rsid w:val="00BE4C9E"/>
    <w:rsid w:val="00BE4FF0"/>
    <w:rsid w:val="00BE50B6"/>
    <w:rsid w:val="00BE51EE"/>
    <w:rsid w:val="00BE535F"/>
    <w:rsid w:val="00BE55AE"/>
    <w:rsid w:val="00BE5670"/>
    <w:rsid w:val="00BE56A6"/>
    <w:rsid w:val="00BE579A"/>
    <w:rsid w:val="00BE5867"/>
    <w:rsid w:val="00BE5B15"/>
    <w:rsid w:val="00BE5BD8"/>
    <w:rsid w:val="00BE5BF0"/>
    <w:rsid w:val="00BE5C93"/>
    <w:rsid w:val="00BE5EF7"/>
    <w:rsid w:val="00BE5F8E"/>
    <w:rsid w:val="00BE5F9B"/>
    <w:rsid w:val="00BE5F9C"/>
    <w:rsid w:val="00BE6013"/>
    <w:rsid w:val="00BE60B2"/>
    <w:rsid w:val="00BE6141"/>
    <w:rsid w:val="00BE6284"/>
    <w:rsid w:val="00BE6394"/>
    <w:rsid w:val="00BE647F"/>
    <w:rsid w:val="00BE6599"/>
    <w:rsid w:val="00BE65A6"/>
    <w:rsid w:val="00BE65DC"/>
    <w:rsid w:val="00BE677C"/>
    <w:rsid w:val="00BE6785"/>
    <w:rsid w:val="00BE67E8"/>
    <w:rsid w:val="00BE6E9E"/>
    <w:rsid w:val="00BE714C"/>
    <w:rsid w:val="00BE7211"/>
    <w:rsid w:val="00BE72B9"/>
    <w:rsid w:val="00BE72D9"/>
    <w:rsid w:val="00BE72DF"/>
    <w:rsid w:val="00BE732C"/>
    <w:rsid w:val="00BE75ED"/>
    <w:rsid w:val="00BE76BF"/>
    <w:rsid w:val="00BE7880"/>
    <w:rsid w:val="00BE78AE"/>
    <w:rsid w:val="00BE78E9"/>
    <w:rsid w:val="00BE798B"/>
    <w:rsid w:val="00BE7996"/>
    <w:rsid w:val="00BE7A15"/>
    <w:rsid w:val="00BE7BB3"/>
    <w:rsid w:val="00BE7D3E"/>
    <w:rsid w:val="00BE7F77"/>
    <w:rsid w:val="00BF0197"/>
    <w:rsid w:val="00BF0345"/>
    <w:rsid w:val="00BF0394"/>
    <w:rsid w:val="00BF05C2"/>
    <w:rsid w:val="00BF08E6"/>
    <w:rsid w:val="00BF09EB"/>
    <w:rsid w:val="00BF0A85"/>
    <w:rsid w:val="00BF0AB0"/>
    <w:rsid w:val="00BF0AE5"/>
    <w:rsid w:val="00BF0C41"/>
    <w:rsid w:val="00BF0D27"/>
    <w:rsid w:val="00BF0D60"/>
    <w:rsid w:val="00BF0D88"/>
    <w:rsid w:val="00BF0D8F"/>
    <w:rsid w:val="00BF0DB9"/>
    <w:rsid w:val="00BF0DBB"/>
    <w:rsid w:val="00BF0F2C"/>
    <w:rsid w:val="00BF0FAF"/>
    <w:rsid w:val="00BF101B"/>
    <w:rsid w:val="00BF1054"/>
    <w:rsid w:val="00BF105D"/>
    <w:rsid w:val="00BF115F"/>
    <w:rsid w:val="00BF1279"/>
    <w:rsid w:val="00BF12D4"/>
    <w:rsid w:val="00BF1443"/>
    <w:rsid w:val="00BF1479"/>
    <w:rsid w:val="00BF148A"/>
    <w:rsid w:val="00BF14BA"/>
    <w:rsid w:val="00BF150D"/>
    <w:rsid w:val="00BF15C4"/>
    <w:rsid w:val="00BF15CF"/>
    <w:rsid w:val="00BF1A07"/>
    <w:rsid w:val="00BF1A44"/>
    <w:rsid w:val="00BF1A8B"/>
    <w:rsid w:val="00BF1AEB"/>
    <w:rsid w:val="00BF1B92"/>
    <w:rsid w:val="00BF1C05"/>
    <w:rsid w:val="00BF1CFE"/>
    <w:rsid w:val="00BF1D34"/>
    <w:rsid w:val="00BF1FDD"/>
    <w:rsid w:val="00BF20A7"/>
    <w:rsid w:val="00BF20F9"/>
    <w:rsid w:val="00BF218E"/>
    <w:rsid w:val="00BF21AF"/>
    <w:rsid w:val="00BF229B"/>
    <w:rsid w:val="00BF229C"/>
    <w:rsid w:val="00BF22B3"/>
    <w:rsid w:val="00BF23B8"/>
    <w:rsid w:val="00BF2445"/>
    <w:rsid w:val="00BF251E"/>
    <w:rsid w:val="00BF25A3"/>
    <w:rsid w:val="00BF266A"/>
    <w:rsid w:val="00BF26DA"/>
    <w:rsid w:val="00BF26E2"/>
    <w:rsid w:val="00BF2871"/>
    <w:rsid w:val="00BF2A6F"/>
    <w:rsid w:val="00BF2C56"/>
    <w:rsid w:val="00BF2C7E"/>
    <w:rsid w:val="00BF2C98"/>
    <w:rsid w:val="00BF2CFB"/>
    <w:rsid w:val="00BF2DE2"/>
    <w:rsid w:val="00BF2F04"/>
    <w:rsid w:val="00BF2FCD"/>
    <w:rsid w:val="00BF3104"/>
    <w:rsid w:val="00BF31D4"/>
    <w:rsid w:val="00BF3237"/>
    <w:rsid w:val="00BF3333"/>
    <w:rsid w:val="00BF3343"/>
    <w:rsid w:val="00BF33C6"/>
    <w:rsid w:val="00BF33D1"/>
    <w:rsid w:val="00BF3544"/>
    <w:rsid w:val="00BF35E4"/>
    <w:rsid w:val="00BF371C"/>
    <w:rsid w:val="00BF37F8"/>
    <w:rsid w:val="00BF38A2"/>
    <w:rsid w:val="00BF39C6"/>
    <w:rsid w:val="00BF3A14"/>
    <w:rsid w:val="00BF3AFB"/>
    <w:rsid w:val="00BF3C49"/>
    <w:rsid w:val="00BF3C6A"/>
    <w:rsid w:val="00BF3E59"/>
    <w:rsid w:val="00BF404F"/>
    <w:rsid w:val="00BF4091"/>
    <w:rsid w:val="00BF4570"/>
    <w:rsid w:val="00BF4626"/>
    <w:rsid w:val="00BF4A1E"/>
    <w:rsid w:val="00BF4A89"/>
    <w:rsid w:val="00BF4A91"/>
    <w:rsid w:val="00BF4C7D"/>
    <w:rsid w:val="00BF4C98"/>
    <w:rsid w:val="00BF4E8F"/>
    <w:rsid w:val="00BF4F15"/>
    <w:rsid w:val="00BF509A"/>
    <w:rsid w:val="00BF5161"/>
    <w:rsid w:val="00BF5190"/>
    <w:rsid w:val="00BF5201"/>
    <w:rsid w:val="00BF54F6"/>
    <w:rsid w:val="00BF561B"/>
    <w:rsid w:val="00BF5695"/>
    <w:rsid w:val="00BF57E4"/>
    <w:rsid w:val="00BF5866"/>
    <w:rsid w:val="00BF5870"/>
    <w:rsid w:val="00BF5886"/>
    <w:rsid w:val="00BF58B5"/>
    <w:rsid w:val="00BF593B"/>
    <w:rsid w:val="00BF5A8D"/>
    <w:rsid w:val="00BF5ACC"/>
    <w:rsid w:val="00BF5BD9"/>
    <w:rsid w:val="00BF5E1F"/>
    <w:rsid w:val="00BF5E62"/>
    <w:rsid w:val="00BF5F1B"/>
    <w:rsid w:val="00BF5F42"/>
    <w:rsid w:val="00BF5F43"/>
    <w:rsid w:val="00BF5F64"/>
    <w:rsid w:val="00BF620D"/>
    <w:rsid w:val="00BF6344"/>
    <w:rsid w:val="00BF6376"/>
    <w:rsid w:val="00BF6475"/>
    <w:rsid w:val="00BF657D"/>
    <w:rsid w:val="00BF65B6"/>
    <w:rsid w:val="00BF67A4"/>
    <w:rsid w:val="00BF687B"/>
    <w:rsid w:val="00BF6A39"/>
    <w:rsid w:val="00BF6A92"/>
    <w:rsid w:val="00BF6AB5"/>
    <w:rsid w:val="00BF6B3B"/>
    <w:rsid w:val="00BF6BF0"/>
    <w:rsid w:val="00BF6C7F"/>
    <w:rsid w:val="00BF6DA8"/>
    <w:rsid w:val="00BF6E2D"/>
    <w:rsid w:val="00BF7118"/>
    <w:rsid w:val="00BF71F4"/>
    <w:rsid w:val="00BF7264"/>
    <w:rsid w:val="00BF7342"/>
    <w:rsid w:val="00BF73BF"/>
    <w:rsid w:val="00BF7491"/>
    <w:rsid w:val="00BF755E"/>
    <w:rsid w:val="00BF75D2"/>
    <w:rsid w:val="00BF7627"/>
    <w:rsid w:val="00BF7667"/>
    <w:rsid w:val="00BF7861"/>
    <w:rsid w:val="00BF78BF"/>
    <w:rsid w:val="00BF7931"/>
    <w:rsid w:val="00BF79E0"/>
    <w:rsid w:val="00BF7AC7"/>
    <w:rsid w:val="00BF7ADF"/>
    <w:rsid w:val="00BF7B65"/>
    <w:rsid w:val="00BF7B9F"/>
    <w:rsid w:val="00BF7D30"/>
    <w:rsid w:val="00BF7D48"/>
    <w:rsid w:val="00BF7D94"/>
    <w:rsid w:val="00BF7DF4"/>
    <w:rsid w:val="00BF7EB2"/>
    <w:rsid w:val="00BF7F48"/>
    <w:rsid w:val="00BF7FE2"/>
    <w:rsid w:val="00BFD8D2"/>
    <w:rsid w:val="00C000E8"/>
    <w:rsid w:val="00C0011F"/>
    <w:rsid w:val="00C003EE"/>
    <w:rsid w:val="00C00422"/>
    <w:rsid w:val="00C00461"/>
    <w:rsid w:val="00C00464"/>
    <w:rsid w:val="00C0080C"/>
    <w:rsid w:val="00C00870"/>
    <w:rsid w:val="00C00885"/>
    <w:rsid w:val="00C008E1"/>
    <w:rsid w:val="00C008E5"/>
    <w:rsid w:val="00C00996"/>
    <w:rsid w:val="00C00B43"/>
    <w:rsid w:val="00C00C5E"/>
    <w:rsid w:val="00C00DFD"/>
    <w:rsid w:val="00C00F2B"/>
    <w:rsid w:val="00C00FFE"/>
    <w:rsid w:val="00C01016"/>
    <w:rsid w:val="00C01025"/>
    <w:rsid w:val="00C0106A"/>
    <w:rsid w:val="00C010D8"/>
    <w:rsid w:val="00C010F2"/>
    <w:rsid w:val="00C0112A"/>
    <w:rsid w:val="00C01173"/>
    <w:rsid w:val="00C011AB"/>
    <w:rsid w:val="00C0127A"/>
    <w:rsid w:val="00C013B4"/>
    <w:rsid w:val="00C01466"/>
    <w:rsid w:val="00C0155B"/>
    <w:rsid w:val="00C017D5"/>
    <w:rsid w:val="00C01858"/>
    <w:rsid w:val="00C01901"/>
    <w:rsid w:val="00C01C2F"/>
    <w:rsid w:val="00C01CD2"/>
    <w:rsid w:val="00C01D53"/>
    <w:rsid w:val="00C01DAE"/>
    <w:rsid w:val="00C01DEC"/>
    <w:rsid w:val="00C01E44"/>
    <w:rsid w:val="00C01E5A"/>
    <w:rsid w:val="00C01F79"/>
    <w:rsid w:val="00C02177"/>
    <w:rsid w:val="00C02317"/>
    <w:rsid w:val="00C02385"/>
    <w:rsid w:val="00C023C3"/>
    <w:rsid w:val="00C023C5"/>
    <w:rsid w:val="00C02454"/>
    <w:rsid w:val="00C02842"/>
    <w:rsid w:val="00C02933"/>
    <w:rsid w:val="00C029AD"/>
    <w:rsid w:val="00C02A15"/>
    <w:rsid w:val="00C02A6B"/>
    <w:rsid w:val="00C02A80"/>
    <w:rsid w:val="00C02C20"/>
    <w:rsid w:val="00C02C26"/>
    <w:rsid w:val="00C02C37"/>
    <w:rsid w:val="00C02C46"/>
    <w:rsid w:val="00C02C54"/>
    <w:rsid w:val="00C02DDA"/>
    <w:rsid w:val="00C02E2A"/>
    <w:rsid w:val="00C02E4F"/>
    <w:rsid w:val="00C02E57"/>
    <w:rsid w:val="00C02EF6"/>
    <w:rsid w:val="00C02F0B"/>
    <w:rsid w:val="00C03003"/>
    <w:rsid w:val="00C0306E"/>
    <w:rsid w:val="00C03136"/>
    <w:rsid w:val="00C031FA"/>
    <w:rsid w:val="00C0324F"/>
    <w:rsid w:val="00C03508"/>
    <w:rsid w:val="00C0364E"/>
    <w:rsid w:val="00C0386F"/>
    <w:rsid w:val="00C038EE"/>
    <w:rsid w:val="00C03A5E"/>
    <w:rsid w:val="00C03AAE"/>
    <w:rsid w:val="00C03AF5"/>
    <w:rsid w:val="00C03B05"/>
    <w:rsid w:val="00C03BC6"/>
    <w:rsid w:val="00C03C26"/>
    <w:rsid w:val="00C03C4A"/>
    <w:rsid w:val="00C03C7E"/>
    <w:rsid w:val="00C03DD6"/>
    <w:rsid w:val="00C03DE0"/>
    <w:rsid w:val="00C03EF3"/>
    <w:rsid w:val="00C0408F"/>
    <w:rsid w:val="00C0413A"/>
    <w:rsid w:val="00C0419A"/>
    <w:rsid w:val="00C0420B"/>
    <w:rsid w:val="00C04353"/>
    <w:rsid w:val="00C043CD"/>
    <w:rsid w:val="00C044EF"/>
    <w:rsid w:val="00C04551"/>
    <w:rsid w:val="00C0478D"/>
    <w:rsid w:val="00C047EE"/>
    <w:rsid w:val="00C0485A"/>
    <w:rsid w:val="00C0488A"/>
    <w:rsid w:val="00C048A0"/>
    <w:rsid w:val="00C0492F"/>
    <w:rsid w:val="00C04962"/>
    <w:rsid w:val="00C04984"/>
    <w:rsid w:val="00C04B6A"/>
    <w:rsid w:val="00C04BE4"/>
    <w:rsid w:val="00C04C22"/>
    <w:rsid w:val="00C04E0D"/>
    <w:rsid w:val="00C04E5D"/>
    <w:rsid w:val="00C04F6E"/>
    <w:rsid w:val="00C050C5"/>
    <w:rsid w:val="00C05119"/>
    <w:rsid w:val="00C0516D"/>
    <w:rsid w:val="00C05317"/>
    <w:rsid w:val="00C0534A"/>
    <w:rsid w:val="00C054E2"/>
    <w:rsid w:val="00C055B1"/>
    <w:rsid w:val="00C05600"/>
    <w:rsid w:val="00C056E7"/>
    <w:rsid w:val="00C05733"/>
    <w:rsid w:val="00C0585E"/>
    <w:rsid w:val="00C058EB"/>
    <w:rsid w:val="00C05A21"/>
    <w:rsid w:val="00C05A69"/>
    <w:rsid w:val="00C05A93"/>
    <w:rsid w:val="00C05AEA"/>
    <w:rsid w:val="00C05AEB"/>
    <w:rsid w:val="00C05BA5"/>
    <w:rsid w:val="00C05C6A"/>
    <w:rsid w:val="00C05DF1"/>
    <w:rsid w:val="00C05E37"/>
    <w:rsid w:val="00C05E5B"/>
    <w:rsid w:val="00C05F93"/>
    <w:rsid w:val="00C05FFB"/>
    <w:rsid w:val="00C06142"/>
    <w:rsid w:val="00C06203"/>
    <w:rsid w:val="00C0636B"/>
    <w:rsid w:val="00C06437"/>
    <w:rsid w:val="00C064DC"/>
    <w:rsid w:val="00C064F1"/>
    <w:rsid w:val="00C06560"/>
    <w:rsid w:val="00C06671"/>
    <w:rsid w:val="00C0675E"/>
    <w:rsid w:val="00C067B1"/>
    <w:rsid w:val="00C0682E"/>
    <w:rsid w:val="00C0687D"/>
    <w:rsid w:val="00C0687F"/>
    <w:rsid w:val="00C06B43"/>
    <w:rsid w:val="00C06BE3"/>
    <w:rsid w:val="00C06BF8"/>
    <w:rsid w:val="00C06D0E"/>
    <w:rsid w:val="00C06F94"/>
    <w:rsid w:val="00C07178"/>
    <w:rsid w:val="00C07205"/>
    <w:rsid w:val="00C07220"/>
    <w:rsid w:val="00C0739E"/>
    <w:rsid w:val="00C074C9"/>
    <w:rsid w:val="00C075DE"/>
    <w:rsid w:val="00C0761A"/>
    <w:rsid w:val="00C0769F"/>
    <w:rsid w:val="00C07823"/>
    <w:rsid w:val="00C078AB"/>
    <w:rsid w:val="00C0793C"/>
    <w:rsid w:val="00C07B15"/>
    <w:rsid w:val="00C07D5E"/>
    <w:rsid w:val="00C07EAA"/>
    <w:rsid w:val="00C07F62"/>
    <w:rsid w:val="00C100A6"/>
    <w:rsid w:val="00C10163"/>
    <w:rsid w:val="00C1024A"/>
    <w:rsid w:val="00C1025B"/>
    <w:rsid w:val="00C1029A"/>
    <w:rsid w:val="00C102A0"/>
    <w:rsid w:val="00C10302"/>
    <w:rsid w:val="00C103D8"/>
    <w:rsid w:val="00C1043A"/>
    <w:rsid w:val="00C106C5"/>
    <w:rsid w:val="00C106F2"/>
    <w:rsid w:val="00C10745"/>
    <w:rsid w:val="00C107CE"/>
    <w:rsid w:val="00C107DD"/>
    <w:rsid w:val="00C108AE"/>
    <w:rsid w:val="00C10948"/>
    <w:rsid w:val="00C10B02"/>
    <w:rsid w:val="00C10D32"/>
    <w:rsid w:val="00C10E75"/>
    <w:rsid w:val="00C10E7A"/>
    <w:rsid w:val="00C10F73"/>
    <w:rsid w:val="00C10F99"/>
    <w:rsid w:val="00C11002"/>
    <w:rsid w:val="00C1104C"/>
    <w:rsid w:val="00C111A9"/>
    <w:rsid w:val="00C111EB"/>
    <w:rsid w:val="00C1130A"/>
    <w:rsid w:val="00C11415"/>
    <w:rsid w:val="00C11461"/>
    <w:rsid w:val="00C1149F"/>
    <w:rsid w:val="00C11528"/>
    <w:rsid w:val="00C1184F"/>
    <w:rsid w:val="00C11B05"/>
    <w:rsid w:val="00C11B87"/>
    <w:rsid w:val="00C11BE2"/>
    <w:rsid w:val="00C11C3E"/>
    <w:rsid w:val="00C11EC1"/>
    <w:rsid w:val="00C120F5"/>
    <w:rsid w:val="00C12143"/>
    <w:rsid w:val="00C121EE"/>
    <w:rsid w:val="00C12251"/>
    <w:rsid w:val="00C12277"/>
    <w:rsid w:val="00C122BC"/>
    <w:rsid w:val="00C1238F"/>
    <w:rsid w:val="00C123A4"/>
    <w:rsid w:val="00C1245C"/>
    <w:rsid w:val="00C124C5"/>
    <w:rsid w:val="00C12608"/>
    <w:rsid w:val="00C12678"/>
    <w:rsid w:val="00C126F9"/>
    <w:rsid w:val="00C12822"/>
    <w:rsid w:val="00C12921"/>
    <w:rsid w:val="00C1297B"/>
    <w:rsid w:val="00C12B1A"/>
    <w:rsid w:val="00C12C78"/>
    <w:rsid w:val="00C12C9E"/>
    <w:rsid w:val="00C12F67"/>
    <w:rsid w:val="00C12FAE"/>
    <w:rsid w:val="00C13022"/>
    <w:rsid w:val="00C130E3"/>
    <w:rsid w:val="00C131E1"/>
    <w:rsid w:val="00C13265"/>
    <w:rsid w:val="00C132A5"/>
    <w:rsid w:val="00C1338B"/>
    <w:rsid w:val="00C135DE"/>
    <w:rsid w:val="00C1361A"/>
    <w:rsid w:val="00C13666"/>
    <w:rsid w:val="00C136AC"/>
    <w:rsid w:val="00C136E6"/>
    <w:rsid w:val="00C13758"/>
    <w:rsid w:val="00C1382F"/>
    <w:rsid w:val="00C139AA"/>
    <w:rsid w:val="00C139B1"/>
    <w:rsid w:val="00C13A06"/>
    <w:rsid w:val="00C13AC0"/>
    <w:rsid w:val="00C13E50"/>
    <w:rsid w:val="00C13FB7"/>
    <w:rsid w:val="00C140E5"/>
    <w:rsid w:val="00C140F0"/>
    <w:rsid w:val="00C1428C"/>
    <w:rsid w:val="00C142FA"/>
    <w:rsid w:val="00C143AA"/>
    <w:rsid w:val="00C143D8"/>
    <w:rsid w:val="00C1441A"/>
    <w:rsid w:val="00C14440"/>
    <w:rsid w:val="00C14510"/>
    <w:rsid w:val="00C14574"/>
    <w:rsid w:val="00C145B7"/>
    <w:rsid w:val="00C1463B"/>
    <w:rsid w:val="00C14705"/>
    <w:rsid w:val="00C1476E"/>
    <w:rsid w:val="00C147E4"/>
    <w:rsid w:val="00C14A1D"/>
    <w:rsid w:val="00C14A38"/>
    <w:rsid w:val="00C14AFA"/>
    <w:rsid w:val="00C14BC5"/>
    <w:rsid w:val="00C14C61"/>
    <w:rsid w:val="00C14D25"/>
    <w:rsid w:val="00C14EB0"/>
    <w:rsid w:val="00C14FA3"/>
    <w:rsid w:val="00C14FBC"/>
    <w:rsid w:val="00C15017"/>
    <w:rsid w:val="00C15098"/>
    <w:rsid w:val="00C151E2"/>
    <w:rsid w:val="00C154E5"/>
    <w:rsid w:val="00C15502"/>
    <w:rsid w:val="00C15533"/>
    <w:rsid w:val="00C157FD"/>
    <w:rsid w:val="00C15834"/>
    <w:rsid w:val="00C158FA"/>
    <w:rsid w:val="00C15928"/>
    <w:rsid w:val="00C159D2"/>
    <w:rsid w:val="00C15AC7"/>
    <w:rsid w:val="00C15AEC"/>
    <w:rsid w:val="00C15D4A"/>
    <w:rsid w:val="00C15DF6"/>
    <w:rsid w:val="00C15EB7"/>
    <w:rsid w:val="00C15FE0"/>
    <w:rsid w:val="00C16167"/>
    <w:rsid w:val="00C16188"/>
    <w:rsid w:val="00C1619C"/>
    <w:rsid w:val="00C161F3"/>
    <w:rsid w:val="00C16222"/>
    <w:rsid w:val="00C16292"/>
    <w:rsid w:val="00C1629F"/>
    <w:rsid w:val="00C163C6"/>
    <w:rsid w:val="00C163D0"/>
    <w:rsid w:val="00C163EC"/>
    <w:rsid w:val="00C1641D"/>
    <w:rsid w:val="00C16461"/>
    <w:rsid w:val="00C16488"/>
    <w:rsid w:val="00C16514"/>
    <w:rsid w:val="00C16633"/>
    <w:rsid w:val="00C16776"/>
    <w:rsid w:val="00C167AF"/>
    <w:rsid w:val="00C16812"/>
    <w:rsid w:val="00C16892"/>
    <w:rsid w:val="00C168E7"/>
    <w:rsid w:val="00C168EA"/>
    <w:rsid w:val="00C16A3E"/>
    <w:rsid w:val="00C16B00"/>
    <w:rsid w:val="00C16B7A"/>
    <w:rsid w:val="00C16B97"/>
    <w:rsid w:val="00C16C16"/>
    <w:rsid w:val="00C16CF9"/>
    <w:rsid w:val="00C16DCA"/>
    <w:rsid w:val="00C16DCF"/>
    <w:rsid w:val="00C16E68"/>
    <w:rsid w:val="00C17056"/>
    <w:rsid w:val="00C17130"/>
    <w:rsid w:val="00C171A3"/>
    <w:rsid w:val="00C17218"/>
    <w:rsid w:val="00C1733C"/>
    <w:rsid w:val="00C1744D"/>
    <w:rsid w:val="00C17457"/>
    <w:rsid w:val="00C175FD"/>
    <w:rsid w:val="00C17633"/>
    <w:rsid w:val="00C176F1"/>
    <w:rsid w:val="00C1791E"/>
    <w:rsid w:val="00C1797E"/>
    <w:rsid w:val="00C179DD"/>
    <w:rsid w:val="00C17A2B"/>
    <w:rsid w:val="00C17B25"/>
    <w:rsid w:val="00C17C35"/>
    <w:rsid w:val="00C17C50"/>
    <w:rsid w:val="00C17D2F"/>
    <w:rsid w:val="00C17D98"/>
    <w:rsid w:val="00C17EAB"/>
    <w:rsid w:val="00C2001C"/>
    <w:rsid w:val="00C2003B"/>
    <w:rsid w:val="00C201BB"/>
    <w:rsid w:val="00C201BF"/>
    <w:rsid w:val="00C20232"/>
    <w:rsid w:val="00C20246"/>
    <w:rsid w:val="00C20265"/>
    <w:rsid w:val="00C202BA"/>
    <w:rsid w:val="00C202E5"/>
    <w:rsid w:val="00C2031A"/>
    <w:rsid w:val="00C20366"/>
    <w:rsid w:val="00C20423"/>
    <w:rsid w:val="00C2049F"/>
    <w:rsid w:val="00C20540"/>
    <w:rsid w:val="00C205CB"/>
    <w:rsid w:val="00C2067C"/>
    <w:rsid w:val="00C206FB"/>
    <w:rsid w:val="00C2071F"/>
    <w:rsid w:val="00C20727"/>
    <w:rsid w:val="00C20A66"/>
    <w:rsid w:val="00C20AD0"/>
    <w:rsid w:val="00C20BAE"/>
    <w:rsid w:val="00C20C73"/>
    <w:rsid w:val="00C20F5C"/>
    <w:rsid w:val="00C20F78"/>
    <w:rsid w:val="00C210BD"/>
    <w:rsid w:val="00C21152"/>
    <w:rsid w:val="00C2119B"/>
    <w:rsid w:val="00C211E3"/>
    <w:rsid w:val="00C211F2"/>
    <w:rsid w:val="00C2134B"/>
    <w:rsid w:val="00C213D9"/>
    <w:rsid w:val="00C21405"/>
    <w:rsid w:val="00C2140B"/>
    <w:rsid w:val="00C2152D"/>
    <w:rsid w:val="00C21655"/>
    <w:rsid w:val="00C2172D"/>
    <w:rsid w:val="00C21742"/>
    <w:rsid w:val="00C217ED"/>
    <w:rsid w:val="00C21876"/>
    <w:rsid w:val="00C21A26"/>
    <w:rsid w:val="00C21C22"/>
    <w:rsid w:val="00C21DA0"/>
    <w:rsid w:val="00C21E0B"/>
    <w:rsid w:val="00C21F1D"/>
    <w:rsid w:val="00C21F7A"/>
    <w:rsid w:val="00C21F98"/>
    <w:rsid w:val="00C22084"/>
    <w:rsid w:val="00C220A2"/>
    <w:rsid w:val="00C2219F"/>
    <w:rsid w:val="00C221DB"/>
    <w:rsid w:val="00C2221B"/>
    <w:rsid w:val="00C22278"/>
    <w:rsid w:val="00C22286"/>
    <w:rsid w:val="00C222F6"/>
    <w:rsid w:val="00C224CE"/>
    <w:rsid w:val="00C226FF"/>
    <w:rsid w:val="00C22788"/>
    <w:rsid w:val="00C22883"/>
    <w:rsid w:val="00C228C8"/>
    <w:rsid w:val="00C229A7"/>
    <w:rsid w:val="00C229F1"/>
    <w:rsid w:val="00C22BEE"/>
    <w:rsid w:val="00C22C3A"/>
    <w:rsid w:val="00C22CEC"/>
    <w:rsid w:val="00C22D70"/>
    <w:rsid w:val="00C22D77"/>
    <w:rsid w:val="00C22E0B"/>
    <w:rsid w:val="00C22F04"/>
    <w:rsid w:val="00C22F0C"/>
    <w:rsid w:val="00C22F36"/>
    <w:rsid w:val="00C22F57"/>
    <w:rsid w:val="00C22FFB"/>
    <w:rsid w:val="00C23035"/>
    <w:rsid w:val="00C230EF"/>
    <w:rsid w:val="00C23117"/>
    <w:rsid w:val="00C23297"/>
    <w:rsid w:val="00C232BE"/>
    <w:rsid w:val="00C2350A"/>
    <w:rsid w:val="00C23618"/>
    <w:rsid w:val="00C2369F"/>
    <w:rsid w:val="00C23711"/>
    <w:rsid w:val="00C2376F"/>
    <w:rsid w:val="00C237D3"/>
    <w:rsid w:val="00C23871"/>
    <w:rsid w:val="00C23AB6"/>
    <w:rsid w:val="00C23AE3"/>
    <w:rsid w:val="00C23B3C"/>
    <w:rsid w:val="00C23C3E"/>
    <w:rsid w:val="00C23D74"/>
    <w:rsid w:val="00C23EA9"/>
    <w:rsid w:val="00C23F19"/>
    <w:rsid w:val="00C23F25"/>
    <w:rsid w:val="00C24093"/>
    <w:rsid w:val="00C240CB"/>
    <w:rsid w:val="00C2432E"/>
    <w:rsid w:val="00C2438E"/>
    <w:rsid w:val="00C2480C"/>
    <w:rsid w:val="00C24A89"/>
    <w:rsid w:val="00C24C30"/>
    <w:rsid w:val="00C24CBA"/>
    <w:rsid w:val="00C24D4E"/>
    <w:rsid w:val="00C24E13"/>
    <w:rsid w:val="00C24E57"/>
    <w:rsid w:val="00C24FA1"/>
    <w:rsid w:val="00C24FBA"/>
    <w:rsid w:val="00C24FFF"/>
    <w:rsid w:val="00C250B9"/>
    <w:rsid w:val="00C2520D"/>
    <w:rsid w:val="00C2537F"/>
    <w:rsid w:val="00C25461"/>
    <w:rsid w:val="00C25487"/>
    <w:rsid w:val="00C255DB"/>
    <w:rsid w:val="00C2565D"/>
    <w:rsid w:val="00C25675"/>
    <w:rsid w:val="00C25815"/>
    <w:rsid w:val="00C258B5"/>
    <w:rsid w:val="00C2596C"/>
    <w:rsid w:val="00C25B97"/>
    <w:rsid w:val="00C25BED"/>
    <w:rsid w:val="00C25DE4"/>
    <w:rsid w:val="00C25E06"/>
    <w:rsid w:val="00C25EBD"/>
    <w:rsid w:val="00C26025"/>
    <w:rsid w:val="00C26133"/>
    <w:rsid w:val="00C26287"/>
    <w:rsid w:val="00C26312"/>
    <w:rsid w:val="00C26380"/>
    <w:rsid w:val="00C26462"/>
    <w:rsid w:val="00C26533"/>
    <w:rsid w:val="00C26615"/>
    <w:rsid w:val="00C26665"/>
    <w:rsid w:val="00C266CB"/>
    <w:rsid w:val="00C266CF"/>
    <w:rsid w:val="00C2697C"/>
    <w:rsid w:val="00C269EE"/>
    <w:rsid w:val="00C26AA8"/>
    <w:rsid w:val="00C26B5F"/>
    <w:rsid w:val="00C26B7D"/>
    <w:rsid w:val="00C26C4C"/>
    <w:rsid w:val="00C26C50"/>
    <w:rsid w:val="00C26F57"/>
    <w:rsid w:val="00C26F95"/>
    <w:rsid w:val="00C2703B"/>
    <w:rsid w:val="00C27087"/>
    <w:rsid w:val="00C2713F"/>
    <w:rsid w:val="00C2722D"/>
    <w:rsid w:val="00C27270"/>
    <w:rsid w:val="00C2756D"/>
    <w:rsid w:val="00C276C9"/>
    <w:rsid w:val="00C279F0"/>
    <w:rsid w:val="00C27A21"/>
    <w:rsid w:val="00C27A65"/>
    <w:rsid w:val="00C27AB9"/>
    <w:rsid w:val="00C27BEA"/>
    <w:rsid w:val="00C27EB1"/>
    <w:rsid w:val="00C300A1"/>
    <w:rsid w:val="00C30141"/>
    <w:rsid w:val="00C30229"/>
    <w:rsid w:val="00C302AD"/>
    <w:rsid w:val="00C30352"/>
    <w:rsid w:val="00C3036B"/>
    <w:rsid w:val="00C30649"/>
    <w:rsid w:val="00C30672"/>
    <w:rsid w:val="00C307B1"/>
    <w:rsid w:val="00C307CA"/>
    <w:rsid w:val="00C308A8"/>
    <w:rsid w:val="00C3096B"/>
    <w:rsid w:val="00C30A5A"/>
    <w:rsid w:val="00C30A87"/>
    <w:rsid w:val="00C30B21"/>
    <w:rsid w:val="00C30B45"/>
    <w:rsid w:val="00C30BCF"/>
    <w:rsid w:val="00C30FBE"/>
    <w:rsid w:val="00C310F6"/>
    <w:rsid w:val="00C3111D"/>
    <w:rsid w:val="00C3124F"/>
    <w:rsid w:val="00C312B9"/>
    <w:rsid w:val="00C313A3"/>
    <w:rsid w:val="00C313F9"/>
    <w:rsid w:val="00C314B4"/>
    <w:rsid w:val="00C314CD"/>
    <w:rsid w:val="00C3161D"/>
    <w:rsid w:val="00C316D4"/>
    <w:rsid w:val="00C317A8"/>
    <w:rsid w:val="00C3182B"/>
    <w:rsid w:val="00C31843"/>
    <w:rsid w:val="00C31868"/>
    <w:rsid w:val="00C318F7"/>
    <w:rsid w:val="00C318FC"/>
    <w:rsid w:val="00C31A53"/>
    <w:rsid w:val="00C31D83"/>
    <w:rsid w:val="00C31EE8"/>
    <w:rsid w:val="00C31F1C"/>
    <w:rsid w:val="00C321B6"/>
    <w:rsid w:val="00C32216"/>
    <w:rsid w:val="00C32353"/>
    <w:rsid w:val="00C32440"/>
    <w:rsid w:val="00C32581"/>
    <w:rsid w:val="00C32792"/>
    <w:rsid w:val="00C327AB"/>
    <w:rsid w:val="00C32804"/>
    <w:rsid w:val="00C32834"/>
    <w:rsid w:val="00C32985"/>
    <w:rsid w:val="00C32AC8"/>
    <w:rsid w:val="00C32AFC"/>
    <w:rsid w:val="00C32BE7"/>
    <w:rsid w:val="00C33122"/>
    <w:rsid w:val="00C33138"/>
    <w:rsid w:val="00C331EF"/>
    <w:rsid w:val="00C33321"/>
    <w:rsid w:val="00C3363A"/>
    <w:rsid w:val="00C33671"/>
    <w:rsid w:val="00C3380C"/>
    <w:rsid w:val="00C3382C"/>
    <w:rsid w:val="00C338F4"/>
    <w:rsid w:val="00C3391C"/>
    <w:rsid w:val="00C339AF"/>
    <w:rsid w:val="00C33A71"/>
    <w:rsid w:val="00C33AC4"/>
    <w:rsid w:val="00C33B43"/>
    <w:rsid w:val="00C33B52"/>
    <w:rsid w:val="00C33D1D"/>
    <w:rsid w:val="00C33D48"/>
    <w:rsid w:val="00C33E20"/>
    <w:rsid w:val="00C33E46"/>
    <w:rsid w:val="00C33EB8"/>
    <w:rsid w:val="00C340CA"/>
    <w:rsid w:val="00C340E2"/>
    <w:rsid w:val="00C34117"/>
    <w:rsid w:val="00C3417E"/>
    <w:rsid w:val="00C3418E"/>
    <w:rsid w:val="00C342C6"/>
    <w:rsid w:val="00C34482"/>
    <w:rsid w:val="00C3448D"/>
    <w:rsid w:val="00C3469B"/>
    <w:rsid w:val="00C3473E"/>
    <w:rsid w:val="00C3474D"/>
    <w:rsid w:val="00C3478A"/>
    <w:rsid w:val="00C347F1"/>
    <w:rsid w:val="00C3483A"/>
    <w:rsid w:val="00C34BB2"/>
    <w:rsid w:val="00C34F7A"/>
    <w:rsid w:val="00C35167"/>
    <w:rsid w:val="00C352DF"/>
    <w:rsid w:val="00C35431"/>
    <w:rsid w:val="00C355B4"/>
    <w:rsid w:val="00C35755"/>
    <w:rsid w:val="00C35801"/>
    <w:rsid w:val="00C35A82"/>
    <w:rsid w:val="00C35CAC"/>
    <w:rsid w:val="00C35D08"/>
    <w:rsid w:val="00C35D8A"/>
    <w:rsid w:val="00C35DC9"/>
    <w:rsid w:val="00C35EA9"/>
    <w:rsid w:val="00C35F21"/>
    <w:rsid w:val="00C35F77"/>
    <w:rsid w:val="00C360EA"/>
    <w:rsid w:val="00C3615D"/>
    <w:rsid w:val="00C362A1"/>
    <w:rsid w:val="00C36331"/>
    <w:rsid w:val="00C363AF"/>
    <w:rsid w:val="00C3642F"/>
    <w:rsid w:val="00C36521"/>
    <w:rsid w:val="00C365E5"/>
    <w:rsid w:val="00C36620"/>
    <w:rsid w:val="00C367D2"/>
    <w:rsid w:val="00C367EA"/>
    <w:rsid w:val="00C367ED"/>
    <w:rsid w:val="00C36875"/>
    <w:rsid w:val="00C368BA"/>
    <w:rsid w:val="00C368FA"/>
    <w:rsid w:val="00C36947"/>
    <w:rsid w:val="00C36B6C"/>
    <w:rsid w:val="00C36BAE"/>
    <w:rsid w:val="00C36BB8"/>
    <w:rsid w:val="00C36C22"/>
    <w:rsid w:val="00C36C54"/>
    <w:rsid w:val="00C36C61"/>
    <w:rsid w:val="00C36CA8"/>
    <w:rsid w:val="00C36D52"/>
    <w:rsid w:val="00C36E3A"/>
    <w:rsid w:val="00C36F3D"/>
    <w:rsid w:val="00C36FD4"/>
    <w:rsid w:val="00C3719E"/>
    <w:rsid w:val="00C375EE"/>
    <w:rsid w:val="00C377F1"/>
    <w:rsid w:val="00C378CE"/>
    <w:rsid w:val="00C37965"/>
    <w:rsid w:val="00C379E6"/>
    <w:rsid w:val="00C37A49"/>
    <w:rsid w:val="00C37A4D"/>
    <w:rsid w:val="00C37A71"/>
    <w:rsid w:val="00C37EE1"/>
    <w:rsid w:val="00C37F20"/>
    <w:rsid w:val="00C37F7E"/>
    <w:rsid w:val="00C40062"/>
    <w:rsid w:val="00C400F2"/>
    <w:rsid w:val="00C40118"/>
    <w:rsid w:val="00C402FE"/>
    <w:rsid w:val="00C4039F"/>
    <w:rsid w:val="00C40408"/>
    <w:rsid w:val="00C40510"/>
    <w:rsid w:val="00C40548"/>
    <w:rsid w:val="00C405A0"/>
    <w:rsid w:val="00C40607"/>
    <w:rsid w:val="00C4066F"/>
    <w:rsid w:val="00C4067B"/>
    <w:rsid w:val="00C406D3"/>
    <w:rsid w:val="00C40777"/>
    <w:rsid w:val="00C408ED"/>
    <w:rsid w:val="00C40922"/>
    <w:rsid w:val="00C409D9"/>
    <w:rsid w:val="00C40A29"/>
    <w:rsid w:val="00C40B01"/>
    <w:rsid w:val="00C40BAA"/>
    <w:rsid w:val="00C40E26"/>
    <w:rsid w:val="00C4122D"/>
    <w:rsid w:val="00C413BD"/>
    <w:rsid w:val="00C41490"/>
    <w:rsid w:val="00C417D7"/>
    <w:rsid w:val="00C41881"/>
    <w:rsid w:val="00C41919"/>
    <w:rsid w:val="00C419D6"/>
    <w:rsid w:val="00C41A00"/>
    <w:rsid w:val="00C41A07"/>
    <w:rsid w:val="00C41A2C"/>
    <w:rsid w:val="00C41A8F"/>
    <w:rsid w:val="00C41AAE"/>
    <w:rsid w:val="00C41AE1"/>
    <w:rsid w:val="00C41B8F"/>
    <w:rsid w:val="00C41BAC"/>
    <w:rsid w:val="00C41BEB"/>
    <w:rsid w:val="00C41DC6"/>
    <w:rsid w:val="00C41F41"/>
    <w:rsid w:val="00C41FDB"/>
    <w:rsid w:val="00C420B2"/>
    <w:rsid w:val="00C4210A"/>
    <w:rsid w:val="00C4219D"/>
    <w:rsid w:val="00C42204"/>
    <w:rsid w:val="00C42353"/>
    <w:rsid w:val="00C423B3"/>
    <w:rsid w:val="00C423B5"/>
    <w:rsid w:val="00C423E7"/>
    <w:rsid w:val="00C4251B"/>
    <w:rsid w:val="00C42782"/>
    <w:rsid w:val="00C4298C"/>
    <w:rsid w:val="00C429EA"/>
    <w:rsid w:val="00C42ABB"/>
    <w:rsid w:val="00C42B3A"/>
    <w:rsid w:val="00C42BAF"/>
    <w:rsid w:val="00C42BF5"/>
    <w:rsid w:val="00C42D3A"/>
    <w:rsid w:val="00C42DF0"/>
    <w:rsid w:val="00C42F96"/>
    <w:rsid w:val="00C42FD0"/>
    <w:rsid w:val="00C42FFF"/>
    <w:rsid w:val="00C43041"/>
    <w:rsid w:val="00C4325D"/>
    <w:rsid w:val="00C43579"/>
    <w:rsid w:val="00C4361C"/>
    <w:rsid w:val="00C43644"/>
    <w:rsid w:val="00C4374A"/>
    <w:rsid w:val="00C437A7"/>
    <w:rsid w:val="00C43ABD"/>
    <w:rsid w:val="00C43B20"/>
    <w:rsid w:val="00C43B8D"/>
    <w:rsid w:val="00C43BD9"/>
    <w:rsid w:val="00C43BE7"/>
    <w:rsid w:val="00C43C25"/>
    <w:rsid w:val="00C43C35"/>
    <w:rsid w:val="00C43C8C"/>
    <w:rsid w:val="00C43D6A"/>
    <w:rsid w:val="00C43F08"/>
    <w:rsid w:val="00C4412F"/>
    <w:rsid w:val="00C441DA"/>
    <w:rsid w:val="00C443DB"/>
    <w:rsid w:val="00C4443E"/>
    <w:rsid w:val="00C4445C"/>
    <w:rsid w:val="00C44484"/>
    <w:rsid w:val="00C448C3"/>
    <w:rsid w:val="00C44A2E"/>
    <w:rsid w:val="00C44AB3"/>
    <w:rsid w:val="00C44ACF"/>
    <w:rsid w:val="00C44D44"/>
    <w:rsid w:val="00C44F0C"/>
    <w:rsid w:val="00C44F1C"/>
    <w:rsid w:val="00C44F30"/>
    <w:rsid w:val="00C44F91"/>
    <w:rsid w:val="00C44FB0"/>
    <w:rsid w:val="00C451A6"/>
    <w:rsid w:val="00C451EA"/>
    <w:rsid w:val="00C454C7"/>
    <w:rsid w:val="00C45519"/>
    <w:rsid w:val="00C455D0"/>
    <w:rsid w:val="00C4565B"/>
    <w:rsid w:val="00C45707"/>
    <w:rsid w:val="00C4576B"/>
    <w:rsid w:val="00C45794"/>
    <w:rsid w:val="00C457AE"/>
    <w:rsid w:val="00C4581F"/>
    <w:rsid w:val="00C458B1"/>
    <w:rsid w:val="00C4594A"/>
    <w:rsid w:val="00C45985"/>
    <w:rsid w:val="00C45A03"/>
    <w:rsid w:val="00C45A29"/>
    <w:rsid w:val="00C45AD6"/>
    <w:rsid w:val="00C45AEB"/>
    <w:rsid w:val="00C45B97"/>
    <w:rsid w:val="00C45E12"/>
    <w:rsid w:val="00C45E24"/>
    <w:rsid w:val="00C45E43"/>
    <w:rsid w:val="00C45E5B"/>
    <w:rsid w:val="00C4605E"/>
    <w:rsid w:val="00C4619A"/>
    <w:rsid w:val="00C46257"/>
    <w:rsid w:val="00C462EE"/>
    <w:rsid w:val="00C46385"/>
    <w:rsid w:val="00C463D7"/>
    <w:rsid w:val="00C4642D"/>
    <w:rsid w:val="00C46567"/>
    <w:rsid w:val="00C465EC"/>
    <w:rsid w:val="00C4678C"/>
    <w:rsid w:val="00C4683A"/>
    <w:rsid w:val="00C46892"/>
    <w:rsid w:val="00C469AA"/>
    <w:rsid w:val="00C469AE"/>
    <w:rsid w:val="00C469BB"/>
    <w:rsid w:val="00C46A7F"/>
    <w:rsid w:val="00C46C11"/>
    <w:rsid w:val="00C46C3F"/>
    <w:rsid w:val="00C46C5A"/>
    <w:rsid w:val="00C46DCF"/>
    <w:rsid w:val="00C46E2D"/>
    <w:rsid w:val="00C46E82"/>
    <w:rsid w:val="00C46E92"/>
    <w:rsid w:val="00C46EDD"/>
    <w:rsid w:val="00C46F06"/>
    <w:rsid w:val="00C470A6"/>
    <w:rsid w:val="00C47213"/>
    <w:rsid w:val="00C47415"/>
    <w:rsid w:val="00C4747B"/>
    <w:rsid w:val="00C47508"/>
    <w:rsid w:val="00C47926"/>
    <w:rsid w:val="00C4793A"/>
    <w:rsid w:val="00C47A4C"/>
    <w:rsid w:val="00C47B13"/>
    <w:rsid w:val="00C47BF9"/>
    <w:rsid w:val="00C47CC6"/>
    <w:rsid w:val="00C47D18"/>
    <w:rsid w:val="00C47E22"/>
    <w:rsid w:val="00C47E31"/>
    <w:rsid w:val="00C47E61"/>
    <w:rsid w:val="00C47F68"/>
    <w:rsid w:val="00C50139"/>
    <w:rsid w:val="00C5016C"/>
    <w:rsid w:val="00C5028A"/>
    <w:rsid w:val="00C50410"/>
    <w:rsid w:val="00C504A0"/>
    <w:rsid w:val="00C504FB"/>
    <w:rsid w:val="00C50725"/>
    <w:rsid w:val="00C5073E"/>
    <w:rsid w:val="00C507CC"/>
    <w:rsid w:val="00C5082E"/>
    <w:rsid w:val="00C5093A"/>
    <w:rsid w:val="00C50A8D"/>
    <w:rsid w:val="00C50A96"/>
    <w:rsid w:val="00C50AC8"/>
    <w:rsid w:val="00C50AD6"/>
    <w:rsid w:val="00C50B5A"/>
    <w:rsid w:val="00C50BF6"/>
    <w:rsid w:val="00C50C33"/>
    <w:rsid w:val="00C50C3D"/>
    <w:rsid w:val="00C50C76"/>
    <w:rsid w:val="00C50CA2"/>
    <w:rsid w:val="00C50D3A"/>
    <w:rsid w:val="00C50EFB"/>
    <w:rsid w:val="00C50F2F"/>
    <w:rsid w:val="00C50F50"/>
    <w:rsid w:val="00C50FD3"/>
    <w:rsid w:val="00C50FF6"/>
    <w:rsid w:val="00C51034"/>
    <w:rsid w:val="00C51087"/>
    <w:rsid w:val="00C510DC"/>
    <w:rsid w:val="00C510E3"/>
    <w:rsid w:val="00C51114"/>
    <w:rsid w:val="00C51122"/>
    <w:rsid w:val="00C511C7"/>
    <w:rsid w:val="00C51218"/>
    <w:rsid w:val="00C51324"/>
    <w:rsid w:val="00C514A6"/>
    <w:rsid w:val="00C5157A"/>
    <w:rsid w:val="00C515BE"/>
    <w:rsid w:val="00C5162C"/>
    <w:rsid w:val="00C5172F"/>
    <w:rsid w:val="00C517D9"/>
    <w:rsid w:val="00C5185E"/>
    <w:rsid w:val="00C518EA"/>
    <w:rsid w:val="00C51960"/>
    <w:rsid w:val="00C5196C"/>
    <w:rsid w:val="00C51A57"/>
    <w:rsid w:val="00C51B94"/>
    <w:rsid w:val="00C51BF5"/>
    <w:rsid w:val="00C51C5D"/>
    <w:rsid w:val="00C51D2F"/>
    <w:rsid w:val="00C51D31"/>
    <w:rsid w:val="00C51DDA"/>
    <w:rsid w:val="00C51E02"/>
    <w:rsid w:val="00C51E47"/>
    <w:rsid w:val="00C51F0B"/>
    <w:rsid w:val="00C51F9D"/>
    <w:rsid w:val="00C51FA9"/>
    <w:rsid w:val="00C520A8"/>
    <w:rsid w:val="00C521A4"/>
    <w:rsid w:val="00C521DB"/>
    <w:rsid w:val="00C523DB"/>
    <w:rsid w:val="00C52401"/>
    <w:rsid w:val="00C52587"/>
    <w:rsid w:val="00C52642"/>
    <w:rsid w:val="00C526C1"/>
    <w:rsid w:val="00C52700"/>
    <w:rsid w:val="00C52877"/>
    <w:rsid w:val="00C528FD"/>
    <w:rsid w:val="00C5293B"/>
    <w:rsid w:val="00C5294A"/>
    <w:rsid w:val="00C5294E"/>
    <w:rsid w:val="00C52B10"/>
    <w:rsid w:val="00C52C0E"/>
    <w:rsid w:val="00C52C59"/>
    <w:rsid w:val="00C52CCF"/>
    <w:rsid w:val="00C52CF7"/>
    <w:rsid w:val="00C52EC4"/>
    <w:rsid w:val="00C531AE"/>
    <w:rsid w:val="00C53238"/>
    <w:rsid w:val="00C53268"/>
    <w:rsid w:val="00C53423"/>
    <w:rsid w:val="00C5346B"/>
    <w:rsid w:val="00C534F3"/>
    <w:rsid w:val="00C53597"/>
    <w:rsid w:val="00C5370E"/>
    <w:rsid w:val="00C5370F"/>
    <w:rsid w:val="00C53721"/>
    <w:rsid w:val="00C537BC"/>
    <w:rsid w:val="00C5389C"/>
    <w:rsid w:val="00C53A21"/>
    <w:rsid w:val="00C53A4F"/>
    <w:rsid w:val="00C53B61"/>
    <w:rsid w:val="00C53CDD"/>
    <w:rsid w:val="00C53DD4"/>
    <w:rsid w:val="00C53DFD"/>
    <w:rsid w:val="00C54012"/>
    <w:rsid w:val="00C54037"/>
    <w:rsid w:val="00C54060"/>
    <w:rsid w:val="00C5408F"/>
    <w:rsid w:val="00C540B4"/>
    <w:rsid w:val="00C54330"/>
    <w:rsid w:val="00C543B8"/>
    <w:rsid w:val="00C544FD"/>
    <w:rsid w:val="00C545D1"/>
    <w:rsid w:val="00C5475C"/>
    <w:rsid w:val="00C547BC"/>
    <w:rsid w:val="00C5494F"/>
    <w:rsid w:val="00C54A0E"/>
    <w:rsid w:val="00C54A2C"/>
    <w:rsid w:val="00C54C4A"/>
    <w:rsid w:val="00C54CDF"/>
    <w:rsid w:val="00C54DE6"/>
    <w:rsid w:val="00C54F67"/>
    <w:rsid w:val="00C550A9"/>
    <w:rsid w:val="00C55133"/>
    <w:rsid w:val="00C551F2"/>
    <w:rsid w:val="00C5535F"/>
    <w:rsid w:val="00C553B2"/>
    <w:rsid w:val="00C55558"/>
    <w:rsid w:val="00C5568F"/>
    <w:rsid w:val="00C557B7"/>
    <w:rsid w:val="00C558E3"/>
    <w:rsid w:val="00C55B48"/>
    <w:rsid w:val="00C55B6C"/>
    <w:rsid w:val="00C55CC2"/>
    <w:rsid w:val="00C55CCE"/>
    <w:rsid w:val="00C55D40"/>
    <w:rsid w:val="00C55E07"/>
    <w:rsid w:val="00C55EE9"/>
    <w:rsid w:val="00C55EEC"/>
    <w:rsid w:val="00C55F2F"/>
    <w:rsid w:val="00C55F8D"/>
    <w:rsid w:val="00C56296"/>
    <w:rsid w:val="00C56340"/>
    <w:rsid w:val="00C56408"/>
    <w:rsid w:val="00C56539"/>
    <w:rsid w:val="00C56563"/>
    <w:rsid w:val="00C565EC"/>
    <w:rsid w:val="00C5665D"/>
    <w:rsid w:val="00C56697"/>
    <w:rsid w:val="00C56718"/>
    <w:rsid w:val="00C569E4"/>
    <w:rsid w:val="00C569FC"/>
    <w:rsid w:val="00C56A0E"/>
    <w:rsid w:val="00C56A62"/>
    <w:rsid w:val="00C56AFF"/>
    <w:rsid w:val="00C56BEA"/>
    <w:rsid w:val="00C56CBB"/>
    <w:rsid w:val="00C56DA5"/>
    <w:rsid w:val="00C56E59"/>
    <w:rsid w:val="00C56ED7"/>
    <w:rsid w:val="00C56EE1"/>
    <w:rsid w:val="00C56F2C"/>
    <w:rsid w:val="00C56FDE"/>
    <w:rsid w:val="00C5702F"/>
    <w:rsid w:val="00C57107"/>
    <w:rsid w:val="00C5710F"/>
    <w:rsid w:val="00C5731F"/>
    <w:rsid w:val="00C5733C"/>
    <w:rsid w:val="00C573A4"/>
    <w:rsid w:val="00C5740F"/>
    <w:rsid w:val="00C57430"/>
    <w:rsid w:val="00C574BF"/>
    <w:rsid w:val="00C574E6"/>
    <w:rsid w:val="00C575C5"/>
    <w:rsid w:val="00C576C9"/>
    <w:rsid w:val="00C576EF"/>
    <w:rsid w:val="00C5775F"/>
    <w:rsid w:val="00C57784"/>
    <w:rsid w:val="00C5784A"/>
    <w:rsid w:val="00C5784E"/>
    <w:rsid w:val="00C578B2"/>
    <w:rsid w:val="00C5795A"/>
    <w:rsid w:val="00C579C7"/>
    <w:rsid w:val="00C579CF"/>
    <w:rsid w:val="00C57B4E"/>
    <w:rsid w:val="00C57BF8"/>
    <w:rsid w:val="00C57C60"/>
    <w:rsid w:val="00C57D4B"/>
    <w:rsid w:val="00C57DA8"/>
    <w:rsid w:val="00C57EFC"/>
    <w:rsid w:val="00C57F58"/>
    <w:rsid w:val="00C57FCA"/>
    <w:rsid w:val="00C60000"/>
    <w:rsid w:val="00C60033"/>
    <w:rsid w:val="00C6004E"/>
    <w:rsid w:val="00C60071"/>
    <w:rsid w:val="00C601CD"/>
    <w:rsid w:val="00C6027C"/>
    <w:rsid w:val="00C602B9"/>
    <w:rsid w:val="00C60338"/>
    <w:rsid w:val="00C603BF"/>
    <w:rsid w:val="00C604AA"/>
    <w:rsid w:val="00C606DA"/>
    <w:rsid w:val="00C607FD"/>
    <w:rsid w:val="00C6084E"/>
    <w:rsid w:val="00C60A02"/>
    <w:rsid w:val="00C60A6F"/>
    <w:rsid w:val="00C60CA6"/>
    <w:rsid w:val="00C60CFC"/>
    <w:rsid w:val="00C60EFF"/>
    <w:rsid w:val="00C60F16"/>
    <w:rsid w:val="00C60F37"/>
    <w:rsid w:val="00C60FC2"/>
    <w:rsid w:val="00C6107D"/>
    <w:rsid w:val="00C610A6"/>
    <w:rsid w:val="00C61172"/>
    <w:rsid w:val="00C61259"/>
    <w:rsid w:val="00C61415"/>
    <w:rsid w:val="00C6142F"/>
    <w:rsid w:val="00C614C1"/>
    <w:rsid w:val="00C614CB"/>
    <w:rsid w:val="00C615F3"/>
    <w:rsid w:val="00C61604"/>
    <w:rsid w:val="00C616CA"/>
    <w:rsid w:val="00C61705"/>
    <w:rsid w:val="00C6173A"/>
    <w:rsid w:val="00C6177C"/>
    <w:rsid w:val="00C617A8"/>
    <w:rsid w:val="00C6183E"/>
    <w:rsid w:val="00C61867"/>
    <w:rsid w:val="00C61CBD"/>
    <w:rsid w:val="00C61E1C"/>
    <w:rsid w:val="00C61E21"/>
    <w:rsid w:val="00C62290"/>
    <w:rsid w:val="00C62395"/>
    <w:rsid w:val="00C62523"/>
    <w:rsid w:val="00C6259E"/>
    <w:rsid w:val="00C6263E"/>
    <w:rsid w:val="00C6269C"/>
    <w:rsid w:val="00C627B4"/>
    <w:rsid w:val="00C62C48"/>
    <w:rsid w:val="00C62C96"/>
    <w:rsid w:val="00C62CBD"/>
    <w:rsid w:val="00C62CDF"/>
    <w:rsid w:val="00C62D3A"/>
    <w:rsid w:val="00C62E36"/>
    <w:rsid w:val="00C62E48"/>
    <w:rsid w:val="00C631AC"/>
    <w:rsid w:val="00C6339A"/>
    <w:rsid w:val="00C63407"/>
    <w:rsid w:val="00C63515"/>
    <w:rsid w:val="00C63593"/>
    <w:rsid w:val="00C635EE"/>
    <w:rsid w:val="00C6360F"/>
    <w:rsid w:val="00C6362E"/>
    <w:rsid w:val="00C636C8"/>
    <w:rsid w:val="00C637F2"/>
    <w:rsid w:val="00C6395A"/>
    <w:rsid w:val="00C63B4C"/>
    <w:rsid w:val="00C63B78"/>
    <w:rsid w:val="00C63CC7"/>
    <w:rsid w:val="00C63D52"/>
    <w:rsid w:val="00C63F1A"/>
    <w:rsid w:val="00C6400A"/>
    <w:rsid w:val="00C6404B"/>
    <w:rsid w:val="00C64109"/>
    <w:rsid w:val="00C6426B"/>
    <w:rsid w:val="00C642C3"/>
    <w:rsid w:val="00C644EA"/>
    <w:rsid w:val="00C644F1"/>
    <w:rsid w:val="00C64523"/>
    <w:rsid w:val="00C64536"/>
    <w:rsid w:val="00C64643"/>
    <w:rsid w:val="00C64670"/>
    <w:rsid w:val="00C64755"/>
    <w:rsid w:val="00C647F2"/>
    <w:rsid w:val="00C648F2"/>
    <w:rsid w:val="00C6492A"/>
    <w:rsid w:val="00C64976"/>
    <w:rsid w:val="00C64A19"/>
    <w:rsid w:val="00C64AA0"/>
    <w:rsid w:val="00C64AF5"/>
    <w:rsid w:val="00C64B2F"/>
    <w:rsid w:val="00C64B75"/>
    <w:rsid w:val="00C64CEC"/>
    <w:rsid w:val="00C64D86"/>
    <w:rsid w:val="00C64F2C"/>
    <w:rsid w:val="00C64F61"/>
    <w:rsid w:val="00C64FA5"/>
    <w:rsid w:val="00C64FB0"/>
    <w:rsid w:val="00C65177"/>
    <w:rsid w:val="00C651E1"/>
    <w:rsid w:val="00C653DF"/>
    <w:rsid w:val="00C6548B"/>
    <w:rsid w:val="00C654B9"/>
    <w:rsid w:val="00C65590"/>
    <w:rsid w:val="00C655E1"/>
    <w:rsid w:val="00C65675"/>
    <w:rsid w:val="00C6568B"/>
    <w:rsid w:val="00C657AB"/>
    <w:rsid w:val="00C657DF"/>
    <w:rsid w:val="00C6585B"/>
    <w:rsid w:val="00C658CF"/>
    <w:rsid w:val="00C659F1"/>
    <w:rsid w:val="00C65A67"/>
    <w:rsid w:val="00C65B29"/>
    <w:rsid w:val="00C65B33"/>
    <w:rsid w:val="00C65B58"/>
    <w:rsid w:val="00C65C1B"/>
    <w:rsid w:val="00C65E65"/>
    <w:rsid w:val="00C66408"/>
    <w:rsid w:val="00C6640F"/>
    <w:rsid w:val="00C666C0"/>
    <w:rsid w:val="00C666FA"/>
    <w:rsid w:val="00C66895"/>
    <w:rsid w:val="00C66945"/>
    <w:rsid w:val="00C66A2D"/>
    <w:rsid w:val="00C66A4F"/>
    <w:rsid w:val="00C66A57"/>
    <w:rsid w:val="00C66B71"/>
    <w:rsid w:val="00C66BE2"/>
    <w:rsid w:val="00C66BFF"/>
    <w:rsid w:val="00C66C50"/>
    <w:rsid w:val="00C66D88"/>
    <w:rsid w:val="00C66DCB"/>
    <w:rsid w:val="00C66DF8"/>
    <w:rsid w:val="00C66E44"/>
    <w:rsid w:val="00C67254"/>
    <w:rsid w:val="00C673A9"/>
    <w:rsid w:val="00C67400"/>
    <w:rsid w:val="00C674CC"/>
    <w:rsid w:val="00C674E4"/>
    <w:rsid w:val="00C674EA"/>
    <w:rsid w:val="00C67651"/>
    <w:rsid w:val="00C678DB"/>
    <w:rsid w:val="00C6794B"/>
    <w:rsid w:val="00C679E0"/>
    <w:rsid w:val="00C67ADB"/>
    <w:rsid w:val="00C67B58"/>
    <w:rsid w:val="00C67B61"/>
    <w:rsid w:val="00C67BCF"/>
    <w:rsid w:val="00C67C36"/>
    <w:rsid w:val="00C67C49"/>
    <w:rsid w:val="00C67CE8"/>
    <w:rsid w:val="00C67E06"/>
    <w:rsid w:val="00C67E32"/>
    <w:rsid w:val="00C67E79"/>
    <w:rsid w:val="00C6ACAF"/>
    <w:rsid w:val="00C70020"/>
    <w:rsid w:val="00C700BB"/>
    <w:rsid w:val="00C701C9"/>
    <w:rsid w:val="00C701DE"/>
    <w:rsid w:val="00C702F0"/>
    <w:rsid w:val="00C70403"/>
    <w:rsid w:val="00C7046E"/>
    <w:rsid w:val="00C705E6"/>
    <w:rsid w:val="00C70775"/>
    <w:rsid w:val="00C707CA"/>
    <w:rsid w:val="00C7086E"/>
    <w:rsid w:val="00C7095F"/>
    <w:rsid w:val="00C709B4"/>
    <w:rsid w:val="00C709F6"/>
    <w:rsid w:val="00C70B0B"/>
    <w:rsid w:val="00C70B2E"/>
    <w:rsid w:val="00C70B7C"/>
    <w:rsid w:val="00C70C2D"/>
    <w:rsid w:val="00C70D08"/>
    <w:rsid w:val="00C70E52"/>
    <w:rsid w:val="00C70E75"/>
    <w:rsid w:val="00C70EF2"/>
    <w:rsid w:val="00C70F9D"/>
    <w:rsid w:val="00C71018"/>
    <w:rsid w:val="00C7101F"/>
    <w:rsid w:val="00C7103B"/>
    <w:rsid w:val="00C71088"/>
    <w:rsid w:val="00C711CC"/>
    <w:rsid w:val="00C71213"/>
    <w:rsid w:val="00C7126C"/>
    <w:rsid w:val="00C71287"/>
    <w:rsid w:val="00C712B5"/>
    <w:rsid w:val="00C71331"/>
    <w:rsid w:val="00C71358"/>
    <w:rsid w:val="00C713B0"/>
    <w:rsid w:val="00C71416"/>
    <w:rsid w:val="00C7146B"/>
    <w:rsid w:val="00C714FA"/>
    <w:rsid w:val="00C7151F"/>
    <w:rsid w:val="00C71551"/>
    <w:rsid w:val="00C71AD9"/>
    <w:rsid w:val="00C71C81"/>
    <w:rsid w:val="00C71CC8"/>
    <w:rsid w:val="00C71D67"/>
    <w:rsid w:val="00C71D6D"/>
    <w:rsid w:val="00C71D70"/>
    <w:rsid w:val="00C71E3B"/>
    <w:rsid w:val="00C71EA7"/>
    <w:rsid w:val="00C721D9"/>
    <w:rsid w:val="00C7228C"/>
    <w:rsid w:val="00C722E6"/>
    <w:rsid w:val="00C72320"/>
    <w:rsid w:val="00C7236D"/>
    <w:rsid w:val="00C7244A"/>
    <w:rsid w:val="00C7265E"/>
    <w:rsid w:val="00C72675"/>
    <w:rsid w:val="00C72778"/>
    <w:rsid w:val="00C727C1"/>
    <w:rsid w:val="00C727C3"/>
    <w:rsid w:val="00C728DB"/>
    <w:rsid w:val="00C72B17"/>
    <w:rsid w:val="00C72B79"/>
    <w:rsid w:val="00C72BC7"/>
    <w:rsid w:val="00C72C44"/>
    <w:rsid w:val="00C72D59"/>
    <w:rsid w:val="00C72DEE"/>
    <w:rsid w:val="00C72F99"/>
    <w:rsid w:val="00C733ED"/>
    <w:rsid w:val="00C733FB"/>
    <w:rsid w:val="00C73460"/>
    <w:rsid w:val="00C73595"/>
    <w:rsid w:val="00C73845"/>
    <w:rsid w:val="00C73964"/>
    <w:rsid w:val="00C739E9"/>
    <w:rsid w:val="00C739FC"/>
    <w:rsid w:val="00C73AA8"/>
    <w:rsid w:val="00C73B6A"/>
    <w:rsid w:val="00C73BD5"/>
    <w:rsid w:val="00C73C60"/>
    <w:rsid w:val="00C73CC8"/>
    <w:rsid w:val="00C73EA3"/>
    <w:rsid w:val="00C74363"/>
    <w:rsid w:val="00C744C5"/>
    <w:rsid w:val="00C746D8"/>
    <w:rsid w:val="00C747DE"/>
    <w:rsid w:val="00C747F9"/>
    <w:rsid w:val="00C749A9"/>
    <w:rsid w:val="00C749FA"/>
    <w:rsid w:val="00C74A6C"/>
    <w:rsid w:val="00C74CCB"/>
    <w:rsid w:val="00C74CF4"/>
    <w:rsid w:val="00C74D28"/>
    <w:rsid w:val="00C74D6B"/>
    <w:rsid w:val="00C74DFA"/>
    <w:rsid w:val="00C74E07"/>
    <w:rsid w:val="00C75020"/>
    <w:rsid w:val="00C7504D"/>
    <w:rsid w:val="00C7506F"/>
    <w:rsid w:val="00C75313"/>
    <w:rsid w:val="00C75392"/>
    <w:rsid w:val="00C755C1"/>
    <w:rsid w:val="00C756BB"/>
    <w:rsid w:val="00C7573B"/>
    <w:rsid w:val="00C757A9"/>
    <w:rsid w:val="00C75836"/>
    <w:rsid w:val="00C7596F"/>
    <w:rsid w:val="00C75D29"/>
    <w:rsid w:val="00C75D8D"/>
    <w:rsid w:val="00C76129"/>
    <w:rsid w:val="00C7613F"/>
    <w:rsid w:val="00C76180"/>
    <w:rsid w:val="00C76193"/>
    <w:rsid w:val="00C76236"/>
    <w:rsid w:val="00C76348"/>
    <w:rsid w:val="00C763BF"/>
    <w:rsid w:val="00C763FE"/>
    <w:rsid w:val="00C76465"/>
    <w:rsid w:val="00C76477"/>
    <w:rsid w:val="00C76491"/>
    <w:rsid w:val="00C7651E"/>
    <w:rsid w:val="00C765F7"/>
    <w:rsid w:val="00C76636"/>
    <w:rsid w:val="00C7682C"/>
    <w:rsid w:val="00C7682F"/>
    <w:rsid w:val="00C7697E"/>
    <w:rsid w:val="00C769F2"/>
    <w:rsid w:val="00C76A5C"/>
    <w:rsid w:val="00C76A8D"/>
    <w:rsid w:val="00C76AC9"/>
    <w:rsid w:val="00C76AED"/>
    <w:rsid w:val="00C76B02"/>
    <w:rsid w:val="00C76C1B"/>
    <w:rsid w:val="00C76C9E"/>
    <w:rsid w:val="00C76F10"/>
    <w:rsid w:val="00C76FFC"/>
    <w:rsid w:val="00C770B9"/>
    <w:rsid w:val="00C77119"/>
    <w:rsid w:val="00C774AE"/>
    <w:rsid w:val="00C7755E"/>
    <w:rsid w:val="00C77612"/>
    <w:rsid w:val="00C776E0"/>
    <w:rsid w:val="00C777CC"/>
    <w:rsid w:val="00C777CF"/>
    <w:rsid w:val="00C777D7"/>
    <w:rsid w:val="00C77800"/>
    <w:rsid w:val="00C778D0"/>
    <w:rsid w:val="00C77923"/>
    <w:rsid w:val="00C779F0"/>
    <w:rsid w:val="00C77A10"/>
    <w:rsid w:val="00C77A49"/>
    <w:rsid w:val="00C77AFC"/>
    <w:rsid w:val="00C77C6B"/>
    <w:rsid w:val="00C77C97"/>
    <w:rsid w:val="00C77CB3"/>
    <w:rsid w:val="00C77DA9"/>
    <w:rsid w:val="00C77E0F"/>
    <w:rsid w:val="00C80005"/>
    <w:rsid w:val="00C80042"/>
    <w:rsid w:val="00C80178"/>
    <w:rsid w:val="00C801CB"/>
    <w:rsid w:val="00C80307"/>
    <w:rsid w:val="00C803F5"/>
    <w:rsid w:val="00C8058F"/>
    <w:rsid w:val="00C806EB"/>
    <w:rsid w:val="00C8083D"/>
    <w:rsid w:val="00C808E5"/>
    <w:rsid w:val="00C809BB"/>
    <w:rsid w:val="00C809D9"/>
    <w:rsid w:val="00C80A6B"/>
    <w:rsid w:val="00C80ABA"/>
    <w:rsid w:val="00C80B6D"/>
    <w:rsid w:val="00C80D8D"/>
    <w:rsid w:val="00C80DE5"/>
    <w:rsid w:val="00C80E19"/>
    <w:rsid w:val="00C80EBA"/>
    <w:rsid w:val="00C80FF6"/>
    <w:rsid w:val="00C81072"/>
    <w:rsid w:val="00C81110"/>
    <w:rsid w:val="00C81158"/>
    <w:rsid w:val="00C81368"/>
    <w:rsid w:val="00C81483"/>
    <w:rsid w:val="00C8159F"/>
    <w:rsid w:val="00C816B9"/>
    <w:rsid w:val="00C8184B"/>
    <w:rsid w:val="00C819D4"/>
    <w:rsid w:val="00C81A7D"/>
    <w:rsid w:val="00C81B08"/>
    <w:rsid w:val="00C81B54"/>
    <w:rsid w:val="00C81BF1"/>
    <w:rsid w:val="00C81CF0"/>
    <w:rsid w:val="00C81D14"/>
    <w:rsid w:val="00C81DD5"/>
    <w:rsid w:val="00C821CB"/>
    <w:rsid w:val="00C82201"/>
    <w:rsid w:val="00C823FC"/>
    <w:rsid w:val="00C8246E"/>
    <w:rsid w:val="00C8258C"/>
    <w:rsid w:val="00C825C6"/>
    <w:rsid w:val="00C827F8"/>
    <w:rsid w:val="00C828CF"/>
    <w:rsid w:val="00C828F3"/>
    <w:rsid w:val="00C82907"/>
    <w:rsid w:val="00C82973"/>
    <w:rsid w:val="00C82A5B"/>
    <w:rsid w:val="00C82A93"/>
    <w:rsid w:val="00C82AA9"/>
    <w:rsid w:val="00C82CCF"/>
    <w:rsid w:val="00C82E0E"/>
    <w:rsid w:val="00C82EBC"/>
    <w:rsid w:val="00C82ED6"/>
    <w:rsid w:val="00C830B9"/>
    <w:rsid w:val="00C830D2"/>
    <w:rsid w:val="00C8327E"/>
    <w:rsid w:val="00C83302"/>
    <w:rsid w:val="00C8331E"/>
    <w:rsid w:val="00C834B5"/>
    <w:rsid w:val="00C8364E"/>
    <w:rsid w:val="00C8367C"/>
    <w:rsid w:val="00C83692"/>
    <w:rsid w:val="00C836D8"/>
    <w:rsid w:val="00C8370B"/>
    <w:rsid w:val="00C8379A"/>
    <w:rsid w:val="00C83882"/>
    <w:rsid w:val="00C83AE4"/>
    <w:rsid w:val="00C83BAA"/>
    <w:rsid w:val="00C83BC9"/>
    <w:rsid w:val="00C83BD1"/>
    <w:rsid w:val="00C83D69"/>
    <w:rsid w:val="00C83DB3"/>
    <w:rsid w:val="00C83DBE"/>
    <w:rsid w:val="00C83EA8"/>
    <w:rsid w:val="00C840F6"/>
    <w:rsid w:val="00C840FA"/>
    <w:rsid w:val="00C84257"/>
    <w:rsid w:val="00C84531"/>
    <w:rsid w:val="00C845D3"/>
    <w:rsid w:val="00C845F5"/>
    <w:rsid w:val="00C8467D"/>
    <w:rsid w:val="00C84807"/>
    <w:rsid w:val="00C8482E"/>
    <w:rsid w:val="00C848B2"/>
    <w:rsid w:val="00C8498C"/>
    <w:rsid w:val="00C849B5"/>
    <w:rsid w:val="00C84ACD"/>
    <w:rsid w:val="00C84B57"/>
    <w:rsid w:val="00C84B86"/>
    <w:rsid w:val="00C84BEC"/>
    <w:rsid w:val="00C84C4D"/>
    <w:rsid w:val="00C84D03"/>
    <w:rsid w:val="00C84F1C"/>
    <w:rsid w:val="00C84F96"/>
    <w:rsid w:val="00C85020"/>
    <w:rsid w:val="00C8509B"/>
    <w:rsid w:val="00C8518A"/>
    <w:rsid w:val="00C8527A"/>
    <w:rsid w:val="00C852B7"/>
    <w:rsid w:val="00C85391"/>
    <w:rsid w:val="00C855F6"/>
    <w:rsid w:val="00C8565B"/>
    <w:rsid w:val="00C8567C"/>
    <w:rsid w:val="00C8571C"/>
    <w:rsid w:val="00C8588E"/>
    <w:rsid w:val="00C85A41"/>
    <w:rsid w:val="00C85AB4"/>
    <w:rsid w:val="00C85C6F"/>
    <w:rsid w:val="00C85D0E"/>
    <w:rsid w:val="00C85D8F"/>
    <w:rsid w:val="00C85E34"/>
    <w:rsid w:val="00C85E3E"/>
    <w:rsid w:val="00C86137"/>
    <w:rsid w:val="00C8625F"/>
    <w:rsid w:val="00C8626C"/>
    <w:rsid w:val="00C8634C"/>
    <w:rsid w:val="00C863EF"/>
    <w:rsid w:val="00C86477"/>
    <w:rsid w:val="00C86554"/>
    <w:rsid w:val="00C86591"/>
    <w:rsid w:val="00C8673F"/>
    <w:rsid w:val="00C86781"/>
    <w:rsid w:val="00C868D1"/>
    <w:rsid w:val="00C8699C"/>
    <w:rsid w:val="00C869B5"/>
    <w:rsid w:val="00C86B11"/>
    <w:rsid w:val="00C86B15"/>
    <w:rsid w:val="00C86BCF"/>
    <w:rsid w:val="00C86C0F"/>
    <w:rsid w:val="00C86E5D"/>
    <w:rsid w:val="00C86F5B"/>
    <w:rsid w:val="00C8708A"/>
    <w:rsid w:val="00C87175"/>
    <w:rsid w:val="00C87280"/>
    <w:rsid w:val="00C87314"/>
    <w:rsid w:val="00C87458"/>
    <w:rsid w:val="00C874D4"/>
    <w:rsid w:val="00C874D8"/>
    <w:rsid w:val="00C87588"/>
    <w:rsid w:val="00C875CE"/>
    <w:rsid w:val="00C875DD"/>
    <w:rsid w:val="00C875F1"/>
    <w:rsid w:val="00C8774E"/>
    <w:rsid w:val="00C877C3"/>
    <w:rsid w:val="00C877EC"/>
    <w:rsid w:val="00C8794A"/>
    <w:rsid w:val="00C87AC3"/>
    <w:rsid w:val="00C87B53"/>
    <w:rsid w:val="00C87D4E"/>
    <w:rsid w:val="00C87D64"/>
    <w:rsid w:val="00C87E0E"/>
    <w:rsid w:val="00C87E2E"/>
    <w:rsid w:val="00C87E62"/>
    <w:rsid w:val="00C87E83"/>
    <w:rsid w:val="00C87EE7"/>
    <w:rsid w:val="00C87F06"/>
    <w:rsid w:val="00C87F62"/>
    <w:rsid w:val="00C87FE2"/>
    <w:rsid w:val="00C901B5"/>
    <w:rsid w:val="00C901D2"/>
    <w:rsid w:val="00C90230"/>
    <w:rsid w:val="00C902B0"/>
    <w:rsid w:val="00C90399"/>
    <w:rsid w:val="00C90458"/>
    <w:rsid w:val="00C904F7"/>
    <w:rsid w:val="00C905D2"/>
    <w:rsid w:val="00C906FF"/>
    <w:rsid w:val="00C90821"/>
    <w:rsid w:val="00C90910"/>
    <w:rsid w:val="00C9094F"/>
    <w:rsid w:val="00C909CE"/>
    <w:rsid w:val="00C90B4D"/>
    <w:rsid w:val="00C90BE7"/>
    <w:rsid w:val="00C90ECD"/>
    <w:rsid w:val="00C91167"/>
    <w:rsid w:val="00C91181"/>
    <w:rsid w:val="00C9131F"/>
    <w:rsid w:val="00C91472"/>
    <w:rsid w:val="00C91571"/>
    <w:rsid w:val="00C916A5"/>
    <w:rsid w:val="00C916E1"/>
    <w:rsid w:val="00C917E8"/>
    <w:rsid w:val="00C9194D"/>
    <w:rsid w:val="00C919D9"/>
    <w:rsid w:val="00C919E0"/>
    <w:rsid w:val="00C91A1F"/>
    <w:rsid w:val="00C91A24"/>
    <w:rsid w:val="00C91A2C"/>
    <w:rsid w:val="00C91AF1"/>
    <w:rsid w:val="00C91B85"/>
    <w:rsid w:val="00C91C24"/>
    <w:rsid w:val="00C91C75"/>
    <w:rsid w:val="00C91CEB"/>
    <w:rsid w:val="00C91ED5"/>
    <w:rsid w:val="00C91F11"/>
    <w:rsid w:val="00C91F54"/>
    <w:rsid w:val="00C92051"/>
    <w:rsid w:val="00C92117"/>
    <w:rsid w:val="00C921C1"/>
    <w:rsid w:val="00C922A4"/>
    <w:rsid w:val="00C92373"/>
    <w:rsid w:val="00C92453"/>
    <w:rsid w:val="00C92463"/>
    <w:rsid w:val="00C9248B"/>
    <w:rsid w:val="00C928C4"/>
    <w:rsid w:val="00C928D1"/>
    <w:rsid w:val="00C929A0"/>
    <w:rsid w:val="00C929AD"/>
    <w:rsid w:val="00C929F1"/>
    <w:rsid w:val="00C92B25"/>
    <w:rsid w:val="00C92BDB"/>
    <w:rsid w:val="00C92C57"/>
    <w:rsid w:val="00C92DCD"/>
    <w:rsid w:val="00C92DE8"/>
    <w:rsid w:val="00C92EAA"/>
    <w:rsid w:val="00C92F1C"/>
    <w:rsid w:val="00C92F46"/>
    <w:rsid w:val="00C92FD0"/>
    <w:rsid w:val="00C93015"/>
    <w:rsid w:val="00C93065"/>
    <w:rsid w:val="00C9309A"/>
    <w:rsid w:val="00C930CE"/>
    <w:rsid w:val="00C931AA"/>
    <w:rsid w:val="00C93263"/>
    <w:rsid w:val="00C932EC"/>
    <w:rsid w:val="00C93403"/>
    <w:rsid w:val="00C9341C"/>
    <w:rsid w:val="00C934D9"/>
    <w:rsid w:val="00C935CA"/>
    <w:rsid w:val="00C93695"/>
    <w:rsid w:val="00C9371B"/>
    <w:rsid w:val="00C93737"/>
    <w:rsid w:val="00C9385C"/>
    <w:rsid w:val="00C938A5"/>
    <w:rsid w:val="00C938B6"/>
    <w:rsid w:val="00C93977"/>
    <w:rsid w:val="00C93A2A"/>
    <w:rsid w:val="00C93B3C"/>
    <w:rsid w:val="00C93BD6"/>
    <w:rsid w:val="00C93CB3"/>
    <w:rsid w:val="00C93DBB"/>
    <w:rsid w:val="00C93DF8"/>
    <w:rsid w:val="00C93E55"/>
    <w:rsid w:val="00C93EA4"/>
    <w:rsid w:val="00C93EE1"/>
    <w:rsid w:val="00C9407A"/>
    <w:rsid w:val="00C940E4"/>
    <w:rsid w:val="00C9413F"/>
    <w:rsid w:val="00C943AE"/>
    <w:rsid w:val="00C94482"/>
    <w:rsid w:val="00C94562"/>
    <w:rsid w:val="00C94720"/>
    <w:rsid w:val="00C94810"/>
    <w:rsid w:val="00C948B9"/>
    <w:rsid w:val="00C948C4"/>
    <w:rsid w:val="00C948F7"/>
    <w:rsid w:val="00C9492C"/>
    <w:rsid w:val="00C94994"/>
    <w:rsid w:val="00C94B39"/>
    <w:rsid w:val="00C94B62"/>
    <w:rsid w:val="00C94C3A"/>
    <w:rsid w:val="00C94C95"/>
    <w:rsid w:val="00C94E0C"/>
    <w:rsid w:val="00C95038"/>
    <w:rsid w:val="00C95375"/>
    <w:rsid w:val="00C953B9"/>
    <w:rsid w:val="00C95474"/>
    <w:rsid w:val="00C9547F"/>
    <w:rsid w:val="00C954BD"/>
    <w:rsid w:val="00C954F1"/>
    <w:rsid w:val="00C955BD"/>
    <w:rsid w:val="00C9563A"/>
    <w:rsid w:val="00C95733"/>
    <w:rsid w:val="00C9579A"/>
    <w:rsid w:val="00C9584B"/>
    <w:rsid w:val="00C95852"/>
    <w:rsid w:val="00C95882"/>
    <w:rsid w:val="00C9588A"/>
    <w:rsid w:val="00C95AF5"/>
    <w:rsid w:val="00C95C19"/>
    <w:rsid w:val="00C95D02"/>
    <w:rsid w:val="00C95DAC"/>
    <w:rsid w:val="00C95E77"/>
    <w:rsid w:val="00C95F51"/>
    <w:rsid w:val="00C9623B"/>
    <w:rsid w:val="00C96242"/>
    <w:rsid w:val="00C9627C"/>
    <w:rsid w:val="00C962F7"/>
    <w:rsid w:val="00C9635F"/>
    <w:rsid w:val="00C96547"/>
    <w:rsid w:val="00C9654B"/>
    <w:rsid w:val="00C96599"/>
    <w:rsid w:val="00C9668E"/>
    <w:rsid w:val="00C9671A"/>
    <w:rsid w:val="00C96877"/>
    <w:rsid w:val="00C969CA"/>
    <w:rsid w:val="00C96A71"/>
    <w:rsid w:val="00C96BE3"/>
    <w:rsid w:val="00C96CA7"/>
    <w:rsid w:val="00C96CC7"/>
    <w:rsid w:val="00C96CE4"/>
    <w:rsid w:val="00C96CE5"/>
    <w:rsid w:val="00C96D85"/>
    <w:rsid w:val="00C96E41"/>
    <w:rsid w:val="00C96E66"/>
    <w:rsid w:val="00C97172"/>
    <w:rsid w:val="00C97191"/>
    <w:rsid w:val="00C9734B"/>
    <w:rsid w:val="00C97364"/>
    <w:rsid w:val="00C97766"/>
    <w:rsid w:val="00C978D2"/>
    <w:rsid w:val="00C97995"/>
    <w:rsid w:val="00C97CAB"/>
    <w:rsid w:val="00C97D02"/>
    <w:rsid w:val="00C97FE6"/>
    <w:rsid w:val="00CA000A"/>
    <w:rsid w:val="00CA0030"/>
    <w:rsid w:val="00CA018E"/>
    <w:rsid w:val="00CA0214"/>
    <w:rsid w:val="00CA0308"/>
    <w:rsid w:val="00CA046F"/>
    <w:rsid w:val="00CA0483"/>
    <w:rsid w:val="00CA048C"/>
    <w:rsid w:val="00CA04C4"/>
    <w:rsid w:val="00CA05FE"/>
    <w:rsid w:val="00CA064A"/>
    <w:rsid w:val="00CA081A"/>
    <w:rsid w:val="00CA092F"/>
    <w:rsid w:val="00CA0969"/>
    <w:rsid w:val="00CA0977"/>
    <w:rsid w:val="00CA0B78"/>
    <w:rsid w:val="00CA0BB6"/>
    <w:rsid w:val="00CA0BDE"/>
    <w:rsid w:val="00CA0D9E"/>
    <w:rsid w:val="00CA0DA7"/>
    <w:rsid w:val="00CA0DB5"/>
    <w:rsid w:val="00CA0DF1"/>
    <w:rsid w:val="00CA109A"/>
    <w:rsid w:val="00CA111D"/>
    <w:rsid w:val="00CA1229"/>
    <w:rsid w:val="00CA1246"/>
    <w:rsid w:val="00CA12E2"/>
    <w:rsid w:val="00CA1371"/>
    <w:rsid w:val="00CA1396"/>
    <w:rsid w:val="00CA1434"/>
    <w:rsid w:val="00CA14C8"/>
    <w:rsid w:val="00CA14DC"/>
    <w:rsid w:val="00CA1550"/>
    <w:rsid w:val="00CA1579"/>
    <w:rsid w:val="00CA16E6"/>
    <w:rsid w:val="00CA17F8"/>
    <w:rsid w:val="00CA1896"/>
    <w:rsid w:val="00CA1A93"/>
    <w:rsid w:val="00CA1AB5"/>
    <w:rsid w:val="00CA1CFB"/>
    <w:rsid w:val="00CA1DFB"/>
    <w:rsid w:val="00CA1E40"/>
    <w:rsid w:val="00CA20ED"/>
    <w:rsid w:val="00CA21D7"/>
    <w:rsid w:val="00CA242D"/>
    <w:rsid w:val="00CA24CB"/>
    <w:rsid w:val="00CA27AE"/>
    <w:rsid w:val="00CA27CD"/>
    <w:rsid w:val="00CA283A"/>
    <w:rsid w:val="00CA2888"/>
    <w:rsid w:val="00CA2907"/>
    <w:rsid w:val="00CA29D4"/>
    <w:rsid w:val="00CA2A7C"/>
    <w:rsid w:val="00CA2A9F"/>
    <w:rsid w:val="00CA2AC1"/>
    <w:rsid w:val="00CA2C0C"/>
    <w:rsid w:val="00CA2D68"/>
    <w:rsid w:val="00CA2E14"/>
    <w:rsid w:val="00CA2F26"/>
    <w:rsid w:val="00CA2F4F"/>
    <w:rsid w:val="00CA2FAB"/>
    <w:rsid w:val="00CA3048"/>
    <w:rsid w:val="00CA3061"/>
    <w:rsid w:val="00CA30B4"/>
    <w:rsid w:val="00CA3106"/>
    <w:rsid w:val="00CA326A"/>
    <w:rsid w:val="00CA329E"/>
    <w:rsid w:val="00CA3315"/>
    <w:rsid w:val="00CA3463"/>
    <w:rsid w:val="00CA3466"/>
    <w:rsid w:val="00CA3680"/>
    <w:rsid w:val="00CA388D"/>
    <w:rsid w:val="00CA39EA"/>
    <w:rsid w:val="00CA3A79"/>
    <w:rsid w:val="00CA3B53"/>
    <w:rsid w:val="00CA3B5A"/>
    <w:rsid w:val="00CA3CA2"/>
    <w:rsid w:val="00CA3DC5"/>
    <w:rsid w:val="00CA3DFB"/>
    <w:rsid w:val="00CA3E01"/>
    <w:rsid w:val="00CA3EDF"/>
    <w:rsid w:val="00CA3EEC"/>
    <w:rsid w:val="00CA3EF5"/>
    <w:rsid w:val="00CA3F32"/>
    <w:rsid w:val="00CA4035"/>
    <w:rsid w:val="00CA412F"/>
    <w:rsid w:val="00CA4325"/>
    <w:rsid w:val="00CA4340"/>
    <w:rsid w:val="00CA4419"/>
    <w:rsid w:val="00CA4514"/>
    <w:rsid w:val="00CA4687"/>
    <w:rsid w:val="00CA46CF"/>
    <w:rsid w:val="00CA4721"/>
    <w:rsid w:val="00CA4977"/>
    <w:rsid w:val="00CA4B69"/>
    <w:rsid w:val="00CA4B7C"/>
    <w:rsid w:val="00CA4BB5"/>
    <w:rsid w:val="00CA4CD8"/>
    <w:rsid w:val="00CA4D56"/>
    <w:rsid w:val="00CA4D99"/>
    <w:rsid w:val="00CA4DD1"/>
    <w:rsid w:val="00CA4E10"/>
    <w:rsid w:val="00CA4E19"/>
    <w:rsid w:val="00CA4E71"/>
    <w:rsid w:val="00CA5050"/>
    <w:rsid w:val="00CA5084"/>
    <w:rsid w:val="00CA50AF"/>
    <w:rsid w:val="00CA51C4"/>
    <w:rsid w:val="00CA5231"/>
    <w:rsid w:val="00CA52A8"/>
    <w:rsid w:val="00CA5302"/>
    <w:rsid w:val="00CA548B"/>
    <w:rsid w:val="00CA54CA"/>
    <w:rsid w:val="00CA55C3"/>
    <w:rsid w:val="00CA567B"/>
    <w:rsid w:val="00CA5927"/>
    <w:rsid w:val="00CA5BA5"/>
    <w:rsid w:val="00CA5BB5"/>
    <w:rsid w:val="00CA5D83"/>
    <w:rsid w:val="00CA5E5B"/>
    <w:rsid w:val="00CA6068"/>
    <w:rsid w:val="00CA60B7"/>
    <w:rsid w:val="00CA60CD"/>
    <w:rsid w:val="00CA61F5"/>
    <w:rsid w:val="00CA62B7"/>
    <w:rsid w:val="00CA6316"/>
    <w:rsid w:val="00CA6455"/>
    <w:rsid w:val="00CA64B0"/>
    <w:rsid w:val="00CA64E6"/>
    <w:rsid w:val="00CA6515"/>
    <w:rsid w:val="00CA656C"/>
    <w:rsid w:val="00CA6599"/>
    <w:rsid w:val="00CA65AD"/>
    <w:rsid w:val="00CA65FC"/>
    <w:rsid w:val="00CA6621"/>
    <w:rsid w:val="00CA6876"/>
    <w:rsid w:val="00CA68C6"/>
    <w:rsid w:val="00CA68D9"/>
    <w:rsid w:val="00CA69FB"/>
    <w:rsid w:val="00CA6CEC"/>
    <w:rsid w:val="00CA6D36"/>
    <w:rsid w:val="00CA6DBB"/>
    <w:rsid w:val="00CA6DCE"/>
    <w:rsid w:val="00CA6DDC"/>
    <w:rsid w:val="00CA6DFA"/>
    <w:rsid w:val="00CA6F07"/>
    <w:rsid w:val="00CA6FA0"/>
    <w:rsid w:val="00CA709A"/>
    <w:rsid w:val="00CA7105"/>
    <w:rsid w:val="00CA7114"/>
    <w:rsid w:val="00CA72C5"/>
    <w:rsid w:val="00CA7330"/>
    <w:rsid w:val="00CA747C"/>
    <w:rsid w:val="00CA748B"/>
    <w:rsid w:val="00CA7564"/>
    <w:rsid w:val="00CA761D"/>
    <w:rsid w:val="00CA76D2"/>
    <w:rsid w:val="00CA76F1"/>
    <w:rsid w:val="00CA77C7"/>
    <w:rsid w:val="00CA7907"/>
    <w:rsid w:val="00CA7A8E"/>
    <w:rsid w:val="00CA7B1B"/>
    <w:rsid w:val="00CA7BE2"/>
    <w:rsid w:val="00CA7D72"/>
    <w:rsid w:val="00CA7E30"/>
    <w:rsid w:val="00CA7F65"/>
    <w:rsid w:val="00CA7F67"/>
    <w:rsid w:val="00CB0076"/>
    <w:rsid w:val="00CB013F"/>
    <w:rsid w:val="00CB01F3"/>
    <w:rsid w:val="00CB0469"/>
    <w:rsid w:val="00CB0615"/>
    <w:rsid w:val="00CB06D4"/>
    <w:rsid w:val="00CB0725"/>
    <w:rsid w:val="00CB0765"/>
    <w:rsid w:val="00CB07A8"/>
    <w:rsid w:val="00CB08E3"/>
    <w:rsid w:val="00CB09B6"/>
    <w:rsid w:val="00CB09F7"/>
    <w:rsid w:val="00CB0A4A"/>
    <w:rsid w:val="00CB0A92"/>
    <w:rsid w:val="00CB0B4F"/>
    <w:rsid w:val="00CB0C28"/>
    <w:rsid w:val="00CB0C40"/>
    <w:rsid w:val="00CB0E71"/>
    <w:rsid w:val="00CB0E85"/>
    <w:rsid w:val="00CB0EDA"/>
    <w:rsid w:val="00CB0FD4"/>
    <w:rsid w:val="00CB0FEF"/>
    <w:rsid w:val="00CB106F"/>
    <w:rsid w:val="00CB1104"/>
    <w:rsid w:val="00CB1339"/>
    <w:rsid w:val="00CB1396"/>
    <w:rsid w:val="00CB15BA"/>
    <w:rsid w:val="00CB1738"/>
    <w:rsid w:val="00CB1804"/>
    <w:rsid w:val="00CB189F"/>
    <w:rsid w:val="00CB1A28"/>
    <w:rsid w:val="00CB1AB4"/>
    <w:rsid w:val="00CB1B79"/>
    <w:rsid w:val="00CB1B81"/>
    <w:rsid w:val="00CB1C4C"/>
    <w:rsid w:val="00CB1C5A"/>
    <w:rsid w:val="00CB1D81"/>
    <w:rsid w:val="00CB1E2F"/>
    <w:rsid w:val="00CB1E65"/>
    <w:rsid w:val="00CB1F98"/>
    <w:rsid w:val="00CB1FD7"/>
    <w:rsid w:val="00CB216A"/>
    <w:rsid w:val="00CB21BB"/>
    <w:rsid w:val="00CB2224"/>
    <w:rsid w:val="00CB2347"/>
    <w:rsid w:val="00CB242B"/>
    <w:rsid w:val="00CB24DE"/>
    <w:rsid w:val="00CB2515"/>
    <w:rsid w:val="00CB2547"/>
    <w:rsid w:val="00CB257F"/>
    <w:rsid w:val="00CB2586"/>
    <w:rsid w:val="00CB25A5"/>
    <w:rsid w:val="00CB2686"/>
    <w:rsid w:val="00CB279F"/>
    <w:rsid w:val="00CB2897"/>
    <w:rsid w:val="00CB2AC7"/>
    <w:rsid w:val="00CB2B18"/>
    <w:rsid w:val="00CB2B67"/>
    <w:rsid w:val="00CB2BA5"/>
    <w:rsid w:val="00CB2C2A"/>
    <w:rsid w:val="00CB2C8A"/>
    <w:rsid w:val="00CB2D21"/>
    <w:rsid w:val="00CB2ECA"/>
    <w:rsid w:val="00CB2FD4"/>
    <w:rsid w:val="00CB302A"/>
    <w:rsid w:val="00CB3062"/>
    <w:rsid w:val="00CB30FD"/>
    <w:rsid w:val="00CB3123"/>
    <w:rsid w:val="00CB315B"/>
    <w:rsid w:val="00CB3175"/>
    <w:rsid w:val="00CB3185"/>
    <w:rsid w:val="00CB319D"/>
    <w:rsid w:val="00CB32D5"/>
    <w:rsid w:val="00CB32DB"/>
    <w:rsid w:val="00CB330A"/>
    <w:rsid w:val="00CB3432"/>
    <w:rsid w:val="00CB35AA"/>
    <w:rsid w:val="00CB35E8"/>
    <w:rsid w:val="00CB35ED"/>
    <w:rsid w:val="00CB36AF"/>
    <w:rsid w:val="00CB3776"/>
    <w:rsid w:val="00CB37A1"/>
    <w:rsid w:val="00CB3826"/>
    <w:rsid w:val="00CB38AD"/>
    <w:rsid w:val="00CB38C6"/>
    <w:rsid w:val="00CB3927"/>
    <w:rsid w:val="00CB3B53"/>
    <w:rsid w:val="00CB3C7D"/>
    <w:rsid w:val="00CB3CFA"/>
    <w:rsid w:val="00CB3E44"/>
    <w:rsid w:val="00CB405A"/>
    <w:rsid w:val="00CB43FF"/>
    <w:rsid w:val="00CB4430"/>
    <w:rsid w:val="00CB44A7"/>
    <w:rsid w:val="00CB44B8"/>
    <w:rsid w:val="00CB44C8"/>
    <w:rsid w:val="00CB4519"/>
    <w:rsid w:val="00CB4578"/>
    <w:rsid w:val="00CB4627"/>
    <w:rsid w:val="00CB4894"/>
    <w:rsid w:val="00CB4985"/>
    <w:rsid w:val="00CB4B92"/>
    <w:rsid w:val="00CB4CB5"/>
    <w:rsid w:val="00CB4D6E"/>
    <w:rsid w:val="00CB4EA4"/>
    <w:rsid w:val="00CB4FF0"/>
    <w:rsid w:val="00CB5105"/>
    <w:rsid w:val="00CB5189"/>
    <w:rsid w:val="00CB533C"/>
    <w:rsid w:val="00CB5442"/>
    <w:rsid w:val="00CB5572"/>
    <w:rsid w:val="00CB5625"/>
    <w:rsid w:val="00CB5B71"/>
    <w:rsid w:val="00CB5B84"/>
    <w:rsid w:val="00CB5CFA"/>
    <w:rsid w:val="00CB5D1E"/>
    <w:rsid w:val="00CB5DEC"/>
    <w:rsid w:val="00CB5E5E"/>
    <w:rsid w:val="00CB5EFD"/>
    <w:rsid w:val="00CB5F61"/>
    <w:rsid w:val="00CB6040"/>
    <w:rsid w:val="00CB60A3"/>
    <w:rsid w:val="00CB60C8"/>
    <w:rsid w:val="00CB63BF"/>
    <w:rsid w:val="00CB647E"/>
    <w:rsid w:val="00CB6567"/>
    <w:rsid w:val="00CB69BF"/>
    <w:rsid w:val="00CB6B62"/>
    <w:rsid w:val="00CB6B78"/>
    <w:rsid w:val="00CB6C0F"/>
    <w:rsid w:val="00CB6CC0"/>
    <w:rsid w:val="00CB6CCF"/>
    <w:rsid w:val="00CB6E6E"/>
    <w:rsid w:val="00CB6F04"/>
    <w:rsid w:val="00CB7015"/>
    <w:rsid w:val="00CB72D9"/>
    <w:rsid w:val="00CB742D"/>
    <w:rsid w:val="00CB74A6"/>
    <w:rsid w:val="00CB752D"/>
    <w:rsid w:val="00CB757C"/>
    <w:rsid w:val="00CB76D2"/>
    <w:rsid w:val="00CB7725"/>
    <w:rsid w:val="00CB783E"/>
    <w:rsid w:val="00CB788E"/>
    <w:rsid w:val="00CB7923"/>
    <w:rsid w:val="00CB7AB3"/>
    <w:rsid w:val="00CB7B0F"/>
    <w:rsid w:val="00CB7C25"/>
    <w:rsid w:val="00CB7D7B"/>
    <w:rsid w:val="00CB7D94"/>
    <w:rsid w:val="00CB7EB2"/>
    <w:rsid w:val="00CB7EC0"/>
    <w:rsid w:val="00CB7F19"/>
    <w:rsid w:val="00CC0143"/>
    <w:rsid w:val="00CC0145"/>
    <w:rsid w:val="00CC0223"/>
    <w:rsid w:val="00CC02A2"/>
    <w:rsid w:val="00CC03CE"/>
    <w:rsid w:val="00CC0413"/>
    <w:rsid w:val="00CC04A1"/>
    <w:rsid w:val="00CC0594"/>
    <w:rsid w:val="00CC0764"/>
    <w:rsid w:val="00CC096B"/>
    <w:rsid w:val="00CC09EF"/>
    <w:rsid w:val="00CC0AAF"/>
    <w:rsid w:val="00CC0AFD"/>
    <w:rsid w:val="00CC0B19"/>
    <w:rsid w:val="00CC0CBF"/>
    <w:rsid w:val="00CC0D2A"/>
    <w:rsid w:val="00CC0DF6"/>
    <w:rsid w:val="00CC0E25"/>
    <w:rsid w:val="00CC0ECD"/>
    <w:rsid w:val="00CC0F05"/>
    <w:rsid w:val="00CC1179"/>
    <w:rsid w:val="00CC1188"/>
    <w:rsid w:val="00CC1245"/>
    <w:rsid w:val="00CC12F8"/>
    <w:rsid w:val="00CC13AF"/>
    <w:rsid w:val="00CC1450"/>
    <w:rsid w:val="00CC154E"/>
    <w:rsid w:val="00CC15E5"/>
    <w:rsid w:val="00CC178F"/>
    <w:rsid w:val="00CC1A05"/>
    <w:rsid w:val="00CC1A0C"/>
    <w:rsid w:val="00CC1ADF"/>
    <w:rsid w:val="00CC1C12"/>
    <w:rsid w:val="00CC1E78"/>
    <w:rsid w:val="00CC1EB3"/>
    <w:rsid w:val="00CC1F01"/>
    <w:rsid w:val="00CC1F37"/>
    <w:rsid w:val="00CC1FED"/>
    <w:rsid w:val="00CC2008"/>
    <w:rsid w:val="00CC21BA"/>
    <w:rsid w:val="00CC243B"/>
    <w:rsid w:val="00CC24C2"/>
    <w:rsid w:val="00CC26A6"/>
    <w:rsid w:val="00CC28FA"/>
    <w:rsid w:val="00CC29DC"/>
    <w:rsid w:val="00CC29F2"/>
    <w:rsid w:val="00CC2A2A"/>
    <w:rsid w:val="00CC2B3E"/>
    <w:rsid w:val="00CC2B7A"/>
    <w:rsid w:val="00CC2BE7"/>
    <w:rsid w:val="00CC2CA7"/>
    <w:rsid w:val="00CC2D79"/>
    <w:rsid w:val="00CC2E4A"/>
    <w:rsid w:val="00CC2F37"/>
    <w:rsid w:val="00CC2FA7"/>
    <w:rsid w:val="00CC3012"/>
    <w:rsid w:val="00CC3082"/>
    <w:rsid w:val="00CC3257"/>
    <w:rsid w:val="00CC3264"/>
    <w:rsid w:val="00CC32E8"/>
    <w:rsid w:val="00CC330F"/>
    <w:rsid w:val="00CC33FC"/>
    <w:rsid w:val="00CC34C3"/>
    <w:rsid w:val="00CC388F"/>
    <w:rsid w:val="00CC3965"/>
    <w:rsid w:val="00CC3AF2"/>
    <w:rsid w:val="00CC3B24"/>
    <w:rsid w:val="00CC3D9F"/>
    <w:rsid w:val="00CC3DF2"/>
    <w:rsid w:val="00CC3DFE"/>
    <w:rsid w:val="00CC3E67"/>
    <w:rsid w:val="00CC3F37"/>
    <w:rsid w:val="00CC4020"/>
    <w:rsid w:val="00CC4055"/>
    <w:rsid w:val="00CC409C"/>
    <w:rsid w:val="00CC411F"/>
    <w:rsid w:val="00CC4127"/>
    <w:rsid w:val="00CC4129"/>
    <w:rsid w:val="00CC4153"/>
    <w:rsid w:val="00CC422D"/>
    <w:rsid w:val="00CC4380"/>
    <w:rsid w:val="00CC43C7"/>
    <w:rsid w:val="00CC43E5"/>
    <w:rsid w:val="00CC4492"/>
    <w:rsid w:val="00CC4534"/>
    <w:rsid w:val="00CC45F0"/>
    <w:rsid w:val="00CC46E2"/>
    <w:rsid w:val="00CC4750"/>
    <w:rsid w:val="00CC478E"/>
    <w:rsid w:val="00CC47A4"/>
    <w:rsid w:val="00CC47B5"/>
    <w:rsid w:val="00CC47B9"/>
    <w:rsid w:val="00CC489F"/>
    <w:rsid w:val="00CC49D2"/>
    <w:rsid w:val="00CC4A22"/>
    <w:rsid w:val="00CC4ACD"/>
    <w:rsid w:val="00CC4CAC"/>
    <w:rsid w:val="00CC4D2E"/>
    <w:rsid w:val="00CC500B"/>
    <w:rsid w:val="00CC5039"/>
    <w:rsid w:val="00CC5040"/>
    <w:rsid w:val="00CC5091"/>
    <w:rsid w:val="00CC51D9"/>
    <w:rsid w:val="00CC52F0"/>
    <w:rsid w:val="00CC542C"/>
    <w:rsid w:val="00CC556B"/>
    <w:rsid w:val="00CC56E4"/>
    <w:rsid w:val="00CC5883"/>
    <w:rsid w:val="00CC593A"/>
    <w:rsid w:val="00CC5A4D"/>
    <w:rsid w:val="00CC5A67"/>
    <w:rsid w:val="00CC5AAF"/>
    <w:rsid w:val="00CC5B74"/>
    <w:rsid w:val="00CC5C42"/>
    <w:rsid w:val="00CC5CBC"/>
    <w:rsid w:val="00CC5CE3"/>
    <w:rsid w:val="00CC5D0C"/>
    <w:rsid w:val="00CC5D16"/>
    <w:rsid w:val="00CC5D62"/>
    <w:rsid w:val="00CC5D70"/>
    <w:rsid w:val="00CC5D7B"/>
    <w:rsid w:val="00CC5DB7"/>
    <w:rsid w:val="00CC5F1B"/>
    <w:rsid w:val="00CC5F52"/>
    <w:rsid w:val="00CC610E"/>
    <w:rsid w:val="00CC6181"/>
    <w:rsid w:val="00CC6355"/>
    <w:rsid w:val="00CC6403"/>
    <w:rsid w:val="00CC6603"/>
    <w:rsid w:val="00CC665B"/>
    <w:rsid w:val="00CC6873"/>
    <w:rsid w:val="00CC68A5"/>
    <w:rsid w:val="00CC68B9"/>
    <w:rsid w:val="00CC68CD"/>
    <w:rsid w:val="00CC69AB"/>
    <w:rsid w:val="00CC69F1"/>
    <w:rsid w:val="00CC6A16"/>
    <w:rsid w:val="00CC6ACC"/>
    <w:rsid w:val="00CC6BBE"/>
    <w:rsid w:val="00CC6C69"/>
    <w:rsid w:val="00CC6C83"/>
    <w:rsid w:val="00CC6E2C"/>
    <w:rsid w:val="00CC7029"/>
    <w:rsid w:val="00CC7086"/>
    <w:rsid w:val="00CC713F"/>
    <w:rsid w:val="00CC7376"/>
    <w:rsid w:val="00CC74FD"/>
    <w:rsid w:val="00CC7597"/>
    <w:rsid w:val="00CC7621"/>
    <w:rsid w:val="00CC7648"/>
    <w:rsid w:val="00CC7785"/>
    <w:rsid w:val="00CC7818"/>
    <w:rsid w:val="00CC7875"/>
    <w:rsid w:val="00CC7B2C"/>
    <w:rsid w:val="00CC7CC8"/>
    <w:rsid w:val="00CC7D04"/>
    <w:rsid w:val="00CC7E10"/>
    <w:rsid w:val="00CC7E43"/>
    <w:rsid w:val="00CC7E59"/>
    <w:rsid w:val="00CC7EC9"/>
    <w:rsid w:val="00CC7EF2"/>
    <w:rsid w:val="00CC7FF9"/>
    <w:rsid w:val="00CD002C"/>
    <w:rsid w:val="00CD00FD"/>
    <w:rsid w:val="00CD0140"/>
    <w:rsid w:val="00CD01A5"/>
    <w:rsid w:val="00CD01E3"/>
    <w:rsid w:val="00CD01F3"/>
    <w:rsid w:val="00CD0382"/>
    <w:rsid w:val="00CD03CA"/>
    <w:rsid w:val="00CD0581"/>
    <w:rsid w:val="00CD05D6"/>
    <w:rsid w:val="00CD06F9"/>
    <w:rsid w:val="00CD0789"/>
    <w:rsid w:val="00CD0863"/>
    <w:rsid w:val="00CD08FD"/>
    <w:rsid w:val="00CD095A"/>
    <w:rsid w:val="00CD0997"/>
    <w:rsid w:val="00CD0B20"/>
    <w:rsid w:val="00CD0B32"/>
    <w:rsid w:val="00CD0C6E"/>
    <w:rsid w:val="00CD0D6F"/>
    <w:rsid w:val="00CD0DD7"/>
    <w:rsid w:val="00CD0E16"/>
    <w:rsid w:val="00CD0E2C"/>
    <w:rsid w:val="00CD0E77"/>
    <w:rsid w:val="00CD1061"/>
    <w:rsid w:val="00CD10E9"/>
    <w:rsid w:val="00CD1150"/>
    <w:rsid w:val="00CD118B"/>
    <w:rsid w:val="00CD11B6"/>
    <w:rsid w:val="00CD127D"/>
    <w:rsid w:val="00CD1526"/>
    <w:rsid w:val="00CD15DF"/>
    <w:rsid w:val="00CD16C9"/>
    <w:rsid w:val="00CD1828"/>
    <w:rsid w:val="00CD1919"/>
    <w:rsid w:val="00CD191F"/>
    <w:rsid w:val="00CD19DC"/>
    <w:rsid w:val="00CD1A9A"/>
    <w:rsid w:val="00CD1B27"/>
    <w:rsid w:val="00CD1C5B"/>
    <w:rsid w:val="00CD1D4F"/>
    <w:rsid w:val="00CD1DE1"/>
    <w:rsid w:val="00CD1E9F"/>
    <w:rsid w:val="00CD1EF3"/>
    <w:rsid w:val="00CD2152"/>
    <w:rsid w:val="00CD23A0"/>
    <w:rsid w:val="00CD2497"/>
    <w:rsid w:val="00CD2525"/>
    <w:rsid w:val="00CD253C"/>
    <w:rsid w:val="00CD267A"/>
    <w:rsid w:val="00CD2789"/>
    <w:rsid w:val="00CD2898"/>
    <w:rsid w:val="00CD2912"/>
    <w:rsid w:val="00CD2A29"/>
    <w:rsid w:val="00CD2AF1"/>
    <w:rsid w:val="00CD2BC0"/>
    <w:rsid w:val="00CD2C79"/>
    <w:rsid w:val="00CD2CEB"/>
    <w:rsid w:val="00CD2ED3"/>
    <w:rsid w:val="00CD2F65"/>
    <w:rsid w:val="00CD2FF5"/>
    <w:rsid w:val="00CD3004"/>
    <w:rsid w:val="00CD31F8"/>
    <w:rsid w:val="00CD328C"/>
    <w:rsid w:val="00CD335B"/>
    <w:rsid w:val="00CD3453"/>
    <w:rsid w:val="00CD35A6"/>
    <w:rsid w:val="00CD36A9"/>
    <w:rsid w:val="00CD3778"/>
    <w:rsid w:val="00CD38C7"/>
    <w:rsid w:val="00CD38EF"/>
    <w:rsid w:val="00CD3990"/>
    <w:rsid w:val="00CD3B03"/>
    <w:rsid w:val="00CD3B15"/>
    <w:rsid w:val="00CD3BF2"/>
    <w:rsid w:val="00CD3E31"/>
    <w:rsid w:val="00CD3EDD"/>
    <w:rsid w:val="00CD3F73"/>
    <w:rsid w:val="00CD3FF0"/>
    <w:rsid w:val="00CD4059"/>
    <w:rsid w:val="00CD406E"/>
    <w:rsid w:val="00CD4080"/>
    <w:rsid w:val="00CD409A"/>
    <w:rsid w:val="00CD457A"/>
    <w:rsid w:val="00CD45A2"/>
    <w:rsid w:val="00CD45FE"/>
    <w:rsid w:val="00CD4720"/>
    <w:rsid w:val="00CD48A7"/>
    <w:rsid w:val="00CD4933"/>
    <w:rsid w:val="00CD499C"/>
    <w:rsid w:val="00CD49EC"/>
    <w:rsid w:val="00CD4A22"/>
    <w:rsid w:val="00CD4A4E"/>
    <w:rsid w:val="00CD4AB9"/>
    <w:rsid w:val="00CD4B1B"/>
    <w:rsid w:val="00CD4B4C"/>
    <w:rsid w:val="00CD4C22"/>
    <w:rsid w:val="00CD4CCC"/>
    <w:rsid w:val="00CD4E0B"/>
    <w:rsid w:val="00CD507E"/>
    <w:rsid w:val="00CD5084"/>
    <w:rsid w:val="00CD50B0"/>
    <w:rsid w:val="00CD5112"/>
    <w:rsid w:val="00CD5213"/>
    <w:rsid w:val="00CD5223"/>
    <w:rsid w:val="00CD5241"/>
    <w:rsid w:val="00CD52BA"/>
    <w:rsid w:val="00CD533E"/>
    <w:rsid w:val="00CD5389"/>
    <w:rsid w:val="00CD53D1"/>
    <w:rsid w:val="00CD54F9"/>
    <w:rsid w:val="00CD573D"/>
    <w:rsid w:val="00CD599C"/>
    <w:rsid w:val="00CD5ACC"/>
    <w:rsid w:val="00CD5AF6"/>
    <w:rsid w:val="00CD5BC6"/>
    <w:rsid w:val="00CD5BD2"/>
    <w:rsid w:val="00CD5C0F"/>
    <w:rsid w:val="00CD5D7A"/>
    <w:rsid w:val="00CD5DF8"/>
    <w:rsid w:val="00CD5ED6"/>
    <w:rsid w:val="00CD6019"/>
    <w:rsid w:val="00CD61E1"/>
    <w:rsid w:val="00CD6284"/>
    <w:rsid w:val="00CD644D"/>
    <w:rsid w:val="00CD645D"/>
    <w:rsid w:val="00CD6703"/>
    <w:rsid w:val="00CD69D3"/>
    <w:rsid w:val="00CD6AC2"/>
    <w:rsid w:val="00CD6B3E"/>
    <w:rsid w:val="00CD6BD2"/>
    <w:rsid w:val="00CD6D05"/>
    <w:rsid w:val="00CD6D2F"/>
    <w:rsid w:val="00CD6D9A"/>
    <w:rsid w:val="00CD6DAB"/>
    <w:rsid w:val="00CD6DC3"/>
    <w:rsid w:val="00CD6E64"/>
    <w:rsid w:val="00CD6EA4"/>
    <w:rsid w:val="00CD6F82"/>
    <w:rsid w:val="00CD6FCF"/>
    <w:rsid w:val="00CD705D"/>
    <w:rsid w:val="00CD7067"/>
    <w:rsid w:val="00CD7119"/>
    <w:rsid w:val="00CD74A7"/>
    <w:rsid w:val="00CD7727"/>
    <w:rsid w:val="00CD77EF"/>
    <w:rsid w:val="00CD7839"/>
    <w:rsid w:val="00CD79ED"/>
    <w:rsid w:val="00CD7C15"/>
    <w:rsid w:val="00CD7D2B"/>
    <w:rsid w:val="00CD7D6A"/>
    <w:rsid w:val="00CD7F33"/>
    <w:rsid w:val="00CD7F88"/>
    <w:rsid w:val="00CD7FF9"/>
    <w:rsid w:val="00CE0146"/>
    <w:rsid w:val="00CE0189"/>
    <w:rsid w:val="00CE01AC"/>
    <w:rsid w:val="00CE03E7"/>
    <w:rsid w:val="00CE04BA"/>
    <w:rsid w:val="00CE0703"/>
    <w:rsid w:val="00CE0736"/>
    <w:rsid w:val="00CE077E"/>
    <w:rsid w:val="00CE07B1"/>
    <w:rsid w:val="00CE0813"/>
    <w:rsid w:val="00CE08F3"/>
    <w:rsid w:val="00CE0B8A"/>
    <w:rsid w:val="00CE0BE8"/>
    <w:rsid w:val="00CE0C45"/>
    <w:rsid w:val="00CE0C47"/>
    <w:rsid w:val="00CE0CD3"/>
    <w:rsid w:val="00CE0DBE"/>
    <w:rsid w:val="00CE0E0A"/>
    <w:rsid w:val="00CE0EA9"/>
    <w:rsid w:val="00CE0F04"/>
    <w:rsid w:val="00CE0F28"/>
    <w:rsid w:val="00CE1033"/>
    <w:rsid w:val="00CE108C"/>
    <w:rsid w:val="00CE10C0"/>
    <w:rsid w:val="00CE11F4"/>
    <w:rsid w:val="00CE13A3"/>
    <w:rsid w:val="00CE13F0"/>
    <w:rsid w:val="00CE1467"/>
    <w:rsid w:val="00CE1531"/>
    <w:rsid w:val="00CE1553"/>
    <w:rsid w:val="00CE1629"/>
    <w:rsid w:val="00CE164F"/>
    <w:rsid w:val="00CE16A0"/>
    <w:rsid w:val="00CE17C1"/>
    <w:rsid w:val="00CE198A"/>
    <w:rsid w:val="00CE1A42"/>
    <w:rsid w:val="00CE1E0C"/>
    <w:rsid w:val="00CE1E9F"/>
    <w:rsid w:val="00CE2154"/>
    <w:rsid w:val="00CE2155"/>
    <w:rsid w:val="00CE22EC"/>
    <w:rsid w:val="00CE230B"/>
    <w:rsid w:val="00CE233F"/>
    <w:rsid w:val="00CE244A"/>
    <w:rsid w:val="00CE27BD"/>
    <w:rsid w:val="00CE291C"/>
    <w:rsid w:val="00CE2949"/>
    <w:rsid w:val="00CE2A6F"/>
    <w:rsid w:val="00CE2B12"/>
    <w:rsid w:val="00CE2B9F"/>
    <w:rsid w:val="00CE2BA5"/>
    <w:rsid w:val="00CE2C3B"/>
    <w:rsid w:val="00CE2C66"/>
    <w:rsid w:val="00CE2E37"/>
    <w:rsid w:val="00CE2FBE"/>
    <w:rsid w:val="00CE2FD1"/>
    <w:rsid w:val="00CE301D"/>
    <w:rsid w:val="00CE314E"/>
    <w:rsid w:val="00CE31CC"/>
    <w:rsid w:val="00CE3366"/>
    <w:rsid w:val="00CE339B"/>
    <w:rsid w:val="00CE33BC"/>
    <w:rsid w:val="00CE366F"/>
    <w:rsid w:val="00CE3879"/>
    <w:rsid w:val="00CE3C72"/>
    <w:rsid w:val="00CE3D06"/>
    <w:rsid w:val="00CE3E45"/>
    <w:rsid w:val="00CE3EFB"/>
    <w:rsid w:val="00CE406C"/>
    <w:rsid w:val="00CE4095"/>
    <w:rsid w:val="00CE4207"/>
    <w:rsid w:val="00CE43A8"/>
    <w:rsid w:val="00CE442A"/>
    <w:rsid w:val="00CE4453"/>
    <w:rsid w:val="00CE4581"/>
    <w:rsid w:val="00CE4676"/>
    <w:rsid w:val="00CE46C7"/>
    <w:rsid w:val="00CE46F7"/>
    <w:rsid w:val="00CE4788"/>
    <w:rsid w:val="00CE47D1"/>
    <w:rsid w:val="00CE4A8C"/>
    <w:rsid w:val="00CE4B3D"/>
    <w:rsid w:val="00CE4D0A"/>
    <w:rsid w:val="00CE4DD9"/>
    <w:rsid w:val="00CE4DF7"/>
    <w:rsid w:val="00CE4EA7"/>
    <w:rsid w:val="00CE4EEE"/>
    <w:rsid w:val="00CE5017"/>
    <w:rsid w:val="00CE5041"/>
    <w:rsid w:val="00CE50EB"/>
    <w:rsid w:val="00CE51B7"/>
    <w:rsid w:val="00CE5310"/>
    <w:rsid w:val="00CE54CD"/>
    <w:rsid w:val="00CE5580"/>
    <w:rsid w:val="00CE5777"/>
    <w:rsid w:val="00CE57C5"/>
    <w:rsid w:val="00CE57DF"/>
    <w:rsid w:val="00CE57FE"/>
    <w:rsid w:val="00CE58A1"/>
    <w:rsid w:val="00CE592B"/>
    <w:rsid w:val="00CE59F7"/>
    <w:rsid w:val="00CE5AAD"/>
    <w:rsid w:val="00CE5AF0"/>
    <w:rsid w:val="00CE5B08"/>
    <w:rsid w:val="00CE5BE7"/>
    <w:rsid w:val="00CE5C53"/>
    <w:rsid w:val="00CE5CA7"/>
    <w:rsid w:val="00CE5D4C"/>
    <w:rsid w:val="00CE5DB0"/>
    <w:rsid w:val="00CE5E06"/>
    <w:rsid w:val="00CE5E94"/>
    <w:rsid w:val="00CE5FAA"/>
    <w:rsid w:val="00CE6013"/>
    <w:rsid w:val="00CE602C"/>
    <w:rsid w:val="00CE61D6"/>
    <w:rsid w:val="00CE6219"/>
    <w:rsid w:val="00CE6348"/>
    <w:rsid w:val="00CE64F6"/>
    <w:rsid w:val="00CE651A"/>
    <w:rsid w:val="00CE6692"/>
    <w:rsid w:val="00CE66CC"/>
    <w:rsid w:val="00CE6769"/>
    <w:rsid w:val="00CE6801"/>
    <w:rsid w:val="00CE6819"/>
    <w:rsid w:val="00CE6975"/>
    <w:rsid w:val="00CE69F8"/>
    <w:rsid w:val="00CE6D7D"/>
    <w:rsid w:val="00CE6E8B"/>
    <w:rsid w:val="00CE6E8D"/>
    <w:rsid w:val="00CE6FCA"/>
    <w:rsid w:val="00CE7008"/>
    <w:rsid w:val="00CE7377"/>
    <w:rsid w:val="00CE739C"/>
    <w:rsid w:val="00CE73BC"/>
    <w:rsid w:val="00CE7502"/>
    <w:rsid w:val="00CE77BC"/>
    <w:rsid w:val="00CE7817"/>
    <w:rsid w:val="00CE7920"/>
    <w:rsid w:val="00CE7A4A"/>
    <w:rsid w:val="00CE7B28"/>
    <w:rsid w:val="00CE7B2A"/>
    <w:rsid w:val="00CE7BC6"/>
    <w:rsid w:val="00CE7C98"/>
    <w:rsid w:val="00CE7EFF"/>
    <w:rsid w:val="00CE7F36"/>
    <w:rsid w:val="00CE7F9A"/>
    <w:rsid w:val="00CE7FAD"/>
    <w:rsid w:val="00CE7FD1"/>
    <w:rsid w:val="00CF00F2"/>
    <w:rsid w:val="00CF0592"/>
    <w:rsid w:val="00CF066E"/>
    <w:rsid w:val="00CF0741"/>
    <w:rsid w:val="00CF07A4"/>
    <w:rsid w:val="00CF07EE"/>
    <w:rsid w:val="00CF08AF"/>
    <w:rsid w:val="00CF0976"/>
    <w:rsid w:val="00CF09F1"/>
    <w:rsid w:val="00CF0AD9"/>
    <w:rsid w:val="00CF0B09"/>
    <w:rsid w:val="00CF0B34"/>
    <w:rsid w:val="00CF0C91"/>
    <w:rsid w:val="00CF0DBC"/>
    <w:rsid w:val="00CF0EC1"/>
    <w:rsid w:val="00CF10EA"/>
    <w:rsid w:val="00CF11A3"/>
    <w:rsid w:val="00CF146E"/>
    <w:rsid w:val="00CF1494"/>
    <w:rsid w:val="00CF15F1"/>
    <w:rsid w:val="00CF165C"/>
    <w:rsid w:val="00CF172C"/>
    <w:rsid w:val="00CF180E"/>
    <w:rsid w:val="00CF188A"/>
    <w:rsid w:val="00CF1A03"/>
    <w:rsid w:val="00CF1BDA"/>
    <w:rsid w:val="00CF1C77"/>
    <w:rsid w:val="00CF1DE1"/>
    <w:rsid w:val="00CF1F49"/>
    <w:rsid w:val="00CF2032"/>
    <w:rsid w:val="00CF21E6"/>
    <w:rsid w:val="00CF2224"/>
    <w:rsid w:val="00CF230E"/>
    <w:rsid w:val="00CF2316"/>
    <w:rsid w:val="00CF23D9"/>
    <w:rsid w:val="00CF24AB"/>
    <w:rsid w:val="00CF24DB"/>
    <w:rsid w:val="00CF2775"/>
    <w:rsid w:val="00CF281D"/>
    <w:rsid w:val="00CF2854"/>
    <w:rsid w:val="00CF28DF"/>
    <w:rsid w:val="00CF2936"/>
    <w:rsid w:val="00CF29AF"/>
    <w:rsid w:val="00CF2ACD"/>
    <w:rsid w:val="00CF2BCE"/>
    <w:rsid w:val="00CF2D82"/>
    <w:rsid w:val="00CF2DCB"/>
    <w:rsid w:val="00CF2F84"/>
    <w:rsid w:val="00CF2FAA"/>
    <w:rsid w:val="00CF3131"/>
    <w:rsid w:val="00CF32FE"/>
    <w:rsid w:val="00CF3453"/>
    <w:rsid w:val="00CF346A"/>
    <w:rsid w:val="00CF34AA"/>
    <w:rsid w:val="00CF3733"/>
    <w:rsid w:val="00CF37A7"/>
    <w:rsid w:val="00CF37D5"/>
    <w:rsid w:val="00CF387C"/>
    <w:rsid w:val="00CF396A"/>
    <w:rsid w:val="00CF3AB0"/>
    <w:rsid w:val="00CF3BC8"/>
    <w:rsid w:val="00CF3C4C"/>
    <w:rsid w:val="00CF3CD1"/>
    <w:rsid w:val="00CF3D06"/>
    <w:rsid w:val="00CF3D2A"/>
    <w:rsid w:val="00CF404E"/>
    <w:rsid w:val="00CF4148"/>
    <w:rsid w:val="00CF4237"/>
    <w:rsid w:val="00CF42F3"/>
    <w:rsid w:val="00CF4437"/>
    <w:rsid w:val="00CF46DA"/>
    <w:rsid w:val="00CF4789"/>
    <w:rsid w:val="00CF4948"/>
    <w:rsid w:val="00CF4960"/>
    <w:rsid w:val="00CF4988"/>
    <w:rsid w:val="00CF4AF7"/>
    <w:rsid w:val="00CF4B45"/>
    <w:rsid w:val="00CF4B68"/>
    <w:rsid w:val="00CF4B7D"/>
    <w:rsid w:val="00CF4C30"/>
    <w:rsid w:val="00CF4C41"/>
    <w:rsid w:val="00CF4E32"/>
    <w:rsid w:val="00CF4F55"/>
    <w:rsid w:val="00CF4FBB"/>
    <w:rsid w:val="00CF5034"/>
    <w:rsid w:val="00CF5438"/>
    <w:rsid w:val="00CF54C7"/>
    <w:rsid w:val="00CF55A8"/>
    <w:rsid w:val="00CF5664"/>
    <w:rsid w:val="00CF571B"/>
    <w:rsid w:val="00CF57BF"/>
    <w:rsid w:val="00CF5A2D"/>
    <w:rsid w:val="00CF5A99"/>
    <w:rsid w:val="00CF5B56"/>
    <w:rsid w:val="00CF5BE7"/>
    <w:rsid w:val="00CF5E33"/>
    <w:rsid w:val="00CF5F49"/>
    <w:rsid w:val="00CF6047"/>
    <w:rsid w:val="00CF6160"/>
    <w:rsid w:val="00CF619F"/>
    <w:rsid w:val="00CF62A9"/>
    <w:rsid w:val="00CF6470"/>
    <w:rsid w:val="00CF64C1"/>
    <w:rsid w:val="00CF64EA"/>
    <w:rsid w:val="00CF6549"/>
    <w:rsid w:val="00CF6550"/>
    <w:rsid w:val="00CF67CB"/>
    <w:rsid w:val="00CF67FB"/>
    <w:rsid w:val="00CF6962"/>
    <w:rsid w:val="00CF6AD4"/>
    <w:rsid w:val="00CF6B16"/>
    <w:rsid w:val="00CF6BC0"/>
    <w:rsid w:val="00CF6C78"/>
    <w:rsid w:val="00CF6CB9"/>
    <w:rsid w:val="00CF6D01"/>
    <w:rsid w:val="00CF6D34"/>
    <w:rsid w:val="00CF6E0B"/>
    <w:rsid w:val="00CF6E22"/>
    <w:rsid w:val="00CF6EA7"/>
    <w:rsid w:val="00CF6F69"/>
    <w:rsid w:val="00CF7012"/>
    <w:rsid w:val="00CF7026"/>
    <w:rsid w:val="00CF70F7"/>
    <w:rsid w:val="00CF7161"/>
    <w:rsid w:val="00CF7202"/>
    <w:rsid w:val="00CF72F5"/>
    <w:rsid w:val="00CF7388"/>
    <w:rsid w:val="00CF7552"/>
    <w:rsid w:val="00CF7626"/>
    <w:rsid w:val="00CF7696"/>
    <w:rsid w:val="00CF77CF"/>
    <w:rsid w:val="00CF7819"/>
    <w:rsid w:val="00CF78DA"/>
    <w:rsid w:val="00CF78F8"/>
    <w:rsid w:val="00CF79AB"/>
    <w:rsid w:val="00CF7AD3"/>
    <w:rsid w:val="00CF7D03"/>
    <w:rsid w:val="00CF7D18"/>
    <w:rsid w:val="00CF7EC1"/>
    <w:rsid w:val="00CF7F34"/>
    <w:rsid w:val="00D00078"/>
    <w:rsid w:val="00D00099"/>
    <w:rsid w:val="00D0023E"/>
    <w:rsid w:val="00D002E9"/>
    <w:rsid w:val="00D003F3"/>
    <w:rsid w:val="00D00432"/>
    <w:rsid w:val="00D004A4"/>
    <w:rsid w:val="00D004CC"/>
    <w:rsid w:val="00D005F8"/>
    <w:rsid w:val="00D00756"/>
    <w:rsid w:val="00D0075D"/>
    <w:rsid w:val="00D007A2"/>
    <w:rsid w:val="00D0081D"/>
    <w:rsid w:val="00D0083F"/>
    <w:rsid w:val="00D00906"/>
    <w:rsid w:val="00D00944"/>
    <w:rsid w:val="00D0099A"/>
    <w:rsid w:val="00D00AD2"/>
    <w:rsid w:val="00D00B57"/>
    <w:rsid w:val="00D00B87"/>
    <w:rsid w:val="00D00BA6"/>
    <w:rsid w:val="00D00C58"/>
    <w:rsid w:val="00D00D50"/>
    <w:rsid w:val="00D00D76"/>
    <w:rsid w:val="00D00DC9"/>
    <w:rsid w:val="00D01108"/>
    <w:rsid w:val="00D011CF"/>
    <w:rsid w:val="00D012F7"/>
    <w:rsid w:val="00D01327"/>
    <w:rsid w:val="00D01394"/>
    <w:rsid w:val="00D013E9"/>
    <w:rsid w:val="00D0161D"/>
    <w:rsid w:val="00D01649"/>
    <w:rsid w:val="00D016DE"/>
    <w:rsid w:val="00D0181E"/>
    <w:rsid w:val="00D01857"/>
    <w:rsid w:val="00D01899"/>
    <w:rsid w:val="00D018AB"/>
    <w:rsid w:val="00D01A1C"/>
    <w:rsid w:val="00D01A3E"/>
    <w:rsid w:val="00D01A72"/>
    <w:rsid w:val="00D01B0C"/>
    <w:rsid w:val="00D01C25"/>
    <w:rsid w:val="00D01C71"/>
    <w:rsid w:val="00D01CDA"/>
    <w:rsid w:val="00D01D14"/>
    <w:rsid w:val="00D01D76"/>
    <w:rsid w:val="00D01D92"/>
    <w:rsid w:val="00D01F0D"/>
    <w:rsid w:val="00D01F73"/>
    <w:rsid w:val="00D020BA"/>
    <w:rsid w:val="00D0220C"/>
    <w:rsid w:val="00D0248E"/>
    <w:rsid w:val="00D02572"/>
    <w:rsid w:val="00D02610"/>
    <w:rsid w:val="00D02620"/>
    <w:rsid w:val="00D02760"/>
    <w:rsid w:val="00D02790"/>
    <w:rsid w:val="00D028BF"/>
    <w:rsid w:val="00D0293D"/>
    <w:rsid w:val="00D02A3F"/>
    <w:rsid w:val="00D02BA5"/>
    <w:rsid w:val="00D02E65"/>
    <w:rsid w:val="00D02F99"/>
    <w:rsid w:val="00D030E9"/>
    <w:rsid w:val="00D03208"/>
    <w:rsid w:val="00D03486"/>
    <w:rsid w:val="00D0365D"/>
    <w:rsid w:val="00D03688"/>
    <w:rsid w:val="00D03A33"/>
    <w:rsid w:val="00D03D0A"/>
    <w:rsid w:val="00D03E40"/>
    <w:rsid w:val="00D03E66"/>
    <w:rsid w:val="00D03F7A"/>
    <w:rsid w:val="00D03FB0"/>
    <w:rsid w:val="00D04157"/>
    <w:rsid w:val="00D0433A"/>
    <w:rsid w:val="00D04344"/>
    <w:rsid w:val="00D043D5"/>
    <w:rsid w:val="00D04491"/>
    <w:rsid w:val="00D045CA"/>
    <w:rsid w:val="00D046BA"/>
    <w:rsid w:val="00D047B8"/>
    <w:rsid w:val="00D04913"/>
    <w:rsid w:val="00D04948"/>
    <w:rsid w:val="00D049B9"/>
    <w:rsid w:val="00D04A3A"/>
    <w:rsid w:val="00D04B44"/>
    <w:rsid w:val="00D04B65"/>
    <w:rsid w:val="00D04C05"/>
    <w:rsid w:val="00D04C2E"/>
    <w:rsid w:val="00D04C6E"/>
    <w:rsid w:val="00D05021"/>
    <w:rsid w:val="00D050B7"/>
    <w:rsid w:val="00D0518E"/>
    <w:rsid w:val="00D051FD"/>
    <w:rsid w:val="00D0527F"/>
    <w:rsid w:val="00D052CF"/>
    <w:rsid w:val="00D05409"/>
    <w:rsid w:val="00D0549A"/>
    <w:rsid w:val="00D0553D"/>
    <w:rsid w:val="00D0564A"/>
    <w:rsid w:val="00D056CE"/>
    <w:rsid w:val="00D05773"/>
    <w:rsid w:val="00D05900"/>
    <w:rsid w:val="00D05A6E"/>
    <w:rsid w:val="00D05AE1"/>
    <w:rsid w:val="00D05DA4"/>
    <w:rsid w:val="00D05F2F"/>
    <w:rsid w:val="00D05FDD"/>
    <w:rsid w:val="00D06240"/>
    <w:rsid w:val="00D06269"/>
    <w:rsid w:val="00D0632F"/>
    <w:rsid w:val="00D0637E"/>
    <w:rsid w:val="00D063B8"/>
    <w:rsid w:val="00D0647C"/>
    <w:rsid w:val="00D064AD"/>
    <w:rsid w:val="00D065C0"/>
    <w:rsid w:val="00D066F9"/>
    <w:rsid w:val="00D06746"/>
    <w:rsid w:val="00D0685B"/>
    <w:rsid w:val="00D069CB"/>
    <w:rsid w:val="00D069F9"/>
    <w:rsid w:val="00D06A1A"/>
    <w:rsid w:val="00D06B6C"/>
    <w:rsid w:val="00D06C9D"/>
    <w:rsid w:val="00D06CB9"/>
    <w:rsid w:val="00D06CC3"/>
    <w:rsid w:val="00D06CEB"/>
    <w:rsid w:val="00D06DB8"/>
    <w:rsid w:val="00D06DF5"/>
    <w:rsid w:val="00D06E69"/>
    <w:rsid w:val="00D06E70"/>
    <w:rsid w:val="00D06F05"/>
    <w:rsid w:val="00D06F53"/>
    <w:rsid w:val="00D0719C"/>
    <w:rsid w:val="00D07359"/>
    <w:rsid w:val="00D0736B"/>
    <w:rsid w:val="00D073DD"/>
    <w:rsid w:val="00D0748E"/>
    <w:rsid w:val="00D07532"/>
    <w:rsid w:val="00D07644"/>
    <w:rsid w:val="00D0764D"/>
    <w:rsid w:val="00D076E0"/>
    <w:rsid w:val="00D07864"/>
    <w:rsid w:val="00D078D4"/>
    <w:rsid w:val="00D079CC"/>
    <w:rsid w:val="00D07A2E"/>
    <w:rsid w:val="00D07A54"/>
    <w:rsid w:val="00D07B3A"/>
    <w:rsid w:val="00D07C8C"/>
    <w:rsid w:val="00D07CA9"/>
    <w:rsid w:val="00D07D23"/>
    <w:rsid w:val="00D07D48"/>
    <w:rsid w:val="00D07E37"/>
    <w:rsid w:val="00D07FA6"/>
    <w:rsid w:val="00D10002"/>
    <w:rsid w:val="00D1027D"/>
    <w:rsid w:val="00D10474"/>
    <w:rsid w:val="00D104D0"/>
    <w:rsid w:val="00D10648"/>
    <w:rsid w:val="00D10674"/>
    <w:rsid w:val="00D10832"/>
    <w:rsid w:val="00D1087B"/>
    <w:rsid w:val="00D10921"/>
    <w:rsid w:val="00D10997"/>
    <w:rsid w:val="00D10A0C"/>
    <w:rsid w:val="00D10A8F"/>
    <w:rsid w:val="00D10B3C"/>
    <w:rsid w:val="00D10BAC"/>
    <w:rsid w:val="00D10BDC"/>
    <w:rsid w:val="00D10C71"/>
    <w:rsid w:val="00D10CE7"/>
    <w:rsid w:val="00D10D0A"/>
    <w:rsid w:val="00D10D1D"/>
    <w:rsid w:val="00D10D74"/>
    <w:rsid w:val="00D10D96"/>
    <w:rsid w:val="00D10DBA"/>
    <w:rsid w:val="00D10EE9"/>
    <w:rsid w:val="00D110D3"/>
    <w:rsid w:val="00D111A9"/>
    <w:rsid w:val="00D111DC"/>
    <w:rsid w:val="00D11232"/>
    <w:rsid w:val="00D11342"/>
    <w:rsid w:val="00D11385"/>
    <w:rsid w:val="00D113CD"/>
    <w:rsid w:val="00D11496"/>
    <w:rsid w:val="00D1153A"/>
    <w:rsid w:val="00D1167C"/>
    <w:rsid w:val="00D118F6"/>
    <w:rsid w:val="00D1194E"/>
    <w:rsid w:val="00D119D7"/>
    <w:rsid w:val="00D11AFD"/>
    <w:rsid w:val="00D11B2E"/>
    <w:rsid w:val="00D11B71"/>
    <w:rsid w:val="00D11C3F"/>
    <w:rsid w:val="00D11C72"/>
    <w:rsid w:val="00D11DAA"/>
    <w:rsid w:val="00D12051"/>
    <w:rsid w:val="00D12125"/>
    <w:rsid w:val="00D12131"/>
    <w:rsid w:val="00D1219B"/>
    <w:rsid w:val="00D12285"/>
    <w:rsid w:val="00D1249A"/>
    <w:rsid w:val="00D12560"/>
    <w:rsid w:val="00D12640"/>
    <w:rsid w:val="00D12762"/>
    <w:rsid w:val="00D127A3"/>
    <w:rsid w:val="00D1284F"/>
    <w:rsid w:val="00D12856"/>
    <w:rsid w:val="00D12951"/>
    <w:rsid w:val="00D12A43"/>
    <w:rsid w:val="00D12A4D"/>
    <w:rsid w:val="00D12BBE"/>
    <w:rsid w:val="00D12E3B"/>
    <w:rsid w:val="00D130B7"/>
    <w:rsid w:val="00D1317A"/>
    <w:rsid w:val="00D131F2"/>
    <w:rsid w:val="00D132E4"/>
    <w:rsid w:val="00D13327"/>
    <w:rsid w:val="00D13484"/>
    <w:rsid w:val="00D135BC"/>
    <w:rsid w:val="00D1362F"/>
    <w:rsid w:val="00D13748"/>
    <w:rsid w:val="00D13784"/>
    <w:rsid w:val="00D13798"/>
    <w:rsid w:val="00D1380B"/>
    <w:rsid w:val="00D13948"/>
    <w:rsid w:val="00D13AF0"/>
    <w:rsid w:val="00D13B8D"/>
    <w:rsid w:val="00D13CB9"/>
    <w:rsid w:val="00D13CD2"/>
    <w:rsid w:val="00D13E01"/>
    <w:rsid w:val="00D13F26"/>
    <w:rsid w:val="00D14048"/>
    <w:rsid w:val="00D1409B"/>
    <w:rsid w:val="00D140AF"/>
    <w:rsid w:val="00D14128"/>
    <w:rsid w:val="00D141B3"/>
    <w:rsid w:val="00D1425B"/>
    <w:rsid w:val="00D142B3"/>
    <w:rsid w:val="00D142B7"/>
    <w:rsid w:val="00D143D5"/>
    <w:rsid w:val="00D14423"/>
    <w:rsid w:val="00D144F6"/>
    <w:rsid w:val="00D14561"/>
    <w:rsid w:val="00D1457D"/>
    <w:rsid w:val="00D1457F"/>
    <w:rsid w:val="00D145B9"/>
    <w:rsid w:val="00D146AF"/>
    <w:rsid w:val="00D14740"/>
    <w:rsid w:val="00D147E0"/>
    <w:rsid w:val="00D14865"/>
    <w:rsid w:val="00D14A6E"/>
    <w:rsid w:val="00D14CC3"/>
    <w:rsid w:val="00D14F60"/>
    <w:rsid w:val="00D15088"/>
    <w:rsid w:val="00D150D3"/>
    <w:rsid w:val="00D15209"/>
    <w:rsid w:val="00D15264"/>
    <w:rsid w:val="00D1531F"/>
    <w:rsid w:val="00D1539A"/>
    <w:rsid w:val="00D15446"/>
    <w:rsid w:val="00D15451"/>
    <w:rsid w:val="00D154A1"/>
    <w:rsid w:val="00D15548"/>
    <w:rsid w:val="00D15557"/>
    <w:rsid w:val="00D1569A"/>
    <w:rsid w:val="00D15741"/>
    <w:rsid w:val="00D159D4"/>
    <w:rsid w:val="00D15A51"/>
    <w:rsid w:val="00D15D09"/>
    <w:rsid w:val="00D15D5E"/>
    <w:rsid w:val="00D15E6A"/>
    <w:rsid w:val="00D16107"/>
    <w:rsid w:val="00D1622F"/>
    <w:rsid w:val="00D16339"/>
    <w:rsid w:val="00D16395"/>
    <w:rsid w:val="00D163F3"/>
    <w:rsid w:val="00D16414"/>
    <w:rsid w:val="00D164FC"/>
    <w:rsid w:val="00D16549"/>
    <w:rsid w:val="00D1657D"/>
    <w:rsid w:val="00D167B4"/>
    <w:rsid w:val="00D1683E"/>
    <w:rsid w:val="00D16861"/>
    <w:rsid w:val="00D168B7"/>
    <w:rsid w:val="00D169D0"/>
    <w:rsid w:val="00D16A5B"/>
    <w:rsid w:val="00D16BAA"/>
    <w:rsid w:val="00D16E09"/>
    <w:rsid w:val="00D16E21"/>
    <w:rsid w:val="00D16E34"/>
    <w:rsid w:val="00D16FDA"/>
    <w:rsid w:val="00D170B8"/>
    <w:rsid w:val="00D170C4"/>
    <w:rsid w:val="00D17155"/>
    <w:rsid w:val="00D17173"/>
    <w:rsid w:val="00D171F3"/>
    <w:rsid w:val="00D1732F"/>
    <w:rsid w:val="00D173A0"/>
    <w:rsid w:val="00D17493"/>
    <w:rsid w:val="00D1752E"/>
    <w:rsid w:val="00D17544"/>
    <w:rsid w:val="00D17556"/>
    <w:rsid w:val="00D176EF"/>
    <w:rsid w:val="00D177F3"/>
    <w:rsid w:val="00D17925"/>
    <w:rsid w:val="00D17941"/>
    <w:rsid w:val="00D1794C"/>
    <w:rsid w:val="00D17952"/>
    <w:rsid w:val="00D17B8C"/>
    <w:rsid w:val="00D17D10"/>
    <w:rsid w:val="00D17ECA"/>
    <w:rsid w:val="00D17F2C"/>
    <w:rsid w:val="00D17FDD"/>
    <w:rsid w:val="00D20118"/>
    <w:rsid w:val="00D2029C"/>
    <w:rsid w:val="00D202E8"/>
    <w:rsid w:val="00D203E8"/>
    <w:rsid w:val="00D2041F"/>
    <w:rsid w:val="00D20473"/>
    <w:rsid w:val="00D20490"/>
    <w:rsid w:val="00D204D1"/>
    <w:rsid w:val="00D2072B"/>
    <w:rsid w:val="00D20768"/>
    <w:rsid w:val="00D207F9"/>
    <w:rsid w:val="00D20818"/>
    <w:rsid w:val="00D2091F"/>
    <w:rsid w:val="00D20966"/>
    <w:rsid w:val="00D20CD9"/>
    <w:rsid w:val="00D20D7F"/>
    <w:rsid w:val="00D20EDB"/>
    <w:rsid w:val="00D21033"/>
    <w:rsid w:val="00D21088"/>
    <w:rsid w:val="00D211CE"/>
    <w:rsid w:val="00D211F2"/>
    <w:rsid w:val="00D2131A"/>
    <w:rsid w:val="00D21351"/>
    <w:rsid w:val="00D2148C"/>
    <w:rsid w:val="00D214C2"/>
    <w:rsid w:val="00D21537"/>
    <w:rsid w:val="00D21550"/>
    <w:rsid w:val="00D2161D"/>
    <w:rsid w:val="00D21686"/>
    <w:rsid w:val="00D21737"/>
    <w:rsid w:val="00D2173D"/>
    <w:rsid w:val="00D217C7"/>
    <w:rsid w:val="00D21872"/>
    <w:rsid w:val="00D2199F"/>
    <w:rsid w:val="00D21C38"/>
    <w:rsid w:val="00D21CE7"/>
    <w:rsid w:val="00D21D18"/>
    <w:rsid w:val="00D21EEA"/>
    <w:rsid w:val="00D21FCA"/>
    <w:rsid w:val="00D21FD0"/>
    <w:rsid w:val="00D21FDA"/>
    <w:rsid w:val="00D221CF"/>
    <w:rsid w:val="00D2220E"/>
    <w:rsid w:val="00D2231A"/>
    <w:rsid w:val="00D223D3"/>
    <w:rsid w:val="00D2240B"/>
    <w:rsid w:val="00D22561"/>
    <w:rsid w:val="00D22758"/>
    <w:rsid w:val="00D22995"/>
    <w:rsid w:val="00D22B7E"/>
    <w:rsid w:val="00D22C4F"/>
    <w:rsid w:val="00D22D80"/>
    <w:rsid w:val="00D22FC8"/>
    <w:rsid w:val="00D22FD4"/>
    <w:rsid w:val="00D22FE5"/>
    <w:rsid w:val="00D230A4"/>
    <w:rsid w:val="00D23151"/>
    <w:rsid w:val="00D233DA"/>
    <w:rsid w:val="00D2353C"/>
    <w:rsid w:val="00D2358C"/>
    <w:rsid w:val="00D2363F"/>
    <w:rsid w:val="00D236A0"/>
    <w:rsid w:val="00D237DC"/>
    <w:rsid w:val="00D23BC7"/>
    <w:rsid w:val="00D23DA8"/>
    <w:rsid w:val="00D23DD5"/>
    <w:rsid w:val="00D23ECC"/>
    <w:rsid w:val="00D23F29"/>
    <w:rsid w:val="00D23F38"/>
    <w:rsid w:val="00D24069"/>
    <w:rsid w:val="00D24185"/>
    <w:rsid w:val="00D24194"/>
    <w:rsid w:val="00D2422A"/>
    <w:rsid w:val="00D24288"/>
    <w:rsid w:val="00D24619"/>
    <w:rsid w:val="00D2467A"/>
    <w:rsid w:val="00D246DA"/>
    <w:rsid w:val="00D247D1"/>
    <w:rsid w:val="00D248E5"/>
    <w:rsid w:val="00D248F5"/>
    <w:rsid w:val="00D2495C"/>
    <w:rsid w:val="00D24B6A"/>
    <w:rsid w:val="00D24BFD"/>
    <w:rsid w:val="00D24F26"/>
    <w:rsid w:val="00D25067"/>
    <w:rsid w:val="00D25149"/>
    <w:rsid w:val="00D2526F"/>
    <w:rsid w:val="00D25354"/>
    <w:rsid w:val="00D25365"/>
    <w:rsid w:val="00D2562D"/>
    <w:rsid w:val="00D25660"/>
    <w:rsid w:val="00D256A6"/>
    <w:rsid w:val="00D25897"/>
    <w:rsid w:val="00D25991"/>
    <w:rsid w:val="00D25B61"/>
    <w:rsid w:val="00D25C99"/>
    <w:rsid w:val="00D25E46"/>
    <w:rsid w:val="00D25E7C"/>
    <w:rsid w:val="00D25E85"/>
    <w:rsid w:val="00D25EBF"/>
    <w:rsid w:val="00D25ECC"/>
    <w:rsid w:val="00D25F75"/>
    <w:rsid w:val="00D25FBC"/>
    <w:rsid w:val="00D26005"/>
    <w:rsid w:val="00D2631B"/>
    <w:rsid w:val="00D2633D"/>
    <w:rsid w:val="00D26679"/>
    <w:rsid w:val="00D266C2"/>
    <w:rsid w:val="00D2671F"/>
    <w:rsid w:val="00D26773"/>
    <w:rsid w:val="00D26828"/>
    <w:rsid w:val="00D26843"/>
    <w:rsid w:val="00D26A0D"/>
    <w:rsid w:val="00D26AA3"/>
    <w:rsid w:val="00D26BFF"/>
    <w:rsid w:val="00D26E8E"/>
    <w:rsid w:val="00D27140"/>
    <w:rsid w:val="00D27141"/>
    <w:rsid w:val="00D27196"/>
    <w:rsid w:val="00D271A2"/>
    <w:rsid w:val="00D2720D"/>
    <w:rsid w:val="00D2723F"/>
    <w:rsid w:val="00D27292"/>
    <w:rsid w:val="00D27316"/>
    <w:rsid w:val="00D27349"/>
    <w:rsid w:val="00D27393"/>
    <w:rsid w:val="00D273B9"/>
    <w:rsid w:val="00D273E5"/>
    <w:rsid w:val="00D273E6"/>
    <w:rsid w:val="00D273EF"/>
    <w:rsid w:val="00D274D6"/>
    <w:rsid w:val="00D274DA"/>
    <w:rsid w:val="00D274EF"/>
    <w:rsid w:val="00D2753A"/>
    <w:rsid w:val="00D27552"/>
    <w:rsid w:val="00D275A9"/>
    <w:rsid w:val="00D27740"/>
    <w:rsid w:val="00D2774F"/>
    <w:rsid w:val="00D2784C"/>
    <w:rsid w:val="00D2799F"/>
    <w:rsid w:val="00D279D2"/>
    <w:rsid w:val="00D27B8F"/>
    <w:rsid w:val="00D27B9A"/>
    <w:rsid w:val="00D27CA0"/>
    <w:rsid w:val="00D27D0D"/>
    <w:rsid w:val="00D27D71"/>
    <w:rsid w:val="00D27F40"/>
    <w:rsid w:val="00D27F6F"/>
    <w:rsid w:val="00D27FBD"/>
    <w:rsid w:val="00D27FD0"/>
    <w:rsid w:val="00D29D8B"/>
    <w:rsid w:val="00D30020"/>
    <w:rsid w:val="00D3008C"/>
    <w:rsid w:val="00D300D9"/>
    <w:rsid w:val="00D30173"/>
    <w:rsid w:val="00D3033B"/>
    <w:rsid w:val="00D30391"/>
    <w:rsid w:val="00D3048B"/>
    <w:rsid w:val="00D3067C"/>
    <w:rsid w:val="00D30752"/>
    <w:rsid w:val="00D3085C"/>
    <w:rsid w:val="00D30865"/>
    <w:rsid w:val="00D30867"/>
    <w:rsid w:val="00D308A6"/>
    <w:rsid w:val="00D308AC"/>
    <w:rsid w:val="00D309F3"/>
    <w:rsid w:val="00D309FD"/>
    <w:rsid w:val="00D30A6B"/>
    <w:rsid w:val="00D30A74"/>
    <w:rsid w:val="00D30A78"/>
    <w:rsid w:val="00D30B61"/>
    <w:rsid w:val="00D30CFA"/>
    <w:rsid w:val="00D30E27"/>
    <w:rsid w:val="00D30EF4"/>
    <w:rsid w:val="00D30F0F"/>
    <w:rsid w:val="00D30F9E"/>
    <w:rsid w:val="00D31075"/>
    <w:rsid w:val="00D31096"/>
    <w:rsid w:val="00D310CA"/>
    <w:rsid w:val="00D310ED"/>
    <w:rsid w:val="00D314F7"/>
    <w:rsid w:val="00D31518"/>
    <w:rsid w:val="00D31541"/>
    <w:rsid w:val="00D31565"/>
    <w:rsid w:val="00D31682"/>
    <w:rsid w:val="00D3175B"/>
    <w:rsid w:val="00D318A9"/>
    <w:rsid w:val="00D318AB"/>
    <w:rsid w:val="00D31B8C"/>
    <w:rsid w:val="00D31CE8"/>
    <w:rsid w:val="00D31CF0"/>
    <w:rsid w:val="00D31DBD"/>
    <w:rsid w:val="00D31EBE"/>
    <w:rsid w:val="00D31EFC"/>
    <w:rsid w:val="00D31FBF"/>
    <w:rsid w:val="00D3200E"/>
    <w:rsid w:val="00D3209C"/>
    <w:rsid w:val="00D32117"/>
    <w:rsid w:val="00D3214D"/>
    <w:rsid w:val="00D321E5"/>
    <w:rsid w:val="00D323A4"/>
    <w:rsid w:val="00D324F8"/>
    <w:rsid w:val="00D325F2"/>
    <w:rsid w:val="00D32611"/>
    <w:rsid w:val="00D32657"/>
    <w:rsid w:val="00D326AB"/>
    <w:rsid w:val="00D32703"/>
    <w:rsid w:val="00D3272E"/>
    <w:rsid w:val="00D32811"/>
    <w:rsid w:val="00D32910"/>
    <w:rsid w:val="00D32D60"/>
    <w:rsid w:val="00D32E83"/>
    <w:rsid w:val="00D33066"/>
    <w:rsid w:val="00D330E2"/>
    <w:rsid w:val="00D3319F"/>
    <w:rsid w:val="00D3321C"/>
    <w:rsid w:val="00D3324A"/>
    <w:rsid w:val="00D33372"/>
    <w:rsid w:val="00D33386"/>
    <w:rsid w:val="00D33426"/>
    <w:rsid w:val="00D3346E"/>
    <w:rsid w:val="00D33481"/>
    <w:rsid w:val="00D334CD"/>
    <w:rsid w:val="00D33520"/>
    <w:rsid w:val="00D335D4"/>
    <w:rsid w:val="00D335F9"/>
    <w:rsid w:val="00D33756"/>
    <w:rsid w:val="00D33776"/>
    <w:rsid w:val="00D337E7"/>
    <w:rsid w:val="00D33977"/>
    <w:rsid w:val="00D33A1D"/>
    <w:rsid w:val="00D33A5A"/>
    <w:rsid w:val="00D33A85"/>
    <w:rsid w:val="00D33AE7"/>
    <w:rsid w:val="00D33B4A"/>
    <w:rsid w:val="00D33BDD"/>
    <w:rsid w:val="00D33E6D"/>
    <w:rsid w:val="00D33EF9"/>
    <w:rsid w:val="00D33F09"/>
    <w:rsid w:val="00D33F68"/>
    <w:rsid w:val="00D33F7C"/>
    <w:rsid w:val="00D33F8A"/>
    <w:rsid w:val="00D33F91"/>
    <w:rsid w:val="00D3404B"/>
    <w:rsid w:val="00D341BB"/>
    <w:rsid w:val="00D341D3"/>
    <w:rsid w:val="00D343C8"/>
    <w:rsid w:val="00D343F4"/>
    <w:rsid w:val="00D34520"/>
    <w:rsid w:val="00D346D4"/>
    <w:rsid w:val="00D347FA"/>
    <w:rsid w:val="00D348BB"/>
    <w:rsid w:val="00D3491E"/>
    <w:rsid w:val="00D34975"/>
    <w:rsid w:val="00D34991"/>
    <w:rsid w:val="00D34A01"/>
    <w:rsid w:val="00D34A05"/>
    <w:rsid w:val="00D34AC7"/>
    <w:rsid w:val="00D34B35"/>
    <w:rsid w:val="00D34B62"/>
    <w:rsid w:val="00D34BB6"/>
    <w:rsid w:val="00D34C20"/>
    <w:rsid w:val="00D34CB7"/>
    <w:rsid w:val="00D34CFD"/>
    <w:rsid w:val="00D34D7E"/>
    <w:rsid w:val="00D34E77"/>
    <w:rsid w:val="00D34E84"/>
    <w:rsid w:val="00D34E8F"/>
    <w:rsid w:val="00D34FF1"/>
    <w:rsid w:val="00D35004"/>
    <w:rsid w:val="00D350E0"/>
    <w:rsid w:val="00D35114"/>
    <w:rsid w:val="00D35214"/>
    <w:rsid w:val="00D35409"/>
    <w:rsid w:val="00D3558C"/>
    <w:rsid w:val="00D3567A"/>
    <w:rsid w:val="00D356E4"/>
    <w:rsid w:val="00D357C2"/>
    <w:rsid w:val="00D357C4"/>
    <w:rsid w:val="00D35830"/>
    <w:rsid w:val="00D3584F"/>
    <w:rsid w:val="00D35A65"/>
    <w:rsid w:val="00D35A94"/>
    <w:rsid w:val="00D35B40"/>
    <w:rsid w:val="00D35D8B"/>
    <w:rsid w:val="00D35DA0"/>
    <w:rsid w:val="00D35EAD"/>
    <w:rsid w:val="00D35FB7"/>
    <w:rsid w:val="00D35FE0"/>
    <w:rsid w:val="00D3607B"/>
    <w:rsid w:val="00D36084"/>
    <w:rsid w:val="00D361E7"/>
    <w:rsid w:val="00D3631B"/>
    <w:rsid w:val="00D363C4"/>
    <w:rsid w:val="00D3658A"/>
    <w:rsid w:val="00D3659E"/>
    <w:rsid w:val="00D36706"/>
    <w:rsid w:val="00D36927"/>
    <w:rsid w:val="00D36937"/>
    <w:rsid w:val="00D3698C"/>
    <w:rsid w:val="00D36A13"/>
    <w:rsid w:val="00D36B17"/>
    <w:rsid w:val="00D36BA4"/>
    <w:rsid w:val="00D36CC3"/>
    <w:rsid w:val="00D37006"/>
    <w:rsid w:val="00D37102"/>
    <w:rsid w:val="00D3718F"/>
    <w:rsid w:val="00D3719F"/>
    <w:rsid w:val="00D37255"/>
    <w:rsid w:val="00D372A1"/>
    <w:rsid w:val="00D372C1"/>
    <w:rsid w:val="00D37308"/>
    <w:rsid w:val="00D37312"/>
    <w:rsid w:val="00D37364"/>
    <w:rsid w:val="00D37489"/>
    <w:rsid w:val="00D3762C"/>
    <w:rsid w:val="00D37688"/>
    <w:rsid w:val="00D376B0"/>
    <w:rsid w:val="00D3770A"/>
    <w:rsid w:val="00D37829"/>
    <w:rsid w:val="00D3784E"/>
    <w:rsid w:val="00D37891"/>
    <w:rsid w:val="00D37A90"/>
    <w:rsid w:val="00D37BB6"/>
    <w:rsid w:val="00D37D5D"/>
    <w:rsid w:val="00D37F8F"/>
    <w:rsid w:val="00D3C103"/>
    <w:rsid w:val="00D3F413"/>
    <w:rsid w:val="00D40099"/>
    <w:rsid w:val="00D400B7"/>
    <w:rsid w:val="00D40138"/>
    <w:rsid w:val="00D40221"/>
    <w:rsid w:val="00D4030C"/>
    <w:rsid w:val="00D403BE"/>
    <w:rsid w:val="00D403D0"/>
    <w:rsid w:val="00D40489"/>
    <w:rsid w:val="00D405CB"/>
    <w:rsid w:val="00D405E5"/>
    <w:rsid w:val="00D405E8"/>
    <w:rsid w:val="00D407E0"/>
    <w:rsid w:val="00D4087C"/>
    <w:rsid w:val="00D409BD"/>
    <w:rsid w:val="00D40BDE"/>
    <w:rsid w:val="00D40C33"/>
    <w:rsid w:val="00D40C60"/>
    <w:rsid w:val="00D40CC5"/>
    <w:rsid w:val="00D40E44"/>
    <w:rsid w:val="00D40EED"/>
    <w:rsid w:val="00D40F41"/>
    <w:rsid w:val="00D41021"/>
    <w:rsid w:val="00D41052"/>
    <w:rsid w:val="00D41081"/>
    <w:rsid w:val="00D41115"/>
    <w:rsid w:val="00D41168"/>
    <w:rsid w:val="00D41222"/>
    <w:rsid w:val="00D4127F"/>
    <w:rsid w:val="00D412AD"/>
    <w:rsid w:val="00D41398"/>
    <w:rsid w:val="00D414D2"/>
    <w:rsid w:val="00D4160C"/>
    <w:rsid w:val="00D41674"/>
    <w:rsid w:val="00D418C0"/>
    <w:rsid w:val="00D418E1"/>
    <w:rsid w:val="00D41943"/>
    <w:rsid w:val="00D419A5"/>
    <w:rsid w:val="00D41A7E"/>
    <w:rsid w:val="00D41D61"/>
    <w:rsid w:val="00D41E8B"/>
    <w:rsid w:val="00D41E97"/>
    <w:rsid w:val="00D41ED2"/>
    <w:rsid w:val="00D41F47"/>
    <w:rsid w:val="00D41F65"/>
    <w:rsid w:val="00D41F91"/>
    <w:rsid w:val="00D4201B"/>
    <w:rsid w:val="00D42055"/>
    <w:rsid w:val="00D4225A"/>
    <w:rsid w:val="00D42642"/>
    <w:rsid w:val="00D42650"/>
    <w:rsid w:val="00D428BD"/>
    <w:rsid w:val="00D42CA4"/>
    <w:rsid w:val="00D42E52"/>
    <w:rsid w:val="00D42EEF"/>
    <w:rsid w:val="00D42FAA"/>
    <w:rsid w:val="00D42FC9"/>
    <w:rsid w:val="00D430FA"/>
    <w:rsid w:val="00D4316A"/>
    <w:rsid w:val="00D431CE"/>
    <w:rsid w:val="00D43245"/>
    <w:rsid w:val="00D43363"/>
    <w:rsid w:val="00D433B9"/>
    <w:rsid w:val="00D433EA"/>
    <w:rsid w:val="00D4343A"/>
    <w:rsid w:val="00D4351B"/>
    <w:rsid w:val="00D4354A"/>
    <w:rsid w:val="00D4368A"/>
    <w:rsid w:val="00D436DB"/>
    <w:rsid w:val="00D436EA"/>
    <w:rsid w:val="00D436F8"/>
    <w:rsid w:val="00D43800"/>
    <w:rsid w:val="00D4383E"/>
    <w:rsid w:val="00D4385F"/>
    <w:rsid w:val="00D439AD"/>
    <w:rsid w:val="00D439FF"/>
    <w:rsid w:val="00D43ABA"/>
    <w:rsid w:val="00D43B04"/>
    <w:rsid w:val="00D43C72"/>
    <w:rsid w:val="00D43C85"/>
    <w:rsid w:val="00D43CCE"/>
    <w:rsid w:val="00D43FB8"/>
    <w:rsid w:val="00D440D4"/>
    <w:rsid w:val="00D441BE"/>
    <w:rsid w:val="00D442C8"/>
    <w:rsid w:val="00D4462C"/>
    <w:rsid w:val="00D448E2"/>
    <w:rsid w:val="00D44970"/>
    <w:rsid w:val="00D449E3"/>
    <w:rsid w:val="00D44AEB"/>
    <w:rsid w:val="00D44B79"/>
    <w:rsid w:val="00D44BA4"/>
    <w:rsid w:val="00D44BE9"/>
    <w:rsid w:val="00D44C05"/>
    <w:rsid w:val="00D44C9D"/>
    <w:rsid w:val="00D44CD3"/>
    <w:rsid w:val="00D44CFB"/>
    <w:rsid w:val="00D44DE8"/>
    <w:rsid w:val="00D44EA9"/>
    <w:rsid w:val="00D44F2B"/>
    <w:rsid w:val="00D44F8B"/>
    <w:rsid w:val="00D44FAA"/>
    <w:rsid w:val="00D4500D"/>
    <w:rsid w:val="00D45016"/>
    <w:rsid w:val="00D45118"/>
    <w:rsid w:val="00D451CF"/>
    <w:rsid w:val="00D45207"/>
    <w:rsid w:val="00D4522B"/>
    <w:rsid w:val="00D45287"/>
    <w:rsid w:val="00D452D7"/>
    <w:rsid w:val="00D4530C"/>
    <w:rsid w:val="00D453E0"/>
    <w:rsid w:val="00D4541B"/>
    <w:rsid w:val="00D4556E"/>
    <w:rsid w:val="00D455F9"/>
    <w:rsid w:val="00D457D0"/>
    <w:rsid w:val="00D45C41"/>
    <w:rsid w:val="00D45CE4"/>
    <w:rsid w:val="00D46046"/>
    <w:rsid w:val="00D46107"/>
    <w:rsid w:val="00D46180"/>
    <w:rsid w:val="00D462FE"/>
    <w:rsid w:val="00D464A6"/>
    <w:rsid w:val="00D465F1"/>
    <w:rsid w:val="00D46734"/>
    <w:rsid w:val="00D4685D"/>
    <w:rsid w:val="00D468E5"/>
    <w:rsid w:val="00D469B5"/>
    <w:rsid w:val="00D46A1A"/>
    <w:rsid w:val="00D46A83"/>
    <w:rsid w:val="00D46B63"/>
    <w:rsid w:val="00D46BCE"/>
    <w:rsid w:val="00D47052"/>
    <w:rsid w:val="00D47109"/>
    <w:rsid w:val="00D47114"/>
    <w:rsid w:val="00D4711F"/>
    <w:rsid w:val="00D47239"/>
    <w:rsid w:val="00D472F8"/>
    <w:rsid w:val="00D47315"/>
    <w:rsid w:val="00D475B6"/>
    <w:rsid w:val="00D47656"/>
    <w:rsid w:val="00D47797"/>
    <w:rsid w:val="00D47934"/>
    <w:rsid w:val="00D479D2"/>
    <w:rsid w:val="00D47D0D"/>
    <w:rsid w:val="00D47EAE"/>
    <w:rsid w:val="00D50260"/>
    <w:rsid w:val="00D50299"/>
    <w:rsid w:val="00D502BD"/>
    <w:rsid w:val="00D5043E"/>
    <w:rsid w:val="00D505F4"/>
    <w:rsid w:val="00D50655"/>
    <w:rsid w:val="00D50783"/>
    <w:rsid w:val="00D50789"/>
    <w:rsid w:val="00D507B4"/>
    <w:rsid w:val="00D50836"/>
    <w:rsid w:val="00D50950"/>
    <w:rsid w:val="00D50AAF"/>
    <w:rsid w:val="00D50AB2"/>
    <w:rsid w:val="00D50B7F"/>
    <w:rsid w:val="00D50CFF"/>
    <w:rsid w:val="00D50D55"/>
    <w:rsid w:val="00D50D9F"/>
    <w:rsid w:val="00D50F28"/>
    <w:rsid w:val="00D51065"/>
    <w:rsid w:val="00D51069"/>
    <w:rsid w:val="00D5107D"/>
    <w:rsid w:val="00D510A1"/>
    <w:rsid w:val="00D510A8"/>
    <w:rsid w:val="00D5114E"/>
    <w:rsid w:val="00D5119F"/>
    <w:rsid w:val="00D511D3"/>
    <w:rsid w:val="00D512FC"/>
    <w:rsid w:val="00D51302"/>
    <w:rsid w:val="00D513E0"/>
    <w:rsid w:val="00D51416"/>
    <w:rsid w:val="00D51451"/>
    <w:rsid w:val="00D5146F"/>
    <w:rsid w:val="00D515E3"/>
    <w:rsid w:val="00D51615"/>
    <w:rsid w:val="00D51904"/>
    <w:rsid w:val="00D5198C"/>
    <w:rsid w:val="00D5199E"/>
    <w:rsid w:val="00D519F5"/>
    <w:rsid w:val="00D51AC4"/>
    <w:rsid w:val="00D51D78"/>
    <w:rsid w:val="00D51EE3"/>
    <w:rsid w:val="00D5204C"/>
    <w:rsid w:val="00D52058"/>
    <w:rsid w:val="00D520F5"/>
    <w:rsid w:val="00D52134"/>
    <w:rsid w:val="00D5218E"/>
    <w:rsid w:val="00D52320"/>
    <w:rsid w:val="00D523BB"/>
    <w:rsid w:val="00D5242D"/>
    <w:rsid w:val="00D52480"/>
    <w:rsid w:val="00D5250B"/>
    <w:rsid w:val="00D5251B"/>
    <w:rsid w:val="00D525A2"/>
    <w:rsid w:val="00D52630"/>
    <w:rsid w:val="00D526B5"/>
    <w:rsid w:val="00D5276C"/>
    <w:rsid w:val="00D527D8"/>
    <w:rsid w:val="00D52949"/>
    <w:rsid w:val="00D529D0"/>
    <w:rsid w:val="00D52A42"/>
    <w:rsid w:val="00D52A57"/>
    <w:rsid w:val="00D52B00"/>
    <w:rsid w:val="00D52BA9"/>
    <w:rsid w:val="00D52C10"/>
    <w:rsid w:val="00D52C6C"/>
    <w:rsid w:val="00D52D04"/>
    <w:rsid w:val="00D52E6E"/>
    <w:rsid w:val="00D52F6E"/>
    <w:rsid w:val="00D53084"/>
    <w:rsid w:val="00D532A9"/>
    <w:rsid w:val="00D53316"/>
    <w:rsid w:val="00D5349C"/>
    <w:rsid w:val="00D535B3"/>
    <w:rsid w:val="00D5360E"/>
    <w:rsid w:val="00D536B2"/>
    <w:rsid w:val="00D538AF"/>
    <w:rsid w:val="00D538BA"/>
    <w:rsid w:val="00D53A17"/>
    <w:rsid w:val="00D53DE2"/>
    <w:rsid w:val="00D540BB"/>
    <w:rsid w:val="00D5415D"/>
    <w:rsid w:val="00D54184"/>
    <w:rsid w:val="00D54317"/>
    <w:rsid w:val="00D54389"/>
    <w:rsid w:val="00D544B3"/>
    <w:rsid w:val="00D546EB"/>
    <w:rsid w:val="00D5470C"/>
    <w:rsid w:val="00D54AB3"/>
    <w:rsid w:val="00D54AFE"/>
    <w:rsid w:val="00D54C7F"/>
    <w:rsid w:val="00D54D92"/>
    <w:rsid w:val="00D54E8E"/>
    <w:rsid w:val="00D54FC6"/>
    <w:rsid w:val="00D55083"/>
    <w:rsid w:val="00D550A9"/>
    <w:rsid w:val="00D550C2"/>
    <w:rsid w:val="00D550FD"/>
    <w:rsid w:val="00D5512F"/>
    <w:rsid w:val="00D55157"/>
    <w:rsid w:val="00D551B4"/>
    <w:rsid w:val="00D552F7"/>
    <w:rsid w:val="00D553DF"/>
    <w:rsid w:val="00D55428"/>
    <w:rsid w:val="00D55750"/>
    <w:rsid w:val="00D557CB"/>
    <w:rsid w:val="00D557FB"/>
    <w:rsid w:val="00D5590B"/>
    <w:rsid w:val="00D5592E"/>
    <w:rsid w:val="00D55975"/>
    <w:rsid w:val="00D55985"/>
    <w:rsid w:val="00D559E1"/>
    <w:rsid w:val="00D55A78"/>
    <w:rsid w:val="00D55B11"/>
    <w:rsid w:val="00D55C17"/>
    <w:rsid w:val="00D55C40"/>
    <w:rsid w:val="00D55E7F"/>
    <w:rsid w:val="00D560AF"/>
    <w:rsid w:val="00D5611A"/>
    <w:rsid w:val="00D5615C"/>
    <w:rsid w:val="00D5621E"/>
    <w:rsid w:val="00D56296"/>
    <w:rsid w:val="00D562F6"/>
    <w:rsid w:val="00D56340"/>
    <w:rsid w:val="00D56350"/>
    <w:rsid w:val="00D563F1"/>
    <w:rsid w:val="00D563F7"/>
    <w:rsid w:val="00D5662E"/>
    <w:rsid w:val="00D56823"/>
    <w:rsid w:val="00D56867"/>
    <w:rsid w:val="00D56897"/>
    <w:rsid w:val="00D568BA"/>
    <w:rsid w:val="00D568BC"/>
    <w:rsid w:val="00D56A05"/>
    <w:rsid w:val="00D56A4B"/>
    <w:rsid w:val="00D56A93"/>
    <w:rsid w:val="00D56AD2"/>
    <w:rsid w:val="00D56AFC"/>
    <w:rsid w:val="00D56D4F"/>
    <w:rsid w:val="00D56D52"/>
    <w:rsid w:val="00D56F32"/>
    <w:rsid w:val="00D57119"/>
    <w:rsid w:val="00D571BA"/>
    <w:rsid w:val="00D571F1"/>
    <w:rsid w:val="00D571FC"/>
    <w:rsid w:val="00D57324"/>
    <w:rsid w:val="00D574B8"/>
    <w:rsid w:val="00D574DD"/>
    <w:rsid w:val="00D5759B"/>
    <w:rsid w:val="00D575AB"/>
    <w:rsid w:val="00D5774A"/>
    <w:rsid w:val="00D57893"/>
    <w:rsid w:val="00D578A2"/>
    <w:rsid w:val="00D579DB"/>
    <w:rsid w:val="00D57AF4"/>
    <w:rsid w:val="00D57B76"/>
    <w:rsid w:val="00D57CC6"/>
    <w:rsid w:val="00D57D23"/>
    <w:rsid w:val="00D57D7C"/>
    <w:rsid w:val="00D57E3E"/>
    <w:rsid w:val="00D57E6F"/>
    <w:rsid w:val="00D57F68"/>
    <w:rsid w:val="00D57FE1"/>
    <w:rsid w:val="00D60011"/>
    <w:rsid w:val="00D6002F"/>
    <w:rsid w:val="00D60248"/>
    <w:rsid w:val="00D60315"/>
    <w:rsid w:val="00D603BF"/>
    <w:rsid w:val="00D605BB"/>
    <w:rsid w:val="00D6064C"/>
    <w:rsid w:val="00D60734"/>
    <w:rsid w:val="00D60744"/>
    <w:rsid w:val="00D6087C"/>
    <w:rsid w:val="00D60A35"/>
    <w:rsid w:val="00D60ACD"/>
    <w:rsid w:val="00D60C62"/>
    <w:rsid w:val="00D60C8E"/>
    <w:rsid w:val="00D60D75"/>
    <w:rsid w:val="00D60E8C"/>
    <w:rsid w:val="00D60F80"/>
    <w:rsid w:val="00D61010"/>
    <w:rsid w:val="00D611A5"/>
    <w:rsid w:val="00D6142A"/>
    <w:rsid w:val="00D6163D"/>
    <w:rsid w:val="00D616DC"/>
    <w:rsid w:val="00D617B6"/>
    <w:rsid w:val="00D617FA"/>
    <w:rsid w:val="00D61A1B"/>
    <w:rsid w:val="00D61B80"/>
    <w:rsid w:val="00D61BEE"/>
    <w:rsid w:val="00D61C7C"/>
    <w:rsid w:val="00D61E8F"/>
    <w:rsid w:val="00D62012"/>
    <w:rsid w:val="00D62224"/>
    <w:rsid w:val="00D62254"/>
    <w:rsid w:val="00D622F2"/>
    <w:rsid w:val="00D62372"/>
    <w:rsid w:val="00D62394"/>
    <w:rsid w:val="00D623A7"/>
    <w:rsid w:val="00D623D2"/>
    <w:rsid w:val="00D624CC"/>
    <w:rsid w:val="00D62526"/>
    <w:rsid w:val="00D6253A"/>
    <w:rsid w:val="00D6276D"/>
    <w:rsid w:val="00D627F1"/>
    <w:rsid w:val="00D62A72"/>
    <w:rsid w:val="00D62A93"/>
    <w:rsid w:val="00D62AC8"/>
    <w:rsid w:val="00D62DA8"/>
    <w:rsid w:val="00D62DD4"/>
    <w:rsid w:val="00D62E40"/>
    <w:rsid w:val="00D62E8B"/>
    <w:rsid w:val="00D62ED3"/>
    <w:rsid w:val="00D62EDB"/>
    <w:rsid w:val="00D62F3A"/>
    <w:rsid w:val="00D63033"/>
    <w:rsid w:val="00D6308A"/>
    <w:rsid w:val="00D63276"/>
    <w:rsid w:val="00D63464"/>
    <w:rsid w:val="00D634F4"/>
    <w:rsid w:val="00D63527"/>
    <w:rsid w:val="00D63533"/>
    <w:rsid w:val="00D63745"/>
    <w:rsid w:val="00D63869"/>
    <w:rsid w:val="00D638CB"/>
    <w:rsid w:val="00D63C2C"/>
    <w:rsid w:val="00D63CF3"/>
    <w:rsid w:val="00D63E5D"/>
    <w:rsid w:val="00D63EFC"/>
    <w:rsid w:val="00D63F15"/>
    <w:rsid w:val="00D63F64"/>
    <w:rsid w:val="00D6418C"/>
    <w:rsid w:val="00D64399"/>
    <w:rsid w:val="00D644B8"/>
    <w:rsid w:val="00D64545"/>
    <w:rsid w:val="00D6458F"/>
    <w:rsid w:val="00D64608"/>
    <w:rsid w:val="00D6465F"/>
    <w:rsid w:val="00D64726"/>
    <w:rsid w:val="00D6475B"/>
    <w:rsid w:val="00D647A2"/>
    <w:rsid w:val="00D6485A"/>
    <w:rsid w:val="00D6491B"/>
    <w:rsid w:val="00D64A2B"/>
    <w:rsid w:val="00D64A32"/>
    <w:rsid w:val="00D64C0C"/>
    <w:rsid w:val="00D64CC5"/>
    <w:rsid w:val="00D64DD5"/>
    <w:rsid w:val="00D65064"/>
    <w:rsid w:val="00D650D7"/>
    <w:rsid w:val="00D650DC"/>
    <w:rsid w:val="00D65136"/>
    <w:rsid w:val="00D6547B"/>
    <w:rsid w:val="00D6557D"/>
    <w:rsid w:val="00D655FB"/>
    <w:rsid w:val="00D65853"/>
    <w:rsid w:val="00D65973"/>
    <w:rsid w:val="00D659AD"/>
    <w:rsid w:val="00D659CB"/>
    <w:rsid w:val="00D659CF"/>
    <w:rsid w:val="00D65ACE"/>
    <w:rsid w:val="00D65B48"/>
    <w:rsid w:val="00D65B8B"/>
    <w:rsid w:val="00D65BD4"/>
    <w:rsid w:val="00D65BD9"/>
    <w:rsid w:val="00D65C76"/>
    <w:rsid w:val="00D65D75"/>
    <w:rsid w:val="00D65DFE"/>
    <w:rsid w:val="00D65E6A"/>
    <w:rsid w:val="00D65E99"/>
    <w:rsid w:val="00D65F64"/>
    <w:rsid w:val="00D65FC7"/>
    <w:rsid w:val="00D6603A"/>
    <w:rsid w:val="00D660B9"/>
    <w:rsid w:val="00D6611E"/>
    <w:rsid w:val="00D661A3"/>
    <w:rsid w:val="00D661DD"/>
    <w:rsid w:val="00D6620F"/>
    <w:rsid w:val="00D6654E"/>
    <w:rsid w:val="00D66670"/>
    <w:rsid w:val="00D666F9"/>
    <w:rsid w:val="00D66778"/>
    <w:rsid w:val="00D66935"/>
    <w:rsid w:val="00D66A52"/>
    <w:rsid w:val="00D66AAE"/>
    <w:rsid w:val="00D66C1F"/>
    <w:rsid w:val="00D66C85"/>
    <w:rsid w:val="00D66EC5"/>
    <w:rsid w:val="00D66ED2"/>
    <w:rsid w:val="00D66FF0"/>
    <w:rsid w:val="00D6704B"/>
    <w:rsid w:val="00D671E8"/>
    <w:rsid w:val="00D6726C"/>
    <w:rsid w:val="00D67348"/>
    <w:rsid w:val="00D6753C"/>
    <w:rsid w:val="00D67764"/>
    <w:rsid w:val="00D67770"/>
    <w:rsid w:val="00D67858"/>
    <w:rsid w:val="00D6787E"/>
    <w:rsid w:val="00D678F2"/>
    <w:rsid w:val="00D67B9D"/>
    <w:rsid w:val="00D67DB5"/>
    <w:rsid w:val="00D67FF5"/>
    <w:rsid w:val="00D6FBF6"/>
    <w:rsid w:val="00D70149"/>
    <w:rsid w:val="00D70312"/>
    <w:rsid w:val="00D7035F"/>
    <w:rsid w:val="00D70382"/>
    <w:rsid w:val="00D70434"/>
    <w:rsid w:val="00D7046F"/>
    <w:rsid w:val="00D7056D"/>
    <w:rsid w:val="00D705C2"/>
    <w:rsid w:val="00D705D7"/>
    <w:rsid w:val="00D70704"/>
    <w:rsid w:val="00D7070A"/>
    <w:rsid w:val="00D7071C"/>
    <w:rsid w:val="00D70785"/>
    <w:rsid w:val="00D70942"/>
    <w:rsid w:val="00D709E6"/>
    <w:rsid w:val="00D70BFF"/>
    <w:rsid w:val="00D70DC5"/>
    <w:rsid w:val="00D70FEC"/>
    <w:rsid w:val="00D7115C"/>
    <w:rsid w:val="00D7119C"/>
    <w:rsid w:val="00D71217"/>
    <w:rsid w:val="00D71284"/>
    <w:rsid w:val="00D714FF"/>
    <w:rsid w:val="00D71532"/>
    <w:rsid w:val="00D7173B"/>
    <w:rsid w:val="00D717B6"/>
    <w:rsid w:val="00D717F8"/>
    <w:rsid w:val="00D718A9"/>
    <w:rsid w:val="00D718D7"/>
    <w:rsid w:val="00D71976"/>
    <w:rsid w:val="00D71BE2"/>
    <w:rsid w:val="00D71C09"/>
    <w:rsid w:val="00D71C6E"/>
    <w:rsid w:val="00D71DA2"/>
    <w:rsid w:val="00D71DF4"/>
    <w:rsid w:val="00D71E9E"/>
    <w:rsid w:val="00D71FF3"/>
    <w:rsid w:val="00D720C7"/>
    <w:rsid w:val="00D721FB"/>
    <w:rsid w:val="00D722E1"/>
    <w:rsid w:val="00D72346"/>
    <w:rsid w:val="00D72435"/>
    <w:rsid w:val="00D7244D"/>
    <w:rsid w:val="00D7252D"/>
    <w:rsid w:val="00D7255B"/>
    <w:rsid w:val="00D7259A"/>
    <w:rsid w:val="00D726BA"/>
    <w:rsid w:val="00D72DA6"/>
    <w:rsid w:val="00D72F29"/>
    <w:rsid w:val="00D730CF"/>
    <w:rsid w:val="00D731E1"/>
    <w:rsid w:val="00D73315"/>
    <w:rsid w:val="00D733E4"/>
    <w:rsid w:val="00D7354F"/>
    <w:rsid w:val="00D73670"/>
    <w:rsid w:val="00D7367F"/>
    <w:rsid w:val="00D737AF"/>
    <w:rsid w:val="00D7381D"/>
    <w:rsid w:val="00D73853"/>
    <w:rsid w:val="00D738FF"/>
    <w:rsid w:val="00D73912"/>
    <w:rsid w:val="00D73922"/>
    <w:rsid w:val="00D73950"/>
    <w:rsid w:val="00D73A06"/>
    <w:rsid w:val="00D73A40"/>
    <w:rsid w:val="00D73B85"/>
    <w:rsid w:val="00D73C98"/>
    <w:rsid w:val="00D73CDA"/>
    <w:rsid w:val="00D73D96"/>
    <w:rsid w:val="00D73EFB"/>
    <w:rsid w:val="00D73F38"/>
    <w:rsid w:val="00D73F3A"/>
    <w:rsid w:val="00D74095"/>
    <w:rsid w:val="00D74266"/>
    <w:rsid w:val="00D742A6"/>
    <w:rsid w:val="00D74335"/>
    <w:rsid w:val="00D7433C"/>
    <w:rsid w:val="00D7439A"/>
    <w:rsid w:val="00D743A1"/>
    <w:rsid w:val="00D744B1"/>
    <w:rsid w:val="00D74582"/>
    <w:rsid w:val="00D74740"/>
    <w:rsid w:val="00D74765"/>
    <w:rsid w:val="00D74790"/>
    <w:rsid w:val="00D74947"/>
    <w:rsid w:val="00D749FF"/>
    <w:rsid w:val="00D74A35"/>
    <w:rsid w:val="00D74ABD"/>
    <w:rsid w:val="00D74B13"/>
    <w:rsid w:val="00D74CA8"/>
    <w:rsid w:val="00D74E3A"/>
    <w:rsid w:val="00D7501F"/>
    <w:rsid w:val="00D7531B"/>
    <w:rsid w:val="00D754EF"/>
    <w:rsid w:val="00D7559B"/>
    <w:rsid w:val="00D7560C"/>
    <w:rsid w:val="00D75670"/>
    <w:rsid w:val="00D75673"/>
    <w:rsid w:val="00D758E1"/>
    <w:rsid w:val="00D75913"/>
    <w:rsid w:val="00D759D7"/>
    <w:rsid w:val="00D75A10"/>
    <w:rsid w:val="00D75A27"/>
    <w:rsid w:val="00D75AD9"/>
    <w:rsid w:val="00D75AFD"/>
    <w:rsid w:val="00D75C9E"/>
    <w:rsid w:val="00D75CB1"/>
    <w:rsid w:val="00D75D58"/>
    <w:rsid w:val="00D75D8E"/>
    <w:rsid w:val="00D75DB2"/>
    <w:rsid w:val="00D75E4C"/>
    <w:rsid w:val="00D75E5C"/>
    <w:rsid w:val="00D76256"/>
    <w:rsid w:val="00D762D9"/>
    <w:rsid w:val="00D76386"/>
    <w:rsid w:val="00D76581"/>
    <w:rsid w:val="00D765BF"/>
    <w:rsid w:val="00D765EF"/>
    <w:rsid w:val="00D766FF"/>
    <w:rsid w:val="00D767FF"/>
    <w:rsid w:val="00D768E2"/>
    <w:rsid w:val="00D76935"/>
    <w:rsid w:val="00D769E9"/>
    <w:rsid w:val="00D76AA8"/>
    <w:rsid w:val="00D76ACB"/>
    <w:rsid w:val="00D76C2B"/>
    <w:rsid w:val="00D76C77"/>
    <w:rsid w:val="00D76EE1"/>
    <w:rsid w:val="00D76F81"/>
    <w:rsid w:val="00D76F8D"/>
    <w:rsid w:val="00D76FE4"/>
    <w:rsid w:val="00D77165"/>
    <w:rsid w:val="00D7746E"/>
    <w:rsid w:val="00D774E4"/>
    <w:rsid w:val="00D774ED"/>
    <w:rsid w:val="00D77589"/>
    <w:rsid w:val="00D77888"/>
    <w:rsid w:val="00D77890"/>
    <w:rsid w:val="00D779BE"/>
    <w:rsid w:val="00D77B4F"/>
    <w:rsid w:val="00D77BB8"/>
    <w:rsid w:val="00D77C5E"/>
    <w:rsid w:val="00D77C68"/>
    <w:rsid w:val="00D77CA6"/>
    <w:rsid w:val="00D7AFA7"/>
    <w:rsid w:val="00D800A2"/>
    <w:rsid w:val="00D800F2"/>
    <w:rsid w:val="00D8014C"/>
    <w:rsid w:val="00D80269"/>
    <w:rsid w:val="00D80293"/>
    <w:rsid w:val="00D8034E"/>
    <w:rsid w:val="00D80489"/>
    <w:rsid w:val="00D804C6"/>
    <w:rsid w:val="00D804F5"/>
    <w:rsid w:val="00D80541"/>
    <w:rsid w:val="00D8056E"/>
    <w:rsid w:val="00D80631"/>
    <w:rsid w:val="00D80640"/>
    <w:rsid w:val="00D80652"/>
    <w:rsid w:val="00D807DB"/>
    <w:rsid w:val="00D807DF"/>
    <w:rsid w:val="00D808E8"/>
    <w:rsid w:val="00D8098D"/>
    <w:rsid w:val="00D80BB4"/>
    <w:rsid w:val="00D80CFD"/>
    <w:rsid w:val="00D80D6B"/>
    <w:rsid w:val="00D80E1F"/>
    <w:rsid w:val="00D80E33"/>
    <w:rsid w:val="00D80F40"/>
    <w:rsid w:val="00D80F96"/>
    <w:rsid w:val="00D80FA8"/>
    <w:rsid w:val="00D80FAC"/>
    <w:rsid w:val="00D80FEF"/>
    <w:rsid w:val="00D80FF3"/>
    <w:rsid w:val="00D81000"/>
    <w:rsid w:val="00D810A8"/>
    <w:rsid w:val="00D81170"/>
    <w:rsid w:val="00D81213"/>
    <w:rsid w:val="00D8163D"/>
    <w:rsid w:val="00D8164C"/>
    <w:rsid w:val="00D816E0"/>
    <w:rsid w:val="00D81738"/>
    <w:rsid w:val="00D81812"/>
    <w:rsid w:val="00D81983"/>
    <w:rsid w:val="00D81B7A"/>
    <w:rsid w:val="00D81DAA"/>
    <w:rsid w:val="00D81F20"/>
    <w:rsid w:val="00D81FF8"/>
    <w:rsid w:val="00D824C6"/>
    <w:rsid w:val="00D82673"/>
    <w:rsid w:val="00D82790"/>
    <w:rsid w:val="00D828F1"/>
    <w:rsid w:val="00D82926"/>
    <w:rsid w:val="00D8297C"/>
    <w:rsid w:val="00D829D4"/>
    <w:rsid w:val="00D82A04"/>
    <w:rsid w:val="00D82A16"/>
    <w:rsid w:val="00D82AB2"/>
    <w:rsid w:val="00D82B14"/>
    <w:rsid w:val="00D82BAB"/>
    <w:rsid w:val="00D82CB1"/>
    <w:rsid w:val="00D82D05"/>
    <w:rsid w:val="00D82D2E"/>
    <w:rsid w:val="00D82D44"/>
    <w:rsid w:val="00D830E5"/>
    <w:rsid w:val="00D83198"/>
    <w:rsid w:val="00D8326D"/>
    <w:rsid w:val="00D832DE"/>
    <w:rsid w:val="00D832EB"/>
    <w:rsid w:val="00D83375"/>
    <w:rsid w:val="00D8353E"/>
    <w:rsid w:val="00D83560"/>
    <w:rsid w:val="00D83755"/>
    <w:rsid w:val="00D83812"/>
    <w:rsid w:val="00D8396E"/>
    <w:rsid w:val="00D839DA"/>
    <w:rsid w:val="00D83A64"/>
    <w:rsid w:val="00D83AAA"/>
    <w:rsid w:val="00D83BDC"/>
    <w:rsid w:val="00D83C94"/>
    <w:rsid w:val="00D83DBD"/>
    <w:rsid w:val="00D83E51"/>
    <w:rsid w:val="00D83E69"/>
    <w:rsid w:val="00D8401E"/>
    <w:rsid w:val="00D84308"/>
    <w:rsid w:val="00D8440A"/>
    <w:rsid w:val="00D8445C"/>
    <w:rsid w:val="00D844B2"/>
    <w:rsid w:val="00D844DB"/>
    <w:rsid w:val="00D84680"/>
    <w:rsid w:val="00D84759"/>
    <w:rsid w:val="00D84887"/>
    <w:rsid w:val="00D84A0C"/>
    <w:rsid w:val="00D84A5A"/>
    <w:rsid w:val="00D84A8F"/>
    <w:rsid w:val="00D84CA7"/>
    <w:rsid w:val="00D84EAB"/>
    <w:rsid w:val="00D84FFD"/>
    <w:rsid w:val="00D850B9"/>
    <w:rsid w:val="00D85351"/>
    <w:rsid w:val="00D8537D"/>
    <w:rsid w:val="00D853BB"/>
    <w:rsid w:val="00D853CA"/>
    <w:rsid w:val="00D85479"/>
    <w:rsid w:val="00D855BB"/>
    <w:rsid w:val="00D856D9"/>
    <w:rsid w:val="00D85778"/>
    <w:rsid w:val="00D85804"/>
    <w:rsid w:val="00D85832"/>
    <w:rsid w:val="00D858B1"/>
    <w:rsid w:val="00D8597A"/>
    <w:rsid w:val="00D85B03"/>
    <w:rsid w:val="00D85BCA"/>
    <w:rsid w:val="00D85C1D"/>
    <w:rsid w:val="00D85C24"/>
    <w:rsid w:val="00D85CF5"/>
    <w:rsid w:val="00D85E3D"/>
    <w:rsid w:val="00D85F3D"/>
    <w:rsid w:val="00D85FC8"/>
    <w:rsid w:val="00D860B4"/>
    <w:rsid w:val="00D862AB"/>
    <w:rsid w:val="00D8657E"/>
    <w:rsid w:val="00D86696"/>
    <w:rsid w:val="00D86786"/>
    <w:rsid w:val="00D867A2"/>
    <w:rsid w:val="00D86927"/>
    <w:rsid w:val="00D8693E"/>
    <w:rsid w:val="00D869E7"/>
    <w:rsid w:val="00D86A02"/>
    <w:rsid w:val="00D86AC6"/>
    <w:rsid w:val="00D86B76"/>
    <w:rsid w:val="00D86C7F"/>
    <w:rsid w:val="00D86DE8"/>
    <w:rsid w:val="00D86E74"/>
    <w:rsid w:val="00D86E80"/>
    <w:rsid w:val="00D86FF2"/>
    <w:rsid w:val="00D8702F"/>
    <w:rsid w:val="00D87105"/>
    <w:rsid w:val="00D87181"/>
    <w:rsid w:val="00D87319"/>
    <w:rsid w:val="00D87485"/>
    <w:rsid w:val="00D874A9"/>
    <w:rsid w:val="00D87544"/>
    <w:rsid w:val="00D8764B"/>
    <w:rsid w:val="00D87860"/>
    <w:rsid w:val="00D87995"/>
    <w:rsid w:val="00D87AB1"/>
    <w:rsid w:val="00D87AC9"/>
    <w:rsid w:val="00D87B72"/>
    <w:rsid w:val="00D87D25"/>
    <w:rsid w:val="00D87FBE"/>
    <w:rsid w:val="00D87FC0"/>
    <w:rsid w:val="00D9000D"/>
    <w:rsid w:val="00D9019E"/>
    <w:rsid w:val="00D90268"/>
    <w:rsid w:val="00D905CC"/>
    <w:rsid w:val="00D9077C"/>
    <w:rsid w:val="00D9079E"/>
    <w:rsid w:val="00D90868"/>
    <w:rsid w:val="00D908CA"/>
    <w:rsid w:val="00D9092D"/>
    <w:rsid w:val="00D90ADA"/>
    <w:rsid w:val="00D90B6C"/>
    <w:rsid w:val="00D90B96"/>
    <w:rsid w:val="00D90DD0"/>
    <w:rsid w:val="00D90EC3"/>
    <w:rsid w:val="00D910E2"/>
    <w:rsid w:val="00D9112B"/>
    <w:rsid w:val="00D91413"/>
    <w:rsid w:val="00D91499"/>
    <w:rsid w:val="00D914DE"/>
    <w:rsid w:val="00D91679"/>
    <w:rsid w:val="00D91693"/>
    <w:rsid w:val="00D916CA"/>
    <w:rsid w:val="00D9195C"/>
    <w:rsid w:val="00D91A41"/>
    <w:rsid w:val="00D91C54"/>
    <w:rsid w:val="00D91C9E"/>
    <w:rsid w:val="00D91CF1"/>
    <w:rsid w:val="00D91DA4"/>
    <w:rsid w:val="00D91E2E"/>
    <w:rsid w:val="00D91E94"/>
    <w:rsid w:val="00D92104"/>
    <w:rsid w:val="00D92127"/>
    <w:rsid w:val="00D92137"/>
    <w:rsid w:val="00D921A7"/>
    <w:rsid w:val="00D921C8"/>
    <w:rsid w:val="00D921FF"/>
    <w:rsid w:val="00D9225B"/>
    <w:rsid w:val="00D92294"/>
    <w:rsid w:val="00D923A2"/>
    <w:rsid w:val="00D9244E"/>
    <w:rsid w:val="00D925AE"/>
    <w:rsid w:val="00D925B4"/>
    <w:rsid w:val="00D92727"/>
    <w:rsid w:val="00D9289B"/>
    <w:rsid w:val="00D9298C"/>
    <w:rsid w:val="00D92A75"/>
    <w:rsid w:val="00D92A80"/>
    <w:rsid w:val="00D92C21"/>
    <w:rsid w:val="00D92C58"/>
    <w:rsid w:val="00D92CA4"/>
    <w:rsid w:val="00D92DCB"/>
    <w:rsid w:val="00D92EB4"/>
    <w:rsid w:val="00D92F1B"/>
    <w:rsid w:val="00D92F50"/>
    <w:rsid w:val="00D92F5B"/>
    <w:rsid w:val="00D930B5"/>
    <w:rsid w:val="00D93143"/>
    <w:rsid w:val="00D93154"/>
    <w:rsid w:val="00D931B5"/>
    <w:rsid w:val="00D931EE"/>
    <w:rsid w:val="00D93266"/>
    <w:rsid w:val="00D93321"/>
    <w:rsid w:val="00D93360"/>
    <w:rsid w:val="00D93371"/>
    <w:rsid w:val="00D9342A"/>
    <w:rsid w:val="00D93597"/>
    <w:rsid w:val="00D93604"/>
    <w:rsid w:val="00D93657"/>
    <w:rsid w:val="00D9369C"/>
    <w:rsid w:val="00D93759"/>
    <w:rsid w:val="00D93815"/>
    <w:rsid w:val="00D9383F"/>
    <w:rsid w:val="00D938CD"/>
    <w:rsid w:val="00D93B1E"/>
    <w:rsid w:val="00D93B93"/>
    <w:rsid w:val="00D93B9E"/>
    <w:rsid w:val="00D93C6F"/>
    <w:rsid w:val="00D93CEE"/>
    <w:rsid w:val="00D93D3F"/>
    <w:rsid w:val="00D93F30"/>
    <w:rsid w:val="00D93F4A"/>
    <w:rsid w:val="00D9401B"/>
    <w:rsid w:val="00D94152"/>
    <w:rsid w:val="00D94153"/>
    <w:rsid w:val="00D94185"/>
    <w:rsid w:val="00D941A6"/>
    <w:rsid w:val="00D94337"/>
    <w:rsid w:val="00D943BF"/>
    <w:rsid w:val="00D94467"/>
    <w:rsid w:val="00D9461A"/>
    <w:rsid w:val="00D9463C"/>
    <w:rsid w:val="00D946EC"/>
    <w:rsid w:val="00D9483F"/>
    <w:rsid w:val="00D9485E"/>
    <w:rsid w:val="00D949F8"/>
    <w:rsid w:val="00D94CA4"/>
    <w:rsid w:val="00D94D01"/>
    <w:rsid w:val="00D94F14"/>
    <w:rsid w:val="00D94FC1"/>
    <w:rsid w:val="00D9515D"/>
    <w:rsid w:val="00D951A0"/>
    <w:rsid w:val="00D95347"/>
    <w:rsid w:val="00D955B2"/>
    <w:rsid w:val="00D955CD"/>
    <w:rsid w:val="00D957D5"/>
    <w:rsid w:val="00D95814"/>
    <w:rsid w:val="00D95866"/>
    <w:rsid w:val="00D95879"/>
    <w:rsid w:val="00D958A8"/>
    <w:rsid w:val="00D95906"/>
    <w:rsid w:val="00D95942"/>
    <w:rsid w:val="00D9594C"/>
    <w:rsid w:val="00D95A1A"/>
    <w:rsid w:val="00D95A8C"/>
    <w:rsid w:val="00D95BFD"/>
    <w:rsid w:val="00D95D06"/>
    <w:rsid w:val="00D95EC4"/>
    <w:rsid w:val="00D95F7A"/>
    <w:rsid w:val="00D960A3"/>
    <w:rsid w:val="00D96150"/>
    <w:rsid w:val="00D96251"/>
    <w:rsid w:val="00D963D3"/>
    <w:rsid w:val="00D963ED"/>
    <w:rsid w:val="00D96422"/>
    <w:rsid w:val="00D9644D"/>
    <w:rsid w:val="00D96501"/>
    <w:rsid w:val="00D96527"/>
    <w:rsid w:val="00D9658C"/>
    <w:rsid w:val="00D9658F"/>
    <w:rsid w:val="00D965CA"/>
    <w:rsid w:val="00D9673C"/>
    <w:rsid w:val="00D968D8"/>
    <w:rsid w:val="00D9692E"/>
    <w:rsid w:val="00D969F0"/>
    <w:rsid w:val="00D96B5F"/>
    <w:rsid w:val="00D96CB1"/>
    <w:rsid w:val="00D96DEA"/>
    <w:rsid w:val="00D96F2F"/>
    <w:rsid w:val="00D96F32"/>
    <w:rsid w:val="00D972A5"/>
    <w:rsid w:val="00D9731E"/>
    <w:rsid w:val="00D97384"/>
    <w:rsid w:val="00D973C1"/>
    <w:rsid w:val="00D97443"/>
    <w:rsid w:val="00D97717"/>
    <w:rsid w:val="00D9774F"/>
    <w:rsid w:val="00D97824"/>
    <w:rsid w:val="00D97A50"/>
    <w:rsid w:val="00D97C9F"/>
    <w:rsid w:val="00D97D02"/>
    <w:rsid w:val="00D97D07"/>
    <w:rsid w:val="00D97E9D"/>
    <w:rsid w:val="00DA0028"/>
    <w:rsid w:val="00DA0055"/>
    <w:rsid w:val="00DA0068"/>
    <w:rsid w:val="00DA01C2"/>
    <w:rsid w:val="00DA01CF"/>
    <w:rsid w:val="00DA01E5"/>
    <w:rsid w:val="00DA0209"/>
    <w:rsid w:val="00DA0273"/>
    <w:rsid w:val="00DA02CB"/>
    <w:rsid w:val="00DA043B"/>
    <w:rsid w:val="00DA04F6"/>
    <w:rsid w:val="00DA059A"/>
    <w:rsid w:val="00DA066E"/>
    <w:rsid w:val="00DA0736"/>
    <w:rsid w:val="00DA074A"/>
    <w:rsid w:val="00DA07AE"/>
    <w:rsid w:val="00DA0838"/>
    <w:rsid w:val="00DA0901"/>
    <w:rsid w:val="00DA0915"/>
    <w:rsid w:val="00DA094B"/>
    <w:rsid w:val="00DA0B12"/>
    <w:rsid w:val="00DA0B87"/>
    <w:rsid w:val="00DA0C37"/>
    <w:rsid w:val="00DA0FC3"/>
    <w:rsid w:val="00DA0FDE"/>
    <w:rsid w:val="00DA10FD"/>
    <w:rsid w:val="00DA1132"/>
    <w:rsid w:val="00DA11DA"/>
    <w:rsid w:val="00DA1242"/>
    <w:rsid w:val="00DA1287"/>
    <w:rsid w:val="00DA12DD"/>
    <w:rsid w:val="00DA1552"/>
    <w:rsid w:val="00DA167F"/>
    <w:rsid w:val="00DA17D9"/>
    <w:rsid w:val="00DA1814"/>
    <w:rsid w:val="00DA1977"/>
    <w:rsid w:val="00DA19C0"/>
    <w:rsid w:val="00DA19C3"/>
    <w:rsid w:val="00DA19E2"/>
    <w:rsid w:val="00DA1A6B"/>
    <w:rsid w:val="00DA1B41"/>
    <w:rsid w:val="00DA1DC9"/>
    <w:rsid w:val="00DA204D"/>
    <w:rsid w:val="00DA205F"/>
    <w:rsid w:val="00DA20AE"/>
    <w:rsid w:val="00DA2238"/>
    <w:rsid w:val="00DA2280"/>
    <w:rsid w:val="00DA2296"/>
    <w:rsid w:val="00DA22C4"/>
    <w:rsid w:val="00DA233E"/>
    <w:rsid w:val="00DA23B6"/>
    <w:rsid w:val="00DA2408"/>
    <w:rsid w:val="00DA241B"/>
    <w:rsid w:val="00DA25B0"/>
    <w:rsid w:val="00DA264D"/>
    <w:rsid w:val="00DA2725"/>
    <w:rsid w:val="00DA27B4"/>
    <w:rsid w:val="00DA281B"/>
    <w:rsid w:val="00DA29D3"/>
    <w:rsid w:val="00DA2A65"/>
    <w:rsid w:val="00DA2A8E"/>
    <w:rsid w:val="00DA2B59"/>
    <w:rsid w:val="00DA2DA3"/>
    <w:rsid w:val="00DA2F01"/>
    <w:rsid w:val="00DA2FF1"/>
    <w:rsid w:val="00DA30C9"/>
    <w:rsid w:val="00DA3198"/>
    <w:rsid w:val="00DA3225"/>
    <w:rsid w:val="00DA351E"/>
    <w:rsid w:val="00DA359B"/>
    <w:rsid w:val="00DA35B1"/>
    <w:rsid w:val="00DA35DD"/>
    <w:rsid w:val="00DA37D4"/>
    <w:rsid w:val="00DA3877"/>
    <w:rsid w:val="00DA39FD"/>
    <w:rsid w:val="00DA3A14"/>
    <w:rsid w:val="00DA3B62"/>
    <w:rsid w:val="00DA3BDE"/>
    <w:rsid w:val="00DA3C7C"/>
    <w:rsid w:val="00DA3E04"/>
    <w:rsid w:val="00DA3EC5"/>
    <w:rsid w:val="00DA3ED2"/>
    <w:rsid w:val="00DA3F3D"/>
    <w:rsid w:val="00DA3F6C"/>
    <w:rsid w:val="00DA405E"/>
    <w:rsid w:val="00DA41FB"/>
    <w:rsid w:val="00DA4245"/>
    <w:rsid w:val="00DA42BA"/>
    <w:rsid w:val="00DA432C"/>
    <w:rsid w:val="00DA44C3"/>
    <w:rsid w:val="00DA4510"/>
    <w:rsid w:val="00DA451D"/>
    <w:rsid w:val="00DA46A0"/>
    <w:rsid w:val="00DA47CD"/>
    <w:rsid w:val="00DA4932"/>
    <w:rsid w:val="00DA4A3B"/>
    <w:rsid w:val="00DA4B09"/>
    <w:rsid w:val="00DA4B4E"/>
    <w:rsid w:val="00DA4C94"/>
    <w:rsid w:val="00DA4D45"/>
    <w:rsid w:val="00DA4ED4"/>
    <w:rsid w:val="00DA4F1E"/>
    <w:rsid w:val="00DA4F52"/>
    <w:rsid w:val="00DA4F5F"/>
    <w:rsid w:val="00DA505D"/>
    <w:rsid w:val="00DA50FF"/>
    <w:rsid w:val="00DA512D"/>
    <w:rsid w:val="00DA54B1"/>
    <w:rsid w:val="00DA54CB"/>
    <w:rsid w:val="00DA54F0"/>
    <w:rsid w:val="00DA551E"/>
    <w:rsid w:val="00DA5761"/>
    <w:rsid w:val="00DA58A6"/>
    <w:rsid w:val="00DA5A4F"/>
    <w:rsid w:val="00DA5CE6"/>
    <w:rsid w:val="00DA5F38"/>
    <w:rsid w:val="00DA600A"/>
    <w:rsid w:val="00DA6050"/>
    <w:rsid w:val="00DA6106"/>
    <w:rsid w:val="00DA61D4"/>
    <w:rsid w:val="00DA6253"/>
    <w:rsid w:val="00DA6451"/>
    <w:rsid w:val="00DA64EC"/>
    <w:rsid w:val="00DA64F0"/>
    <w:rsid w:val="00DA6546"/>
    <w:rsid w:val="00DA6625"/>
    <w:rsid w:val="00DA6709"/>
    <w:rsid w:val="00DA6710"/>
    <w:rsid w:val="00DA6766"/>
    <w:rsid w:val="00DA6A4C"/>
    <w:rsid w:val="00DA6B36"/>
    <w:rsid w:val="00DA6C1B"/>
    <w:rsid w:val="00DA6D87"/>
    <w:rsid w:val="00DA703A"/>
    <w:rsid w:val="00DA707C"/>
    <w:rsid w:val="00DA70C2"/>
    <w:rsid w:val="00DA70F8"/>
    <w:rsid w:val="00DA7156"/>
    <w:rsid w:val="00DA72CB"/>
    <w:rsid w:val="00DA7478"/>
    <w:rsid w:val="00DA74F9"/>
    <w:rsid w:val="00DA7570"/>
    <w:rsid w:val="00DA75AF"/>
    <w:rsid w:val="00DA75F8"/>
    <w:rsid w:val="00DA7852"/>
    <w:rsid w:val="00DA7A3D"/>
    <w:rsid w:val="00DA7A86"/>
    <w:rsid w:val="00DA7CC8"/>
    <w:rsid w:val="00DA7D2B"/>
    <w:rsid w:val="00DA7D44"/>
    <w:rsid w:val="00DA7EA1"/>
    <w:rsid w:val="00DA7F1E"/>
    <w:rsid w:val="00DA7F43"/>
    <w:rsid w:val="00DA7F75"/>
    <w:rsid w:val="00DADDC5"/>
    <w:rsid w:val="00DB0084"/>
    <w:rsid w:val="00DB00FE"/>
    <w:rsid w:val="00DB0123"/>
    <w:rsid w:val="00DB03E2"/>
    <w:rsid w:val="00DB049C"/>
    <w:rsid w:val="00DB0521"/>
    <w:rsid w:val="00DB0546"/>
    <w:rsid w:val="00DB0566"/>
    <w:rsid w:val="00DB057C"/>
    <w:rsid w:val="00DB05AA"/>
    <w:rsid w:val="00DB0754"/>
    <w:rsid w:val="00DB08F7"/>
    <w:rsid w:val="00DB08FD"/>
    <w:rsid w:val="00DB0917"/>
    <w:rsid w:val="00DB099C"/>
    <w:rsid w:val="00DB0A8D"/>
    <w:rsid w:val="00DB0B43"/>
    <w:rsid w:val="00DB0C15"/>
    <w:rsid w:val="00DB0C39"/>
    <w:rsid w:val="00DB0E76"/>
    <w:rsid w:val="00DB0EFC"/>
    <w:rsid w:val="00DB1106"/>
    <w:rsid w:val="00DB11D0"/>
    <w:rsid w:val="00DB120E"/>
    <w:rsid w:val="00DB1516"/>
    <w:rsid w:val="00DB1522"/>
    <w:rsid w:val="00DB15AE"/>
    <w:rsid w:val="00DB1669"/>
    <w:rsid w:val="00DB16D6"/>
    <w:rsid w:val="00DB1711"/>
    <w:rsid w:val="00DB1807"/>
    <w:rsid w:val="00DB1826"/>
    <w:rsid w:val="00DB1872"/>
    <w:rsid w:val="00DB19C2"/>
    <w:rsid w:val="00DB1A24"/>
    <w:rsid w:val="00DB1A6F"/>
    <w:rsid w:val="00DB1B05"/>
    <w:rsid w:val="00DB1B48"/>
    <w:rsid w:val="00DB1B53"/>
    <w:rsid w:val="00DB1C1F"/>
    <w:rsid w:val="00DB1C4A"/>
    <w:rsid w:val="00DB1D25"/>
    <w:rsid w:val="00DB1D75"/>
    <w:rsid w:val="00DB1E3B"/>
    <w:rsid w:val="00DB1E42"/>
    <w:rsid w:val="00DB1FD3"/>
    <w:rsid w:val="00DB20D5"/>
    <w:rsid w:val="00DB234D"/>
    <w:rsid w:val="00DB235D"/>
    <w:rsid w:val="00DB253D"/>
    <w:rsid w:val="00DB2610"/>
    <w:rsid w:val="00DB2707"/>
    <w:rsid w:val="00DB2912"/>
    <w:rsid w:val="00DB2B15"/>
    <w:rsid w:val="00DB2B23"/>
    <w:rsid w:val="00DB2C62"/>
    <w:rsid w:val="00DB2C77"/>
    <w:rsid w:val="00DB2C8F"/>
    <w:rsid w:val="00DB2C9B"/>
    <w:rsid w:val="00DB2D34"/>
    <w:rsid w:val="00DB2E53"/>
    <w:rsid w:val="00DB2EF5"/>
    <w:rsid w:val="00DB2F4C"/>
    <w:rsid w:val="00DB3104"/>
    <w:rsid w:val="00DB3177"/>
    <w:rsid w:val="00DB32AA"/>
    <w:rsid w:val="00DB33C4"/>
    <w:rsid w:val="00DB3438"/>
    <w:rsid w:val="00DB3456"/>
    <w:rsid w:val="00DB346E"/>
    <w:rsid w:val="00DB34C7"/>
    <w:rsid w:val="00DB3528"/>
    <w:rsid w:val="00DB3589"/>
    <w:rsid w:val="00DB35A6"/>
    <w:rsid w:val="00DB369E"/>
    <w:rsid w:val="00DB36B6"/>
    <w:rsid w:val="00DB36E2"/>
    <w:rsid w:val="00DB37DD"/>
    <w:rsid w:val="00DB3864"/>
    <w:rsid w:val="00DB3A31"/>
    <w:rsid w:val="00DB3A6D"/>
    <w:rsid w:val="00DB3A78"/>
    <w:rsid w:val="00DB3BAA"/>
    <w:rsid w:val="00DB3BF7"/>
    <w:rsid w:val="00DB3C07"/>
    <w:rsid w:val="00DB3D18"/>
    <w:rsid w:val="00DB3D97"/>
    <w:rsid w:val="00DB3DF5"/>
    <w:rsid w:val="00DB3E96"/>
    <w:rsid w:val="00DB3F2E"/>
    <w:rsid w:val="00DB41D0"/>
    <w:rsid w:val="00DB41E1"/>
    <w:rsid w:val="00DB4323"/>
    <w:rsid w:val="00DB4382"/>
    <w:rsid w:val="00DB4571"/>
    <w:rsid w:val="00DB457D"/>
    <w:rsid w:val="00DB4657"/>
    <w:rsid w:val="00DB4662"/>
    <w:rsid w:val="00DB47E1"/>
    <w:rsid w:val="00DB4829"/>
    <w:rsid w:val="00DB4938"/>
    <w:rsid w:val="00DB49C4"/>
    <w:rsid w:val="00DB4A30"/>
    <w:rsid w:val="00DB4CB1"/>
    <w:rsid w:val="00DB4CF7"/>
    <w:rsid w:val="00DB4D00"/>
    <w:rsid w:val="00DB4D07"/>
    <w:rsid w:val="00DB4D47"/>
    <w:rsid w:val="00DB4ED4"/>
    <w:rsid w:val="00DB4F68"/>
    <w:rsid w:val="00DB4FB3"/>
    <w:rsid w:val="00DB4FBC"/>
    <w:rsid w:val="00DB5120"/>
    <w:rsid w:val="00DB530E"/>
    <w:rsid w:val="00DB530F"/>
    <w:rsid w:val="00DB5391"/>
    <w:rsid w:val="00DB53B0"/>
    <w:rsid w:val="00DB54DC"/>
    <w:rsid w:val="00DB54EE"/>
    <w:rsid w:val="00DB5561"/>
    <w:rsid w:val="00DB55A5"/>
    <w:rsid w:val="00DB5649"/>
    <w:rsid w:val="00DB56F6"/>
    <w:rsid w:val="00DB5775"/>
    <w:rsid w:val="00DB5841"/>
    <w:rsid w:val="00DB5937"/>
    <w:rsid w:val="00DB59A4"/>
    <w:rsid w:val="00DB5A12"/>
    <w:rsid w:val="00DB5AD6"/>
    <w:rsid w:val="00DB5B76"/>
    <w:rsid w:val="00DB5C51"/>
    <w:rsid w:val="00DB5CD2"/>
    <w:rsid w:val="00DB5DC8"/>
    <w:rsid w:val="00DB5E37"/>
    <w:rsid w:val="00DB5ED4"/>
    <w:rsid w:val="00DB5F30"/>
    <w:rsid w:val="00DB6246"/>
    <w:rsid w:val="00DB625E"/>
    <w:rsid w:val="00DB6268"/>
    <w:rsid w:val="00DB62F9"/>
    <w:rsid w:val="00DB63D8"/>
    <w:rsid w:val="00DB64D3"/>
    <w:rsid w:val="00DB65BE"/>
    <w:rsid w:val="00DB6619"/>
    <w:rsid w:val="00DB66A9"/>
    <w:rsid w:val="00DB66FE"/>
    <w:rsid w:val="00DB673C"/>
    <w:rsid w:val="00DB6963"/>
    <w:rsid w:val="00DB6A08"/>
    <w:rsid w:val="00DB6A21"/>
    <w:rsid w:val="00DB6A27"/>
    <w:rsid w:val="00DB6B7E"/>
    <w:rsid w:val="00DB6CB4"/>
    <w:rsid w:val="00DB6EE4"/>
    <w:rsid w:val="00DB7099"/>
    <w:rsid w:val="00DB70BC"/>
    <w:rsid w:val="00DB70DF"/>
    <w:rsid w:val="00DB725A"/>
    <w:rsid w:val="00DB729F"/>
    <w:rsid w:val="00DB72AD"/>
    <w:rsid w:val="00DB72FC"/>
    <w:rsid w:val="00DB7394"/>
    <w:rsid w:val="00DB7598"/>
    <w:rsid w:val="00DB789F"/>
    <w:rsid w:val="00DB7B20"/>
    <w:rsid w:val="00DB7BCB"/>
    <w:rsid w:val="00DB7C1E"/>
    <w:rsid w:val="00DB7D1E"/>
    <w:rsid w:val="00DB7D54"/>
    <w:rsid w:val="00DB7E29"/>
    <w:rsid w:val="00DB7EBE"/>
    <w:rsid w:val="00DB7FE3"/>
    <w:rsid w:val="00DC0055"/>
    <w:rsid w:val="00DC005B"/>
    <w:rsid w:val="00DC012F"/>
    <w:rsid w:val="00DC01E0"/>
    <w:rsid w:val="00DC0480"/>
    <w:rsid w:val="00DC0490"/>
    <w:rsid w:val="00DC04A7"/>
    <w:rsid w:val="00DC05D5"/>
    <w:rsid w:val="00DC0696"/>
    <w:rsid w:val="00DC07C2"/>
    <w:rsid w:val="00DC081F"/>
    <w:rsid w:val="00DC086D"/>
    <w:rsid w:val="00DC092F"/>
    <w:rsid w:val="00DC0942"/>
    <w:rsid w:val="00DC09E7"/>
    <w:rsid w:val="00DC0C76"/>
    <w:rsid w:val="00DC0DA8"/>
    <w:rsid w:val="00DC10A8"/>
    <w:rsid w:val="00DC10D6"/>
    <w:rsid w:val="00DC10DC"/>
    <w:rsid w:val="00DC1114"/>
    <w:rsid w:val="00DC1121"/>
    <w:rsid w:val="00DC124F"/>
    <w:rsid w:val="00DC1269"/>
    <w:rsid w:val="00DC132D"/>
    <w:rsid w:val="00DC1486"/>
    <w:rsid w:val="00DC14C0"/>
    <w:rsid w:val="00DC14D9"/>
    <w:rsid w:val="00DC16C2"/>
    <w:rsid w:val="00DC170D"/>
    <w:rsid w:val="00DC17FA"/>
    <w:rsid w:val="00DC1890"/>
    <w:rsid w:val="00DC18DE"/>
    <w:rsid w:val="00DC1AB6"/>
    <w:rsid w:val="00DC1AFE"/>
    <w:rsid w:val="00DC1B5F"/>
    <w:rsid w:val="00DC1B6A"/>
    <w:rsid w:val="00DC1D53"/>
    <w:rsid w:val="00DC1EB5"/>
    <w:rsid w:val="00DC1ED4"/>
    <w:rsid w:val="00DC1FFA"/>
    <w:rsid w:val="00DC20A2"/>
    <w:rsid w:val="00DC2158"/>
    <w:rsid w:val="00DC2180"/>
    <w:rsid w:val="00DC2339"/>
    <w:rsid w:val="00DC253C"/>
    <w:rsid w:val="00DC257B"/>
    <w:rsid w:val="00DC25A9"/>
    <w:rsid w:val="00DC261D"/>
    <w:rsid w:val="00DC269C"/>
    <w:rsid w:val="00DC27B7"/>
    <w:rsid w:val="00DC2981"/>
    <w:rsid w:val="00DC2A86"/>
    <w:rsid w:val="00DC2CB4"/>
    <w:rsid w:val="00DC2DC9"/>
    <w:rsid w:val="00DC2F99"/>
    <w:rsid w:val="00DC3084"/>
    <w:rsid w:val="00DC3095"/>
    <w:rsid w:val="00DC311B"/>
    <w:rsid w:val="00DC3214"/>
    <w:rsid w:val="00DC3242"/>
    <w:rsid w:val="00DC330F"/>
    <w:rsid w:val="00DC3321"/>
    <w:rsid w:val="00DC3372"/>
    <w:rsid w:val="00DC339C"/>
    <w:rsid w:val="00DC3512"/>
    <w:rsid w:val="00DC365E"/>
    <w:rsid w:val="00DC373A"/>
    <w:rsid w:val="00DC378F"/>
    <w:rsid w:val="00DC37DC"/>
    <w:rsid w:val="00DC37E4"/>
    <w:rsid w:val="00DC3A44"/>
    <w:rsid w:val="00DC3A89"/>
    <w:rsid w:val="00DC3A9B"/>
    <w:rsid w:val="00DC3C63"/>
    <w:rsid w:val="00DC3D21"/>
    <w:rsid w:val="00DC3D81"/>
    <w:rsid w:val="00DC3E7D"/>
    <w:rsid w:val="00DC3F18"/>
    <w:rsid w:val="00DC3F83"/>
    <w:rsid w:val="00DC4018"/>
    <w:rsid w:val="00DC4043"/>
    <w:rsid w:val="00DC409B"/>
    <w:rsid w:val="00DC41D8"/>
    <w:rsid w:val="00DC42E8"/>
    <w:rsid w:val="00DC4466"/>
    <w:rsid w:val="00DC44A2"/>
    <w:rsid w:val="00DC4508"/>
    <w:rsid w:val="00DC4512"/>
    <w:rsid w:val="00DC4557"/>
    <w:rsid w:val="00DC455F"/>
    <w:rsid w:val="00DC45BE"/>
    <w:rsid w:val="00DC460C"/>
    <w:rsid w:val="00DC46D0"/>
    <w:rsid w:val="00DC49F3"/>
    <w:rsid w:val="00DC4B77"/>
    <w:rsid w:val="00DC4BFA"/>
    <w:rsid w:val="00DC4CAF"/>
    <w:rsid w:val="00DC5059"/>
    <w:rsid w:val="00DC50D8"/>
    <w:rsid w:val="00DC5239"/>
    <w:rsid w:val="00DC526B"/>
    <w:rsid w:val="00DC532A"/>
    <w:rsid w:val="00DC532E"/>
    <w:rsid w:val="00DC534B"/>
    <w:rsid w:val="00DC5380"/>
    <w:rsid w:val="00DC5621"/>
    <w:rsid w:val="00DC5816"/>
    <w:rsid w:val="00DC58A1"/>
    <w:rsid w:val="00DC591C"/>
    <w:rsid w:val="00DC593A"/>
    <w:rsid w:val="00DC59D6"/>
    <w:rsid w:val="00DC5A6D"/>
    <w:rsid w:val="00DC5AED"/>
    <w:rsid w:val="00DC5BEE"/>
    <w:rsid w:val="00DC5C84"/>
    <w:rsid w:val="00DC5D25"/>
    <w:rsid w:val="00DC5DA1"/>
    <w:rsid w:val="00DC5DAC"/>
    <w:rsid w:val="00DC5F12"/>
    <w:rsid w:val="00DC5F5C"/>
    <w:rsid w:val="00DC6039"/>
    <w:rsid w:val="00DC62A8"/>
    <w:rsid w:val="00DC65E8"/>
    <w:rsid w:val="00DC66CB"/>
    <w:rsid w:val="00DC689F"/>
    <w:rsid w:val="00DC68E4"/>
    <w:rsid w:val="00DC68F5"/>
    <w:rsid w:val="00DC6AB6"/>
    <w:rsid w:val="00DC6AF5"/>
    <w:rsid w:val="00DC6B7A"/>
    <w:rsid w:val="00DC6C9A"/>
    <w:rsid w:val="00DC6EDB"/>
    <w:rsid w:val="00DC6FDE"/>
    <w:rsid w:val="00DC7059"/>
    <w:rsid w:val="00DC7193"/>
    <w:rsid w:val="00DC71AA"/>
    <w:rsid w:val="00DC723C"/>
    <w:rsid w:val="00DC77B8"/>
    <w:rsid w:val="00DC7AE1"/>
    <w:rsid w:val="00DC7B0D"/>
    <w:rsid w:val="00DC7C07"/>
    <w:rsid w:val="00DC7C70"/>
    <w:rsid w:val="00DC7D15"/>
    <w:rsid w:val="00DC7DA8"/>
    <w:rsid w:val="00DC7FEF"/>
    <w:rsid w:val="00DCF1CC"/>
    <w:rsid w:val="00DD00AA"/>
    <w:rsid w:val="00DD014A"/>
    <w:rsid w:val="00DD01D4"/>
    <w:rsid w:val="00DD024A"/>
    <w:rsid w:val="00DD0259"/>
    <w:rsid w:val="00DD0294"/>
    <w:rsid w:val="00DD02ED"/>
    <w:rsid w:val="00DD03DB"/>
    <w:rsid w:val="00DD0681"/>
    <w:rsid w:val="00DD0833"/>
    <w:rsid w:val="00DD08D6"/>
    <w:rsid w:val="00DD0A72"/>
    <w:rsid w:val="00DD0AAE"/>
    <w:rsid w:val="00DD0AD1"/>
    <w:rsid w:val="00DD0ADD"/>
    <w:rsid w:val="00DD0B0E"/>
    <w:rsid w:val="00DD0E8D"/>
    <w:rsid w:val="00DD0F5E"/>
    <w:rsid w:val="00DD0FA2"/>
    <w:rsid w:val="00DD0FEE"/>
    <w:rsid w:val="00DD0FFA"/>
    <w:rsid w:val="00DD10D8"/>
    <w:rsid w:val="00DD13DB"/>
    <w:rsid w:val="00DD14EB"/>
    <w:rsid w:val="00DD1502"/>
    <w:rsid w:val="00DD15C3"/>
    <w:rsid w:val="00DD172F"/>
    <w:rsid w:val="00DD181B"/>
    <w:rsid w:val="00DD1B44"/>
    <w:rsid w:val="00DD1B72"/>
    <w:rsid w:val="00DD1BF1"/>
    <w:rsid w:val="00DD1C2D"/>
    <w:rsid w:val="00DD1CB6"/>
    <w:rsid w:val="00DD1DE0"/>
    <w:rsid w:val="00DD1F05"/>
    <w:rsid w:val="00DD203E"/>
    <w:rsid w:val="00DD20A3"/>
    <w:rsid w:val="00DD2158"/>
    <w:rsid w:val="00DD21E3"/>
    <w:rsid w:val="00DD2559"/>
    <w:rsid w:val="00DD25EE"/>
    <w:rsid w:val="00DD2641"/>
    <w:rsid w:val="00DD267F"/>
    <w:rsid w:val="00DD2716"/>
    <w:rsid w:val="00DD2792"/>
    <w:rsid w:val="00DD29BB"/>
    <w:rsid w:val="00DD2B75"/>
    <w:rsid w:val="00DD2C01"/>
    <w:rsid w:val="00DD2C2C"/>
    <w:rsid w:val="00DD2C3B"/>
    <w:rsid w:val="00DD2CE9"/>
    <w:rsid w:val="00DD2F73"/>
    <w:rsid w:val="00DD3049"/>
    <w:rsid w:val="00DD3182"/>
    <w:rsid w:val="00DD3395"/>
    <w:rsid w:val="00DD33E8"/>
    <w:rsid w:val="00DD342A"/>
    <w:rsid w:val="00DD3447"/>
    <w:rsid w:val="00DD3477"/>
    <w:rsid w:val="00DD3510"/>
    <w:rsid w:val="00DD359E"/>
    <w:rsid w:val="00DD3605"/>
    <w:rsid w:val="00DD3699"/>
    <w:rsid w:val="00DD3853"/>
    <w:rsid w:val="00DD38F4"/>
    <w:rsid w:val="00DD39A7"/>
    <w:rsid w:val="00DD3A7C"/>
    <w:rsid w:val="00DD3AA7"/>
    <w:rsid w:val="00DD3B70"/>
    <w:rsid w:val="00DD3BDB"/>
    <w:rsid w:val="00DD3BF7"/>
    <w:rsid w:val="00DD3C38"/>
    <w:rsid w:val="00DD3CC6"/>
    <w:rsid w:val="00DD3DA2"/>
    <w:rsid w:val="00DD3E3E"/>
    <w:rsid w:val="00DD3E70"/>
    <w:rsid w:val="00DD3EF1"/>
    <w:rsid w:val="00DD3FAF"/>
    <w:rsid w:val="00DD3FBC"/>
    <w:rsid w:val="00DD3FC8"/>
    <w:rsid w:val="00DD4023"/>
    <w:rsid w:val="00DD409B"/>
    <w:rsid w:val="00DD40FC"/>
    <w:rsid w:val="00DD4115"/>
    <w:rsid w:val="00DD414D"/>
    <w:rsid w:val="00DD42B9"/>
    <w:rsid w:val="00DD4347"/>
    <w:rsid w:val="00DD43F8"/>
    <w:rsid w:val="00DD447D"/>
    <w:rsid w:val="00DD4485"/>
    <w:rsid w:val="00DD460C"/>
    <w:rsid w:val="00DD465C"/>
    <w:rsid w:val="00DD468A"/>
    <w:rsid w:val="00DD46B8"/>
    <w:rsid w:val="00DD4982"/>
    <w:rsid w:val="00DD4A75"/>
    <w:rsid w:val="00DD4A8A"/>
    <w:rsid w:val="00DD4A90"/>
    <w:rsid w:val="00DD4D6A"/>
    <w:rsid w:val="00DD4DBF"/>
    <w:rsid w:val="00DD4DC1"/>
    <w:rsid w:val="00DD4FB4"/>
    <w:rsid w:val="00DD503E"/>
    <w:rsid w:val="00DD507A"/>
    <w:rsid w:val="00DD511D"/>
    <w:rsid w:val="00DD518C"/>
    <w:rsid w:val="00DD51DE"/>
    <w:rsid w:val="00DD5245"/>
    <w:rsid w:val="00DD52CF"/>
    <w:rsid w:val="00DD52DB"/>
    <w:rsid w:val="00DD535F"/>
    <w:rsid w:val="00DD5575"/>
    <w:rsid w:val="00DD57C7"/>
    <w:rsid w:val="00DD5801"/>
    <w:rsid w:val="00DD5910"/>
    <w:rsid w:val="00DD59C0"/>
    <w:rsid w:val="00DD5AC6"/>
    <w:rsid w:val="00DD5AED"/>
    <w:rsid w:val="00DD5B0F"/>
    <w:rsid w:val="00DD5B8A"/>
    <w:rsid w:val="00DD5B92"/>
    <w:rsid w:val="00DD5BB5"/>
    <w:rsid w:val="00DD5D85"/>
    <w:rsid w:val="00DD5EA0"/>
    <w:rsid w:val="00DD6020"/>
    <w:rsid w:val="00DD60D9"/>
    <w:rsid w:val="00DD621A"/>
    <w:rsid w:val="00DD6354"/>
    <w:rsid w:val="00DD640E"/>
    <w:rsid w:val="00DD6423"/>
    <w:rsid w:val="00DD64B3"/>
    <w:rsid w:val="00DD6733"/>
    <w:rsid w:val="00DD67DD"/>
    <w:rsid w:val="00DD68C2"/>
    <w:rsid w:val="00DD68F1"/>
    <w:rsid w:val="00DD6928"/>
    <w:rsid w:val="00DD6965"/>
    <w:rsid w:val="00DD6982"/>
    <w:rsid w:val="00DD698C"/>
    <w:rsid w:val="00DD6ADB"/>
    <w:rsid w:val="00DD6B7E"/>
    <w:rsid w:val="00DD6C6C"/>
    <w:rsid w:val="00DD6E6D"/>
    <w:rsid w:val="00DD6EDA"/>
    <w:rsid w:val="00DD6EF5"/>
    <w:rsid w:val="00DD6FC3"/>
    <w:rsid w:val="00DD7097"/>
    <w:rsid w:val="00DD7122"/>
    <w:rsid w:val="00DD72A6"/>
    <w:rsid w:val="00DD72C5"/>
    <w:rsid w:val="00DD738B"/>
    <w:rsid w:val="00DD74CE"/>
    <w:rsid w:val="00DD76A4"/>
    <w:rsid w:val="00DD76AA"/>
    <w:rsid w:val="00DD76D3"/>
    <w:rsid w:val="00DD77C2"/>
    <w:rsid w:val="00DD79F3"/>
    <w:rsid w:val="00DD7B51"/>
    <w:rsid w:val="00DD7BC1"/>
    <w:rsid w:val="00DD7BED"/>
    <w:rsid w:val="00DD7CF4"/>
    <w:rsid w:val="00DD7D94"/>
    <w:rsid w:val="00DD7F09"/>
    <w:rsid w:val="00DD7FB7"/>
    <w:rsid w:val="00DDABEF"/>
    <w:rsid w:val="00DE0001"/>
    <w:rsid w:val="00DE0071"/>
    <w:rsid w:val="00DE008D"/>
    <w:rsid w:val="00DE00E4"/>
    <w:rsid w:val="00DE0158"/>
    <w:rsid w:val="00DE0258"/>
    <w:rsid w:val="00DE0411"/>
    <w:rsid w:val="00DE0412"/>
    <w:rsid w:val="00DE050F"/>
    <w:rsid w:val="00DE0562"/>
    <w:rsid w:val="00DE05D7"/>
    <w:rsid w:val="00DE062A"/>
    <w:rsid w:val="00DE0773"/>
    <w:rsid w:val="00DE0783"/>
    <w:rsid w:val="00DE0958"/>
    <w:rsid w:val="00DE09B7"/>
    <w:rsid w:val="00DE0A41"/>
    <w:rsid w:val="00DE0BE5"/>
    <w:rsid w:val="00DE0C7D"/>
    <w:rsid w:val="00DE0D5E"/>
    <w:rsid w:val="00DE0DB9"/>
    <w:rsid w:val="00DE0DF2"/>
    <w:rsid w:val="00DE0E6B"/>
    <w:rsid w:val="00DE0E95"/>
    <w:rsid w:val="00DE0E9A"/>
    <w:rsid w:val="00DE0EA3"/>
    <w:rsid w:val="00DE0EBE"/>
    <w:rsid w:val="00DE10F2"/>
    <w:rsid w:val="00DE14A1"/>
    <w:rsid w:val="00DE1511"/>
    <w:rsid w:val="00DE15E3"/>
    <w:rsid w:val="00DE168A"/>
    <w:rsid w:val="00DE1884"/>
    <w:rsid w:val="00DE19EA"/>
    <w:rsid w:val="00DE1A1F"/>
    <w:rsid w:val="00DE1A6B"/>
    <w:rsid w:val="00DE1BD6"/>
    <w:rsid w:val="00DE1DC6"/>
    <w:rsid w:val="00DE1E00"/>
    <w:rsid w:val="00DE1E62"/>
    <w:rsid w:val="00DE1EE9"/>
    <w:rsid w:val="00DE2043"/>
    <w:rsid w:val="00DE210C"/>
    <w:rsid w:val="00DE2280"/>
    <w:rsid w:val="00DE22EA"/>
    <w:rsid w:val="00DE230D"/>
    <w:rsid w:val="00DE24E8"/>
    <w:rsid w:val="00DE264B"/>
    <w:rsid w:val="00DE264E"/>
    <w:rsid w:val="00DE265A"/>
    <w:rsid w:val="00DE2717"/>
    <w:rsid w:val="00DE27B1"/>
    <w:rsid w:val="00DE2816"/>
    <w:rsid w:val="00DE28A7"/>
    <w:rsid w:val="00DE2A68"/>
    <w:rsid w:val="00DE2A81"/>
    <w:rsid w:val="00DE2D37"/>
    <w:rsid w:val="00DE2D3F"/>
    <w:rsid w:val="00DE2E56"/>
    <w:rsid w:val="00DE2F19"/>
    <w:rsid w:val="00DE2F88"/>
    <w:rsid w:val="00DE2F8F"/>
    <w:rsid w:val="00DE30BE"/>
    <w:rsid w:val="00DE314D"/>
    <w:rsid w:val="00DE31A4"/>
    <w:rsid w:val="00DE352C"/>
    <w:rsid w:val="00DE3663"/>
    <w:rsid w:val="00DE3683"/>
    <w:rsid w:val="00DE3716"/>
    <w:rsid w:val="00DE37A6"/>
    <w:rsid w:val="00DE37FE"/>
    <w:rsid w:val="00DE3AA7"/>
    <w:rsid w:val="00DE3B6D"/>
    <w:rsid w:val="00DE3E60"/>
    <w:rsid w:val="00DE3FB8"/>
    <w:rsid w:val="00DE4010"/>
    <w:rsid w:val="00DE40DE"/>
    <w:rsid w:val="00DE41C8"/>
    <w:rsid w:val="00DE4261"/>
    <w:rsid w:val="00DE42CF"/>
    <w:rsid w:val="00DE4438"/>
    <w:rsid w:val="00DE4564"/>
    <w:rsid w:val="00DE46B0"/>
    <w:rsid w:val="00DE48A1"/>
    <w:rsid w:val="00DE48D2"/>
    <w:rsid w:val="00DE4A36"/>
    <w:rsid w:val="00DE4A94"/>
    <w:rsid w:val="00DE4ABE"/>
    <w:rsid w:val="00DE4BA1"/>
    <w:rsid w:val="00DE4BC2"/>
    <w:rsid w:val="00DE4CAD"/>
    <w:rsid w:val="00DE4CDD"/>
    <w:rsid w:val="00DE4D0D"/>
    <w:rsid w:val="00DE4DA1"/>
    <w:rsid w:val="00DE4F2C"/>
    <w:rsid w:val="00DE510C"/>
    <w:rsid w:val="00DE51EB"/>
    <w:rsid w:val="00DE51F7"/>
    <w:rsid w:val="00DE520E"/>
    <w:rsid w:val="00DE53A3"/>
    <w:rsid w:val="00DE53E7"/>
    <w:rsid w:val="00DE5440"/>
    <w:rsid w:val="00DE56AF"/>
    <w:rsid w:val="00DE574A"/>
    <w:rsid w:val="00DE576E"/>
    <w:rsid w:val="00DE57D0"/>
    <w:rsid w:val="00DE5B0E"/>
    <w:rsid w:val="00DE5C43"/>
    <w:rsid w:val="00DE5D01"/>
    <w:rsid w:val="00DE5E67"/>
    <w:rsid w:val="00DE5EA3"/>
    <w:rsid w:val="00DE5EF5"/>
    <w:rsid w:val="00DE60D5"/>
    <w:rsid w:val="00DE6182"/>
    <w:rsid w:val="00DE61F1"/>
    <w:rsid w:val="00DE622F"/>
    <w:rsid w:val="00DE6316"/>
    <w:rsid w:val="00DE63DD"/>
    <w:rsid w:val="00DE6462"/>
    <w:rsid w:val="00DE653F"/>
    <w:rsid w:val="00DE6609"/>
    <w:rsid w:val="00DE6615"/>
    <w:rsid w:val="00DE661B"/>
    <w:rsid w:val="00DE66CA"/>
    <w:rsid w:val="00DE67C5"/>
    <w:rsid w:val="00DE6840"/>
    <w:rsid w:val="00DE687F"/>
    <w:rsid w:val="00DE6D5E"/>
    <w:rsid w:val="00DE6ED1"/>
    <w:rsid w:val="00DE6EF2"/>
    <w:rsid w:val="00DE6FB9"/>
    <w:rsid w:val="00DE7041"/>
    <w:rsid w:val="00DE7214"/>
    <w:rsid w:val="00DE722A"/>
    <w:rsid w:val="00DE73C0"/>
    <w:rsid w:val="00DE7451"/>
    <w:rsid w:val="00DE7557"/>
    <w:rsid w:val="00DE7876"/>
    <w:rsid w:val="00DE7934"/>
    <w:rsid w:val="00DE7A54"/>
    <w:rsid w:val="00DE7AFE"/>
    <w:rsid w:val="00DE7BFA"/>
    <w:rsid w:val="00DE7C4F"/>
    <w:rsid w:val="00DE7E85"/>
    <w:rsid w:val="00DE7FB9"/>
    <w:rsid w:val="00DE7FCE"/>
    <w:rsid w:val="00DE7FE6"/>
    <w:rsid w:val="00DF0178"/>
    <w:rsid w:val="00DF01D2"/>
    <w:rsid w:val="00DF029D"/>
    <w:rsid w:val="00DF0300"/>
    <w:rsid w:val="00DF0384"/>
    <w:rsid w:val="00DF05A3"/>
    <w:rsid w:val="00DF05C9"/>
    <w:rsid w:val="00DF0609"/>
    <w:rsid w:val="00DF085A"/>
    <w:rsid w:val="00DF087A"/>
    <w:rsid w:val="00DF08E7"/>
    <w:rsid w:val="00DF08EA"/>
    <w:rsid w:val="00DF0A72"/>
    <w:rsid w:val="00DF0AA2"/>
    <w:rsid w:val="00DF0AB8"/>
    <w:rsid w:val="00DF0B60"/>
    <w:rsid w:val="00DF0BC7"/>
    <w:rsid w:val="00DF0C4F"/>
    <w:rsid w:val="00DF0CAE"/>
    <w:rsid w:val="00DF0D8A"/>
    <w:rsid w:val="00DF0DE5"/>
    <w:rsid w:val="00DF0E2B"/>
    <w:rsid w:val="00DF0F47"/>
    <w:rsid w:val="00DF0F76"/>
    <w:rsid w:val="00DF1062"/>
    <w:rsid w:val="00DF1315"/>
    <w:rsid w:val="00DF13D8"/>
    <w:rsid w:val="00DF142A"/>
    <w:rsid w:val="00DF165E"/>
    <w:rsid w:val="00DF17EE"/>
    <w:rsid w:val="00DF184A"/>
    <w:rsid w:val="00DF1C26"/>
    <w:rsid w:val="00DF1D52"/>
    <w:rsid w:val="00DF1DBB"/>
    <w:rsid w:val="00DF1DF6"/>
    <w:rsid w:val="00DF1F33"/>
    <w:rsid w:val="00DF1F42"/>
    <w:rsid w:val="00DF1F86"/>
    <w:rsid w:val="00DF203F"/>
    <w:rsid w:val="00DF2103"/>
    <w:rsid w:val="00DF2190"/>
    <w:rsid w:val="00DF21FB"/>
    <w:rsid w:val="00DF226F"/>
    <w:rsid w:val="00DF2382"/>
    <w:rsid w:val="00DF249D"/>
    <w:rsid w:val="00DF24B8"/>
    <w:rsid w:val="00DF2678"/>
    <w:rsid w:val="00DF28B4"/>
    <w:rsid w:val="00DF28E8"/>
    <w:rsid w:val="00DF28EE"/>
    <w:rsid w:val="00DF29D3"/>
    <w:rsid w:val="00DF2B3C"/>
    <w:rsid w:val="00DF2C34"/>
    <w:rsid w:val="00DF2C76"/>
    <w:rsid w:val="00DF2C78"/>
    <w:rsid w:val="00DF2CB4"/>
    <w:rsid w:val="00DF2E7C"/>
    <w:rsid w:val="00DF3065"/>
    <w:rsid w:val="00DF3176"/>
    <w:rsid w:val="00DF323E"/>
    <w:rsid w:val="00DF33CE"/>
    <w:rsid w:val="00DF3475"/>
    <w:rsid w:val="00DF349E"/>
    <w:rsid w:val="00DF34FA"/>
    <w:rsid w:val="00DF3723"/>
    <w:rsid w:val="00DF3727"/>
    <w:rsid w:val="00DF376F"/>
    <w:rsid w:val="00DF381A"/>
    <w:rsid w:val="00DF3825"/>
    <w:rsid w:val="00DF3826"/>
    <w:rsid w:val="00DF3898"/>
    <w:rsid w:val="00DF3962"/>
    <w:rsid w:val="00DF3A21"/>
    <w:rsid w:val="00DF3AEC"/>
    <w:rsid w:val="00DF3CBC"/>
    <w:rsid w:val="00DF3D75"/>
    <w:rsid w:val="00DF3E08"/>
    <w:rsid w:val="00DF3F05"/>
    <w:rsid w:val="00DF4094"/>
    <w:rsid w:val="00DF40C4"/>
    <w:rsid w:val="00DF4241"/>
    <w:rsid w:val="00DF4246"/>
    <w:rsid w:val="00DF42AF"/>
    <w:rsid w:val="00DF436C"/>
    <w:rsid w:val="00DF43E0"/>
    <w:rsid w:val="00DF444F"/>
    <w:rsid w:val="00DF44E2"/>
    <w:rsid w:val="00DF450A"/>
    <w:rsid w:val="00DF4589"/>
    <w:rsid w:val="00DF4665"/>
    <w:rsid w:val="00DF46F3"/>
    <w:rsid w:val="00DF4705"/>
    <w:rsid w:val="00DF4840"/>
    <w:rsid w:val="00DF49AC"/>
    <w:rsid w:val="00DF4B12"/>
    <w:rsid w:val="00DF4C08"/>
    <w:rsid w:val="00DF4CEC"/>
    <w:rsid w:val="00DF4E78"/>
    <w:rsid w:val="00DF4EE2"/>
    <w:rsid w:val="00DF4F2D"/>
    <w:rsid w:val="00DF4F80"/>
    <w:rsid w:val="00DF4FE9"/>
    <w:rsid w:val="00DF50AF"/>
    <w:rsid w:val="00DF5107"/>
    <w:rsid w:val="00DF5158"/>
    <w:rsid w:val="00DF5258"/>
    <w:rsid w:val="00DF5268"/>
    <w:rsid w:val="00DF545B"/>
    <w:rsid w:val="00DF5489"/>
    <w:rsid w:val="00DF56DE"/>
    <w:rsid w:val="00DF5707"/>
    <w:rsid w:val="00DF5712"/>
    <w:rsid w:val="00DF595C"/>
    <w:rsid w:val="00DF59A6"/>
    <w:rsid w:val="00DF5A0D"/>
    <w:rsid w:val="00DF5B5C"/>
    <w:rsid w:val="00DF5F1E"/>
    <w:rsid w:val="00DF6214"/>
    <w:rsid w:val="00DF6218"/>
    <w:rsid w:val="00DF62CA"/>
    <w:rsid w:val="00DF6340"/>
    <w:rsid w:val="00DF6391"/>
    <w:rsid w:val="00DF6483"/>
    <w:rsid w:val="00DF653A"/>
    <w:rsid w:val="00DF6598"/>
    <w:rsid w:val="00DF65F4"/>
    <w:rsid w:val="00DF661D"/>
    <w:rsid w:val="00DF672E"/>
    <w:rsid w:val="00DF687B"/>
    <w:rsid w:val="00DF69ED"/>
    <w:rsid w:val="00DF6CA0"/>
    <w:rsid w:val="00DF6D74"/>
    <w:rsid w:val="00DF6D93"/>
    <w:rsid w:val="00DF6DAB"/>
    <w:rsid w:val="00DF6ED5"/>
    <w:rsid w:val="00DF6F78"/>
    <w:rsid w:val="00DF6F85"/>
    <w:rsid w:val="00DF70FC"/>
    <w:rsid w:val="00DF71F3"/>
    <w:rsid w:val="00DF721B"/>
    <w:rsid w:val="00DF7231"/>
    <w:rsid w:val="00DF7383"/>
    <w:rsid w:val="00DF73B9"/>
    <w:rsid w:val="00DF7485"/>
    <w:rsid w:val="00DF74FB"/>
    <w:rsid w:val="00DF7952"/>
    <w:rsid w:val="00DF79BA"/>
    <w:rsid w:val="00DF7A0E"/>
    <w:rsid w:val="00DF7A25"/>
    <w:rsid w:val="00DF7A4B"/>
    <w:rsid w:val="00DF7AB2"/>
    <w:rsid w:val="00DF7AD8"/>
    <w:rsid w:val="00DF7C81"/>
    <w:rsid w:val="00DF7D0D"/>
    <w:rsid w:val="00DF7D74"/>
    <w:rsid w:val="00DF7E1B"/>
    <w:rsid w:val="00DF7E79"/>
    <w:rsid w:val="00DF7EDF"/>
    <w:rsid w:val="00DF7EE3"/>
    <w:rsid w:val="00E00040"/>
    <w:rsid w:val="00E00047"/>
    <w:rsid w:val="00E0005F"/>
    <w:rsid w:val="00E0007F"/>
    <w:rsid w:val="00E003D6"/>
    <w:rsid w:val="00E00418"/>
    <w:rsid w:val="00E0055A"/>
    <w:rsid w:val="00E005E2"/>
    <w:rsid w:val="00E005F4"/>
    <w:rsid w:val="00E00797"/>
    <w:rsid w:val="00E007A4"/>
    <w:rsid w:val="00E00B21"/>
    <w:rsid w:val="00E00B8B"/>
    <w:rsid w:val="00E00BC2"/>
    <w:rsid w:val="00E00C55"/>
    <w:rsid w:val="00E00CDE"/>
    <w:rsid w:val="00E00DB6"/>
    <w:rsid w:val="00E00E81"/>
    <w:rsid w:val="00E00EA3"/>
    <w:rsid w:val="00E00ECB"/>
    <w:rsid w:val="00E00F2A"/>
    <w:rsid w:val="00E0104D"/>
    <w:rsid w:val="00E010A8"/>
    <w:rsid w:val="00E011B2"/>
    <w:rsid w:val="00E011B9"/>
    <w:rsid w:val="00E0128A"/>
    <w:rsid w:val="00E0134C"/>
    <w:rsid w:val="00E013B8"/>
    <w:rsid w:val="00E01450"/>
    <w:rsid w:val="00E01470"/>
    <w:rsid w:val="00E015C2"/>
    <w:rsid w:val="00E019BF"/>
    <w:rsid w:val="00E019C3"/>
    <w:rsid w:val="00E019DE"/>
    <w:rsid w:val="00E019FB"/>
    <w:rsid w:val="00E01A99"/>
    <w:rsid w:val="00E01B82"/>
    <w:rsid w:val="00E01BA3"/>
    <w:rsid w:val="00E01C09"/>
    <w:rsid w:val="00E01CC9"/>
    <w:rsid w:val="00E01D3F"/>
    <w:rsid w:val="00E01D96"/>
    <w:rsid w:val="00E01E5F"/>
    <w:rsid w:val="00E01F3F"/>
    <w:rsid w:val="00E01F80"/>
    <w:rsid w:val="00E01FA6"/>
    <w:rsid w:val="00E02104"/>
    <w:rsid w:val="00E021BD"/>
    <w:rsid w:val="00E02301"/>
    <w:rsid w:val="00E02367"/>
    <w:rsid w:val="00E02375"/>
    <w:rsid w:val="00E02537"/>
    <w:rsid w:val="00E0259F"/>
    <w:rsid w:val="00E0267C"/>
    <w:rsid w:val="00E026AD"/>
    <w:rsid w:val="00E02705"/>
    <w:rsid w:val="00E0270F"/>
    <w:rsid w:val="00E02788"/>
    <w:rsid w:val="00E027FA"/>
    <w:rsid w:val="00E0298D"/>
    <w:rsid w:val="00E0299D"/>
    <w:rsid w:val="00E029A9"/>
    <w:rsid w:val="00E029DA"/>
    <w:rsid w:val="00E02AF6"/>
    <w:rsid w:val="00E02CA4"/>
    <w:rsid w:val="00E02E05"/>
    <w:rsid w:val="00E02ED0"/>
    <w:rsid w:val="00E02EDF"/>
    <w:rsid w:val="00E03230"/>
    <w:rsid w:val="00E03261"/>
    <w:rsid w:val="00E0337A"/>
    <w:rsid w:val="00E03548"/>
    <w:rsid w:val="00E03766"/>
    <w:rsid w:val="00E03771"/>
    <w:rsid w:val="00E03794"/>
    <w:rsid w:val="00E03799"/>
    <w:rsid w:val="00E03825"/>
    <w:rsid w:val="00E039D1"/>
    <w:rsid w:val="00E03B18"/>
    <w:rsid w:val="00E03ED9"/>
    <w:rsid w:val="00E04046"/>
    <w:rsid w:val="00E042BA"/>
    <w:rsid w:val="00E042DA"/>
    <w:rsid w:val="00E043D4"/>
    <w:rsid w:val="00E04472"/>
    <w:rsid w:val="00E044E3"/>
    <w:rsid w:val="00E04543"/>
    <w:rsid w:val="00E045A0"/>
    <w:rsid w:val="00E045E0"/>
    <w:rsid w:val="00E04650"/>
    <w:rsid w:val="00E04724"/>
    <w:rsid w:val="00E04917"/>
    <w:rsid w:val="00E0492D"/>
    <w:rsid w:val="00E04B62"/>
    <w:rsid w:val="00E04B7A"/>
    <w:rsid w:val="00E04BDA"/>
    <w:rsid w:val="00E04C2A"/>
    <w:rsid w:val="00E04C55"/>
    <w:rsid w:val="00E04C8A"/>
    <w:rsid w:val="00E04D52"/>
    <w:rsid w:val="00E04D7E"/>
    <w:rsid w:val="00E04DC3"/>
    <w:rsid w:val="00E04DD4"/>
    <w:rsid w:val="00E04FAF"/>
    <w:rsid w:val="00E0500F"/>
    <w:rsid w:val="00E050ED"/>
    <w:rsid w:val="00E0514B"/>
    <w:rsid w:val="00E051A8"/>
    <w:rsid w:val="00E05404"/>
    <w:rsid w:val="00E054A5"/>
    <w:rsid w:val="00E05518"/>
    <w:rsid w:val="00E05520"/>
    <w:rsid w:val="00E0558A"/>
    <w:rsid w:val="00E055B8"/>
    <w:rsid w:val="00E05660"/>
    <w:rsid w:val="00E05664"/>
    <w:rsid w:val="00E05744"/>
    <w:rsid w:val="00E057B1"/>
    <w:rsid w:val="00E057E7"/>
    <w:rsid w:val="00E058C8"/>
    <w:rsid w:val="00E058D8"/>
    <w:rsid w:val="00E0598C"/>
    <w:rsid w:val="00E05A01"/>
    <w:rsid w:val="00E05C80"/>
    <w:rsid w:val="00E05D6E"/>
    <w:rsid w:val="00E05E82"/>
    <w:rsid w:val="00E061C3"/>
    <w:rsid w:val="00E062BD"/>
    <w:rsid w:val="00E062F7"/>
    <w:rsid w:val="00E063F2"/>
    <w:rsid w:val="00E06495"/>
    <w:rsid w:val="00E06544"/>
    <w:rsid w:val="00E06577"/>
    <w:rsid w:val="00E06585"/>
    <w:rsid w:val="00E065AE"/>
    <w:rsid w:val="00E0674A"/>
    <w:rsid w:val="00E067DC"/>
    <w:rsid w:val="00E0680C"/>
    <w:rsid w:val="00E068DF"/>
    <w:rsid w:val="00E068F5"/>
    <w:rsid w:val="00E0699E"/>
    <w:rsid w:val="00E069D2"/>
    <w:rsid w:val="00E06B26"/>
    <w:rsid w:val="00E06B55"/>
    <w:rsid w:val="00E06BDA"/>
    <w:rsid w:val="00E06D3D"/>
    <w:rsid w:val="00E06D42"/>
    <w:rsid w:val="00E06F05"/>
    <w:rsid w:val="00E07009"/>
    <w:rsid w:val="00E0700C"/>
    <w:rsid w:val="00E07050"/>
    <w:rsid w:val="00E07079"/>
    <w:rsid w:val="00E0713D"/>
    <w:rsid w:val="00E0715F"/>
    <w:rsid w:val="00E071FF"/>
    <w:rsid w:val="00E072C3"/>
    <w:rsid w:val="00E07344"/>
    <w:rsid w:val="00E07627"/>
    <w:rsid w:val="00E076D4"/>
    <w:rsid w:val="00E0770F"/>
    <w:rsid w:val="00E07716"/>
    <w:rsid w:val="00E07A29"/>
    <w:rsid w:val="00E07A4A"/>
    <w:rsid w:val="00E07B68"/>
    <w:rsid w:val="00E07BC3"/>
    <w:rsid w:val="00E07F76"/>
    <w:rsid w:val="00E07F9B"/>
    <w:rsid w:val="00E1009D"/>
    <w:rsid w:val="00E10145"/>
    <w:rsid w:val="00E1020F"/>
    <w:rsid w:val="00E10412"/>
    <w:rsid w:val="00E10537"/>
    <w:rsid w:val="00E10609"/>
    <w:rsid w:val="00E10616"/>
    <w:rsid w:val="00E10650"/>
    <w:rsid w:val="00E10712"/>
    <w:rsid w:val="00E107BC"/>
    <w:rsid w:val="00E107E9"/>
    <w:rsid w:val="00E1082E"/>
    <w:rsid w:val="00E10951"/>
    <w:rsid w:val="00E10A0D"/>
    <w:rsid w:val="00E111C3"/>
    <w:rsid w:val="00E1130C"/>
    <w:rsid w:val="00E1136D"/>
    <w:rsid w:val="00E114FB"/>
    <w:rsid w:val="00E115FD"/>
    <w:rsid w:val="00E1162F"/>
    <w:rsid w:val="00E117D1"/>
    <w:rsid w:val="00E11827"/>
    <w:rsid w:val="00E119CF"/>
    <w:rsid w:val="00E11A5B"/>
    <w:rsid w:val="00E11CA4"/>
    <w:rsid w:val="00E11E06"/>
    <w:rsid w:val="00E11E33"/>
    <w:rsid w:val="00E11EBE"/>
    <w:rsid w:val="00E11F34"/>
    <w:rsid w:val="00E1204C"/>
    <w:rsid w:val="00E1212C"/>
    <w:rsid w:val="00E12138"/>
    <w:rsid w:val="00E12361"/>
    <w:rsid w:val="00E12371"/>
    <w:rsid w:val="00E12462"/>
    <w:rsid w:val="00E124F0"/>
    <w:rsid w:val="00E126F0"/>
    <w:rsid w:val="00E12713"/>
    <w:rsid w:val="00E12770"/>
    <w:rsid w:val="00E12786"/>
    <w:rsid w:val="00E127A5"/>
    <w:rsid w:val="00E127AD"/>
    <w:rsid w:val="00E128F0"/>
    <w:rsid w:val="00E12999"/>
    <w:rsid w:val="00E12AF6"/>
    <w:rsid w:val="00E12B10"/>
    <w:rsid w:val="00E12B40"/>
    <w:rsid w:val="00E12B89"/>
    <w:rsid w:val="00E12C06"/>
    <w:rsid w:val="00E12D58"/>
    <w:rsid w:val="00E12D6F"/>
    <w:rsid w:val="00E12D72"/>
    <w:rsid w:val="00E12D95"/>
    <w:rsid w:val="00E12D9C"/>
    <w:rsid w:val="00E12E7A"/>
    <w:rsid w:val="00E130CB"/>
    <w:rsid w:val="00E1319B"/>
    <w:rsid w:val="00E13260"/>
    <w:rsid w:val="00E13274"/>
    <w:rsid w:val="00E132DD"/>
    <w:rsid w:val="00E132EB"/>
    <w:rsid w:val="00E13302"/>
    <w:rsid w:val="00E1337D"/>
    <w:rsid w:val="00E13400"/>
    <w:rsid w:val="00E1350A"/>
    <w:rsid w:val="00E1354A"/>
    <w:rsid w:val="00E13808"/>
    <w:rsid w:val="00E1380A"/>
    <w:rsid w:val="00E13950"/>
    <w:rsid w:val="00E13A40"/>
    <w:rsid w:val="00E13AFE"/>
    <w:rsid w:val="00E13D12"/>
    <w:rsid w:val="00E13DCE"/>
    <w:rsid w:val="00E13DEA"/>
    <w:rsid w:val="00E13EEE"/>
    <w:rsid w:val="00E14000"/>
    <w:rsid w:val="00E142A7"/>
    <w:rsid w:val="00E14418"/>
    <w:rsid w:val="00E14566"/>
    <w:rsid w:val="00E14649"/>
    <w:rsid w:val="00E1471C"/>
    <w:rsid w:val="00E14725"/>
    <w:rsid w:val="00E14738"/>
    <w:rsid w:val="00E148C9"/>
    <w:rsid w:val="00E14904"/>
    <w:rsid w:val="00E14A0E"/>
    <w:rsid w:val="00E14C48"/>
    <w:rsid w:val="00E14C9C"/>
    <w:rsid w:val="00E14CB8"/>
    <w:rsid w:val="00E14DA6"/>
    <w:rsid w:val="00E14ED6"/>
    <w:rsid w:val="00E14F03"/>
    <w:rsid w:val="00E15027"/>
    <w:rsid w:val="00E150E8"/>
    <w:rsid w:val="00E15127"/>
    <w:rsid w:val="00E1520F"/>
    <w:rsid w:val="00E15282"/>
    <w:rsid w:val="00E1533A"/>
    <w:rsid w:val="00E15382"/>
    <w:rsid w:val="00E15461"/>
    <w:rsid w:val="00E155E2"/>
    <w:rsid w:val="00E156EB"/>
    <w:rsid w:val="00E15760"/>
    <w:rsid w:val="00E15791"/>
    <w:rsid w:val="00E15826"/>
    <w:rsid w:val="00E1598E"/>
    <w:rsid w:val="00E159E5"/>
    <w:rsid w:val="00E15A22"/>
    <w:rsid w:val="00E15A69"/>
    <w:rsid w:val="00E15A84"/>
    <w:rsid w:val="00E15ABA"/>
    <w:rsid w:val="00E15ABD"/>
    <w:rsid w:val="00E15C13"/>
    <w:rsid w:val="00E15C8E"/>
    <w:rsid w:val="00E15CC3"/>
    <w:rsid w:val="00E15DEB"/>
    <w:rsid w:val="00E15EB5"/>
    <w:rsid w:val="00E16346"/>
    <w:rsid w:val="00E1652A"/>
    <w:rsid w:val="00E16587"/>
    <w:rsid w:val="00E1658B"/>
    <w:rsid w:val="00E16610"/>
    <w:rsid w:val="00E1680D"/>
    <w:rsid w:val="00E1689B"/>
    <w:rsid w:val="00E169CB"/>
    <w:rsid w:val="00E16A11"/>
    <w:rsid w:val="00E16A22"/>
    <w:rsid w:val="00E16AA9"/>
    <w:rsid w:val="00E16B5D"/>
    <w:rsid w:val="00E16B61"/>
    <w:rsid w:val="00E16BD3"/>
    <w:rsid w:val="00E16BDE"/>
    <w:rsid w:val="00E16C0F"/>
    <w:rsid w:val="00E16C23"/>
    <w:rsid w:val="00E16D8C"/>
    <w:rsid w:val="00E16E38"/>
    <w:rsid w:val="00E16EA0"/>
    <w:rsid w:val="00E16EDE"/>
    <w:rsid w:val="00E170B0"/>
    <w:rsid w:val="00E17255"/>
    <w:rsid w:val="00E172C3"/>
    <w:rsid w:val="00E172CE"/>
    <w:rsid w:val="00E173D3"/>
    <w:rsid w:val="00E1745F"/>
    <w:rsid w:val="00E17475"/>
    <w:rsid w:val="00E174FB"/>
    <w:rsid w:val="00E17589"/>
    <w:rsid w:val="00E17645"/>
    <w:rsid w:val="00E17652"/>
    <w:rsid w:val="00E1767A"/>
    <w:rsid w:val="00E17759"/>
    <w:rsid w:val="00E17799"/>
    <w:rsid w:val="00E1779D"/>
    <w:rsid w:val="00E1783C"/>
    <w:rsid w:val="00E178C5"/>
    <w:rsid w:val="00E178E8"/>
    <w:rsid w:val="00E1794D"/>
    <w:rsid w:val="00E179F6"/>
    <w:rsid w:val="00E17A89"/>
    <w:rsid w:val="00E17C4C"/>
    <w:rsid w:val="00E17CE5"/>
    <w:rsid w:val="00E17DD1"/>
    <w:rsid w:val="00E17E66"/>
    <w:rsid w:val="00E17E7E"/>
    <w:rsid w:val="00E17EA8"/>
    <w:rsid w:val="00E17F0D"/>
    <w:rsid w:val="00E1FAF6"/>
    <w:rsid w:val="00E200E6"/>
    <w:rsid w:val="00E2011C"/>
    <w:rsid w:val="00E20121"/>
    <w:rsid w:val="00E20223"/>
    <w:rsid w:val="00E2023C"/>
    <w:rsid w:val="00E202B9"/>
    <w:rsid w:val="00E205F0"/>
    <w:rsid w:val="00E205F7"/>
    <w:rsid w:val="00E20633"/>
    <w:rsid w:val="00E206BB"/>
    <w:rsid w:val="00E206BD"/>
    <w:rsid w:val="00E207DE"/>
    <w:rsid w:val="00E20926"/>
    <w:rsid w:val="00E20941"/>
    <w:rsid w:val="00E209A0"/>
    <w:rsid w:val="00E209E8"/>
    <w:rsid w:val="00E20A84"/>
    <w:rsid w:val="00E20BCD"/>
    <w:rsid w:val="00E20D46"/>
    <w:rsid w:val="00E20F22"/>
    <w:rsid w:val="00E20F50"/>
    <w:rsid w:val="00E20F62"/>
    <w:rsid w:val="00E2106D"/>
    <w:rsid w:val="00E21081"/>
    <w:rsid w:val="00E21162"/>
    <w:rsid w:val="00E21235"/>
    <w:rsid w:val="00E2125D"/>
    <w:rsid w:val="00E213C9"/>
    <w:rsid w:val="00E213FD"/>
    <w:rsid w:val="00E2159E"/>
    <w:rsid w:val="00E2164F"/>
    <w:rsid w:val="00E216D6"/>
    <w:rsid w:val="00E216D8"/>
    <w:rsid w:val="00E21837"/>
    <w:rsid w:val="00E2183A"/>
    <w:rsid w:val="00E2192F"/>
    <w:rsid w:val="00E21995"/>
    <w:rsid w:val="00E21B2E"/>
    <w:rsid w:val="00E21B31"/>
    <w:rsid w:val="00E21C66"/>
    <w:rsid w:val="00E21D39"/>
    <w:rsid w:val="00E21D8B"/>
    <w:rsid w:val="00E21DF6"/>
    <w:rsid w:val="00E21E22"/>
    <w:rsid w:val="00E21EDB"/>
    <w:rsid w:val="00E21F0E"/>
    <w:rsid w:val="00E220C4"/>
    <w:rsid w:val="00E220FC"/>
    <w:rsid w:val="00E22121"/>
    <w:rsid w:val="00E2212A"/>
    <w:rsid w:val="00E2216D"/>
    <w:rsid w:val="00E221AE"/>
    <w:rsid w:val="00E221EF"/>
    <w:rsid w:val="00E22272"/>
    <w:rsid w:val="00E2234D"/>
    <w:rsid w:val="00E22359"/>
    <w:rsid w:val="00E22381"/>
    <w:rsid w:val="00E22563"/>
    <w:rsid w:val="00E22590"/>
    <w:rsid w:val="00E226A8"/>
    <w:rsid w:val="00E226BD"/>
    <w:rsid w:val="00E226C6"/>
    <w:rsid w:val="00E2280E"/>
    <w:rsid w:val="00E229A9"/>
    <w:rsid w:val="00E22BEF"/>
    <w:rsid w:val="00E22CBD"/>
    <w:rsid w:val="00E22DC8"/>
    <w:rsid w:val="00E22DE8"/>
    <w:rsid w:val="00E22E0B"/>
    <w:rsid w:val="00E22EC3"/>
    <w:rsid w:val="00E23022"/>
    <w:rsid w:val="00E2302C"/>
    <w:rsid w:val="00E23095"/>
    <w:rsid w:val="00E2313A"/>
    <w:rsid w:val="00E23152"/>
    <w:rsid w:val="00E231DA"/>
    <w:rsid w:val="00E23225"/>
    <w:rsid w:val="00E23279"/>
    <w:rsid w:val="00E233A3"/>
    <w:rsid w:val="00E234D7"/>
    <w:rsid w:val="00E23583"/>
    <w:rsid w:val="00E236B5"/>
    <w:rsid w:val="00E23713"/>
    <w:rsid w:val="00E2372D"/>
    <w:rsid w:val="00E23765"/>
    <w:rsid w:val="00E23774"/>
    <w:rsid w:val="00E237AA"/>
    <w:rsid w:val="00E237E9"/>
    <w:rsid w:val="00E238DF"/>
    <w:rsid w:val="00E2390A"/>
    <w:rsid w:val="00E239BC"/>
    <w:rsid w:val="00E23A0B"/>
    <w:rsid w:val="00E23A6E"/>
    <w:rsid w:val="00E23C2D"/>
    <w:rsid w:val="00E23C49"/>
    <w:rsid w:val="00E23C4C"/>
    <w:rsid w:val="00E23E07"/>
    <w:rsid w:val="00E23E31"/>
    <w:rsid w:val="00E23FA2"/>
    <w:rsid w:val="00E24199"/>
    <w:rsid w:val="00E242CC"/>
    <w:rsid w:val="00E2442E"/>
    <w:rsid w:val="00E245A4"/>
    <w:rsid w:val="00E245FA"/>
    <w:rsid w:val="00E2467F"/>
    <w:rsid w:val="00E24722"/>
    <w:rsid w:val="00E248E2"/>
    <w:rsid w:val="00E2492A"/>
    <w:rsid w:val="00E2495A"/>
    <w:rsid w:val="00E2498E"/>
    <w:rsid w:val="00E24BE9"/>
    <w:rsid w:val="00E24C6A"/>
    <w:rsid w:val="00E24C71"/>
    <w:rsid w:val="00E24E9C"/>
    <w:rsid w:val="00E25001"/>
    <w:rsid w:val="00E25090"/>
    <w:rsid w:val="00E250E5"/>
    <w:rsid w:val="00E25213"/>
    <w:rsid w:val="00E252EC"/>
    <w:rsid w:val="00E25334"/>
    <w:rsid w:val="00E25358"/>
    <w:rsid w:val="00E25447"/>
    <w:rsid w:val="00E2544A"/>
    <w:rsid w:val="00E254D1"/>
    <w:rsid w:val="00E2553B"/>
    <w:rsid w:val="00E25658"/>
    <w:rsid w:val="00E2568E"/>
    <w:rsid w:val="00E25690"/>
    <w:rsid w:val="00E256E6"/>
    <w:rsid w:val="00E2576B"/>
    <w:rsid w:val="00E257BC"/>
    <w:rsid w:val="00E25877"/>
    <w:rsid w:val="00E258B1"/>
    <w:rsid w:val="00E2595B"/>
    <w:rsid w:val="00E259CE"/>
    <w:rsid w:val="00E25A69"/>
    <w:rsid w:val="00E25BCE"/>
    <w:rsid w:val="00E25D48"/>
    <w:rsid w:val="00E25D85"/>
    <w:rsid w:val="00E25DBE"/>
    <w:rsid w:val="00E25E56"/>
    <w:rsid w:val="00E25E7C"/>
    <w:rsid w:val="00E25FA2"/>
    <w:rsid w:val="00E26346"/>
    <w:rsid w:val="00E26384"/>
    <w:rsid w:val="00E265B7"/>
    <w:rsid w:val="00E2667E"/>
    <w:rsid w:val="00E26725"/>
    <w:rsid w:val="00E2672C"/>
    <w:rsid w:val="00E26998"/>
    <w:rsid w:val="00E26A20"/>
    <w:rsid w:val="00E26A9D"/>
    <w:rsid w:val="00E26BAC"/>
    <w:rsid w:val="00E26D89"/>
    <w:rsid w:val="00E26E23"/>
    <w:rsid w:val="00E26E4F"/>
    <w:rsid w:val="00E26E51"/>
    <w:rsid w:val="00E26EF2"/>
    <w:rsid w:val="00E26F0B"/>
    <w:rsid w:val="00E26F4A"/>
    <w:rsid w:val="00E26F5A"/>
    <w:rsid w:val="00E26F90"/>
    <w:rsid w:val="00E2700F"/>
    <w:rsid w:val="00E271F6"/>
    <w:rsid w:val="00E2725E"/>
    <w:rsid w:val="00E27287"/>
    <w:rsid w:val="00E272D2"/>
    <w:rsid w:val="00E275DC"/>
    <w:rsid w:val="00E27638"/>
    <w:rsid w:val="00E27657"/>
    <w:rsid w:val="00E27692"/>
    <w:rsid w:val="00E276D1"/>
    <w:rsid w:val="00E276F9"/>
    <w:rsid w:val="00E27862"/>
    <w:rsid w:val="00E2792E"/>
    <w:rsid w:val="00E27A01"/>
    <w:rsid w:val="00E27A80"/>
    <w:rsid w:val="00E27AA3"/>
    <w:rsid w:val="00E27B11"/>
    <w:rsid w:val="00E27EA1"/>
    <w:rsid w:val="00E27EB7"/>
    <w:rsid w:val="00E27F1C"/>
    <w:rsid w:val="00E27F6C"/>
    <w:rsid w:val="00E27F86"/>
    <w:rsid w:val="00E27FA3"/>
    <w:rsid w:val="00E27FF5"/>
    <w:rsid w:val="00E30036"/>
    <w:rsid w:val="00E300CA"/>
    <w:rsid w:val="00E30146"/>
    <w:rsid w:val="00E30188"/>
    <w:rsid w:val="00E3021A"/>
    <w:rsid w:val="00E3028E"/>
    <w:rsid w:val="00E302EC"/>
    <w:rsid w:val="00E30348"/>
    <w:rsid w:val="00E30372"/>
    <w:rsid w:val="00E303A3"/>
    <w:rsid w:val="00E30430"/>
    <w:rsid w:val="00E30455"/>
    <w:rsid w:val="00E30472"/>
    <w:rsid w:val="00E30566"/>
    <w:rsid w:val="00E30602"/>
    <w:rsid w:val="00E30762"/>
    <w:rsid w:val="00E308D4"/>
    <w:rsid w:val="00E30904"/>
    <w:rsid w:val="00E30984"/>
    <w:rsid w:val="00E30A61"/>
    <w:rsid w:val="00E30AD2"/>
    <w:rsid w:val="00E30ADA"/>
    <w:rsid w:val="00E30AEA"/>
    <w:rsid w:val="00E30B48"/>
    <w:rsid w:val="00E30CA7"/>
    <w:rsid w:val="00E30CD3"/>
    <w:rsid w:val="00E30D7E"/>
    <w:rsid w:val="00E30DD8"/>
    <w:rsid w:val="00E30DE9"/>
    <w:rsid w:val="00E30E13"/>
    <w:rsid w:val="00E30E2A"/>
    <w:rsid w:val="00E30E45"/>
    <w:rsid w:val="00E3103A"/>
    <w:rsid w:val="00E310E4"/>
    <w:rsid w:val="00E3117E"/>
    <w:rsid w:val="00E31204"/>
    <w:rsid w:val="00E312EF"/>
    <w:rsid w:val="00E313A2"/>
    <w:rsid w:val="00E3164D"/>
    <w:rsid w:val="00E31688"/>
    <w:rsid w:val="00E316E2"/>
    <w:rsid w:val="00E31715"/>
    <w:rsid w:val="00E31761"/>
    <w:rsid w:val="00E317EA"/>
    <w:rsid w:val="00E31933"/>
    <w:rsid w:val="00E31A74"/>
    <w:rsid w:val="00E31B40"/>
    <w:rsid w:val="00E31B96"/>
    <w:rsid w:val="00E31B9B"/>
    <w:rsid w:val="00E31DFF"/>
    <w:rsid w:val="00E31F27"/>
    <w:rsid w:val="00E31F44"/>
    <w:rsid w:val="00E31FA3"/>
    <w:rsid w:val="00E3209F"/>
    <w:rsid w:val="00E32104"/>
    <w:rsid w:val="00E321D8"/>
    <w:rsid w:val="00E321E2"/>
    <w:rsid w:val="00E32222"/>
    <w:rsid w:val="00E3222E"/>
    <w:rsid w:val="00E3224F"/>
    <w:rsid w:val="00E322B3"/>
    <w:rsid w:val="00E32334"/>
    <w:rsid w:val="00E3236F"/>
    <w:rsid w:val="00E323FB"/>
    <w:rsid w:val="00E32430"/>
    <w:rsid w:val="00E324C3"/>
    <w:rsid w:val="00E32546"/>
    <w:rsid w:val="00E3263C"/>
    <w:rsid w:val="00E32738"/>
    <w:rsid w:val="00E327EF"/>
    <w:rsid w:val="00E32833"/>
    <w:rsid w:val="00E32E85"/>
    <w:rsid w:val="00E32F0B"/>
    <w:rsid w:val="00E33075"/>
    <w:rsid w:val="00E3310A"/>
    <w:rsid w:val="00E331C4"/>
    <w:rsid w:val="00E33262"/>
    <w:rsid w:val="00E332A4"/>
    <w:rsid w:val="00E333C8"/>
    <w:rsid w:val="00E33718"/>
    <w:rsid w:val="00E33A20"/>
    <w:rsid w:val="00E33C57"/>
    <w:rsid w:val="00E33C58"/>
    <w:rsid w:val="00E33CC8"/>
    <w:rsid w:val="00E33DE2"/>
    <w:rsid w:val="00E34064"/>
    <w:rsid w:val="00E3407E"/>
    <w:rsid w:val="00E340A7"/>
    <w:rsid w:val="00E34154"/>
    <w:rsid w:val="00E34162"/>
    <w:rsid w:val="00E34213"/>
    <w:rsid w:val="00E34273"/>
    <w:rsid w:val="00E34357"/>
    <w:rsid w:val="00E34388"/>
    <w:rsid w:val="00E34427"/>
    <w:rsid w:val="00E34789"/>
    <w:rsid w:val="00E34A1C"/>
    <w:rsid w:val="00E34A71"/>
    <w:rsid w:val="00E34A9B"/>
    <w:rsid w:val="00E34B57"/>
    <w:rsid w:val="00E34FC3"/>
    <w:rsid w:val="00E35027"/>
    <w:rsid w:val="00E3513B"/>
    <w:rsid w:val="00E3522B"/>
    <w:rsid w:val="00E352A6"/>
    <w:rsid w:val="00E35331"/>
    <w:rsid w:val="00E35451"/>
    <w:rsid w:val="00E355F6"/>
    <w:rsid w:val="00E359C8"/>
    <w:rsid w:val="00E35A7A"/>
    <w:rsid w:val="00E35A8D"/>
    <w:rsid w:val="00E35B8C"/>
    <w:rsid w:val="00E35C42"/>
    <w:rsid w:val="00E35D54"/>
    <w:rsid w:val="00E36112"/>
    <w:rsid w:val="00E36139"/>
    <w:rsid w:val="00E361A2"/>
    <w:rsid w:val="00E36213"/>
    <w:rsid w:val="00E36437"/>
    <w:rsid w:val="00E36524"/>
    <w:rsid w:val="00E367A6"/>
    <w:rsid w:val="00E3691B"/>
    <w:rsid w:val="00E3697C"/>
    <w:rsid w:val="00E36A39"/>
    <w:rsid w:val="00E36C27"/>
    <w:rsid w:val="00E36C5B"/>
    <w:rsid w:val="00E36C8D"/>
    <w:rsid w:val="00E36CBB"/>
    <w:rsid w:val="00E36CE6"/>
    <w:rsid w:val="00E36D50"/>
    <w:rsid w:val="00E36DC0"/>
    <w:rsid w:val="00E36F43"/>
    <w:rsid w:val="00E36F91"/>
    <w:rsid w:val="00E370F5"/>
    <w:rsid w:val="00E371BE"/>
    <w:rsid w:val="00E371CD"/>
    <w:rsid w:val="00E372C0"/>
    <w:rsid w:val="00E372D9"/>
    <w:rsid w:val="00E37303"/>
    <w:rsid w:val="00E37327"/>
    <w:rsid w:val="00E373F5"/>
    <w:rsid w:val="00E3750A"/>
    <w:rsid w:val="00E375EB"/>
    <w:rsid w:val="00E375F2"/>
    <w:rsid w:val="00E376A6"/>
    <w:rsid w:val="00E376CC"/>
    <w:rsid w:val="00E377E0"/>
    <w:rsid w:val="00E37988"/>
    <w:rsid w:val="00E37A1D"/>
    <w:rsid w:val="00E37AAA"/>
    <w:rsid w:val="00E37B72"/>
    <w:rsid w:val="00E37BB2"/>
    <w:rsid w:val="00E37CC3"/>
    <w:rsid w:val="00E37CC9"/>
    <w:rsid w:val="00E37D64"/>
    <w:rsid w:val="00E37D86"/>
    <w:rsid w:val="00E37DD3"/>
    <w:rsid w:val="00E37E14"/>
    <w:rsid w:val="00E37E9E"/>
    <w:rsid w:val="00E37F01"/>
    <w:rsid w:val="00E37F07"/>
    <w:rsid w:val="00E37F68"/>
    <w:rsid w:val="00E4008A"/>
    <w:rsid w:val="00E400BE"/>
    <w:rsid w:val="00E40184"/>
    <w:rsid w:val="00E402C8"/>
    <w:rsid w:val="00E40617"/>
    <w:rsid w:val="00E40754"/>
    <w:rsid w:val="00E408A3"/>
    <w:rsid w:val="00E40A92"/>
    <w:rsid w:val="00E40B05"/>
    <w:rsid w:val="00E40C12"/>
    <w:rsid w:val="00E40CCF"/>
    <w:rsid w:val="00E40E5A"/>
    <w:rsid w:val="00E40EA3"/>
    <w:rsid w:val="00E40F69"/>
    <w:rsid w:val="00E4107F"/>
    <w:rsid w:val="00E411D7"/>
    <w:rsid w:val="00E41380"/>
    <w:rsid w:val="00E41394"/>
    <w:rsid w:val="00E413C1"/>
    <w:rsid w:val="00E4166A"/>
    <w:rsid w:val="00E416EA"/>
    <w:rsid w:val="00E41966"/>
    <w:rsid w:val="00E41B03"/>
    <w:rsid w:val="00E41B1A"/>
    <w:rsid w:val="00E41B9B"/>
    <w:rsid w:val="00E41C5B"/>
    <w:rsid w:val="00E41CD4"/>
    <w:rsid w:val="00E41CD7"/>
    <w:rsid w:val="00E41CEB"/>
    <w:rsid w:val="00E41E9A"/>
    <w:rsid w:val="00E41EA3"/>
    <w:rsid w:val="00E41FEF"/>
    <w:rsid w:val="00E42014"/>
    <w:rsid w:val="00E4212E"/>
    <w:rsid w:val="00E422A8"/>
    <w:rsid w:val="00E42306"/>
    <w:rsid w:val="00E423D0"/>
    <w:rsid w:val="00E4240D"/>
    <w:rsid w:val="00E42419"/>
    <w:rsid w:val="00E42550"/>
    <w:rsid w:val="00E425FB"/>
    <w:rsid w:val="00E4260F"/>
    <w:rsid w:val="00E42772"/>
    <w:rsid w:val="00E4278A"/>
    <w:rsid w:val="00E4285D"/>
    <w:rsid w:val="00E42A9C"/>
    <w:rsid w:val="00E42C47"/>
    <w:rsid w:val="00E42CD2"/>
    <w:rsid w:val="00E42DA9"/>
    <w:rsid w:val="00E42E09"/>
    <w:rsid w:val="00E42EAF"/>
    <w:rsid w:val="00E42FC7"/>
    <w:rsid w:val="00E42FCD"/>
    <w:rsid w:val="00E43148"/>
    <w:rsid w:val="00E43479"/>
    <w:rsid w:val="00E43778"/>
    <w:rsid w:val="00E437C6"/>
    <w:rsid w:val="00E438B3"/>
    <w:rsid w:val="00E438BE"/>
    <w:rsid w:val="00E43918"/>
    <w:rsid w:val="00E43A11"/>
    <w:rsid w:val="00E43B18"/>
    <w:rsid w:val="00E43B21"/>
    <w:rsid w:val="00E43B5B"/>
    <w:rsid w:val="00E43B61"/>
    <w:rsid w:val="00E43B93"/>
    <w:rsid w:val="00E43B98"/>
    <w:rsid w:val="00E43BE4"/>
    <w:rsid w:val="00E43C01"/>
    <w:rsid w:val="00E43C5A"/>
    <w:rsid w:val="00E43D1B"/>
    <w:rsid w:val="00E43EE4"/>
    <w:rsid w:val="00E43F13"/>
    <w:rsid w:val="00E4414D"/>
    <w:rsid w:val="00E4418A"/>
    <w:rsid w:val="00E441A9"/>
    <w:rsid w:val="00E442E6"/>
    <w:rsid w:val="00E442F7"/>
    <w:rsid w:val="00E44543"/>
    <w:rsid w:val="00E44604"/>
    <w:rsid w:val="00E44639"/>
    <w:rsid w:val="00E448E8"/>
    <w:rsid w:val="00E44954"/>
    <w:rsid w:val="00E4497F"/>
    <w:rsid w:val="00E44A42"/>
    <w:rsid w:val="00E44B0B"/>
    <w:rsid w:val="00E44B43"/>
    <w:rsid w:val="00E44BAC"/>
    <w:rsid w:val="00E44C55"/>
    <w:rsid w:val="00E44DBF"/>
    <w:rsid w:val="00E44EAE"/>
    <w:rsid w:val="00E4519C"/>
    <w:rsid w:val="00E45286"/>
    <w:rsid w:val="00E452EC"/>
    <w:rsid w:val="00E45302"/>
    <w:rsid w:val="00E4536C"/>
    <w:rsid w:val="00E453EF"/>
    <w:rsid w:val="00E4545D"/>
    <w:rsid w:val="00E455AD"/>
    <w:rsid w:val="00E455F9"/>
    <w:rsid w:val="00E45641"/>
    <w:rsid w:val="00E45732"/>
    <w:rsid w:val="00E457DA"/>
    <w:rsid w:val="00E4580F"/>
    <w:rsid w:val="00E459B8"/>
    <w:rsid w:val="00E45A71"/>
    <w:rsid w:val="00E45A7D"/>
    <w:rsid w:val="00E45AD8"/>
    <w:rsid w:val="00E45BF0"/>
    <w:rsid w:val="00E45CCB"/>
    <w:rsid w:val="00E45CF7"/>
    <w:rsid w:val="00E45EAA"/>
    <w:rsid w:val="00E45F05"/>
    <w:rsid w:val="00E45F15"/>
    <w:rsid w:val="00E46051"/>
    <w:rsid w:val="00E46091"/>
    <w:rsid w:val="00E46214"/>
    <w:rsid w:val="00E463C6"/>
    <w:rsid w:val="00E46533"/>
    <w:rsid w:val="00E46860"/>
    <w:rsid w:val="00E46904"/>
    <w:rsid w:val="00E46AAE"/>
    <w:rsid w:val="00E46B91"/>
    <w:rsid w:val="00E46BF8"/>
    <w:rsid w:val="00E46CE4"/>
    <w:rsid w:val="00E46E07"/>
    <w:rsid w:val="00E46E0F"/>
    <w:rsid w:val="00E46EB3"/>
    <w:rsid w:val="00E46F61"/>
    <w:rsid w:val="00E47076"/>
    <w:rsid w:val="00E47200"/>
    <w:rsid w:val="00E4721C"/>
    <w:rsid w:val="00E47222"/>
    <w:rsid w:val="00E472BC"/>
    <w:rsid w:val="00E476C4"/>
    <w:rsid w:val="00E4783C"/>
    <w:rsid w:val="00E47A02"/>
    <w:rsid w:val="00E47A75"/>
    <w:rsid w:val="00E47A9F"/>
    <w:rsid w:val="00E47AA3"/>
    <w:rsid w:val="00E47BE5"/>
    <w:rsid w:val="00E47ECE"/>
    <w:rsid w:val="00E47F37"/>
    <w:rsid w:val="00E4F821"/>
    <w:rsid w:val="00E5014E"/>
    <w:rsid w:val="00E50248"/>
    <w:rsid w:val="00E50270"/>
    <w:rsid w:val="00E50297"/>
    <w:rsid w:val="00E5034B"/>
    <w:rsid w:val="00E50352"/>
    <w:rsid w:val="00E50685"/>
    <w:rsid w:val="00E5078B"/>
    <w:rsid w:val="00E50833"/>
    <w:rsid w:val="00E5086E"/>
    <w:rsid w:val="00E50880"/>
    <w:rsid w:val="00E50978"/>
    <w:rsid w:val="00E5099A"/>
    <w:rsid w:val="00E50C31"/>
    <w:rsid w:val="00E50C46"/>
    <w:rsid w:val="00E50DB8"/>
    <w:rsid w:val="00E50ED5"/>
    <w:rsid w:val="00E50F53"/>
    <w:rsid w:val="00E5114F"/>
    <w:rsid w:val="00E513C3"/>
    <w:rsid w:val="00E51402"/>
    <w:rsid w:val="00E51411"/>
    <w:rsid w:val="00E5142A"/>
    <w:rsid w:val="00E514C6"/>
    <w:rsid w:val="00E51676"/>
    <w:rsid w:val="00E516A0"/>
    <w:rsid w:val="00E516D4"/>
    <w:rsid w:val="00E5171F"/>
    <w:rsid w:val="00E51791"/>
    <w:rsid w:val="00E5189C"/>
    <w:rsid w:val="00E51976"/>
    <w:rsid w:val="00E51AE0"/>
    <w:rsid w:val="00E51B35"/>
    <w:rsid w:val="00E51CC1"/>
    <w:rsid w:val="00E51D69"/>
    <w:rsid w:val="00E51DD1"/>
    <w:rsid w:val="00E51DE1"/>
    <w:rsid w:val="00E51E50"/>
    <w:rsid w:val="00E51E65"/>
    <w:rsid w:val="00E51F65"/>
    <w:rsid w:val="00E51FD8"/>
    <w:rsid w:val="00E52040"/>
    <w:rsid w:val="00E5218B"/>
    <w:rsid w:val="00E521FD"/>
    <w:rsid w:val="00E52289"/>
    <w:rsid w:val="00E522D6"/>
    <w:rsid w:val="00E5231C"/>
    <w:rsid w:val="00E52336"/>
    <w:rsid w:val="00E52385"/>
    <w:rsid w:val="00E526FC"/>
    <w:rsid w:val="00E5283E"/>
    <w:rsid w:val="00E528A2"/>
    <w:rsid w:val="00E528CA"/>
    <w:rsid w:val="00E5299C"/>
    <w:rsid w:val="00E52A13"/>
    <w:rsid w:val="00E52A1F"/>
    <w:rsid w:val="00E52C1D"/>
    <w:rsid w:val="00E52CB5"/>
    <w:rsid w:val="00E52D4C"/>
    <w:rsid w:val="00E52E48"/>
    <w:rsid w:val="00E52EBA"/>
    <w:rsid w:val="00E530CB"/>
    <w:rsid w:val="00E531C7"/>
    <w:rsid w:val="00E53307"/>
    <w:rsid w:val="00E533A1"/>
    <w:rsid w:val="00E5346F"/>
    <w:rsid w:val="00E535D9"/>
    <w:rsid w:val="00E535EB"/>
    <w:rsid w:val="00E5361B"/>
    <w:rsid w:val="00E536C3"/>
    <w:rsid w:val="00E5372A"/>
    <w:rsid w:val="00E53740"/>
    <w:rsid w:val="00E539DC"/>
    <w:rsid w:val="00E53A08"/>
    <w:rsid w:val="00E53BE1"/>
    <w:rsid w:val="00E53DF8"/>
    <w:rsid w:val="00E53E30"/>
    <w:rsid w:val="00E540ED"/>
    <w:rsid w:val="00E54148"/>
    <w:rsid w:val="00E542D0"/>
    <w:rsid w:val="00E5434F"/>
    <w:rsid w:val="00E543F7"/>
    <w:rsid w:val="00E5441F"/>
    <w:rsid w:val="00E54502"/>
    <w:rsid w:val="00E545DD"/>
    <w:rsid w:val="00E54631"/>
    <w:rsid w:val="00E54664"/>
    <w:rsid w:val="00E5470D"/>
    <w:rsid w:val="00E54949"/>
    <w:rsid w:val="00E54967"/>
    <w:rsid w:val="00E54AA5"/>
    <w:rsid w:val="00E54BC2"/>
    <w:rsid w:val="00E54D60"/>
    <w:rsid w:val="00E54E60"/>
    <w:rsid w:val="00E54E74"/>
    <w:rsid w:val="00E54F25"/>
    <w:rsid w:val="00E54FEB"/>
    <w:rsid w:val="00E552AD"/>
    <w:rsid w:val="00E55315"/>
    <w:rsid w:val="00E55413"/>
    <w:rsid w:val="00E55480"/>
    <w:rsid w:val="00E55562"/>
    <w:rsid w:val="00E555CE"/>
    <w:rsid w:val="00E55657"/>
    <w:rsid w:val="00E557CF"/>
    <w:rsid w:val="00E557E5"/>
    <w:rsid w:val="00E55862"/>
    <w:rsid w:val="00E55AF4"/>
    <w:rsid w:val="00E55B24"/>
    <w:rsid w:val="00E55CDE"/>
    <w:rsid w:val="00E55D81"/>
    <w:rsid w:val="00E55DAF"/>
    <w:rsid w:val="00E55DD5"/>
    <w:rsid w:val="00E561E6"/>
    <w:rsid w:val="00E561FC"/>
    <w:rsid w:val="00E56292"/>
    <w:rsid w:val="00E56417"/>
    <w:rsid w:val="00E5663B"/>
    <w:rsid w:val="00E56669"/>
    <w:rsid w:val="00E566F6"/>
    <w:rsid w:val="00E56717"/>
    <w:rsid w:val="00E56830"/>
    <w:rsid w:val="00E56ACD"/>
    <w:rsid w:val="00E56BEE"/>
    <w:rsid w:val="00E56CE2"/>
    <w:rsid w:val="00E56F39"/>
    <w:rsid w:val="00E57046"/>
    <w:rsid w:val="00E57172"/>
    <w:rsid w:val="00E57509"/>
    <w:rsid w:val="00E57587"/>
    <w:rsid w:val="00E575D3"/>
    <w:rsid w:val="00E57656"/>
    <w:rsid w:val="00E5770E"/>
    <w:rsid w:val="00E578AD"/>
    <w:rsid w:val="00E57964"/>
    <w:rsid w:val="00E57AC6"/>
    <w:rsid w:val="00E57BAB"/>
    <w:rsid w:val="00E57BCF"/>
    <w:rsid w:val="00E57C73"/>
    <w:rsid w:val="00E57CD2"/>
    <w:rsid w:val="00E57F58"/>
    <w:rsid w:val="00E60018"/>
    <w:rsid w:val="00E6016D"/>
    <w:rsid w:val="00E6027E"/>
    <w:rsid w:val="00E60546"/>
    <w:rsid w:val="00E60576"/>
    <w:rsid w:val="00E60589"/>
    <w:rsid w:val="00E605A5"/>
    <w:rsid w:val="00E60626"/>
    <w:rsid w:val="00E60675"/>
    <w:rsid w:val="00E6078C"/>
    <w:rsid w:val="00E60795"/>
    <w:rsid w:val="00E6081F"/>
    <w:rsid w:val="00E609C9"/>
    <w:rsid w:val="00E60A4F"/>
    <w:rsid w:val="00E60ACF"/>
    <w:rsid w:val="00E60B24"/>
    <w:rsid w:val="00E60BD2"/>
    <w:rsid w:val="00E60CF9"/>
    <w:rsid w:val="00E60DE5"/>
    <w:rsid w:val="00E60E03"/>
    <w:rsid w:val="00E60E1D"/>
    <w:rsid w:val="00E60EAD"/>
    <w:rsid w:val="00E60F3B"/>
    <w:rsid w:val="00E60F9B"/>
    <w:rsid w:val="00E60FD6"/>
    <w:rsid w:val="00E612A5"/>
    <w:rsid w:val="00E612DD"/>
    <w:rsid w:val="00E6143E"/>
    <w:rsid w:val="00E61475"/>
    <w:rsid w:val="00E614BA"/>
    <w:rsid w:val="00E615C8"/>
    <w:rsid w:val="00E616EC"/>
    <w:rsid w:val="00E617AE"/>
    <w:rsid w:val="00E6182E"/>
    <w:rsid w:val="00E6190E"/>
    <w:rsid w:val="00E61941"/>
    <w:rsid w:val="00E61ACF"/>
    <w:rsid w:val="00E61AE0"/>
    <w:rsid w:val="00E61B2B"/>
    <w:rsid w:val="00E61BAE"/>
    <w:rsid w:val="00E61BDE"/>
    <w:rsid w:val="00E61C31"/>
    <w:rsid w:val="00E61C32"/>
    <w:rsid w:val="00E61C88"/>
    <w:rsid w:val="00E61CD3"/>
    <w:rsid w:val="00E61D02"/>
    <w:rsid w:val="00E61DB2"/>
    <w:rsid w:val="00E61DBA"/>
    <w:rsid w:val="00E61E32"/>
    <w:rsid w:val="00E61F49"/>
    <w:rsid w:val="00E61F5D"/>
    <w:rsid w:val="00E61F67"/>
    <w:rsid w:val="00E6229A"/>
    <w:rsid w:val="00E62407"/>
    <w:rsid w:val="00E62597"/>
    <w:rsid w:val="00E625E8"/>
    <w:rsid w:val="00E62640"/>
    <w:rsid w:val="00E626B0"/>
    <w:rsid w:val="00E627CE"/>
    <w:rsid w:val="00E62833"/>
    <w:rsid w:val="00E628FF"/>
    <w:rsid w:val="00E6291B"/>
    <w:rsid w:val="00E629AE"/>
    <w:rsid w:val="00E629C4"/>
    <w:rsid w:val="00E62A56"/>
    <w:rsid w:val="00E62A7A"/>
    <w:rsid w:val="00E62C12"/>
    <w:rsid w:val="00E62CC3"/>
    <w:rsid w:val="00E62E17"/>
    <w:rsid w:val="00E63075"/>
    <w:rsid w:val="00E630A2"/>
    <w:rsid w:val="00E630B8"/>
    <w:rsid w:val="00E6313F"/>
    <w:rsid w:val="00E633AC"/>
    <w:rsid w:val="00E635AF"/>
    <w:rsid w:val="00E635BE"/>
    <w:rsid w:val="00E63606"/>
    <w:rsid w:val="00E63666"/>
    <w:rsid w:val="00E63700"/>
    <w:rsid w:val="00E63749"/>
    <w:rsid w:val="00E637EF"/>
    <w:rsid w:val="00E63843"/>
    <w:rsid w:val="00E638C8"/>
    <w:rsid w:val="00E63A13"/>
    <w:rsid w:val="00E63B3A"/>
    <w:rsid w:val="00E63CB0"/>
    <w:rsid w:val="00E63CF0"/>
    <w:rsid w:val="00E63D9E"/>
    <w:rsid w:val="00E63E85"/>
    <w:rsid w:val="00E63EDD"/>
    <w:rsid w:val="00E63F70"/>
    <w:rsid w:val="00E63FB9"/>
    <w:rsid w:val="00E6450A"/>
    <w:rsid w:val="00E6450E"/>
    <w:rsid w:val="00E6452A"/>
    <w:rsid w:val="00E6452E"/>
    <w:rsid w:val="00E6471A"/>
    <w:rsid w:val="00E64836"/>
    <w:rsid w:val="00E6487D"/>
    <w:rsid w:val="00E64918"/>
    <w:rsid w:val="00E64A4D"/>
    <w:rsid w:val="00E64B3F"/>
    <w:rsid w:val="00E64C3A"/>
    <w:rsid w:val="00E64D19"/>
    <w:rsid w:val="00E64D61"/>
    <w:rsid w:val="00E65039"/>
    <w:rsid w:val="00E65390"/>
    <w:rsid w:val="00E6544D"/>
    <w:rsid w:val="00E65599"/>
    <w:rsid w:val="00E655DB"/>
    <w:rsid w:val="00E6583E"/>
    <w:rsid w:val="00E65995"/>
    <w:rsid w:val="00E659A5"/>
    <w:rsid w:val="00E659AA"/>
    <w:rsid w:val="00E659CC"/>
    <w:rsid w:val="00E65BBD"/>
    <w:rsid w:val="00E65C83"/>
    <w:rsid w:val="00E65CA7"/>
    <w:rsid w:val="00E65D01"/>
    <w:rsid w:val="00E65DF6"/>
    <w:rsid w:val="00E65E2A"/>
    <w:rsid w:val="00E66181"/>
    <w:rsid w:val="00E661A1"/>
    <w:rsid w:val="00E661CE"/>
    <w:rsid w:val="00E6641E"/>
    <w:rsid w:val="00E6644B"/>
    <w:rsid w:val="00E66542"/>
    <w:rsid w:val="00E6657B"/>
    <w:rsid w:val="00E666AD"/>
    <w:rsid w:val="00E667D6"/>
    <w:rsid w:val="00E6685C"/>
    <w:rsid w:val="00E66A37"/>
    <w:rsid w:val="00E66A52"/>
    <w:rsid w:val="00E66CCB"/>
    <w:rsid w:val="00E66D5D"/>
    <w:rsid w:val="00E66FED"/>
    <w:rsid w:val="00E67081"/>
    <w:rsid w:val="00E67086"/>
    <w:rsid w:val="00E670AA"/>
    <w:rsid w:val="00E670B0"/>
    <w:rsid w:val="00E670B5"/>
    <w:rsid w:val="00E671C9"/>
    <w:rsid w:val="00E671CE"/>
    <w:rsid w:val="00E6724D"/>
    <w:rsid w:val="00E672F6"/>
    <w:rsid w:val="00E67305"/>
    <w:rsid w:val="00E673F0"/>
    <w:rsid w:val="00E6740A"/>
    <w:rsid w:val="00E675E9"/>
    <w:rsid w:val="00E67693"/>
    <w:rsid w:val="00E676B6"/>
    <w:rsid w:val="00E677A6"/>
    <w:rsid w:val="00E677F2"/>
    <w:rsid w:val="00E67817"/>
    <w:rsid w:val="00E67842"/>
    <w:rsid w:val="00E6786F"/>
    <w:rsid w:val="00E6788D"/>
    <w:rsid w:val="00E67A67"/>
    <w:rsid w:val="00E67AED"/>
    <w:rsid w:val="00E67BE8"/>
    <w:rsid w:val="00E67C3C"/>
    <w:rsid w:val="00E67C9A"/>
    <w:rsid w:val="00E67D43"/>
    <w:rsid w:val="00E67D4D"/>
    <w:rsid w:val="00E67DA6"/>
    <w:rsid w:val="00E67F38"/>
    <w:rsid w:val="00E67F59"/>
    <w:rsid w:val="00E7002C"/>
    <w:rsid w:val="00E70093"/>
    <w:rsid w:val="00E7026F"/>
    <w:rsid w:val="00E702D8"/>
    <w:rsid w:val="00E70358"/>
    <w:rsid w:val="00E703F5"/>
    <w:rsid w:val="00E70431"/>
    <w:rsid w:val="00E704AB"/>
    <w:rsid w:val="00E70508"/>
    <w:rsid w:val="00E705CC"/>
    <w:rsid w:val="00E705D1"/>
    <w:rsid w:val="00E705EF"/>
    <w:rsid w:val="00E70754"/>
    <w:rsid w:val="00E707BE"/>
    <w:rsid w:val="00E70884"/>
    <w:rsid w:val="00E70AA8"/>
    <w:rsid w:val="00E70B75"/>
    <w:rsid w:val="00E70C09"/>
    <w:rsid w:val="00E70C76"/>
    <w:rsid w:val="00E70E9F"/>
    <w:rsid w:val="00E70EF3"/>
    <w:rsid w:val="00E70F0F"/>
    <w:rsid w:val="00E70F29"/>
    <w:rsid w:val="00E7101C"/>
    <w:rsid w:val="00E710EA"/>
    <w:rsid w:val="00E711BA"/>
    <w:rsid w:val="00E713E6"/>
    <w:rsid w:val="00E71417"/>
    <w:rsid w:val="00E7148B"/>
    <w:rsid w:val="00E7150C"/>
    <w:rsid w:val="00E71537"/>
    <w:rsid w:val="00E71568"/>
    <w:rsid w:val="00E71902"/>
    <w:rsid w:val="00E719EF"/>
    <w:rsid w:val="00E71A17"/>
    <w:rsid w:val="00E71A84"/>
    <w:rsid w:val="00E71AD9"/>
    <w:rsid w:val="00E71CF6"/>
    <w:rsid w:val="00E71E9F"/>
    <w:rsid w:val="00E71F30"/>
    <w:rsid w:val="00E720C3"/>
    <w:rsid w:val="00E7212A"/>
    <w:rsid w:val="00E72181"/>
    <w:rsid w:val="00E721DA"/>
    <w:rsid w:val="00E721ED"/>
    <w:rsid w:val="00E7238D"/>
    <w:rsid w:val="00E723D9"/>
    <w:rsid w:val="00E724B1"/>
    <w:rsid w:val="00E725A3"/>
    <w:rsid w:val="00E725C1"/>
    <w:rsid w:val="00E725DA"/>
    <w:rsid w:val="00E72649"/>
    <w:rsid w:val="00E72853"/>
    <w:rsid w:val="00E728CB"/>
    <w:rsid w:val="00E728CC"/>
    <w:rsid w:val="00E72971"/>
    <w:rsid w:val="00E72A44"/>
    <w:rsid w:val="00E72A8D"/>
    <w:rsid w:val="00E72B10"/>
    <w:rsid w:val="00E72BFB"/>
    <w:rsid w:val="00E72C6F"/>
    <w:rsid w:val="00E72CD8"/>
    <w:rsid w:val="00E72D52"/>
    <w:rsid w:val="00E72DDD"/>
    <w:rsid w:val="00E72E8C"/>
    <w:rsid w:val="00E72E8E"/>
    <w:rsid w:val="00E72EB7"/>
    <w:rsid w:val="00E72FFB"/>
    <w:rsid w:val="00E7302A"/>
    <w:rsid w:val="00E73062"/>
    <w:rsid w:val="00E732DB"/>
    <w:rsid w:val="00E73345"/>
    <w:rsid w:val="00E733B9"/>
    <w:rsid w:val="00E733F6"/>
    <w:rsid w:val="00E734C8"/>
    <w:rsid w:val="00E734E7"/>
    <w:rsid w:val="00E73563"/>
    <w:rsid w:val="00E735DC"/>
    <w:rsid w:val="00E735FB"/>
    <w:rsid w:val="00E7367A"/>
    <w:rsid w:val="00E73775"/>
    <w:rsid w:val="00E73815"/>
    <w:rsid w:val="00E738D4"/>
    <w:rsid w:val="00E73A2D"/>
    <w:rsid w:val="00E73ACC"/>
    <w:rsid w:val="00E73B99"/>
    <w:rsid w:val="00E73CB3"/>
    <w:rsid w:val="00E73EB5"/>
    <w:rsid w:val="00E73F29"/>
    <w:rsid w:val="00E73FE3"/>
    <w:rsid w:val="00E73FE7"/>
    <w:rsid w:val="00E740CF"/>
    <w:rsid w:val="00E74236"/>
    <w:rsid w:val="00E7425F"/>
    <w:rsid w:val="00E74340"/>
    <w:rsid w:val="00E74436"/>
    <w:rsid w:val="00E7456E"/>
    <w:rsid w:val="00E7457E"/>
    <w:rsid w:val="00E7474E"/>
    <w:rsid w:val="00E747D2"/>
    <w:rsid w:val="00E74809"/>
    <w:rsid w:val="00E74888"/>
    <w:rsid w:val="00E7494B"/>
    <w:rsid w:val="00E74A49"/>
    <w:rsid w:val="00E74B11"/>
    <w:rsid w:val="00E74BCC"/>
    <w:rsid w:val="00E74DD2"/>
    <w:rsid w:val="00E74E23"/>
    <w:rsid w:val="00E74EA8"/>
    <w:rsid w:val="00E74ED4"/>
    <w:rsid w:val="00E74EE7"/>
    <w:rsid w:val="00E74FD1"/>
    <w:rsid w:val="00E7506E"/>
    <w:rsid w:val="00E751DF"/>
    <w:rsid w:val="00E7527C"/>
    <w:rsid w:val="00E752E2"/>
    <w:rsid w:val="00E75386"/>
    <w:rsid w:val="00E75581"/>
    <w:rsid w:val="00E75673"/>
    <w:rsid w:val="00E7567C"/>
    <w:rsid w:val="00E756AD"/>
    <w:rsid w:val="00E75803"/>
    <w:rsid w:val="00E75920"/>
    <w:rsid w:val="00E75940"/>
    <w:rsid w:val="00E7594D"/>
    <w:rsid w:val="00E75A07"/>
    <w:rsid w:val="00E75A9A"/>
    <w:rsid w:val="00E75B57"/>
    <w:rsid w:val="00E75BCE"/>
    <w:rsid w:val="00E75D07"/>
    <w:rsid w:val="00E75D2E"/>
    <w:rsid w:val="00E75E7F"/>
    <w:rsid w:val="00E75EBC"/>
    <w:rsid w:val="00E76030"/>
    <w:rsid w:val="00E76416"/>
    <w:rsid w:val="00E764A8"/>
    <w:rsid w:val="00E76536"/>
    <w:rsid w:val="00E767CB"/>
    <w:rsid w:val="00E768F1"/>
    <w:rsid w:val="00E76B2F"/>
    <w:rsid w:val="00E76B5A"/>
    <w:rsid w:val="00E76DF7"/>
    <w:rsid w:val="00E770DF"/>
    <w:rsid w:val="00E771DD"/>
    <w:rsid w:val="00E77352"/>
    <w:rsid w:val="00E7742A"/>
    <w:rsid w:val="00E774A6"/>
    <w:rsid w:val="00E77514"/>
    <w:rsid w:val="00E77527"/>
    <w:rsid w:val="00E77559"/>
    <w:rsid w:val="00E77577"/>
    <w:rsid w:val="00E775B8"/>
    <w:rsid w:val="00E77605"/>
    <w:rsid w:val="00E77609"/>
    <w:rsid w:val="00E77649"/>
    <w:rsid w:val="00E777A6"/>
    <w:rsid w:val="00E7781B"/>
    <w:rsid w:val="00E778DA"/>
    <w:rsid w:val="00E779D9"/>
    <w:rsid w:val="00E77A2B"/>
    <w:rsid w:val="00E77C1E"/>
    <w:rsid w:val="00E77CED"/>
    <w:rsid w:val="00E77D25"/>
    <w:rsid w:val="00E77DD2"/>
    <w:rsid w:val="00E77F4B"/>
    <w:rsid w:val="00E8007E"/>
    <w:rsid w:val="00E802CD"/>
    <w:rsid w:val="00E803D0"/>
    <w:rsid w:val="00E805D8"/>
    <w:rsid w:val="00E805E4"/>
    <w:rsid w:val="00E805F8"/>
    <w:rsid w:val="00E806F8"/>
    <w:rsid w:val="00E80861"/>
    <w:rsid w:val="00E808CD"/>
    <w:rsid w:val="00E8098C"/>
    <w:rsid w:val="00E80AF9"/>
    <w:rsid w:val="00E80BCC"/>
    <w:rsid w:val="00E80C11"/>
    <w:rsid w:val="00E80C4C"/>
    <w:rsid w:val="00E80C9F"/>
    <w:rsid w:val="00E80D31"/>
    <w:rsid w:val="00E80D85"/>
    <w:rsid w:val="00E80E72"/>
    <w:rsid w:val="00E80F99"/>
    <w:rsid w:val="00E81025"/>
    <w:rsid w:val="00E81049"/>
    <w:rsid w:val="00E81100"/>
    <w:rsid w:val="00E8111C"/>
    <w:rsid w:val="00E81216"/>
    <w:rsid w:val="00E813B0"/>
    <w:rsid w:val="00E813B1"/>
    <w:rsid w:val="00E814E3"/>
    <w:rsid w:val="00E81542"/>
    <w:rsid w:val="00E815BE"/>
    <w:rsid w:val="00E817BC"/>
    <w:rsid w:val="00E819B0"/>
    <w:rsid w:val="00E81B59"/>
    <w:rsid w:val="00E81C9E"/>
    <w:rsid w:val="00E81F76"/>
    <w:rsid w:val="00E81F9E"/>
    <w:rsid w:val="00E82299"/>
    <w:rsid w:val="00E823C6"/>
    <w:rsid w:val="00E824E3"/>
    <w:rsid w:val="00E82563"/>
    <w:rsid w:val="00E825B2"/>
    <w:rsid w:val="00E82643"/>
    <w:rsid w:val="00E826B4"/>
    <w:rsid w:val="00E82788"/>
    <w:rsid w:val="00E827B8"/>
    <w:rsid w:val="00E827D5"/>
    <w:rsid w:val="00E827F9"/>
    <w:rsid w:val="00E8286C"/>
    <w:rsid w:val="00E82916"/>
    <w:rsid w:val="00E82979"/>
    <w:rsid w:val="00E82AB2"/>
    <w:rsid w:val="00E82AB4"/>
    <w:rsid w:val="00E82C3D"/>
    <w:rsid w:val="00E83022"/>
    <w:rsid w:val="00E83119"/>
    <w:rsid w:val="00E8326F"/>
    <w:rsid w:val="00E83400"/>
    <w:rsid w:val="00E83497"/>
    <w:rsid w:val="00E83498"/>
    <w:rsid w:val="00E8350C"/>
    <w:rsid w:val="00E8366B"/>
    <w:rsid w:val="00E83689"/>
    <w:rsid w:val="00E836D5"/>
    <w:rsid w:val="00E83747"/>
    <w:rsid w:val="00E8377E"/>
    <w:rsid w:val="00E83870"/>
    <w:rsid w:val="00E83A08"/>
    <w:rsid w:val="00E83A3B"/>
    <w:rsid w:val="00E83A45"/>
    <w:rsid w:val="00E83A55"/>
    <w:rsid w:val="00E83B1F"/>
    <w:rsid w:val="00E83D4C"/>
    <w:rsid w:val="00E83DDD"/>
    <w:rsid w:val="00E83E44"/>
    <w:rsid w:val="00E83E97"/>
    <w:rsid w:val="00E83E9C"/>
    <w:rsid w:val="00E83FCA"/>
    <w:rsid w:val="00E8421D"/>
    <w:rsid w:val="00E842D4"/>
    <w:rsid w:val="00E846A9"/>
    <w:rsid w:val="00E849B5"/>
    <w:rsid w:val="00E849B6"/>
    <w:rsid w:val="00E84A35"/>
    <w:rsid w:val="00E84BD9"/>
    <w:rsid w:val="00E84C5E"/>
    <w:rsid w:val="00E84C89"/>
    <w:rsid w:val="00E84DEF"/>
    <w:rsid w:val="00E85060"/>
    <w:rsid w:val="00E8541D"/>
    <w:rsid w:val="00E85537"/>
    <w:rsid w:val="00E856C3"/>
    <w:rsid w:val="00E85807"/>
    <w:rsid w:val="00E8596D"/>
    <w:rsid w:val="00E859BC"/>
    <w:rsid w:val="00E85B91"/>
    <w:rsid w:val="00E85C14"/>
    <w:rsid w:val="00E85D7C"/>
    <w:rsid w:val="00E85E01"/>
    <w:rsid w:val="00E85E3A"/>
    <w:rsid w:val="00E85F9D"/>
    <w:rsid w:val="00E8601C"/>
    <w:rsid w:val="00E86036"/>
    <w:rsid w:val="00E861A2"/>
    <w:rsid w:val="00E86333"/>
    <w:rsid w:val="00E8646B"/>
    <w:rsid w:val="00E8647E"/>
    <w:rsid w:val="00E8671E"/>
    <w:rsid w:val="00E86827"/>
    <w:rsid w:val="00E869D0"/>
    <w:rsid w:val="00E869DF"/>
    <w:rsid w:val="00E869E2"/>
    <w:rsid w:val="00E86B42"/>
    <w:rsid w:val="00E86CD2"/>
    <w:rsid w:val="00E86E15"/>
    <w:rsid w:val="00E86EAC"/>
    <w:rsid w:val="00E86F9D"/>
    <w:rsid w:val="00E87044"/>
    <w:rsid w:val="00E8705B"/>
    <w:rsid w:val="00E87249"/>
    <w:rsid w:val="00E872CC"/>
    <w:rsid w:val="00E873EA"/>
    <w:rsid w:val="00E874E2"/>
    <w:rsid w:val="00E876C5"/>
    <w:rsid w:val="00E876F5"/>
    <w:rsid w:val="00E87709"/>
    <w:rsid w:val="00E8781A"/>
    <w:rsid w:val="00E878D9"/>
    <w:rsid w:val="00E878DD"/>
    <w:rsid w:val="00E879A7"/>
    <w:rsid w:val="00E87ADF"/>
    <w:rsid w:val="00E87AF1"/>
    <w:rsid w:val="00E87B78"/>
    <w:rsid w:val="00E87BCE"/>
    <w:rsid w:val="00E87D17"/>
    <w:rsid w:val="00E87D38"/>
    <w:rsid w:val="00E87D63"/>
    <w:rsid w:val="00E87DB2"/>
    <w:rsid w:val="00E87E01"/>
    <w:rsid w:val="00E87FD7"/>
    <w:rsid w:val="00E8E0CB"/>
    <w:rsid w:val="00E90130"/>
    <w:rsid w:val="00E902EB"/>
    <w:rsid w:val="00E90300"/>
    <w:rsid w:val="00E90353"/>
    <w:rsid w:val="00E9047B"/>
    <w:rsid w:val="00E90584"/>
    <w:rsid w:val="00E905FC"/>
    <w:rsid w:val="00E90800"/>
    <w:rsid w:val="00E90817"/>
    <w:rsid w:val="00E9092E"/>
    <w:rsid w:val="00E90A95"/>
    <w:rsid w:val="00E90B5A"/>
    <w:rsid w:val="00E90CF2"/>
    <w:rsid w:val="00E90F6E"/>
    <w:rsid w:val="00E90FDB"/>
    <w:rsid w:val="00E9100E"/>
    <w:rsid w:val="00E91012"/>
    <w:rsid w:val="00E91033"/>
    <w:rsid w:val="00E91068"/>
    <w:rsid w:val="00E9115B"/>
    <w:rsid w:val="00E91226"/>
    <w:rsid w:val="00E91237"/>
    <w:rsid w:val="00E9139E"/>
    <w:rsid w:val="00E914AF"/>
    <w:rsid w:val="00E9153F"/>
    <w:rsid w:val="00E915A0"/>
    <w:rsid w:val="00E915AA"/>
    <w:rsid w:val="00E91629"/>
    <w:rsid w:val="00E9165E"/>
    <w:rsid w:val="00E918A7"/>
    <w:rsid w:val="00E91956"/>
    <w:rsid w:val="00E919D6"/>
    <w:rsid w:val="00E91AD9"/>
    <w:rsid w:val="00E91B66"/>
    <w:rsid w:val="00E91D7C"/>
    <w:rsid w:val="00E91E15"/>
    <w:rsid w:val="00E91E76"/>
    <w:rsid w:val="00E91ED4"/>
    <w:rsid w:val="00E91FB4"/>
    <w:rsid w:val="00E91FCF"/>
    <w:rsid w:val="00E92089"/>
    <w:rsid w:val="00E9209B"/>
    <w:rsid w:val="00E920D8"/>
    <w:rsid w:val="00E9217F"/>
    <w:rsid w:val="00E922AB"/>
    <w:rsid w:val="00E922AE"/>
    <w:rsid w:val="00E92374"/>
    <w:rsid w:val="00E9267E"/>
    <w:rsid w:val="00E926B1"/>
    <w:rsid w:val="00E929F8"/>
    <w:rsid w:val="00E92A43"/>
    <w:rsid w:val="00E92A7D"/>
    <w:rsid w:val="00E92C83"/>
    <w:rsid w:val="00E92EC1"/>
    <w:rsid w:val="00E930F0"/>
    <w:rsid w:val="00E93247"/>
    <w:rsid w:val="00E9339B"/>
    <w:rsid w:val="00E9342E"/>
    <w:rsid w:val="00E934BB"/>
    <w:rsid w:val="00E9354A"/>
    <w:rsid w:val="00E93597"/>
    <w:rsid w:val="00E9359D"/>
    <w:rsid w:val="00E935DE"/>
    <w:rsid w:val="00E936DC"/>
    <w:rsid w:val="00E93779"/>
    <w:rsid w:val="00E9382A"/>
    <w:rsid w:val="00E93841"/>
    <w:rsid w:val="00E938CC"/>
    <w:rsid w:val="00E938FD"/>
    <w:rsid w:val="00E9393F"/>
    <w:rsid w:val="00E939BB"/>
    <w:rsid w:val="00E93A89"/>
    <w:rsid w:val="00E93AE7"/>
    <w:rsid w:val="00E93B77"/>
    <w:rsid w:val="00E93BBD"/>
    <w:rsid w:val="00E93C91"/>
    <w:rsid w:val="00E93CC9"/>
    <w:rsid w:val="00E93D40"/>
    <w:rsid w:val="00E93DF0"/>
    <w:rsid w:val="00E93E10"/>
    <w:rsid w:val="00E93EF0"/>
    <w:rsid w:val="00E93F53"/>
    <w:rsid w:val="00E940D9"/>
    <w:rsid w:val="00E941BA"/>
    <w:rsid w:val="00E94234"/>
    <w:rsid w:val="00E942E4"/>
    <w:rsid w:val="00E94389"/>
    <w:rsid w:val="00E94489"/>
    <w:rsid w:val="00E94499"/>
    <w:rsid w:val="00E944E0"/>
    <w:rsid w:val="00E9460C"/>
    <w:rsid w:val="00E94621"/>
    <w:rsid w:val="00E946E3"/>
    <w:rsid w:val="00E9470D"/>
    <w:rsid w:val="00E94782"/>
    <w:rsid w:val="00E947D6"/>
    <w:rsid w:val="00E94AAD"/>
    <w:rsid w:val="00E94AE9"/>
    <w:rsid w:val="00E94C5B"/>
    <w:rsid w:val="00E94E75"/>
    <w:rsid w:val="00E94E81"/>
    <w:rsid w:val="00E94E91"/>
    <w:rsid w:val="00E94EFD"/>
    <w:rsid w:val="00E9501C"/>
    <w:rsid w:val="00E951C7"/>
    <w:rsid w:val="00E9528E"/>
    <w:rsid w:val="00E9543F"/>
    <w:rsid w:val="00E95481"/>
    <w:rsid w:val="00E954D4"/>
    <w:rsid w:val="00E95760"/>
    <w:rsid w:val="00E957E6"/>
    <w:rsid w:val="00E958A7"/>
    <w:rsid w:val="00E958AD"/>
    <w:rsid w:val="00E95926"/>
    <w:rsid w:val="00E959AE"/>
    <w:rsid w:val="00E959E3"/>
    <w:rsid w:val="00E95B09"/>
    <w:rsid w:val="00E95B79"/>
    <w:rsid w:val="00E95BB9"/>
    <w:rsid w:val="00E95C26"/>
    <w:rsid w:val="00E95D4D"/>
    <w:rsid w:val="00E95E5E"/>
    <w:rsid w:val="00E95F2C"/>
    <w:rsid w:val="00E96084"/>
    <w:rsid w:val="00E96112"/>
    <w:rsid w:val="00E961BD"/>
    <w:rsid w:val="00E961D4"/>
    <w:rsid w:val="00E962DA"/>
    <w:rsid w:val="00E96418"/>
    <w:rsid w:val="00E9648B"/>
    <w:rsid w:val="00E964E2"/>
    <w:rsid w:val="00E96657"/>
    <w:rsid w:val="00E96713"/>
    <w:rsid w:val="00E9675C"/>
    <w:rsid w:val="00E96806"/>
    <w:rsid w:val="00E96836"/>
    <w:rsid w:val="00E96858"/>
    <w:rsid w:val="00E96859"/>
    <w:rsid w:val="00E96895"/>
    <w:rsid w:val="00E96A49"/>
    <w:rsid w:val="00E96BE4"/>
    <w:rsid w:val="00E96C5F"/>
    <w:rsid w:val="00E96CEF"/>
    <w:rsid w:val="00E96E76"/>
    <w:rsid w:val="00E96FA0"/>
    <w:rsid w:val="00E96FDF"/>
    <w:rsid w:val="00E970B3"/>
    <w:rsid w:val="00E9713E"/>
    <w:rsid w:val="00E971CA"/>
    <w:rsid w:val="00E97251"/>
    <w:rsid w:val="00E97316"/>
    <w:rsid w:val="00E97359"/>
    <w:rsid w:val="00E9744E"/>
    <w:rsid w:val="00E97491"/>
    <w:rsid w:val="00E974D2"/>
    <w:rsid w:val="00E9758A"/>
    <w:rsid w:val="00E9759B"/>
    <w:rsid w:val="00E97619"/>
    <w:rsid w:val="00E97861"/>
    <w:rsid w:val="00E9794F"/>
    <w:rsid w:val="00E979D1"/>
    <w:rsid w:val="00E97A93"/>
    <w:rsid w:val="00E97ACF"/>
    <w:rsid w:val="00E97D2C"/>
    <w:rsid w:val="00E97D7F"/>
    <w:rsid w:val="00E97DC3"/>
    <w:rsid w:val="00E97F04"/>
    <w:rsid w:val="00E97F5B"/>
    <w:rsid w:val="00E97FE9"/>
    <w:rsid w:val="00E97FEA"/>
    <w:rsid w:val="00EA0215"/>
    <w:rsid w:val="00EA0268"/>
    <w:rsid w:val="00EA04CF"/>
    <w:rsid w:val="00EA06D4"/>
    <w:rsid w:val="00EA0811"/>
    <w:rsid w:val="00EA0859"/>
    <w:rsid w:val="00EA0987"/>
    <w:rsid w:val="00EA0A0F"/>
    <w:rsid w:val="00EA0AF4"/>
    <w:rsid w:val="00EA0B9A"/>
    <w:rsid w:val="00EA0C50"/>
    <w:rsid w:val="00EA0C62"/>
    <w:rsid w:val="00EA0C68"/>
    <w:rsid w:val="00EA0D01"/>
    <w:rsid w:val="00EA0D16"/>
    <w:rsid w:val="00EA0E56"/>
    <w:rsid w:val="00EA0E9D"/>
    <w:rsid w:val="00EA0EBD"/>
    <w:rsid w:val="00EA0F4B"/>
    <w:rsid w:val="00EA0F63"/>
    <w:rsid w:val="00EA1095"/>
    <w:rsid w:val="00EA131E"/>
    <w:rsid w:val="00EA164C"/>
    <w:rsid w:val="00EA18A9"/>
    <w:rsid w:val="00EA19EC"/>
    <w:rsid w:val="00EA1A41"/>
    <w:rsid w:val="00EA1AD3"/>
    <w:rsid w:val="00EA1AED"/>
    <w:rsid w:val="00EA1B8B"/>
    <w:rsid w:val="00EA1C6C"/>
    <w:rsid w:val="00EA1C8B"/>
    <w:rsid w:val="00EA1CB4"/>
    <w:rsid w:val="00EA1D2D"/>
    <w:rsid w:val="00EA1EBD"/>
    <w:rsid w:val="00EA2124"/>
    <w:rsid w:val="00EA22FE"/>
    <w:rsid w:val="00EA230D"/>
    <w:rsid w:val="00EA230F"/>
    <w:rsid w:val="00EA23ED"/>
    <w:rsid w:val="00EA2487"/>
    <w:rsid w:val="00EA2AAF"/>
    <w:rsid w:val="00EA2B23"/>
    <w:rsid w:val="00EA2BC2"/>
    <w:rsid w:val="00EA2C5C"/>
    <w:rsid w:val="00EA2C9D"/>
    <w:rsid w:val="00EA2D7D"/>
    <w:rsid w:val="00EA2E80"/>
    <w:rsid w:val="00EA2E8A"/>
    <w:rsid w:val="00EA2FB6"/>
    <w:rsid w:val="00EA2FC1"/>
    <w:rsid w:val="00EA30CF"/>
    <w:rsid w:val="00EA310E"/>
    <w:rsid w:val="00EA3132"/>
    <w:rsid w:val="00EA3168"/>
    <w:rsid w:val="00EA323A"/>
    <w:rsid w:val="00EA325A"/>
    <w:rsid w:val="00EA331F"/>
    <w:rsid w:val="00EA335F"/>
    <w:rsid w:val="00EA341C"/>
    <w:rsid w:val="00EA3443"/>
    <w:rsid w:val="00EA3503"/>
    <w:rsid w:val="00EA362E"/>
    <w:rsid w:val="00EA3679"/>
    <w:rsid w:val="00EA3918"/>
    <w:rsid w:val="00EA3964"/>
    <w:rsid w:val="00EA3C0D"/>
    <w:rsid w:val="00EA3D14"/>
    <w:rsid w:val="00EA3D9D"/>
    <w:rsid w:val="00EA40A1"/>
    <w:rsid w:val="00EA423D"/>
    <w:rsid w:val="00EA440F"/>
    <w:rsid w:val="00EA444A"/>
    <w:rsid w:val="00EA44B5"/>
    <w:rsid w:val="00EA453B"/>
    <w:rsid w:val="00EA466E"/>
    <w:rsid w:val="00EA4671"/>
    <w:rsid w:val="00EA4773"/>
    <w:rsid w:val="00EA47D0"/>
    <w:rsid w:val="00EA480E"/>
    <w:rsid w:val="00EA4854"/>
    <w:rsid w:val="00EA4A1F"/>
    <w:rsid w:val="00EA4A3D"/>
    <w:rsid w:val="00EA4A86"/>
    <w:rsid w:val="00EA4AC2"/>
    <w:rsid w:val="00EA4AE0"/>
    <w:rsid w:val="00EA4D56"/>
    <w:rsid w:val="00EA4DF0"/>
    <w:rsid w:val="00EA4EC6"/>
    <w:rsid w:val="00EA4EE6"/>
    <w:rsid w:val="00EA4EFA"/>
    <w:rsid w:val="00EA4F67"/>
    <w:rsid w:val="00EA51A9"/>
    <w:rsid w:val="00EA5212"/>
    <w:rsid w:val="00EA53AC"/>
    <w:rsid w:val="00EA53EB"/>
    <w:rsid w:val="00EA5624"/>
    <w:rsid w:val="00EA56D5"/>
    <w:rsid w:val="00EA56EF"/>
    <w:rsid w:val="00EA5AED"/>
    <w:rsid w:val="00EA5D3C"/>
    <w:rsid w:val="00EA5D80"/>
    <w:rsid w:val="00EA5D96"/>
    <w:rsid w:val="00EA5E05"/>
    <w:rsid w:val="00EA5E64"/>
    <w:rsid w:val="00EA5F9C"/>
    <w:rsid w:val="00EA60A3"/>
    <w:rsid w:val="00EA617C"/>
    <w:rsid w:val="00EA6273"/>
    <w:rsid w:val="00EA62A7"/>
    <w:rsid w:val="00EA634C"/>
    <w:rsid w:val="00EA63AF"/>
    <w:rsid w:val="00EA63BD"/>
    <w:rsid w:val="00EA6423"/>
    <w:rsid w:val="00EA6434"/>
    <w:rsid w:val="00EA6556"/>
    <w:rsid w:val="00EA6563"/>
    <w:rsid w:val="00EA6637"/>
    <w:rsid w:val="00EA6858"/>
    <w:rsid w:val="00EA68C9"/>
    <w:rsid w:val="00EA68E2"/>
    <w:rsid w:val="00EA6936"/>
    <w:rsid w:val="00EA6940"/>
    <w:rsid w:val="00EA6983"/>
    <w:rsid w:val="00EA69BB"/>
    <w:rsid w:val="00EA6B88"/>
    <w:rsid w:val="00EA6C59"/>
    <w:rsid w:val="00EA6DF4"/>
    <w:rsid w:val="00EA6E2B"/>
    <w:rsid w:val="00EA7044"/>
    <w:rsid w:val="00EA706F"/>
    <w:rsid w:val="00EA7197"/>
    <w:rsid w:val="00EA71C2"/>
    <w:rsid w:val="00EA723E"/>
    <w:rsid w:val="00EA7243"/>
    <w:rsid w:val="00EA7592"/>
    <w:rsid w:val="00EA7695"/>
    <w:rsid w:val="00EA770A"/>
    <w:rsid w:val="00EA792E"/>
    <w:rsid w:val="00EA7DA1"/>
    <w:rsid w:val="00EA7E8D"/>
    <w:rsid w:val="00EA7F5F"/>
    <w:rsid w:val="00EB00B8"/>
    <w:rsid w:val="00EB015C"/>
    <w:rsid w:val="00EB026E"/>
    <w:rsid w:val="00EB0487"/>
    <w:rsid w:val="00EB060F"/>
    <w:rsid w:val="00EB06C2"/>
    <w:rsid w:val="00EB06DA"/>
    <w:rsid w:val="00EB06EF"/>
    <w:rsid w:val="00EB0786"/>
    <w:rsid w:val="00EB07F6"/>
    <w:rsid w:val="00EB0995"/>
    <w:rsid w:val="00EB09E2"/>
    <w:rsid w:val="00EB09EA"/>
    <w:rsid w:val="00EB0AFD"/>
    <w:rsid w:val="00EB0BE3"/>
    <w:rsid w:val="00EB0C8E"/>
    <w:rsid w:val="00EB0CE8"/>
    <w:rsid w:val="00EB0E22"/>
    <w:rsid w:val="00EB0E9C"/>
    <w:rsid w:val="00EB0F23"/>
    <w:rsid w:val="00EB0FD3"/>
    <w:rsid w:val="00EB1036"/>
    <w:rsid w:val="00EB1126"/>
    <w:rsid w:val="00EB120D"/>
    <w:rsid w:val="00EB12C2"/>
    <w:rsid w:val="00EB12F5"/>
    <w:rsid w:val="00EB156F"/>
    <w:rsid w:val="00EB1614"/>
    <w:rsid w:val="00EB16D4"/>
    <w:rsid w:val="00EB1798"/>
    <w:rsid w:val="00EB17C6"/>
    <w:rsid w:val="00EB181A"/>
    <w:rsid w:val="00EB18DA"/>
    <w:rsid w:val="00EB1A1F"/>
    <w:rsid w:val="00EB1A30"/>
    <w:rsid w:val="00EB1B07"/>
    <w:rsid w:val="00EB1BC8"/>
    <w:rsid w:val="00EB1D68"/>
    <w:rsid w:val="00EB1E13"/>
    <w:rsid w:val="00EB1E71"/>
    <w:rsid w:val="00EB1F70"/>
    <w:rsid w:val="00EB201A"/>
    <w:rsid w:val="00EB209F"/>
    <w:rsid w:val="00EB21F9"/>
    <w:rsid w:val="00EB2246"/>
    <w:rsid w:val="00EB22A3"/>
    <w:rsid w:val="00EB22B8"/>
    <w:rsid w:val="00EB2404"/>
    <w:rsid w:val="00EB2591"/>
    <w:rsid w:val="00EB2638"/>
    <w:rsid w:val="00EB270B"/>
    <w:rsid w:val="00EB276F"/>
    <w:rsid w:val="00EB2867"/>
    <w:rsid w:val="00EB2900"/>
    <w:rsid w:val="00EB2A5B"/>
    <w:rsid w:val="00EB2AB5"/>
    <w:rsid w:val="00EB2ADC"/>
    <w:rsid w:val="00EB2B28"/>
    <w:rsid w:val="00EB2B35"/>
    <w:rsid w:val="00EB2CDF"/>
    <w:rsid w:val="00EB2D98"/>
    <w:rsid w:val="00EB2FD1"/>
    <w:rsid w:val="00EB2FDB"/>
    <w:rsid w:val="00EB30AF"/>
    <w:rsid w:val="00EB31A3"/>
    <w:rsid w:val="00EB31D8"/>
    <w:rsid w:val="00EB3268"/>
    <w:rsid w:val="00EB330F"/>
    <w:rsid w:val="00EB354E"/>
    <w:rsid w:val="00EB35A2"/>
    <w:rsid w:val="00EB35A8"/>
    <w:rsid w:val="00EB3902"/>
    <w:rsid w:val="00EB393B"/>
    <w:rsid w:val="00EB39EA"/>
    <w:rsid w:val="00EB3A05"/>
    <w:rsid w:val="00EB3A5F"/>
    <w:rsid w:val="00EB3B39"/>
    <w:rsid w:val="00EB3CB6"/>
    <w:rsid w:val="00EB3D2E"/>
    <w:rsid w:val="00EB3DCF"/>
    <w:rsid w:val="00EB3E18"/>
    <w:rsid w:val="00EB3F78"/>
    <w:rsid w:val="00EB3F87"/>
    <w:rsid w:val="00EB40A4"/>
    <w:rsid w:val="00EB40C3"/>
    <w:rsid w:val="00EB42B6"/>
    <w:rsid w:val="00EB4314"/>
    <w:rsid w:val="00EB4334"/>
    <w:rsid w:val="00EB4368"/>
    <w:rsid w:val="00EB43CC"/>
    <w:rsid w:val="00EB440D"/>
    <w:rsid w:val="00EB44A3"/>
    <w:rsid w:val="00EB4719"/>
    <w:rsid w:val="00EB4798"/>
    <w:rsid w:val="00EB4AC2"/>
    <w:rsid w:val="00EB4C85"/>
    <w:rsid w:val="00EB4D4A"/>
    <w:rsid w:val="00EB4D92"/>
    <w:rsid w:val="00EB4EFD"/>
    <w:rsid w:val="00EB4F02"/>
    <w:rsid w:val="00EB4F99"/>
    <w:rsid w:val="00EB4FC4"/>
    <w:rsid w:val="00EB4FF0"/>
    <w:rsid w:val="00EB5314"/>
    <w:rsid w:val="00EB53B9"/>
    <w:rsid w:val="00EB53C1"/>
    <w:rsid w:val="00EB540A"/>
    <w:rsid w:val="00EB540F"/>
    <w:rsid w:val="00EB5499"/>
    <w:rsid w:val="00EB54FB"/>
    <w:rsid w:val="00EB5581"/>
    <w:rsid w:val="00EB5868"/>
    <w:rsid w:val="00EB59F7"/>
    <w:rsid w:val="00EB5A3B"/>
    <w:rsid w:val="00EB5A77"/>
    <w:rsid w:val="00EB5B29"/>
    <w:rsid w:val="00EB5C51"/>
    <w:rsid w:val="00EB5C7A"/>
    <w:rsid w:val="00EB5EB2"/>
    <w:rsid w:val="00EB5EB7"/>
    <w:rsid w:val="00EB5EEA"/>
    <w:rsid w:val="00EB5F3D"/>
    <w:rsid w:val="00EB5F9A"/>
    <w:rsid w:val="00EB5FAE"/>
    <w:rsid w:val="00EB6073"/>
    <w:rsid w:val="00EB6138"/>
    <w:rsid w:val="00EB62A5"/>
    <w:rsid w:val="00EB62B7"/>
    <w:rsid w:val="00EB6466"/>
    <w:rsid w:val="00EB6506"/>
    <w:rsid w:val="00EB672E"/>
    <w:rsid w:val="00EB6737"/>
    <w:rsid w:val="00EB677F"/>
    <w:rsid w:val="00EB68DC"/>
    <w:rsid w:val="00EB696C"/>
    <w:rsid w:val="00EB69C0"/>
    <w:rsid w:val="00EB69D7"/>
    <w:rsid w:val="00EB6B25"/>
    <w:rsid w:val="00EB6BDF"/>
    <w:rsid w:val="00EB6C19"/>
    <w:rsid w:val="00EB6E03"/>
    <w:rsid w:val="00EB6E5E"/>
    <w:rsid w:val="00EB6ED7"/>
    <w:rsid w:val="00EB6EEB"/>
    <w:rsid w:val="00EB6F09"/>
    <w:rsid w:val="00EB6F48"/>
    <w:rsid w:val="00EB6F52"/>
    <w:rsid w:val="00EB6F5E"/>
    <w:rsid w:val="00EB6F74"/>
    <w:rsid w:val="00EB6FAC"/>
    <w:rsid w:val="00EB7214"/>
    <w:rsid w:val="00EB744E"/>
    <w:rsid w:val="00EB745E"/>
    <w:rsid w:val="00EB74B9"/>
    <w:rsid w:val="00EB7734"/>
    <w:rsid w:val="00EB7797"/>
    <w:rsid w:val="00EB784C"/>
    <w:rsid w:val="00EB787C"/>
    <w:rsid w:val="00EB7974"/>
    <w:rsid w:val="00EB7A73"/>
    <w:rsid w:val="00EB7AF4"/>
    <w:rsid w:val="00EB7BD1"/>
    <w:rsid w:val="00EB7C8D"/>
    <w:rsid w:val="00EB7CC7"/>
    <w:rsid w:val="00EB7E4E"/>
    <w:rsid w:val="00EB7EA8"/>
    <w:rsid w:val="00EB7F8A"/>
    <w:rsid w:val="00EC0090"/>
    <w:rsid w:val="00EC00CD"/>
    <w:rsid w:val="00EC00DF"/>
    <w:rsid w:val="00EC00ED"/>
    <w:rsid w:val="00EC0159"/>
    <w:rsid w:val="00EC02CE"/>
    <w:rsid w:val="00EC02E7"/>
    <w:rsid w:val="00EC034E"/>
    <w:rsid w:val="00EC035C"/>
    <w:rsid w:val="00EC03EB"/>
    <w:rsid w:val="00EC0416"/>
    <w:rsid w:val="00EC04E0"/>
    <w:rsid w:val="00EC051F"/>
    <w:rsid w:val="00EC0529"/>
    <w:rsid w:val="00EC0547"/>
    <w:rsid w:val="00EC0629"/>
    <w:rsid w:val="00EC0778"/>
    <w:rsid w:val="00EC08D5"/>
    <w:rsid w:val="00EC0C0A"/>
    <w:rsid w:val="00EC0CA6"/>
    <w:rsid w:val="00EC0D7D"/>
    <w:rsid w:val="00EC0E3B"/>
    <w:rsid w:val="00EC0EF3"/>
    <w:rsid w:val="00EC0EF7"/>
    <w:rsid w:val="00EC113E"/>
    <w:rsid w:val="00EC1200"/>
    <w:rsid w:val="00EC138C"/>
    <w:rsid w:val="00EC14E7"/>
    <w:rsid w:val="00EC1660"/>
    <w:rsid w:val="00EC1679"/>
    <w:rsid w:val="00EC1689"/>
    <w:rsid w:val="00EC169D"/>
    <w:rsid w:val="00EC17E4"/>
    <w:rsid w:val="00EC17F0"/>
    <w:rsid w:val="00EC1A9A"/>
    <w:rsid w:val="00EC1B07"/>
    <w:rsid w:val="00EC1BF7"/>
    <w:rsid w:val="00EC1DF2"/>
    <w:rsid w:val="00EC1E1E"/>
    <w:rsid w:val="00EC1E34"/>
    <w:rsid w:val="00EC1EA6"/>
    <w:rsid w:val="00EC1EB0"/>
    <w:rsid w:val="00EC1F45"/>
    <w:rsid w:val="00EC2045"/>
    <w:rsid w:val="00EC2292"/>
    <w:rsid w:val="00EC2335"/>
    <w:rsid w:val="00EC257A"/>
    <w:rsid w:val="00EC258D"/>
    <w:rsid w:val="00EC25BB"/>
    <w:rsid w:val="00EC263A"/>
    <w:rsid w:val="00EC27AD"/>
    <w:rsid w:val="00EC2831"/>
    <w:rsid w:val="00EC289A"/>
    <w:rsid w:val="00EC2995"/>
    <w:rsid w:val="00EC2AF6"/>
    <w:rsid w:val="00EC2C34"/>
    <w:rsid w:val="00EC2CE3"/>
    <w:rsid w:val="00EC2EB3"/>
    <w:rsid w:val="00EC2F22"/>
    <w:rsid w:val="00EC2F69"/>
    <w:rsid w:val="00EC3006"/>
    <w:rsid w:val="00EC30F0"/>
    <w:rsid w:val="00EC3163"/>
    <w:rsid w:val="00EC3189"/>
    <w:rsid w:val="00EC3231"/>
    <w:rsid w:val="00EC3311"/>
    <w:rsid w:val="00EC33FF"/>
    <w:rsid w:val="00EC36EE"/>
    <w:rsid w:val="00EC37DB"/>
    <w:rsid w:val="00EC381A"/>
    <w:rsid w:val="00EC3880"/>
    <w:rsid w:val="00EC3A63"/>
    <w:rsid w:val="00EC3A7E"/>
    <w:rsid w:val="00EC3B06"/>
    <w:rsid w:val="00EC3CEE"/>
    <w:rsid w:val="00EC3D2A"/>
    <w:rsid w:val="00EC3DE1"/>
    <w:rsid w:val="00EC3E5C"/>
    <w:rsid w:val="00EC3F1C"/>
    <w:rsid w:val="00EC3F84"/>
    <w:rsid w:val="00EC3FA6"/>
    <w:rsid w:val="00EC4046"/>
    <w:rsid w:val="00EC434A"/>
    <w:rsid w:val="00EC4458"/>
    <w:rsid w:val="00EC445F"/>
    <w:rsid w:val="00EC446C"/>
    <w:rsid w:val="00EC448F"/>
    <w:rsid w:val="00EC456F"/>
    <w:rsid w:val="00EC46E1"/>
    <w:rsid w:val="00EC47C8"/>
    <w:rsid w:val="00EC490A"/>
    <w:rsid w:val="00EC4C92"/>
    <w:rsid w:val="00EC4CDC"/>
    <w:rsid w:val="00EC4D2F"/>
    <w:rsid w:val="00EC4E14"/>
    <w:rsid w:val="00EC4F0C"/>
    <w:rsid w:val="00EC4FA0"/>
    <w:rsid w:val="00EC502A"/>
    <w:rsid w:val="00EC50C0"/>
    <w:rsid w:val="00EC515E"/>
    <w:rsid w:val="00EC52A2"/>
    <w:rsid w:val="00EC5354"/>
    <w:rsid w:val="00EC5368"/>
    <w:rsid w:val="00EC54CA"/>
    <w:rsid w:val="00EC5506"/>
    <w:rsid w:val="00EC561F"/>
    <w:rsid w:val="00EC56A1"/>
    <w:rsid w:val="00EC579E"/>
    <w:rsid w:val="00EC5876"/>
    <w:rsid w:val="00EC58F6"/>
    <w:rsid w:val="00EC5A09"/>
    <w:rsid w:val="00EC5A3B"/>
    <w:rsid w:val="00EC5B23"/>
    <w:rsid w:val="00EC5BA3"/>
    <w:rsid w:val="00EC5BC0"/>
    <w:rsid w:val="00EC5BE3"/>
    <w:rsid w:val="00EC5CE1"/>
    <w:rsid w:val="00EC5E88"/>
    <w:rsid w:val="00EC5FC8"/>
    <w:rsid w:val="00EC6029"/>
    <w:rsid w:val="00EC6034"/>
    <w:rsid w:val="00EC6075"/>
    <w:rsid w:val="00EC62C0"/>
    <w:rsid w:val="00EC62DC"/>
    <w:rsid w:val="00EC640F"/>
    <w:rsid w:val="00EC6806"/>
    <w:rsid w:val="00EC689C"/>
    <w:rsid w:val="00EC69E8"/>
    <w:rsid w:val="00EC6B24"/>
    <w:rsid w:val="00EC6B40"/>
    <w:rsid w:val="00EC6E00"/>
    <w:rsid w:val="00EC6E30"/>
    <w:rsid w:val="00EC6F8C"/>
    <w:rsid w:val="00EC71F6"/>
    <w:rsid w:val="00EC73CF"/>
    <w:rsid w:val="00EC75D7"/>
    <w:rsid w:val="00EC76FE"/>
    <w:rsid w:val="00EC7708"/>
    <w:rsid w:val="00EC77BA"/>
    <w:rsid w:val="00EC77FD"/>
    <w:rsid w:val="00EC780C"/>
    <w:rsid w:val="00EC7A2E"/>
    <w:rsid w:val="00EC7AF8"/>
    <w:rsid w:val="00EC7B20"/>
    <w:rsid w:val="00EC7B9B"/>
    <w:rsid w:val="00EC7C40"/>
    <w:rsid w:val="00EC7D62"/>
    <w:rsid w:val="00ED002F"/>
    <w:rsid w:val="00ED00B5"/>
    <w:rsid w:val="00ED01F1"/>
    <w:rsid w:val="00ED0335"/>
    <w:rsid w:val="00ED050F"/>
    <w:rsid w:val="00ED05CA"/>
    <w:rsid w:val="00ED06F8"/>
    <w:rsid w:val="00ED074B"/>
    <w:rsid w:val="00ED075C"/>
    <w:rsid w:val="00ED0786"/>
    <w:rsid w:val="00ED080B"/>
    <w:rsid w:val="00ED0A53"/>
    <w:rsid w:val="00ED0AFC"/>
    <w:rsid w:val="00ED0BA4"/>
    <w:rsid w:val="00ED0D3E"/>
    <w:rsid w:val="00ED0D90"/>
    <w:rsid w:val="00ED1058"/>
    <w:rsid w:val="00ED105B"/>
    <w:rsid w:val="00ED1074"/>
    <w:rsid w:val="00ED10F5"/>
    <w:rsid w:val="00ED11AF"/>
    <w:rsid w:val="00ED11B3"/>
    <w:rsid w:val="00ED162E"/>
    <w:rsid w:val="00ED16DE"/>
    <w:rsid w:val="00ED182B"/>
    <w:rsid w:val="00ED18B1"/>
    <w:rsid w:val="00ED1942"/>
    <w:rsid w:val="00ED194D"/>
    <w:rsid w:val="00ED19D7"/>
    <w:rsid w:val="00ED1BFF"/>
    <w:rsid w:val="00ED1DD7"/>
    <w:rsid w:val="00ED20BA"/>
    <w:rsid w:val="00ED20EE"/>
    <w:rsid w:val="00ED210D"/>
    <w:rsid w:val="00ED2159"/>
    <w:rsid w:val="00ED225A"/>
    <w:rsid w:val="00ED2394"/>
    <w:rsid w:val="00ED24EC"/>
    <w:rsid w:val="00ED258D"/>
    <w:rsid w:val="00ED278E"/>
    <w:rsid w:val="00ED28E9"/>
    <w:rsid w:val="00ED29A4"/>
    <w:rsid w:val="00ED2A1F"/>
    <w:rsid w:val="00ED2A35"/>
    <w:rsid w:val="00ED2A3D"/>
    <w:rsid w:val="00ED2B8E"/>
    <w:rsid w:val="00ED2BF8"/>
    <w:rsid w:val="00ED2C77"/>
    <w:rsid w:val="00ED2D0C"/>
    <w:rsid w:val="00ED2D52"/>
    <w:rsid w:val="00ED2FB3"/>
    <w:rsid w:val="00ED300D"/>
    <w:rsid w:val="00ED30A6"/>
    <w:rsid w:val="00ED3171"/>
    <w:rsid w:val="00ED32C1"/>
    <w:rsid w:val="00ED32D7"/>
    <w:rsid w:val="00ED3453"/>
    <w:rsid w:val="00ED34C6"/>
    <w:rsid w:val="00ED3575"/>
    <w:rsid w:val="00ED3679"/>
    <w:rsid w:val="00ED398D"/>
    <w:rsid w:val="00ED3A4A"/>
    <w:rsid w:val="00ED3A4B"/>
    <w:rsid w:val="00ED3B44"/>
    <w:rsid w:val="00ED3D76"/>
    <w:rsid w:val="00ED4112"/>
    <w:rsid w:val="00ED444D"/>
    <w:rsid w:val="00ED447D"/>
    <w:rsid w:val="00ED44CF"/>
    <w:rsid w:val="00ED44D9"/>
    <w:rsid w:val="00ED4656"/>
    <w:rsid w:val="00ED4659"/>
    <w:rsid w:val="00ED47C2"/>
    <w:rsid w:val="00ED4970"/>
    <w:rsid w:val="00ED4997"/>
    <w:rsid w:val="00ED4A09"/>
    <w:rsid w:val="00ED4B4F"/>
    <w:rsid w:val="00ED4B91"/>
    <w:rsid w:val="00ED4BE4"/>
    <w:rsid w:val="00ED4C34"/>
    <w:rsid w:val="00ED4C36"/>
    <w:rsid w:val="00ED4D03"/>
    <w:rsid w:val="00ED4D23"/>
    <w:rsid w:val="00ED5058"/>
    <w:rsid w:val="00ED5122"/>
    <w:rsid w:val="00ED52F4"/>
    <w:rsid w:val="00ED5356"/>
    <w:rsid w:val="00ED5487"/>
    <w:rsid w:val="00ED5647"/>
    <w:rsid w:val="00ED5873"/>
    <w:rsid w:val="00ED5AE4"/>
    <w:rsid w:val="00ED5CCC"/>
    <w:rsid w:val="00ED5D01"/>
    <w:rsid w:val="00ED5D77"/>
    <w:rsid w:val="00ED5D9A"/>
    <w:rsid w:val="00ED5E62"/>
    <w:rsid w:val="00ED5E6C"/>
    <w:rsid w:val="00ED5ED5"/>
    <w:rsid w:val="00ED5F24"/>
    <w:rsid w:val="00ED6016"/>
    <w:rsid w:val="00ED6139"/>
    <w:rsid w:val="00ED62EB"/>
    <w:rsid w:val="00ED637B"/>
    <w:rsid w:val="00ED6445"/>
    <w:rsid w:val="00ED6484"/>
    <w:rsid w:val="00ED64B6"/>
    <w:rsid w:val="00ED65B7"/>
    <w:rsid w:val="00ED665F"/>
    <w:rsid w:val="00ED67BB"/>
    <w:rsid w:val="00ED6821"/>
    <w:rsid w:val="00ED6927"/>
    <w:rsid w:val="00ED6B20"/>
    <w:rsid w:val="00ED6BE2"/>
    <w:rsid w:val="00ED6C9B"/>
    <w:rsid w:val="00ED6CFE"/>
    <w:rsid w:val="00ED6D6B"/>
    <w:rsid w:val="00ED70C0"/>
    <w:rsid w:val="00ED70C7"/>
    <w:rsid w:val="00ED7106"/>
    <w:rsid w:val="00ED7154"/>
    <w:rsid w:val="00ED72DD"/>
    <w:rsid w:val="00ED741E"/>
    <w:rsid w:val="00ED7605"/>
    <w:rsid w:val="00ED76BE"/>
    <w:rsid w:val="00ED787F"/>
    <w:rsid w:val="00ED78C5"/>
    <w:rsid w:val="00ED79C2"/>
    <w:rsid w:val="00ED7AC5"/>
    <w:rsid w:val="00ED7BF9"/>
    <w:rsid w:val="00ED7BFA"/>
    <w:rsid w:val="00ED7CB9"/>
    <w:rsid w:val="00ED7E10"/>
    <w:rsid w:val="00ED7E2A"/>
    <w:rsid w:val="00ED7FC0"/>
    <w:rsid w:val="00EDB9C8"/>
    <w:rsid w:val="00EE00F5"/>
    <w:rsid w:val="00EE03BA"/>
    <w:rsid w:val="00EE046B"/>
    <w:rsid w:val="00EE05B8"/>
    <w:rsid w:val="00EE06EB"/>
    <w:rsid w:val="00EE0804"/>
    <w:rsid w:val="00EE092C"/>
    <w:rsid w:val="00EE0941"/>
    <w:rsid w:val="00EE0A6D"/>
    <w:rsid w:val="00EE0ACB"/>
    <w:rsid w:val="00EE0B05"/>
    <w:rsid w:val="00EE0B1E"/>
    <w:rsid w:val="00EE0B68"/>
    <w:rsid w:val="00EE0C8A"/>
    <w:rsid w:val="00EE0CB5"/>
    <w:rsid w:val="00EE0D6F"/>
    <w:rsid w:val="00EE0EA1"/>
    <w:rsid w:val="00EE0ED2"/>
    <w:rsid w:val="00EE0F46"/>
    <w:rsid w:val="00EE1052"/>
    <w:rsid w:val="00EE1127"/>
    <w:rsid w:val="00EE117D"/>
    <w:rsid w:val="00EE1344"/>
    <w:rsid w:val="00EE1361"/>
    <w:rsid w:val="00EE136D"/>
    <w:rsid w:val="00EE13D3"/>
    <w:rsid w:val="00EE14DB"/>
    <w:rsid w:val="00EE1592"/>
    <w:rsid w:val="00EE15C1"/>
    <w:rsid w:val="00EE1706"/>
    <w:rsid w:val="00EE183A"/>
    <w:rsid w:val="00EE183D"/>
    <w:rsid w:val="00EE1A4F"/>
    <w:rsid w:val="00EE1B69"/>
    <w:rsid w:val="00EE1B97"/>
    <w:rsid w:val="00EE1C91"/>
    <w:rsid w:val="00EE1D45"/>
    <w:rsid w:val="00EE1D80"/>
    <w:rsid w:val="00EE2096"/>
    <w:rsid w:val="00EE2124"/>
    <w:rsid w:val="00EE2174"/>
    <w:rsid w:val="00EE21A2"/>
    <w:rsid w:val="00EE2394"/>
    <w:rsid w:val="00EE2439"/>
    <w:rsid w:val="00EE25B8"/>
    <w:rsid w:val="00EE2616"/>
    <w:rsid w:val="00EE26E8"/>
    <w:rsid w:val="00EE26F2"/>
    <w:rsid w:val="00EE271B"/>
    <w:rsid w:val="00EE274D"/>
    <w:rsid w:val="00EE278E"/>
    <w:rsid w:val="00EE27A8"/>
    <w:rsid w:val="00EE2DC3"/>
    <w:rsid w:val="00EE2F4F"/>
    <w:rsid w:val="00EE2FC4"/>
    <w:rsid w:val="00EE3026"/>
    <w:rsid w:val="00EE304D"/>
    <w:rsid w:val="00EE306C"/>
    <w:rsid w:val="00EE343E"/>
    <w:rsid w:val="00EE3533"/>
    <w:rsid w:val="00EE361A"/>
    <w:rsid w:val="00EE37C9"/>
    <w:rsid w:val="00EE380B"/>
    <w:rsid w:val="00EE3A1C"/>
    <w:rsid w:val="00EE3AD4"/>
    <w:rsid w:val="00EE3BC4"/>
    <w:rsid w:val="00EE3C03"/>
    <w:rsid w:val="00EE3C4C"/>
    <w:rsid w:val="00EE3C70"/>
    <w:rsid w:val="00EE3E3F"/>
    <w:rsid w:val="00EE3EA8"/>
    <w:rsid w:val="00EE3F0F"/>
    <w:rsid w:val="00EE3F98"/>
    <w:rsid w:val="00EE4088"/>
    <w:rsid w:val="00EE424A"/>
    <w:rsid w:val="00EE4341"/>
    <w:rsid w:val="00EE4379"/>
    <w:rsid w:val="00EE43F8"/>
    <w:rsid w:val="00EE442B"/>
    <w:rsid w:val="00EE4491"/>
    <w:rsid w:val="00EE44A3"/>
    <w:rsid w:val="00EE4581"/>
    <w:rsid w:val="00EE473A"/>
    <w:rsid w:val="00EE4B71"/>
    <w:rsid w:val="00EE4BFC"/>
    <w:rsid w:val="00EE4CD7"/>
    <w:rsid w:val="00EE4D33"/>
    <w:rsid w:val="00EE4E8A"/>
    <w:rsid w:val="00EE4F50"/>
    <w:rsid w:val="00EE4FB5"/>
    <w:rsid w:val="00EE4FEA"/>
    <w:rsid w:val="00EE50CD"/>
    <w:rsid w:val="00EE524E"/>
    <w:rsid w:val="00EE5264"/>
    <w:rsid w:val="00EE530B"/>
    <w:rsid w:val="00EE5373"/>
    <w:rsid w:val="00EE53E8"/>
    <w:rsid w:val="00EE54A0"/>
    <w:rsid w:val="00EE5527"/>
    <w:rsid w:val="00EE5879"/>
    <w:rsid w:val="00EE5BB6"/>
    <w:rsid w:val="00EE5CFF"/>
    <w:rsid w:val="00EE5D7D"/>
    <w:rsid w:val="00EE5DAF"/>
    <w:rsid w:val="00EE5E4C"/>
    <w:rsid w:val="00EE6008"/>
    <w:rsid w:val="00EE615F"/>
    <w:rsid w:val="00EE61AD"/>
    <w:rsid w:val="00EE61C6"/>
    <w:rsid w:val="00EE6338"/>
    <w:rsid w:val="00EE635E"/>
    <w:rsid w:val="00EE6393"/>
    <w:rsid w:val="00EE641F"/>
    <w:rsid w:val="00EE659A"/>
    <w:rsid w:val="00EE65C0"/>
    <w:rsid w:val="00EE65E8"/>
    <w:rsid w:val="00EE664C"/>
    <w:rsid w:val="00EE6651"/>
    <w:rsid w:val="00EE6655"/>
    <w:rsid w:val="00EE66FC"/>
    <w:rsid w:val="00EE674C"/>
    <w:rsid w:val="00EE698F"/>
    <w:rsid w:val="00EE6A89"/>
    <w:rsid w:val="00EE6B57"/>
    <w:rsid w:val="00EE6C9E"/>
    <w:rsid w:val="00EE6D3E"/>
    <w:rsid w:val="00EE6EF3"/>
    <w:rsid w:val="00EE6F85"/>
    <w:rsid w:val="00EE6F96"/>
    <w:rsid w:val="00EE7117"/>
    <w:rsid w:val="00EE714F"/>
    <w:rsid w:val="00EE7185"/>
    <w:rsid w:val="00EE72CC"/>
    <w:rsid w:val="00EE72D2"/>
    <w:rsid w:val="00EE7415"/>
    <w:rsid w:val="00EE74A7"/>
    <w:rsid w:val="00EE7548"/>
    <w:rsid w:val="00EE7669"/>
    <w:rsid w:val="00EE77D6"/>
    <w:rsid w:val="00EE7872"/>
    <w:rsid w:val="00EE78AF"/>
    <w:rsid w:val="00EE795A"/>
    <w:rsid w:val="00EE7A26"/>
    <w:rsid w:val="00EE7B68"/>
    <w:rsid w:val="00EE7BF0"/>
    <w:rsid w:val="00EE7DB2"/>
    <w:rsid w:val="00EE7E55"/>
    <w:rsid w:val="00EE7E75"/>
    <w:rsid w:val="00EE7EA4"/>
    <w:rsid w:val="00EE7F44"/>
    <w:rsid w:val="00EED433"/>
    <w:rsid w:val="00EF0009"/>
    <w:rsid w:val="00EF005D"/>
    <w:rsid w:val="00EF008B"/>
    <w:rsid w:val="00EF00D5"/>
    <w:rsid w:val="00EF0179"/>
    <w:rsid w:val="00EF01BD"/>
    <w:rsid w:val="00EF0233"/>
    <w:rsid w:val="00EF0283"/>
    <w:rsid w:val="00EF02CA"/>
    <w:rsid w:val="00EF04B2"/>
    <w:rsid w:val="00EF058A"/>
    <w:rsid w:val="00EF05F0"/>
    <w:rsid w:val="00EF08B5"/>
    <w:rsid w:val="00EF08D2"/>
    <w:rsid w:val="00EF0931"/>
    <w:rsid w:val="00EF097C"/>
    <w:rsid w:val="00EF0A35"/>
    <w:rsid w:val="00EF0B23"/>
    <w:rsid w:val="00EF0B9F"/>
    <w:rsid w:val="00EF0CBF"/>
    <w:rsid w:val="00EF0CD0"/>
    <w:rsid w:val="00EF0DFD"/>
    <w:rsid w:val="00EF0E22"/>
    <w:rsid w:val="00EF0E40"/>
    <w:rsid w:val="00EF0E4A"/>
    <w:rsid w:val="00EF0F8C"/>
    <w:rsid w:val="00EF1021"/>
    <w:rsid w:val="00EF109F"/>
    <w:rsid w:val="00EF1208"/>
    <w:rsid w:val="00EF1368"/>
    <w:rsid w:val="00EF13C1"/>
    <w:rsid w:val="00EF13FC"/>
    <w:rsid w:val="00EF146E"/>
    <w:rsid w:val="00EF1596"/>
    <w:rsid w:val="00EF1687"/>
    <w:rsid w:val="00EF1756"/>
    <w:rsid w:val="00EF18FB"/>
    <w:rsid w:val="00EF1A07"/>
    <w:rsid w:val="00EF1A6C"/>
    <w:rsid w:val="00EF1B5C"/>
    <w:rsid w:val="00EF1BD9"/>
    <w:rsid w:val="00EF1C8C"/>
    <w:rsid w:val="00EF1CC0"/>
    <w:rsid w:val="00EF1CE4"/>
    <w:rsid w:val="00EF1D03"/>
    <w:rsid w:val="00EF1D86"/>
    <w:rsid w:val="00EF1DA6"/>
    <w:rsid w:val="00EF1F29"/>
    <w:rsid w:val="00EF1F56"/>
    <w:rsid w:val="00EF1F5F"/>
    <w:rsid w:val="00EF21D7"/>
    <w:rsid w:val="00EF21F9"/>
    <w:rsid w:val="00EF2321"/>
    <w:rsid w:val="00EF2444"/>
    <w:rsid w:val="00EF244B"/>
    <w:rsid w:val="00EF24AC"/>
    <w:rsid w:val="00EF2525"/>
    <w:rsid w:val="00EF25A7"/>
    <w:rsid w:val="00EF276E"/>
    <w:rsid w:val="00EF277F"/>
    <w:rsid w:val="00EF284E"/>
    <w:rsid w:val="00EF291B"/>
    <w:rsid w:val="00EF2B5B"/>
    <w:rsid w:val="00EF2CAD"/>
    <w:rsid w:val="00EF2CFF"/>
    <w:rsid w:val="00EF2D6F"/>
    <w:rsid w:val="00EF2DBA"/>
    <w:rsid w:val="00EF2DF5"/>
    <w:rsid w:val="00EF2E65"/>
    <w:rsid w:val="00EF2FCF"/>
    <w:rsid w:val="00EF314D"/>
    <w:rsid w:val="00EF3239"/>
    <w:rsid w:val="00EF32A4"/>
    <w:rsid w:val="00EF335F"/>
    <w:rsid w:val="00EF3367"/>
    <w:rsid w:val="00EF33EF"/>
    <w:rsid w:val="00EF340E"/>
    <w:rsid w:val="00EF344C"/>
    <w:rsid w:val="00EF346E"/>
    <w:rsid w:val="00EF35B6"/>
    <w:rsid w:val="00EF374B"/>
    <w:rsid w:val="00EF377C"/>
    <w:rsid w:val="00EF379E"/>
    <w:rsid w:val="00EF38B7"/>
    <w:rsid w:val="00EF3942"/>
    <w:rsid w:val="00EF3C09"/>
    <w:rsid w:val="00EF3C59"/>
    <w:rsid w:val="00EF3C76"/>
    <w:rsid w:val="00EF3CBC"/>
    <w:rsid w:val="00EF3D28"/>
    <w:rsid w:val="00EF3E2C"/>
    <w:rsid w:val="00EF3EA5"/>
    <w:rsid w:val="00EF3F5E"/>
    <w:rsid w:val="00EF40DA"/>
    <w:rsid w:val="00EF41C8"/>
    <w:rsid w:val="00EF41F4"/>
    <w:rsid w:val="00EF4227"/>
    <w:rsid w:val="00EF43F0"/>
    <w:rsid w:val="00EF4422"/>
    <w:rsid w:val="00EF4489"/>
    <w:rsid w:val="00EF4637"/>
    <w:rsid w:val="00EF4850"/>
    <w:rsid w:val="00EF48E8"/>
    <w:rsid w:val="00EF4CBD"/>
    <w:rsid w:val="00EF4D82"/>
    <w:rsid w:val="00EF4D89"/>
    <w:rsid w:val="00EF4F12"/>
    <w:rsid w:val="00EF4FE3"/>
    <w:rsid w:val="00EF5007"/>
    <w:rsid w:val="00EF500C"/>
    <w:rsid w:val="00EF515C"/>
    <w:rsid w:val="00EF52A4"/>
    <w:rsid w:val="00EF54DB"/>
    <w:rsid w:val="00EF553E"/>
    <w:rsid w:val="00EF5568"/>
    <w:rsid w:val="00EF55E2"/>
    <w:rsid w:val="00EF5617"/>
    <w:rsid w:val="00EF5695"/>
    <w:rsid w:val="00EF56AB"/>
    <w:rsid w:val="00EF56B5"/>
    <w:rsid w:val="00EF56FF"/>
    <w:rsid w:val="00EF59D4"/>
    <w:rsid w:val="00EF5A03"/>
    <w:rsid w:val="00EF5A9C"/>
    <w:rsid w:val="00EF5AA2"/>
    <w:rsid w:val="00EF5B70"/>
    <w:rsid w:val="00EF5C03"/>
    <w:rsid w:val="00EF5F08"/>
    <w:rsid w:val="00EF5F1D"/>
    <w:rsid w:val="00EF5F2F"/>
    <w:rsid w:val="00EF5F36"/>
    <w:rsid w:val="00EF5F95"/>
    <w:rsid w:val="00EF5FFA"/>
    <w:rsid w:val="00EF6058"/>
    <w:rsid w:val="00EF607B"/>
    <w:rsid w:val="00EF61A9"/>
    <w:rsid w:val="00EF61D9"/>
    <w:rsid w:val="00EF63BD"/>
    <w:rsid w:val="00EF6429"/>
    <w:rsid w:val="00EF6447"/>
    <w:rsid w:val="00EF64CC"/>
    <w:rsid w:val="00EF67D5"/>
    <w:rsid w:val="00EF67DE"/>
    <w:rsid w:val="00EF6821"/>
    <w:rsid w:val="00EF686C"/>
    <w:rsid w:val="00EF6A86"/>
    <w:rsid w:val="00EF6AD9"/>
    <w:rsid w:val="00EF6B0C"/>
    <w:rsid w:val="00EF6B10"/>
    <w:rsid w:val="00EF6B8C"/>
    <w:rsid w:val="00EF6CAF"/>
    <w:rsid w:val="00EF6F49"/>
    <w:rsid w:val="00EF6F4E"/>
    <w:rsid w:val="00EF6F88"/>
    <w:rsid w:val="00EF7005"/>
    <w:rsid w:val="00EF700F"/>
    <w:rsid w:val="00EF712F"/>
    <w:rsid w:val="00EF7147"/>
    <w:rsid w:val="00EF718C"/>
    <w:rsid w:val="00EF7246"/>
    <w:rsid w:val="00EF7268"/>
    <w:rsid w:val="00EF7316"/>
    <w:rsid w:val="00EF7346"/>
    <w:rsid w:val="00EF7452"/>
    <w:rsid w:val="00EF7475"/>
    <w:rsid w:val="00EF74C3"/>
    <w:rsid w:val="00EF765B"/>
    <w:rsid w:val="00EF7791"/>
    <w:rsid w:val="00EF77FF"/>
    <w:rsid w:val="00EF7857"/>
    <w:rsid w:val="00EF78CE"/>
    <w:rsid w:val="00EF7928"/>
    <w:rsid w:val="00EF7A63"/>
    <w:rsid w:val="00EF7B32"/>
    <w:rsid w:val="00EF7C22"/>
    <w:rsid w:val="00EF7CF7"/>
    <w:rsid w:val="00EF7E64"/>
    <w:rsid w:val="00EF7F19"/>
    <w:rsid w:val="00EF7F3F"/>
    <w:rsid w:val="00F0001A"/>
    <w:rsid w:val="00F000BF"/>
    <w:rsid w:val="00F002BA"/>
    <w:rsid w:val="00F00300"/>
    <w:rsid w:val="00F003DB"/>
    <w:rsid w:val="00F00417"/>
    <w:rsid w:val="00F0051B"/>
    <w:rsid w:val="00F005FE"/>
    <w:rsid w:val="00F0066A"/>
    <w:rsid w:val="00F00B45"/>
    <w:rsid w:val="00F00B6F"/>
    <w:rsid w:val="00F00BAE"/>
    <w:rsid w:val="00F00BC0"/>
    <w:rsid w:val="00F00D35"/>
    <w:rsid w:val="00F00E81"/>
    <w:rsid w:val="00F00F51"/>
    <w:rsid w:val="00F01005"/>
    <w:rsid w:val="00F010C3"/>
    <w:rsid w:val="00F010F2"/>
    <w:rsid w:val="00F012FB"/>
    <w:rsid w:val="00F01489"/>
    <w:rsid w:val="00F016EA"/>
    <w:rsid w:val="00F0170E"/>
    <w:rsid w:val="00F01753"/>
    <w:rsid w:val="00F01790"/>
    <w:rsid w:val="00F0179F"/>
    <w:rsid w:val="00F019E4"/>
    <w:rsid w:val="00F01A5B"/>
    <w:rsid w:val="00F01B20"/>
    <w:rsid w:val="00F01B70"/>
    <w:rsid w:val="00F01C82"/>
    <w:rsid w:val="00F01DEB"/>
    <w:rsid w:val="00F01E54"/>
    <w:rsid w:val="00F01EEF"/>
    <w:rsid w:val="00F02004"/>
    <w:rsid w:val="00F021B6"/>
    <w:rsid w:val="00F022CB"/>
    <w:rsid w:val="00F02412"/>
    <w:rsid w:val="00F02455"/>
    <w:rsid w:val="00F024D4"/>
    <w:rsid w:val="00F02541"/>
    <w:rsid w:val="00F0264A"/>
    <w:rsid w:val="00F0267A"/>
    <w:rsid w:val="00F0271F"/>
    <w:rsid w:val="00F02791"/>
    <w:rsid w:val="00F02804"/>
    <w:rsid w:val="00F028F1"/>
    <w:rsid w:val="00F0293C"/>
    <w:rsid w:val="00F029B3"/>
    <w:rsid w:val="00F02C01"/>
    <w:rsid w:val="00F02C5F"/>
    <w:rsid w:val="00F02C75"/>
    <w:rsid w:val="00F02C7F"/>
    <w:rsid w:val="00F02CB0"/>
    <w:rsid w:val="00F02DA4"/>
    <w:rsid w:val="00F02DC3"/>
    <w:rsid w:val="00F02E03"/>
    <w:rsid w:val="00F02E64"/>
    <w:rsid w:val="00F02E65"/>
    <w:rsid w:val="00F02FBE"/>
    <w:rsid w:val="00F030B9"/>
    <w:rsid w:val="00F03159"/>
    <w:rsid w:val="00F031D7"/>
    <w:rsid w:val="00F031ED"/>
    <w:rsid w:val="00F0323B"/>
    <w:rsid w:val="00F032FD"/>
    <w:rsid w:val="00F0344B"/>
    <w:rsid w:val="00F036EA"/>
    <w:rsid w:val="00F036F4"/>
    <w:rsid w:val="00F038B1"/>
    <w:rsid w:val="00F0391F"/>
    <w:rsid w:val="00F03971"/>
    <w:rsid w:val="00F039C8"/>
    <w:rsid w:val="00F03A81"/>
    <w:rsid w:val="00F03BA9"/>
    <w:rsid w:val="00F03C50"/>
    <w:rsid w:val="00F03D6B"/>
    <w:rsid w:val="00F03D7C"/>
    <w:rsid w:val="00F03DE6"/>
    <w:rsid w:val="00F03EBE"/>
    <w:rsid w:val="00F0412A"/>
    <w:rsid w:val="00F0426D"/>
    <w:rsid w:val="00F042FE"/>
    <w:rsid w:val="00F04427"/>
    <w:rsid w:val="00F044F0"/>
    <w:rsid w:val="00F04523"/>
    <w:rsid w:val="00F0479B"/>
    <w:rsid w:val="00F0488C"/>
    <w:rsid w:val="00F048EF"/>
    <w:rsid w:val="00F049A7"/>
    <w:rsid w:val="00F049B4"/>
    <w:rsid w:val="00F04AF3"/>
    <w:rsid w:val="00F04B69"/>
    <w:rsid w:val="00F04BB7"/>
    <w:rsid w:val="00F04FD4"/>
    <w:rsid w:val="00F05162"/>
    <w:rsid w:val="00F0519E"/>
    <w:rsid w:val="00F051BE"/>
    <w:rsid w:val="00F051CA"/>
    <w:rsid w:val="00F0528E"/>
    <w:rsid w:val="00F05411"/>
    <w:rsid w:val="00F05427"/>
    <w:rsid w:val="00F05504"/>
    <w:rsid w:val="00F0563F"/>
    <w:rsid w:val="00F05692"/>
    <w:rsid w:val="00F05718"/>
    <w:rsid w:val="00F05743"/>
    <w:rsid w:val="00F0580D"/>
    <w:rsid w:val="00F059C0"/>
    <w:rsid w:val="00F05B7E"/>
    <w:rsid w:val="00F05BBF"/>
    <w:rsid w:val="00F05BC6"/>
    <w:rsid w:val="00F05C05"/>
    <w:rsid w:val="00F05DFA"/>
    <w:rsid w:val="00F05EDE"/>
    <w:rsid w:val="00F05EE2"/>
    <w:rsid w:val="00F06184"/>
    <w:rsid w:val="00F06279"/>
    <w:rsid w:val="00F0628F"/>
    <w:rsid w:val="00F06294"/>
    <w:rsid w:val="00F06616"/>
    <w:rsid w:val="00F06633"/>
    <w:rsid w:val="00F0671E"/>
    <w:rsid w:val="00F06809"/>
    <w:rsid w:val="00F068FF"/>
    <w:rsid w:val="00F06905"/>
    <w:rsid w:val="00F06A32"/>
    <w:rsid w:val="00F06A53"/>
    <w:rsid w:val="00F06B0E"/>
    <w:rsid w:val="00F06B63"/>
    <w:rsid w:val="00F06D92"/>
    <w:rsid w:val="00F06EED"/>
    <w:rsid w:val="00F0710D"/>
    <w:rsid w:val="00F0716A"/>
    <w:rsid w:val="00F0717D"/>
    <w:rsid w:val="00F073D0"/>
    <w:rsid w:val="00F07402"/>
    <w:rsid w:val="00F07443"/>
    <w:rsid w:val="00F07887"/>
    <w:rsid w:val="00F079FC"/>
    <w:rsid w:val="00F07ACE"/>
    <w:rsid w:val="00F07AFC"/>
    <w:rsid w:val="00F07B38"/>
    <w:rsid w:val="00F07DDD"/>
    <w:rsid w:val="00F1009A"/>
    <w:rsid w:val="00F100C1"/>
    <w:rsid w:val="00F10288"/>
    <w:rsid w:val="00F102CF"/>
    <w:rsid w:val="00F104B5"/>
    <w:rsid w:val="00F10683"/>
    <w:rsid w:val="00F1073F"/>
    <w:rsid w:val="00F1079D"/>
    <w:rsid w:val="00F107BA"/>
    <w:rsid w:val="00F10840"/>
    <w:rsid w:val="00F1084E"/>
    <w:rsid w:val="00F1093D"/>
    <w:rsid w:val="00F10BB2"/>
    <w:rsid w:val="00F10C97"/>
    <w:rsid w:val="00F10D3F"/>
    <w:rsid w:val="00F10E1A"/>
    <w:rsid w:val="00F10EF7"/>
    <w:rsid w:val="00F10F90"/>
    <w:rsid w:val="00F11044"/>
    <w:rsid w:val="00F1118E"/>
    <w:rsid w:val="00F11465"/>
    <w:rsid w:val="00F114DE"/>
    <w:rsid w:val="00F1153C"/>
    <w:rsid w:val="00F115B1"/>
    <w:rsid w:val="00F115B7"/>
    <w:rsid w:val="00F1161F"/>
    <w:rsid w:val="00F1188D"/>
    <w:rsid w:val="00F118DC"/>
    <w:rsid w:val="00F1195C"/>
    <w:rsid w:val="00F11A61"/>
    <w:rsid w:val="00F11B27"/>
    <w:rsid w:val="00F11BBC"/>
    <w:rsid w:val="00F11BF6"/>
    <w:rsid w:val="00F11C21"/>
    <w:rsid w:val="00F11C53"/>
    <w:rsid w:val="00F11C6B"/>
    <w:rsid w:val="00F11D68"/>
    <w:rsid w:val="00F11E5F"/>
    <w:rsid w:val="00F120C3"/>
    <w:rsid w:val="00F1227B"/>
    <w:rsid w:val="00F1228B"/>
    <w:rsid w:val="00F122E2"/>
    <w:rsid w:val="00F123D5"/>
    <w:rsid w:val="00F12424"/>
    <w:rsid w:val="00F126A9"/>
    <w:rsid w:val="00F12708"/>
    <w:rsid w:val="00F12762"/>
    <w:rsid w:val="00F1281F"/>
    <w:rsid w:val="00F1287B"/>
    <w:rsid w:val="00F129F2"/>
    <w:rsid w:val="00F12B18"/>
    <w:rsid w:val="00F12B56"/>
    <w:rsid w:val="00F12C9E"/>
    <w:rsid w:val="00F12CFF"/>
    <w:rsid w:val="00F12DBA"/>
    <w:rsid w:val="00F12DE2"/>
    <w:rsid w:val="00F12FA5"/>
    <w:rsid w:val="00F1303F"/>
    <w:rsid w:val="00F13057"/>
    <w:rsid w:val="00F13080"/>
    <w:rsid w:val="00F13156"/>
    <w:rsid w:val="00F13161"/>
    <w:rsid w:val="00F131BA"/>
    <w:rsid w:val="00F1325C"/>
    <w:rsid w:val="00F13402"/>
    <w:rsid w:val="00F134BC"/>
    <w:rsid w:val="00F135C2"/>
    <w:rsid w:val="00F13862"/>
    <w:rsid w:val="00F13978"/>
    <w:rsid w:val="00F13989"/>
    <w:rsid w:val="00F1399C"/>
    <w:rsid w:val="00F139D4"/>
    <w:rsid w:val="00F13A4C"/>
    <w:rsid w:val="00F13B35"/>
    <w:rsid w:val="00F13DF9"/>
    <w:rsid w:val="00F13FD0"/>
    <w:rsid w:val="00F1408D"/>
    <w:rsid w:val="00F14237"/>
    <w:rsid w:val="00F14339"/>
    <w:rsid w:val="00F14530"/>
    <w:rsid w:val="00F1458A"/>
    <w:rsid w:val="00F14787"/>
    <w:rsid w:val="00F14849"/>
    <w:rsid w:val="00F1491D"/>
    <w:rsid w:val="00F14956"/>
    <w:rsid w:val="00F14ACE"/>
    <w:rsid w:val="00F14BFE"/>
    <w:rsid w:val="00F14C3F"/>
    <w:rsid w:val="00F14C7F"/>
    <w:rsid w:val="00F14DCA"/>
    <w:rsid w:val="00F14F09"/>
    <w:rsid w:val="00F15072"/>
    <w:rsid w:val="00F1508A"/>
    <w:rsid w:val="00F15153"/>
    <w:rsid w:val="00F152EF"/>
    <w:rsid w:val="00F1536D"/>
    <w:rsid w:val="00F153DC"/>
    <w:rsid w:val="00F15448"/>
    <w:rsid w:val="00F15526"/>
    <w:rsid w:val="00F1554F"/>
    <w:rsid w:val="00F15584"/>
    <w:rsid w:val="00F155A1"/>
    <w:rsid w:val="00F15600"/>
    <w:rsid w:val="00F15661"/>
    <w:rsid w:val="00F1567C"/>
    <w:rsid w:val="00F156EC"/>
    <w:rsid w:val="00F156EE"/>
    <w:rsid w:val="00F156EF"/>
    <w:rsid w:val="00F156F8"/>
    <w:rsid w:val="00F1573F"/>
    <w:rsid w:val="00F157CD"/>
    <w:rsid w:val="00F15891"/>
    <w:rsid w:val="00F158F2"/>
    <w:rsid w:val="00F1599E"/>
    <w:rsid w:val="00F15B03"/>
    <w:rsid w:val="00F15C0F"/>
    <w:rsid w:val="00F15C39"/>
    <w:rsid w:val="00F15C66"/>
    <w:rsid w:val="00F15CDA"/>
    <w:rsid w:val="00F15EBB"/>
    <w:rsid w:val="00F15EC7"/>
    <w:rsid w:val="00F15F3D"/>
    <w:rsid w:val="00F16048"/>
    <w:rsid w:val="00F1606B"/>
    <w:rsid w:val="00F162DE"/>
    <w:rsid w:val="00F16491"/>
    <w:rsid w:val="00F16613"/>
    <w:rsid w:val="00F1661F"/>
    <w:rsid w:val="00F1678A"/>
    <w:rsid w:val="00F167AC"/>
    <w:rsid w:val="00F168A0"/>
    <w:rsid w:val="00F168E6"/>
    <w:rsid w:val="00F169F6"/>
    <w:rsid w:val="00F16A1F"/>
    <w:rsid w:val="00F16A51"/>
    <w:rsid w:val="00F16A7D"/>
    <w:rsid w:val="00F173B4"/>
    <w:rsid w:val="00F173D0"/>
    <w:rsid w:val="00F173EC"/>
    <w:rsid w:val="00F1746F"/>
    <w:rsid w:val="00F1751D"/>
    <w:rsid w:val="00F17797"/>
    <w:rsid w:val="00F17ADF"/>
    <w:rsid w:val="00F17B5E"/>
    <w:rsid w:val="00F17BA5"/>
    <w:rsid w:val="00F17C23"/>
    <w:rsid w:val="00F17D48"/>
    <w:rsid w:val="00F17E52"/>
    <w:rsid w:val="00F17EBB"/>
    <w:rsid w:val="00F17EC0"/>
    <w:rsid w:val="00F2003C"/>
    <w:rsid w:val="00F20062"/>
    <w:rsid w:val="00F200A0"/>
    <w:rsid w:val="00F20105"/>
    <w:rsid w:val="00F20121"/>
    <w:rsid w:val="00F20142"/>
    <w:rsid w:val="00F20156"/>
    <w:rsid w:val="00F2029C"/>
    <w:rsid w:val="00F202DB"/>
    <w:rsid w:val="00F2041B"/>
    <w:rsid w:val="00F20510"/>
    <w:rsid w:val="00F20541"/>
    <w:rsid w:val="00F20555"/>
    <w:rsid w:val="00F205E1"/>
    <w:rsid w:val="00F205FB"/>
    <w:rsid w:val="00F2067B"/>
    <w:rsid w:val="00F207AB"/>
    <w:rsid w:val="00F207C6"/>
    <w:rsid w:val="00F20885"/>
    <w:rsid w:val="00F208B0"/>
    <w:rsid w:val="00F2092E"/>
    <w:rsid w:val="00F209CA"/>
    <w:rsid w:val="00F20ACD"/>
    <w:rsid w:val="00F20D0C"/>
    <w:rsid w:val="00F20D7D"/>
    <w:rsid w:val="00F20E99"/>
    <w:rsid w:val="00F20EF3"/>
    <w:rsid w:val="00F20EF8"/>
    <w:rsid w:val="00F20F42"/>
    <w:rsid w:val="00F20F7E"/>
    <w:rsid w:val="00F20FCB"/>
    <w:rsid w:val="00F210CB"/>
    <w:rsid w:val="00F21362"/>
    <w:rsid w:val="00F2138D"/>
    <w:rsid w:val="00F2147D"/>
    <w:rsid w:val="00F214B6"/>
    <w:rsid w:val="00F215E3"/>
    <w:rsid w:val="00F217EA"/>
    <w:rsid w:val="00F217F4"/>
    <w:rsid w:val="00F2184E"/>
    <w:rsid w:val="00F2192E"/>
    <w:rsid w:val="00F21933"/>
    <w:rsid w:val="00F21995"/>
    <w:rsid w:val="00F21BD9"/>
    <w:rsid w:val="00F21CD4"/>
    <w:rsid w:val="00F21D56"/>
    <w:rsid w:val="00F21E17"/>
    <w:rsid w:val="00F21E95"/>
    <w:rsid w:val="00F21ED9"/>
    <w:rsid w:val="00F21F4A"/>
    <w:rsid w:val="00F21F8F"/>
    <w:rsid w:val="00F2212B"/>
    <w:rsid w:val="00F2213B"/>
    <w:rsid w:val="00F2238D"/>
    <w:rsid w:val="00F224A6"/>
    <w:rsid w:val="00F225E7"/>
    <w:rsid w:val="00F2268F"/>
    <w:rsid w:val="00F22705"/>
    <w:rsid w:val="00F227E2"/>
    <w:rsid w:val="00F227EB"/>
    <w:rsid w:val="00F228BA"/>
    <w:rsid w:val="00F228E3"/>
    <w:rsid w:val="00F22957"/>
    <w:rsid w:val="00F22987"/>
    <w:rsid w:val="00F22ABE"/>
    <w:rsid w:val="00F22B56"/>
    <w:rsid w:val="00F22C32"/>
    <w:rsid w:val="00F22CC6"/>
    <w:rsid w:val="00F22CE0"/>
    <w:rsid w:val="00F22D07"/>
    <w:rsid w:val="00F22D6C"/>
    <w:rsid w:val="00F22DE3"/>
    <w:rsid w:val="00F22E60"/>
    <w:rsid w:val="00F22EC2"/>
    <w:rsid w:val="00F22EF4"/>
    <w:rsid w:val="00F22F91"/>
    <w:rsid w:val="00F22FA0"/>
    <w:rsid w:val="00F22FA1"/>
    <w:rsid w:val="00F22FD1"/>
    <w:rsid w:val="00F22FD3"/>
    <w:rsid w:val="00F230F4"/>
    <w:rsid w:val="00F23130"/>
    <w:rsid w:val="00F23149"/>
    <w:rsid w:val="00F23199"/>
    <w:rsid w:val="00F231D2"/>
    <w:rsid w:val="00F23334"/>
    <w:rsid w:val="00F2335E"/>
    <w:rsid w:val="00F23376"/>
    <w:rsid w:val="00F2338B"/>
    <w:rsid w:val="00F233BD"/>
    <w:rsid w:val="00F23458"/>
    <w:rsid w:val="00F23473"/>
    <w:rsid w:val="00F23481"/>
    <w:rsid w:val="00F2359C"/>
    <w:rsid w:val="00F236A8"/>
    <w:rsid w:val="00F23797"/>
    <w:rsid w:val="00F2388F"/>
    <w:rsid w:val="00F239C9"/>
    <w:rsid w:val="00F23A49"/>
    <w:rsid w:val="00F23B00"/>
    <w:rsid w:val="00F23B74"/>
    <w:rsid w:val="00F23D36"/>
    <w:rsid w:val="00F23D49"/>
    <w:rsid w:val="00F23F14"/>
    <w:rsid w:val="00F23F28"/>
    <w:rsid w:val="00F23FC2"/>
    <w:rsid w:val="00F24013"/>
    <w:rsid w:val="00F24035"/>
    <w:rsid w:val="00F24112"/>
    <w:rsid w:val="00F2420C"/>
    <w:rsid w:val="00F242E7"/>
    <w:rsid w:val="00F24386"/>
    <w:rsid w:val="00F243C8"/>
    <w:rsid w:val="00F24488"/>
    <w:rsid w:val="00F2451F"/>
    <w:rsid w:val="00F2465D"/>
    <w:rsid w:val="00F2480E"/>
    <w:rsid w:val="00F2483D"/>
    <w:rsid w:val="00F248B0"/>
    <w:rsid w:val="00F249E8"/>
    <w:rsid w:val="00F24A20"/>
    <w:rsid w:val="00F24AC9"/>
    <w:rsid w:val="00F24C06"/>
    <w:rsid w:val="00F24C5F"/>
    <w:rsid w:val="00F24D60"/>
    <w:rsid w:val="00F24DF3"/>
    <w:rsid w:val="00F24E5E"/>
    <w:rsid w:val="00F24EE3"/>
    <w:rsid w:val="00F24FDD"/>
    <w:rsid w:val="00F24FE7"/>
    <w:rsid w:val="00F2515E"/>
    <w:rsid w:val="00F25339"/>
    <w:rsid w:val="00F253AF"/>
    <w:rsid w:val="00F253CC"/>
    <w:rsid w:val="00F25410"/>
    <w:rsid w:val="00F254C9"/>
    <w:rsid w:val="00F257EB"/>
    <w:rsid w:val="00F25AE9"/>
    <w:rsid w:val="00F25B59"/>
    <w:rsid w:val="00F25C35"/>
    <w:rsid w:val="00F25C90"/>
    <w:rsid w:val="00F25D64"/>
    <w:rsid w:val="00F25D8A"/>
    <w:rsid w:val="00F25D90"/>
    <w:rsid w:val="00F2600F"/>
    <w:rsid w:val="00F260B7"/>
    <w:rsid w:val="00F26160"/>
    <w:rsid w:val="00F2616C"/>
    <w:rsid w:val="00F26206"/>
    <w:rsid w:val="00F2641B"/>
    <w:rsid w:val="00F26499"/>
    <w:rsid w:val="00F26508"/>
    <w:rsid w:val="00F26633"/>
    <w:rsid w:val="00F26645"/>
    <w:rsid w:val="00F26749"/>
    <w:rsid w:val="00F26833"/>
    <w:rsid w:val="00F268F3"/>
    <w:rsid w:val="00F268F6"/>
    <w:rsid w:val="00F26981"/>
    <w:rsid w:val="00F26A1A"/>
    <w:rsid w:val="00F26AB9"/>
    <w:rsid w:val="00F26CF7"/>
    <w:rsid w:val="00F26D02"/>
    <w:rsid w:val="00F26DBC"/>
    <w:rsid w:val="00F26DD8"/>
    <w:rsid w:val="00F26E1A"/>
    <w:rsid w:val="00F26E2F"/>
    <w:rsid w:val="00F26E56"/>
    <w:rsid w:val="00F26F9D"/>
    <w:rsid w:val="00F27048"/>
    <w:rsid w:val="00F270FD"/>
    <w:rsid w:val="00F27152"/>
    <w:rsid w:val="00F271A6"/>
    <w:rsid w:val="00F27203"/>
    <w:rsid w:val="00F27233"/>
    <w:rsid w:val="00F27396"/>
    <w:rsid w:val="00F27398"/>
    <w:rsid w:val="00F273F3"/>
    <w:rsid w:val="00F27481"/>
    <w:rsid w:val="00F2766F"/>
    <w:rsid w:val="00F2769A"/>
    <w:rsid w:val="00F276F2"/>
    <w:rsid w:val="00F27808"/>
    <w:rsid w:val="00F27860"/>
    <w:rsid w:val="00F279B4"/>
    <w:rsid w:val="00F27AAB"/>
    <w:rsid w:val="00F27C32"/>
    <w:rsid w:val="00F27CD0"/>
    <w:rsid w:val="00F27D7C"/>
    <w:rsid w:val="00F27EAA"/>
    <w:rsid w:val="00F27FB1"/>
    <w:rsid w:val="00F2C31B"/>
    <w:rsid w:val="00F3016F"/>
    <w:rsid w:val="00F30350"/>
    <w:rsid w:val="00F30367"/>
    <w:rsid w:val="00F3046A"/>
    <w:rsid w:val="00F305A1"/>
    <w:rsid w:val="00F306B4"/>
    <w:rsid w:val="00F306F4"/>
    <w:rsid w:val="00F30784"/>
    <w:rsid w:val="00F30863"/>
    <w:rsid w:val="00F308B1"/>
    <w:rsid w:val="00F309AA"/>
    <w:rsid w:val="00F30A0B"/>
    <w:rsid w:val="00F30ADA"/>
    <w:rsid w:val="00F30BBE"/>
    <w:rsid w:val="00F30BC0"/>
    <w:rsid w:val="00F30C2B"/>
    <w:rsid w:val="00F30FE3"/>
    <w:rsid w:val="00F31061"/>
    <w:rsid w:val="00F31138"/>
    <w:rsid w:val="00F31161"/>
    <w:rsid w:val="00F311B7"/>
    <w:rsid w:val="00F311C8"/>
    <w:rsid w:val="00F31257"/>
    <w:rsid w:val="00F3129B"/>
    <w:rsid w:val="00F314F0"/>
    <w:rsid w:val="00F3155C"/>
    <w:rsid w:val="00F31773"/>
    <w:rsid w:val="00F317D1"/>
    <w:rsid w:val="00F318EF"/>
    <w:rsid w:val="00F31ADE"/>
    <w:rsid w:val="00F31B02"/>
    <w:rsid w:val="00F31B1E"/>
    <w:rsid w:val="00F31C29"/>
    <w:rsid w:val="00F31CC5"/>
    <w:rsid w:val="00F31D0A"/>
    <w:rsid w:val="00F31E6D"/>
    <w:rsid w:val="00F31FCA"/>
    <w:rsid w:val="00F31FF6"/>
    <w:rsid w:val="00F320CD"/>
    <w:rsid w:val="00F320DF"/>
    <w:rsid w:val="00F320F6"/>
    <w:rsid w:val="00F32260"/>
    <w:rsid w:val="00F3231F"/>
    <w:rsid w:val="00F324E2"/>
    <w:rsid w:val="00F325ED"/>
    <w:rsid w:val="00F32625"/>
    <w:rsid w:val="00F3276F"/>
    <w:rsid w:val="00F32867"/>
    <w:rsid w:val="00F3293D"/>
    <w:rsid w:val="00F3299B"/>
    <w:rsid w:val="00F32A9D"/>
    <w:rsid w:val="00F32B43"/>
    <w:rsid w:val="00F32B67"/>
    <w:rsid w:val="00F32BD7"/>
    <w:rsid w:val="00F32CBB"/>
    <w:rsid w:val="00F32D7F"/>
    <w:rsid w:val="00F32E4B"/>
    <w:rsid w:val="00F32E72"/>
    <w:rsid w:val="00F32F85"/>
    <w:rsid w:val="00F32FD4"/>
    <w:rsid w:val="00F333BB"/>
    <w:rsid w:val="00F334E0"/>
    <w:rsid w:val="00F33539"/>
    <w:rsid w:val="00F3358B"/>
    <w:rsid w:val="00F335A0"/>
    <w:rsid w:val="00F3364F"/>
    <w:rsid w:val="00F33719"/>
    <w:rsid w:val="00F337D8"/>
    <w:rsid w:val="00F3394C"/>
    <w:rsid w:val="00F33956"/>
    <w:rsid w:val="00F339C7"/>
    <w:rsid w:val="00F33A0E"/>
    <w:rsid w:val="00F33A26"/>
    <w:rsid w:val="00F33A37"/>
    <w:rsid w:val="00F33BE3"/>
    <w:rsid w:val="00F33C89"/>
    <w:rsid w:val="00F33D84"/>
    <w:rsid w:val="00F33DA9"/>
    <w:rsid w:val="00F33DB6"/>
    <w:rsid w:val="00F33ECD"/>
    <w:rsid w:val="00F33F0B"/>
    <w:rsid w:val="00F34176"/>
    <w:rsid w:val="00F342C9"/>
    <w:rsid w:val="00F34372"/>
    <w:rsid w:val="00F343EA"/>
    <w:rsid w:val="00F34485"/>
    <w:rsid w:val="00F345FD"/>
    <w:rsid w:val="00F34771"/>
    <w:rsid w:val="00F34AAB"/>
    <w:rsid w:val="00F34B06"/>
    <w:rsid w:val="00F34B42"/>
    <w:rsid w:val="00F34BD2"/>
    <w:rsid w:val="00F34BEA"/>
    <w:rsid w:val="00F34C9A"/>
    <w:rsid w:val="00F34D93"/>
    <w:rsid w:val="00F34E0D"/>
    <w:rsid w:val="00F34E12"/>
    <w:rsid w:val="00F34E19"/>
    <w:rsid w:val="00F34EFB"/>
    <w:rsid w:val="00F350BA"/>
    <w:rsid w:val="00F3512B"/>
    <w:rsid w:val="00F351C3"/>
    <w:rsid w:val="00F352D9"/>
    <w:rsid w:val="00F35340"/>
    <w:rsid w:val="00F353EF"/>
    <w:rsid w:val="00F35563"/>
    <w:rsid w:val="00F355D7"/>
    <w:rsid w:val="00F356BD"/>
    <w:rsid w:val="00F356ED"/>
    <w:rsid w:val="00F357BD"/>
    <w:rsid w:val="00F35816"/>
    <w:rsid w:val="00F35888"/>
    <w:rsid w:val="00F3589B"/>
    <w:rsid w:val="00F358DF"/>
    <w:rsid w:val="00F358FA"/>
    <w:rsid w:val="00F35900"/>
    <w:rsid w:val="00F35949"/>
    <w:rsid w:val="00F3598F"/>
    <w:rsid w:val="00F35A78"/>
    <w:rsid w:val="00F35ACB"/>
    <w:rsid w:val="00F35B8C"/>
    <w:rsid w:val="00F35D23"/>
    <w:rsid w:val="00F35E60"/>
    <w:rsid w:val="00F35EB0"/>
    <w:rsid w:val="00F35F87"/>
    <w:rsid w:val="00F360B6"/>
    <w:rsid w:val="00F36172"/>
    <w:rsid w:val="00F361CB"/>
    <w:rsid w:val="00F361CC"/>
    <w:rsid w:val="00F362A1"/>
    <w:rsid w:val="00F364BD"/>
    <w:rsid w:val="00F3668F"/>
    <w:rsid w:val="00F366A3"/>
    <w:rsid w:val="00F3683D"/>
    <w:rsid w:val="00F36CA9"/>
    <w:rsid w:val="00F36CE3"/>
    <w:rsid w:val="00F36D17"/>
    <w:rsid w:val="00F36F93"/>
    <w:rsid w:val="00F36FBF"/>
    <w:rsid w:val="00F37075"/>
    <w:rsid w:val="00F37230"/>
    <w:rsid w:val="00F372B2"/>
    <w:rsid w:val="00F3748C"/>
    <w:rsid w:val="00F37599"/>
    <w:rsid w:val="00F3775F"/>
    <w:rsid w:val="00F37836"/>
    <w:rsid w:val="00F37B42"/>
    <w:rsid w:val="00F37CD5"/>
    <w:rsid w:val="00F37D0D"/>
    <w:rsid w:val="00F37D2A"/>
    <w:rsid w:val="00F37E32"/>
    <w:rsid w:val="00F37E34"/>
    <w:rsid w:val="00F37EEF"/>
    <w:rsid w:val="00F40270"/>
    <w:rsid w:val="00F4031F"/>
    <w:rsid w:val="00F405D5"/>
    <w:rsid w:val="00F40671"/>
    <w:rsid w:val="00F407D1"/>
    <w:rsid w:val="00F40803"/>
    <w:rsid w:val="00F40870"/>
    <w:rsid w:val="00F40872"/>
    <w:rsid w:val="00F4089D"/>
    <w:rsid w:val="00F408FA"/>
    <w:rsid w:val="00F4090E"/>
    <w:rsid w:val="00F4096D"/>
    <w:rsid w:val="00F40A3A"/>
    <w:rsid w:val="00F40B12"/>
    <w:rsid w:val="00F40B52"/>
    <w:rsid w:val="00F40BBB"/>
    <w:rsid w:val="00F40D75"/>
    <w:rsid w:val="00F40EA1"/>
    <w:rsid w:val="00F41068"/>
    <w:rsid w:val="00F410CC"/>
    <w:rsid w:val="00F412D0"/>
    <w:rsid w:val="00F41398"/>
    <w:rsid w:val="00F413BD"/>
    <w:rsid w:val="00F41491"/>
    <w:rsid w:val="00F415B1"/>
    <w:rsid w:val="00F415F2"/>
    <w:rsid w:val="00F4166E"/>
    <w:rsid w:val="00F41711"/>
    <w:rsid w:val="00F41782"/>
    <w:rsid w:val="00F417C1"/>
    <w:rsid w:val="00F417D0"/>
    <w:rsid w:val="00F41864"/>
    <w:rsid w:val="00F4193D"/>
    <w:rsid w:val="00F419C4"/>
    <w:rsid w:val="00F419F2"/>
    <w:rsid w:val="00F41A2C"/>
    <w:rsid w:val="00F41B32"/>
    <w:rsid w:val="00F41B6B"/>
    <w:rsid w:val="00F41B7A"/>
    <w:rsid w:val="00F41B95"/>
    <w:rsid w:val="00F41C72"/>
    <w:rsid w:val="00F41CE6"/>
    <w:rsid w:val="00F41CEE"/>
    <w:rsid w:val="00F41D44"/>
    <w:rsid w:val="00F41D6C"/>
    <w:rsid w:val="00F42001"/>
    <w:rsid w:val="00F420AC"/>
    <w:rsid w:val="00F42266"/>
    <w:rsid w:val="00F423F7"/>
    <w:rsid w:val="00F42497"/>
    <w:rsid w:val="00F425BD"/>
    <w:rsid w:val="00F426AE"/>
    <w:rsid w:val="00F42742"/>
    <w:rsid w:val="00F42836"/>
    <w:rsid w:val="00F42887"/>
    <w:rsid w:val="00F428FE"/>
    <w:rsid w:val="00F4296B"/>
    <w:rsid w:val="00F42986"/>
    <w:rsid w:val="00F429A5"/>
    <w:rsid w:val="00F429A6"/>
    <w:rsid w:val="00F42A37"/>
    <w:rsid w:val="00F42B17"/>
    <w:rsid w:val="00F42C70"/>
    <w:rsid w:val="00F42E90"/>
    <w:rsid w:val="00F42FAA"/>
    <w:rsid w:val="00F43119"/>
    <w:rsid w:val="00F43185"/>
    <w:rsid w:val="00F431A5"/>
    <w:rsid w:val="00F4322F"/>
    <w:rsid w:val="00F43263"/>
    <w:rsid w:val="00F43280"/>
    <w:rsid w:val="00F4350A"/>
    <w:rsid w:val="00F4373B"/>
    <w:rsid w:val="00F43977"/>
    <w:rsid w:val="00F43A32"/>
    <w:rsid w:val="00F43A69"/>
    <w:rsid w:val="00F43ACA"/>
    <w:rsid w:val="00F43D82"/>
    <w:rsid w:val="00F43EFE"/>
    <w:rsid w:val="00F43FFD"/>
    <w:rsid w:val="00F44142"/>
    <w:rsid w:val="00F4428B"/>
    <w:rsid w:val="00F44346"/>
    <w:rsid w:val="00F4448C"/>
    <w:rsid w:val="00F447B0"/>
    <w:rsid w:val="00F447B2"/>
    <w:rsid w:val="00F448BB"/>
    <w:rsid w:val="00F44931"/>
    <w:rsid w:val="00F44A2D"/>
    <w:rsid w:val="00F44CC6"/>
    <w:rsid w:val="00F44CF2"/>
    <w:rsid w:val="00F44DB1"/>
    <w:rsid w:val="00F44DEA"/>
    <w:rsid w:val="00F44E80"/>
    <w:rsid w:val="00F44EF4"/>
    <w:rsid w:val="00F44EFD"/>
    <w:rsid w:val="00F44F31"/>
    <w:rsid w:val="00F44F6F"/>
    <w:rsid w:val="00F4501F"/>
    <w:rsid w:val="00F45028"/>
    <w:rsid w:val="00F4507A"/>
    <w:rsid w:val="00F450B9"/>
    <w:rsid w:val="00F450E5"/>
    <w:rsid w:val="00F4517C"/>
    <w:rsid w:val="00F4520F"/>
    <w:rsid w:val="00F45329"/>
    <w:rsid w:val="00F4544D"/>
    <w:rsid w:val="00F4548A"/>
    <w:rsid w:val="00F455D6"/>
    <w:rsid w:val="00F4561C"/>
    <w:rsid w:val="00F456D5"/>
    <w:rsid w:val="00F45739"/>
    <w:rsid w:val="00F4573E"/>
    <w:rsid w:val="00F4578C"/>
    <w:rsid w:val="00F45A44"/>
    <w:rsid w:val="00F45B7B"/>
    <w:rsid w:val="00F45BBF"/>
    <w:rsid w:val="00F45BE6"/>
    <w:rsid w:val="00F45C25"/>
    <w:rsid w:val="00F45D72"/>
    <w:rsid w:val="00F45D9D"/>
    <w:rsid w:val="00F45F40"/>
    <w:rsid w:val="00F45F65"/>
    <w:rsid w:val="00F45F77"/>
    <w:rsid w:val="00F45FAC"/>
    <w:rsid w:val="00F4600E"/>
    <w:rsid w:val="00F460BD"/>
    <w:rsid w:val="00F461D2"/>
    <w:rsid w:val="00F462A1"/>
    <w:rsid w:val="00F462B3"/>
    <w:rsid w:val="00F4633E"/>
    <w:rsid w:val="00F46369"/>
    <w:rsid w:val="00F4636F"/>
    <w:rsid w:val="00F46406"/>
    <w:rsid w:val="00F464C0"/>
    <w:rsid w:val="00F46651"/>
    <w:rsid w:val="00F4670E"/>
    <w:rsid w:val="00F46730"/>
    <w:rsid w:val="00F46800"/>
    <w:rsid w:val="00F46822"/>
    <w:rsid w:val="00F4697A"/>
    <w:rsid w:val="00F46D4F"/>
    <w:rsid w:val="00F46D6D"/>
    <w:rsid w:val="00F46DB3"/>
    <w:rsid w:val="00F46DD6"/>
    <w:rsid w:val="00F46E47"/>
    <w:rsid w:val="00F46EB9"/>
    <w:rsid w:val="00F46FBB"/>
    <w:rsid w:val="00F46FDD"/>
    <w:rsid w:val="00F47075"/>
    <w:rsid w:val="00F4708C"/>
    <w:rsid w:val="00F47351"/>
    <w:rsid w:val="00F474D5"/>
    <w:rsid w:val="00F474FC"/>
    <w:rsid w:val="00F4752F"/>
    <w:rsid w:val="00F47543"/>
    <w:rsid w:val="00F47659"/>
    <w:rsid w:val="00F47754"/>
    <w:rsid w:val="00F47818"/>
    <w:rsid w:val="00F47C01"/>
    <w:rsid w:val="00F47C50"/>
    <w:rsid w:val="00F47C72"/>
    <w:rsid w:val="00F47CB3"/>
    <w:rsid w:val="00F47CD7"/>
    <w:rsid w:val="00F47D57"/>
    <w:rsid w:val="00F47D71"/>
    <w:rsid w:val="00F47DAB"/>
    <w:rsid w:val="00F47EF4"/>
    <w:rsid w:val="00F47F4A"/>
    <w:rsid w:val="00F4E684"/>
    <w:rsid w:val="00F5010E"/>
    <w:rsid w:val="00F50186"/>
    <w:rsid w:val="00F5024D"/>
    <w:rsid w:val="00F50448"/>
    <w:rsid w:val="00F505CE"/>
    <w:rsid w:val="00F50608"/>
    <w:rsid w:val="00F50654"/>
    <w:rsid w:val="00F506B4"/>
    <w:rsid w:val="00F50717"/>
    <w:rsid w:val="00F507B9"/>
    <w:rsid w:val="00F507C9"/>
    <w:rsid w:val="00F50880"/>
    <w:rsid w:val="00F508B2"/>
    <w:rsid w:val="00F50A90"/>
    <w:rsid w:val="00F50B77"/>
    <w:rsid w:val="00F50BCF"/>
    <w:rsid w:val="00F50C95"/>
    <w:rsid w:val="00F50D4C"/>
    <w:rsid w:val="00F50F52"/>
    <w:rsid w:val="00F50FDC"/>
    <w:rsid w:val="00F51017"/>
    <w:rsid w:val="00F5106B"/>
    <w:rsid w:val="00F51143"/>
    <w:rsid w:val="00F51233"/>
    <w:rsid w:val="00F513C3"/>
    <w:rsid w:val="00F51545"/>
    <w:rsid w:val="00F51882"/>
    <w:rsid w:val="00F51992"/>
    <w:rsid w:val="00F519AB"/>
    <w:rsid w:val="00F51A56"/>
    <w:rsid w:val="00F51C45"/>
    <w:rsid w:val="00F51CBD"/>
    <w:rsid w:val="00F51DAC"/>
    <w:rsid w:val="00F51E18"/>
    <w:rsid w:val="00F51E95"/>
    <w:rsid w:val="00F520BF"/>
    <w:rsid w:val="00F52331"/>
    <w:rsid w:val="00F52421"/>
    <w:rsid w:val="00F5247F"/>
    <w:rsid w:val="00F525D9"/>
    <w:rsid w:val="00F525E9"/>
    <w:rsid w:val="00F52645"/>
    <w:rsid w:val="00F5264D"/>
    <w:rsid w:val="00F52735"/>
    <w:rsid w:val="00F52A62"/>
    <w:rsid w:val="00F52A8F"/>
    <w:rsid w:val="00F52AD9"/>
    <w:rsid w:val="00F52B32"/>
    <w:rsid w:val="00F52C05"/>
    <w:rsid w:val="00F52CD2"/>
    <w:rsid w:val="00F52CDE"/>
    <w:rsid w:val="00F52D1E"/>
    <w:rsid w:val="00F52F14"/>
    <w:rsid w:val="00F53149"/>
    <w:rsid w:val="00F53163"/>
    <w:rsid w:val="00F53395"/>
    <w:rsid w:val="00F533CA"/>
    <w:rsid w:val="00F536BB"/>
    <w:rsid w:val="00F536DC"/>
    <w:rsid w:val="00F53748"/>
    <w:rsid w:val="00F5375F"/>
    <w:rsid w:val="00F538D1"/>
    <w:rsid w:val="00F53921"/>
    <w:rsid w:val="00F53989"/>
    <w:rsid w:val="00F539A5"/>
    <w:rsid w:val="00F539B7"/>
    <w:rsid w:val="00F53AF8"/>
    <w:rsid w:val="00F53B50"/>
    <w:rsid w:val="00F53B83"/>
    <w:rsid w:val="00F53B9C"/>
    <w:rsid w:val="00F53C69"/>
    <w:rsid w:val="00F53CB1"/>
    <w:rsid w:val="00F53E01"/>
    <w:rsid w:val="00F54092"/>
    <w:rsid w:val="00F54199"/>
    <w:rsid w:val="00F5419C"/>
    <w:rsid w:val="00F5467E"/>
    <w:rsid w:val="00F546EF"/>
    <w:rsid w:val="00F5473C"/>
    <w:rsid w:val="00F5475E"/>
    <w:rsid w:val="00F54906"/>
    <w:rsid w:val="00F54A2B"/>
    <w:rsid w:val="00F54A91"/>
    <w:rsid w:val="00F54B36"/>
    <w:rsid w:val="00F54B47"/>
    <w:rsid w:val="00F54B58"/>
    <w:rsid w:val="00F54B73"/>
    <w:rsid w:val="00F54BC6"/>
    <w:rsid w:val="00F54C2C"/>
    <w:rsid w:val="00F54CA1"/>
    <w:rsid w:val="00F54D7E"/>
    <w:rsid w:val="00F54E58"/>
    <w:rsid w:val="00F5504C"/>
    <w:rsid w:val="00F5528B"/>
    <w:rsid w:val="00F55351"/>
    <w:rsid w:val="00F554E0"/>
    <w:rsid w:val="00F55509"/>
    <w:rsid w:val="00F55580"/>
    <w:rsid w:val="00F5558D"/>
    <w:rsid w:val="00F55782"/>
    <w:rsid w:val="00F55872"/>
    <w:rsid w:val="00F55987"/>
    <w:rsid w:val="00F55A0B"/>
    <w:rsid w:val="00F55A87"/>
    <w:rsid w:val="00F55AF4"/>
    <w:rsid w:val="00F55B82"/>
    <w:rsid w:val="00F55BE9"/>
    <w:rsid w:val="00F55BF2"/>
    <w:rsid w:val="00F55BFC"/>
    <w:rsid w:val="00F55C9D"/>
    <w:rsid w:val="00F55CED"/>
    <w:rsid w:val="00F55F65"/>
    <w:rsid w:val="00F55FEA"/>
    <w:rsid w:val="00F56157"/>
    <w:rsid w:val="00F5627B"/>
    <w:rsid w:val="00F56390"/>
    <w:rsid w:val="00F564B1"/>
    <w:rsid w:val="00F565DA"/>
    <w:rsid w:val="00F5682E"/>
    <w:rsid w:val="00F56845"/>
    <w:rsid w:val="00F568C9"/>
    <w:rsid w:val="00F568FD"/>
    <w:rsid w:val="00F5691A"/>
    <w:rsid w:val="00F56A58"/>
    <w:rsid w:val="00F56AD3"/>
    <w:rsid w:val="00F56BB9"/>
    <w:rsid w:val="00F56CAD"/>
    <w:rsid w:val="00F56CE2"/>
    <w:rsid w:val="00F56DE6"/>
    <w:rsid w:val="00F56DEF"/>
    <w:rsid w:val="00F56DF6"/>
    <w:rsid w:val="00F56F06"/>
    <w:rsid w:val="00F56F3F"/>
    <w:rsid w:val="00F56F63"/>
    <w:rsid w:val="00F56FB9"/>
    <w:rsid w:val="00F56FCB"/>
    <w:rsid w:val="00F570DD"/>
    <w:rsid w:val="00F5716B"/>
    <w:rsid w:val="00F5717F"/>
    <w:rsid w:val="00F572E9"/>
    <w:rsid w:val="00F57370"/>
    <w:rsid w:val="00F57598"/>
    <w:rsid w:val="00F5768B"/>
    <w:rsid w:val="00F5778C"/>
    <w:rsid w:val="00F57846"/>
    <w:rsid w:val="00F57A4F"/>
    <w:rsid w:val="00F57B0A"/>
    <w:rsid w:val="00F57B9A"/>
    <w:rsid w:val="00F57C30"/>
    <w:rsid w:val="00F57C3D"/>
    <w:rsid w:val="00F57CDD"/>
    <w:rsid w:val="00F57E8C"/>
    <w:rsid w:val="00F57E98"/>
    <w:rsid w:val="00F57F09"/>
    <w:rsid w:val="00F60011"/>
    <w:rsid w:val="00F601FE"/>
    <w:rsid w:val="00F60224"/>
    <w:rsid w:val="00F60687"/>
    <w:rsid w:val="00F606A8"/>
    <w:rsid w:val="00F606FB"/>
    <w:rsid w:val="00F6080D"/>
    <w:rsid w:val="00F60867"/>
    <w:rsid w:val="00F60C45"/>
    <w:rsid w:val="00F60CAF"/>
    <w:rsid w:val="00F60D96"/>
    <w:rsid w:val="00F60DAB"/>
    <w:rsid w:val="00F61199"/>
    <w:rsid w:val="00F61293"/>
    <w:rsid w:val="00F613B6"/>
    <w:rsid w:val="00F613E3"/>
    <w:rsid w:val="00F61414"/>
    <w:rsid w:val="00F6141E"/>
    <w:rsid w:val="00F616C9"/>
    <w:rsid w:val="00F617AE"/>
    <w:rsid w:val="00F617FE"/>
    <w:rsid w:val="00F618DC"/>
    <w:rsid w:val="00F61A20"/>
    <w:rsid w:val="00F61A9F"/>
    <w:rsid w:val="00F61B5E"/>
    <w:rsid w:val="00F61C82"/>
    <w:rsid w:val="00F61CC0"/>
    <w:rsid w:val="00F61CF7"/>
    <w:rsid w:val="00F61D9B"/>
    <w:rsid w:val="00F61DD1"/>
    <w:rsid w:val="00F61E4A"/>
    <w:rsid w:val="00F61F46"/>
    <w:rsid w:val="00F6203C"/>
    <w:rsid w:val="00F6216D"/>
    <w:rsid w:val="00F621B9"/>
    <w:rsid w:val="00F62204"/>
    <w:rsid w:val="00F6222B"/>
    <w:rsid w:val="00F62395"/>
    <w:rsid w:val="00F6246E"/>
    <w:rsid w:val="00F624C1"/>
    <w:rsid w:val="00F6256D"/>
    <w:rsid w:val="00F626B6"/>
    <w:rsid w:val="00F6275E"/>
    <w:rsid w:val="00F62860"/>
    <w:rsid w:val="00F6290B"/>
    <w:rsid w:val="00F62937"/>
    <w:rsid w:val="00F62975"/>
    <w:rsid w:val="00F629C9"/>
    <w:rsid w:val="00F62B5A"/>
    <w:rsid w:val="00F62B9D"/>
    <w:rsid w:val="00F62CA4"/>
    <w:rsid w:val="00F62D86"/>
    <w:rsid w:val="00F62E3D"/>
    <w:rsid w:val="00F62EB2"/>
    <w:rsid w:val="00F62F9E"/>
    <w:rsid w:val="00F63008"/>
    <w:rsid w:val="00F63168"/>
    <w:rsid w:val="00F633F0"/>
    <w:rsid w:val="00F63418"/>
    <w:rsid w:val="00F63478"/>
    <w:rsid w:val="00F634DB"/>
    <w:rsid w:val="00F6352A"/>
    <w:rsid w:val="00F635A9"/>
    <w:rsid w:val="00F6362E"/>
    <w:rsid w:val="00F638AA"/>
    <w:rsid w:val="00F638B3"/>
    <w:rsid w:val="00F63C21"/>
    <w:rsid w:val="00F63C56"/>
    <w:rsid w:val="00F63C94"/>
    <w:rsid w:val="00F63CCF"/>
    <w:rsid w:val="00F63CDF"/>
    <w:rsid w:val="00F63DD6"/>
    <w:rsid w:val="00F63E1A"/>
    <w:rsid w:val="00F63E47"/>
    <w:rsid w:val="00F63EE1"/>
    <w:rsid w:val="00F63EFC"/>
    <w:rsid w:val="00F63F5C"/>
    <w:rsid w:val="00F64061"/>
    <w:rsid w:val="00F641AE"/>
    <w:rsid w:val="00F64254"/>
    <w:rsid w:val="00F644B2"/>
    <w:rsid w:val="00F644CE"/>
    <w:rsid w:val="00F644DF"/>
    <w:rsid w:val="00F645C8"/>
    <w:rsid w:val="00F646E5"/>
    <w:rsid w:val="00F646ED"/>
    <w:rsid w:val="00F6470F"/>
    <w:rsid w:val="00F649EF"/>
    <w:rsid w:val="00F64A6E"/>
    <w:rsid w:val="00F64AAD"/>
    <w:rsid w:val="00F64BCA"/>
    <w:rsid w:val="00F64CB7"/>
    <w:rsid w:val="00F64E15"/>
    <w:rsid w:val="00F64E6B"/>
    <w:rsid w:val="00F64EF4"/>
    <w:rsid w:val="00F6512E"/>
    <w:rsid w:val="00F653A7"/>
    <w:rsid w:val="00F654C4"/>
    <w:rsid w:val="00F65540"/>
    <w:rsid w:val="00F655F9"/>
    <w:rsid w:val="00F6563A"/>
    <w:rsid w:val="00F657CF"/>
    <w:rsid w:val="00F659CD"/>
    <w:rsid w:val="00F65A46"/>
    <w:rsid w:val="00F65AEC"/>
    <w:rsid w:val="00F65B95"/>
    <w:rsid w:val="00F65D29"/>
    <w:rsid w:val="00F65F36"/>
    <w:rsid w:val="00F66019"/>
    <w:rsid w:val="00F66022"/>
    <w:rsid w:val="00F6608E"/>
    <w:rsid w:val="00F660AA"/>
    <w:rsid w:val="00F660B8"/>
    <w:rsid w:val="00F6619D"/>
    <w:rsid w:val="00F66420"/>
    <w:rsid w:val="00F66457"/>
    <w:rsid w:val="00F66525"/>
    <w:rsid w:val="00F666A4"/>
    <w:rsid w:val="00F66707"/>
    <w:rsid w:val="00F667A1"/>
    <w:rsid w:val="00F66896"/>
    <w:rsid w:val="00F668F0"/>
    <w:rsid w:val="00F66AC7"/>
    <w:rsid w:val="00F66B6A"/>
    <w:rsid w:val="00F66BAE"/>
    <w:rsid w:val="00F66BB2"/>
    <w:rsid w:val="00F66C57"/>
    <w:rsid w:val="00F66CB7"/>
    <w:rsid w:val="00F66D17"/>
    <w:rsid w:val="00F66EB1"/>
    <w:rsid w:val="00F66FEA"/>
    <w:rsid w:val="00F6700E"/>
    <w:rsid w:val="00F670A7"/>
    <w:rsid w:val="00F67171"/>
    <w:rsid w:val="00F67265"/>
    <w:rsid w:val="00F672EE"/>
    <w:rsid w:val="00F67365"/>
    <w:rsid w:val="00F6739F"/>
    <w:rsid w:val="00F675B6"/>
    <w:rsid w:val="00F67628"/>
    <w:rsid w:val="00F67674"/>
    <w:rsid w:val="00F678B6"/>
    <w:rsid w:val="00F67951"/>
    <w:rsid w:val="00F6798B"/>
    <w:rsid w:val="00F679D3"/>
    <w:rsid w:val="00F67BA8"/>
    <w:rsid w:val="00F67BEE"/>
    <w:rsid w:val="00F67CC9"/>
    <w:rsid w:val="00F67D35"/>
    <w:rsid w:val="00F67D5F"/>
    <w:rsid w:val="00F67E0F"/>
    <w:rsid w:val="00F67FAD"/>
    <w:rsid w:val="00F67FF8"/>
    <w:rsid w:val="00F70106"/>
    <w:rsid w:val="00F7022E"/>
    <w:rsid w:val="00F703E9"/>
    <w:rsid w:val="00F7056D"/>
    <w:rsid w:val="00F705C9"/>
    <w:rsid w:val="00F705DA"/>
    <w:rsid w:val="00F70705"/>
    <w:rsid w:val="00F70847"/>
    <w:rsid w:val="00F708A2"/>
    <w:rsid w:val="00F708D9"/>
    <w:rsid w:val="00F70AD9"/>
    <w:rsid w:val="00F70D2D"/>
    <w:rsid w:val="00F70DA5"/>
    <w:rsid w:val="00F70DDE"/>
    <w:rsid w:val="00F710BA"/>
    <w:rsid w:val="00F7115C"/>
    <w:rsid w:val="00F711E2"/>
    <w:rsid w:val="00F71209"/>
    <w:rsid w:val="00F71235"/>
    <w:rsid w:val="00F71331"/>
    <w:rsid w:val="00F714B6"/>
    <w:rsid w:val="00F714D5"/>
    <w:rsid w:val="00F714E5"/>
    <w:rsid w:val="00F714F0"/>
    <w:rsid w:val="00F7158B"/>
    <w:rsid w:val="00F71841"/>
    <w:rsid w:val="00F71C6C"/>
    <w:rsid w:val="00F71E47"/>
    <w:rsid w:val="00F71E66"/>
    <w:rsid w:val="00F71F79"/>
    <w:rsid w:val="00F71FBB"/>
    <w:rsid w:val="00F71FD8"/>
    <w:rsid w:val="00F71FFE"/>
    <w:rsid w:val="00F72059"/>
    <w:rsid w:val="00F7207D"/>
    <w:rsid w:val="00F72122"/>
    <w:rsid w:val="00F72292"/>
    <w:rsid w:val="00F722DD"/>
    <w:rsid w:val="00F7232A"/>
    <w:rsid w:val="00F72478"/>
    <w:rsid w:val="00F725A8"/>
    <w:rsid w:val="00F725B9"/>
    <w:rsid w:val="00F72817"/>
    <w:rsid w:val="00F729A0"/>
    <w:rsid w:val="00F729AF"/>
    <w:rsid w:val="00F72A38"/>
    <w:rsid w:val="00F72A5D"/>
    <w:rsid w:val="00F72AEB"/>
    <w:rsid w:val="00F72BB6"/>
    <w:rsid w:val="00F72C46"/>
    <w:rsid w:val="00F72CA6"/>
    <w:rsid w:val="00F72D51"/>
    <w:rsid w:val="00F72D77"/>
    <w:rsid w:val="00F72DD9"/>
    <w:rsid w:val="00F72EAE"/>
    <w:rsid w:val="00F72ED0"/>
    <w:rsid w:val="00F72FAF"/>
    <w:rsid w:val="00F73271"/>
    <w:rsid w:val="00F73273"/>
    <w:rsid w:val="00F732E6"/>
    <w:rsid w:val="00F733F2"/>
    <w:rsid w:val="00F73630"/>
    <w:rsid w:val="00F738AC"/>
    <w:rsid w:val="00F73A96"/>
    <w:rsid w:val="00F73AA2"/>
    <w:rsid w:val="00F73C26"/>
    <w:rsid w:val="00F73C58"/>
    <w:rsid w:val="00F73D29"/>
    <w:rsid w:val="00F73E55"/>
    <w:rsid w:val="00F73E5F"/>
    <w:rsid w:val="00F73F3C"/>
    <w:rsid w:val="00F74082"/>
    <w:rsid w:val="00F740A0"/>
    <w:rsid w:val="00F741A8"/>
    <w:rsid w:val="00F741E6"/>
    <w:rsid w:val="00F7425B"/>
    <w:rsid w:val="00F7437C"/>
    <w:rsid w:val="00F743A6"/>
    <w:rsid w:val="00F7440E"/>
    <w:rsid w:val="00F7444C"/>
    <w:rsid w:val="00F74472"/>
    <w:rsid w:val="00F7447C"/>
    <w:rsid w:val="00F74522"/>
    <w:rsid w:val="00F745A5"/>
    <w:rsid w:val="00F7470A"/>
    <w:rsid w:val="00F74712"/>
    <w:rsid w:val="00F747B0"/>
    <w:rsid w:val="00F74B63"/>
    <w:rsid w:val="00F74BEB"/>
    <w:rsid w:val="00F74C0D"/>
    <w:rsid w:val="00F74C6A"/>
    <w:rsid w:val="00F74CBA"/>
    <w:rsid w:val="00F74DA6"/>
    <w:rsid w:val="00F74DCC"/>
    <w:rsid w:val="00F74FBF"/>
    <w:rsid w:val="00F75050"/>
    <w:rsid w:val="00F750CA"/>
    <w:rsid w:val="00F754C9"/>
    <w:rsid w:val="00F7550F"/>
    <w:rsid w:val="00F755F0"/>
    <w:rsid w:val="00F7564E"/>
    <w:rsid w:val="00F756A0"/>
    <w:rsid w:val="00F75781"/>
    <w:rsid w:val="00F75792"/>
    <w:rsid w:val="00F757E8"/>
    <w:rsid w:val="00F7588A"/>
    <w:rsid w:val="00F75901"/>
    <w:rsid w:val="00F75999"/>
    <w:rsid w:val="00F75BBE"/>
    <w:rsid w:val="00F75D06"/>
    <w:rsid w:val="00F75D3B"/>
    <w:rsid w:val="00F75D9B"/>
    <w:rsid w:val="00F7613A"/>
    <w:rsid w:val="00F761CD"/>
    <w:rsid w:val="00F761DB"/>
    <w:rsid w:val="00F76319"/>
    <w:rsid w:val="00F764C0"/>
    <w:rsid w:val="00F76512"/>
    <w:rsid w:val="00F7651C"/>
    <w:rsid w:val="00F766AD"/>
    <w:rsid w:val="00F76760"/>
    <w:rsid w:val="00F7678F"/>
    <w:rsid w:val="00F767F4"/>
    <w:rsid w:val="00F76819"/>
    <w:rsid w:val="00F7686C"/>
    <w:rsid w:val="00F7693C"/>
    <w:rsid w:val="00F7694B"/>
    <w:rsid w:val="00F76958"/>
    <w:rsid w:val="00F76A3D"/>
    <w:rsid w:val="00F76A7C"/>
    <w:rsid w:val="00F76AC0"/>
    <w:rsid w:val="00F76C70"/>
    <w:rsid w:val="00F76CAE"/>
    <w:rsid w:val="00F76DE0"/>
    <w:rsid w:val="00F76F9C"/>
    <w:rsid w:val="00F77053"/>
    <w:rsid w:val="00F770C2"/>
    <w:rsid w:val="00F770D2"/>
    <w:rsid w:val="00F771F7"/>
    <w:rsid w:val="00F7736F"/>
    <w:rsid w:val="00F77442"/>
    <w:rsid w:val="00F77522"/>
    <w:rsid w:val="00F77588"/>
    <w:rsid w:val="00F7760A"/>
    <w:rsid w:val="00F77727"/>
    <w:rsid w:val="00F777E4"/>
    <w:rsid w:val="00F77B3C"/>
    <w:rsid w:val="00F77B52"/>
    <w:rsid w:val="00F77CB4"/>
    <w:rsid w:val="00F77DB9"/>
    <w:rsid w:val="00F77E7E"/>
    <w:rsid w:val="00F77FB5"/>
    <w:rsid w:val="00F80045"/>
    <w:rsid w:val="00F801BD"/>
    <w:rsid w:val="00F801DC"/>
    <w:rsid w:val="00F802D0"/>
    <w:rsid w:val="00F8039B"/>
    <w:rsid w:val="00F804B9"/>
    <w:rsid w:val="00F804D6"/>
    <w:rsid w:val="00F8065F"/>
    <w:rsid w:val="00F806D1"/>
    <w:rsid w:val="00F80732"/>
    <w:rsid w:val="00F80740"/>
    <w:rsid w:val="00F80934"/>
    <w:rsid w:val="00F80A9D"/>
    <w:rsid w:val="00F80C12"/>
    <w:rsid w:val="00F80C59"/>
    <w:rsid w:val="00F80C80"/>
    <w:rsid w:val="00F80D1C"/>
    <w:rsid w:val="00F80DBA"/>
    <w:rsid w:val="00F80DE7"/>
    <w:rsid w:val="00F80E86"/>
    <w:rsid w:val="00F80EB9"/>
    <w:rsid w:val="00F80F05"/>
    <w:rsid w:val="00F80F16"/>
    <w:rsid w:val="00F80F3E"/>
    <w:rsid w:val="00F810A0"/>
    <w:rsid w:val="00F8126F"/>
    <w:rsid w:val="00F814B2"/>
    <w:rsid w:val="00F8183A"/>
    <w:rsid w:val="00F81A9C"/>
    <w:rsid w:val="00F81AA8"/>
    <w:rsid w:val="00F81B5F"/>
    <w:rsid w:val="00F81BAE"/>
    <w:rsid w:val="00F81CD1"/>
    <w:rsid w:val="00F81D91"/>
    <w:rsid w:val="00F81DB7"/>
    <w:rsid w:val="00F81E0F"/>
    <w:rsid w:val="00F81E49"/>
    <w:rsid w:val="00F81E58"/>
    <w:rsid w:val="00F81EA5"/>
    <w:rsid w:val="00F81F85"/>
    <w:rsid w:val="00F82000"/>
    <w:rsid w:val="00F82098"/>
    <w:rsid w:val="00F820FF"/>
    <w:rsid w:val="00F821B3"/>
    <w:rsid w:val="00F8227E"/>
    <w:rsid w:val="00F82377"/>
    <w:rsid w:val="00F823F4"/>
    <w:rsid w:val="00F824B2"/>
    <w:rsid w:val="00F82538"/>
    <w:rsid w:val="00F825DA"/>
    <w:rsid w:val="00F825E9"/>
    <w:rsid w:val="00F82721"/>
    <w:rsid w:val="00F82870"/>
    <w:rsid w:val="00F828EE"/>
    <w:rsid w:val="00F82B66"/>
    <w:rsid w:val="00F82B79"/>
    <w:rsid w:val="00F82C49"/>
    <w:rsid w:val="00F82E34"/>
    <w:rsid w:val="00F82E46"/>
    <w:rsid w:val="00F82EA6"/>
    <w:rsid w:val="00F82EE1"/>
    <w:rsid w:val="00F82F42"/>
    <w:rsid w:val="00F82FAA"/>
    <w:rsid w:val="00F82FEC"/>
    <w:rsid w:val="00F83039"/>
    <w:rsid w:val="00F83081"/>
    <w:rsid w:val="00F830E1"/>
    <w:rsid w:val="00F83193"/>
    <w:rsid w:val="00F831B7"/>
    <w:rsid w:val="00F831DA"/>
    <w:rsid w:val="00F8335C"/>
    <w:rsid w:val="00F83644"/>
    <w:rsid w:val="00F83746"/>
    <w:rsid w:val="00F83822"/>
    <w:rsid w:val="00F83854"/>
    <w:rsid w:val="00F83870"/>
    <w:rsid w:val="00F8393D"/>
    <w:rsid w:val="00F839AA"/>
    <w:rsid w:val="00F839AC"/>
    <w:rsid w:val="00F83B44"/>
    <w:rsid w:val="00F83BB0"/>
    <w:rsid w:val="00F83D15"/>
    <w:rsid w:val="00F83D36"/>
    <w:rsid w:val="00F83D78"/>
    <w:rsid w:val="00F83DDF"/>
    <w:rsid w:val="00F83DF1"/>
    <w:rsid w:val="00F83E99"/>
    <w:rsid w:val="00F83E9A"/>
    <w:rsid w:val="00F841BA"/>
    <w:rsid w:val="00F8441C"/>
    <w:rsid w:val="00F844C7"/>
    <w:rsid w:val="00F845AF"/>
    <w:rsid w:val="00F845F3"/>
    <w:rsid w:val="00F84688"/>
    <w:rsid w:val="00F847E7"/>
    <w:rsid w:val="00F84981"/>
    <w:rsid w:val="00F849DB"/>
    <w:rsid w:val="00F84A14"/>
    <w:rsid w:val="00F84A1A"/>
    <w:rsid w:val="00F84B17"/>
    <w:rsid w:val="00F84CDD"/>
    <w:rsid w:val="00F84E42"/>
    <w:rsid w:val="00F84F24"/>
    <w:rsid w:val="00F8517E"/>
    <w:rsid w:val="00F851BC"/>
    <w:rsid w:val="00F851D1"/>
    <w:rsid w:val="00F85393"/>
    <w:rsid w:val="00F85425"/>
    <w:rsid w:val="00F854A3"/>
    <w:rsid w:val="00F854D2"/>
    <w:rsid w:val="00F85530"/>
    <w:rsid w:val="00F85566"/>
    <w:rsid w:val="00F85586"/>
    <w:rsid w:val="00F8558F"/>
    <w:rsid w:val="00F856C4"/>
    <w:rsid w:val="00F85905"/>
    <w:rsid w:val="00F85C2E"/>
    <w:rsid w:val="00F85C82"/>
    <w:rsid w:val="00F85DB0"/>
    <w:rsid w:val="00F85E82"/>
    <w:rsid w:val="00F85ECA"/>
    <w:rsid w:val="00F85F52"/>
    <w:rsid w:val="00F86012"/>
    <w:rsid w:val="00F8614B"/>
    <w:rsid w:val="00F8624D"/>
    <w:rsid w:val="00F862E8"/>
    <w:rsid w:val="00F863CC"/>
    <w:rsid w:val="00F863CE"/>
    <w:rsid w:val="00F86727"/>
    <w:rsid w:val="00F86822"/>
    <w:rsid w:val="00F86957"/>
    <w:rsid w:val="00F86AE2"/>
    <w:rsid w:val="00F86AED"/>
    <w:rsid w:val="00F86AEE"/>
    <w:rsid w:val="00F86C49"/>
    <w:rsid w:val="00F86E64"/>
    <w:rsid w:val="00F86EC9"/>
    <w:rsid w:val="00F86F9A"/>
    <w:rsid w:val="00F87079"/>
    <w:rsid w:val="00F87210"/>
    <w:rsid w:val="00F873A3"/>
    <w:rsid w:val="00F873EA"/>
    <w:rsid w:val="00F87553"/>
    <w:rsid w:val="00F87633"/>
    <w:rsid w:val="00F87694"/>
    <w:rsid w:val="00F87697"/>
    <w:rsid w:val="00F87772"/>
    <w:rsid w:val="00F877A2"/>
    <w:rsid w:val="00F87856"/>
    <w:rsid w:val="00F878C0"/>
    <w:rsid w:val="00F879F5"/>
    <w:rsid w:val="00F87A84"/>
    <w:rsid w:val="00F87ADD"/>
    <w:rsid w:val="00F87B53"/>
    <w:rsid w:val="00F87BEC"/>
    <w:rsid w:val="00F87C51"/>
    <w:rsid w:val="00F87DD1"/>
    <w:rsid w:val="00F87F08"/>
    <w:rsid w:val="00F87F38"/>
    <w:rsid w:val="00F87F62"/>
    <w:rsid w:val="00F87F6B"/>
    <w:rsid w:val="00F9005A"/>
    <w:rsid w:val="00F9008B"/>
    <w:rsid w:val="00F9012D"/>
    <w:rsid w:val="00F90154"/>
    <w:rsid w:val="00F903F7"/>
    <w:rsid w:val="00F904C5"/>
    <w:rsid w:val="00F904D3"/>
    <w:rsid w:val="00F90555"/>
    <w:rsid w:val="00F905E2"/>
    <w:rsid w:val="00F90623"/>
    <w:rsid w:val="00F9067D"/>
    <w:rsid w:val="00F9068C"/>
    <w:rsid w:val="00F907CA"/>
    <w:rsid w:val="00F9082D"/>
    <w:rsid w:val="00F90837"/>
    <w:rsid w:val="00F90962"/>
    <w:rsid w:val="00F90A07"/>
    <w:rsid w:val="00F90A0D"/>
    <w:rsid w:val="00F90A5F"/>
    <w:rsid w:val="00F90AE7"/>
    <w:rsid w:val="00F90B12"/>
    <w:rsid w:val="00F90D86"/>
    <w:rsid w:val="00F90DB5"/>
    <w:rsid w:val="00F90DDA"/>
    <w:rsid w:val="00F90E48"/>
    <w:rsid w:val="00F90EA4"/>
    <w:rsid w:val="00F90EA9"/>
    <w:rsid w:val="00F90F96"/>
    <w:rsid w:val="00F91051"/>
    <w:rsid w:val="00F91244"/>
    <w:rsid w:val="00F912A4"/>
    <w:rsid w:val="00F91386"/>
    <w:rsid w:val="00F91429"/>
    <w:rsid w:val="00F91471"/>
    <w:rsid w:val="00F91485"/>
    <w:rsid w:val="00F915BF"/>
    <w:rsid w:val="00F91679"/>
    <w:rsid w:val="00F91719"/>
    <w:rsid w:val="00F917A3"/>
    <w:rsid w:val="00F9180F"/>
    <w:rsid w:val="00F91821"/>
    <w:rsid w:val="00F91881"/>
    <w:rsid w:val="00F91894"/>
    <w:rsid w:val="00F91DAB"/>
    <w:rsid w:val="00F91DC5"/>
    <w:rsid w:val="00F91E5B"/>
    <w:rsid w:val="00F91FCD"/>
    <w:rsid w:val="00F920AE"/>
    <w:rsid w:val="00F92175"/>
    <w:rsid w:val="00F92180"/>
    <w:rsid w:val="00F9232E"/>
    <w:rsid w:val="00F924D8"/>
    <w:rsid w:val="00F92506"/>
    <w:rsid w:val="00F925CC"/>
    <w:rsid w:val="00F9265A"/>
    <w:rsid w:val="00F926A7"/>
    <w:rsid w:val="00F92732"/>
    <w:rsid w:val="00F92A88"/>
    <w:rsid w:val="00F92D62"/>
    <w:rsid w:val="00F92DE4"/>
    <w:rsid w:val="00F92EAB"/>
    <w:rsid w:val="00F92F43"/>
    <w:rsid w:val="00F9302F"/>
    <w:rsid w:val="00F93064"/>
    <w:rsid w:val="00F93097"/>
    <w:rsid w:val="00F93193"/>
    <w:rsid w:val="00F933F3"/>
    <w:rsid w:val="00F93406"/>
    <w:rsid w:val="00F93455"/>
    <w:rsid w:val="00F93630"/>
    <w:rsid w:val="00F93BE3"/>
    <w:rsid w:val="00F93D76"/>
    <w:rsid w:val="00F93EFB"/>
    <w:rsid w:val="00F93FA3"/>
    <w:rsid w:val="00F9414E"/>
    <w:rsid w:val="00F9416B"/>
    <w:rsid w:val="00F941E6"/>
    <w:rsid w:val="00F94243"/>
    <w:rsid w:val="00F9425A"/>
    <w:rsid w:val="00F94427"/>
    <w:rsid w:val="00F94436"/>
    <w:rsid w:val="00F9450A"/>
    <w:rsid w:val="00F9453E"/>
    <w:rsid w:val="00F94586"/>
    <w:rsid w:val="00F945C1"/>
    <w:rsid w:val="00F945D0"/>
    <w:rsid w:val="00F9476E"/>
    <w:rsid w:val="00F9485F"/>
    <w:rsid w:val="00F948B1"/>
    <w:rsid w:val="00F94B59"/>
    <w:rsid w:val="00F94B89"/>
    <w:rsid w:val="00F94C2D"/>
    <w:rsid w:val="00F94CBC"/>
    <w:rsid w:val="00F94D27"/>
    <w:rsid w:val="00F94D77"/>
    <w:rsid w:val="00F94E19"/>
    <w:rsid w:val="00F94F92"/>
    <w:rsid w:val="00F9500C"/>
    <w:rsid w:val="00F95055"/>
    <w:rsid w:val="00F9513C"/>
    <w:rsid w:val="00F95174"/>
    <w:rsid w:val="00F95235"/>
    <w:rsid w:val="00F95351"/>
    <w:rsid w:val="00F955FA"/>
    <w:rsid w:val="00F956FC"/>
    <w:rsid w:val="00F95807"/>
    <w:rsid w:val="00F95A12"/>
    <w:rsid w:val="00F95A1D"/>
    <w:rsid w:val="00F95B4F"/>
    <w:rsid w:val="00F95B50"/>
    <w:rsid w:val="00F95B61"/>
    <w:rsid w:val="00F95B7A"/>
    <w:rsid w:val="00F95C99"/>
    <w:rsid w:val="00F95E00"/>
    <w:rsid w:val="00F96127"/>
    <w:rsid w:val="00F9618D"/>
    <w:rsid w:val="00F962EE"/>
    <w:rsid w:val="00F962FE"/>
    <w:rsid w:val="00F96396"/>
    <w:rsid w:val="00F963BB"/>
    <w:rsid w:val="00F9648C"/>
    <w:rsid w:val="00F96663"/>
    <w:rsid w:val="00F967E4"/>
    <w:rsid w:val="00F9685E"/>
    <w:rsid w:val="00F969FC"/>
    <w:rsid w:val="00F96A86"/>
    <w:rsid w:val="00F96AB1"/>
    <w:rsid w:val="00F96B64"/>
    <w:rsid w:val="00F96C2C"/>
    <w:rsid w:val="00F970E1"/>
    <w:rsid w:val="00F97100"/>
    <w:rsid w:val="00F97611"/>
    <w:rsid w:val="00F976D2"/>
    <w:rsid w:val="00F9770C"/>
    <w:rsid w:val="00F97742"/>
    <w:rsid w:val="00F97745"/>
    <w:rsid w:val="00F97915"/>
    <w:rsid w:val="00F9799E"/>
    <w:rsid w:val="00F97A8C"/>
    <w:rsid w:val="00F97DB8"/>
    <w:rsid w:val="00F97E29"/>
    <w:rsid w:val="00F97ECF"/>
    <w:rsid w:val="00F97F43"/>
    <w:rsid w:val="00FA0132"/>
    <w:rsid w:val="00FA01C9"/>
    <w:rsid w:val="00FA01EF"/>
    <w:rsid w:val="00FA0391"/>
    <w:rsid w:val="00FA050D"/>
    <w:rsid w:val="00FA054F"/>
    <w:rsid w:val="00FA0554"/>
    <w:rsid w:val="00FA05AF"/>
    <w:rsid w:val="00FA0658"/>
    <w:rsid w:val="00FA0779"/>
    <w:rsid w:val="00FA0788"/>
    <w:rsid w:val="00FA087F"/>
    <w:rsid w:val="00FA0923"/>
    <w:rsid w:val="00FA0A79"/>
    <w:rsid w:val="00FA0B4B"/>
    <w:rsid w:val="00FA0BA7"/>
    <w:rsid w:val="00FA0BB0"/>
    <w:rsid w:val="00FA0BFB"/>
    <w:rsid w:val="00FA0C71"/>
    <w:rsid w:val="00FA0D61"/>
    <w:rsid w:val="00FA0FC5"/>
    <w:rsid w:val="00FA0FDF"/>
    <w:rsid w:val="00FA113F"/>
    <w:rsid w:val="00FA1157"/>
    <w:rsid w:val="00FA125E"/>
    <w:rsid w:val="00FA12A4"/>
    <w:rsid w:val="00FA12D5"/>
    <w:rsid w:val="00FA12FF"/>
    <w:rsid w:val="00FA1348"/>
    <w:rsid w:val="00FA14F3"/>
    <w:rsid w:val="00FA158B"/>
    <w:rsid w:val="00FA162B"/>
    <w:rsid w:val="00FA16C1"/>
    <w:rsid w:val="00FA1929"/>
    <w:rsid w:val="00FA1936"/>
    <w:rsid w:val="00FA19B5"/>
    <w:rsid w:val="00FA1A16"/>
    <w:rsid w:val="00FA1B49"/>
    <w:rsid w:val="00FA1C0A"/>
    <w:rsid w:val="00FA1C7E"/>
    <w:rsid w:val="00FA1D2F"/>
    <w:rsid w:val="00FA1FC8"/>
    <w:rsid w:val="00FA1FF8"/>
    <w:rsid w:val="00FA2049"/>
    <w:rsid w:val="00FA2072"/>
    <w:rsid w:val="00FA20DC"/>
    <w:rsid w:val="00FA20FA"/>
    <w:rsid w:val="00FA2178"/>
    <w:rsid w:val="00FA21B0"/>
    <w:rsid w:val="00FA2327"/>
    <w:rsid w:val="00FA23D5"/>
    <w:rsid w:val="00FA24A8"/>
    <w:rsid w:val="00FA2519"/>
    <w:rsid w:val="00FA2523"/>
    <w:rsid w:val="00FA2570"/>
    <w:rsid w:val="00FA2704"/>
    <w:rsid w:val="00FA2788"/>
    <w:rsid w:val="00FA2A99"/>
    <w:rsid w:val="00FA2D83"/>
    <w:rsid w:val="00FA2E68"/>
    <w:rsid w:val="00FA2EB2"/>
    <w:rsid w:val="00FA3125"/>
    <w:rsid w:val="00FA313E"/>
    <w:rsid w:val="00FA31A6"/>
    <w:rsid w:val="00FA3255"/>
    <w:rsid w:val="00FA338E"/>
    <w:rsid w:val="00FA358F"/>
    <w:rsid w:val="00FA3792"/>
    <w:rsid w:val="00FA3E60"/>
    <w:rsid w:val="00FA41C8"/>
    <w:rsid w:val="00FA443A"/>
    <w:rsid w:val="00FA44C1"/>
    <w:rsid w:val="00FA4513"/>
    <w:rsid w:val="00FA4589"/>
    <w:rsid w:val="00FA459B"/>
    <w:rsid w:val="00FA45DC"/>
    <w:rsid w:val="00FA461F"/>
    <w:rsid w:val="00FA4637"/>
    <w:rsid w:val="00FA4675"/>
    <w:rsid w:val="00FA468F"/>
    <w:rsid w:val="00FA46F5"/>
    <w:rsid w:val="00FA4751"/>
    <w:rsid w:val="00FA4773"/>
    <w:rsid w:val="00FA4835"/>
    <w:rsid w:val="00FA4888"/>
    <w:rsid w:val="00FA4929"/>
    <w:rsid w:val="00FA4947"/>
    <w:rsid w:val="00FA4949"/>
    <w:rsid w:val="00FA4C1F"/>
    <w:rsid w:val="00FA4DCB"/>
    <w:rsid w:val="00FA4DF8"/>
    <w:rsid w:val="00FA4EBF"/>
    <w:rsid w:val="00FA4ED8"/>
    <w:rsid w:val="00FA504A"/>
    <w:rsid w:val="00FA5057"/>
    <w:rsid w:val="00FA5061"/>
    <w:rsid w:val="00FA53DC"/>
    <w:rsid w:val="00FA565C"/>
    <w:rsid w:val="00FA56D0"/>
    <w:rsid w:val="00FA57C1"/>
    <w:rsid w:val="00FA58AC"/>
    <w:rsid w:val="00FA5949"/>
    <w:rsid w:val="00FA5A54"/>
    <w:rsid w:val="00FA5AD6"/>
    <w:rsid w:val="00FA5B02"/>
    <w:rsid w:val="00FA5B3D"/>
    <w:rsid w:val="00FA5CDF"/>
    <w:rsid w:val="00FA5CF3"/>
    <w:rsid w:val="00FA5E89"/>
    <w:rsid w:val="00FA5E9E"/>
    <w:rsid w:val="00FA61D4"/>
    <w:rsid w:val="00FA6439"/>
    <w:rsid w:val="00FA655D"/>
    <w:rsid w:val="00FA65AC"/>
    <w:rsid w:val="00FA663A"/>
    <w:rsid w:val="00FA6753"/>
    <w:rsid w:val="00FA677F"/>
    <w:rsid w:val="00FA67D4"/>
    <w:rsid w:val="00FA68A8"/>
    <w:rsid w:val="00FA696B"/>
    <w:rsid w:val="00FA69A5"/>
    <w:rsid w:val="00FA6A3F"/>
    <w:rsid w:val="00FA6CA3"/>
    <w:rsid w:val="00FA6D5A"/>
    <w:rsid w:val="00FA6DD8"/>
    <w:rsid w:val="00FA6E59"/>
    <w:rsid w:val="00FA6EFE"/>
    <w:rsid w:val="00FA6FA1"/>
    <w:rsid w:val="00FA714D"/>
    <w:rsid w:val="00FA72EC"/>
    <w:rsid w:val="00FA7485"/>
    <w:rsid w:val="00FA75E4"/>
    <w:rsid w:val="00FA775A"/>
    <w:rsid w:val="00FA77B2"/>
    <w:rsid w:val="00FA7935"/>
    <w:rsid w:val="00FA79B9"/>
    <w:rsid w:val="00FA7A6D"/>
    <w:rsid w:val="00FA7AC6"/>
    <w:rsid w:val="00FA7B57"/>
    <w:rsid w:val="00FA7C61"/>
    <w:rsid w:val="00FA7E03"/>
    <w:rsid w:val="00FA7E26"/>
    <w:rsid w:val="00FA7E5B"/>
    <w:rsid w:val="00FA7F97"/>
    <w:rsid w:val="00FB0073"/>
    <w:rsid w:val="00FB0163"/>
    <w:rsid w:val="00FB02C2"/>
    <w:rsid w:val="00FB0499"/>
    <w:rsid w:val="00FB055E"/>
    <w:rsid w:val="00FB06A6"/>
    <w:rsid w:val="00FB071B"/>
    <w:rsid w:val="00FB0742"/>
    <w:rsid w:val="00FB0855"/>
    <w:rsid w:val="00FB094C"/>
    <w:rsid w:val="00FB094D"/>
    <w:rsid w:val="00FB0B13"/>
    <w:rsid w:val="00FB0B55"/>
    <w:rsid w:val="00FB0D1A"/>
    <w:rsid w:val="00FB0D28"/>
    <w:rsid w:val="00FB0FC1"/>
    <w:rsid w:val="00FB0FC4"/>
    <w:rsid w:val="00FB0FC6"/>
    <w:rsid w:val="00FB1274"/>
    <w:rsid w:val="00FB142C"/>
    <w:rsid w:val="00FB14C6"/>
    <w:rsid w:val="00FB156A"/>
    <w:rsid w:val="00FB15E0"/>
    <w:rsid w:val="00FB166E"/>
    <w:rsid w:val="00FB173E"/>
    <w:rsid w:val="00FB1747"/>
    <w:rsid w:val="00FB1910"/>
    <w:rsid w:val="00FB1A90"/>
    <w:rsid w:val="00FB1BBC"/>
    <w:rsid w:val="00FB1CFF"/>
    <w:rsid w:val="00FB1D58"/>
    <w:rsid w:val="00FB1D66"/>
    <w:rsid w:val="00FB1DF2"/>
    <w:rsid w:val="00FB1E10"/>
    <w:rsid w:val="00FB1EDD"/>
    <w:rsid w:val="00FB1FB7"/>
    <w:rsid w:val="00FB2014"/>
    <w:rsid w:val="00FB207F"/>
    <w:rsid w:val="00FB2088"/>
    <w:rsid w:val="00FB23A6"/>
    <w:rsid w:val="00FB243F"/>
    <w:rsid w:val="00FB2457"/>
    <w:rsid w:val="00FB2697"/>
    <w:rsid w:val="00FB27F0"/>
    <w:rsid w:val="00FB2884"/>
    <w:rsid w:val="00FB293B"/>
    <w:rsid w:val="00FB29DB"/>
    <w:rsid w:val="00FB2CBA"/>
    <w:rsid w:val="00FB2CE7"/>
    <w:rsid w:val="00FB2D25"/>
    <w:rsid w:val="00FB2EFE"/>
    <w:rsid w:val="00FB3029"/>
    <w:rsid w:val="00FB3181"/>
    <w:rsid w:val="00FB3435"/>
    <w:rsid w:val="00FB346F"/>
    <w:rsid w:val="00FB35C7"/>
    <w:rsid w:val="00FB35FE"/>
    <w:rsid w:val="00FB365C"/>
    <w:rsid w:val="00FB3738"/>
    <w:rsid w:val="00FB3745"/>
    <w:rsid w:val="00FB378D"/>
    <w:rsid w:val="00FB37FA"/>
    <w:rsid w:val="00FB3999"/>
    <w:rsid w:val="00FB3A19"/>
    <w:rsid w:val="00FB3A3C"/>
    <w:rsid w:val="00FB3AE0"/>
    <w:rsid w:val="00FB3B13"/>
    <w:rsid w:val="00FB3CCE"/>
    <w:rsid w:val="00FB40AC"/>
    <w:rsid w:val="00FB414E"/>
    <w:rsid w:val="00FB4208"/>
    <w:rsid w:val="00FB4350"/>
    <w:rsid w:val="00FB436B"/>
    <w:rsid w:val="00FB4532"/>
    <w:rsid w:val="00FB4703"/>
    <w:rsid w:val="00FB4710"/>
    <w:rsid w:val="00FB4749"/>
    <w:rsid w:val="00FB47EB"/>
    <w:rsid w:val="00FB47EC"/>
    <w:rsid w:val="00FB4818"/>
    <w:rsid w:val="00FB49B1"/>
    <w:rsid w:val="00FB4AE8"/>
    <w:rsid w:val="00FB4BC7"/>
    <w:rsid w:val="00FB4D52"/>
    <w:rsid w:val="00FB4DC0"/>
    <w:rsid w:val="00FB4DFE"/>
    <w:rsid w:val="00FB4ECA"/>
    <w:rsid w:val="00FB4F0C"/>
    <w:rsid w:val="00FB4F1C"/>
    <w:rsid w:val="00FB5218"/>
    <w:rsid w:val="00FB521D"/>
    <w:rsid w:val="00FB52AE"/>
    <w:rsid w:val="00FB52B2"/>
    <w:rsid w:val="00FB565D"/>
    <w:rsid w:val="00FB565F"/>
    <w:rsid w:val="00FB5870"/>
    <w:rsid w:val="00FB5935"/>
    <w:rsid w:val="00FB59BB"/>
    <w:rsid w:val="00FB5B21"/>
    <w:rsid w:val="00FB5ED0"/>
    <w:rsid w:val="00FB5F27"/>
    <w:rsid w:val="00FB6189"/>
    <w:rsid w:val="00FB61AE"/>
    <w:rsid w:val="00FB61DE"/>
    <w:rsid w:val="00FB626C"/>
    <w:rsid w:val="00FB62BD"/>
    <w:rsid w:val="00FB62DF"/>
    <w:rsid w:val="00FB6307"/>
    <w:rsid w:val="00FB6315"/>
    <w:rsid w:val="00FB63A4"/>
    <w:rsid w:val="00FB63DB"/>
    <w:rsid w:val="00FB647C"/>
    <w:rsid w:val="00FB64BF"/>
    <w:rsid w:val="00FB64FE"/>
    <w:rsid w:val="00FB6605"/>
    <w:rsid w:val="00FB667A"/>
    <w:rsid w:val="00FB66F7"/>
    <w:rsid w:val="00FB67AC"/>
    <w:rsid w:val="00FB69F7"/>
    <w:rsid w:val="00FB6A01"/>
    <w:rsid w:val="00FB6A09"/>
    <w:rsid w:val="00FB6F39"/>
    <w:rsid w:val="00FB70A9"/>
    <w:rsid w:val="00FB7123"/>
    <w:rsid w:val="00FB7146"/>
    <w:rsid w:val="00FB7192"/>
    <w:rsid w:val="00FB7306"/>
    <w:rsid w:val="00FB7466"/>
    <w:rsid w:val="00FB74AA"/>
    <w:rsid w:val="00FB763B"/>
    <w:rsid w:val="00FB78C8"/>
    <w:rsid w:val="00FB79BA"/>
    <w:rsid w:val="00FB7AE2"/>
    <w:rsid w:val="00FB7B4D"/>
    <w:rsid w:val="00FB7BD0"/>
    <w:rsid w:val="00FB7C72"/>
    <w:rsid w:val="00FB7E0E"/>
    <w:rsid w:val="00FB7F18"/>
    <w:rsid w:val="00FB7F95"/>
    <w:rsid w:val="00FB7FB1"/>
    <w:rsid w:val="00FC01A7"/>
    <w:rsid w:val="00FC0383"/>
    <w:rsid w:val="00FC0419"/>
    <w:rsid w:val="00FC0525"/>
    <w:rsid w:val="00FC0552"/>
    <w:rsid w:val="00FC066D"/>
    <w:rsid w:val="00FC0688"/>
    <w:rsid w:val="00FC07AC"/>
    <w:rsid w:val="00FC0A76"/>
    <w:rsid w:val="00FC0B2E"/>
    <w:rsid w:val="00FC0B32"/>
    <w:rsid w:val="00FC0BE2"/>
    <w:rsid w:val="00FC0C2B"/>
    <w:rsid w:val="00FC0DB7"/>
    <w:rsid w:val="00FC0DB8"/>
    <w:rsid w:val="00FC0EA4"/>
    <w:rsid w:val="00FC0EE0"/>
    <w:rsid w:val="00FC13E5"/>
    <w:rsid w:val="00FC1675"/>
    <w:rsid w:val="00FC1682"/>
    <w:rsid w:val="00FC17F6"/>
    <w:rsid w:val="00FC1905"/>
    <w:rsid w:val="00FC191A"/>
    <w:rsid w:val="00FC1A62"/>
    <w:rsid w:val="00FC1C9C"/>
    <w:rsid w:val="00FC1CD0"/>
    <w:rsid w:val="00FC1CFC"/>
    <w:rsid w:val="00FC1D08"/>
    <w:rsid w:val="00FC1DBB"/>
    <w:rsid w:val="00FC1F0D"/>
    <w:rsid w:val="00FC1FF0"/>
    <w:rsid w:val="00FC202E"/>
    <w:rsid w:val="00FC2185"/>
    <w:rsid w:val="00FC21DD"/>
    <w:rsid w:val="00FC22E6"/>
    <w:rsid w:val="00FC22EF"/>
    <w:rsid w:val="00FC2304"/>
    <w:rsid w:val="00FC23D8"/>
    <w:rsid w:val="00FC25CD"/>
    <w:rsid w:val="00FC2746"/>
    <w:rsid w:val="00FC27D3"/>
    <w:rsid w:val="00FC28C8"/>
    <w:rsid w:val="00FC2949"/>
    <w:rsid w:val="00FC2AAB"/>
    <w:rsid w:val="00FC2BD0"/>
    <w:rsid w:val="00FC2CF3"/>
    <w:rsid w:val="00FC2DA9"/>
    <w:rsid w:val="00FC2F47"/>
    <w:rsid w:val="00FC31A9"/>
    <w:rsid w:val="00FC32FB"/>
    <w:rsid w:val="00FC3319"/>
    <w:rsid w:val="00FC3444"/>
    <w:rsid w:val="00FC3486"/>
    <w:rsid w:val="00FC3527"/>
    <w:rsid w:val="00FC3573"/>
    <w:rsid w:val="00FC3598"/>
    <w:rsid w:val="00FC35A1"/>
    <w:rsid w:val="00FC35B0"/>
    <w:rsid w:val="00FC3621"/>
    <w:rsid w:val="00FC3679"/>
    <w:rsid w:val="00FC36A0"/>
    <w:rsid w:val="00FC36C0"/>
    <w:rsid w:val="00FC3723"/>
    <w:rsid w:val="00FC37B0"/>
    <w:rsid w:val="00FC3823"/>
    <w:rsid w:val="00FC383C"/>
    <w:rsid w:val="00FC399D"/>
    <w:rsid w:val="00FC39F0"/>
    <w:rsid w:val="00FC3BCD"/>
    <w:rsid w:val="00FC3C96"/>
    <w:rsid w:val="00FC3D79"/>
    <w:rsid w:val="00FC3DC2"/>
    <w:rsid w:val="00FC3E88"/>
    <w:rsid w:val="00FC3F8F"/>
    <w:rsid w:val="00FC403A"/>
    <w:rsid w:val="00FC4115"/>
    <w:rsid w:val="00FC42D7"/>
    <w:rsid w:val="00FC42FD"/>
    <w:rsid w:val="00FC44B4"/>
    <w:rsid w:val="00FC45C6"/>
    <w:rsid w:val="00FC4613"/>
    <w:rsid w:val="00FC461B"/>
    <w:rsid w:val="00FC46EE"/>
    <w:rsid w:val="00FC49F0"/>
    <w:rsid w:val="00FC4A70"/>
    <w:rsid w:val="00FC4AB2"/>
    <w:rsid w:val="00FC4AC7"/>
    <w:rsid w:val="00FC4B26"/>
    <w:rsid w:val="00FC4B45"/>
    <w:rsid w:val="00FC4B91"/>
    <w:rsid w:val="00FC4BD1"/>
    <w:rsid w:val="00FC4D3F"/>
    <w:rsid w:val="00FC4E29"/>
    <w:rsid w:val="00FC4E8A"/>
    <w:rsid w:val="00FC4F7E"/>
    <w:rsid w:val="00FC4F8C"/>
    <w:rsid w:val="00FC4F8D"/>
    <w:rsid w:val="00FC508C"/>
    <w:rsid w:val="00FC50EE"/>
    <w:rsid w:val="00FC5265"/>
    <w:rsid w:val="00FC5499"/>
    <w:rsid w:val="00FC54AE"/>
    <w:rsid w:val="00FC5525"/>
    <w:rsid w:val="00FC5539"/>
    <w:rsid w:val="00FC5549"/>
    <w:rsid w:val="00FC566F"/>
    <w:rsid w:val="00FC57F7"/>
    <w:rsid w:val="00FC5912"/>
    <w:rsid w:val="00FC5969"/>
    <w:rsid w:val="00FC5B42"/>
    <w:rsid w:val="00FC5BCD"/>
    <w:rsid w:val="00FC5C3A"/>
    <w:rsid w:val="00FC5D47"/>
    <w:rsid w:val="00FC5DB6"/>
    <w:rsid w:val="00FC5DE8"/>
    <w:rsid w:val="00FC5EB5"/>
    <w:rsid w:val="00FC5F7B"/>
    <w:rsid w:val="00FC60EA"/>
    <w:rsid w:val="00FC61ED"/>
    <w:rsid w:val="00FC63ED"/>
    <w:rsid w:val="00FC65D9"/>
    <w:rsid w:val="00FC6683"/>
    <w:rsid w:val="00FC66EB"/>
    <w:rsid w:val="00FC6704"/>
    <w:rsid w:val="00FC6777"/>
    <w:rsid w:val="00FC6B8D"/>
    <w:rsid w:val="00FC6C10"/>
    <w:rsid w:val="00FC6C62"/>
    <w:rsid w:val="00FC6CA8"/>
    <w:rsid w:val="00FC6CB3"/>
    <w:rsid w:val="00FC6DC4"/>
    <w:rsid w:val="00FC6E2E"/>
    <w:rsid w:val="00FC6E4B"/>
    <w:rsid w:val="00FC6F2F"/>
    <w:rsid w:val="00FC6FE4"/>
    <w:rsid w:val="00FC704E"/>
    <w:rsid w:val="00FC71D4"/>
    <w:rsid w:val="00FC7254"/>
    <w:rsid w:val="00FC72D7"/>
    <w:rsid w:val="00FC73B0"/>
    <w:rsid w:val="00FC746A"/>
    <w:rsid w:val="00FC74AA"/>
    <w:rsid w:val="00FC75A2"/>
    <w:rsid w:val="00FC75F4"/>
    <w:rsid w:val="00FC76C1"/>
    <w:rsid w:val="00FC76C3"/>
    <w:rsid w:val="00FC775B"/>
    <w:rsid w:val="00FC789E"/>
    <w:rsid w:val="00FC79C5"/>
    <w:rsid w:val="00FC7A1A"/>
    <w:rsid w:val="00FC7B30"/>
    <w:rsid w:val="00FC7CC0"/>
    <w:rsid w:val="00FC7D90"/>
    <w:rsid w:val="00FC7F6E"/>
    <w:rsid w:val="00FD0064"/>
    <w:rsid w:val="00FD00C9"/>
    <w:rsid w:val="00FD012E"/>
    <w:rsid w:val="00FD0145"/>
    <w:rsid w:val="00FD03DA"/>
    <w:rsid w:val="00FD044C"/>
    <w:rsid w:val="00FD04B0"/>
    <w:rsid w:val="00FD04C2"/>
    <w:rsid w:val="00FD0713"/>
    <w:rsid w:val="00FD0714"/>
    <w:rsid w:val="00FD0754"/>
    <w:rsid w:val="00FD0858"/>
    <w:rsid w:val="00FD094F"/>
    <w:rsid w:val="00FD0AC4"/>
    <w:rsid w:val="00FD0AD7"/>
    <w:rsid w:val="00FD0AE2"/>
    <w:rsid w:val="00FD0AF8"/>
    <w:rsid w:val="00FD0B52"/>
    <w:rsid w:val="00FD0B71"/>
    <w:rsid w:val="00FD0CDD"/>
    <w:rsid w:val="00FD0F23"/>
    <w:rsid w:val="00FD1031"/>
    <w:rsid w:val="00FD112A"/>
    <w:rsid w:val="00FD1168"/>
    <w:rsid w:val="00FD13F2"/>
    <w:rsid w:val="00FD162B"/>
    <w:rsid w:val="00FD1706"/>
    <w:rsid w:val="00FD18FF"/>
    <w:rsid w:val="00FD1963"/>
    <w:rsid w:val="00FD1BB1"/>
    <w:rsid w:val="00FD1E1C"/>
    <w:rsid w:val="00FD1F32"/>
    <w:rsid w:val="00FD2004"/>
    <w:rsid w:val="00FD20A0"/>
    <w:rsid w:val="00FD2330"/>
    <w:rsid w:val="00FD236D"/>
    <w:rsid w:val="00FD23F5"/>
    <w:rsid w:val="00FD25EF"/>
    <w:rsid w:val="00FD2622"/>
    <w:rsid w:val="00FD2655"/>
    <w:rsid w:val="00FD2672"/>
    <w:rsid w:val="00FD26A0"/>
    <w:rsid w:val="00FD26B1"/>
    <w:rsid w:val="00FD26D9"/>
    <w:rsid w:val="00FD2826"/>
    <w:rsid w:val="00FD284E"/>
    <w:rsid w:val="00FD2976"/>
    <w:rsid w:val="00FD29C1"/>
    <w:rsid w:val="00FD2A5E"/>
    <w:rsid w:val="00FD2B09"/>
    <w:rsid w:val="00FD2B0C"/>
    <w:rsid w:val="00FD2BEE"/>
    <w:rsid w:val="00FD2D77"/>
    <w:rsid w:val="00FD2E12"/>
    <w:rsid w:val="00FD2E6A"/>
    <w:rsid w:val="00FD2EF0"/>
    <w:rsid w:val="00FD30E4"/>
    <w:rsid w:val="00FD324D"/>
    <w:rsid w:val="00FD329A"/>
    <w:rsid w:val="00FD32D4"/>
    <w:rsid w:val="00FD3352"/>
    <w:rsid w:val="00FD34FD"/>
    <w:rsid w:val="00FD3587"/>
    <w:rsid w:val="00FD3607"/>
    <w:rsid w:val="00FD3696"/>
    <w:rsid w:val="00FD3884"/>
    <w:rsid w:val="00FD395B"/>
    <w:rsid w:val="00FD39C2"/>
    <w:rsid w:val="00FD3BBC"/>
    <w:rsid w:val="00FD3C89"/>
    <w:rsid w:val="00FD3D77"/>
    <w:rsid w:val="00FD3D86"/>
    <w:rsid w:val="00FD3F22"/>
    <w:rsid w:val="00FD4205"/>
    <w:rsid w:val="00FD424F"/>
    <w:rsid w:val="00FD4277"/>
    <w:rsid w:val="00FD4449"/>
    <w:rsid w:val="00FD4567"/>
    <w:rsid w:val="00FD46BD"/>
    <w:rsid w:val="00FD4932"/>
    <w:rsid w:val="00FD498C"/>
    <w:rsid w:val="00FD4B12"/>
    <w:rsid w:val="00FD4BF4"/>
    <w:rsid w:val="00FD4CD0"/>
    <w:rsid w:val="00FD4DBD"/>
    <w:rsid w:val="00FD4DEF"/>
    <w:rsid w:val="00FD4E27"/>
    <w:rsid w:val="00FD4E94"/>
    <w:rsid w:val="00FD4F8C"/>
    <w:rsid w:val="00FD503E"/>
    <w:rsid w:val="00FD5064"/>
    <w:rsid w:val="00FD50AC"/>
    <w:rsid w:val="00FD5208"/>
    <w:rsid w:val="00FD5225"/>
    <w:rsid w:val="00FD52AE"/>
    <w:rsid w:val="00FD52F6"/>
    <w:rsid w:val="00FD5314"/>
    <w:rsid w:val="00FD54B8"/>
    <w:rsid w:val="00FD563E"/>
    <w:rsid w:val="00FD57CB"/>
    <w:rsid w:val="00FD5930"/>
    <w:rsid w:val="00FD59E6"/>
    <w:rsid w:val="00FD5A7A"/>
    <w:rsid w:val="00FD5B4C"/>
    <w:rsid w:val="00FD5BAD"/>
    <w:rsid w:val="00FD5BEA"/>
    <w:rsid w:val="00FD5C03"/>
    <w:rsid w:val="00FD5C1E"/>
    <w:rsid w:val="00FD5D12"/>
    <w:rsid w:val="00FD5D8F"/>
    <w:rsid w:val="00FD5E85"/>
    <w:rsid w:val="00FD60C8"/>
    <w:rsid w:val="00FD6211"/>
    <w:rsid w:val="00FD6249"/>
    <w:rsid w:val="00FD624E"/>
    <w:rsid w:val="00FD63C7"/>
    <w:rsid w:val="00FD63E6"/>
    <w:rsid w:val="00FD6649"/>
    <w:rsid w:val="00FD66B0"/>
    <w:rsid w:val="00FD6799"/>
    <w:rsid w:val="00FD67D7"/>
    <w:rsid w:val="00FD67FB"/>
    <w:rsid w:val="00FD69BD"/>
    <w:rsid w:val="00FD6A1D"/>
    <w:rsid w:val="00FD6B2E"/>
    <w:rsid w:val="00FD6B60"/>
    <w:rsid w:val="00FD6C15"/>
    <w:rsid w:val="00FD6CB2"/>
    <w:rsid w:val="00FD6D3B"/>
    <w:rsid w:val="00FD6D3D"/>
    <w:rsid w:val="00FD6F37"/>
    <w:rsid w:val="00FD6F94"/>
    <w:rsid w:val="00FD6FDF"/>
    <w:rsid w:val="00FD7058"/>
    <w:rsid w:val="00FD7084"/>
    <w:rsid w:val="00FD70C4"/>
    <w:rsid w:val="00FD73E8"/>
    <w:rsid w:val="00FD7479"/>
    <w:rsid w:val="00FD74F8"/>
    <w:rsid w:val="00FD750B"/>
    <w:rsid w:val="00FD752F"/>
    <w:rsid w:val="00FD7643"/>
    <w:rsid w:val="00FD7813"/>
    <w:rsid w:val="00FD78A3"/>
    <w:rsid w:val="00FD795D"/>
    <w:rsid w:val="00FD7A25"/>
    <w:rsid w:val="00FD7BEE"/>
    <w:rsid w:val="00FD7BFB"/>
    <w:rsid w:val="00FD7DE0"/>
    <w:rsid w:val="00FD7DF1"/>
    <w:rsid w:val="00FD7E50"/>
    <w:rsid w:val="00FD7F0C"/>
    <w:rsid w:val="00FD7F86"/>
    <w:rsid w:val="00FD7FE3"/>
    <w:rsid w:val="00FE0209"/>
    <w:rsid w:val="00FE03C5"/>
    <w:rsid w:val="00FE0402"/>
    <w:rsid w:val="00FE05A1"/>
    <w:rsid w:val="00FE05AC"/>
    <w:rsid w:val="00FE05E3"/>
    <w:rsid w:val="00FE06CB"/>
    <w:rsid w:val="00FE0778"/>
    <w:rsid w:val="00FE08D8"/>
    <w:rsid w:val="00FE08DE"/>
    <w:rsid w:val="00FE096B"/>
    <w:rsid w:val="00FE0A90"/>
    <w:rsid w:val="00FE0C11"/>
    <w:rsid w:val="00FE0C70"/>
    <w:rsid w:val="00FE0CAE"/>
    <w:rsid w:val="00FE0CF7"/>
    <w:rsid w:val="00FE0D3E"/>
    <w:rsid w:val="00FE0EDE"/>
    <w:rsid w:val="00FE0F58"/>
    <w:rsid w:val="00FE0F8E"/>
    <w:rsid w:val="00FE0FDC"/>
    <w:rsid w:val="00FE10C8"/>
    <w:rsid w:val="00FE1184"/>
    <w:rsid w:val="00FE126F"/>
    <w:rsid w:val="00FE132B"/>
    <w:rsid w:val="00FE13A9"/>
    <w:rsid w:val="00FE14EB"/>
    <w:rsid w:val="00FE1779"/>
    <w:rsid w:val="00FE1AA0"/>
    <w:rsid w:val="00FE1EE0"/>
    <w:rsid w:val="00FE1F19"/>
    <w:rsid w:val="00FE1F1A"/>
    <w:rsid w:val="00FE1FD6"/>
    <w:rsid w:val="00FE2066"/>
    <w:rsid w:val="00FE20A3"/>
    <w:rsid w:val="00FE21C5"/>
    <w:rsid w:val="00FE22C1"/>
    <w:rsid w:val="00FE2470"/>
    <w:rsid w:val="00FE253C"/>
    <w:rsid w:val="00FE26B3"/>
    <w:rsid w:val="00FE271C"/>
    <w:rsid w:val="00FE27FB"/>
    <w:rsid w:val="00FE2913"/>
    <w:rsid w:val="00FE2987"/>
    <w:rsid w:val="00FE29C7"/>
    <w:rsid w:val="00FE2AD8"/>
    <w:rsid w:val="00FE2CD2"/>
    <w:rsid w:val="00FE2D88"/>
    <w:rsid w:val="00FE2E1D"/>
    <w:rsid w:val="00FE2EA3"/>
    <w:rsid w:val="00FE2EA8"/>
    <w:rsid w:val="00FE2F30"/>
    <w:rsid w:val="00FE2F64"/>
    <w:rsid w:val="00FE31D8"/>
    <w:rsid w:val="00FE327A"/>
    <w:rsid w:val="00FE3422"/>
    <w:rsid w:val="00FE34F6"/>
    <w:rsid w:val="00FE351B"/>
    <w:rsid w:val="00FE3565"/>
    <w:rsid w:val="00FE3609"/>
    <w:rsid w:val="00FE3768"/>
    <w:rsid w:val="00FE3877"/>
    <w:rsid w:val="00FE38CA"/>
    <w:rsid w:val="00FE3A4F"/>
    <w:rsid w:val="00FE3A58"/>
    <w:rsid w:val="00FE3AC3"/>
    <w:rsid w:val="00FE3ACB"/>
    <w:rsid w:val="00FE3AFF"/>
    <w:rsid w:val="00FE3B57"/>
    <w:rsid w:val="00FE3B5B"/>
    <w:rsid w:val="00FE3C1A"/>
    <w:rsid w:val="00FE3DBB"/>
    <w:rsid w:val="00FE3DCC"/>
    <w:rsid w:val="00FE3E78"/>
    <w:rsid w:val="00FE3FBE"/>
    <w:rsid w:val="00FE4119"/>
    <w:rsid w:val="00FE421D"/>
    <w:rsid w:val="00FE42E9"/>
    <w:rsid w:val="00FE437F"/>
    <w:rsid w:val="00FE4435"/>
    <w:rsid w:val="00FE44BD"/>
    <w:rsid w:val="00FE4526"/>
    <w:rsid w:val="00FE453B"/>
    <w:rsid w:val="00FE4913"/>
    <w:rsid w:val="00FE497B"/>
    <w:rsid w:val="00FE4A0D"/>
    <w:rsid w:val="00FE4AF6"/>
    <w:rsid w:val="00FE4AF9"/>
    <w:rsid w:val="00FE4C46"/>
    <w:rsid w:val="00FE4D5C"/>
    <w:rsid w:val="00FE4DD5"/>
    <w:rsid w:val="00FE4E6E"/>
    <w:rsid w:val="00FE50BE"/>
    <w:rsid w:val="00FE50C5"/>
    <w:rsid w:val="00FE5258"/>
    <w:rsid w:val="00FE5D7B"/>
    <w:rsid w:val="00FE5E21"/>
    <w:rsid w:val="00FE60AB"/>
    <w:rsid w:val="00FE623B"/>
    <w:rsid w:val="00FE62F2"/>
    <w:rsid w:val="00FE635B"/>
    <w:rsid w:val="00FE642B"/>
    <w:rsid w:val="00FE64BF"/>
    <w:rsid w:val="00FE64E3"/>
    <w:rsid w:val="00FE64FF"/>
    <w:rsid w:val="00FE650B"/>
    <w:rsid w:val="00FE684F"/>
    <w:rsid w:val="00FE6A4A"/>
    <w:rsid w:val="00FE6AB4"/>
    <w:rsid w:val="00FE6AD7"/>
    <w:rsid w:val="00FE6CAE"/>
    <w:rsid w:val="00FE6D86"/>
    <w:rsid w:val="00FE6E3B"/>
    <w:rsid w:val="00FE7020"/>
    <w:rsid w:val="00FE71D6"/>
    <w:rsid w:val="00FE7288"/>
    <w:rsid w:val="00FE7338"/>
    <w:rsid w:val="00FE734F"/>
    <w:rsid w:val="00FE743D"/>
    <w:rsid w:val="00FE751B"/>
    <w:rsid w:val="00FE754C"/>
    <w:rsid w:val="00FE76F9"/>
    <w:rsid w:val="00FE79C7"/>
    <w:rsid w:val="00FE7AAF"/>
    <w:rsid w:val="00FE7DFF"/>
    <w:rsid w:val="00FE7E0F"/>
    <w:rsid w:val="00FE7E50"/>
    <w:rsid w:val="00FE7F46"/>
    <w:rsid w:val="00FE7F57"/>
    <w:rsid w:val="00FF0032"/>
    <w:rsid w:val="00FF0151"/>
    <w:rsid w:val="00FF03D9"/>
    <w:rsid w:val="00FF046F"/>
    <w:rsid w:val="00FF05E3"/>
    <w:rsid w:val="00FF066B"/>
    <w:rsid w:val="00FF068E"/>
    <w:rsid w:val="00FF06D4"/>
    <w:rsid w:val="00FF08D1"/>
    <w:rsid w:val="00FF0ABF"/>
    <w:rsid w:val="00FF0C18"/>
    <w:rsid w:val="00FF0CC8"/>
    <w:rsid w:val="00FF0CD6"/>
    <w:rsid w:val="00FF0DA5"/>
    <w:rsid w:val="00FF0FCE"/>
    <w:rsid w:val="00FF104D"/>
    <w:rsid w:val="00FF1060"/>
    <w:rsid w:val="00FF10BF"/>
    <w:rsid w:val="00FF1244"/>
    <w:rsid w:val="00FF126A"/>
    <w:rsid w:val="00FF139E"/>
    <w:rsid w:val="00FF13BE"/>
    <w:rsid w:val="00FF14FD"/>
    <w:rsid w:val="00FF1528"/>
    <w:rsid w:val="00FF152D"/>
    <w:rsid w:val="00FF1701"/>
    <w:rsid w:val="00FF17BE"/>
    <w:rsid w:val="00FF18D6"/>
    <w:rsid w:val="00FF1A13"/>
    <w:rsid w:val="00FF1ABC"/>
    <w:rsid w:val="00FF1BEF"/>
    <w:rsid w:val="00FF1C97"/>
    <w:rsid w:val="00FF1C9D"/>
    <w:rsid w:val="00FF1E98"/>
    <w:rsid w:val="00FF2008"/>
    <w:rsid w:val="00FF251B"/>
    <w:rsid w:val="00FF26C0"/>
    <w:rsid w:val="00FF26D6"/>
    <w:rsid w:val="00FF286C"/>
    <w:rsid w:val="00FF28E4"/>
    <w:rsid w:val="00FF2957"/>
    <w:rsid w:val="00FF2A3A"/>
    <w:rsid w:val="00FF2A94"/>
    <w:rsid w:val="00FF2AF0"/>
    <w:rsid w:val="00FF2B8C"/>
    <w:rsid w:val="00FF2C8B"/>
    <w:rsid w:val="00FF2D07"/>
    <w:rsid w:val="00FF2F19"/>
    <w:rsid w:val="00FF304B"/>
    <w:rsid w:val="00FF305A"/>
    <w:rsid w:val="00FF308A"/>
    <w:rsid w:val="00FF3180"/>
    <w:rsid w:val="00FF3195"/>
    <w:rsid w:val="00FF326D"/>
    <w:rsid w:val="00FF3275"/>
    <w:rsid w:val="00FF32DB"/>
    <w:rsid w:val="00FF3564"/>
    <w:rsid w:val="00FF3665"/>
    <w:rsid w:val="00FF36CA"/>
    <w:rsid w:val="00FF387D"/>
    <w:rsid w:val="00FF3A87"/>
    <w:rsid w:val="00FF3B6B"/>
    <w:rsid w:val="00FF3B7A"/>
    <w:rsid w:val="00FF3BE1"/>
    <w:rsid w:val="00FF3C52"/>
    <w:rsid w:val="00FF3CA3"/>
    <w:rsid w:val="00FF3ED3"/>
    <w:rsid w:val="00FF3F0D"/>
    <w:rsid w:val="00FF3F84"/>
    <w:rsid w:val="00FF400D"/>
    <w:rsid w:val="00FF4155"/>
    <w:rsid w:val="00FF415A"/>
    <w:rsid w:val="00FF425E"/>
    <w:rsid w:val="00FF428B"/>
    <w:rsid w:val="00FF42E0"/>
    <w:rsid w:val="00FF44D0"/>
    <w:rsid w:val="00FF4524"/>
    <w:rsid w:val="00FF45BC"/>
    <w:rsid w:val="00FF464B"/>
    <w:rsid w:val="00FF48CE"/>
    <w:rsid w:val="00FF490C"/>
    <w:rsid w:val="00FF49F2"/>
    <w:rsid w:val="00FF4A1D"/>
    <w:rsid w:val="00FF4A99"/>
    <w:rsid w:val="00FF4B91"/>
    <w:rsid w:val="00FF4BFA"/>
    <w:rsid w:val="00FF4C29"/>
    <w:rsid w:val="00FF4C4B"/>
    <w:rsid w:val="00FF4CA7"/>
    <w:rsid w:val="00FF4D19"/>
    <w:rsid w:val="00FF4D51"/>
    <w:rsid w:val="00FF4D6D"/>
    <w:rsid w:val="00FF4E76"/>
    <w:rsid w:val="00FF5034"/>
    <w:rsid w:val="00FF50AF"/>
    <w:rsid w:val="00FF518A"/>
    <w:rsid w:val="00FF52AA"/>
    <w:rsid w:val="00FF52AE"/>
    <w:rsid w:val="00FF53EE"/>
    <w:rsid w:val="00FF5401"/>
    <w:rsid w:val="00FF54CD"/>
    <w:rsid w:val="00FF57E6"/>
    <w:rsid w:val="00FF59BC"/>
    <w:rsid w:val="00FF5AA2"/>
    <w:rsid w:val="00FF5B6F"/>
    <w:rsid w:val="00FF5C77"/>
    <w:rsid w:val="00FF5CD2"/>
    <w:rsid w:val="00FF5EE1"/>
    <w:rsid w:val="00FF5F2A"/>
    <w:rsid w:val="00FF5FFF"/>
    <w:rsid w:val="00FF604F"/>
    <w:rsid w:val="00FF6079"/>
    <w:rsid w:val="00FF60DA"/>
    <w:rsid w:val="00FF6143"/>
    <w:rsid w:val="00FF617F"/>
    <w:rsid w:val="00FF61D4"/>
    <w:rsid w:val="00FF6269"/>
    <w:rsid w:val="00FF63F8"/>
    <w:rsid w:val="00FF646B"/>
    <w:rsid w:val="00FF648C"/>
    <w:rsid w:val="00FF649B"/>
    <w:rsid w:val="00FF64AF"/>
    <w:rsid w:val="00FF64F2"/>
    <w:rsid w:val="00FF659B"/>
    <w:rsid w:val="00FF65D0"/>
    <w:rsid w:val="00FF65FA"/>
    <w:rsid w:val="00FF6658"/>
    <w:rsid w:val="00FF66C1"/>
    <w:rsid w:val="00FF67B4"/>
    <w:rsid w:val="00FF6A49"/>
    <w:rsid w:val="00FF6AB5"/>
    <w:rsid w:val="00FF6B1F"/>
    <w:rsid w:val="00FF6B2C"/>
    <w:rsid w:val="00FF6B43"/>
    <w:rsid w:val="00FF6B50"/>
    <w:rsid w:val="00FF6D1B"/>
    <w:rsid w:val="00FF6E4C"/>
    <w:rsid w:val="00FF6F4B"/>
    <w:rsid w:val="00FF6FA7"/>
    <w:rsid w:val="00FF7012"/>
    <w:rsid w:val="00FF70E5"/>
    <w:rsid w:val="00FF70F7"/>
    <w:rsid w:val="00FF710D"/>
    <w:rsid w:val="00FF716C"/>
    <w:rsid w:val="00FF7188"/>
    <w:rsid w:val="00FF7494"/>
    <w:rsid w:val="00FF749F"/>
    <w:rsid w:val="00FF767C"/>
    <w:rsid w:val="00FF78D4"/>
    <w:rsid w:val="00FF79BB"/>
    <w:rsid w:val="00FF7A22"/>
    <w:rsid w:val="00FF7BF7"/>
    <w:rsid w:val="00FF7C5B"/>
    <w:rsid w:val="00FF7CDF"/>
    <w:rsid w:val="00FF7CEE"/>
    <w:rsid w:val="00FF7D2A"/>
    <w:rsid w:val="00FF7E39"/>
    <w:rsid w:val="00FF7EA0"/>
    <w:rsid w:val="00FF7FA9"/>
    <w:rsid w:val="00FF7FC3"/>
    <w:rsid w:val="00FF7FF8"/>
    <w:rsid w:val="00FF8566"/>
    <w:rsid w:val="010215C2"/>
    <w:rsid w:val="01082D93"/>
    <w:rsid w:val="01095CCD"/>
    <w:rsid w:val="010F1742"/>
    <w:rsid w:val="010F947A"/>
    <w:rsid w:val="011077F1"/>
    <w:rsid w:val="01123AD7"/>
    <w:rsid w:val="0112BEA9"/>
    <w:rsid w:val="0114BCC3"/>
    <w:rsid w:val="0118585E"/>
    <w:rsid w:val="01195531"/>
    <w:rsid w:val="0119B34E"/>
    <w:rsid w:val="011C4235"/>
    <w:rsid w:val="011D9742"/>
    <w:rsid w:val="011DA9CB"/>
    <w:rsid w:val="012039AC"/>
    <w:rsid w:val="012046BA"/>
    <w:rsid w:val="01226223"/>
    <w:rsid w:val="01228DFB"/>
    <w:rsid w:val="0124168E"/>
    <w:rsid w:val="0127D22D"/>
    <w:rsid w:val="01283107"/>
    <w:rsid w:val="012B3874"/>
    <w:rsid w:val="012FA89E"/>
    <w:rsid w:val="0131AD92"/>
    <w:rsid w:val="0132A551"/>
    <w:rsid w:val="0136BB62"/>
    <w:rsid w:val="01376661"/>
    <w:rsid w:val="013A4FE1"/>
    <w:rsid w:val="013A635C"/>
    <w:rsid w:val="013C4DDF"/>
    <w:rsid w:val="013E5974"/>
    <w:rsid w:val="013F956E"/>
    <w:rsid w:val="01407446"/>
    <w:rsid w:val="01413922"/>
    <w:rsid w:val="01423C6E"/>
    <w:rsid w:val="01432806"/>
    <w:rsid w:val="0146EFEF"/>
    <w:rsid w:val="014AE94C"/>
    <w:rsid w:val="014B0A38"/>
    <w:rsid w:val="015464CB"/>
    <w:rsid w:val="01567419"/>
    <w:rsid w:val="0157BF3A"/>
    <w:rsid w:val="015A8966"/>
    <w:rsid w:val="015CA421"/>
    <w:rsid w:val="015E41AD"/>
    <w:rsid w:val="015FBBB6"/>
    <w:rsid w:val="016004B0"/>
    <w:rsid w:val="016100BE"/>
    <w:rsid w:val="0165CEA9"/>
    <w:rsid w:val="0167EFBB"/>
    <w:rsid w:val="0167F33C"/>
    <w:rsid w:val="0169608A"/>
    <w:rsid w:val="016A49D9"/>
    <w:rsid w:val="016AD7C1"/>
    <w:rsid w:val="016C09F9"/>
    <w:rsid w:val="0172B2DD"/>
    <w:rsid w:val="01743303"/>
    <w:rsid w:val="01751331"/>
    <w:rsid w:val="0176F69D"/>
    <w:rsid w:val="01799E1D"/>
    <w:rsid w:val="017ACC1A"/>
    <w:rsid w:val="017D7724"/>
    <w:rsid w:val="017EB595"/>
    <w:rsid w:val="0181F78E"/>
    <w:rsid w:val="0182839B"/>
    <w:rsid w:val="01841715"/>
    <w:rsid w:val="01851C34"/>
    <w:rsid w:val="0186752D"/>
    <w:rsid w:val="018BB0D9"/>
    <w:rsid w:val="018EB9A5"/>
    <w:rsid w:val="018EF880"/>
    <w:rsid w:val="018F05C7"/>
    <w:rsid w:val="01916291"/>
    <w:rsid w:val="0192B30C"/>
    <w:rsid w:val="0193223B"/>
    <w:rsid w:val="019711BD"/>
    <w:rsid w:val="0199B06E"/>
    <w:rsid w:val="019B321D"/>
    <w:rsid w:val="01A271F3"/>
    <w:rsid w:val="01A2E44F"/>
    <w:rsid w:val="01A583BE"/>
    <w:rsid w:val="01A64AB4"/>
    <w:rsid w:val="01A64C30"/>
    <w:rsid w:val="01A6A35B"/>
    <w:rsid w:val="01A6D02C"/>
    <w:rsid w:val="01A927D0"/>
    <w:rsid w:val="01A9A832"/>
    <w:rsid w:val="01B174DB"/>
    <w:rsid w:val="01B50E16"/>
    <w:rsid w:val="01B989DB"/>
    <w:rsid w:val="01BB594E"/>
    <w:rsid w:val="01BB92DE"/>
    <w:rsid w:val="01BCCB3F"/>
    <w:rsid w:val="01BD8896"/>
    <w:rsid w:val="01BDCFDE"/>
    <w:rsid w:val="01BEAB3B"/>
    <w:rsid w:val="01BF196A"/>
    <w:rsid w:val="01C1626D"/>
    <w:rsid w:val="01C1D7C2"/>
    <w:rsid w:val="01C21CA1"/>
    <w:rsid w:val="01C4BBBE"/>
    <w:rsid w:val="01C5001D"/>
    <w:rsid w:val="01C50F54"/>
    <w:rsid w:val="01C6B332"/>
    <w:rsid w:val="01C94530"/>
    <w:rsid w:val="01CA221C"/>
    <w:rsid w:val="01CE3104"/>
    <w:rsid w:val="01CEF30E"/>
    <w:rsid w:val="01D50894"/>
    <w:rsid w:val="01DC50AD"/>
    <w:rsid w:val="01E037F8"/>
    <w:rsid w:val="01E07037"/>
    <w:rsid w:val="01E7261E"/>
    <w:rsid w:val="01E751E0"/>
    <w:rsid w:val="01E8B0ED"/>
    <w:rsid w:val="01E97BB9"/>
    <w:rsid w:val="01F04294"/>
    <w:rsid w:val="01F07E03"/>
    <w:rsid w:val="01F1767E"/>
    <w:rsid w:val="01F17BC6"/>
    <w:rsid w:val="01F52BAA"/>
    <w:rsid w:val="01FA3145"/>
    <w:rsid w:val="01FB733C"/>
    <w:rsid w:val="01FBA0A5"/>
    <w:rsid w:val="01FBE96D"/>
    <w:rsid w:val="01FD7E1C"/>
    <w:rsid w:val="01FDE208"/>
    <w:rsid w:val="01FF1230"/>
    <w:rsid w:val="01FF556E"/>
    <w:rsid w:val="02002211"/>
    <w:rsid w:val="0200AD32"/>
    <w:rsid w:val="02015800"/>
    <w:rsid w:val="0201A38D"/>
    <w:rsid w:val="02027C27"/>
    <w:rsid w:val="020595B2"/>
    <w:rsid w:val="020617B0"/>
    <w:rsid w:val="0206E4D8"/>
    <w:rsid w:val="02089E81"/>
    <w:rsid w:val="020934D7"/>
    <w:rsid w:val="020CE958"/>
    <w:rsid w:val="020F0111"/>
    <w:rsid w:val="02102263"/>
    <w:rsid w:val="0211CD36"/>
    <w:rsid w:val="0215A2D9"/>
    <w:rsid w:val="02180E8A"/>
    <w:rsid w:val="021BDC26"/>
    <w:rsid w:val="021F9099"/>
    <w:rsid w:val="02200905"/>
    <w:rsid w:val="02236B91"/>
    <w:rsid w:val="022BB02C"/>
    <w:rsid w:val="022DBFF8"/>
    <w:rsid w:val="02302A02"/>
    <w:rsid w:val="023103B8"/>
    <w:rsid w:val="023D9372"/>
    <w:rsid w:val="02468880"/>
    <w:rsid w:val="02495D79"/>
    <w:rsid w:val="024AFC08"/>
    <w:rsid w:val="024B6D98"/>
    <w:rsid w:val="0252CAD0"/>
    <w:rsid w:val="0252CCA5"/>
    <w:rsid w:val="02553347"/>
    <w:rsid w:val="02563C93"/>
    <w:rsid w:val="025A4412"/>
    <w:rsid w:val="025EFA2C"/>
    <w:rsid w:val="02601B4A"/>
    <w:rsid w:val="0265EFD9"/>
    <w:rsid w:val="026618FF"/>
    <w:rsid w:val="02666AAA"/>
    <w:rsid w:val="0267CF60"/>
    <w:rsid w:val="02684661"/>
    <w:rsid w:val="026AC623"/>
    <w:rsid w:val="026B31F9"/>
    <w:rsid w:val="026DCAD2"/>
    <w:rsid w:val="027175F3"/>
    <w:rsid w:val="0271AFD5"/>
    <w:rsid w:val="0271FCAA"/>
    <w:rsid w:val="02758548"/>
    <w:rsid w:val="02788277"/>
    <w:rsid w:val="027982CF"/>
    <w:rsid w:val="027A853C"/>
    <w:rsid w:val="027D0125"/>
    <w:rsid w:val="027FA05C"/>
    <w:rsid w:val="027FEB67"/>
    <w:rsid w:val="0281058F"/>
    <w:rsid w:val="0283323D"/>
    <w:rsid w:val="02837EA2"/>
    <w:rsid w:val="02849DE8"/>
    <w:rsid w:val="0286369B"/>
    <w:rsid w:val="0286BB00"/>
    <w:rsid w:val="028DBEDD"/>
    <w:rsid w:val="029077ED"/>
    <w:rsid w:val="0291E7F6"/>
    <w:rsid w:val="0291FC91"/>
    <w:rsid w:val="0298F738"/>
    <w:rsid w:val="029A0185"/>
    <w:rsid w:val="029F9799"/>
    <w:rsid w:val="02A03F4C"/>
    <w:rsid w:val="02A1B0FE"/>
    <w:rsid w:val="02A32096"/>
    <w:rsid w:val="02A3FBA7"/>
    <w:rsid w:val="02A466FD"/>
    <w:rsid w:val="02A70845"/>
    <w:rsid w:val="02A98ADF"/>
    <w:rsid w:val="02AC064F"/>
    <w:rsid w:val="02AC4B44"/>
    <w:rsid w:val="02AD1519"/>
    <w:rsid w:val="02B057EA"/>
    <w:rsid w:val="02B11008"/>
    <w:rsid w:val="02B37C81"/>
    <w:rsid w:val="02B4544C"/>
    <w:rsid w:val="02B928FD"/>
    <w:rsid w:val="02C187C4"/>
    <w:rsid w:val="02C1933B"/>
    <w:rsid w:val="02C2996E"/>
    <w:rsid w:val="02C7D52A"/>
    <w:rsid w:val="02CB1EF0"/>
    <w:rsid w:val="02CD1102"/>
    <w:rsid w:val="02D19C63"/>
    <w:rsid w:val="02D28BC3"/>
    <w:rsid w:val="02D2F50C"/>
    <w:rsid w:val="02D32ECE"/>
    <w:rsid w:val="02D39E10"/>
    <w:rsid w:val="02D5DF9E"/>
    <w:rsid w:val="02D6B260"/>
    <w:rsid w:val="02DAE28E"/>
    <w:rsid w:val="02DB14F2"/>
    <w:rsid w:val="02DB6C47"/>
    <w:rsid w:val="02DE051E"/>
    <w:rsid w:val="02E3FAD0"/>
    <w:rsid w:val="02E5B302"/>
    <w:rsid w:val="02E78650"/>
    <w:rsid w:val="02E8C317"/>
    <w:rsid w:val="02ED5B87"/>
    <w:rsid w:val="02F24E9E"/>
    <w:rsid w:val="03004451"/>
    <w:rsid w:val="03013441"/>
    <w:rsid w:val="0302B3AB"/>
    <w:rsid w:val="030620ED"/>
    <w:rsid w:val="0307AC9C"/>
    <w:rsid w:val="03090CFC"/>
    <w:rsid w:val="030A2000"/>
    <w:rsid w:val="030BE834"/>
    <w:rsid w:val="030CE3BD"/>
    <w:rsid w:val="030F2D4A"/>
    <w:rsid w:val="03137E10"/>
    <w:rsid w:val="031C3B19"/>
    <w:rsid w:val="031C43D4"/>
    <w:rsid w:val="031F67B6"/>
    <w:rsid w:val="0320BC52"/>
    <w:rsid w:val="0321D479"/>
    <w:rsid w:val="03236F5C"/>
    <w:rsid w:val="03246227"/>
    <w:rsid w:val="0325AAD8"/>
    <w:rsid w:val="03261B9A"/>
    <w:rsid w:val="032BD88A"/>
    <w:rsid w:val="032ED421"/>
    <w:rsid w:val="033199B2"/>
    <w:rsid w:val="0333BE45"/>
    <w:rsid w:val="03370EBD"/>
    <w:rsid w:val="033979C0"/>
    <w:rsid w:val="0339B49B"/>
    <w:rsid w:val="033AF57A"/>
    <w:rsid w:val="033BBE8B"/>
    <w:rsid w:val="033C1C9D"/>
    <w:rsid w:val="033DEF08"/>
    <w:rsid w:val="033FC684"/>
    <w:rsid w:val="03405BE0"/>
    <w:rsid w:val="03413184"/>
    <w:rsid w:val="03422B8C"/>
    <w:rsid w:val="0342BACE"/>
    <w:rsid w:val="0345A1D5"/>
    <w:rsid w:val="0345C40C"/>
    <w:rsid w:val="0347116D"/>
    <w:rsid w:val="0347977E"/>
    <w:rsid w:val="03495792"/>
    <w:rsid w:val="0349DE1D"/>
    <w:rsid w:val="034A9A46"/>
    <w:rsid w:val="034F0014"/>
    <w:rsid w:val="034FE080"/>
    <w:rsid w:val="0356ACAB"/>
    <w:rsid w:val="035708F0"/>
    <w:rsid w:val="035CE57F"/>
    <w:rsid w:val="035D6C58"/>
    <w:rsid w:val="035E1CD2"/>
    <w:rsid w:val="035E87F6"/>
    <w:rsid w:val="0362E009"/>
    <w:rsid w:val="0365F472"/>
    <w:rsid w:val="0366F224"/>
    <w:rsid w:val="0367D5F6"/>
    <w:rsid w:val="036C6EC3"/>
    <w:rsid w:val="03702669"/>
    <w:rsid w:val="0371A98F"/>
    <w:rsid w:val="037A1240"/>
    <w:rsid w:val="03811D2A"/>
    <w:rsid w:val="03828C01"/>
    <w:rsid w:val="0383A422"/>
    <w:rsid w:val="0383ED06"/>
    <w:rsid w:val="03845E9A"/>
    <w:rsid w:val="038486ED"/>
    <w:rsid w:val="0384BCE7"/>
    <w:rsid w:val="03888516"/>
    <w:rsid w:val="0388E3AD"/>
    <w:rsid w:val="038E63AD"/>
    <w:rsid w:val="039174CB"/>
    <w:rsid w:val="0393D32A"/>
    <w:rsid w:val="0394A107"/>
    <w:rsid w:val="0398E6AC"/>
    <w:rsid w:val="03991638"/>
    <w:rsid w:val="0399F674"/>
    <w:rsid w:val="039A8E10"/>
    <w:rsid w:val="039C0B2A"/>
    <w:rsid w:val="039F29BC"/>
    <w:rsid w:val="03A32901"/>
    <w:rsid w:val="03A3FED9"/>
    <w:rsid w:val="03A6650E"/>
    <w:rsid w:val="03A81721"/>
    <w:rsid w:val="03A920E0"/>
    <w:rsid w:val="03AA1D39"/>
    <w:rsid w:val="03AB8001"/>
    <w:rsid w:val="03ACC57D"/>
    <w:rsid w:val="03B37904"/>
    <w:rsid w:val="03BB3B26"/>
    <w:rsid w:val="03BDC7F3"/>
    <w:rsid w:val="03BF2A6D"/>
    <w:rsid w:val="03C0176E"/>
    <w:rsid w:val="03C6E0E0"/>
    <w:rsid w:val="03C94F2F"/>
    <w:rsid w:val="03CC1E69"/>
    <w:rsid w:val="03CF2FE1"/>
    <w:rsid w:val="03CFE0DB"/>
    <w:rsid w:val="03D157F9"/>
    <w:rsid w:val="03D4ACF5"/>
    <w:rsid w:val="03D82416"/>
    <w:rsid w:val="03D930F4"/>
    <w:rsid w:val="03DAB406"/>
    <w:rsid w:val="03DBE029"/>
    <w:rsid w:val="03DEFAAD"/>
    <w:rsid w:val="03E74D05"/>
    <w:rsid w:val="03E87AC9"/>
    <w:rsid w:val="03E8B8E1"/>
    <w:rsid w:val="03E972C9"/>
    <w:rsid w:val="03EAF2AB"/>
    <w:rsid w:val="03EDDEF7"/>
    <w:rsid w:val="03EE31CE"/>
    <w:rsid w:val="03F6A9DA"/>
    <w:rsid w:val="03FD187D"/>
    <w:rsid w:val="03FEF1B7"/>
    <w:rsid w:val="04001124"/>
    <w:rsid w:val="04008757"/>
    <w:rsid w:val="04070EF4"/>
    <w:rsid w:val="04077D58"/>
    <w:rsid w:val="0409BA54"/>
    <w:rsid w:val="040BBBE9"/>
    <w:rsid w:val="040ECD73"/>
    <w:rsid w:val="041246B1"/>
    <w:rsid w:val="04169BC9"/>
    <w:rsid w:val="0417E005"/>
    <w:rsid w:val="0417FB41"/>
    <w:rsid w:val="0419D172"/>
    <w:rsid w:val="041B9B57"/>
    <w:rsid w:val="041E9978"/>
    <w:rsid w:val="041FA54F"/>
    <w:rsid w:val="04223BEE"/>
    <w:rsid w:val="0422DF37"/>
    <w:rsid w:val="042811EE"/>
    <w:rsid w:val="042C43DC"/>
    <w:rsid w:val="042CFC5D"/>
    <w:rsid w:val="04311C8C"/>
    <w:rsid w:val="04314F8F"/>
    <w:rsid w:val="0431A5E2"/>
    <w:rsid w:val="04361879"/>
    <w:rsid w:val="04381E91"/>
    <w:rsid w:val="04389460"/>
    <w:rsid w:val="0439F53C"/>
    <w:rsid w:val="043AF257"/>
    <w:rsid w:val="043D6DDD"/>
    <w:rsid w:val="043EC429"/>
    <w:rsid w:val="043F6A19"/>
    <w:rsid w:val="043FD776"/>
    <w:rsid w:val="04423591"/>
    <w:rsid w:val="0444554E"/>
    <w:rsid w:val="04448AFC"/>
    <w:rsid w:val="044591B3"/>
    <w:rsid w:val="0447751A"/>
    <w:rsid w:val="0449DCCD"/>
    <w:rsid w:val="044C2028"/>
    <w:rsid w:val="045400D2"/>
    <w:rsid w:val="0455BA11"/>
    <w:rsid w:val="04574178"/>
    <w:rsid w:val="04586DCF"/>
    <w:rsid w:val="045AA403"/>
    <w:rsid w:val="045CDCAB"/>
    <w:rsid w:val="04632BDB"/>
    <w:rsid w:val="0466DF49"/>
    <w:rsid w:val="0467DDDE"/>
    <w:rsid w:val="04728549"/>
    <w:rsid w:val="0472BDCD"/>
    <w:rsid w:val="0475D67D"/>
    <w:rsid w:val="0479F153"/>
    <w:rsid w:val="048226A0"/>
    <w:rsid w:val="04849300"/>
    <w:rsid w:val="0485CE92"/>
    <w:rsid w:val="048A7D9D"/>
    <w:rsid w:val="048AEBBC"/>
    <w:rsid w:val="048B7FB5"/>
    <w:rsid w:val="048D36BA"/>
    <w:rsid w:val="048EF7D6"/>
    <w:rsid w:val="04910D19"/>
    <w:rsid w:val="049D9DAE"/>
    <w:rsid w:val="049DE608"/>
    <w:rsid w:val="04A8875E"/>
    <w:rsid w:val="04A94FB4"/>
    <w:rsid w:val="04A9A904"/>
    <w:rsid w:val="04AD9B7C"/>
    <w:rsid w:val="04AF4E71"/>
    <w:rsid w:val="04B8BDF7"/>
    <w:rsid w:val="04BA8752"/>
    <w:rsid w:val="04BA8BDD"/>
    <w:rsid w:val="04BCD3CA"/>
    <w:rsid w:val="04BD173C"/>
    <w:rsid w:val="04C0738F"/>
    <w:rsid w:val="04C2339A"/>
    <w:rsid w:val="04C2577A"/>
    <w:rsid w:val="04C31A7B"/>
    <w:rsid w:val="04C32110"/>
    <w:rsid w:val="04C39BE9"/>
    <w:rsid w:val="04C3DF9B"/>
    <w:rsid w:val="04C7B0F4"/>
    <w:rsid w:val="04C7C8D8"/>
    <w:rsid w:val="04C89025"/>
    <w:rsid w:val="04C994D1"/>
    <w:rsid w:val="04CB883E"/>
    <w:rsid w:val="04CCE93D"/>
    <w:rsid w:val="04DBA1D0"/>
    <w:rsid w:val="04DDE168"/>
    <w:rsid w:val="04E067B1"/>
    <w:rsid w:val="04E5019D"/>
    <w:rsid w:val="04E98C36"/>
    <w:rsid w:val="04EFAB1B"/>
    <w:rsid w:val="04F43742"/>
    <w:rsid w:val="04F4E63A"/>
    <w:rsid w:val="04F5F353"/>
    <w:rsid w:val="04F73732"/>
    <w:rsid w:val="04F8B711"/>
    <w:rsid w:val="04FC8314"/>
    <w:rsid w:val="04FE66C9"/>
    <w:rsid w:val="04FFE05E"/>
    <w:rsid w:val="050263CD"/>
    <w:rsid w:val="050546A8"/>
    <w:rsid w:val="0505EBF8"/>
    <w:rsid w:val="0507D76A"/>
    <w:rsid w:val="0509EC43"/>
    <w:rsid w:val="050A8058"/>
    <w:rsid w:val="050CE225"/>
    <w:rsid w:val="05107AA3"/>
    <w:rsid w:val="0510B7F3"/>
    <w:rsid w:val="05110A62"/>
    <w:rsid w:val="05148F72"/>
    <w:rsid w:val="051BCA5B"/>
    <w:rsid w:val="051D3C6D"/>
    <w:rsid w:val="051EAF95"/>
    <w:rsid w:val="05201D03"/>
    <w:rsid w:val="0520AF17"/>
    <w:rsid w:val="05255AC8"/>
    <w:rsid w:val="05263C1D"/>
    <w:rsid w:val="052A458B"/>
    <w:rsid w:val="052CF534"/>
    <w:rsid w:val="052D65D4"/>
    <w:rsid w:val="05312DEA"/>
    <w:rsid w:val="0534A991"/>
    <w:rsid w:val="053A9F14"/>
    <w:rsid w:val="053BA79A"/>
    <w:rsid w:val="05418669"/>
    <w:rsid w:val="05457404"/>
    <w:rsid w:val="054703C1"/>
    <w:rsid w:val="054DA033"/>
    <w:rsid w:val="054DC88F"/>
    <w:rsid w:val="055334AC"/>
    <w:rsid w:val="055959FB"/>
    <w:rsid w:val="0559F672"/>
    <w:rsid w:val="055AF970"/>
    <w:rsid w:val="055C3B8E"/>
    <w:rsid w:val="055D2C3B"/>
    <w:rsid w:val="055D49FD"/>
    <w:rsid w:val="055DFA6F"/>
    <w:rsid w:val="055E1D02"/>
    <w:rsid w:val="05611C05"/>
    <w:rsid w:val="056433DE"/>
    <w:rsid w:val="0568BCDA"/>
    <w:rsid w:val="056CBD19"/>
    <w:rsid w:val="0571C334"/>
    <w:rsid w:val="057468A1"/>
    <w:rsid w:val="0576EDA6"/>
    <w:rsid w:val="05799180"/>
    <w:rsid w:val="057B712D"/>
    <w:rsid w:val="057B8C84"/>
    <w:rsid w:val="057C4506"/>
    <w:rsid w:val="057D4727"/>
    <w:rsid w:val="0581FC49"/>
    <w:rsid w:val="05849A22"/>
    <w:rsid w:val="058574C7"/>
    <w:rsid w:val="05887285"/>
    <w:rsid w:val="0589F5E6"/>
    <w:rsid w:val="058BCDD0"/>
    <w:rsid w:val="058E319B"/>
    <w:rsid w:val="059D7111"/>
    <w:rsid w:val="059F3B68"/>
    <w:rsid w:val="05A954E9"/>
    <w:rsid w:val="05B090D6"/>
    <w:rsid w:val="05B16262"/>
    <w:rsid w:val="05B38D29"/>
    <w:rsid w:val="05B3B8B0"/>
    <w:rsid w:val="05B63B11"/>
    <w:rsid w:val="05B76508"/>
    <w:rsid w:val="05BBD547"/>
    <w:rsid w:val="05BEEFD9"/>
    <w:rsid w:val="05C096C7"/>
    <w:rsid w:val="05C1B716"/>
    <w:rsid w:val="05C24573"/>
    <w:rsid w:val="05C4C5FD"/>
    <w:rsid w:val="05C78784"/>
    <w:rsid w:val="05C7C2DF"/>
    <w:rsid w:val="05C9D528"/>
    <w:rsid w:val="05CC19F1"/>
    <w:rsid w:val="05CF949A"/>
    <w:rsid w:val="05D1D355"/>
    <w:rsid w:val="05D2B47A"/>
    <w:rsid w:val="05D3647E"/>
    <w:rsid w:val="05D464C1"/>
    <w:rsid w:val="05D5AB52"/>
    <w:rsid w:val="05D69A6B"/>
    <w:rsid w:val="05D86DC3"/>
    <w:rsid w:val="05DBA9B5"/>
    <w:rsid w:val="05DD818B"/>
    <w:rsid w:val="05DDFBA8"/>
    <w:rsid w:val="05DEAF06"/>
    <w:rsid w:val="05DFE9DF"/>
    <w:rsid w:val="05E19DF8"/>
    <w:rsid w:val="05E1D6FE"/>
    <w:rsid w:val="05E237FD"/>
    <w:rsid w:val="05E5DEE4"/>
    <w:rsid w:val="05E8784A"/>
    <w:rsid w:val="05EA9DFF"/>
    <w:rsid w:val="05EB12AE"/>
    <w:rsid w:val="05EB8EC0"/>
    <w:rsid w:val="05ED1270"/>
    <w:rsid w:val="05F4FC80"/>
    <w:rsid w:val="05F57F82"/>
    <w:rsid w:val="05F76DFC"/>
    <w:rsid w:val="05F8757D"/>
    <w:rsid w:val="05FBA22A"/>
    <w:rsid w:val="05FBFBB8"/>
    <w:rsid w:val="05FD58A7"/>
    <w:rsid w:val="05FDF4EB"/>
    <w:rsid w:val="06054E8A"/>
    <w:rsid w:val="0605D754"/>
    <w:rsid w:val="0607D902"/>
    <w:rsid w:val="060B30D6"/>
    <w:rsid w:val="060BDBD8"/>
    <w:rsid w:val="060FF968"/>
    <w:rsid w:val="06101D9A"/>
    <w:rsid w:val="06113752"/>
    <w:rsid w:val="0611CA97"/>
    <w:rsid w:val="0612E008"/>
    <w:rsid w:val="0613101C"/>
    <w:rsid w:val="06170EA1"/>
    <w:rsid w:val="0617DEDB"/>
    <w:rsid w:val="06187EF4"/>
    <w:rsid w:val="062176D6"/>
    <w:rsid w:val="0622FD49"/>
    <w:rsid w:val="06236B26"/>
    <w:rsid w:val="06257284"/>
    <w:rsid w:val="062673D7"/>
    <w:rsid w:val="06294C8E"/>
    <w:rsid w:val="06297E35"/>
    <w:rsid w:val="062AB1F4"/>
    <w:rsid w:val="062B2550"/>
    <w:rsid w:val="063030F4"/>
    <w:rsid w:val="0632A580"/>
    <w:rsid w:val="0633A334"/>
    <w:rsid w:val="06362739"/>
    <w:rsid w:val="0637D1A8"/>
    <w:rsid w:val="06397680"/>
    <w:rsid w:val="0639A542"/>
    <w:rsid w:val="063A00C2"/>
    <w:rsid w:val="063BA5DA"/>
    <w:rsid w:val="063C8B2B"/>
    <w:rsid w:val="0640EB8E"/>
    <w:rsid w:val="0645A79B"/>
    <w:rsid w:val="0646C9C0"/>
    <w:rsid w:val="064A135F"/>
    <w:rsid w:val="064A5080"/>
    <w:rsid w:val="064A824D"/>
    <w:rsid w:val="064C5FD5"/>
    <w:rsid w:val="064E6D41"/>
    <w:rsid w:val="064EA052"/>
    <w:rsid w:val="0653527C"/>
    <w:rsid w:val="06549DD4"/>
    <w:rsid w:val="06572A25"/>
    <w:rsid w:val="06596DF3"/>
    <w:rsid w:val="065AA69E"/>
    <w:rsid w:val="065B6403"/>
    <w:rsid w:val="065C74D3"/>
    <w:rsid w:val="065C9236"/>
    <w:rsid w:val="065CF2CC"/>
    <w:rsid w:val="065D801C"/>
    <w:rsid w:val="065DD2A6"/>
    <w:rsid w:val="0661A882"/>
    <w:rsid w:val="06641998"/>
    <w:rsid w:val="06649CC5"/>
    <w:rsid w:val="06658F58"/>
    <w:rsid w:val="0669430A"/>
    <w:rsid w:val="06699CF4"/>
    <w:rsid w:val="066BD144"/>
    <w:rsid w:val="066E7880"/>
    <w:rsid w:val="066EF40B"/>
    <w:rsid w:val="066F3C3D"/>
    <w:rsid w:val="0671D003"/>
    <w:rsid w:val="06738746"/>
    <w:rsid w:val="06771326"/>
    <w:rsid w:val="06796C40"/>
    <w:rsid w:val="067B10E3"/>
    <w:rsid w:val="067CD37C"/>
    <w:rsid w:val="06807E69"/>
    <w:rsid w:val="0680B355"/>
    <w:rsid w:val="0681A377"/>
    <w:rsid w:val="06842EFC"/>
    <w:rsid w:val="06852264"/>
    <w:rsid w:val="068690D1"/>
    <w:rsid w:val="06881C70"/>
    <w:rsid w:val="06888578"/>
    <w:rsid w:val="06888E63"/>
    <w:rsid w:val="068CB162"/>
    <w:rsid w:val="0692219D"/>
    <w:rsid w:val="0692E9FA"/>
    <w:rsid w:val="06968DC3"/>
    <w:rsid w:val="0696B690"/>
    <w:rsid w:val="0696D785"/>
    <w:rsid w:val="069871F0"/>
    <w:rsid w:val="069C6CD4"/>
    <w:rsid w:val="069FD317"/>
    <w:rsid w:val="06A1ACB3"/>
    <w:rsid w:val="06A45F9D"/>
    <w:rsid w:val="06A46529"/>
    <w:rsid w:val="06A5E5D1"/>
    <w:rsid w:val="06A76876"/>
    <w:rsid w:val="06A808FF"/>
    <w:rsid w:val="06A80F2E"/>
    <w:rsid w:val="06A91011"/>
    <w:rsid w:val="06AA6287"/>
    <w:rsid w:val="06AE741B"/>
    <w:rsid w:val="06AF7976"/>
    <w:rsid w:val="06AFA940"/>
    <w:rsid w:val="06AFF76D"/>
    <w:rsid w:val="06B22767"/>
    <w:rsid w:val="06B3F7FD"/>
    <w:rsid w:val="06BFDCE1"/>
    <w:rsid w:val="06BFE45A"/>
    <w:rsid w:val="06C5BBFE"/>
    <w:rsid w:val="06C7CDE8"/>
    <w:rsid w:val="06CB3598"/>
    <w:rsid w:val="06CEB73E"/>
    <w:rsid w:val="06CED883"/>
    <w:rsid w:val="06CFFFC6"/>
    <w:rsid w:val="06D0CF3B"/>
    <w:rsid w:val="06D19BAD"/>
    <w:rsid w:val="06D44981"/>
    <w:rsid w:val="06D72AB0"/>
    <w:rsid w:val="06DA1809"/>
    <w:rsid w:val="06DA1D7C"/>
    <w:rsid w:val="06DD7A9E"/>
    <w:rsid w:val="06DECD82"/>
    <w:rsid w:val="06E647CA"/>
    <w:rsid w:val="06E72B11"/>
    <w:rsid w:val="06E89D57"/>
    <w:rsid w:val="06EBB52C"/>
    <w:rsid w:val="06ED4A44"/>
    <w:rsid w:val="06F009D2"/>
    <w:rsid w:val="06F16B3D"/>
    <w:rsid w:val="06F3A0E2"/>
    <w:rsid w:val="06F42886"/>
    <w:rsid w:val="06F9D8F6"/>
    <w:rsid w:val="06FAFA1B"/>
    <w:rsid w:val="06FB48A1"/>
    <w:rsid w:val="06FD7896"/>
    <w:rsid w:val="06FDC13D"/>
    <w:rsid w:val="070278BB"/>
    <w:rsid w:val="07074FAE"/>
    <w:rsid w:val="070CAB9B"/>
    <w:rsid w:val="071CC808"/>
    <w:rsid w:val="071E3996"/>
    <w:rsid w:val="0722DDA6"/>
    <w:rsid w:val="072545CC"/>
    <w:rsid w:val="0727BD39"/>
    <w:rsid w:val="07293AE8"/>
    <w:rsid w:val="072C0F04"/>
    <w:rsid w:val="0730F91B"/>
    <w:rsid w:val="07342CB9"/>
    <w:rsid w:val="07357912"/>
    <w:rsid w:val="073E51D4"/>
    <w:rsid w:val="073F7EB6"/>
    <w:rsid w:val="07403151"/>
    <w:rsid w:val="0740BEC5"/>
    <w:rsid w:val="0741B402"/>
    <w:rsid w:val="0745266B"/>
    <w:rsid w:val="0745C537"/>
    <w:rsid w:val="074A9070"/>
    <w:rsid w:val="074D81E0"/>
    <w:rsid w:val="074DA687"/>
    <w:rsid w:val="074E2650"/>
    <w:rsid w:val="074F97CF"/>
    <w:rsid w:val="075561CA"/>
    <w:rsid w:val="0755D43F"/>
    <w:rsid w:val="0755ED82"/>
    <w:rsid w:val="0758BB0D"/>
    <w:rsid w:val="0759D31D"/>
    <w:rsid w:val="0759E34B"/>
    <w:rsid w:val="075A3CE2"/>
    <w:rsid w:val="076423BA"/>
    <w:rsid w:val="0766AD30"/>
    <w:rsid w:val="076902FE"/>
    <w:rsid w:val="076A3D4F"/>
    <w:rsid w:val="076CE993"/>
    <w:rsid w:val="076D6057"/>
    <w:rsid w:val="076FE67D"/>
    <w:rsid w:val="076FEDC0"/>
    <w:rsid w:val="0770E8FA"/>
    <w:rsid w:val="077123B4"/>
    <w:rsid w:val="0772C66E"/>
    <w:rsid w:val="0774D95B"/>
    <w:rsid w:val="0775D62E"/>
    <w:rsid w:val="07784853"/>
    <w:rsid w:val="077B7D0C"/>
    <w:rsid w:val="077C2BBE"/>
    <w:rsid w:val="077CEFCF"/>
    <w:rsid w:val="0783313D"/>
    <w:rsid w:val="07836919"/>
    <w:rsid w:val="078649BF"/>
    <w:rsid w:val="078B3DCF"/>
    <w:rsid w:val="078EA3E0"/>
    <w:rsid w:val="079E2117"/>
    <w:rsid w:val="07A3F557"/>
    <w:rsid w:val="07A66D8D"/>
    <w:rsid w:val="07AC552B"/>
    <w:rsid w:val="07ACA237"/>
    <w:rsid w:val="07ACBED0"/>
    <w:rsid w:val="07AD7ABB"/>
    <w:rsid w:val="07AE0502"/>
    <w:rsid w:val="07B09F48"/>
    <w:rsid w:val="07B0E361"/>
    <w:rsid w:val="07B10932"/>
    <w:rsid w:val="07B63498"/>
    <w:rsid w:val="07B9CBED"/>
    <w:rsid w:val="07BB942F"/>
    <w:rsid w:val="07C3F211"/>
    <w:rsid w:val="07C56C19"/>
    <w:rsid w:val="07C7272A"/>
    <w:rsid w:val="07C7CBCB"/>
    <w:rsid w:val="07C868A1"/>
    <w:rsid w:val="07C94374"/>
    <w:rsid w:val="07CBCAEF"/>
    <w:rsid w:val="07CCF307"/>
    <w:rsid w:val="07CE348A"/>
    <w:rsid w:val="07D423E9"/>
    <w:rsid w:val="07D49C02"/>
    <w:rsid w:val="07D56405"/>
    <w:rsid w:val="07D6EFFF"/>
    <w:rsid w:val="07DC61BF"/>
    <w:rsid w:val="07DD73F9"/>
    <w:rsid w:val="07E71FD0"/>
    <w:rsid w:val="07EA5345"/>
    <w:rsid w:val="07EAC9F3"/>
    <w:rsid w:val="07EFC832"/>
    <w:rsid w:val="07F091C0"/>
    <w:rsid w:val="07F18CEF"/>
    <w:rsid w:val="07F55356"/>
    <w:rsid w:val="07FB398A"/>
    <w:rsid w:val="07FC8320"/>
    <w:rsid w:val="08018929"/>
    <w:rsid w:val="08021F32"/>
    <w:rsid w:val="0803CDC0"/>
    <w:rsid w:val="0803ED13"/>
    <w:rsid w:val="08073541"/>
    <w:rsid w:val="0809C8A1"/>
    <w:rsid w:val="080CA1CE"/>
    <w:rsid w:val="081223F4"/>
    <w:rsid w:val="0813E314"/>
    <w:rsid w:val="0814F47A"/>
    <w:rsid w:val="0815EC5E"/>
    <w:rsid w:val="081786D7"/>
    <w:rsid w:val="08190066"/>
    <w:rsid w:val="081B2CC4"/>
    <w:rsid w:val="081BB6FE"/>
    <w:rsid w:val="081D912B"/>
    <w:rsid w:val="081E3879"/>
    <w:rsid w:val="081EF176"/>
    <w:rsid w:val="081FADAE"/>
    <w:rsid w:val="08210F04"/>
    <w:rsid w:val="0822B736"/>
    <w:rsid w:val="08251B78"/>
    <w:rsid w:val="0828D54F"/>
    <w:rsid w:val="082999CD"/>
    <w:rsid w:val="082F704E"/>
    <w:rsid w:val="082FA750"/>
    <w:rsid w:val="0833090B"/>
    <w:rsid w:val="0833C58A"/>
    <w:rsid w:val="0836F832"/>
    <w:rsid w:val="08370D40"/>
    <w:rsid w:val="083C14DE"/>
    <w:rsid w:val="083C6490"/>
    <w:rsid w:val="083E8DDB"/>
    <w:rsid w:val="0841242B"/>
    <w:rsid w:val="0841D480"/>
    <w:rsid w:val="084668F3"/>
    <w:rsid w:val="0847D067"/>
    <w:rsid w:val="084930A4"/>
    <w:rsid w:val="08499D04"/>
    <w:rsid w:val="08515343"/>
    <w:rsid w:val="085347D3"/>
    <w:rsid w:val="08543C56"/>
    <w:rsid w:val="0854C2C7"/>
    <w:rsid w:val="08565057"/>
    <w:rsid w:val="0857A7DF"/>
    <w:rsid w:val="0857DC43"/>
    <w:rsid w:val="0858B3AF"/>
    <w:rsid w:val="085BBB69"/>
    <w:rsid w:val="08602DF5"/>
    <w:rsid w:val="0862B8F1"/>
    <w:rsid w:val="0863BACC"/>
    <w:rsid w:val="08685FDB"/>
    <w:rsid w:val="0868BCCF"/>
    <w:rsid w:val="086E7CC3"/>
    <w:rsid w:val="086F5BF5"/>
    <w:rsid w:val="086FCB3B"/>
    <w:rsid w:val="08711848"/>
    <w:rsid w:val="08712310"/>
    <w:rsid w:val="0872E661"/>
    <w:rsid w:val="0875D649"/>
    <w:rsid w:val="0878C6E7"/>
    <w:rsid w:val="0879047F"/>
    <w:rsid w:val="087AFC2C"/>
    <w:rsid w:val="088290D7"/>
    <w:rsid w:val="0885B5C0"/>
    <w:rsid w:val="0886E121"/>
    <w:rsid w:val="08886C79"/>
    <w:rsid w:val="088BA417"/>
    <w:rsid w:val="089156D1"/>
    <w:rsid w:val="08921A1D"/>
    <w:rsid w:val="08936DE9"/>
    <w:rsid w:val="0895342F"/>
    <w:rsid w:val="0896C227"/>
    <w:rsid w:val="0899ECC9"/>
    <w:rsid w:val="089B2979"/>
    <w:rsid w:val="089B5C8F"/>
    <w:rsid w:val="089E01CB"/>
    <w:rsid w:val="08A4F91D"/>
    <w:rsid w:val="08A9E529"/>
    <w:rsid w:val="08ABF859"/>
    <w:rsid w:val="08B25E91"/>
    <w:rsid w:val="08B5F370"/>
    <w:rsid w:val="08B83463"/>
    <w:rsid w:val="08BDEA46"/>
    <w:rsid w:val="08C3FA4F"/>
    <w:rsid w:val="08C40EB7"/>
    <w:rsid w:val="08C59882"/>
    <w:rsid w:val="08C69D4E"/>
    <w:rsid w:val="08CFD1F6"/>
    <w:rsid w:val="08D4F54A"/>
    <w:rsid w:val="08D70E51"/>
    <w:rsid w:val="08D7B7E5"/>
    <w:rsid w:val="08DC8719"/>
    <w:rsid w:val="08DEA5C9"/>
    <w:rsid w:val="08E0953A"/>
    <w:rsid w:val="08E32770"/>
    <w:rsid w:val="08E3400C"/>
    <w:rsid w:val="08E49FC0"/>
    <w:rsid w:val="08E9BDE7"/>
    <w:rsid w:val="08EC309E"/>
    <w:rsid w:val="08EF6175"/>
    <w:rsid w:val="08F0B2BB"/>
    <w:rsid w:val="08F3EECB"/>
    <w:rsid w:val="08F56F2E"/>
    <w:rsid w:val="08F5F33E"/>
    <w:rsid w:val="08F9A5C6"/>
    <w:rsid w:val="08FBA6C1"/>
    <w:rsid w:val="08FBD568"/>
    <w:rsid w:val="08FD88B8"/>
    <w:rsid w:val="08FE70F3"/>
    <w:rsid w:val="08FFF309"/>
    <w:rsid w:val="090141EF"/>
    <w:rsid w:val="09036267"/>
    <w:rsid w:val="09038623"/>
    <w:rsid w:val="0903DD90"/>
    <w:rsid w:val="0906EF17"/>
    <w:rsid w:val="090A3E01"/>
    <w:rsid w:val="090AFF20"/>
    <w:rsid w:val="090CFAA6"/>
    <w:rsid w:val="090ED6B5"/>
    <w:rsid w:val="09162856"/>
    <w:rsid w:val="09169147"/>
    <w:rsid w:val="091D35C2"/>
    <w:rsid w:val="092089B9"/>
    <w:rsid w:val="09280E1C"/>
    <w:rsid w:val="0929CDDE"/>
    <w:rsid w:val="092A0831"/>
    <w:rsid w:val="092CBADD"/>
    <w:rsid w:val="09302362"/>
    <w:rsid w:val="093619E1"/>
    <w:rsid w:val="0937614D"/>
    <w:rsid w:val="093C61C8"/>
    <w:rsid w:val="093E8AA9"/>
    <w:rsid w:val="093EDA30"/>
    <w:rsid w:val="093FC5B8"/>
    <w:rsid w:val="09410647"/>
    <w:rsid w:val="094247B8"/>
    <w:rsid w:val="09435AF0"/>
    <w:rsid w:val="09440D3B"/>
    <w:rsid w:val="09478362"/>
    <w:rsid w:val="094A4A1D"/>
    <w:rsid w:val="094B123E"/>
    <w:rsid w:val="094BD6D5"/>
    <w:rsid w:val="094C6B49"/>
    <w:rsid w:val="09506395"/>
    <w:rsid w:val="0950F1A5"/>
    <w:rsid w:val="095423B3"/>
    <w:rsid w:val="0957B38E"/>
    <w:rsid w:val="0958B20C"/>
    <w:rsid w:val="095AF5A4"/>
    <w:rsid w:val="095CB8FA"/>
    <w:rsid w:val="095F0FAD"/>
    <w:rsid w:val="095F49AF"/>
    <w:rsid w:val="095FA7FD"/>
    <w:rsid w:val="0961E634"/>
    <w:rsid w:val="09670135"/>
    <w:rsid w:val="096837FC"/>
    <w:rsid w:val="096AC032"/>
    <w:rsid w:val="096CB3E6"/>
    <w:rsid w:val="096E2CD9"/>
    <w:rsid w:val="09786D19"/>
    <w:rsid w:val="097988DB"/>
    <w:rsid w:val="097B03CF"/>
    <w:rsid w:val="09871B31"/>
    <w:rsid w:val="09879E44"/>
    <w:rsid w:val="098C0F3A"/>
    <w:rsid w:val="09943665"/>
    <w:rsid w:val="09984ABD"/>
    <w:rsid w:val="0998CEFE"/>
    <w:rsid w:val="099C2B09"/>
    <w:rsid w:val="099C3FAA"/>
    <w:rsid w:val="099C47E0"/>
    <w:rsid w:val="09A06C64"/>
    <w:rsid w:val="09A780E6"/>
    <w:rsid w:val="09AD3378"/>
    <w:rsid w:val="09AECEBB"/>
    <w:rsid w:val="09BE56D0"/>
    <w:rsid w:val="09C0A85F"/>
    <w:rsid w:val="09C61E40"/>
    <w:rsid w:val="09CB77B1"/>
    <w:rsid w:val="09CE2208"/>
    <w:rsid w:val="09CE2886"/>
    <w:rsid w:val="09CE5EE5"/>
    <w:rsid w:val="09CF0220"/>
    <w:rsid w:val="09CF21A6"/>
    <w:rsid w:val="09D3D3AF"/>
    <w:rsid w:val="09DB5D5B"/>
    <w:rsid w:val="09DC1E02"/>
    <w:rsid w:val="09DD451A"/>
    <w:rsid w:val="09E01560"/>
    <w:rsid w:val="09E4813D"/>
    <w:rsid w:val="09E52ECA"/>
    <w:rsid w:val="09EAE333"/>
    <w:rsid w:val="09EC7B86"/>
    <w:rsid w:val="09EC8B1A"/>
    <w:rsid w:val="09EC9E08"/>
    <w:rsid w:val="09ECB07C"/>
    <w:rsid w:val="09EE0BAD"/>
    <w:rsid w:val="09F4416D"/>
    <w:rsid w:val="09F7706A"/>
    <w:rsid w:val="09F776CF"/>
    <w:rsid w:val="09F8814C"/>
    <w:rsid w:val="09F9B7C6"/>
    <w:rsid w:val="09FDB156"/>
    <w:rsid w:val="09FDD877"/>
    <w:rsid w:val="09FE1C56"/>
    <w:rsid w:val="09FE9FBB"/>
    <w:rsid w:val="09FF9F25"/>
    <w:rsid w:val="0A0B7E67"/>
    <w:rsid w:val="0A0BBE04"/>
    <w:rsid w:val="0A0D3331"/>
    <w:rsid w:val="0A0E196F"/>
    <w:rsid w:val="0A0ECFF3"/>
    <w:rsid w:val="0A13C2A9"/>
    <w:rsid w:val="0A14569C"/>
    <w:rsid w:val="0A19AA58"/>
    <w:rsid w:val="0A2224C1"/>
    <w:rsid w:val="0A22DC0F"/>
    <w:rsid w:val="0A253365"/>
    <w:rsid w:val="0A29D47D"/>
    <w:rsid w:val="0A2B82E8"/>
    <w:rsid w:val="0A2EDCA5"/>
    <w:rsid w:val="0A30FCB3"/>
    <w:rsid w:val="0A31B293"/>
    <w:rsid w:val="0A35D632"/>
    <w:rsid w:val="0A3C65AC"/>
    <w:rsid w:val="0A3CC5F5"/>
    <w:rsid w:val="0A3CE364"/>
    <w:rsid w:val="0A3D2209"/>
    <w:rsid w:val="0A3D233F"/>
    <w:rsid w:val="0A436F99"/>
    <w:rsid w:val="0A43BB04"/>
    <w:rsid w:val="0A48F1C0"/>
    <w:rsid w:val="0A4DDB23"/>
    <w:rsid w:val="0A4E48CA"/>
    <w:rsid w:val="0A51B815"/>
    <w:rsid w:val="0A5413C1"/>
    <w:rsid w:val="0A556FDF"/>
    <w:rsid w:val="0A59E398"/>
    <w:rsid w:val="0A5A666D"/>
    <w:rsid w:val="0A5A79E4"/>
    <w:rsid w:val="0A5B820C"/>
    <w:rsid w:val="0A5FA412"/>
    <w:rsid w:val="0A5FAD99"/>
    <w:rsid w:val="0A6362AE"/>
    <w:rsid w:val="0A65B466"/>
    <w:rsid w:val="0A6604CC"/>
    <w:rsid w:val="0A69DBA9"/>
    <w:rsid w:val="0A6E23C7"/>
    <w:rsid w:val="0A717B20"/>
    <w:rsid w:val="0A72023A"/>
    <w:rsid w:val="0A7361E9"/>
    <w:rsid w:val="0A73AAB7"/>
    <w:rsid w:val="0A7430A7"/>
    <w:rsid w:val="0A74CBBB"/>
    <w:rsid w:val="0A74E43B"/>
    <w:rsid w:val="0A74F7BA"/>
    <w:rsid w:val="0A75804D"/>
    <w:rsid w:val="0A76A689"/>
    <w:rsid w:val="0A7AD1A4"/>
    <w:rsid w:val="0A7CD79A"/>
    <w:rsid w:val="0A7E05D1"/>
    <w:rsid w:val="0A7EA184"/>
    <w:rsid w:val="0A8168C8"/>
    <w:rsid w:val="0A845209"/>
    <w:rsid w:val="0A8E4ADC"/>
    <w:rsid w:val="0A92F9C2"/>
    <w:rsid w:val="0A9318EB"/>
    <w:rsid w:val="0A946D6C"/>
    <w:rsid w:val="0A96A301"/>
    <w:rsid w:val="0A99268D"/>
    <w:rsid w:val="0A9B2EC0"/>
    <w:rsid w:val="0A9DA5EB"/>
    <w:rsid w:val="0AA1C32F"/>
    <w:rsid w:val="0AA24F2D"/>
    <w:rsid w:val="0AA3DCA1"/>
    <w:rsid w:val="0AA528B9"/>
    <w:rsid w:val="0AA5FF59"/>
    <w:rsid w:val="0AA63CDE"/>
    <w:rsid w:val="0AAE5B71"/>
    <w:rsid w:val="0AB02822"/>
    <w:rsid w:val="0AB08BA1"/>
    <w:rsid w:val="0AB0E922"/>
    <w:rsid w:val="0AB3CC80"/>
    <w:rsid w:val="0AB4A7E1"/>
    <w:rsid w:val="0AB67218"/>
    <w:rsid w:val="0AB91316"/>
    <w:rsid w:val="0ABB8FBA"/>
    <w:rsid w:val="0ABCB95D"/>
    <w:rsid w:val="0AC50743"/>
    <w:rsid w:val="0AC5BC2A"/>
    <w:rsid w:val="0AC81A08"/>
    <w:rsid w:val="0AC8E01B"/>
    <w:rsid w:val="0ACA5F42"/>
    <w:rsid w:val="0AD17A73"/>
    <w:rsid w:val="0AD258F6"/>
    <w:rsid w:val="0AD31813"/>
    <w:rsid w:val="0AD407AA"/>
    <w:rsid w:val="0AD48A00"/>
    <w:rsid w:val="0AD62A09"/>
    <w:rsid w:val="0AE001E8"/>
    <w:rsid w:val="0AE07D5E"/>
    <w:rsid w:val="0AE2F2F0"/>
    <w:rsid w:val="0AE58D06"/>
    <w:rsid w:val="0AE5B53A"/>
    <w:rsid w:val="0AE715FC"/>
    <w:rsid w:val="0AE7A29D"/>
    <w:rsid w:val="0AE7A79A"/>
    <w:rsid w:val="0AE991A7"/>
    <w:rsid w:val="0AEB3DDF"/>
    <w:rsid w:val="0AECCE37"/>
    <w:rsid w:val="0AECEB1E"/>
    <w:rsid w:val="0AF361BA"/>
    <w:rsid w:val="0AF605FB"/>
    <w:rsid w:val="0AF7DF00"/>
    <w:rsid w:val="0AFB97DF"/>
    <w:rsid w:val="0AFE32B6"/>
    <w:rsid w:val="0AFFDFB7"/>
    <w:rsid w:val="0B0166FA"/>
    <w:rsid w:val="0B01A308"/>
    <w:rsid w:val="0B01BB5C"/>
    <w:rsid w:val="0B02E913"/>
    <w:rsid w:val="0B08763A"/>
    <w:rsid w:val="0B09815F"/>
    <w:rsid w:val="0B0C1B1B"/>
    <w:rsid w:val="0B0C91D7"/>
    <w:rsid w:val="0B13FAF0"/>
    <w:rsid w:val="0B16E27C"/>
    <w:rsid w:val="0B196C66"/>
    <w:rsid w:val="0B1A3AE3"/>
    <w:rsid w:val="0B1B76D4"/>
    <w:rsid w:val="0B1CD2C2"/>
    <w:rsid w:val="0B1D9191"/>
    <w:rsid w:val="0B1FC4D7"/>
    <w:rsid w:val="0B24596A"/>
    <w:rsid w:val="0B280B39"/>
    <w:rsid w:val="0B35B91F"/>
    <w:rsid w:val="0B35EB6F"/>
    <w:rsid w:val="0B3F4C36"/>
    <w:rsid w:val="0B4283DE"/>
    <w:rsid w:val="0B45B16D"/>
    <w:rsid w:val="0B45F974"/>
    <w:rsid w:val="0B4A0573"/>
    <w:rsid w:val="0B4C8E96"/>
    <w:rsid w:val="0B516319"/>
    <w:rsid w:val="0B516CAE"/>
    <w:rsid w:val="0B569238"/>
    <w:rsid w:val="0B579422"/>
    <w:rsid w:val="0B5DD893"/>
    <w:rsid w:val="0B5E37CA"/>
    <w:rsid w:val="0B5E5642"/>
    <w:rsid w:val="0B5EEC9F"/>
    <w:rsid w:val="0B5EF0EB"/>
    <w:rsid w:val="0B604973"/>
    <w:rsid w:val="0B615367"/>
    <w:rsid w:val="0B622C62"/>
    <w:rsid w:val="0B631012"/>
    <w:rsid w:val="0B671B3C"/>
    <w:rsid w:val="0B6738B2"/>
    <w:rsid w:val="0B6B664C"/>
    <w:rsid w:val="0B6C87DC"/>
    <w:rsid w:val="0B6F3598"/>
    <w:rsid w:val="0B74703F"/>
    <w:rsid w:val="0B74C1EC"/>
    <w:rsid w:val="0B7A37D4"/>
    <w:rsid w:val="0B7A3ECE"/>
    <w:rsid w:val="0B7C7A86"/>
    <w:rsid w:val="0B7F98E3"/>
    <w:rsid w:val="0B80E5B9"/>
    <w:rsid w:val="0B817531"/>
    <w:rsid w:val="0B819F2B"/>
    <w:rsid w:val="0B8217FD"/>
    <w:rsid w:val="0B82B5EB"/>
    <w:rsid w:val="0B888ACC"/>
    <w:rsid w:val="0B88EFFD"/>
    <w:rsid w:val="0B8B83B8"/>
    <w:rsid w:val="0B8CBE09"/>
    <w:rsid w:val="0B8EF52B"/>
    <w:rsid w:val="0B99E1A0"/>
    <w:rsid w:val="0B99F08C"/>
    <w:rsid w:val="0B9AB931"/>
    <w:rsid w:val="0B9CBAF4"/>
    <w:rsid w:val="0B9E3989"/>
    <w:rsid w:val="0B9EFD55"/>
    <w:rsid w:val="0B9FE3E8"/>
    <w:rsid w:val="0BA07D4E"/>
    <w:rsid w:val="0BA2BE08"/>
    <w:rsid w:val="0BA4168E"/>
    <w:rsid w:val="0BA4DA57"/>
    <w:rsid w:val="0BA52AF5"/>
    <w:rsid w:val="0BA8FB65"/>
    <w:rsid w:val="0BA9B861"/>
    <w:rsid w:val="0BABCF6B"/>
    <w:rsid w:val="0BABD89B"/>
    <w:rsid w:val="0BAC21AE"/>
    <w:rsid w:val="0BB05B66"/>
    <w:rsid w:val="0BB34C4B"/>
    <w:rsid w:val="0BBB4941"/>
    <w:rsid w:val="0BBC9715"/>
    <w:rsid w:val="0BBDFFB7"/>
    <w:rsid w:val="0BC06922"/>
    <w:rsid w:val="0BC10B08"/>
    <w:rsid w:val="0BC2A8D7"/>
    <w:rsid w:val="0BC2DB5F"/>
    <w:rsid w:val="0BCD56CC"/>
    <w:rsid w:val="0BD0E294"/>
    <w:rsid w:val="0BD2D2BE"/>
    <w:rsid w:val="0BD894E8"/>
    <w:rsid w:val="0BDA39E5"/>
    <w:rsid w:val="0BDBFEB3"/>
    <w:rsid w:val="0BDD47D7"/>
    <w:rsid w:val="0BDEDBA8"/>
    <w:rsid w:val="0BE28D4B"/>
    <w:rsid w:val="0BE2F6A2"/>
    <w:rsid w:val="0BE34A9D"/>
    <w:rsid w:val="0BE7E737"/>
    <w:rsid w:val="0BE88E03"/>
    <w:rsid w:val="0BEC310C"/>
    <w:rsid w:val="0BEF80C5"/>
    <w:rsid w:val="0BF32F80"/>
    <w:rsid w:val="0BF7D959"/>
    <w:rsid w:val="0BF7E8F3"/>
    <w:rsid w:val="0BFD3255"/>
    <w:rsid w:val="0BFFB693"/>
    <w:rsid w:val="0C006F35"/>
    <w:rsid w:val="0C06B04A"/>
    <w:rsid w:val="0C0ACC96"/>
    <w:rsid w:val="0C0AFAF6"/>
    <w:rsid w:val="0C0E8B3E"/>
    <w:rsid w:val="0C10CE0E"/>
    <w:rsid w:val="0C1170F8"/>
    <w:rsid w:val="0C19C8CC"/>
    <w:rsid w:val="0C1BE2D9"/>
    <w:rsid w:val="0C1E7200"/>
    <w:rsid w:val="0C20EA18"/>
    <w:rsid w:val="0C2125F9"/>
    <w:rsid w:val="0C24E61E"/>
    <w:rsid w:val="0C25318F"/>
    <w:rsid w:val="0C289C38"/>
    <w:rsid w:val="0C2B08F3"/>
    <w:rsid w:val="0C2BE884"/>
    <w:rsid w:val="0C2C432D"/>
    <w:rsid w:val="0C2CA272"/>
    <w:rsid w:val="0C2CBBC4"/>
    <w:rsid w:val="0C2DB3C9"/>
    <w:rsid w:val="0C3202D4"/>
    <w:rsid w:val="0C3789B1"/>
    <w:rsid w:val="0C38D89C"/>
    <w:rsid w:val="0C3AC4BB"/>
    <w:rsid w:val="0C3C456C"/>
    <w:rsid w:val="0C40047F"/>
    <w:rsid w:val="0C407EC9"/>
    <w:rsid w:val="0C418F96"/>
    <w:rsid w:val="0C42C832"/>
    <w:rsid w:val="0C46AFD7"/>
    <w:rsid w:val="0C46C0AC"/>
    <w:rsid w:val="0C484B65"/>
    <w:rsid w:val="0C49D985"/>
    <w:rsid w:val="0C4A8CC6"/>
    <w:rsid w:val="0C4DFD07"/>
    <w:rsid w:val="0C4FF333"/>
    <w:rsid w:val="0C503BB3"/>
    <w:rsid w:val="0C507842"/>
    <w:rsid w:val="0C56B3D3"/>
    <w:rsid w:val="0C5AB195"/>
    <w:rsid w:val="0C5C5E1F"/>
    <w:rsid w:val="0C5C634D"/>
    <w:rsid w:val="0C5D0963"/>
    <w:rsid w:val="0C5D52FF"/>
    <w:rsid w:val="0C5DABF0"/>
    <w:rsid w:val="0C5F63AA"/>
    <w:rsid w:val="0C5FC10B"/>
    <w:rsid w:val="0C603230"/>
    <w:rsid w:val="0C607089"/>
    <w:rsid w:val="0C62776B"/>
    <w:rsid w:val="0C62C13D"/>
    <w:rsid w:val="0C6C3C69"/>
    <w:rsid w:val="0C6F148D"/>
    <w:rsid w:val="0C6F9E05"/>
    <w:rsid w:val="0C730E9B"/>
    <w:rsid w:val="0C779280"/>
    <w:rsid w:val="0C7984BD"/>
    <w:rsid w:val="0C7B2EE7"/>
    <w:rsid w:val="0C8594F1"/>
    <w:rsid w:val="0C85D143"/>
    <w:rsid w:val="0C86CCC5"/>
    <w:rsid w:val="0C874D68"/>
    <w:rsid w:val="0C8C0D7C"/>
    <w:rsid w:val="0C8E5F36"/>
    <w:rsid w:val="0C8F0340"/>
    <w:rsid w:val="0C90164A"/>
    <w:rsid w:val="0C9027FC"/>
    <w:rsid w:val="0C907DCA"/>
    <w:rsid w:val="0C9133F5"/>
    <w:rsid w:val="0C985ABC"/>
    <w:rsid w:val="0C9D60B7"/>
    <w:rsid w:val="0C9E0DAF"/>
    <w:rsid w:val="0CA60334"/>
    <w:rsid w:val="0CA6794E"/>
    <w:rsid w:val="0CA9B949"/>
    <w:rsid w:val="0CAA472B"/>
    <w:rsid w:val="0CAC7869"/>
    <w:rsid w:val="0CB2B832"/>
    <w:rsid w:val="0CB7767D"/>
    <w:rsid w:val="0CB8D903"/>
    <w:rsid w:val="0CBB6AA6"/>
    <w:rsid w:val="0CBD73FA"/>
    <w:rsid w:val="0CBF7E72"/>
    <w:rsid w:val="0CBF8A4D"/>
    <w:rsid w:val="0CC0293F"/>
    <w:rsid w:val="0CC11F59"/>
    <w:rsid w:val="0CC1314E"/>
    <w:rsid w:val="0CC263ED"/>
    <w:rsid w:val="0CC31B99"/>
    <w:rsid w:val="0CC6D8F7"/>
    <w:rsid w:val="0CC922D8"/>
    <w:rsid w:val="0CC93556"/>
    <w:rsid w:val="0CCDB80A"/>
    <w:rsid w:val="0CCE755D"/>
    <w:rsid w:val="0CD362CD"/>
    <w:rsid w:val="0CD5D69C"/>
    <w:rsid w:val="0CD6CE70"/>
    <w:rsid w:val="0CD78FA9"/>
    <w:rsid w:val="0CDACB43"/>
    <w:rsid w:val="0CE08B1E"/>
    <w:rsid w:val="0CE27370"/>
    <w:rsid w:val="0CE6FFB3"/>
    <w:rsid w:val="0CE8844B"/>
    <w:rsid w:val="0CEA3450"/>
    <w:rsid w:val="0CEC8B55"/>
    <w:rsid w:val="0CF253C2"/>
    <w:rsid w:val="0CF26299"/>
    <w:rsid w:val="0CF34DF7"/>
    <w:rsid w:val="0CF6023C"/>
    <w:rsid w:val="0CF63830"/>
    <w:rsid w:val="0CF7481B"/>
    <w:rsid w:val="0D003150"/>
    <w:rsid w:val="0D00732D"/>
    <w:rsid w:val="0D0533EB"/>
    <w:rsid w:val="0D0DF110"/>
    <w:rsid w:val="0D130327"/>
    <w:rsid w:val="0D1496BE"/>
    <w:rsid w:val="0D1B826B"/>
    <w:rsid w:val="0D1CA6C1"/>
    <w:rsid w:val="0D1DB1CD"/>
    <w:rsid w:val="0D1F74D9"/>
    <w:rsid w:val="0D228A2A"/>
    <w:rsid w:val="0D22D390"/>
    <w:rsid w:val="0D235AA3"/>
    <w:rsid w:val="0D25D38D"/>
    <w:rsid w:val="0D28177C"/>
    <w:rsid w:val="0D28DA74"/>
    <w:rsid w:val="0D2C991B"/>
    <w:rsid w:val="0D2D4218"/>
    <w:rsid w:val="0D2E8C43"/>
    <w:rsid w:val="0D2E98A2"/>
    <w:rsid w:val="0D335B23"/>
    <w:rsid w:val="0D3373F4"/>
    <w:rsid w:val="0D339C71"/>
    <w:rsid w:val="0D3754E2"/>
    <w:rsid w:val="0D38718B"/>
    <w:rsid w:val="0D387207"/>
    <w:rsid w:val="0D397BD8"/>
    <w:rsid w:val="0D40789C"/>
    <w:rsid w:val="0D434264"/>
    <w:rsid w:val="0D4644F4"/>
    <w:rsid w:val="0D469ECC"/>
    <w:rsid w:val="0D46B8B3"/>
    <w:rsid w:val="0D48834B"/>
    <w:rsid w:val="0D48F582"/>
    <w:rsid w:val="0D4A23D6"/>
    <w:rsid w:val="0D4A9EC1"/>
    <w:rsid w:val="0D4CAAC2"/>
    <w:rsid w:val="0D4F7F17"/>
    <w:rsid w:val="0D51B8FF"/>
    <w:rsid w:val="0D5289C5"/>
    <w:rsid w:val="0D52BCB9"/>
    <w:rsid w:val="0D53CE1A"/>
    <w:rsid w:val="0D55CE57"/>
    <w:rsid w:val="0D59D3D3"/>
    <w:rsid w:val="0D5C80FB"/>
    <w:rsid w:val="0D622447"/>
    <w:rsid w:val="0D623907"/>
    <w:rsid w:val="0D635A9B"/>
    <w:rsid w:val="0D64D503"/>
    <w:rsid w:val="0D65FF77"/>
    <w:rsid w:val="0D6A0B73"/>
    <w:rsid w:val="0D6A18A2"/>
    <w:rsid w:val="0D6BADDE"/>
    <w:rsid w:val="0D6EFDF2"/>
    <w:rsid w:val="0D70D8F6"/>
    <w:rsid w:val="0D738459"/>
    <w:rsid w:val="0D75F849"/>
    <w:rsid w:val="0D78710E"/>
    <w:rsid w:val="0D7893F2"/>
    <w:rsid w:val="0D7C0795"/>
    <w:rsid w:val="0D7CA9BA"/>
    <w:rsid w:val="0D7DF135"/>
    <w:rsid w:val="0D818AC2"/>
    <w:rsid w:val="0D838375"/>
    <w:rsid w:val="0D861A45"/>
    <w:rsid w:val="0D870581"/>
    <w:rsid w:val="0D8C5EF8"/>
    <w:rsid w:val="0D8E04A4"/>
    <w:rsid w:val="0D903E82"/>
    <w:rsid w:val="0D90E079"/>
    <w:rsid w:val="0D9266DB"/>
    <w:rsid w:val="0D943578"/>
    <w:rsid w:val="0D9731FB"/>
    <w:rsid w:val="0D9A2F3A"/>
    <w:rsid w:val="0D9BC3B7"/>
    <w:rsid w:val="0D9DD882"/>
    <w:rsid w:val="0D9F3F18"/>
    <w:rsid w:val="0DA07351"/>
    <w:rsid w:val="0DAAF6D2"/>
    <w:rsid w:val="0DABDE8E"/>
    <w:rsid w:val="0DAC5C95"/>
    <w:rsid w:val="0DB2B9F7"/>
    <w:rsid w:val="0DB2DE92"/>
    <w:rsid w:val="0DB5DFD3"/>
    <w:rsid w:val="0DB8731D"/>
    <w:rsid w:val="0DBA5469"/>
    <w:rsid w:val="0DBBDD2D"/>
    <w:rsid w:val="0DC1AC2F"/>
    <w:rsid w:val="0DC657EB"/>
    <w:rsid w:val="0DC867B8"/>
    <w:rsid w:val="0DCA6745"/>
    <w:rsid w:val="0DCBD787"/>
    <w:rsid w:val="0DD1CEE8"/>
    <w:rsid w:val="0DD2A298"/>
    <w:rsid w:val="0DD452CA"/>
    <w:rsid w:val="0DD58915"/>
    <w:rsid w:val="0DDBCE8F"/>
    <w:rsid w:val="0DDDD114"/>
    <w:rsid w:val="0DE3112B"/>
    <w:rsid w:val="0DE41B4E"/>
    <w:rsid w:val="0DE5C790"/>
    <w:rsid w:val="0DE84C77"/>
    <w:rsid w:val="0DEAC606"/>
    <w:rsid w:val="0DEAC8AA"/>
    <w:rsid w:val="0DF0E569"/>
    <w:rsid w:val="0DF19837"/>
    <w:rsid w:val="0DF6303A"/>
    <w:rsid w:val="0E03E492"/>
    <w:rsid w:val="0E076ADD"/>
    <w:rsid w:val="0E0B3743"/>
    <w:rsid w:val="0E0B776E"/>
    <w:rsid w:val="0E0FEE05"/>
    <w:rsid w:val="0E1180BE"/>
    <w:rsid w:val="0E155D69"/>
    <w:rsid w:val="0E1610C8"/>
    <w:rsid w:val="0E1894DC"/>
    <w:rsid w:val="0E1AEF95"/>
    <w:rsid w:val="0E1BD9C4"/>
    <w:rsid w:val="0E1D8119"/>
    <w:rsid w:val="0E1E80DF"/>
    <w:rsid w:val="0E1EE84B"/>
    <w:rsid w:val="0E20E3E9"/>
    <w:rsid w:val="0E229ECE"/>
    <w:rsid w:val="0E29D760"/>
    <w:rsid w:val="0E2C9CF9"/>
    <w:rsid w:val="0E2D9D56"/>
    <w:rsid w:val="0E2EFF89"/>
    <w:rsid w:val="0E3265EB"/>
    <w:rsid w:val="0E32B4F0"/>
    <w:rsid w:val="0E3867EF"/>
    <w:rsid w:val="0E3B45D8"/>
    <w:rsid w:val="0E3B7347"/>
    <w:rsid w:val="0E3C4074"/>
    <w:rsid w:val="0E4161D7"/>
    <w:rsid w:val="0E454B8C"/>
    <w:rsid w:val="0E45AA81"/>
    <w:rsid w:val="0E475010"/>
    <w:rsid w:val="0E48BF8F"/>
    <w:rsid w:val="0E4CB7F2"/>
    <w:rsid w:val="0E4F120E"/>
    <w:rsid w:val="0E4F21A0"/>
    <w:rsid w:val="0E4FE476"/>
    <w:rsid w:val="0E4FEBF5"/>
    <w:rsid w:val="0E52EA7E"/>
    <w:rsid w:val="0E5991C4"/>
    <w:rsid w:val="0E5D6381"/>
    <w:rsid w:val="0E5E366A"/>
    <w:rsid w:val="0E63E0C5"/>
    <w:rsid w:val="0E651954"/>
    <w:rsid w:val="0E66DBFD"/>
    <w:rsid w:val="0E68417B"/>
    <w:rsid w:val="0E692012"/>
    <w:rsid w:val="0E6A0A47"/>
    <w:rsid w:val="0E6BCEE1"/>
    <w:rsid w:val="0E71B13B"/>
    <w:rsid w:val="0E74EF51"/>
    <w:rsid w:val="0E7604EA"/>
    <w:rsid w:val="0E787C59"/>
    <w:rsid w:val="0E79E319"/>
    <w:rsid w:val="0E7D6C84"/>
    <w:rsid w:val="0E7E0C5C"/>
    <w:rsid w:val="0E7EFBE9"/>
    <w:rsid w:val="0E81319B"/>
    <w:rsid w:val="0E85530C"/>
    <w:rsid w:val="0E8580A1"/>
    <w:rsid w:val="0E864C05"/>
    <w:rsid w:val="0E87F108"/>
    <w:rsid w:val="0E882E0E"/>
    <w:rsid w:val="0E885261"/>
    <w:rsid w:val="0E886F63"/>
    <w:rsid w:val="0E888276"/>
    <w:rsid w:val="0E89B353"/>
    <w:rsid w:val="0E89D244"/>
    <w:rsid w:val="0E8C1883"/>
    <w:rsid w:val="0E8C91B7"/>
    <w:rsid w:val="0E90BDE9"/>
    <w:rsid w:val="0E9277EC"/>
    <w:rsid w:val="0E93D56D"/>
    <w:rsid w:val="0E967C35"/>
    <w:rsid w:val="0EA04F83"/>
    <w:rsid w:val="0EB1A4BE"/>
    <w:rsid w:val="0EB9742B"/>
    <w:rsid w:val="0EBBA9F9"/>
    <w:rsid w:val="0EBD1A02"/>
    <w:rsid w:val="0EBD2C80"/>
    <w:rsid w:val="0EC02E9C"/>
    <w:rsid w:val="0EC18CFE"/>
    <w:rsid w:val="0EC32289"/>
    <w:rsid w:val="0EC44CB8"/>
    <w:rsid w:val="0EC57330"/>
    <w:rsid w:val="0EC6E915"/>
    <w:rsid w:val="0EC7F599"/>
    <w:rsid w:val="0ECDA54A"/>
    <w:rsid w:val="0ECF6CD2"/>
    <w:rsid w:val="0ED17054"/>
    <w:rsid w:val="0ED4C7DE"/>
    <w:rsid w:val="0ED5E5C8"/>
    <w:rsid w:val="0ED60D33"/>
    <w:rsid w:val="0ED75908"/>
    <w:rsid w:val="0EDA44B4"/>
    <w:rsid w:val="0EDA6D41"/>
    <w:rsid w:val="0EDB8BD7"/>
    <w:rsid w:val="0EDD1D10"/>
    <w:rsid w:val="0EDE898A"/>
    <w:rsid w:val="0EDFBC09"/>
    <w:rsid w:val="0EE1A811"/>
    <w:rsid w:val="0EE59019"/>
    <w:rsid w:val="0EE6322D"/>
    <w:rsid w:val="0EE6459A"/>
    <w:rsid w:val="0EE66D06"/>
    <w:rsid w:val="0EE9C3F3"/>
    <w:rsid w:val="0EEA65E8"/>
    <w:rsid w:val="0EEB9A1B"/>
    <w:rsid w:val="0EEE0B9E"/>
    <w:rsid w:val="0EF198C8"/>
    <w:rsid w:val="0F04E900"/>
    <w:rsid w:val="0F065F9C"/>
    <w:rsid w:val="0F07EA00"/>
    <w:rsid w:val="0F087E67"/>
    <w:rsid w:val="0F09EA9B"/>
    <w:rsid w:val="0F0B0422"/>
    <w:rsid w:val="0F0C6C73"/>
    <w:rsid w:val="0F1077A6"/>
    <w:rsid w:val="0F114355"/>
    <w:rsid w:val="0F114358"/>
    <w:rsid w:val="0F165CCF"/>
    <w:rsid w:val="0F1BCF4A"/>
    <w:rsid w:val="0F1D519E"/>
    <w:rsid w:val="0F20D3C1"/>
    <w:rsid w:val="0F25164D"/>
    <w:rsid w:val="0F274A7F"/>
    <w:rsid w:val="0F27EFF5"/>
    <w:rsid w:val="0F28F705"/>
    <w:rsid w:val="0F2A7798"/>
    <w:rsid w:val="0F2A8C30"/>
    <w:rsid w:val="0F2BFE46"/>
    <w:rsid w:val="0F2DBE5F"/>
    <w:rsid w:val="0F2E002E"/>
    <w:rsid w:val="0F2FBA3B"/>
    <w:rsid w:val="0F363132"/>
    <w:rsid w:val="0F3785FD"/>
    <w:rsid w:val="0F393A99"/>
    <w:rsid w:val="0F39F476"/>
    <w:rsid w:val="0F3EC574"/>
    <w:rsid w:val="0F444437"/>
    <w:rsid w:val="0F452561"/>
    <w:rsid w:val="0F4537A3"/>
    <w:rsid w:val="0F45DE00"/>
    <w:rsid w:val="0F53F5E1"/>
    <w:rsid w:val="0F59BC1E"/>
    <w:rsid w:val="0F5A6A50"/>
    <w:rsid w:val="0F5ACBBD"/>
    <w:rsid w:val="0F5D112F"/>
    <w:rsid w:val="0F5E3FF3"/>
    <w:rsid w:val="0F62071C"/>
    <w:rsid w:val="0F6300B0"/>
    <w:rsid w:val="0F67A8AA"/>
    <w:rsid w:val="0F6C7206"/>
    <w:rsid w:val="0F76B424"/>
    <w:rsid w:val="0F79A63C"/>
    <w:rsid w:val="0F7B85BF"/>
    <w:rsid w:val="0F7C06BF"/>
    <w:rsid w:val="0F88B65C"/>
    <w:rsid w:val="0F8A2BB6"/>
    <w:rsid w:val="0F954EDD"/>
    <w:rsid w:val="0F98216D"/>
    <w:rsid w:val="0F9D3134"/>
    <w:rsid w:val="0FA05305"/>
    <w:rsid w:val="0FA05AC6"/>
    <w:rsid w:val="0FA2A81F"/>
    <w:rsid w:val="0FA6BFF2"/>
    <w:rsid w:val="0FA74821"/>
    <w:rsid w:val="0FA9B248"/>
    <w:rsid w:val="0FAB566E"/>
    <w:rsid w:val="0FAEDC08"/>
    <w:rsid w:val="0FB049C7"/>
    <w:rsid w:val="0FB240CC"/>
    <w:rsid w:val="0FB68441"/>
    <w:rsid w:val="0FB69FBE"/>
    <w:rsid w:val="0FC03345"/>
    <w:rsid w:val="0FC45D50"/>
    <w:rsid w:val="0FC51899"/>
    <w:rsid w:val="0FC5C069"/>
    <w:rsid w:val="0FCA656F"/>
    <w:rsid w:val="0FCEDE87"/>
    <w:rsid w:val="0FD248EF"/>
    <w:rsid w:val="0FD2E9BA"/>
    <w:rsid w:val="0FD42EBA"/>
    <w:rsid w:val="0FD668DF"/>
    <w:rsid w:val="0FD95B9F"/>
    <w:rsid w:val="0FE0CFEA"/>
    <w:rsid w:val="0FE2E2DD"/>
    <w:rsid w:val="0FE3D5ED"/>
    <w:rsid w:val="0FE6D5DF"/>
    <w:rsid w:val="0FE9589C"/>
    <w:rsid w:val="0FE9E265"/>
    <w:rsid w:val="0FEA4659"/>
    <w:rsid w:val="0FED759D"/>
    <w:rsid w:val="0FF14421"/>
    <w:rsid w:val="0FF18BCD"/>
    <w:rsid w:val="0FF8C01B"/>
    <w:rsid w:val="0FFBD253"/>
    <w:rsid w:val="0FFD22C2"/>
    <w:rsid w:val="0FFF7D9D"/>
    <w:rsid w:val="1001C5E0"/>
    <w:rsid w:val="100246D4"/>
    <w:rsid w:val="1002630F"/>
    <w:rsid w:val="1003D512"/>
    <w:rsid w:val="10050D75"/>
    <w:rsid w:val="100694F8"/>
    <w:rsid w:val="100B68EB"/>
    <w:rsid w:val="100C3B3E"/>
    <w:rsid w:val="100EB2BD"/>
    <w:rsid w:val="100F7AD7"/>
    <w:rsid w:val="101000F1"/>
    <w:rsid w:val="1012F185"/>
    <w:rsid w:val="101665A3"/>
    <w:rsid w:val="10182489"/>
    <w:rsid w:val="101923CB"/>
    <w:rsid w:val="101A28D7"/>
    <w:rsid w:val="10209D1A"/>
    <w:rsid w:val="10213768"/>
    <w:rsid w:val="10230273"/>
    <w:rsid w:val="1027074F"/>
    <w:rsid w:val="10273623"/>
    <w:rsid w:val="10284936"/>
    <w:rsid w:val="102A48F5"/>
    <w:rsid w:val="102E9B90"/>
    <w:rsid w:val="102EA8D7"/>
    <w:rsid w:val="102F70A9"/>
    <w:rsid w:val="103208A9"/>
    <w:rsid w:val="10371FB4"/>
    <w:rsid w:val="103C9063"/>
    <w:rsid w:val="103D262C"/>
    <w:rsid w:val="1040B69E"/>
    <w:rsid w:val="1040C624"/>
    <w:rsid w:val="104495C4"/>
    <w:rsid w:val="10449BDA"/>
    <w:rsid w:val="1044AB93"/>
    <w:rsid w:val="10465C69"/>
    <w:rsid w:val="10471A97"/>
    <w:rsid w:val="1047F8F5"/>
    <w:rsid w:val="104A6E98"/>
    <w:rsid w:val="104B6CB6"/>
    <w:rsid w:val="10527F64"/>
    <w:rsid w:val="10533D10"/>
    <w:rsid w:val="1053D22F"/>
    <w:rsid w:val="1053D483"/>
    <w:rsid w:val="1056B710"/>
    <w:rsid w:val="1059E93F"/>
    <w:rsid w:val="105B5025"/>
    <w:rsid w:val="105CC736"/>
    <w:rsid w:val="105CED76"/>
    <w:rsid w:val="105E2FF0"/>
    <w:rsid w:val="10634F43"/>
    <w:rsid w:val="10669073"/>
    <w:rsid w:val="1066F5E6"/>
    <w:rsid w:val="1068BB68"/>
    <w:rsid w:val="106C5CCF"/>
    <w:rsid w:val="106D55B7"/>
    <w:rsid w:val="10748520"/>
    <w:rsid w:val="107729A2"/>
    <w:rsid w:val="107BB8D8"/>
    <w:rsid w:val="107DFE02"/>
    <w:rsid w:val="108224FD"/>
    <w:rsid w:val="10836727"/>
    <w:rsid w:val="10859531"/>
    <w:rsid w:val="10886B58"/>
    <w:rsid w:val="10895693"/>
    <w:rsid w:val="108F926F"/>
    <w:rsid w:val="108FC108"/>
    <w:rsid w:val="10905996"/>
    <w:rsid w:val="1098480A"/>
    <w:rsid w:val="1098DE5D"/>
    <w:rsid w:val="1099C509"/>
    <w:rsid w:val="109BFBD4"/>
    <w:rsid w:val="109D8373"/>
    <w:rsid w:val="10A09AEF"/>
    <w:rsid w:val="10A21386"/>
    <w:rsid w:val="10A7B38C"/>
    <w:rsid w:val="10A7E573"/>
    <w:rsid w:val="10A85C41"/>
    <w:rsid w:val="10AFC5DA"/>
    <w:rsid w:val="10B0CA8E"/>
    <w:rsid w:val="10B4F760"/>
    <w:rsid w:val="10B66310"/>
    <w:rsid w:val="10B8B56D"/>
    <w:rsid w:val="10BA6557"/>
    <w:rsid w:val="10BAC737"/>
    <w:rsid w:val="10BC044C"/>
    <w:rsid w:val="10BC9C7A"/>
    <w:rsid w:val="10BFEFE5"/>
    <w:rsid w:val="10BFFD04"/>
    <w:rsid w:val="10C34EA7"/>
    <w:rsid w:val="10C64340"/>
    <w:rsid w:val="10C91E0D"/>
    <w:rsid w:val="10C92EDB"/>
    <w:rsid w:val="10C94CE8"/>
    <w:rsid w:val="10CC54B9"/>
    <w:rsid w:val="10CFC0F5"/>
    <w:rsid w:val="10D2782F"/>
    <w:rsid w:val="10D4CF30"/>
    <w:rsid w:val="10D5BD78"/>
    <w:rsid w:val="10D657C5"/>
    <w:rsid w:val="10D7DA54"/>
    <w:rsid w:val="10D91EA1"/>
    <w:rsid w:val="10D97BC3"/>
    <w:rsid w:val="10DDDF07"/>
    <w:rsid w:val="10DE11ED"/>
    <w:rsid w:val="10E2F6E3"/>
    <w:rsid w:val="10E508E9"/>
    <w:rsid w:val="10E5F5E8"/>
    <w:rsid w:val="10E6C5CC"/>
    <w:rsid w:val="10EDEAFC"/>
    <w:rsid w:val="10F0E4CC"/>
    <w:rsid w:val="10F18933"/>
    <w:rsid w:val="10F38487"/>
    <w:rsid w:val="10F3DE68"/>
    <w:rsid w:val="10F4CE1E"/>
    <w:rsid w:val="10F4D5A8"/>
    <w:rsid w:val="10F9F4D6"/>
    <w:rsid w:val="10FBEC95"/>
    <w:rsid w:val="10FE92C5"/>
    <w:rsid w:val="1100ABF6"/>
    <w:rsid w:val="110432B6"/>
    <w:rsid w:val="11058B77"/>
    <w:rsid w:val="11095213"/>
    <w:rsid w:val="1109B93D"/>
    <w:rsid w:val="110CFA95"/>
    <w:rsid w:val="1112BDDD"/>
    <w:rsid w:val="111AFC8C"/>
    <w:rsid w:val="111B53B9"/>
    <w:rsid w:val="111D9BF7"/>
    <w:rsid w:val="112101F9"/>
    <w:rsid w:val="11250CA9"/>
    <w:rsid w:val="11265597"/>
    <w:rsid w:val="112722C3"/>
    <w:rsid w:val="1127AE80"/>
    <w:rsid w:val="112A8B43"/>
    <w:rsid w:val="112CCF12"/>
    <w:rsid w:val="112D34E1"/>
    <w:rsid w:val="112DE910"/>
    <w:rsid w:val="112F28CB"/>
    <w:rsid w:val="11346BA4"/>
    <w:rsid w:val="11347245"/>
    <w:rsid w:val="113710CE"/>
    <w:rsid w:val="113A14F4"/>
    <w:rsid w:val="113B0F81"/>
    <w:rsid w:val="113DBCD5"/>
    <w:rsid w:val="113F109E"/>
    <w:rsid w:val="11402373"/>
    <w:rsid w:val="114128C2"/>
    <w:rsid w:val="11418CF5"/>
    <w:rsid w:val="1141A1E8"/>
    <w:rsid w:val="1141F1B2"/>
    <w:rsid w:val="1142C702"/>
    <w:rsid w:val="114528C6"/>
    <w:rsid w:val="1148FAEF"/>
    <w:rsid w:val="114AF84E"/>
    <w:rsid w:val="114BB730"/>
    <w:rsid w:val="114BE244"/>
    <w:rsid w:val="114C4DBF"/>
    <w:rsid w:val="114DD9E4"/>
    <w:rsid w:val="1152FC7E"/>
    <w:rsid w:val="1156C1EA"/>
    <w:rsid w:val="1157D565"/>
    <w:rsid w:val="1159DF90"/>
    <w:rsid w:val="115BEE73"/>
    <w:rsid w:val="1160FDA9"/>
    <w:rsid w:val="1163876D"/>
    <w:rsid w:val="116412C9"/>
    <w:rsid w:val="1169F979"/>
    <w:rsid w:val="116D73D1"/>
    <w:rsid w:val="116E7303"/>
    <w:rsid w:val="116EA528"/>
    <w:rsid w:val="116FE6E6"/>
    <w:rsid w:val="11728650"/>
    <w:rsid w:val="1177DDBF"/>
    <w:rsid w:val="117B327C"/>
    <w:rsid w:val="117D8609"/>
    <w:rsid w:val="117E9E4E"/>
    <w:rsid w:val="11808949"/>
    <w:rsid w:val="11809FE7"/>
    <w:rsid w:val="1180A26B"/>
    <w:rsid w:val="1180E0AE"/>
    <w:rsid w:val="1185BA20"/>
    <w:rsid w:val="11878538"/>
    <w:rsid w:val="11887710"/>
    <w:rsid w:val="1189D5D0"/>
    <w:rsid w:val="1193BA36"/>
    <w:rsid w:val="1196A18C"/>
    <w:rsid w:val="119708CE"/>
    <w:rsid w:val="11978FFF"/>
    <w:rsid w:val="1197CCC9"/>
    <w:rsid w:val="1197F90E"/>
    <w:rsid w:val="1198D700"/>
    <w:rsid w:val="119913B9"/>
    <w:rsid w:val="119BE803"/>
    <w:rsid w:val="119DD4E0"/>
    <w:rsid w:val="11A079DB"/>
    <w:rsid w:val="11A0F282"/>
    <w:rsid w:val="11A2F2FE"/>
    <w:rsid w:val="11A62FB5"/>
    <w:rsid w:val="11AC4422"/>
    <w:rsid w:val="11B0AF1C"/>
    <w:rsid w:val="11B5BEBA"/>
    <w:rsid w:val="11B785FD"/>
    <w:rsid w:val="11B806DD"/>
    <w:rsid w:val="11B865E9"/>
    <w:rsid w:val="11B888A6"/>
    <w:rsid w:val="11BA54AF"/>
    <w:rsid w:val="11BBBB1A"/>
    <w:rsid w:val="11BF1FC0"/>
    <w:rsid w:val="11C2D83F"/>
    <w:rsid w:val="11C42287"/>
    <w:rsid w:val="11C452B5"/>
    <w:rsid w:val="11C7BE78"/>
    <w:rsid w:val="11C7E285"/>
    <w:rsid w:val="11CB1B5E"/>
    <w:rsid w:val="11CDE1EE"/>
    <w:rsid w:val="11CE2E23"/>
    <w:rsid w:val="11CF6D5D"/>
    <w:rsid w:val="11CFEF24"/>
    <w:rsid w:val="11D7D2DA"/>
    <w:rsid w:val="11DA579C"/>
    <w:rsid w:val="11DCD34C"/>
    <w:rsid w:val="11DE03FE"/>
    <w:rsid w:val="11E20B7E"/>
    <w:rsid w:val="11E42402"/>
    <w:rsid w:val="11E45CC2"/>
    <w:rsid w:val="11E5345C"/>
    <w:rsid w:val="11E73D17"/>
    <w:rsid w:val="11E7C9C8"/>
    <w:rsid w:val="11E7F22B"/>
    <w:rsid w:val="11E803ED"/>
    <w:rsid w:val="11ECE02E"/>
    <w:rsid w:val="11EED1A0"/>
    <w:rsid w:val="11F309B6"/>
    <w:rsid w:val="11FB4064"/>
    <w:rsid w:val="11FC1AF7"/>
    <w:rsid w:val="11FDCE32"/>
    <w:rsid w:val="11FDEC6D"/>
    <w:rsid w:val="1200ECCA"/>
    <w:rsid w:val="12059593"/>
    <w:rsid w:val="1206240A"/>
    <w:rsid w:val="1209BD52"/>
    <w:rsid w:val="120A0DFB"/>
    <w:rsid w:val="120CC564"/>
    <w:rsid w:val="120F24E6"/>
    <w:rsid w:val="120F6CC7"/>
    <w:rsid w:val="1212E6D3"/>
    <w:rsid w:val="12180A8E"/>
    <w:rsid w:val="121C666E"/>
    <w:rsid w:val="121F21A5"/>
    <w:rsid w:val="1220794E"/>
    <w:rsid w:val="122091D5"/>
    <w:rsid w:val="1220A658"/>
    <w:rsid w:val="122380C3"/>
    <w:rsid w:val="12255A45"/>
    <w:rsid w:val="12284CE7"/>
    <w:rsid w:val="1228835B"/>
    <w:rsid w:val="123120AC"/>
    <w:rsid w:val="1231AB34"/>
    <w:rsid w:val="12325C27"/>
    <w:rsid w:val="123379F2"/>
    <w:rsid w:val="1233AE12"/>
    <w:rsid w:val="1237E8D5"/>
    <w:rsid w:val="123A388C"/>
    <w:rsid w:val="124052F5"/>
    <w:rsid w:val="12422A64"/>
    <w:rsid w:val="1242A453"/>
    <w:rsid w:val="124311ED"/>
    <w:rsid w:val="12438AE4"/>
    <w:rsid w:val="12441693"/>
    <w:rsid w:val="124460EC"/>
    <w:rsid w:val="1249BE1A"/>
    <w:rsid w:val="124D05A0"/>
    <w:rsid w:val="124DB222"/>
    <w:rsid w:val="124E3385"/>
    <w:rsid w:val="1250FBE8"/>
    <w:rsid w:val="125786E4"/>
    <w:rsid w:val="125CC971"/>
    <w:rsid w:val="125DB31F"/>
    <w:rsid w:val="1262EC78"/>
    <w:rsid w:val="12637571"/>
    <w:rsid w:val="12647A7C"/>
    <w:rsid w:val="1265AE11"/>
    <w:rsid w:val="1267BA29"/>
    <w:rsid w:val="126C0C0A"/>
    <w:rsid w:val="126C7874"/>
    <w:rsid w:val="126EBBD3"/>
    <w:rsid w:val="126EC93B"/>
    <w:rsid w:val="12701CF5"/>
    <w:rsid w:val="1271CE4B"/>
    <w:rsid w:val="1271DDE3"/>
    <w:rsid w:val="1272DF9A"/>
    <w:rsid w:val="1274D319"/>
    <w:rsid w:val="12756D9C"/>
    <w:rsid w:val="12783339"/>
    <w:rsid w:val="12791F66"/>
    <w:rsid w:val="127F6B32"/>
    <w:rsid w:val="1281C19F"/>
    <w:rsid w:val="12872CA5"/>
    <w:rsid w:val="128A0D9C"/>
    <w:rsid w:val="128AA3B2"/>
    <w:rsid w:val="128DF5C7"/>
    <w:rsid w:val="128F6582"/>
    <w:rsid w:val="12933053"/>
    <w:rsid w:val="1298C72C"/>
    <w:rsid w:val="129B2048"/>
    <w:rsid w:val="129BB34F"/>
    <w:rsid w:val="129D919B"/>
    <w:rsid w:val="129E2C42"/>
    <w:rsid w:val="12A28D04"/>
    <w:rsid w:val="12A4B2A3"/>
    <w:rsid w:val="12AA00D6"/>
    <w:rsid w:val="12AA335C"/>
    <w:rsid w:val="12ACDA39"/>
    <w:rsid w:val="12ADE952"/>
    <w:rsid w:val="12AE4260"/>
    <w:rsid w:val="12AE44C1"/>
    <w:rsid w:val="12AEDFC2"/>
    <w:rsid w:val="12B10E76"/>
    <w:rsid w:val="12B31253"/>
    <w:rsid w:val="12B3D440"/>
    <w:rsid w:val="12B50B08"/>
    <w:rsid w:val="12B5D1BD"/>
    <w:rsid w:val="12B7F479"/>
    <w:rsid w:val="12B982B4"/>
    <w:rsid w:val="12BDC491"/>
    <w:rsid w:val="12BF5D50"/>
    <w:rsid w:val="12C1874D"/>
    <w:rsid w:val="12C2326F"/>
    <w:rsid w:val="12C5341E"/>
    <w:rsid w:val="12C563F2"/>
    <w:rsid w:val="12C6CBEB"/>
    <w:rsid w:val="12C92D70"/>
    <w:rsid w:val="12CC92DC"/>
    <w:rsid w:val="12CF51A5"/>
    <w:rsid w:val="12CF5747"/>
    <w:rsid w:val="12CF5A57"/>
    <w:rsid w:val="12D03B1E"/>
    <w:rsid w:val="12D206FA"/>
    <w:rsid w:val="12D31400"/>
    <w:rsid w:val="12D7B814"/>
    <w:rsid w:val="12DC989B"/>
    <w:rsid w:val="12DF4CD6"/>
    <w:rsid w:val="12E32911"/>
    <w:rsid w:val="12E374E6"/>
    <w:rsid w:val="12E3DD23"/>
    <w:rsid w:val="12E55034"/>
    <w:rsid w:val="12E7CF2D"/>
    <w:rsid w:val="12EA3102"/>
    <w:rsid w:val="12EC8702"/>
    <w:rsid w:val="12ED25EF"/>
    <w:rsid w:val="12EDD57F"/>
    <w:rsid w:val="12F23DB7"/>
    <w:rsid w:val="12F26715"/>
    <w:rsid w:val="12F28EC5"/>
    <w:rsid w:val="12F63B45"/>
    <w:rsid w:val="12F6DF2C"/>
    <w:rsid w:val="12FF3CA1"/>
    <w:rsid w:val="12FF6E4F"/>
    <w:rsid w:val="130314C6"/>
    <w:rsid w:val="1303FC9E"/>
    <w:rsid w:val="1305AC12"/>
    <w:rsid w:val="1306FC9A"/>
    <w:rsid w:val="130920D0"/>
    <w:rsid w:val="130B6D2B"/>
    <w:rsid w:val="130BE046"/>
    <w:rsid w:val="130D9C9A"/>
    <w:rsid w:val="1310B654"/>
    <w:rsid w:val="13122C5B"/>
    <w:rsid w:val="1312F09B"/>
    <w:rsid w:val="131321A8"/>
    <w:rsid w:val="1313245D"/>
    <w:rsid w:val="13150F1F"/>
    <w:rsid w:val="131665D3"/>
    <w:rsid w:val="1317EA23"/>
    <w:rsid w:val="13180D90"/>
    <w:rsid w:val="13181D12"/>
    <w:rsid w:val="13183F79"/>
    <w:rsid w:val="13196285"/>
    <w:rsid w:val="131AC825"/>
    <w:rsid w:val="131C7FDF"/>
    <w:rsid w:val="131D1961"/>
    <w:rsid w:val="131D4BA7"/>
    <w:rsid w:val="131DE29A"/>
    <w:rsid w:val="13227392"/>
    <w:rsid w:val="1322DAC7"/>
    <w:rsid w:val="1326DBD9"/>
    <w:rsid w:val="132B5463"/>
    <w:rsid w:val="132F86E5"/>
    <w:rsid w:val="132F91C5"/>
    <w:rsid w:val="1331049B"/>
    <w:rsid w:val="1332F839"/>
    <w:rsid w:val="133425FE"/>
    <w:rsid w:val="133869FB"/>
    <w:rsid w:val="133877BC"/>
    <w:rsid w:val="133B6AA4"/>
    <w:rsid w:val="133BDB71"/>
    <w:rsid w:val="133C6DC9"/>
    <w:rsid w:val="133D2547"/>
    <w:rsid w:val="1344A3CA"/>
    <w:rsid w:val="134C3899"/>
    <w:rsid w:val="13500818"/>
    <w:rsid w:val="1356A676"/>
    <w:rsid w:val="135CA2CF"/>
    <w:rsid w:val="135E5366"/>
    <w:rsid w:val="135FB082"/>
    <w:rsid w:val="13652C4E"/>
    <w:rsid w:val="1365CA7D"/>
    <w:rsid w:val="136724F2"/>
    <w:rsid w:val="13673F73"/>
    <w:rsid w:val="136CF4D5"/>
    <w:rsid w:val="136FF49C"/>
    <w:rsid w:val="1370013F"/>
    <w:rsid w:val="137037B3"/>
    <w:rsid w:val="13714A1B"/>
    <w:rsid w:val="1372FF98"/>
    <w:rsid w:val="1373EBF9"/>
    <w:rsid w:val="13764969"/>
    <w:rsid w:val="137A477D"/>
    <w:rsid w:val="137B8030"/>
    <w:rsid w:val="13824D11"/>
    <w:rsid w:val="1382D0CD"/>
    <w:rsid w:val="138364B8"/>
    <w:rsid w:val="1383DA1A"/>
    <w:rsid w:val="138468FC"/>
    <w:rsid w:val="1386BCF8"/>
    <w:rsid w:val="138768BD"/>
    <w:rsid w:val="1387CCBA"/>
    <w:rsid w:val="138C9227"/>
    <w:rsid w:val="138D5704"/>
    <w:rsid w:val="138E6C42"/>
    <w:rsid w:val="138FBE4B"/>
    <w:rsid w:val="13911ED0"/>
    <w:rsid w:val="139246AD"/>
    <w:rsid w:val="1392E691"/>
    <w:rsid w:val="13969D91"/>
    <w:rsid w:val="139912EA"/>
    <w:rsid w:val="13997AB6"/>
    <w:rsid w:val="139A5A38"/>
    <w:rsid w:val="139D9A1F"/>
    <w:rsid w:val="139DFCF3"/>
    <w:rsid w:val="139E688D"/>
    <w:rsid w:val="139FAB75"/>
    <w:rsid w:val="13A0F64C"/>
    <w:rsid w:val="13A45CB9"/>
    <w:rsid w:val="13A45E2D"/>
    <w:rsid w:val="13A5DF5D"/>
    <w:rsid w:val="13A96026"/>
    <w:rsid w:val="13AF5032"/>
    <w:rsid w:val="13B0E16C"/>
    <w:rsid w:val="13B253EA"/>
    <w:rsid w:val="13B2936D"/>
    <w:rsid w:val="13B2DE82"/>
    <w:rsid w:val="13B3F892"/>
    <w:rsid w:val="13B44CD3"/>
    <w:rsid w:val="13B92FF4"/>
    <w:rsid w:val="13B99CB8"/>
    <w:rsid w:val="13BC7659"/>
    <w:rsid w:val="13BE31F4"/>
    <w:rsid w:val="13BF20B7"/>
    <w:rsid w:val="13C0070E"/>
    <w:rsid w:val="13C7A938"/>
    <w:rsid w:val="13C80002"/>
    <w:rsid w:val="13C8C56B"/>
    <w:rsid w:val="13C9454A"/>
    <w:rsid w:val="13CCB73B"/>
    <w:rsid w:val="13D156A1"/>
    <w:rsid w:val="13D2D989"/>
    <w:rsid w:val="13D3007D"/>
    <w:rsid w:val="13D5525B"/>
    <w:rsid w:val="13D9451F"/>
    <w:rsid w:val="13D9CD0C"/>
    <w:rsid w:val="13DA4E8F"/>
    <w:rsid w:val="13DBBEEB"/>
    <w:rsid w:val="13DD660C"/>
    <w:rsid w:val="13DE221D"/>
    <w:rsid w:val="13E05A69"/>
    <w:rsid w:val="13E14984"/>
    <w:rsid w:val="13E1BFC2"/>
    <w:rsid w:val="13E4A57A"/>
    <w:rsid w:val="13E6DB13"/>
    <w:rsid w:val="13E8700F"/>
    <w:rsid w:val="13E8C713"/>
    <w:rsid w:val="13EAE23D"/>
    <w:rsid w:val="13EC79E0"/>
    <w:rsid w:val="13ECC155"/>
    <w:rsid w:val="13EF5A8C"/>
    <w:rsid w:val="13EF720C"/>
    <w:rsid w:val="13F2F91C"/>
    <w:rsid w:val="13F328AA"/>
    <w:rsid w:val="13F66CEE"/>
    <w:rsid w:val="13F7A8D4"/>
    <w:rsid w:val="13FD130B"/>
    <w:rsid w:val="140346E9"/>
    <w:rsid w:val="1404607C"/>
    <w:rsid w:val="14047618"/>
    <w:rsid w:val="1405ABF5"/>
    <w:rsid w:val="14075400"/>
    <w:rsid w:val="140CB87C"/>
    <w:rsid w:val="140EEF59"/>
    <w:rsid w:val="1410AECF"/>
    <w:rsid w:val="1413B7D6"/>
    <w:rsid w:val="1413C954"/>
    <w:rsid w:val="1414D669"/>
    <w:rsid w:val="141895AD"/>
    <w:rsid w:val="1423D594"/>
    <w:rsid w:val="1426F054"/>
    <w:rsid w:val="1427830E"/>
    <w:rsid w:val="142A6BF1"/>
    <w:rsid w:val="142BF5C4"/>
    <w:rsid w:val="142D6361"/>
    <w:rsid w:val="14310898"/>
    <w:rsid w:val="1432D23C"/>
    <w:rsid w:val="1433281E"/>
    <w:rsid w:val="14358E1F"/>
    <w:rsid w:val="1436A050"/>
    <w:rsid w:val="1437A600"/>
    <w:rsid w:val="14382AB4"/>
    <w:rsid w:val="14395A49"/>
    <w:rsid w:val="143C4C02"/>
    <w:rsid w:val="1444D73A"/>
    <w:rsid w:val="1446191C"/>
    <w:rsid w:val="1446B2D0"/>
    <w:rsid w:val="1446C93E"/>
    <w:rsid w:val="144BA06A"/>
    <w:rsid w:val="144BA96D"/>
    <w:rsid w:val="144FE033"/>
    <w:rsid w:val="1450D772"/>
    <w:rsid w:val="1453C4DA"/>
    <w:rsid w:val="14551CF4"/>
    <w:rsid w:val="1459AFE6"/>
    <w:rsid w:val="145C47A5"/>
    <w:rsid w:val="145DC177"/>
    <w:rsid w:val="145F05F3"/>
    <w:rsid w:val="1461C803"/>
    <w:rsid w:val="146B78CC"/>
    <w:rsid w:val="1472BD4F"/>
    <w:rsid w:val="147346EF"/>
    <w:rsid w:val="1475BB9D"/>
    <w:rsid w:val="1475F3D2"/>
    <w:rsid w:val="14760188"/>
    <w:rsid w:val="1476E367"/>
    <w:rsid w:val="147866CC"/>
    <w:rsid w:val="1478F8B9"/>
    <w:rsid w:val="147AB190"/>
    <w:rsid w:val="147B2002"/>
    <w:rsid w:val="147E4680"/>
    <w:rsid w:val="147F3F4F"/>
    <w:rsid w:val="14819CE9"/>
    <w:rsid w:val="1481B25E"/>
    <w:rsid w:val="14855ED4"/>
    <w:rsid w:val="1485BB47"/>
    <w:rsid w:val="1487AA5C"/>
    <w:rsid w:val="148A5890"/>
    <w:rsid w:val="148BEB1B"/>
    <w:rsid w:val="148EB509"/>
    <w:rsid w:val="14951F2E"/>
    <w:rsid w:val="1497F8D5"/>
    <w:rsid w:val="1499AF8C"/>
    <w:rsid w:val="149CDECE"/>
    <w:rsid w:val="149CF9F8"/>
    <w:rsid w:val="149DAFC0"/>
    <w:rsid w:val="149F3058"/>
    <w:rsid w:val="14A535DB"/>
    <w:rsid w:val="14ADAF3D"/>
    <w:rsid w:val="14AF8A34"/>
    <w:rsid w:val="14B33D60"/>
    <w:rsid w:val="14B4026A"/>
    <w:rsid w:val="14B62E69"/>
    <w:rsid w:val="14B98F33"/>
    <w:rsid w:val="14B9990B"/>
    <w:rsid w:val="14BA5895"/>
    <w:rsid w:val="14BACBBC"/>
    <w:rsid w:val="14BDB9EA"/>
    <w:rsid w:val="14BE5F8D"/>
    <w:rsid w:val="14BE93CB"/>
    <w:rsid w:val="14C04398"/>
    <w:rsid w:val="14C0D571"/>
    <w:rsid w:val="14C1BF57"/>
    <w:rsid w:val="14C27184"/>
    <w:rsid w:val="14C3EFA2"/>
    <w:rsid w:val="14C67722"/>
    <w:rsid w:val="14C80660"/>
    <w:rsid w:val="14CC0BF1"/>
    <w:rsid w:val="14D09FAE"/>
    <w:rsid w:val="14D6E7C3"/>
    <w:rsid w:val="14DD0DDB"/>
    <w:rsid w:val="14DD7B17"/>
    <w:rsid w:val="14DEFBA8"/>
    <w:rsid w:val="14E18F7B"/>
    <w:rsid w:val="14E6F45D"/>
    <w:rsid w:val="14E894FF"/>
    <w:rsid w:val="14F4592D"/>
    <w:rsid w:val="14F65258"/>
    <w:rsid w:val="14F833C6"/>
    <w:rsid w:val="14F8602A"/>
    <w:rsid w:val="14F9CB0C"/>
    <w:rsid w:val="14FA3AFA"/>
    <w:rsid w:val="14FAB467"/>
    <w:rsid w:val="14FC2A9A"/>
    <w:rsid w:val="14FDE168"/>
    <w:rsid w:val="1500529B"/>
    <w:rsid w:val="15028806"/>
    <w:rsid w:val="150306CA"/>
    <w:rsid w:val="15039B4B"/>
    <w:rsid w:val="150507DC"/>
    <w:rsid w:val="1505CEE5"/>
    <w:rsid w:val="150B745A"/>
    <w:rsid w:val="150BAAE2"/>
    <w:rsid w:val="150CDC8D"/>
    <w:rsid w:val="1510FFEB"/>
    <w:rsid w:val="1515B01B"/>
    <w:rsid w:val="1516DD67"/>
    <w:rsid w:val="15176AF8"/>
    <w:rsid w:val="15189E2C"/>
    <w:rsid w:val="15199A65"/>
    <w:rsid w:val="1519E772"/>
    <w:rsid w:val="151AC7DA"/>
    <w:rsid w:val="151B5736"/>
    <w:rsid w:val="151CBC4F"/>
    <w:rsid w:val="1520A7C2"/>
    <w:rsid w:val="15217363"/>
    <w:rsid w:val="1522960C"/>
    <w:rsid w:val="15243958"/>
    <w:rsid w:val="15253F20"/>
    <w:rsid w:val="1526C97B"/>
    <w:rsid w:val="152D4B2A"/>
    <w:rsid w:val="152EBEE9"/>
    <w:rsid w:val="15305DFC"/>
    <w:rsid w:val="15329579"/>
    <w:rsid w:val="15348F3D"/>
    <w:rsid w:val="15372180"/>
    <w:rsid w:val="153966E3"/>
    <w:rsid w:val="153C2954"/>
    <w:rsid w:val="153FB1D4"/>
    <w:rsid w:val="154542CA"/>
    <w:rsid w:val="154673C3"/>
    <w:rsid w:val="15468582"/>
    <w:rsid w:val="154AD608"/>
    <w:rsid w:val="154DD165"/>
    <w:rsid w:val="154FA49F"/>
    <w:rsid w:val="15526327"/>
    <w:rsid w:val="15536F84"/>
    <w:rsid w:val="15551AB2"/>
    <w:rsid w:val="15557DBF"/>
    <w:rsid w:val="1558D3CF"/>
    <w:rsid w:val="155A4373"/>
    <w:rsid w:val="155B1E68"/>
    <w:rsid w:val="155B8CDB"/>
    <w:rsid w:val="155BB147"/>
    <w:rsid w:val="155E92D5"/>
    <w:rsid w:val="15607EA6"/>
    <w:rsid w:val="15624039"/>
    <w:rsid w:val="156299E5"/>
    <w:rsid w:val="15658EBE"/>
    <w:rsid w:val="15692508"/>
    <w:rsid w:val="15702CA4"/>
    <w:rsid w:val="157499FE"/>
    <w:rsid w:val="1574AB79"/>
    <w:rsid w:val="15789B5E"/>
    <w:rsid w:val="1583771E"/>
    <w:rsid w:val="15855882"/>
    <w:rsid w:val="15860C2B"/>
    <w:rsid w:val="15887563"/>
    <w:rsid w:val="158F885B"/>
    <w:rsid w:val="15900D9D"/>
    <w:rsid w:val="1590EF5E"/>
    <w:rsid w:val="159378FF"/>
    <w:rsid w:val="15937D12"/>
    <w:rsid w:val="15955A1E"/>
    <w:rsid w:val="159883A9"/>
    <w:rsid w:val="159896DE"/>
    <w:rsid w:val="159AAA8A"/>
    <w:rsid w:val="159B66BB"/>
    <w:rsid w:val="159D450D"/>
    <w:rsid w:val="159DADDF"/>
    <w:rsid w:val="15A1CBD2"/>
    <w:rsid w:val="15A37FF4"/>
    <w:rsid w:val="15A590D9"/>
    <w:rsid w:val="15A6C67E"/>
    <w:rsid w:val="15A7304E"/>
    <w:rsid w:val="15A82436"/>
    <w:rsid w:val="15A97BBC"/>
    <w:rsid w:val="15AA3A69"/>
    <w:rsid w:val="15B37DCF"/>
    <w:rsid w:val="15B58940"/>
    <w:rsid w:val="15BA112C"/>
    <w:rsid w:val="15BE9A96"/>
    <w:rsid w:val="15BEB85B"/>
    <w:rsid w:val="15C8D24A"/>
    <w:rsid w:val="15C8F1C4"/>
    <w:rsid w:val="15CEBB9C"/>
    <w:rsid w:val="15D25578"/>
    <w:rsid w:val="15D4F429"/>
    <w:rsid w:val="15D50353"/>
    <w:rsid w:val="15D663E9"/>
    <w:rsid w:val="15D8F96D"/>
    <w:rsid w:val="15DC8DA8"/>
    <w:rsid w:val="15DCF540"/>
    <w:rsid w:val="15DE093C"/>
    <w:rsid w:val="15E09F70"/>
    <w:rsid w:val="15E170BD"/>
    <w:rsid w:val="15E33293"/>
    <w:rsid w:val="15E48355"/>
    <w:rsid w:val="15E7563A"/>
    <w:rsid w:val="15E85125"/>
    <w:rsid w:val="15E9117B"/>
    <w:rsid w:val="15EA8D6D"/>
    <w:rsid w:val="15EB2FCE"/>
    <w:rsid w:val="15EC4AEA"/>
    <w:rsid w:val="15ECE328"/>
    <w:rsid w:val="15EFB9EC"/>
    <w:rsid w:val="15F4FED7"/>
    <w:rsid w:val="15F68639"/>
    <w:rsid w:val="15F9EE2C"/>
    <w:rsid w:val="15FDE367"/>
    <w:rsid w:val="15FF7AF5"/>
    <w:rsid w:val="15FFC4DE"/>
    <w:rsid w:val="16007EAD"/>
    <w:rsid w:val="16011946"/>
    <w:rsid w:val="16058411"/>
    <w:rsid w:val="160AB4C2"/>
    <w:rsid w:val="160B6159"/>
    <w:rsid w:val="160C8199"/>
    <w:rsid w:val="160CA576"/>
    <w:rsid w:val="160D1253"/>
    <w:rsid w:val="1610FFD2"/>
    <w:rsid w:val="16132822"/>
    <w:rsid w:val="161408EA"/>
    <w:rsid w:val="16145D8A"/>
    <w:rsid w:val="1614B077"/>
    <w:rsid w:val="1616555B"/>
    <w:rsid w:val="161DC831"/>
    <w:rsid w:val="16202798"/>
    <w:rsid w:val="16204A90"/>
    <w:rsid w:val="1621777C"/>
    <w:rsid w:val="1624C823"/>
    <w:rsid w:val="1627FFFF"/>
    <w:rsid w:val="1629B037"/>
    <w:rsid w:val="162A0B28"/>
    <w:rsid w:val="162DE66C"/>
    <w:rsid w:val="163151C9"/>
    <w:rsid w:val="16348981"/>
    <w:rsid w:val="1634E4CC"/>
    <w:rsid w:val="1636AD92"/>
    <w:rsid w:val="1636D308"/>
    <w:rsid w:val="16370583"/>
    <w:rsid w:val="163B2DD6"/>
    <w:rsid w:val="163E530D"/>
    <w:rsid w:val="163E6449"/>
    <w:rsid w:val="163F229A"/>
    <w:rsid w:val="163F5E85"/>
    <w:rsid w:val="16446527"/>
    <w:rsid w:val="16463BE5"/>
    <w:rsid w:val="164C8FFC"/>
    <w:rsid w:val="164E7EF4"/>
    <w:rsid w:val="164F70BD"/>
    <w:rsid w:val="164FACCD"/>
    <w:rsid w:val="16500FC6"/>
    <w:rsid w:val="1652BEE6"/>
    <w:rsid w:val="1656BBB7"/>
    <w:rsid w:val="165A54D1"/>
    <w:rsid w:val="165B0A93"/>
    <w:rsid w:val="165CCDDA"/>
    <w:rsid w:val="1661816D"/>
    <w:rsid w:val="16629BF6"/>
    <w:rsid w:val="16631C2F"/>
    <w:rsid w:val="1668C7CB"/>
    <w:rsid w:val="166DC0C2"/>
    <w:rsid w:val="16785076"/>
    <w:rsid w:val="1679E533"/>
    <w:rsid w:val="167A067C"/>
    <w:rsid w:val="167B0220"/>
    <w:rsid w:val="167D22CF"/>
    <w:rsid w:val="167D9C05"/>
    <w:rsid w:val="168172A7"/>
    <w:rsid w:val="1683333C"/>
    <w:rsid w:val="16835BE2"/>
    <w:rsid w:val="1683FE78"/>
    <w:rsid w:val="16840DF6"/>
    <w:rsid w:val="16844068"/>
    <w:rsid w:val="1685256B"/>
    <w:rsid w:val="1685940E"/>
    <w:rsid w:val="16869A70"/>
    <w:rsid w:val="1687440B"/>
    <w:rsid w:val="168BB9C7"/>
    <w:rsid w:val="168DE4D5"/>
    <w:rsid w:val="16900BF7"/>
    <w:rsid w:val="1691D80C"/>
    <w:rsid w:val="169379EB"/>
    <w:rsid w:val="1699BB1C"/>
    <w:rsid w:val="169A99F2"/>
    <w:rsid w:val="169AC61D"/>
    <w:rsid w:val="169C5152"/>
    <w:rsid w:val="169C7D07"/>
    <w:rsid w:val="16A08752"/>
    <w:rsid w:val="16A2956E"/>
    <w:rsid w:val="16A5DFBF"/>
    <w:rsid w:val="16A75DB9"/>
    <w:rsid w:val="16AA4216"/>
    <w:rsid w:val="16AA6336"/>
    <w:rsid w:val="16AA7E21"/>
    <w:rsid w:val="16AD2CF3"/>
    <w:rsid w:val="16AE18F3"/>
    <w:rsid w:val="16AEADD4"/>
    <w:rsid w:val="16B45EED"/>
    <w:rsid w:val="16B5A68E"/>
    <w:rsid w:val="16B86EFC"/>
    <w:rsid w:val="16C1E505"/>
    <w:rsid w:val="16C97977"/>
    <w:rsid w:val="16CD351B"/>
    <w:rsid w:val="16CD3D0E"/>
    <w:rsid w:val="16CF80BD"/>
    <w:rsid w:val="16D5367E"/>
    <w:rsid w:val="16D629CD"/>
    <w:rsid w:val="16D8C163"/>
    <w:rsid w:val="16D97B57"/>
    <w:rsid w:val="16DA2AA0"/>
    <w:rsid w:val="16DD0012"/>
    <w:rsid w:val="16E1068C"/>
    <w:rsid w:val="16E1896E"/>
    <w:rsid w:val="16E3360B"/>
    <w:rsid w:val="16E83B34"/>
    <w:rsid w:val="16EDBD1E"/>
    <w:rsid w:val="16EDD4C7"/>
    <w:rsid w:val="16F02796"/>
    <w:rsid w:val="16F195AD"/>
    <w:rsid w:val="16F352FD"/>
    <w:rsid w:val="16F40D5A"/>
    <w:rsid w:val="16F59876"/>
    <w:rsid w:val="16F63188"/>
    <w:rsid w:val="16F80E62"/>
    <w:rsid w:val="17027272"/>
    <w:rsid w:val="170566E0"/>
    <w:rsid w:val="1705A0D8"/>
    <w:rsid w:val="17071486"/>
    <w:rsid w:val="1707E5E7"/>
    <w:rsid w:val="1709EDE9"/>
    <w:rsid w:val="170A268D"/>
    <w:rsid w:val="170A7575"/>
    <w:rsid w:val="1710E316"/>
    <w:rsid w:val="1711933C"/>
    <w:rsid w:val="1716F2F8"/>
    <w:rsid w:val="171AE4A2"/>
    <w:rsid w:val="171CA15B"/>
    <w:rsid w:val="17226454"/>
    <w:rsid w:val="1723D401"/>
    <w:rsid w:val="1727D929"/>
    <w:rsid w:val="1728990A"/>
    <w:rsid w:val="172A99DE"/>
    <w:rsid w:val="172B8DF0"/>
    <w:rsid w:val="17311679"/>
    <w:rsid w:val="17325EE5"/>
    <w:rsid w:val="17333194"/>
    <w:rsid w:val="17376297"/>
    <w:rsid w:val="1737DE19"/>
    <w:rsid w:val="17390185"/>
    <w:rsid w:val="173B6C0D"/>
    <w:rsid w:val="173DEFC0"/>
    <w:rsid w:val="173EE35A"/>
    <w:rsid w:val="173EF1D9"/>
    <w:rsid w:val="17404ACA"/>
    <w:rsid w:val="174432E8"/>
    <w:rsid w:val="174D09C1"/>
    <w:rsid w:val="17505E7E"/>
    <w:rsid w:val="17513E1B"/>
    <w:rsid w:val="17515DB0"/>
    <w:rsid w:val="1751D815"/>
    <w:rsid w:val="1752BA9F"/>
    <w:rsid w:val="1753F375"/>
    <w:rsid w:val="17549D38"/>
    <w:rsid w:val="17560D9F"/>
    <w:rsid w:val="175ACF04"/>
    <w:rsid w:val="175B7877"/>
    <w:rsid w:val="175BEC02"/>
    <w:rsid w:val="175D03CC"/>
    <w:rsid w:val="175FF10E"/>
    <w:rsid w:val="17600A50"/>
    <w:rsid w:val="1763D213"/>
    <w:rsid w:val="1767949F"/>
    <w:rsid w:val="176B38F5"/>
    <w:rsid w:val="176B8B7A"/>
    <w:rsid w:val="1775AB49"/>
    <w:rsid w:val="177969AE"/>
    <w:rsid w:val="177B41AD"/>
    <w:rsid w:val="177B6203"/>
    <w:rsid w:val="177D8595"/>
    <w:rsid w:val="177DFBE4"/>
    <w:rsid w:val="177EFDB0"/>
    <w:rsid w:val="1787D063"/>
    <w:rsid w:val="1788B389"/>
    <w:rsid w:val="178BA030"/>
    <w:rsid w:val="178CBCC7"/>
    <w:rsid w:val="17933E2B"/>
    <w:rsid w:val="1793FD80"/>
    <w:rsid w:val="17946A7D"/>
    <w:rsid w:val="17947D4E"/>
    <w:rsid w:val="17957CAB"/>
    <w:rsid w:val="1795FA97"/>
    <w:rsid w:val="179809C8"/>
    <w:rsid w:val="179B21C6"/>
    <w:rsid w:val="179E7F19"/>
    <w:rsid w:val="17A1DBE6"/>
    <w:rsid w:val="17A450C7"/>
    <w:rsid w:val="17A80CB0"/>
    <w:rsid w:val="17AFFD7B"/>
    <w:rsid w:val="17B057E3"/>
    <w:rsid w:val="17B2F52B"/>
    <w:rsid w:val="17B4F011"/>
    <w:rsid w:val="17B54A12"/>
    <w:rsid w:val="17B59B40"/>
    <w:rsid w:val="17B7D700"/>
    <w:rsid w:val="17BC35A5"/>
    <w:rsid w:val="17BDD870"/>
    <w:rsid w:val="17C625A5"/>
    <w:rsid w:val="17C6FFC6"/>
    <w:rsid w:val="17C8A04C"/>
    <w:rsid w:val="17CFF058"/>
    <w:rsid w:val="17CFF9E3"/>
    <w:rsid w:val="17D045E6"/>
    <w:rsid w:val="17D04697"/>
    <w:rsid w:val="17D31CF2"/>
    <w:rsid w:val="17D768E9"/>
    <w:rsid w:val="17DA5725"/>
    <w:rsid w:val="17DAC460"/>
    <w:rsid w:val="17DDC54F"/>
    <w:rsid w:val="17DE7796"/>
    <w:rsid w:val="17E0C642"/>
    <w:rsid w:val="17E47EFC"/>
    <w:rsid w:val="17E487A9"/>
    <w:rsid w:val="17E59B30"/>
    <w:rsid w:val="17ECD68B"/>
    <w:rsid w:val="17EE4581"/>
    <w:rsid w:val="17F3384A"/>
    <w:rsid w:val="17F3981A"/>
    <w:rsid w:val="17F861AC"/>
    <w:rsid w:val="17F8F185"/>
    <w:rsid w:val="17FC8397"/>
    <w:rsid w:val="17FD1CB8"/>
    <w:rsid w:val="17FDECD1"/>
    <w:rsid w:val="17FE53C7"/>
    <w:rsid w:val="18010F49"/>
    <w:rsid w:val="18020642"/>
    <w:rsid w:val="180380E0"/>
    <w:rsid w:val="1803B623"/>
    <w:rsid w:val="1807AA27"/>
    <w:rsid w:val="180959ED"/>
    <w:rsid w:val="180E162E"/>
    <w:rsid w:val="180FEA90"/>
    <w:rsid w:val="1811ED22"/>
    <w:rsid w:val="18147F46"/>
    <w:rsid w:val="18183A13"/>
    <w:rsid w:val="18189B48"/>
    <w:rsid w:val="181F7FCB"/>
    <w:rsid w:val="182059F2"/>
    <w:rsid w:val="18249F1B"/>
    <w:rsid w:val="182D1779"/>
    <w:rsid w:val="182D8555"/>
    <w:rsid w:val="182D9352"/>
    <w:rsid w:val="182F2C59"/>
    <w:rsid w:val="1830BCA3"/>
    <w:rsid w:val="18317B20"/>
    <w:rsid w:val="1834B9A4"/>
    <w:rsid w:val="1835B42E"/>
    <w:rsid w:val="183676E8"/>
    <w:rsid w:val="1838FFA4"/>
    <w:rsid w:val="183A2157"/>
    <w:rsid w:val="183E3614"/>
    <w:rsid w:val="18401761"/>
    <w:rsid w:val="1844B6B7"/>
    <w:rsid w:val="18477B54"/>
    <w:rsid w:val="1847E166"/>
    <w:rsid w:val="1848A0E8"/>
    <w:rsid w:val="1849E954"/>
    <w:rsid w:val="184B7DA4"/>
    <w:rsid w:val="184EA206"/>
    <w:rsid w:val="184F15BC"/>
    <w:rsid w:val="1853CE79"/>
    <w:rsid w:val="1855B6A0"/>
    <w:rsid w:val="18568E57"/>
    <w:rsid w:val="1857151B"/>
    <w:rsid w:val="185A00C3"/>
    <w:rsid w:val="185B3E15"/>
    <w:rsid w:val="185B9BD3"/>
    <w:rsid w:val="185D914C"/>
    <w:rsid w:val="185F4367"/>
    <w:rsid w:val="185FAEB7"/>
    <w:rsid w:val="185FD43F"/>
    <w:rsid w:val="18611038"/>
    <w:rsid w:val="18623C60"/>
    <w:rsid w:val="18653E93"/>
    <w:rsid w:val="18671048"/>
    <w:rsid w:val="18691816"/>
    <w:rsid w:val="186AF834"/>
    <w:rsid w:val="186B6651"/>
    <w:rsid w:val="186CFCEB"/>
    <w:rsid w:val="186ED1BA"/>
    <w:rsid w:val="187342D3"/>
    <w:rsid w:val="1879099A"/>
    <w:rsid w:val="18793199"/>
    <w:rsid w:val="187B2233"/>
    <w:rsid w:val="187B78EB"/>
    <w:rsid w:val="187C4084"/>
    <w:rsid w:val="1880ED5E"/>
    <w:rsid w:val="188331B5"/>
    <w:rsid w:val="1883C9B7"/>
    <w:rsid w:val="1884B9EC"/>
    <w:rsid w:val="1886CE87"/>
    <w:rsid w:val="1887A788"/>
    <w:rsid w:val="1887D506"/>
    <w:rsid w:val="188834AE"/>
    <w:rsid w:val="18895EE2"/>
    <w:rsid w:val="1889F21B"/>
    <w:rsid w:val="188FD66D"/>
    <w:rsid w:val="18900ABA"/>
    <w:rsid w:val="18917875"/>
    <w:rsid w:val="1891F520"/>
    <w:rsid w:val="1894131B"/>
    <w:rsid w:val="1895D446"/>
    <w:rsid w:val="1898791B"/>
    <w:rsid w:val="189BA21E"/>
    <w:rsid w:val="189F8C2D"/>
    <w:rsid w:val="18A15948"/>
    <w:rsid w:val="18A2AA96"/>
    <w:rsid w:val="18A3E6DA"/>
    <w:rsid w:val="18A7CD66"/>
    <w:rsid w:val="18B338FC"/>
    <w:rsid w:val="18B79B2E"/>
    <w:rsid w:val="18B84944"/>
    <w:rsid w:val="18B8B7D2"/>
    <w:rsid w:val="18BC2A87"/>
    <w:rsid w:val="18BC85B9"/>
    <w:rsid w:val="18C1AF3C"/>
    <w:rsid w:val="18C4EE79"/>
    <w:rsid w:val="18C6F1E5"/>
    <w:rsid w:val="18C95186"/>
    <w:rsid w:val="18CA47FA"/>
    <w:rsid w:val="18CD0633"/>
    <w:rsid w:val="18CD6DEA"/>
    <w:rsid w:val="18CD7C93"/>
    <w:rsid w:val="18D54AF9"/>
    <w:rsid w:val="18DACF8A"/>
    <w:rsid w:val="18DAD83E"/>
    <w:rsid w:val="18DB3C9B"/>
    <w:rsid w:val="18DC52DE"/>
    <w:rsid w:val="18E23B8B"/>
    <w:rsid w:val="18E3E780"/>
    <w:rsid w:val="18E4924D"/>
    <w:rsid w:val="18E9273B"/>
    <w:rsid w:val="18EA7ED1"/>
    <w:rsid w:val="18EC2CB0"/>
    <w:rsid w:val="18ED3ECF"/>
    <w:rsid w:val="18EE61CE"/>
    <w:rsid w:val="18EEC76E"/>
    <w:rsid w:val="18F3B94F"/>
    <w:rsid w:val="18F458A9"/>
    <w:rsid w:val="18F56C9E"/>
    <w:rsid w:val="18F82E4F"/>
    <w:rsid w:val="18F98368"/>
    <w:rsid w:val="18FCC78F"/>
    <w:rsid w:val="18FDE402"/>
    <w:rsid w:val="18FFC022"/>
    <w:rsid w:val="1903D055"/>
    <w:rsid w:val="190505AA"/>
    <w:rsid w:val="1906CFC3"/>
    <w:rsid w:val="1908CAB9"/>
    <w:rsid w:val="190A744B"/>
    <w:rsid w:val="190CF330"/>
    <w:rsid w:val="190D5F74"/>
    <w:rsid w:val="190F8BD3"/>
    <w:rsid w:val="1915088B"/>
    <w:rsid w:val="19169AB0"/>
    <w:rsid w:val="19187A4F"/>
    <w:rsid w:val="192079FB"/>
    <w:rsid w:val="19211C32"/>
    <w:rsid w:val="19222C8C"/>
    <w:rsid w:val="192975D1"/>
    <w:rsid w:val="192B2872"/>
    <w:rsid w:val="192B8C1A"/>
    <w:rsid w:val="192BF383"/>
    <w:rsid w:val="192CDA21"/>
    <w:rsid w:val="192D0B5A"/>
    <w:rsid w:val="192FD585"/>
    <w:rsid w:val="1930B9F0"/>
    <w:rsid w:val="1931E097"/>
    <w:rsid w:val="19320918"/>
    <w:rsid w:val="1933564A"/>
    <w:rsid w:val="1938B153"/>
    <w:rsid w:val="1939349D"/>
    <w:rsid w:val="193A1658"/>
    <w:rsid w:val="193BC8F6"/>
    <w:rsid w:val="193D4CB3"/>
    <w:rsid w:val="193F6E82"/>
    <w:rsid w:val="1944636C"/>
    <w:rsid w:val="194525F7"/>
    <w:rsid w:val="19457A87"/>
    <w:rsid w:val="194BA9AC"/>
    <w:rsid w:val="194F5C64"/>
    <w:rsid w:val="19510BC6"/>
    <w:rsid w:val="1951252E"/>
    <w:rsid w:val="19514CD7"/>
    <w:rsid w:val="195873A5"/>
    <w:rsid w:val="195B3AAE"/>
    <w:rsid w:val="195D9DA3"/>
    <w:rsid w:val="1961370E"/>
    <w:rsid w:val="196515D0"/>
    <w:rsid w:val="19657634"/>
    <w:rsid w:val="1966FE47"/>
    <w:rsid w:val="1967B213"/>
    <w:rsid w:val="19698236"/>
    <w:rsid w:val="196A2FD6"/>
    <w:rsid w:val="196AB5F6"/>
    <w:rsid w:val="196BB98B"/>
    <w:rsid w:val="196C80C9"/>
    <w:rsid w:val="196F1EA7"/>
    <w:rsid w:val="1972E984"/>
    <w:rsid w:val="19735546"/>
    <w:rsid w:val="19739E85"/>
    <w:rsid w:val="19745ABC"/>
    <w:rsid w:val="1975689F"/>
    <w:rsid w:val="197B7456"/>
    <w:rsid w:val="197D3D53"/>
    <w:rsid w:val="197FD97A"/>
    <w:rsid w:val="19803F61"/>
    <w:rsid w:val="19893E94"/>
    <w:rsid w:val="198AC1B0"/>
    <w:rsid w:val="198B1B43"/>
    <w:rsid w:val="198B2968"/>
    <w:rsid w:val="198F8D0F"/>
    <w:rsid w:val="1990A5B0"/>
    <w:rsid w:val="1991D447"/>
    <w:rsid w:val="19925947"/>
    <w:rsid w:val="199597FA"/>
    <w:rsid w:val="19961D20"/>
    <w:rsid w:val="199D2675"/>
    <w:rsid w:val="199F3EDD"/>
    <w:rsid w:val="199FA82C"/>
    <w:rsid w:val="19A15230"/>
    <w:rsid w:val="19A3D551"/>
    <w:rsid w:val="19A6EBFA"/>
    <w:rsid w:val="19A9ACA1"/>
    <w:rsid w:val="19A9E807"/>
    <w:rsid w:val="19AC28EF"/>
    <w:rsid w:val="19AD0200"/>
    <w:rsid w:val="19B2CAB4"/>
    <w:rsid w:val="19B417B6"/>
    <w:rsid w:val="19B424B4"/>
    <w:rsid w:val="19B7AFAD"/>
    <w:rsid w:val="19B8355E"/>
    <w:rsid w:val="19BC73E9"/>
    <w:rsid w:val="19BCC124"/>
    <w:rsid w:val="19C072DF"/>
    <w:rsid w:val="19C552EC"/>
    <w:rsid w:val="19C68B7C"/>
    <w:rsid w:val="19CDCD37"/>
    <w:rsid w:val="19D01818"/>
    <w:rsid w:val="19D12A07"/>
    <w:rsid w:val="19D1D2C9"/>
    <w:rsid w:val="19D2A1D8"/>
    <w:rsid w:val="19D4A60C"/>
    <w:rsid w:val="19D5ED49"/>
    <w:rsid w:val="19D89F8A"/>
    <w:rsid w:val="19DB5956"/>
    <w:rsid w:val="19DC0ED2"/>
    <w:rsid w:val="19E0574A"/>
    <w:rsid w:val="19E1F79F"/>
    <w:rsid w:val="19E918C4"/>
    <w:rsid w:val="19E99A8C"/>
    <w:rsid w:val="19E9D73B"/>
    <w:rsid w:val="19EBF1F7"/>
    <w:rsid w:val="19EE4D36"/>
    <w:rsid w:val="19EE6236"/>
    <w:rsid w:val="19F43931"/>
    <w:rsid w:val="19F45DDF"/>
    <w:rsid w:val="19F67CA3"/>
    <w:rsid w:val="19F7E372"/>
    <w:rsid w:val="19F80364"/>
    <w:rsid w:val="19F80820"/>
    <w:rsid w:val="19FAA878"/>
    <w:rsid w:val="19FDA82B"/>
    <w:rsid w:val="19FE2B0E"/>
    <w:rsid w:val="19FF1E03"/>
    <w:rsid w:val="19FFCDD4"/>
    <w:rsid w:val="19FFFD00"/>
    <w:rsid w:val="1A01025A"/>
    <w:rsid w:val="1A049CF1"/>
    <w:rsid w:val="1A0AF858"/>
    <w:rsid w:val="1A0B0B66"/>
    <w:rsid w:val="1A0D0E7C"/>
    <w:rsid w:val="1A0FC79A"/>
    <w:rsid w:val="1A1415B5"/>
    <w:rsid w:val="1A15D7EA"/>
    <w:rsid w:val="1A169771"/>
    <w:rsid w:val="1A1727C9"/>
    <w:rsid w:val="1A180E1A"/>
    <w:rsid w:val="1A1AAE78"/>
    <w:rsid w:val="1A1AF241"/>
    <w:rsid w:val="1A1BFF4F"/>
    <w:rsid w:val="1A22C2B3"/>
    <w:rsid w:val="1A23870A"/>
    <w:rsid w:val="1A241875"/>
    <w:rsid w:val="1A245C4F"/>
    <w:rsid w:val="1A270E7C"/>
    <w:rsid w:val="1A2BC42A"/>
    <w:rsid w:val="1A2C0EF0"/>
    <w:rsid w:val="1A2F3906"/>
    <w:rsid w:val="1A2FAC3F"/>
    <w:rsid w:val="1A37138A"/>
    <w:rsid w:val="1A388A32"/>
    <w:rsid w:val="1A3C2F46"/>
    <w:rsid w:val="1A3D395D"/>
    <w:rsid w:val="1A40AE90"/>
    <w:rsid w:val="1A4547BF"/>
    <w:rsid w:val="1A47A780"/>
    <w:rsid w:val="1A481055"/>
    <w:rsid w:val="1A4E9385"/>
    <w:rsid w:val="1A4F5A24"/>
    <w:rsid w:val="1A4F9818"/>
    <w:rsid w:val="1A521734"/>
    <w:rsid w:val="1A592FB7"/>
    <w:rsid w:val="1A59E62B"/>
    <w:rsid w:val="1A5A5E82"/>
    <w:rsid w:val="1A5B3DA8"/>
    <w:rsid w:val="1A5C2271"/>
    <w:rsid w:val="1A5C464F"/>
    <w:rsid w:val="1A5E7E4A"/>
    <w:rsid w:val="1A618A16"/>
    <w:rsid w:val="1A63EEFE"/>
    <w:rsid w:val="1A69EA8A"/>
    <w:rsid w:val="1A6AAFCE"/>
    <w:rsid w:val="1A6D521C"/>
    <w:rsid w:val="1A6D80E3"/>
    <w:rsid w:val="1A729668"/>
    <w:rsid w:val="1A74918D"/>
    <w:rsid w:val="1A7D3D5F"/>
    <w:rsid w:val="1A7F5FFC"/>
    <w:rsid w:val="1A7F8C3C"/>
    <w:rsid w:val="1A7FDB52"/>
    <w:rsid w:val="1A830BA5"/>
    <w:rsid w:val="1A832AAD"/>
    <w:rsid w:val="1A8A4D89"/>
    <w:rsid w:val="1A8CD5F3"/>
    <w:rsid w:val="1A8FBA4E"/>
    <w:rsid w:val="1A9011A6"/>
    <w:rsid w:val="1A959767"/>
    <w:rsid w:val="1A98426A"/>
    <w:rsid w:val="1A9975BA"/>
    <w:rsid w:val="1A9A1202"/>
    <w:rsid w:val="1A9D20F6"/>
    <w:rsid w:val="1AA0FC34"/>
    <w:rsid w:val="1AA1221E"/>
    <w:rsid w:val="1AA178A1"/>
    <w:rsid w:val="1AA203E9"/>
    <w:rsid w:val="1AA22B70"/>
    <w:rsid w:val="1AA314BA"/>
    <w:rsid w:val="1AA7E609"/>
    <w:rsid w:val="1AAB9F94"/>
    <w:rsid w:val="1AAD20CE"/>
    <w:rsid w:val="1AAF5E4A"/>
    <w:rsid w:val="1AB2C692"/>
    <w:rsid w:val="1AB40D89"/>
    <w:rsid w:val="1AB59965"/>
    <w:rsid w:val="1AB5E88A"/>
    <w:rsid w:val="1AB647CF"/>
    <w:rsid w:val="1AB7232E"/>
    <w:rsid w:val="1AB9F748"/>
    <w:rsid w:val="1AC0D2F7"/>
    <w:rsid w:val="1AC1DB5C"/>
    <w:rsid w:val="1AC1EDD4"/>
    <w:rsid w:val="1AC31C8A"/>
    <w:rsid w:val="1AC641E3"/>
    <w:rsid w:val="1AC64E54"/>
    <w:rsid w:val="1AC8E0B7"/>
    <w:rsid w:val="1ACBE68D"/>
    <w:rsid w:val="1ACF5664"/>
    <w:rsid w:val="1AD08E1E"/>
    <w:rsid w:val="1AD18651"/>
    <w:rsid w:val="1AD18B9A"/>
    <w:rsid w:val="1AD451FE"/>
    <w:rsid w:val="1AD6A9AD"/>
    <w:rsid w:val="1AD7D127"/>
    <w:rsid w:val="1AD9A991"/>
    <w:rsid w:val="1ADFDDBA"/>
    <w:rsid w:val="1AE47E1B"/>
    <w:rsid w:val="1AE65489"/>
    <w:rsid w:val="1AE77A0D"/>
    <w:rsid w:val="1AE8583D"/>
    <w:rsid w:val="1AE98F71"/>
    <w:rsid w:val="1AEA79C0"/>
    <w:rsid w:val="1AF1AF60"/>
    <w:rsid w:val="1AF600A1"/>
    <w:rsid w:val="1AF65277"/>
    <w:rsid w:val="1AF96DC1"/>
    <w:rsid w:val="1AFD7C4B"/>
    <w:rsid w:val="1AFE318B"/>
    <w:rsid w:val="1AFE3A53"/>
    <w:rsid w:val="1B013784"/>
    <w:rsid w:val="1B02005D"/>
    <w:rsid w:val="1B0534FC"/>
    <w:rsid w:val="1B0954D5"/>
    <w:rsid w:val="1B101315"/>
    <w:rsid w:val="1B1AD41C"/>
    <w:rsid w:val="1B1FD9F5"/>
    <w:rsid w:val="1B2138A5"/>
    <w:rsid w:val="1B21D36D"/>
    <w:rsid w:val="1B229005"/>
    <w:rsid w:val="1B2331A0"/>
    <w:rsid w:val="1B252C99"/>
    <w:rsid w:val="1B28AEDB"/>
    <w:rsid w:val="1B2903CB"/>
    <w:rsid w:val="1B298556"/>
    <w:rsid w:val="1B29E82B"/>
    <w:rsid w:val="1B2A36D3"/>
    <w:rsid w:val="1B2B050E"/>
    <w:rsid w:val="1B2CB489"/>
    <w:rsid w:val="1B307245"/>
    <w:rsid w:val="1B30D539"/>
    <w:rsid w:val="1B31BBB2"/>
    <w:rsid w:val="1B32F471"/>
    <w:rsid w:val="1B33D9F0"/>
    <w:rsid w:val="1B35096B"/>
    <w:rsid w:val="1B3557C1"/>
    <w:rsid w:val="1B375CEE"/>
    <w:rsid w:val="1B39ACB3"/>
    <w:rsid w:val="1B3AC753"/>
    <w:rsid w:val="1B3B179A"/>
    <w:rsid w:val="1B3B3FC7"/>
    <w:rsid w:val="1B3B788D"/>
    <w:rsid w:val="1B3CA145"/>
    <w:rsid w:val="1B3F315F"/>
    <w:rsid w:val="1B40E5C2"/>
    <w:rsid w:val="1B4956DA"/>
    <w:rsid w:val="1B49A28B"/>
    <w:rsid w:val="1B49AF57"/>
    <w:rsid w:val="1B4A0D94"/>
    <w:rsid w:val="1B4B894A"/>
    <w:rsid w:val="1B50D0FF"/>
    <w:rsid w:val="1B58444A"/>
    <w:rsid w:val="1B5A3B72"/>
    <w:rsid w:val="1B5A60A5"/>
    <w:rsid w:val="1B5D4BEC"/>
    <w:rsid w:val="1B5D984F"/>
    <w:rsid w:val="1B63EDBF"/>
    <w:rsid w:val="1B658411"/>
    <w:rsid w:val="1B662971"/>
    <w:rsid w:val="1B67087D"/>
    <w:rsid w:val="1B68502A"/>
    <w:rsid w:val="1B6A2500"/>
    <w:rsid w:val="1B7369F5"/>
    <w:rsid w:val="1B751069"/>
    <w:rsid w:val="1B769BAD"/>
    <w:rsid w:val="1B783CD9"/>
    <w:rsid w:val="1B7F3543"/>
    <w:rsid w:val="1B7FA533"/>
    <w:rsid w:val="1B805823"/>
    <w:rsid w:val="1B80EE5F"/>
    <w:rsid w:val="1B852D1E"/>
    <w:rsid w:val="1B87CB90"/>
    <w:rsid w:val="1B8A89FA"/>
    <w:rsid w:val="1B8E2E84"/>
    <w:rsid w:val="1B8E38C6"/>
    <w:rsid w:val="1B8F4C89"/>
    <w:rsid w:val="1B8FF8FE"/>
    <w:rsid w:val="1B912BE9"/>
    <w:rsid w:val="1B91DA43"/>
    <w:rsid w:val="1B9222D8"/>
    <w:rsid w:val="1B92264F"/>
    <w:rsid w:val="1B94101C"/>
    <w:rsid w:val="1B961231"/>
    <w:rsid w:val="1B9969FB"/>
    <w:rsid w:val="1B9B6E9C"/>
    <w:rsid w:val="1B9DD605"/>
    <w:rsid w:val="1B9E5D36"/>
    <w:rsid w:val="1B9F0A4D"/>
    <w:rsid w:val="1BA0787C"/>
    <w:rsid w:val="1BA15D08"/>
    <w:rsid w:val="1BA44AE9"/>
    <w:rsid w:val="1BA53DDB"/>
    <w:rsid w:val="1BA65689"/>
    <w:rsid w:val="1BA6B582"/>
    <w:rsid w:val="1BA9730E"/>
    <w:rsid w:val="1BA9EE35"/>
    <w:rsid w:val="1BA9F496"/>
    <w:rsid w:val="1BAB36B5"/>
    <w:rsid w:val="1BAD89E7"/>
    <w:rsid w:val="1BADFAEF"/>
    <w:rsid w:val="1BAF680A"/>
    <w:rsid w:val="1BB0D958"/>
    <w:rsid w:val="1BB29B4E"/>
    <w:rsid w:val="1BB4F1ED"/>
    <w:rsid w:val="1BB5680F"/>
    <w:rsid w:val="1BB64DA4"/>
    <w:rsid w:val="1BB8D8D3"/>
    <w:rsid w:val="1BB9A9FD"/>
    <w:rsid w:val="1BBA6700"/>
    <w:rsid w:val="1BBAA561"/>
    <w:rsid w:val="1BBBCF59"/>
    <w:rsid w:val="1BBC486F"/>
    <w:rsid w:val="1BBFB1E2"/>
    <w:rsid w:val="1BC98AB9"/>
    <w:rsid w:val="1BCBFFE4"/>
    <w:rsid w:val="1BCCF343"/>
    <w:rsid w:val="1BCFD2E9"/>
    <w:rsid w:val="1BD2C6D8"/>
    <w:rsid w:val="1BD31488"/>
    <w:rsid w:val="1BD33B4D"/>
    <w:rsid w:val="1BD41FE7"/>
    <w:rsid w:val="1BD484AC"/>
    <w:rsid w:val="1BD49D5A"/>
    <w:rsid w:val="1BD7AC42"/>
    <w:rsid w:val="1BDDE7A0"/>
    <w:rsid w:val="1BDEE161"/>
    <w:rsid w:val="1BDEE946"/>
    <w:rsid w:val="1BE05512"/>
    <w:rsid w:val="1BE9F0A0"/>
    <w:rsid w:val="1BEA7828"/>
    <w:rsid w:val="1BEDA22F"/>
    <w:rsid w:val="1BEECD4B"/>
    <w:rsid w:val="1BEFC5D6"/>
    <w:rsid w:val="1BF27A42"/>
    <w:rsid w:val="1BFBBE95"/>
    <w:rsid w:val="1BFEBDC2"/>
    <w:rsid w:val="1BFF6D8D"/>
    <w:rsid w:val="1C00EB08"/>
    <w:rsid w:val="1C040814"/>
    <w:rsid w:val="1C0CD1FC"/>
    <w:rsid w:val="1C0F79BC"/>
    <w:rsid w:val="1C0FA401"/>
    <w:rsid w:val="1C1951CB"/>
    <w:rsid w:val="1C19668E"/>
    <w:rsid w:val="1C1A79E4"/>
    <w:rsid w:val="1C206AE8"/>
    <w:rsid w:val="1C2291DF"/>
    <w:rsid w:val="1C242566"/>
    <w:rsid w:val="1C245F51"/>
    <w:rsid w:val="1C259407"/>
    <w:rsid w:val="1C2722D6"/>
    <w:rsid w:val="1C27A91E"/>
    <w:rsid w:val="1C28B10B"/>
    <w:rsid w:val="1C28C42B"/>
    <w:rsid w:val="1C28EB97"/>
    <w:rsid w:val="1C299547"/>
    <w:rsid w:val="1C2E0C48"/>
    <w:rsid w:val="1C31E55C"/>
    <w:rsid w:val="1C337CED"/>
    <w:rsid w:val="1C357648"/>
    <w:rsid w:val="1C3BCEEF"/>
    <w:rsid w:val="1C3BFC49"/>
    <w:rsid w:val="1C3C01BA"/>
    <w:rsid w:val="1C3F02B1"/>
    <w:rsid w:val="1C3F2007"/>
    <w:rsid w:val="1C408D33"/>
    <w:rsid w:val="1C44E489"/>
    <w:rsid w:val="1C475014"/>
    <w:rsid w:val="1C48EA43"/>
    <w:rsid w:val="1C492A54"/>
    <w:rsid w:val="1C499F3B"/>
    <w:rsid w:val="1C4BB7CB"/>
    <w:rsid w:val="1C4BCB17"/>
    <w:rsid w:val="1C4E05A2"/>
    <w:rsid w:val="1C50F995"/>
    <w:rsid w:val="1C51BC86"/>
    <w:rsid w:val="1C521830"/>
    <w:rsid w:val="1C54B86F"/>
    <w:rsid w:val="1C564915"/>
    <w:rsid w:val="1C594CA4"/>
    <w:rsid w:val="1C5BDD3F"/>
    <w:rsid w:val="1C5E390A"/>
    <w:rsid w:val="1C5F9FF4"/>
    <w:rsid w:val="1C61D539"/>
    <w:rsid w:val="1C62F210"/>
    <w:rsid w:val="1C6343D5"/>
    <w:rsid w:val="1C6551D8"/>
    <w:rsid w:val="1C660220"/>
    <w:rsid w:val="1C66F3D1"/>
    <w:rsid w:val="1C6B4BF1"/>
    <w:rsid w:val="1C6BE786"/>
    <w:rsid w:val="1C6C8E73"/>
    <w:rsid w:val="1C73D926"/>
    <w:rsid w:val="1C7937FD"/>
    <w:rsid w:val="1C7AAEC5"/>
    <w:rsid w:val="1C7C042E"/>
    <w:rsid w:val="1C7E4CA2"/>
    <w:rsid w:val="1C7E8F66"/>
    <w:rsid w:val="1C82548E"/>
    <w:rsid w:val="1C85CD57"/>
    <w:rsid w:val="1C871D06"/>
    <w:rsid w:val="1C874BB2"/>
    <w:rsid w:val="1C885BF1"/>
    <w:rsid w:val="1C88F514"/>
    <w:rsid w:val="1C8A06D2"/>
    <w:rsid w:val="1C8B1D6D"/>
    <w:rsid w:val="1C8F26FC"/>
    <w:rsid w:val="1C901DD9"/>
    <w:rsid w:val="1C93CF67"/>
    <w:rsid w:val="1C961D40"/>
    <w:rsid w:val="1C97F805"/>
    <w:rsid w:val="1C99DE16"/>
    <w:rsid w:val="1C9AC0CF"/>
    <w:rsid w:val="1C9D0995"/>
    <w:rsid w:val="1C9D118D"/>
    <w:rsid w:val="1CA025E1"/>
    <w:rsid w:val="1CA0F6EF"/>
    <w:rsid w:val="1CA0F8BD"/>
    <w:rsid w:val="1CA2C1B0"/>
    <w:rsid w:val="1CA5D06B"/>
    <w:rsid w:val="1CA60173"/>
    <w:rsid w:val="1CB2E248"/>
    <w:rsid w:val="1CB8C35F"/>
    <w:rsid w:val="1CBA9270"/>
    <w:rsid w:val="1CBABC22"/>
    <w:rsid w:val="1CBB1067"/>
    <w:rsid w:val="1CC17FBE"/>
    <w:rsid w:val="1CC2EC5C"/>
    <w:rsid w:val="1CC8CA77"/>
    <w:rsid w:val="1CCA12F9"/>
    <w:rsid w:val="1CCD0AF8"/>
    <w:rsid w:val="1CCE3FAB"/>
    <w:rsid w:val="1CCFBC34"/>
    <w:rsid w:val="1CD3F277"/>
    <w:rsid w:val="1CD3FC48"/>
    <w:rsid w:val="1CD4169A"/>
    <w:rsid w:val="1CD4C9C7"/>
    <w:rsid w:val="1CD5C181"/>
    <w:rsid w:val="1CD75A47"/>
    <w:rsid w:val="1CDAFC05"/>
    <w:rsid w:val="1CDC5B2B"/>
    <w:rsid w:val="1CDC5FDF"/>
    <w:rsid w:val="1CDD0E75"/>
    <w:rsid w:val="1CDD1D9F"/>
    <w:rsid w:val="1CDE2B65"/>
    <w:rsid w:val="1CDE70ED"/>
    <w:rsid w:val="1CE2F4E8"/>
    <w:rsid w:val="1CE525B1"/>
    <w:rsid w:val="1CE775F7"/>
    <w:rsid w:val="1CE9B072"/>
    <w:rsid w:val="1CE9B917"/>
    <w:rsid w:val="1CE9FA70"/>
    <w:rsid w:val="1CEB8610"/>
    <w:rsid w:val="1CEC91E8"/>
    <w:rsid w:val="1CECFFBA"/>
    <w:rsid w:val="1CF3A75C"/>
    <w:rsid w:val="1CF4ED9B"/>
    <w:rsid w:val="1CF90C53"/>
    <w:rsid w:val="1CFAEC83"/>
    <w:rsid w:val="1CFB3411"/>
    <w:rsid w:val="1CFDA49F"/>
    <w:rsid w:val="1CFFEF62"/>
    <w:rsid w:val="1D00C049"/>
    <w:rsid w:val="1D025BBA"/>
    <w:rsid w:val="1D05FB6F"/>
    <w:rsid w:val="1D0775B0"/>
    <w:rsid w:val="1D0C4A75"/>
    <w:rsid w:val="1D0CBC86"/>
    <w:rsid w:val="1D0CF0A4"/>
    <w:rsid w:val="1D0FACCE"/>
    <w:rsid w:val="1D100BFA"/>
    <w:rsid w:val="1D13CBA9"/>
    <w:rsid w:val="1D13E195"/>
    <w:rsid w:val="1D1A528F"/>
    <w:rsid w:val="1D1C08A9"/>
    <w:rsid w:val="1D1FFB1D"/>
    <w:rsid w:val="1D208E85"/>
    <w:rsid w:val="1D215343"/>
    <w:rsid w:val="1D25336D"/>
    <w:rsid w:val="1D2879B3"/>
    <w:rsid w:val="1D2E9BCE"/>
    <w:rsid w:val="1D2ECCDB"/>
    <w:rsid w:val="1D30E4B7"/>
    <w:rsid w:val="1D32782B"/>
    <w:rsid w:val="1D327BFE"/>
    <w:rsid w:val="1D37383F"/>
    <w:rsid w:val="1D376D49"/>
    <w:rsid w:val="1D37B99E"/>
    <w:rsid w:val="1D3841AA"/>
    <w:rsid w:val="1D3D2EC4"/>
    <w:rsid w:val="1D40E715"/>
    <w:rsid w:val="1D439F71"/>
    <w:rsid w:val="1D43F7BD"/>
    <w:rsid w:val="1D458406"/>
    <w:rsid w:val="1D480940"/>
    <w:rsid w:val="1D496C24"/>
    <w:rsid w:val="1D4A83FA"/>
    <w:rsid w:val="1D4C25B7"/>
    <w:rsid w:val="1D4C4C49"/>
    <w:rsid w:val="1D51C50C"/>
    <w:rsid w:val="1D522048"/>
    <w:rsid w:val="1D53A28C"/>
    <w:rsid w:val="1D557EF0"/>
    <w:rsid w:val="1D5CC380"/>
    <w:rsid w:val="1D5DAE48"/>
    <w:rsid w:val="1D5DDD93"/>
    <w:rsid w:val="1D5FD8BF"/>
    <w:rsid w:val="1D60BC3D"/>
    <w:rsid w:val="1D60EA39"/>
    <w:rsid w:val="1D63AE3C"/>
    <w:rsid w:val="1D680BFD"/>
    <w:rsid w:val="1D6916B7"/>
    <w:rsid w:val="1D6C74D3"/>
    <w:rsid w:val="1D6F706C"/>
    <w:rsid w:val="1D7772C3"/>
    <w:rsid w:val="1D79E8F7"/>
    <w:rsid w:val="1D7E0014"/>
    <w:rsid w:val="1D7E6C15"/>
    <w:rsid w:val="1D813E82"/>
    <w:rsid w:val="1D860AA6"/>
    <w:rsid w:val="1D8BDAA1"/>
    <w:rsid w:val="1D8FA00A"/>
    <w:rsid w:val="1D901445"/>
    <w:rsid w:val="1D9293EA"/>
    <w:rsid w:val="1D93A26B"/>
    <w:rsid w:val="1D97E6E5"/>
    <w:rsid w:val="1D9E9526"/>
    <w:rsid w:val="1DA0BAA2"/>
    <w:rsid w:val="1DA0F1E2"/>
    <w:rsid w:val="1DA3C609"/>
    <w:rsid w:val="1DA65295"/>
    <w:rsid w:val="1DA76C27"/>
    <w:rsid w:val="1DA83C0B"/>
    <w:rsid w:val="1DA892E5"/>
    <w:rsid w:val="1DA8D296"/>
    <w:rsid w:val="1DAAEDCA"/>
    <w:rsid w:val="1DAC1B42"/>
    <w:rsid w:val="1DAC3A93"/>
    <w:rsid w:val="1DADC848"/>
    <w:rsid w:val="1DB0FDF7"/>
    <w:rsid w:val="1DB1BEE7"/>
    <w:rsid w:val="1DB5C850"/>
    <w:rsid w:val="1DBA608C"/>
    <w:rsid w:val="1DBA8175"/>
    <w:rsid w:val="1DBAB290"/>
    <w:rsid w:val="1DBB1684"/>
    <w:rsid w:val="1DBCCD72"/>
    <w:rsid w:val="1DBE07F6"/>
    <w:rsid w:val="1DBF35F3"/>
    <w:rsid w:val="1DC6ECDB"/>
    <w:rsid w:val="1DC758C8"/>
    <w:rsid w:val="1DCBCD8D"/>
    <w:rsid w:val="1DCC4E3F"/>
    <w:rsid w:val="1DCF4D93"/>
    <w:rsid w:val="1DD0C6D1"/>
    <w:rsid w:val="1DD15525"/>
    <w:rsid w:val="1DD4E60F"/>
    <w:rsid w:val="1DE139DA"/>
    <w:rsid w:val="1DE1C3AF"/>
    <w:rsid w:val="1DE41FA6"/>
    <w:rsid w:val="1DE54A6E"/>
    <w:rsid w:val="1DE64224"/>
    <w:rsid w:val="1DE9F733"/>
    <w:rsid w:val="1DEAA387"/>
    <w:rsid w:val="1DEC3105"/>
    <w:rsid w:val="1DEF3AB2"/>
    <w:rsid w:val="1DF36116"/>
    <w:rsid w:val="1DF4F53E"/>
    <w:rsid w:val="1DF581F6"/>
    <w:rsid w:val="1DF6BCA9"/>
    <w:rsid w:val="1DFA5CF5"/>
    <w:rsid w:val="1E0180B5"/>
    <w:rsid w:val="1E03E940"/>
    <w:rsid w:val="1E046E42"/>
    <w:rsid w:val="1E063A91"/>
    <w:rsid w:val="1E0730A5"/>
    <w:rsid w:val="1E077287"/>
    <w:rsid w:val="1E0CE6DB"/>
    <w:rsid w:val="1E0F70C4"/>
    <w:rsid w:val="1E0FD8A5"/>
    <w:rsid w:val="1E1588EE"/>
    <w:rsid w:val="1E17BD3C"/>
    <w:rsid w:val="1E17F27D"/>
    <w:rsid w:val="1E1A942E"/>
    <w:rsid w:val="1E1DCCFA"/>
    <w:rsid w:val="1E1DDA3E"/>
    <w:rsid w:val="1E232DC7"/>
    <w:rsid w:val="1E2401FB"/>
    <w:rsid w:val="1E26BEB6"/>
    <w:rsid w:val="1E29D3C6"/>
    <w:rsid w:val="1E2C7F17"/>
    <w:rsid w:val="1E2F1A16"/>
    <w:rsid w:val="1E30612A"/>
    <w:rsid w:val="1E30AB6B"/>
    <w:rsid w:val="1E31F219"/>
    <w:rsid w:val="1E32A6BD"/>
    <w:rsid w:val="1E3311CB"/>
    <w:rsid w:val="1E350128"/>
    <w:rsid w:val="1E351D0D"/>
    <w:rsid w:val="1E399CBF"/>
    <w:rsid w:val="1E3EE0E4"/>
    <w:rsid w:val="1E41BF77"/>
    <w:rsid w:val="1E4275AD"/>
    <w:rsid w:val="1E42C601"/>
    <w:rsid w:val="1E43AEE1"/>
    <w:rsid w:val="1E469616"/>
    <w:rsid w:val="1E48C2DC"/>
    <w:rsid w:val="1E4D4691"/>
    <w:rsid w:val="1E4DA85B"/>
    <w:rsid w:val="1E51AF11"/>
    <w:rsid w:val="1E52BDF1"/>
    <w:rsid w:val="1E532A4A"/>
    <w:rsid w:val="1E551E9F"/>
    <w:rsid w:val="1E562E28"/>
    <w:rsid w:val="1E565774"/>
    <w:rsid w:val="1E592D5F"/>
    <w:rsid w:val="1E5A499F"/>
    <w:rsid w:val="1E5A7078"/>
    <w:rsid w:val="1E5D563E"/>
    <w:rsid w:val="1E60E5F0"/>
    <w:rsid w:val="1E61254F"/>
    <w:rsid w:val="1E63667C"/>
    <w:rsid w:val="1E63CDF0"/>
    <w:rsid w:val="1E6567E4"/>
    <w:rsid w:val="1E671285"/>
    <w:rsid w:val="1E6D67F2"/>
    <w:rsid w:val="1E6DDB76"/>
    <w:rsid w:val="1E6DF828"/>
    <w:rsid w:val="1E6EC036"/>
    <w:rsid w:val="1E6FC3D4"/>
    <w:rsid w:val="1E71A2C2"/>
    <w:rsid w:val="1E728395"/>
    <w:rsid w:val="1E72FF59"/>
    <w:rsid w:val="1E737ED6"/>
    <w:rsid w:val="1E7442A8"/>
    <w:rsid w:val="1E76338D"/>
    <w:rsid w:val="1E7679AB"/>
    <w:rsid w:val="1E816EC1"/>
    <w:rsid w:val="1E830725"/>
    <w:rsid w:val="1E83A967"/>
    <w:rsid w:val="1E865C5C"/>
    <w:rsid w:val="1E870565"/>
    <w:rsid w:val="1E87123F"/>
    <w:rsid w:val="1E896305"/>
    <w:rsid w:val="1E899554"/>
    <w:rsid w:val="1E8A4E48"/>
    <w:rsid w:val="1E93728F"/>
    <w:rsid w:val="1E9523DB"/>
    <w:rsid w:val="1E99B357"/>
    <w:rsid w:val="1E9AA2D2"/>
    <w:rsid w:val="1E9FE6CF"/>
    <w:rsid w:val="1EA2683E"/>
    <w:rsid w:val="1EA5C73A"/>
    <w:rsid w:val="1EA73892"/>
    <w:rsid w:val="1EA860AB"/>
    <w:rsid w:val="1EAD3307"/>
    <w:rsid w:val="1EAD79CB"/>
    <w:rsid w:val="1EAD85C7"/>
    <w:rsid w:val="1EAECE73"/>
    <w:rsid w:val="1EB2F01B"/>
    <w:rsid w:val="1EB49EB1"/>
    <w:rsid w:val="1EB52C28"/>
    <w:rsid w:val="1EB6C86E"/>
    <w:rsid w:val="1EBBAADE"/>
    <w:rsid w:val="1EC180C6"/>
    <w:rsid w:val="1EC185AF"/>
    <w:rsid w:val="1EC1D48E"/>
    <w:rsid w:val="1EC375A9"/>
    <w:rsid w:val="1EC598A0"/>
    <w:rsid w:val="1EC5DB2F"/>
    <w:rsid w:val="1EC8E95A"/>
    <w:rsid w:val="1EC932CF"/>
    <w:rsid w:val="1ECE5466"/>
    <w:rsid w:val="1ED0C610"/>
    <w:rsid w:val="1ED3D1E1"/>
    <w:rsid w:val="1ED8F44C"/>
    <w:rsid w:val="1ED9EA00"/>
    <w:rsid w:val="1EDAB3F9"/>
    <w:rsid w:val="1EDE0681"/>
    <w:rsid w:val="1EDE47ED"/>
    <w:rsid w:val="1EDEFC31"/>
    <w:rsid w:val="1EE10555"/>
    <w:rsid w:val="1EE43975"/>
    <w:rsid w:val="1EE64B0B"/>
    <w:rsid w:val="1EE7C81E"/>
    <w:rsid w:val="1EE9C39D"/>
    <w:rsid w:val="1EEBD42B"/>
    <w:rsid w:val="1EF21F12"/>
    <w:rsid w:val="1EF31E15"/>
    <w:rsid w:val="1EF4B202"/>
    <w:rsid w:val="1EF9A8CB"/>
    <w:rsid w:val="1EF9CF78"/>
    <w:rsid w:val="1EFDA547"/>
    <w:rsid w:val="1EFFE388"/>
    <w:rsid w:val="1F00BB53"/>
    <w:rsid w:val="1F0380DF"/>
    <w:rsid w:val="1F0438DF"/>
    <w:rsid w:val="1F06CC15"/>
    <w:rsid w:val="1F07426F"/>
    <w:rsid w:val="1F0BE05A"/>
    <w:rsid w:val="1F0C5606"/>
    <w:rsid w:val="1F0E829C"/>
    <w:rsid w:val="1F0EAD54"/>
    <w:rsid w:val="1F0EB272"/>
    <w:rsid w:val="1F0ED0F9"/>
    <w:rsid w:val="1F10663C"/>
    <w:rsid w:val="1F146B24"/>
    <w:rsid w:val="1F18B850"/>
    <w:rsid w:val="1F1A2B64"/>
    <w:rsid w:val="1F1D4B65"/>
    <w:rsid w:val="1F1F3A16"/>
    <w:rsid w:val="1F1F4AA7"/>
    <w:rsid w:val="1F1F8797"/>
    <w:rsid w:val="1F21ABB8"/>
    <w:rsid w:val="1F234AE4"/>
    <w:rsid w:val="1F27C7DB"/>
    <w:rsid w:val="1F2A3DFB"/>
    <w:rsid w:val="1F2AB538"/>
    <w:rsid w:val="1F2B8380"/>
    <w:rsid w:val="1F3180A6"/>
    <w:rsid w:val="1F320394"/>
    <w:rsid w:val="1F331494"/>
    <w:rsid w:val="1F339862"/>
    <w:rsid w:val="1F382BB0"/>
    <w:rsid w:val="1F3A642F"/>
    <w:rsid w:val="1F3E6026"/>
    <w:rsid w:val="1F3FC994"/>
    <w:rsid w:val="1F402804"/>
    <w:rsid w:val="1F40B3D5"/>
    <w:rsid w:val="1F439C10"/>
    <w:rsid w:val="1F4610AA"/>
    <w:rsid w:val="1F47B91D"/>
    <w:rsid w:val="1F498633"/>
    <w:rsid w:val="1F49AF96"/>
    <w:rsid w:val="1F49F2F1"/>
    <w:rsid w:val="1F4BB37C"/>
    <w:rsid w:val="1F4D8B6B"/>
    <w:rsid w:val="1F4DBA21"/>
    <w:rsid w:val="1F4FB056"/>
    <w:rsid w:val="1F4FF695"/>
    <w:rsid w:val="1F534372"/>
    <w:rsid w:val="1F54CAFB"/>
    <w:rsid w:val="1F5612CA"/>
    <w:rsid w:val="1F587F9A"/>
    <w:rsid w:val="1F5ADB32"/>
    <w:rsid w:val="1F5BF842"/>
    <w:rsid w:val="1F5C2D95"/>
    <w:rsid w:val="1F624227"/>
    <w:rsid w:val="1F63E276"/>
    <w:rsid w:val="1F650AB9"/>
    <w:rsid w:val="1F67230A"/>
    <w:rsid w:val="1F6804C8"/>
    <w:rsid w:val="1F71600F"/>
    <w:rsid w:val="1F72030F"/>
    <w:rsid w:val="1F726B76"/>
    <w:rsid w:val="1F75DAAF"/>
    <w:rsid w:val="1F75DC1B"/>
    <w:rsid w:val="1F76299D"/>
    <w:rsid w:val="1F787E0B"/>
    <w:rsid w:val="1F7C00D1"/>
    <w:rsid w:val="1F8058C1"/>
    <w:rsid w:val="1F8222D2"/>
    <w:rsid w:val="1F8678E7"/>
    <w:rsid w:val="1F88CD94"/>
    <w:rsid w:val="1F90A44E"/>
    <w:rsid w:val="1F918DD9"/>
    <w:rsid w:val="1F926E4D"/>
    <w:rsid w:val="1F99C5D4"/>
    <w:rsid w:val="1F9AFF90"/>
    <w:rsid w:val="1F9C0967"/>
    <w:rsid w:val="1F9CAE6E"/>
    <w:rsid w:val="1FA16EE2"/>
    <w:rsid w:val="1FA2D570"/>
    <w:rsid w:val="1FA49D80"/>
    <w:rsid w:val="1FA5BBD0"/>
    <w:rsid w:val="1FA91E31"/>
    <w:rsid w:val="1FACE841"/>
    <w:rsid w:val="1FAEDA60"/>
    <w:rsid w:val="1FB0C676"/>
    <w:rsid w:val="1FB23522"/>
    <w:rsid w:val="1FB598AA"/>
    <w:rsid w:val="1FB82005"/>
    <w:rsid w:val="1FBABF39"/>
    <w:rsid w:val="1FBC314C"/>
    <w:rsid w:val="1FC02F9A"/>
    <w:rsid w:val="1FCA0A3B"/>
    <w:rsid w:val="1FCC8547"/>
    <w:rsid w:val="1FD62668"/>
    <w:rsid w:val="1FD8DF7D"/>
    <w:rsid w:val="1FDAE05B"/>
    <w:rsid w:val="1FE15E20"/>
    <w:rsid w:val="1FE2D9B6"/>
    <w:rsid w:val="1FE5E744"/>
    <w:rsid w:val="1FE703CD"/>
    <w:rsid w:val="1FE830D3"/>
    <w:rsid w:val="1FEC3296"/>
    <w:rsid w:val="1FEFF719"/>
    <w:rsid w:val="1FF49D8A"/>
    <w:rsid w:val="1FF5A873"/>
    <w:rsid w:val="1FF6081B"/>
    <w:rsid w:val="1FFE4184"/>
    <w:rsid w:val="20020B78"/>
    <w:rsid w:val="20029287"/>
    <w:rsid w:val="20029C69"/>
    <w:rsid w:val="20072ADE"/>
    <w:rsid w:val="2008C5B8"/>
    <w:rsid w:val="200D2EF4"/>
    <w:rsid w:val="200EDCE8"/>
    <w:rsid w:val="200F0D3E"/>
    <w:rsid w:val="201390B6"/>
    <w:rsid w:val="201720D0"/>
    <w:rsid w:val="20173DDD"/>
    <w:rsid w:val="2018A95D"/>
    <w:rsid w:val="201B3A3E"/>
    <w:rsid w:val="201B6AE7"/>
    <w:rsid w:val="201D1C0A"/>
    <w:rsid w:val="201F3737"/>
    <w:rsid w:val="2024577D"/>
    <w:rsid w:val="202A4DC7"/>
    <w:rsid w:val="202AF03C"/>
    <w:rsid w:val="202B0EC4"/>
    <w:rsid w:val="202C8638"/>
    <w:rsid w:val="202DFD4D"/>
    <w:rsid w:val="20352AAE"/>
    <w:rsid w:val="203583A8"/>
    <w:rsid w:val="20366F06"/>
    <w:rsid w:val="2036893C"/>
    <w:rsid w:val="203AF2C0"/>
    <w:rsid w:val="203F48B8"/>
    <w:rsid w:val="20407CF2"/>
    <w:rsid w:val="20427446"/>
    <w:rsid w:val="204308F3"/>
    <w:rsid w:val="2046EA8A"/>
    <w:rsid w:val="204854E2"/>
    <w:rsid w:val="204E156A"/>
    <w:rsid w:val="205253FC"/>
    <w:rsid w:val="20565275"/>
    <w:rsid w:val="2059021F"/>
    <w:rsid w:val="205B6EAC"/>
    <w:rsid w:val="205BFD9D"/>
    <w:rsid w:val="205D2609"/>
    <w:rsid w:val="205E3DCC"/>
    <w:rsid w:val="20641B3A"/>
    <w:rsid w:val="20676C67"/>
    <w:rsid w:val="2067A269"/>
    <w:rsid w:val="206BAF35"/>
    <w:rsid w:val="206C8CE4"/>
    <w:rsid w:val="2070B0F0"/>
    <w:rsid w:val="2071A6A3"/>
    <w:rsid w:val="20726810"/>
    <w:rsid w:val="2072BD3F"/>
    <w:rsid w:val="2074FBBC"/>
    <w:rsid w:val="2075B1CD"/>
    <w:rsid w:val="2075C6FA"/>
    <w:rsid w:val="20769869"/>
    <w:rsid w:val="2076D831"/>
    <w:rsid w:val="207887D7"/>
    <w:rsid w:val="207A4E24"/>
    <w:rsid w:val="207A5872"/>
    <w:rsid w:val="207E0B17"/>
    <w:rsid w:val="2083FFE0"/>
    <w:rsid w:val="2087A263"/>
    <w:rsid w:val="208977F3"/>
    <w:rsid w:val="2092E371"/>
    <w:rsid w:val="20949E8C"/>
    <w:rsid w:val="2095C169"/>
    <w:rsid w:val="209A489E"/>
    <w:rsid w:val="209A4C83"/>
    <w:rsid w:val="209AE037"/>
    <w:rsid w:val="209FEDFB"/>
    <w:rsid w:val="20A47B91"/>
    <w:rsid w:val="20A75C15"/>
    <w:rsid w:val="20A920DE"/>
    <w:rsid w:val="20A96F5E"/>
    <w:rsid w:val="20AF422D"/>
    <w:rsid w:val="20B12110"/>
    <w:rsid w:val="20B545E6"/>
    <w:rsid w:val="20B76252"/>
    <w:rsid w:val="20B7E78A"/>
    <w:rsid w:val="20B85A58"/>
    <w:rsid w:val="20B8B4CE"/>
    <w:rsid w:val="20BA4F6F"/>
    <w:rsid w:val="20BCD563"/>
    <w:rsid w:val="20BEE91D"/>
    <w:rsid w:val="20C7670E"/>
    <w:rsid w:val="20C84682"/>
    <w:rsid w:val="20CCF638"/>
    <w:rsid w:val="20D1AFA3"/>
    <w:rsid w:val="20D455A4"/>
    <w:rsid w:val="20D6ECF4"/>
    <w:rsid w:val="20DE2DDC"/>
    <w:rsid w:val="20E0E69E"/>
    <w:rsid w:val="20E1F2F7"/>
    <w:rsid w:val="20E3425C"/>
    <w:rsid w:val="20E667D3"/>
    <w:rsid w:val="20E909B3"/>
    <w:rsid w:val="20E98423"/>
    <w:rsid w:val="20EAC52B"/>
    <w:rsid w:val="20EBDA55"/>
    <w:rsid w:val="20ED726B"/>
    <w:rsid w:val="20EF08B1"/>
    <w:rsid w:val="20F11991"/>
    <w:rsid w:val="20F17CED"/>
    <w:rsid w:val="20FD32E2"/>
    <w:rsid w:val="2100DB1A"/>
    <w:rsid w:val="21020DEA"/>
    <w:rsid w:val="210412F2"/>
    <w:rsid w:val="2105C27F"/>
    <w:rsid w:val="210758D1"/>
    <w:rsid w:val="210AED16"/>
    <w:rsid w:val="211692E7"/>
    <w:rsid w:val="21183E61"/>
    <w:rsid w:val="2118D865"/>
    <w:rsid w:val="211BA057"/>
    <w:rsid w:val="211C005B"/>
    <w:rsid w:val="211D43AB"/>
    <w:rsid w:val="2121BEA8"/>
    <w:rsid w:val="21226E37"/>
    <w:rsid w:val="2127A313"/>
    <w:rsid w:val="212F35E4"/>
    <w:rsid w:val="2133B807"/>
    <w:rsid w:val="21343A40"/>
    <w:rsid w:val="213B93E4"/>
    <w:rsid w:val="21407777"/>
    <w:rsid w:val="214162B2"/>
    <w:rsid w:val="2141C6CE"/>
    <w:rsid w:val="214237B2"/>
    <w:rsid w:val="21424F38"/>
    <w:rsid w:val="2146A898"/>
    <w:rsid w:val="2146E706"/>
    <w:rsid w:val="21473495"/>
    <w:rsid w:val="2147B51A"/>
    <w:rsid w:val="2147CFBD"/>
    <w:rsid w:val="214A555A"/>
    <w:rsid w:val="214B0BEE"/>
    <w:rsid w:val="214D0077"/>
    <w:rsid w:val="214DB0D5"/>
    <w:rsid w:val="2152DA6C"/>
    <w:rsid w:val="2153726A"/>
    <w:rsid w:val="215384E1"/>
    <w:rsid w:val="2156C4F0"/>
    <w:rsid w:val="2158692D"/>
    <w:rsid w:val="21590A7B"/>
    <w:rsid w:val="215D5F59"/>
    <w:rsid w:val="215E117F"/>
    <w:rsid w:val="215FB404"/>
    <w:rsid w:val="2160E08E"/>
    <w:rsid w:val="2165DF55"/>
    <w:rsid w:val="2168B3E8"/>
    <w:rsid w:val="216AA753"/>
    <w:rsid w:val="216BFBAC"/>
    <w:rsid w:val="216F8979"/>
    <w:rsid w:val="21718ED0"/>
    <w:rsid w:val="2173B6DE"/>
    <w:rsid w:val="2175CE64"/>
    <w:rsid w:val="217AE564"/>
    <w:rsid w:val="217DC10B"/>
    <w:rsid w:val="2180A876"/>
    <w:rsid w:val="21831D97"/>
    <w:rsid w:val="2183495A"/>
    <w:rsid w:val="218C3285"/>
    <w:rsid w:val="218DF836"/>
    <w:rsid w:val="21921101"/>
    <w:rsid w:val="2196F74E"/>
    <w:rsid w:val="2199E814"/>
    <w:rsid w:val="219A88F9"/>
    <w:rsid w:val="219DAF7A"/>
    <w:rsid w:val="219F0751"/>
    <w:rsid w:val="219F3924"/>
    <w:rsid w:val="219FAD7B"/>
    <w:rsid w:val="21A1CAAC"/>
    <w:rsid w:val="21A3A236"/>
    <w:rsid w:val="21A9BB75"/>
    <w:rsid w:val="21AC4C48"/>
    <w:rsid w:val="21AF6FA7"/>
    <w:rsid w:val="21B32BAC"/>
    <w:rsid w:val="21B63EE6"/>
    <w:rsid w:val="21B7A138"/>
    <w:rsid w:val="21B9715A"/>
    <w:rsid w:val="21BC81C5"/>
    <w:rsid w:val="21C001FE"/>
    <w:rsid w:val="21C00A6C"/>
    <w:rsid w:val="21C06A9A"/>
    <w:rsid w:val="21C09039"/>
    <w:rsid w:val="21C11E68"/>
    <w:rsid w:val="21C4BCFE"/>
    <w:rsid w:val="21CE12F6"/>
    <w:rsid w:val="21D3B92B"/>
    <w:rsid w:val="21D55BA9"/>
    <w:rsid w:val="21D65AD1"/>
    <w:rsid w:val="21D7DE6F"/>
    <w:rsid w:val="21D991EE"/>
    <w:rsid w:val="21DB1308"/>
    <w:rsid w:val="21DB2811"/>
    <w:rsid w:val="21DBA7B5"/>
    <w:rsid w:val="21DDCBB1"/>
    <w:rsid w:val="21DE441E"/>
    <w:rsid w:val="21E0B57E"/>
    <w:rsid w:val="21E0BDDB"/>
    <w:rsid w:val="21E12083"/>
    <w:rsid w:val="21E17DD5"/>
    <w:rsid w:val="21E1A521"/>
    <w:rsid w:val="21E62D73"/>
    <w:rsid w:val="21EBAB88"/>
    <w:rsid w:val="21EC23B0"/>
    <w:rsid w:val="21EEE799"/>
    <w:rsid w:val="21EFCA93"/>
    <w:rsid w:val="21F8D001"/>
    <w:rsid w:val="21FB4C6D"/>
    <w:rsid w:val="21FC2661"/>
    <w:rsid w:val="21FE426A"/>
    <w:rsid w:val="22007D09"/>
    <w:rsid w:val="2200C8E0"/>
    <w:rsid w:val="22037D9F"/>
    <w:rsid w:val="220641B3"/>
    <w:rsid w:val="22064F78"/>
    <w:rsid w:val="22066961"/>
    <w:rsid w:val="2208ADB2"/>
    <w:rsid w:val="22092716"/>
    <w:rsid w:val="220A2FE6"/>
    <w:rsid w:val="220A52EC"/>
    <w:rsid w:val="220B308A"/>
    <w:rsid w:val="220C1B6A"/>
    <w:rsid w:val="220D7D2B"/>
    <w:rsid w:val="22101DC4"/>
    <w:rsid w:val="22109552"/>
    <w:rsid w:val="2210AD25"/>
    <w:rsid w:val="22172203"/>
    <w:rsid w:val="22178441"/>
    <w:rsid w:val="221891F3"/>
    <w:rsid w:val="222425B8"/>
    <w:rsid w:val="222A2EFF"/>
    <w:rsid w:val="222DD022"/>
    <w:rsid w:val="222E012D"/>
    <w:rsid w:val="222EF312"/>
    <w:rsid w:val="224174E3"/>
    <w:rsid w:val="2241AD02"/>
    <w:rsid w:val="22424D09"/>
    <w:rsid w:val="2242F529"/>
    <w:rsid w:val="22437AB7"/>
    <w:rsid w:val="2246F940"/>
    <w:rsid w:val="22478DB4"/>
    <w:rsid w:val="2247C0B0"/>
    <w:rsid w:val="2247C257"/>
    <w:rsid w:val="2249F928"/>
    <w:rsid w:val="224A51D7"/>
    <w:rsid w:val="224E7C41"/>
    <w:rsid w:val="2255606A"/>
    <w:rsid w:val="2255D2C6"/>
    <w:rsid w:val="2256767C"/>
    <w:rsid w:val="2257AB5C"/>
    <w:rsid w:val="22593A73"/>
    <w:rsid w:val="225AE3C0"/>
    <w:rsid w:val="225C1234"/>
    <w:rsid w:val="225C9BE7"/>
    <w:rsid w:val="225E80D8"/>
    <w:rsid w:val="225F683E"/>
    <w:rsid w:val="22615FCC"/>
    <w:rsid w:val="2261BDD7"/>
    <w:rsid w:val="2261DEBD"/>
    <w:rsid w:val="2263D42A"/>
    <w:rsid w:val="2266718D"/>
    <w:rsid w:val="226B10F1"/>
    <w:rsid w:val="226C1455"/>
    <w:rsid w:val="226C3C7B"/>
    <w:rsid w:val="226C996F"/>
    <w:rsid w:val="226F047B"/>
    <w:rsid w:val="226FAF32"/>
    <w:rsid w:val="226FDA42"/>
    <w:rsid w:val="227088CF"/>
    <w:rsid w:val="22734681"/>
    <w:rsid w:val="2276FE7F"/>
    <w:rsid w:val="2278AA46"/>
    <w:rsid w:val="227936D6"/>
    <w:rsid w:val="227D6485"/>
    <w:rsid w:val="227E6960"/>
    <w:rsid w:val="2284AC83"/>
    <w:rsid w:val="2288F79C"/>
    <w:rsid w:val="22898811"/>
    <w:rsid w:val="228B5AFC"/>
    <w:rsid w:val="228BAFE5"/>
    <w:rsid w:val="228F187A"/>
    <w:rsid w:val="229013BF"/>
    <w:rsid w:val="229441B6"/>
    <w:rsid w:val="229571A8"/>
    <w:rsid w:val="229591BC"/>
    <w:rsid w:val="2298D4EC"/>
    <w:rsid w:val="2299DDAB"/>
    <w:rsid w:val="229B3BF8"/>
    <w:rsid w:val="229B564F"/>
    <w:rsid w:val="229CD6CB"/>
    <w:rsid w:val="229D92DA"/>
    <w:rsid w:val="229DD4DE"/>
    <w:rsid w:val="229F6F38"/>
    <w:rsid w:val="22A0472C"/>
    <w:rsid w:val="22A05606"/>
    <w:rsid w:val="22A3D987"/>
    <w:rsid w:val="22A582E3"/>
    <w:rsid w:val="22AAB99F"/>
    <w:rsid w:val="22B0D850"/>
    <w:rsid w:val="22B48457"/>
    <w:rsid w:val="22B7BBBD"/>
    <w:rsid w:val="22BA11DD"/>
    <w:rsid w:val="22BB987D"/>
    <w:rsid w:val="22BEF8CF"/>
    <w:rsid w:val="22BFF2E3"/>
    <w:rsid w:val="22C40136"/>
    <w:rsid w:val="22CA613D"/>
    <w:rsid w:val="22CB04B3"/>
    <w:rsid w:val="22CF08CF"/>
    <w:rsid w:val="22D3059A"/>
    <w:rsid w:val="22D41EFB"/>
    <w:rsid w:val="22D843FE"/>
    <w:rsid w:val="22D91A21"/>
    <w:rsid w:val="22DD5F52"/>
    <w:rsid w:val="22E0E737"/>
    <w:rsid w:val="22E212E6"/>
    <w:rsid w:val="22E5C36C"/>
    <w:rsid w:val="22EA5B8E"/>
    <w:rsid w:val="22EB4182"/>
    <w:rsid w:val="22F2F9A4"/>
    <w:rsid w:val="22F82778"/>
    <w:rsid w:val="22F84AA4"/>
    <w:rsid w:val="22FA62BB"/>
    <w:rsid w:val="2301270C"/>
    <w:rsid w:val="2302E601"/>
    <w:rsid w:val="230432CA"/>
    <w:rsid w:val="2304B71A"/>
    <w:rsid w:val="2312CAAB"/>
    <w:rsid w:val="23146614"/>
    <w:rsid w:val="2315B286"/>
    <w:rsid w:val="231676A7"/>
    <w:rsid w:val="2319C79F"/>
    <w:rsid w:val="231A041F"/>
    <w:rsid w:val="231C48D8"/>
    <w:rsid w:val="231D1356"/>
    <w:rsid w:val="231D285C"/>
    <w:rsid w:val="231F8897"/>
    <w:rsid w:val="23206070"/>
    <w:rsid w:val="23206906"/>
    <w:rsid w:val="232130E2"/>
    <w:rsid w:val="23244E55"/>
    <w:rsid w:val="232FB7B3"/>
    <w:rsid w:val="23320B7E"/>
    <w:rsid w:val="233298FB"/>
    <w:rsid w:val="2336BE58"/>
    <w:rsid w:val="233CA46D"/>
    <w:rsid w:val="233E3DA2"/>
    <w:rsid w:val="233FB191"/>
    <w:rsid w:val="23458F19"/>
    <w:rsid w:val="2349C2A1"/>
    <w:rsid w:val="234B50E2"/>
    <w:rsid w:val="234D318E"/>
    <w:rsid w:val="234D8851"/>
    <w:rsid w:val="23522A50"/>
    <w:rsid w:val="23529127"/>
    <w:rsid w:val="235473F0"/>
    <w:rsid w:val="2354C13C"/>
    <w:rsid w:val="235687A9"/>
    <w:rsid w:val="235AAAFB"/>
    <w:rsid w:val="23615DF1"/>
    <w:rsid w:val="236B8538"/>
    <w:rsid w:val="236CEBDD"/>
    <w:rsid w:val="236F96E3"/>
    <w:rsid w:val="237373B0"/>
    <w:rsid w:val="237562CF"/>
    <w:rsid w:val="2375F6AA"/>
    <w:rsid w:val="237DC03F"/>
    <w:rsid w:val="23842BB3"/>
    <w:rsid w:val="23850E22"/>
    <w:rsid w:val="238A613C"/>
    <w:rsid w:val="238A941F"/>
    <w:rsid w:val="238B4313"/>
    <w:rsid w:val="238CA359"/>
    <w:rsid w:val="238E327E"/>
    <w:rsid w:val="238E8C8E"/>
    <w:rsid w:val="239101BB"/>
    <w:rsid w:val="239EFF33"/>
    <w:rsid w:val="239F4F43"/>
    <w:rsid w:val="23A34625"/>
    <w:rsid w:val="23A4CB35"/>
    <w:rsid w:val="23A7B476"/>
    <w:rsid w:val="23AB04CE"/>
    <w:rsid w:val="23AF5D30"/>
    <w:rsid w:val="23BAF533"/>
    <w:rsid w:val="23BAFD28"/>
    <w:rsid w:val="23BB9677"/>
    <w:rsid w:val="23BC85BD"/>
    <w:rsid w:val="23BD63F0"/>
    <w:rsid w:val="23BD65E5"/>
    <w:rsid w:val="23C2C7F9"/>
    <w:rsid w:val="23C3367A"/>
    <w:rsid w:val="23C50BE3"/>
    <w:rsid w:val="23C7F4DA"/>
    <w:rsid w:val="23C84C62"/>
    <w:rsid w:val="23CA022D"/>
    <w:rsid w:val="23CA760F"/>
    <w:rsid w:val="23CB3F23"/>
    <w:rsid w:val="23CEA364"/>
    <w:rsid w:val="23D016CA"/>
    <w:rsid w:val="23D27690"/>
    <w:rsid w:val="23D6D081"/>
    <w:rsid w:val="23D94FE7"/>
    <w:rsid w:val="23DA3369"/>
    <w:rsid w:val="23DBB5EB"/>
    <w:rsid w:val="23DD573E"/>
    <w:rsid w:val="23E0561F"/>
    <w:rsid w:val="23E206A2"/>
    <w:rsid w:val="23E41530"/>
    <w:rsid w:val="23E755BD"/>
    <w:rsid w:val="23EA6389"/>
    <w:rsid w:val="23EB7F6E"/>
    <w:rsid w:val="23EC0CC4"/>
    <w:rsid w:val="23EC4417"/>
    <w:rsid w:val="23ECB238"/>
    <w:rsid w:val="23F003DD"/>
    <w:rsid w:val="23F679F7"/>
    <w:rsid w:val="23F6C1FE"/>
    <w:rsid w:val="23F6EC68"/>
    <w:rsid w:val="23F725F7"/>
    <w:rsid w:val="23F8FCB0"/>
    <w:rsid w:val="23FBDE1E"/>
    <w:rsid w:val="23FD9A74"/>
    <w:rsid w:val="2401BC3D"/>
    <w:rsid w:val="240301F4"/>
    <w:rsid w:val="240361CC"/>
    <w:rsid w:val="24039A66"/>
    <w:rsid w:val="240406BF"/>
    <w:rsid w:val="240580B3"/>
    <w:rsid w:val="2407E3CB"/>
    <w:rsid w:val="24084E08"/>
    <w:rsid w:val="240AB5E2"/>
    <w:rsid w:val="240DF96D"/>
    <w:rsid w:val="240EE334"/>
    <w:rsid w:val="240F9F38"/>
    <w:rsid w:val="24109EDB"/>
    <w:rsid w:val="2410CF0B"/>
    <w:rsid w:val="2412E228"/>
    <w:rsid w:val="2413D145"/>
    <w:rsid w:val="2413E3BB"/>
    <w:rsid w:val="241652C4"/>
    <w:rsid w:val="2417D917"/>
    <w:rsid w:val="2419BA30"/>
    <w:rsid w:val="241B0FF8"/>
    <w:rsid w:val="241C52B5"/>
    <w:rsid w:val="241F241B"/>
    <w:rsid w:val="24218BC0"/>
    <w:rsid w:val="24226022"/>
    <w:rsid w:val="24230C96"/>
    <w:rsid w:val="24257BEF"/>
    <w:rsid w:val="2425CEA1"/>
    <w:rsid w:val="242E8802"/>
    <w:rsid w:val="24302D89"/>
    <w:rsid w:val="243516E9"/>
    <w:rsid w:val="2439520C"/>
    <w:rsid w:val="243AC23F"/>
    <w:rsid w:val="243B49DF"/>
    <w:rsid w:val="243F91E4"/>
    <w:rsid w:val="24416552"/>
    <w:rsid w:val="2444F1C6"/>
    <w:rsid w:val="2446AC12"/>
    <w:rsid w:val="24474BF2"/>
    <w:rsid w:val="2448B15F"/>
    <w:rsid w:val="244BACB7"/>
    <w:rsid w:val="244D2443"/>
    <w:rsid w:val="244D2491"/>
    <w:rsid w:val="2450F3F2"/>
    <w:rsid w:val="24529A5B"/>
    <w:rsid w:val="2453DFD5"/>
    <w:rsid w:val="2454B1DB"/>
    <w:rsid w:val="2457BD2E"/>
    <w:rsid w:val="2457CFCB"/>
    <w:rsid w:val="245B51A7"/>
    <w:rsid w:val="246291AF"/>
    <w:rsid w:val="2462F08F"/>
    <w:rsid w:val="24646396"/>
    <w:rsid w:val="246766AD"/>
    <w:rsid w:val="246907DA"/>
    <w:rsid w:val="246CA1C7"/>
    <w:rsid w:val="2471313B"/>
    <w:rsid w:val="2473202A"/>
    <w:rsid w:val="2473E541"/>
    <w:rsid w:val="2475559B"/>
    <w:rsid w:val="24757B67"/>
    <w:rsid w:val="247595C1"/>
    <w:rsid w:val="2476C43F"/>
    <w:rsid w:val="247F76F0"/>
    <w:rsid w:val="2481115E"/>
    <w:rsid w:val="2481DFF1"/>
    <w:rsid w:val="2482B64B"/>
    <w:rsid w:val="248438A2"/>
    <w:rsid w:val="2485C522"/>
    <w:rsid w:val="24864961"/>
    <w:rsid w:val="24868979"/>
    <w:rsid w:val="2486D987"/>
    <w:rsid w:val="24876152"/>
    <w:rsid w:val="2487AEF3"/>
    <w:rsid w:val="24887043"/>
    <w:rsid w:val="248D0DCC"/>
    <w:rsid w:val="248F3679"/>
    <w:rsid w:val="2495D585"/>
    <w:rsid w:val="24960123"/>
    <w:rsid w:val="24961969"/>
    <w:rsid w:val="249649D9"/>
    <w:rsid w:val="24970E24"/>
    <w:rsid w:val="24987413"/>
    <w:rsid w:val="2498964F"/>
    <w:rsid w:val="2499223A"/>
    <w:rsid w:val="249C5D96"/>
    <w:rsid w:val="249CD9E8"/>
    <w:rsid w:val="24A07C5A"/>
    <w:rsid w:val="24A2AC79"/>
    <w:rsid w:val="24A4FC26"/>
    <w:rsid w:val="24A6DF02"/>
    <w:rsid w:val="24A85300"/>
    <w:rsid w:val="24AB1A5F"/>
    <w:rsid w:val="24ABC1CA"/>
    <w:rsid w:val="24AD99C0"/>
    <w:rsid w:val="24ADAA57"/>
    <w:rsid w:val="24B1D3E0"/>
    <w:rsid w:val="24B59800"/>
    <w:rsid w:val="24B9C4DB"/>
    <w:rsid w:val="24BCE2C4"/>
    <w:rsid w:val="24C150B8"/>
    <w:rsid w:val="24C1F4BE"/>
    <w:rsid w:val="24C7FD0F"/>
    <w:rsid w:val="24C8094E"/>
    <w:rsid w:val="24CDE1D6"/>
    <w:rsid w:val="24CF6751"/>
    <w:rsid w:val="24D81CAD"/>
    <w:rsid w:val="24DC0076"/>
    <w:rsid w:val="24DED35E"/>
    <w:rsid w:val="24E0F3D8"/>
    <w:rsid w:val="24E2DB89"/>
    <w:rsid w:val="24E32B94"/>
    <w:rsid w:val="24E555DA"/>
    <w:rsid w:val="24E870AC"/>
    <w:rsid w:val="24E9C6B8"/>
    <w:rsid w:val="24EA7BA8"/>
    <w:rsid w:val="24EC556E"/>
    <w:rsid w:val="24ECF5CB"/>
    <w:rsid w:val="24F1F8E1"/>
    <w:rsid w:val="24F2CD92"/>
    <w:rsid w:val="24F2FC36"/>
    <w:rsid w:val="24F7D022"/>
    <w:rsid w:val="24FB2918"/>
    <w:rsid w:val="24FB8C69"/>
    <w:rsid w:val="24FCB127"/>
    <w:rsid w:val="24FCDB4E"/>
    <w:rsid w:val="24FCFEEE"/>
    <w:rsid w:val="24FE79DC"/>
    <w:rsid w:val="25006113"/>
    <w:rsid w:val="250561C1"/>
    <w:rsid w:val="25064BBB"/>
    <w:rsid w:val="25076699"/>
    <w:rsid w:val="250B79CE"/>
    <w:rsid w:val="250F94F0"/>
    <w:rsid w:val="250FDFD9"/>
    <w:rsid w:val="25132C9D"/>
    <w:rsid w:val="25134E2C"/>
    <w:rsid w:val="2518B013"/>
    <w:rsid w:val="251BC508"/>
    <w:rsid w:val="251C7657"/>
    <w:rsid w:val="251CB822"/>
    <w:rsid w:val="251CD719"/>
    <w:rsid w:val="251F935A"/>
    <w:rsid w:val="252DC468"/>
    <w:rsid w:val="253195D4"/>
    <w:rsid w:val="2532F6FE"/>
    <w:rsid w:val="253511E1"/>
    <w:rsid w:val="25388C80"/>
    <w:rsid w:val="253E636C"/>
    <w:rsid w:val="25400334"/>
    <w:rsid w:val="25436900"/>
    <w:rsid w:val="25474FBA"/>
    <w:rsid w:val="254831B5"/>
    <w:rsid w:val="25489A0B"/>
    <w:rsid w:val="2549900E"/>
    <w:rsid w:val="254C62C1"/>
    <w:rsid w:val="254CE1A5"/>
    <w:rsid w:val="2554736A"/>
    <w:rsid w:val="25553687"/>
    <w:rsid w:val="255756F2"/>
    <w:rsid w:val="25590942"/>
    <w:rsid w:val="25598BA0"/>
    <w:rsid w:val="255CB8FC"/>
    <w:rsid w:val="25611E27"/>
    <w:rsid w:val="25616B2E"/>
    <w:rsid w:val="2561FA85"/>
    <w:rsid w:val="2562D1FC"/>
    <w:rsid w:val="2564240D"/>
    <w:rsid w:val="25653B29"/>
    <w:rsid w:val="256BAE8D"/>
    <w:rsid w:val="25700E52"/>
    <w:rsid w:val="25704D3B"/>
    <w:rsid w:val="257A3854"/>
    <w:rsid w:val="258114D6"/>
    <w:rsid w:val="258131F9"/>
    <w:rsid w:val="258365A0"/>
    <w:rsid w:val="25837D14"/>
    <w:rsid w:val="25881478"/>
    <w:rsid w:val="258E7103"/>
    <w:rsid w:val="25911EF9"/>
    <w:rsid w:val="2596F99B"/>
    <w:rsid w:val="259999FC"/>
    <w:rsid w:val="259AE0B3"/>
    <w:rsid w:val="259C2AB0"/>
    <w:rsid w:val="259CB6F9"/>
    <w:rsid w:val="25A0EED2"/>
    <w:rsid w:val="25A27601"/>
    <w:rsid w:val="25A7C167"/>
    <w:rsid w:val="25A8368E"/>
    <w:rsid w:val="25AD6CB7"/>
    <w:rsid w:val="25B27B83"/>
    <w:rsid w:val="25B3F857"/>
    <w:rsid w:val="25B69C3B"/>
    <w:rsid w:val="25B78E10"/>
    <w:rsid w:val="25B84E68"/>
    <w:rsid w:val="25BED631"/>
    <w:rsid w:val="25BFD546"/>
    <w:rsid w:val="25C34AC6"/>
    <w:rsid w:val="25C64D5F"/>
    <w:rsid w:val="25C72615"/>
    <w:rsid w:val="25C80495"/>
    <w:rsid w:val="25C85A8A"/>
    <w:rsid w:val="25C9DD4B"/>
    <w:rsid w:val="25CBC5D6"/>
    <w:rsid w:val="25D00ADB"/>
    <w:rsid w:val="25D07622"/>
    <w:rsid w:val="25D0D8BB"/>
    <w:rsid w:val="25D43E0C"/>
    <w:rsid w:val="25D8756C"/>
    <w:rsid w:val="25D9C28E"/>
    <w:rsid w:val="25DC6B40"/>
    <w:rsid w:val="25E0A7C6"/>
    <w:rsid w:val="25E27753"/>
    <w:rsid w:val="25E471A0"/>
    <w:rsid w:val="25E4AC84"/>
    <w:rsid w:val="25E84202"/>
    <w:rsid w:val="25EB5A85"/>
    <w:rsid w:val="25EB9EC9"/>
    <w:rsid w:val="25EC8887"/>
    <w:rsid w:val="25EDD1FA"/>
    <w:rsid w:val="25F369A6"/>
    <w:rsid w:val="25F3A256"/>
    <w:rsid w:val="25F478F9"/>
    <w:rsid w:val="25F70122"/>
    <w:rsid w:val="25F75CAD"/>
    <w:rsid w:val="25FA296F"/>
    <w:rsid w:val="25FCD910"/>
    <w:rsid w:val="2600C19B"/>
    <w:rsid w:val="2600CF5D"/>
    <w:rsid w:val="26012642"/>
    <w:rsid w:val="2603E362"/>
    <w:rsid w:val="2607C22C"/>
    <w:rsid w:val="26082958"/>
    <w:rsid w:val="2608E5DA"/>
    <w:rsid w:val="26097290"/>
    <w:rsid w:val="260B608E"/>
    <w:rsid w:val="260BB654"/>
    <w:rsid w:val="260DE0E9"/>
    <w:rsid w:val="260F1BB0"/>
    <w:rsid w:val="2611DD28"/>
    <w:rsid w:val="2612FC09"/>
    <w:rsid w:val="26142F60"/>
    <w:rsid w:val="26143AC8"/>
    <w:rsid w:val="26187F69"/>
    <w:rsid w:val="2618AF8E"/>
    <w:rsid w:val="2619160D"/>
    <w:rsid w:val="261AB4AD"/>
    <w:rsid w:val="261B9C7D"/>
    <w:rsid w:val="262321BA"/>
    <w:rsid w:val="2624DDBA"/>
    <w:rsid w:val="2625A06D"/>
    <w:rsid w:val="2629818C"/>
    <w:rsid w:val="262A7C71"/>
    <w:rsid w:val="262A8B7F"/>
    <w:rsid w:val="262E5739"/>
    <w:rsid w:val="2636B09B"/>
    <w:rsid w:val="263876DB"/>
    <w:rsid w:val="2638B046"/>
    <w:rsid w:val="2640A267"/>
    <w:rsid w:val="2645F364"/>
    <w:rsid w:val="2647676E"/>
    <w:rsid w:val="2647F0A8"/>
    <w:rsid w:val="26483D9A"/>
    <w:rsid w:val="26498586"/>
    <w:rsid w:val="264BDA20"/>
    <w:rsid w:val="264D8792"/>
    <w:rsid w:val="264E83B4"/>
    <w:rsid w:val="2650C9BB"/>
    <w:rsid w:val="26536CB8"/>
    <w:rsid w:val="2653A964"/>
    <w:rsid w:val="26555A82"/>
    <w:rsid w:val="2656FD16"/>
    <w:rsid w:val="2657C736"/>
    <w:rsid w:val="265CCE8D"/>
    <w:rsid w:val="2662A82E"/>
    <w:rsid w:val="26638B25"/>
    <w:rsid w:val="26666838"/>
    <w:rsid w:val="26679C01"/>
    <w:rsid w:val="266AC131"/>
    <w:rsid w:val="266F32E8"/>
    <w:rsid w:val="2675402C"/>
    <w:rsid w:val="26782BE3"/>
    <w:rsid w:val="267D2FDB"/>
    <w:rsid w:val="267DE7DD"/>
    <w:rsid w:val="268342C7"/>
    <w:rsid w:val="26896D7F"/>
    <w:rsid w:val="268C677C"/>
    <w:rsid w:val="268D2286"/>
    <w:rsid w:val="268EAC59"/>
    <w:rsid w:val="268F2104"/>
    <w:rsid w:val="269084CC"/>
    <w:rsid w:val="2690BDB9"/>
    <w:rsid w:val="26919ED9"/>
    <w:rsid w:val="26935EA6"/>
    <w:rsid w:val="26985954"/>
    <w:rsid w:val="269D4DAC"/>
    <w:rsid w:val="269D9A2C"/>
    <w:rsid w:val="26A1B96E"/>
    <w:rsid w:val="26A5E663"/>
    <w:rsid w:val="26ABA5DA"/>
    <w:rsid w:val="26ABC79F"/>
    <w:rsid w:val="26B104C3"/>
    <w:rsid w:val="26B69DAC"/>
    <w:rsid w:val="26B86D1C"/>
    <w:rsid w:val="26B8B644"/>
    <w:rsid w:val="26B951D5"/>
    <w:rsid w:val="26BEEA88"/>
    <w:rsid w:val="26BF7651"/>
    <w:rsid w:val="26C10A78"/>
    <w:rsid w:val="26CA0472"/>
    <w:rsid w:val="26CA7D9D"/>
    <w:rsid w:val="26CC76CF"/>
    <w:rsid w:val="26CE65AE"/>
    <w:rsid w:val="26CE92BF"/>
    <w:rsid w:val="26CFB8FE"/>
    <w:rsid w:val="26CFF715"/>
    <w:rsid w:val="26D00CA4"/>
    <w:rsid w:val="26D06611"/>
    <w:rsid w:val="26D175FF"/>
    <w:rsid w:val="26D1EA14"/>
    <w:rsid w:val="26D36EF8"/>
    <w:rsid w:val="26DB32CA"/>
    <w:rsid w:val="26DD50D2"/>
    <w:rsid w:val="26E0CEAB"/>
    <w:rsid w:val="26E26B00"/>
    <w:rsid w:val="26E2AE3D"/>
    <w:rsid w:val="26E2EC3B"/>
    <w:rsid w:val="26E2F3A9"/>
    <w:rsid w:val="26E4DACD"/>
    <w:rsid w:val="26E7AD38"/>
    <w:rsid w:val="26E8C3B0"/>
    <w:rsid w:val="26EC3DF2"/>
    <w:rsid w:val="26EDA4AD"/>
    <w:rsid w:val="26EE7AE2"/>
    <w:rsid w:val="26F0CCF2"/>
    <w:rsid w:val="26F19002"/>
    <w:rsid w:val="26F53D95"/>
    <w:rsid w:val="26F55602"/>
    <w:rsid w:val="26F5E6BF"/>
    <w:rsid w:val="26F67AB0"/>
    <w:rsid w:val="26F9B7A5"/>
    <w:rsid w:val="26FE8940"/>
    <w:rsid w:val="26FF01F7"/>
    <w:rsid w:val="26FF4D88"/>
    <w:rsid w:val="26FFA609"/>
    <w:rsid w:val="27019980"/>
    <w:rsid w:val="2701B239"/>
    <w:rsid w:val="2701BB8C"/>
    <w:rsid w:val="270971C3"/>
    <w:rsid w:val="270B35E7"/>
    <w:rsid w:val="271128A3"/>
    <w:rsid w:val="2712E728"/>
    <w:rsid w:val="2713EE65"/>
    <w:rsid w:val="2715D7CD"/>
    <w:rsid w:val="2716A3B4"/>
    <w:rsid w:val="2719798F"/>
    <w:rsid w:val="271A7861"/>
    <w:rsid w:val="271B5E07"/>
    <w:rsid w:val="271CDD98"/>
    <w:rsid w:val="2720DF9D"/>
    <w:rsid w:val="2722BB13"/>
    <w:rsid w:val="27242F1D"/>
    <w:rsid w:val="272698D6"/>
    <w:rsid w:val="2726E6A8"/>
    <w:rsid w:val="27293235"/>
    <w:rsid w:val="272AA3E4"/>
    <w:rsid w:val="272D2611"/>
    <w:rsid w:val="272E7F8A"/>
    <w:rsid w:val="2736126D"/>
    <w:rsid w:val="27401EBC"/>
    <w:rsid w:val="274032E1"/>
    <w:rsid w:val="27422D95"/>
    <w:rsid w:val="2744E6E7"/>
    <w:rsid w:val="2748AA2B"/>
    <w:rsid w:val="275533BD"/>
    <w:rsid w:val="275A2C67"/>
    <w:rsid w:val="275B5CE9"/>
    <w:rsid w:val="275BA5A7"/>
    <w:rsid w:val="275C2142"/>
    <w:rsid w:val="275E7F1F"/>
    <w:rsid w:val="27612F47"/>
    <w:rsid w:val="27628D10"/>
    <w:rsid w:val="2768CB9B"/>
    <w:rsid w:val="276B089D"/>
    <w:rsid w:val="276ED441"/>
    <w:rsid w:val="276ED4A1"/>
    <w:rsid w:val="2770F827"/>
    <w:rsid w:val="27717840"/>
    <w:rsid w:val="277322C6"/>
    <w:rsid w:val="2776A915"/>
    <w:rsid w:val="277759DD"/>
    <w:rsid w:val="2778BE18"/>
    <w:rsid w:val="277A0CF7"/>
    <w:rsid w:val="277A217A"/>
    <w:rsid w:val="277AFCA6"/>
    <w:rsid w:val="277BA033"/>
    <w:rsid w:val="277D23DA"/>
    <w:rsid w:val="277EAF09"/>
    <w:rsid w:val="277F3E6C"/>
    <w:rsid w:val="27866797"/>
    <w:rsid w:val="278824A9"/>
    <w:rsid w:val="278A46CC"/>
    <w:rsid w:val="278B6E16"/>
    <w:rsid w:val="278B88EA"/>
    <w:rsid w:val="278D0EF5"/>
    <w:rsid w:val="278E628C"/>
    <w:rsid w:val="278EDE44"/>
    <w:rsid w:val="27908DB9"/>
    <w:rsid w:val="27913C46"/>
    <w:rsid w:val="27922C40"/>
    <w:rsid w:val="27925AA9"/>
    <w:rsid w:val="2795A280"/>
    <w:rsid w:val="279813DC"/>
    <w:rsid w:val="2798A6AC"/>
    <w:rsid w:val="279A5FA9"/>
    <w:rsid w:val="279C9812"/>
    <w:rsid w:val="279D7DFB"/>
    <w:rsid w:val="279DF774"/>
    <w:rsid w:val="279E9AF4"/>
    <w:rsid w:val="27A0C890"/>
    <w:rsid w:val="27A27F8A"/>
    <w:rsid w:val="27A371F6"/>
    <w:rsid w:val="27A48C3A"/>
    <w:rsid w:val="27A542F1"/>
    <w:rsid w:val="27A9BD2E"/>
    <w:rsid w:val="27AB9FDB"/>
    <w:rsid w:val="27AE8296"/>
    <w:rsid w:val="27B00C15"/>
    <w:rsid w:val="27B32ED8"/>
    <w:rsid w:val="27B58994"/>
    <w:rsid w:val="27B61ACD"/>
    <w:rsid w:val="27BC4DF6"/>
    <w:rsid w:val="27BCA91E"/>
    <w:rsid w:val="27BD08E1"/>
    <w:rsid w:val="27C31705"/>
    <w:rsid w:val="27CAB261"/>
    <w:rsid w:val="27CBB2CE"/>
    <w:rsid w:val="27CCC7E8"/>
    <w:rsid w:val="27CCF673"/>
    <w:rsid w:val="27D0998E"/>
    <w:rsid w:val="27D12ACB"/>
    <w:rsid w:val="27D2C765"/>
    <w:rsid w:val="27D39DE9"/>
    <w:rsid w:val="27D69580"/>
    <w:rsid w:val="27DA7E88"/>
    <w:rsid w:val="27DE4775"/>
    <w:rsid w:val="27E4115D"/>
    <w:rsid w:val="27E5D723"/>
    <w:rsid w:val="27EB63D8"/>
    <w:rsid w:val="27F1C6B3"/>
    <w:rsid w:val="27F3EA35"/>
    <w:rsid w:val="27F42A96"/>
    <w:rsid w:val="27F658F9"/>
    <w:rsid w:val="27F68334"/>
    <w:rsid w:val="27F77037"/>
    <w:rsid w:val="27F8B5FC"/>
    <w:rsid w:val="27FC5677"/>
    <w:rsid w:val="27FCEFE3"/>
    <w:rsid w:val="2801A008"/>
    <w:rsid w:val="28025E63"/>
    <w:rsid w:val="28025EBB"/>
    <w:rsid w:val="2803A0F6"/>
    <w:rsid w:val="28086852"/>
    <w:rsid w:val="28106438"/>
    <w:rsid w:val="28123CC3"/>
    <w:rsid w:val="2813B5E2"/>
    <w:rsid w:val="28188B92"/>
    <w:rsid w:val="281C19AE"/>
    <w:rsid w:val="281D4908"/>
    <w:rsid w:val="281E9C98"/>
    <w:rsid w:val="281FF4A8"/>
    <w:rsid w:val="282218FE"/>
    <w:rsid w:val="283100DF"/>
    <w:rsid w:val="28347D09"/>
    <w:rsid w:val="28367741"/>
    <w:rsid w:val="28383ECC"/>
    <w:rsid w:val="28393D12"/>
    <w:rsid w:val="283A20F8"/>
    <w:rsid w:val="283E509E"/>
    <w:rsid w:val="283FCE0A"/>
    <w:rsid w:val="284071B2"/>
    <w:rsid w:val="284082DA"/>
    <w:rsid w:val="28432B59"/>
    <w:rsid w:val="2854A280"/>
    <w:rsid w:val="285A6142"/>
    <w:rsid w:val="286A50FB"/>
    <w:rsid w:val="286D992A"/>
    <w:rsid w:val="286DC8ED"/>
    <w:rsid w:val="286E614A"/>
    <w:rsid w:val="2870D700"/>
    <w:rsid w:val="28713187"/>
    <w:rsid w:val="28744154"/>
    <w:rsid w:val="287AAA45"/>
    <w:rsid w:val="287E2824"/>
    <w:rsid w:val="28813C97"/>
    <w:rsid w:val="2882533F"/>
    <w:rsid w:val="2882AF06"/>
    <w:rsid w:val="28833FE4"/>
    <w:rsid w:val="288364C1"/>
    <w:rsid w:val="28836F1E"/>
    <w:rsid w:val="2883DF5B"/>
    <w:rsid w:val="288429A7"/>
    <w:rsid w:val="28885D1D"/>
    <w:rsid w:val="2889A381"/>
    <w:rsid w:val="2889EF26"/>
    <w:rsid w:val="288AF49C"/>
    <w:rsid w:val="288B263F"/>
    <w:rsid w:val="288C6845"/>
    <w:rsid w:val="288D6FFF"/>
    <w:rsid w:val="288F26CD"/>
    <w:rsid w:val="28948F2F"/>
    <w:rsid w:val="2894F324"/>
    <w:rsid w:val="28952C97"/>
    <w:rsid w:val="2899B484"/>
    <w:rsid w:val="2899C2AF"/>
    <w:rsid w:val="289B7D22"/>
    <w:rsid w:val="28A0725E"/>
    <w:rsid w:val="28A21F28"/>
    <w:rsid w:val="28A3662E"/>
    <w:rsid w:val="28A377AB"/>
    <w:rsid w:val="28A50C04"/>
    <w:rsid w:val="28A52D0A"/>
    <w:rsid w:val="28A96A5D"/>
    <w:rsid w:val="28AA7611"/>
    <w:rsid w:val="28ABC70B"/>
    <w:rsid w:val="28B3C7E4"/>
    <w:rsid w:val="28B47BE9"/>
    <w:rsid w:val="28B4C76E"/>
    <w:rsid w:val="28B79905"/>
    <w:rsid w:val="28B7F7E4"/>
    <w:rsid w:val="28BA9899"/>
    <w:rsid w:val="28BB5AF1"/>
    <w:rsid w:val="28BB61A5"/>
    <w:rsid w:val="28BBA545"/>
    <w:rsid w:val="28BC2AC7"/>
    <w:rsid w:val="28C0B65E"/>
    <w:rsid w:val="28C31DA8"/>
    <w:rsid w:val="28CA5A1E"/>
    <w:rsid w:val="28CFA995"/>
    <w:rsid w:val="28CFB7F6"/>
    <w:rsid w:val="28D14D13"/>
    <w:rsid w:val="28D82CF6"/>
    <w:rsid w:val="28D8B568"/>
    <w:rsid w:val="28DAF245"/>
    <w:rsid w:val="28DB3BAE"/>
    <w:rsid w:val="28DC4605"/>
    <w:rsid w:val="28DCB770"/>
    <w:rsid w:val="28E13B4F"/>
    <w:rsid w:val="28E51215"/>
    <w:rsid w:val="28E5BFAF"/>
    <w:rsid w:val="28E7851C"/>
    <w:rsid w:val="28F0E628"/>
    <w:rsid w:val="28F725AE"/>
    <w:rsid w:val="28F865A2"/>
    <w:rsid w:val="28F936B2"/>
    <w:rsid w:val="28FA1682"/>
    <w:rsid w:val="28FA86B1"/>
    <w:rsid w:val="28FFE221"/>
    <w:rsid w:val="29001B3E"/>
    <w:rsid w:val="2901C776"/>
    <w:rsid w:val="29032FE5"/>
    <w:rsid w:val="2905EA8A"/>
    <w:rsid w:val="29070008"/>
    <w:rsid w:val="290B3F61"/>
    <w:rsid w:val="290CAC3B"/>
    <w:rsid w:val="2913FEA8"/>
    <w:rsid w:val="29157A62"/>
    <w:rsid w:val="29182649"/>
    <w:rsid w:val="2919BF39"/>
    <w:rsid w:val="291B0D08"/>
    <w:rsid w:val="291B59B3"/>
    <w:rsid w:val="291C1AD8"/>
    <w:rsid w:val="291CB8EB"/>
    <w:rsid w:val="291D5FDB"/>
    <w:rsid w:val="291F4765"/>
    <w:rsid w:val="2921DCA0"/>
    <w:rsid w:val="2926705A"/>
    <w:rsid w:val="29271240"/>
    <w:rsid w:val="29285E07"/>
    <w:rsid w:val="292DE142"/>
    <w:rsid w:val="29348B07"/>
    <w:rsid w:val="293AA7B4"/>
    <w:rsid w:val="2951D69E"/>
    <w:rsid w:val="2955A266"/>
    <w:rsid w:val="29567BD5"/>
    <w:rsid w:val="29577E82"/>
    <w:rsid w:val="2957E5B0"/>
    <w:rsid w:val="29586A6F"/>
    <w:rsid w:val="295D0565"/>
    <w:rsid w:val="295DCE72"/>
    <w:rsid w:val="295DEC51"/>
    <w:rsid w:val="295DFCB1"/>
    <w:rsid w:val="2965AE33"/>
    <w:rsid w:val="2967B163"/>
    <w:rsid w:val="2969BAFC"/>
    <w:rsid w:val="2970053F"/>
    <w:rsid w:val="29726653"/>
    <w:rsid w:val="2976D0E6"/>
    <w:rsid w:val="2976E269"/>
    <w:rsid w:val="297779AE"/>
    <w:rsid w:val="2978E4C9"/>
    <w:rsid w:val="297AAA3F"/>
    <w:rsid w:val="297CB71A"/>
    <w:rsid w:val="297E9009"/>
    <w:rsid w:val="2985E917"/>
    <w:rsid w:val="298E7232"/>
    <w:rsid w:val="298FEAE3"/>
    <w:rsid w:val="2991C652"/>
    <w:rsid w:val="2993683D"/>
    <w:rsid w:val="2993B6E4"/>
    <w:rsid w:val="299463A3"/>
    <w:rsid w:val="299B125D"/>
    <w:rsid w:val="29A3D874"/>
    <w:rsid w:val="29A5550B"/>
    <w:rsid w:val="29A5D204"/>
    <w:rsid w:val="29AE6B4D"/>
    <w:rsid w:val="29B47943"/>
    <w:rsid w:val="29B4E4F6"/>
    <w:rsid w:val="29B635AC"/>
    <w:rsid w:val="29B641DF"/>
    <w:rsid w:val="29BA8339"/>
    <w:rsid w:val="29BAB29C"/>
    <w:rsid w:val="29BCB6F3"/>
    <w:rsid w:val="29BD287F"/>
    <w:rsid w:val="29BFE4DF"/>
    <w:rsid w:val="29C04F51"/>
    <w:rsid w:val="29C52185"/>
    <w:rsid w:val="29D7EAD3"/>
    <w:rsid w:val="29D80457"/>
    <w:rsid w:val="29D992B7"/>
    <w:rsid w:val="29DC35BA"/>
    <w:rsid w:val="29E0CE30"/>
    <w:rsid w:val="29E25686"/>
    <w:rsid w:val="29E31001"/>
    <w:rsid w:val="29E59220"/>
    <w:rsid w:val="29E69DC0"/>
    <w:rsid w:val="29E7556D"/>
    <w:rsid w:val="29E78A36"/>
    <w:rsid w:val="29E81458"/>
    <w:rsid w:val="29E8CC90"/>
    <w:rsid w:val="29EAB24A"/>
    <w:rsid w:val="29EF1BAF"/>
    <w:rsid w:val="29F07AED"/>
    <w:rsid w:val="29F07B4C"/>
    <w:rsid w:val="29F312C8"/>
    <w:rsid w:val="29F33037"/>
    <w:rsid w:val="29F35D81"/>
    <w:rsid w:val="29F4A773"/>
    <w:rsid w:val="29F6B38C"/>
    <w:rsid w:val="29F72386"/>
    <w:rsid w:val="29FECCF7"/>
    <w:rsid w:val="29FF6CEB"/>
    <w:rsid w:val="29FF8D8A"/>
    <w:rsid w:val="29FFC83A"/>
    <w:rsid w:val="2A035C14"/>
    <w:rsid w:val="2A07EE92"/>
    <w:rsid w:val="2A087E11"/>
    <w:rsid w:val="2A08B5C8"/>
    <w:rsid w:val="2A0D2D75"/>
    <w:rsid w:val="2A0DB120"/>
    <w:rsid w:val="2A0ED5FC"/>
    <w:rsid w:val="2A129CE8"/>
    <w:rsid w:val="2A14C50F"/>
    <w:rsid w:val="2A1529F4"/>
    <w:rsid w:val="2A1DE553"/>
    <w:rsid w:val="2A2023FC"/>
    <w:rsid w:val="2A20E088"/>
    <w:rsid w:val="2A247BC8"/>
    <w:rsid w:val="2A3239F3"/>
    <w:rsid w:val="2A3360E6"/>
    <w:rsid w:val="2A373049"/>
    <w:rsid w:val="2A3B97AC"/>
    <w:rsid w:val="2A3C3467"/>
    <w:rsid w:val="2A3C9D34"/>
    <w:rsid w:val="2A3CA306"/>
    <w:rsid w:val="2A3E9400"/>
    <w:rsid w:val="2A47B352"/>
    <w:rsid w:val="2A4B0045"/>
    <w:rsid w:val="2A4B6F5B"/>
    <w:rsid w:val="2A4B7810"/>
    <w:rsid w:val="2A4E856F"/>
    <w:rsid w:val="2A4F0007"/>
    <w:rsid w:val="2A4F993B"/>
    <w:rsid w:val="2A50DD40"/>
    <w:rsid w:val="2A50F574"/>
    <w:rsid w:val="2A583B09"/>
    <w:rsid w:val="2A598BA2"/>
    <w:rsid w:val="2A599ED5"/>
    <w:rsid w:val="2A5ADBA0"/>
    <w:rsid w:val="2A5BDE67"/>
    <w:rsid w:val="2A5E983E"/>
    <w:rsid w:val="2A66649A"/>
    <w:rsid w:val="2A66B8D6"/>
    <w:rsid w:val="2A66ED41"/>
    <w:rsid w:val="2A6781BC"/>
    <w:rsid w:val="2A6E502A"/>
    <w:rsid w:val="2A7203F7"/>
    <w:rsid w:val="2A73229E"/>
    <w:rsid w:val="2A769DB1"/>
    <w:rsid w:val="2A76F11C"/>
    <w:rsid w:val="2A77F32F"/>
    <w:rsid w:val="2A7BA537"/>
    <w:rsid w:val="2A7BEE02"/>
    <w:rsid w:val="2A7C472A"/>
    <w:rsid w:val="2A7C7706"/>
    <w:rsid w:val="2A828F10"/>
    <w:rsid w:val="2A84518B"/>
    <w:rsid w:val="2A89A42C"/>
    <w:rsid w:val="2A8A5343"/>
    <w:rsid w:val="2A8A6124"/>
    <w:rsid w:val="2A8C9186"/>
    <w:rsid w:val="2A8D0C36"/>
    <w:rsid w:val="2A929877"/>
    <w:rsid w:val="2A97A95E"/>
    <w:rsid w:val="2A98929E"/>
    <w:rsid w:val="2A999D15"/>
    <w:rsid w:val="2A9BC718"/>
    <w:rsid w:val="2A9E5D6C"/>
    <w:rsid w:val="2A9EC86E"/>
    <w:rsid w:val="2AA0A813"/>
    <w:rsid w:val="2AA121A3"/>
    <w:rsid w:val="2AA1580A"/>
    <w:rsid w:val="2AA1E73B"/>
    <w:rsid w:val="2AA2FE0C"/>
    <w:rsid w:val="2AA8831A"/>
    <w:rsid w:val="2AA8D3F4"/>
    <w:rsid w:val="2AA8DD96"/>
    <w:rsid w:val="2AABD4D8"/>
    <w:rsid w:val="2AAC06DC"/>
    <w:rsid w:val="2AAC8DD2"/>
    <w:rsid w:val="2AAD1285"/>
    <w:rsid w:val="2ABEA7BB"/>
    <w:rsid w:val="2ABEF20C"/>
    <w:rsid w:val="2ABF982F"/>
    <w:rsid w:val="2ABFD35A"/>
    <w:rsid w:val="2ABFEE6E"/>
    <w:rsid w:val="2AC2738C"/>
    <w:rsid w:val="2AC2E2A1"/>
    <w:rsid w:val="2AC6C690"/>
    <w:rsid w:val="2AC6F90A"/>
    <w:rsid w:val="2AC8A271"/>
    <w:rsid w:val="2AC925C8"/>
    <w:rsid w:val="2AC99932"/>
    <w:rsid w:val="2ACA176E"/>
    <w:rsid w:val="2ACBC37B"/>
    <w:rsid w:val="2AD070F8"/>
    <w:rsid w:val="2AD6F97D"/>
    <w:rsid w:val="2ADD9823"/>
    <w:rsid w:val="2ADE98F7"/>
    <w:rsid w:val="2AE2FB7D"/>
    <w:rsid w:val="2AE98E14"/>
    <w:rsid w:val="2AEEA115"/>
    <w:rsid w:val="2AF0A7AF"/>
    <w:rsid w:val="2AF0C77E"/>
    <w:rsid w:val="2AF22B95"/>
    <w:rsid w:val="2AF4305A"/>
    <w:rsid w:val="2AF5D2E2"/>
    <w:rsid w:val="2AF8FC99"/>
    <w:rsid w:val="2AFEED32"/>
    <w:rsid w:val="2B024484"/>
    <w:rsid w:val="2B032E12"/>
    <w:rsid w:val="2B0FC2D8"/>
    <w:rsid w:val="2B1124C5"/>
    <w:rsid w:val="2B15A4EF"/>
    <w:rsid w:val="2B177F6B"/>
    <w:rsid w:val="2B18B5F9"/>
    <w:rsid w:val="2B18CC31"/>
    <w:rsid w:val="2B1F8218"/>
    <w:rsid w:val="2B20DBCC"/>
    <w:rsid w:val="2B268806"/>
    <w:rsid w:val="2B2B5CE7"/>
    <w:rsid w:val="2B30E76B"/>
    <w:rsid w:val="2B36652D"/>
    <w:rsid w:val="2B3688CA"/>
    <w:rsid w:val="2B39415D"/>
    <w:rsid w:val="2B3B7186"/>
    <w:rsid w:val="2B3BE3DB"/>
    <w:rsid w:val="2B3D6E83"/>
    <w:rsid w:val="2B418A06"/>
    <w:rsid w:val="2B48F51A"/>
    <w:rsid w:val="2B49B26B"/>
    <w:rsid w:val="2B4A22CE"/>
    <w:rsid w:val="2B4A85AD"/>
    <w:rsid w:val="2B4AC376"/>
    <w:rsid w:val="2B4FDB36"/>
    <w:rsid w:val="2B50E4A2"/>
    <w:rsid w:val="2B53BA70"/>
    <w:rsid w:val="2B565755"/>
    <w:rsid w:val="2B56653A"/>
    <w:rsid w:val="2B567817"/>
    <w:rsid w:val="2B5C41B2"/>
    <w:rsid w:val="2B5C5F1D"/>
    <w:rsid w:val="2B5E236D"/>
    <w:rsid w:val="2B678F1D"/>
    <w:rsid w:val="2B6A09FE"/>
    <w:rsid w:val="2B6EDD0D"/>
    <w:rsid w:val="2B6EDDAE"/>
    <w:rsid w:val="2B6F1EBD"/>
    <w:rsid w:val="2B72A36A"/>
    <w:rsid w:val="2B7341B4"/>
    <w:rsid w:val="2B743E6E"/>
    <w:rsid w:val="2B747074"/>
    <w:rsid w:val="2B758E63"/>
    <w:rsid w:val="2B7A55B0"/>
    <w:rsid w:val="2B7C369E"/>
    <w:rsid w:val="2B801F29"/>
    <w:rsid w:val="2B8286F3"/>
    <w:rsid w:val="2B85E176"/>
    <w:rsid w:val="2B8625C3"/>
    <w:rsid w:val="2B88D3C4"/>
    <w:rsid w:val="2B8927D5"/>
    <w:rsid w:val="2B896C97"/>
    <w:rsid w:val="2B89B9A7"/>
    <w:rsid w:val="2B8A4273"/>
    <w:rsid w:val="2B8BEAA5"/>
    <w:rsid w:val="2B8C013B"/>
    <w:rsid w:val="2B8CA9A7"/>
    <w:rsid w:val="2B8DE5A4"/>
    <w:rsid w:val="2B8F8CB4"/>
    <w:rsid w:val="2B8FDDE3"/>
    <w:rsid w:val="2B92E52F"/>
    <w:rsid w:val="2B93A335"/>
    <w:rsid w:val="2B94D546"/>
    <w:rsid w:val="2B99908F"/>
    <w:rsid w:val="2B9AEC02"/>
    <w:rsid w:val="2BA3EA44"/>
    <w:rsid w:val="2BA541E5"/>
    <w:rsid w:val="2BA6BFF0"/>
    <w:rsid w:val="2BA6CEAD"/>
    <w:rsid w:val="2BA7FA0B"/>
    <w:rsid w:val="2BACA0F7"/>
    <w:rsid w:val="2BAD421F"/>
    <w:rsid w:val="2BADD4FE"/>
    <w:rsid w:val="2BAEF6DA"/>
    <w:rsid w:val="2BB037D5"/>
    <w:rsid w:val="2BB2BEC3"/>
    <w:rsid w:val="2BB40ADE"/>
    <w:rsid w:val="2BB6064C"/>
    <w:rsid w:val="2BB63257"/>
    <w:rsid w:val="2BB9F08D"/>
    <w:rsid w:val="2BBA7B20"/>
    <w:rsid w:val="2BBAF01F"/>
    <w:rsid w:val="2BBBB5CE"/>
    <w:rsid w:val="2BBFE84D"/>
    <w:rsid w:val="2BC0FB1F"/>
    <w:rsid w:val="2BC10439"/>
    <w:rsid w:val="2BC1A9AA"/>
    <w:rsid w:val="2BC1BBBC"/>
    <w:rsid w:val="2BC908FC"/>
    <w:rsid w:val="2BCAA668"/>
    <w:rsid w:val="2BCB14FE"/>
    <w:rsid w:val="2BCC6555"/>
    <w:rsid w:val="2BCD1090"/>
    <w:rsid w:val="2BCD449C"/>
    <w:rsid w:val="2BCE7C8F"/>
    <w:rsid w:val="2BD307A5"/>
    <w:rsid w:val="2BD42A3F"/>
    <w:rsid w:val="2BD62DB4"/>
    <w:rsid w:val="2BD94283"/>
    <w:rsid w:val="2BD9AF30"/>
    <w:rsid w:val="2BDBC392"/>
    <w:rsid w:val="2BDC5898"/>
    <w:rsid w:val="2BDF66B0"/>
    <w:rsid w:val="2BE26C6B"/>
    <w:rsid w:val="2BE323E3"/>
    <w:rsid w:val="2BE478DA"/>
    <w:rsid w:val="2BE67FA4"/>
    <w:rsid w:val="2BE7E95C"/>
    <w:rsid w:val="2BEBB58D"/>
    <w:rsid w:val="2BED5D63"/>
    <w:rsid w:val="2BF68EDA"/>
    <w:rsid w:val="2BF69ECA"/>
    <w:rsid w:val="2BF6D612"/>
    <w:rsid w:val="2BF8106F"/>
    <w:rsid w:val="2BF8E1C6"/>
    <w:rsid w:val="2BFA3CDA"/>
    <w:rsid w:val="2BFA58B6"/>
    <w:rsid w:val="2BFABE6A"/>
    <w:rsid w:val="2C00DE44"/>
    <w:rsid w:val="2C01CEE4"/>
    <w:rsid w:val="2C032DB2"/>
    <w:rsid w:val="2C03521D"/>
    <w:rsid w:val="2C038FBF"/>
    <w:rsid w:val="2C0BD28C"/>
    <w:rsid w:val="2C0D3C0E"/>
    <w:rsid w:val="2C0DBD5D"/>
    <w:rsid w:val="2C12BE21"/>
    <w:rsid w:val="2C14121E"/>
    <w:rsid w:val="2C1705B6"/>
    <w:rsid w:val="2C1721EF"/>
    <w:rsid w:val="2C1B5E5F"/>
    <w:rsid w:val="2C1BB17B"/>
    <w:rsid w:val="2C1EF391"/>
    <w:rsid w:val="2C1F25DE"/>
    <w:rsid w:val="2C1F8DA6"/>
    <w:rsid w:val="2C225FD8"/>
    <w:rsid w:val="2C265E4F"/>
    <w:rsid w:val="2C291DE8"/>
    <w:rsid w:val="2C2B17CD"/>
    <w:rsid w:val="2C2D380B"/>
    <w:rsid w:val="2C2F77DD"/>
    <w:rsid w:val="2C30D073"/>
    <w:rsid w:val="2C324542"/>
    <w:rsid w:val="2C35F1EA"/>
    <w:rsid w:val="2C377D33"/>
    <w:rsid w:val="2C37D369"/>
    <w:rsid w:val="2C39701C"/>
    <w:rsid w:val="2C3C7CE9"/>
    <w:rsid w:val="2C3E627F"/>
    <w:rsid w:val="2C41A7FD"/>
    <w:rsid w:val="2C498EEB"/>
    <w:rsid w:val="2C4C9DBE"/>
    <w:rsid w:val="2C4F6264"/>
    <w:rsid w:val="2C5392D3"/>
    <w:rsid w:val="2C55537F"/>
    <w:rsid w:val="2C565AAA"/>
    <w:rsid w:val="2C57C2A7"/>
    <w:rsid w:val="2C584A35"/>
    <w:rsid w:val="2C599C6C"/>
    <w:rsid w:val="2C5AB95A"/>
    <w:rsid w:val="2C6032C9"/>
    <w:rsid w:val="2C618C4B"/>
    <w:rsid w:val="2C629116"/>
    <w:rsid w:val="2C6717F1"/>
    <w:rsid w:val="2C67B1A8"/>
    <w:rsid w:val="2C6A58D6"/>
    <w:rsid w:val="2C6B982C"/>
    <w:rsid w:val="2C6D3CA1"/>
    <w:rsid w:val="2C6E5A27"/>
    <w:rsid w:val="2C6E7C0D"/>
    <w:rsid w:val="2C708A37"/>
    <w:rsid w:val="2C71BACA"/>
    <w:rsid w:val="2C727EF7"/>
    <w:rsid w:val="2C75B047"/>
    <w:rsid w:val="2C875299"/>
    <w:rsid w:val="2C897A6C"/>
    <w:rsid w:val="2C898BF0"/>
    <w:rsid w:val="2C8F5334"/>
    <w:rsid w:val="2C8F9692"/>
    <w:rsid w:val="2C911DDB"/>
    <w:rsid w:val="2C91F07C"/>
    <w:rsid w:val="2C94D30E"/>
    <w:rsid w:val="2C94F679"/>
    <w:rsid w:val="2C9928A6"/>
    <w:rsid w:val="2C9C869B"/>
    <w:rsid w:val="2C9D4EF5"/>
    <w:rsid w:val="2C9F5627"/>
    <w:rsid w:val="2CA384A8"/>
    <w:rsid w:val="2CA5CC51"/>
    <w:rsid w:val="2CA94C26"/>
    <w:rsid w:val="2CABB984"/>
    <w:rsid w:val="2CB00539"/>
    <w:rsid w:val="2CB031C4"/>
    <w:rsid w:val="2CB0C284"/>
    <w:rsid w:val="2CB3A100"/>
    <w:rsid w:val="2CB55454"/>
    <w:rsid w:val="2CBB21D6"/>
    <w:rsid w:val="2CC2DFA0"/>
    <w:rsid w:val="2CC2DFDE"/>
    <w:rsid w:val="2CC35E4E"/>
    <w:rsid w:val="2CC42FDE"/>
    <w:rsid w:val="2CC5DE49"/>
    <w:rsid w:val="2CCFB28C"/>
    <w:rsid w:val="2CD41D3C"/>
    <w:rsid w:val="2CD53782"/>
    <w:rsid w:val="2CD6419C"/>
    <w:rsid w:val="2CD72317"/>
    <w:rsid w:val="2CD9C535"/>
    <w:rsid w:val="2CDA02B5"/>
    <w:rsid w:val="2CDA6058"/>
    <w:rsid w:val="2CDCD7B4"/>
    <w:rsid w:val="2CDEA468"/>
    <w:rsid w:val="2CDF6602"/>
    <w:rsid w:val="2CE390FD"/>
    <w:rsid w:val="2CE73E9B"/>
    <w:rsid w:val="2CE9C04A"/>
    <w:rsid w:val="2CECBD99"/>
    <w:rsid w:val="2CF5CB71"/>
    <w:rsid w:val="2CF62346"/>
    <w:rsid w:val="2CF6BC7D"/>
    <w:rsid w:val="2CF883B6"/>
    <w:rsid w:val="2CF99466"/>
    <w:rsid w:val="2CFB7870"/>
    <w:rsid w:val="2CFE98D7"/>
    <w:rsid w:val="2D037839"/>
    <w:rsid w:val="2D07D799"/>
    <w:rsid w:val="2D093745"/>
    <w:rsid w:val="2D0DFE70"/>
    <w:rsid w:val="2D14139A"/>
    <w:rsid w:val="2D156A04"/>
    <w:rsid w:val="2D1AED26"/>
    <w:rsid w:val="2D1DF357"/>
    <w:rsid w:val="2D20B007"/>
    <w:rsid w:val="2D21BBED"/>
    <w:rsid w:val="2D2487B7"/>
    <w:rsid w:val="2D293879"/>
    <w:rsid w:val="2D2B16DD"/>
    <w:rsid w:val="2D31DF9D"/>
    <w:rsid w:val="2D32473B"/>
    <w:rsid w:val="2D331E3D"/>
    <w:rsid w:val="2D333B54"/>
    <w:rsid w:val="2D374F70"/>
    <w:rsid w:val="2D3A828A"/>
    <w:rsid w:val="2D3BDFD4"/>
    <w:rsid w:val="2D3F6063"/>
    <w:rsid w:val="2D4475BA"/>
    <w:rsid w:val="2D44A058"/>
    <w:rsid w:val="2D44CDB9"/>
    <w:rsid w:val="2D44D3C6"/>
    <w:rsid w:val="2D45E032"/>
    <w:rsid w:val="2D4779FA"/>
    <w:rsid w:val="2D48BA55"/>
    <w:rsid w:val="2D48BC98"/>
    <w:rsid w:val="2D4B1506"/>
    <w:rsid w:val="2D4B94C6"/>
    <w:rsid w:val="2D4CE30C"/>
    <w:rsid w:val="2D5328EE"/>
    <w:rsid w:val="2D570DC4"/>
    <w:rsid w:val="2D5BB8AE"/>
    <w:rsid w:val="2D5D5F03"/>
    <w:rsid w:val="2D5DDABC"/>
    <w:rsid w:val="2D5EBFC9"/>
    <w:rsid w:val="2D60FA87"/>
    <w:rsid w:val="2D689BF2"/>
    <w:rsid w:val="2D68AB6A"/>
    <w:rsid w:val="2D6986B1"/>
    <w:rsid w:val="2D6ADED9"/>
    <w:rsid w:val="2D6C386D"/>
    <w:rsid w:val="2D6E9BF2"/>
    <w:rsid w:val="2D71A60D"/>
    <w:rsid w:val="2D73372D"/>
    <w:rsid w:val="2D74F215"/>
    <w:rsid w:val="2D77E826"/>
    <w:rsid w:val="2D784708"/>
    <w:rsid w:val="2D7A1676"/>
    <w:rsid w:val="2D7B8AD6"/>
    <w:rsid w:val="2D7CC894"/>
    <w:rsid w:val="2D813C5E"/>
    <w:rsid w:val="2D81EF76"/>
    <w:rsid w:val="2D832FE9"/>
    <w:rsid w:val="2D84D3DD"/>
    <w:rsid w:val="2D84F836"/>
    <w:rsid w:val="2D88F28C"/>
    <w:rsid w:val="2D892DC4"/>
    <w:rsid w:val="2D8B20AF"/>
    <w:rsid w:val="2D8F5F7A"/>
    <w:rsid w:val="2D8F62EA"/>
    <w:rsid w:val="2D959792"/>
    <w:rsid w:val="2D989B1C"/>
    <w:rsid w:val="2D9E07D7"/>
    <w:rsid w:val="2D9EF3E3"/>
    <w:rsid w:val="2DA18667"/>
    <w:rsid w:val="2DA32EC9"/>
    <w:rsid w:val="2DA3B458"/>
    <w:rsid w:val="2DA8AEFC"/>
    <w:rsid w:val="2DAA0C9E"/>
    <w:rsid w:val="2DAB7E39"/>
    <w:rsid w:val="2DACDCEF"/>
    <w:rsid w:val="2DB2EEB9"/>
    <w:rsid w:val="2DB4286B"/>
    <w:rsid w:val="2DB8CC7E"/>
    <w:rsid w:val="2DB8D12B"/>
    <w:rsid w:val="2DB92406"/>
    <w:rsid w:val="2DBB6C70"/>
    <w:rsid w:val="2DBB726A"/>
    <w:rsid w:val="2DC28448"/>
    <w:rsid w:val="2DC36963"/>
    <w:rsid w:val="2DC608D8"/>
    <w:rsid w:val="2DC6DE26"/>
    <w:rsid w:val="2DD0A1FF"/>
    <w:rsid w:val="2DD45A57"/>
    <w:rsid w:val="2DD8E69A"/>
    <w:rsid w:val="2DDB91CA"/>
    <w:rsid w:val="2DDC4F5C"/>
    <w:rsid w:val="2DDD03AF"/>
    <w:rsid w:val="2DDD3E16"/>
    <w:rsid w:val="2DE2E9A0"/>
    <w:rsid w:val="2DE417F1"/>
    <w:rsid w:val="2DE4B1B1"/>
    <w:rsid w:val="2DE58B15"/>
    <w:rsid w:val="2DE9F03F"/>
    <w:rsid w:val="2DEFD14B"/>
    <w:rsid w:val="2DEFF14B"/>
    <w:rsid w:val="2DF1A530"/>
    <w:rsid w:val="2DF25723"/>
    <w:rsid w:val="2DF56CCD"/>
    <w:rsid w:val="2DF5AD8A"/>
    <w:rsid w:val="2DF5F8C8"/>
    <w:rsid w:val="2DF7C38F"/>
    <w:rsid w:val="2DF82927"/>
    <w:rsid w:val="2DF90FB4"/>
    <w:rsid w:val="2DFAEE5C"/>
    <w:rsid w:val="2DFBA37A"/>
    <w:rsid w:val="2DFBE43F"/>
    <w:rsid w:val="2E035208"/>
    <w:rsid w:val="2E04A8B9"/>
    <w:rsid w:val="2E0CD06B"/>
    <w:rsid w:val="2E0CD081"/>
    <w:rsid w:val="2E0D8959"/>
    <w:rsid w:val="2E0EF380"/>
    <w:rsid w:val="2E1354C6"/>
    <w:rsid w:val="2E13CCA1"/>
    <w:rsid w:val="2E14BBC1"/>
    <w:rsid w:val="2E16E14B"/>
    <w:rsid w:val="2E1C65AE"/>
    <w:rsid w:val="2E2092F0"/>
    <w:rsid w:val="2E22247A"/>
    <w:rsid w:val="2E238F6E"/>
    <w:rsid w:val="2E255C51"/>
    <w:rsid w:val="2E2E3643"/>
    <w:rsid w:val="2E2FD40A"/>
    <w:rsid w:val="2E301370"/>
    <w:rsid w:val="2E3175B2"/>
    <w:rsid w:val="2E34A145"/>
    <w:rsid w:val="2E34E4AD"/>
    <w:rsid w:val="2E397B3B"/>
    <w:rsid w:val="2E3BCD5C"/>
    <w:rsid w:val="2E3DCEFE"/>
    <w:rsid w:val="2E41800C"/>
    <w:rsid w:val="2E42A865"/>
    <w:rsid w:val="2E44B0D2"/>
    <w:rsid w:val="2E4992D0"/>
    <w:rsid w:val="2E4A7062"/>
    <w:rsid w:val="2E4B8180"/>
    <w:rsid w:val="2E4CCB0F"/>
    <w:rsid w:val="2E4CDB4A"/>
    <w:rsid w:val="2E54D5BC"/>
    <w:rsid w:val="2E54FBB2"/>
    <w:rsid w:val="2E57436D"/>
    <w:rsid w:val="2E5B8CC2"/>
    <w:rsid w:val="2E60D829"/>
    <w:rsid w:val="2E6158C2"/>
    <w:rsid w:val="2E62B465"/>
    <w:rsid w:val="2E6365B5"/>
    <w:rsid w:val="2E65C09B"/>
    <w:rsid w:val="2E663FA0"/>
    <w:rsid w:val="2E6852BC"/>
    <w:rsid w:val="2E68606B"/>
    <w:rsid w:val="2E68DADF"/>
    <w:rsid w:val="2E6B5E2A"/>
    <w:rsid w:val="2E6D7CF5"/>
    <w:rsid w:val="2E71FB9E"/>
    <w:rsid w:val="2E731492"/>
    <w:rsid w:val="2E73D7A5"/>
    <w:rsid w:val="2E751732"/>
    <w:rsid w:val="2E7BDF70"/>
    <w:rsid w:val="2E7D32F2"/>
    <w:rsid w:val="2E7E6F8C"/>
    <w:rsid w:val="2E7F3539"/>
    <w:rsid w:val="2E7F3949"/>
    <w:rsid w:val="2E7F9009"/>
    <w:rsid w:val="2E82C736"/>
    <w:rsid w:val="2E831A71"/>
    <w:rsid w:val="2E833E37"/>
    <w:rsid w:val="2E858DD4"/>
    <w:rsid w:val="2E8D16CD"/>
    <w:rsid w:val="2E8DAB8E"/>
    <w:rsid w:val="2E9333E3"/>
    <w:rsid w:val="2E970904"/>
    <w:rsid w:val="2E980458"/>
    <w:rsid w:val="2E98CE0A"/>
    <w:rsid w:val="2E9939E8"/>
    <w:rsid w:val="2E9A6640"/>
    <w:rsid w:val="2E9DC2C5"/>
    <w:rsid w:val="2EA82227"/>
    <w:rsid w:val="2EA93FB7"/>
    <w:rsid w:val="2EA9F50B"/>
    <w:rsid w:val="2EAA4474"/>
    <w:rsid w:val="2EAA4EAA"/>
    <w:rsid w:val="2EAAF786"/>
    <w:rsid w:val="2EB0878D"/>
    <w:rsid w:val="2EB22879"/>
    <w:rsid w:val="2EB25468"/>
    <w:rsid w:val="2EB3E14D"/>
    <w:rsid w:val="2EB4AFEE"/>
    <w:rsid w:val="2EB62536"/>
    <w:rsid w:val="2EB67C55"/>
    <w:rsid w:val="2EB6D848"/>
    <w:rsid w:val="2EBA5007"/>
    <w:rsid w:val="2EBBDC36"/>
    <w:rsid w:val="2EBFCCDE"/>
    <w:rsid w:val="2EC27C8E"/>
    <w:rsid w:val="2ECB068B"/>
    <w:rsid w:val="2ECC0496"/>
    <w:rsid w:val="2ECC9129"/>
    <w:rsid w:val="2ECEF144"/>
    <w:rsid w:val="2ED2AC38"/>
    <w:rsid w:val="2ED573E8"/>
    <w:rsid w:val="2ED64208"/>
    <w:rsid w:val="2ED90FE2"/>
    <w:rsid w:val="2ED96D83"/>
    <w:rsid w:val="2ED9EA83"/>
    <w:rsid w:val="2EDE60B2"/>
    <w:rsid w:val="2EDFBE53"/>
    <w:rsid w:val="2EE073EA"/>
    <w:rsid w:val="2EE0B214"/>
    <w:rsid w:val="2EE38B68"/>
    <w:rsid w:val="2EE59EEA"/>
    <w:rsid w:val="2EE96C67"/>
    <w:rsid w:val="2EEAC449"/>
    <w:rsid w:val="2EEDAE51"/>
    <w:rsid w:val="2EEDCCA1"/>
    <w:rsid w:val="2EEE366E"/>
    <w:rsid w:val="2EEE3718"/>
    <w:rsid w:val="2EEE4D95"/>
    <w:rsid w:val="2EEF9373"/>
    <w:rsid w:val="2EF00C06"/>
    <w:rsid w:val="2EF04608"/>
    <w:rsid w:val="2EF14BAD"/>
    <w:rsid w:val="2EF31144"/>
    <w:rsid w:val="2EF4EF12"/>
    <w:rsid w:val="2EF56EF5"/>
    <w:rsid w:val="2EF5EF89"/>
    <w:rsid w:val="2EF99AB4"/>
    <w:rsid w:val="2EFA415A"/>
    <w:rsid w:val="2EFC9C09"/>
    <w:rsid w:val="2F0109FF"/>
    <w:rsid w:val="2F019C4C"/>
    <w:rsid w:val="2F03EECC"/>
    <w:rsid w:val="2F06FF9E"/>
    <w:rsid w:val="2F0C49DF"/>
    <w:rsid w:val="2F0EE9FB"/>
    <w:rsid w:val="2F106EEA"/>
    <w:rsid w:val="2F10D41D"/>
    <w:rsid w:val="2F142FEF"/>
    <w:rsid w:val="2F1B8A9B"/>
    <w:rsid w:val="2F1D7D75"/>
    <w:rsid w:val="2F1EB145"/>
    <w:rsid w:val="2F20D011"/>
    <w:rsid w:val="2F220233"/>
    <w:rsid w:val="2F23CFA5"/>
    <w:rsid w:val="2F253BFE"/>
    <w:rsid w:val="2F267613"/>
    <w:rsid w:val="2F26CD66"/>
    <w:rsid w:val="2F2DCC2E"/>
    <w:rsid w:val="2F318E1F"/>
    <w:rsid w:val="2F354F84"/>
    <w:rsid w:val="2F38F846"/>
    <w:rsid w:val="2F3F2C41"/>
    <w:rsid w:val="2F3F3CDF"/>
    <w:rsid w:val="2F4291A1"/>
    <w:rsid w:val="2F432940"/>
    <w:rsid w:val="2F47B467"/>
    <w:rsid w:val="2F4C33E2"/>
    <w:rsid w:val="2F4C50CE"/>
    <w:rsid w:val="2F4CDFF3"/>
    <w:rsid w:val="2F4DE65C"/>
    <w:rsid w:val="2F5139B1"/>
    <w:rsid w:val="2F526412"/>
    <w:rsid w:val="2F535B87"/>
    <w:rsid w:val="2F56C6A0"/>
    <w:rsid w:val="2F57158E"/>
    <w:rsid w:val="2F598ED6"/>
    <w:rsid w:val="2F59A9C3"/>
    <w:rsid w:val="2F5B4303"/>
    <w:rsid w:val="2F5FDE14"/>
    <w:rsid w:val="2F615398"/>
    <w:rsid w:val="2F628730"/>
    <w:rsid w:val="2F650067"/>
    <w:rsid w:val="2F651894"/>
    <w:rsid w:val="2F6A2778"/>
    <w:rsid w:val="2F70281F"/>
    <w:rsid w:val="2F73711B"/>
    <w:rsid w:val="2F7A20D1"/>
    <w:rsid w:val="2F7C0619"/>
    <w:rsid w:val="2F7FE852"/>
    <w:rsid w:val="2F80147C"/>
    <w:rsid w:val="2F831442"/>
    <w:rsid w:val="2F83D932"/>
    <w:rsid w:val="2F848955"/>
    <w:rsid w:val="2F84C549"/>
    <w:rsid w:val="2F862EAF"/>
    <w:rsid w:val="2F8B2B8B"/>
    <w:rsid w:val="2F8DD78B"/>
    <w:rsid w:val="2F8E5871"/>
    <w:rsid w:val="2F93032A"/>
    <w:rsid w:val="2F957232"/>
    <w:rsid w:val="2F9A8272"/>
    <w:rsid w:val="2FA196E5"/>
    <w:rsid w:val="2FA21D15"/>
    <w:rsid w:val="2FA4CCA6"/>
    <w:rsid w:val="2FA64037"/>
    <w:rsid w:val="2FA9A3A9"/>
    <w:rsid w:val="2FAE7E91"/>
    <w:rsid w:val="2FB3A0C5"/>
    <w:rsid w:val="2FB8A248"/>
    <w:rsid w:val="2FBA4BDD"/>
    <w:rsid w:val="2FBA6B67"/>
    <w:rsid w:val="2FBBEC1D"/>
    <w:rsid w:val="2FBCCE33"/>
    <w:rsid w:val="2FBD732A"/>
    <w:rsid w:val="2FC37DEE"/>
    <w:rsid w:val="2FC4794E"/>
    <w:rsid w:val="2FC57796"/>
    <w:rsid w:val="2FC9B9E7"/>
    <w:rsid w:val="2FCADC5E"/>
    <w:rsid w:val="2FCB3F48"/>
    <w:rsid w:val="2FDB02A3"/>
    <w:rsid w:val="2FDC1D15"/>
    <w:rsid w:val="2FDC8C48"/>
    <w:rsid w:val="2FDFA125"/>
    <w:rsid w:val="2FE61085"/>
    <w:rsid w:val="2FE84E2E"/>
    <w:rsid w:val="2FE857F7"/>
    <w:rsid w:val="2FE86565"/>
    <w:rsid w:val="2FE9CEE1"/>
    <w:rsid w:val="2FEA498D"/>
    <w:rsid w:val="2FEAADD7"/>
    <w:rsid w:val="2FEBB0BE"/>
    <w:rsid w:val="2FED5E3C"/>
    <w:rsid w:val="2FED879B"/>
    <w:rsid w:val="2FEEBB18"/>
    <w:rsid w:val="2FEEC057"/>
    <w:rsid w:val="2FEF1D77"/>
    <w:rsid w:val="2FF03DF7"/>
    <w:rsid w:val="2FF0A61D"/>
    <w:rsid w:val="2FF15F7C"/>
    <w:rsid w:val="2FF41B53"/>
    <w:rsid w:val="2FF53197"/>
    <w:rsid w:val="2FFA1F8E"/>
    <w:rsid w:val="2FFBD8A3"/>
    <w:rsid w:val="2FFE55E7"/>
    <w:rsid w:val="2FFE69CD"/>
    <w:rsid w:val="2FFFAEE2"/>
    <w:rsid w:val="2FFFCB6F"/>
    <w:rsid w:val="2FFFDC43"/>
    <w:rsid w:val="2FFFE0B3"/>
    <w:rsid w:val="3000BDF0"/>
    <w:rsid w:val="30023379"/>
    <w:rsid w:val="30039712"/>
    <w:rsid w:val="30062A26"/>
    <w:rsid w:val="300982DB"/>
    <w:rsid w:val="300A2B2A"/>
    <w:rsid w:val="300AD856"/>
    <w:rsid w:val="300D512F"/>
    <w:rsid w:val="3010DEFA"/>
    <w:rsid w:val="30113234"/>
    <w:rsid w:val="30131EE8"/>
    <w:rsid w:val="3013F29A"/>
    <w:rsid w:val="30152EB0"/>
    <w:rsid w:val="301C740A"/>
    <w:rsid w:val="301D9AFB"/>
    <w:rsid w:val="301FA3FC"/>
    <w:rsid w:val="30232884"/>
    <w:rsid w:val="30280FC5"/>
    <w:rsid w:val="30284388"/>
    <w:rsid w:val="302D4862"/>
    <w:rsid w:val="303664F7"/>
    <w:rsid w:val="3037C40D"/>
    <w:rsid w:val="303A6BA5"/>
    <w:rsid w:val="303ADFA8"/>
    <w:rsid w:val="303C6D40"/>
    <w:rsid w:val="303CA0AC"/>
    <w:rsid w:val="303CD7D9"/>
    <w:rsid w:val="303CEC9A"/>
    <w:rsid w:val="303EEAAC"/>
    <w:rsid w:val="30412A3D"/>
    <w:rsid w:val="30457D5F"/>
    <w:rsid w:val="3045F19E"/>
    <w:rsid w:val="30480A4A"/>
    <w:rsid w:val="304B0F4D"/>
    <w:rsid w:val="304C1C31"/>
    <w:rsid w:val="304D0BA3"/>
    <w:rsid w:val="304E5682"/>
    <w:rsid w:val="304E7E01"/>
    <w:rsid w:val="30515DCB"/>
    <w:rsid w:val="305464FE"/>
    <w:rsid w:val="3057AC97"/>
    <w:rsid w:val="3058925E"/>
    <w:rsid w:val="305AEDFD"/>
    <w:rsid w:val="305C77D2"/>
    <w:rsid w:val="3064A6F8"/>
    <w:rsid w:val="3066A323"/>
    <w:rsid w:val="306774C0"/>
    <w:rsid w:val="3068265A"/>
    <w:rsid w:val="30683DF4"/>
    <w:rsid w:val="306940DC"/>
    <w:rsid w:val="306ED821"/>
    <w:rsid w:val="30784016"/>
    <w:rsid w:val="307D5BD4"/>
    <w:rsid w:val="307D8ED9"/>
    <w:rsid w:val="307E0B9E"/>
    <w:rsid w:val="30810968"/>
    <w:rsid w:val="30812E1E"/>
    <w:rsid w:val="3086D18E"/>
    <w:rsid w:val="30878268"/>
    <w:rsid w:val="308969E7"/>
    <w:rsid w:val="308E6142"/>
    <w:rsid w:val="309169A2"/>
    <w:rsid w:val="3091BE4C"/>
    <w:rsid w:val="3099D770"/>
    <w:rsid w:val="309C1FDB"/>
    <w:rsid w:val="309C2B3C"/>
    <w:rsid w:val="309D4C40"/>
    <w:rsid w:val="309DD856"/>
    <w:rsid w:val="30A5B357"/>
    <w:rsid w:val="30B0E790"/>
    <w:rsid w:val="30B27E5C"/>
    <w:rsid w:val="30B394B3"/>
    <w:rsid w:val="30B530AD"/>
    <w:rsid w:val="30B7E7F2"/>
    <w:rsid w:val="30B8569B"/>
    <w:rsid w:val="30BC400E"/>
    <w:rsid w:val="30BC5219"/>
    <w:rsid w:val="30C0DEBB"/>
    <w:rsid w:val="30C3061E"/>
    <w:rsid w:val="30C3FB50"/>
    <w:rsid w:val="30CA0FED"/>
    <w:rsid w:val="30CC76BD"/>
    <w:rsid w:val="30CF391A"/>
    <w:rsid w:val="30D04F79"/>
    <w:rsid w:val="30D6DE06"/>
    <w:rsid w:val="30DB9C48"/>
    <w:rsid w:val="30E16B45"/>
    <w:rsid w:val="30E1AD60"/>
    <w:rsid w:val="30E78424"/>
    <w:rsid w:val="30E95795"/>
    <w:rsid w:val="30EA36BE"/>
    <w:rsid w:val="30EBEEF9"/>
    <w:rsid w:val="30EF0A1C"/>
    <w:rsid w:val="30EFAC70"/>
    <w:rsid w:val="30F0AFC2"/>
    <w:rsid w:val="30F0D194"/>
    <w:rsid w:val="30F20D17"/>
    <w:rsid w:val="30F2AC5B"/>
    <w:rsid w:val="30F51BF0"/>
    <w:rsid w:val="30F5580C"/>
    <w:rsid w:val="30F60F69"/>
    <w:rsid w:val="30F75D4F"/>
    <w:rsid w:val="30F92402"/>
    <w:rsid w:val="30FD1494"/>
    <w:rsid w:val="30FDB1B3"/>
    <w:rsid w:val="30FEC694"/>
    <w:rsid w:val="31001341"/>
    <w:rsid w:val="3100E8F5"/>
    <w:rsid w:val="3101E65A"/>
    <w:rsid w:val="31056A8C"/>
    <w:rsid w:val="310662CC"/>
    <w:rsid w:val="31097905"/>
    <w:rsid w:val="310BFB19"/>
    <w:rsid w:val="311176C8"/>
    <w:rsid w:val="31129B7E"/>
    <w:rsid w:val="31130FD2"/>
    <w:rsid w:val="3117C625"/>
    <w:rsid w:val="311863C0"/>
    <w:rsid w:val="3119DA3C"/>
    <w:rsid w:val="311B3D9F"/>
    <w:rsid w:val="311C09E6"/>
    <w:rsid w:val="311DE547"/>
    <w:rsid w:val="3120075B"/>
    <w:rsid w:val="312175DB"/>
    <w:rsid w:val="31247563"/>
    <w:rsid w:val="31268B9E"/>
    <w:rsid w:val="31279685"/>
    <w:rsid w:val="31281223"/>
    <w:rsid w:val="31290B75"/>
    <w:rsid w:val="312A7246"/>
    <w:rsid w:val="312D0D8F"/>
    <w:rsid w:val="312E26C1"/>
    <w:rsid w:val="312EE06D"/>
    <w:rsid w:val="3130C065"/>
    <w:rsid w:val="3132EFCA"/>
    <w:rsid w:val="313349DD"/>
    <w:rsid w:val="313723BE"/>
    <w:rsid w:val="3137EAD2"/>
    <w:rsid w:val="3138E760"/>
    <w:rsid w:val="3138FF26"/>
    <w:rsid w:val="313A08B4"/>
    <w:rsid w:val="313BC991"/>
    <w:rsid w:val="31432F10"/>
    <w:rsid w:val="314984D4"/>
    <w:rsid w:val="314C46B3"/>
    <w:rsid w:val="31524FFE"/>
    <w:rsid w:val="315299C4"/>
    <w:rsid w:val="31533916"/>
    <w:rsid w:val="315358F0"/>
    <w:rsid w:val="3155B19F"/>
    <w:rsid w:val="315D1A99"/>
    <w:rsid w:val="3164D254"/>
    <w:rsid w:val="3165B6CF"/>
    <w:rsid w:val="316684AD"/>
    <w:rsid w:val="31676DD1"/>
    <w:rsid w:val="316A0596"/>
    <w:rsid w:val="316DA17A"/>
    <w:rsid w:val="316EDF3C"/>
    <w:rsid w:val="316FF7BE"/>
    <w:rsid w:val="31701FDB"/>
    <w:rsid w:val="31716E64"/>
    <w:rsid w:val="3173DF4D"/>
    <w:rsid w:val="3174F111"/>
    <w:rsid w:val="3175D437"/>
    <w:rsid w:val="317A1CD1"/>
    <w:rsid w:val="317AA76F"/>
    <w:rsid w:val="317BC63F"/>
    <w:rsid w:val="317DDDAE"/>
    <w:rsid w:val="3183F433"/>
    <w:rsid w:val="3185DD6D"/>
    <w:rsid w:val="31863443"/>
    <w:rsid w:val="318650B9"/>
    <w:rsid w:val="3188E086"/>
    <w:rsid w:val="318BC0B7"/>
    <w:rsid w:val="318E39A5"/>
    <w:rsid w:val="318EC858"/>
    <w:rsid w:val="318F0C85"/>
    <w:rsid w:val="318F81FE"/>
    <w:rsid w:val="3191FC17"/>
    <w:rsid w:val="3193C7E3"/>
    <w:rsid w:val="3198DE6D"/>
    <w:rsid w:val="319AB2CF"/>
    <w:rsid w:val="319ABBD0"/>
    <w:rsid w:val="31A212F6"/>
    <w:rsid w:val="31A45639"/>
    <w:rsid w:val="31A76327"/>
    <w:rsid w:val="31A84F15"/>
    <w:rsid w:val="31AA8D02"/>
    <w:rsid w:val="31B006DC"/>
    <w:rsid w:val="31B040F7"/>
    <w:rsid w:val="31B047C8"/>
    <w:rsid w:val="31B13A3E"/>
    <w:rsid w:val="31B6CF8B"/>
    <w:rsid w:val="31B79FAD"/>
    <w:rsid w:val="31B80532"/>
    <w:rsid w:val="31BACA1A"/>
    <w:rsid w:val="31BADE31"/>
    <w:rsid w:val="31BDFF1D"/>
    <w:rsid w:val="31C18E0E"/>
    <w:rsid w:val="31C2D0ED"/>
    <w:rsid w:val="31C89EC5"/>
    <w:rsid w:val="31CBA990"/>
    <w:rsid w:val="31CC13A1"/>
    <w:rsid w:val="31D24A2E"/>
    <w:rsid w:val="31D336E3"/>
    <w:rsid w:val="31D5129A"/>
    <w:rsid w:val="31D621DB"/>
    <w:rsid w:val="31D689C8"/>
    <w:rsid w:val="31D7BABA"/>
    <w:rsid w:val="31D8BF07"/>
    <w:rsid w:val="31D9B61C"/>
    <w:rsid w:val="31DA698A"/>
    <w:rsid w:val="31E1CFBD"/>
    <w:rsid w:val="31E23925"/>
    <w:rsid w:val="31E5D439"/>
    <w:rsid w:val="31E81678"/>
    <w:rsid w:val="31F2413D"/>
    <w:rsid w:val="31F6C715"/>
    <w:rsid w:val="31F744D1"/>
    <w:rsid w:val="31F76B72"/>
    <w:rsid w:val="31F8C746"/>
    <w:rsid w:val="31F99208"/>
    <w:rsid w:val="31FA172F"/>
    <w:rsid w:val="31FBE714"/>
    <w:rsid w:val="31FD0FAB"/>
    <w:rsid w:val="31FE7383"/>
    <w:rsid w:val="3202A6F7"/>
    <w:rsid w:val="320B722F"/>
    <w:rsid w:val="3210AF1F"/>
    <w:rsid w:val="321BA30F"/>
    <w:rsid w:val="321DEB48"/>
    <w:rsid w:val="321E6B26"/>
    <w:rsid w:val="32205575"/>
    <w:rsid w:val="3220DB6E"/>
    <w:rsid w:val="3222501D"/>
    <w:rsid w:val="3223CF77"/>
    <w:rsid w:val="3226A0BA"/>
    <w:rsid w:val="322F999B"/>
    <w:rsid w:val="32306848"/>
    <w:rsid w:val="3231EEB3"/>
    <w:rsid w:val="32322FC8"/>
    <w:rsid w:val="32324C16"/>
    <w:rsid w:val="3236E50B"/>
    <w:rsid w:val="323A24A3"/>
    <w:rsid w:val="323A9CE1"/>
    <w:rsid w:val="323B5B93"/>
    <w:rsid w:val="323B8C19"/>
    <w:rsid w:val="323FFA3D"/>
    <w:rsid w:val="32409DE5"/>
    <w:rsid w:val="3242465D"/>
    <w:rsid w:val="3243EAA1"/>
    <w:rsid w:val="32465CEC"/>
    <w:rsid w:val="324BA649"/>
    <w:rsid w:val="3250599C"/>
    <w:rsid w:val="3250A227"/>
    <w:rsid w:val="325450F7"/>
    <w:rsid w:val="3255464B"/>
    <w:rsid w:val="3258A9C3"/>
    <w:rsid w:val="32592438"/>
    <w:rsid w:val="325AC03C"/>
    <w:rsid w:val="325E9F35"/>
    <w:rsid w:val="3261066A"/>
    <w:rsid w:val="32614730"/>
    <w:rsid w:val="3263DDD2"/>
    <w:rsid w:val="32644AD5"/>
    <w:rsid w:val="3265C742"/>
    <w:rsid w:val="32662C38"/>
    <w:rsid w:val="32663DB5"/>
    <w:rsid w:val="326BDBE7"/>
    <w:rsid w:val="326E7D84"/>
    <w:rsid w:val="326FD646"/>
    <w:rsid w:val="3270DA61"/>
    <w:rsid w:val="3270FC5D"/>
    <w:rsid w:val="3271671C"/>
    <w:rsid w:val="32737998"/>
    <w:rsid w:val="3273928E"/>
    <w:rsid w:val="3275D221"/>
    <w:rsid w:val="32773772"/>
    <w:rsid w:val="32798D84"/>
    <w:rsid w:val="327AB241"/>
    <w:rsid w:val="327AC626"/>
    <w:rsid w:val="327C674E"/>
    <w:rsid w:val="327D52A9"/>
    <w:rsid w:val="327E3A6B"/>
    <w:rsid w:val="3282F6E9"/>
    <w:rsid w:val="3283E5DB"/>
    <w:rsid w:val="3284F51E"/>
    <w:rsid w:val="3287CF2D"/>
    <w:rsid w:val="3288EEC9"/>
    <w:rsid w:val="328D1206"/>
    <w:rsid w:val="328EAEEE"/>
    <w:rsid w:val="328EB650"/>
    <w:rsid w:val="328F0E04"/>
    <w:rsid w:val="32908963"/>
    <w:rsid w:val="3290D80E"/>
    <w:rsid w:val="329231EB"/>
    <w:rsid w:val="329373D2"/>
    <w:rsid w:val="329568DE"/>
    <w:rsid w:val="329A1253"/>
    <w:rsid w:val="329A818B"/>
    <w:rsid w:val="329A9119"/>
    <w:rsid w:val="329D66DF"/>
    <w:rsid w:val="32A123B2"/>
    <w:rsid w:val="32A302B0"/>
    <w:rsid w:val="32A30D61"/>
    <w:rsid w:val="32A3C9CB"/>
    <w:rsid w:val="32A69D47"/>
    <w:rsid w:val="32A7EB5D"/>
    <w:rsid w:val="32AB598F"/>
    <w:rsid w:val="32B4CC29"/>
    <w:rsid w:val="32B5C667"/>
    <w:rsid w:val="32B66F17"/>
    <w:rsid w:val="32B839DE"/>
    <w:rsid w:val="32BB7A8B"/>
    <w:rsid w:val="32C2F5D1"/>
    <w:rsid w:val="32C307F2"/>
    <w:rsid w:val="32C7739C"/>
    <w:rsid w:val="32C95B11"/>
    <w:rsid w:val="32C9F940"/>
    <w:rsid w:val="32CB49BC"/>
    <w:rsid w:val="32CE06B5"/>
    <w:rsid w:val="32CE178E"/>
    <w:rsid w:val="32D3BE52"/>
    <w:rsid w:val="32D4924C"/>
    <w:rsid w:val="32DBDCCB"/>
    <w:rsid w:val="32DDBA1D"/>
    <w:rsid w:val="32E0418E"/>
    <w:rsid w:val="32E1F3CD"/>
    <w:rsid w:val="32E3542D"/>
    <w:rsid w:val="32E6287F"/>
    <w:rsid w:val="32E799E6"/>
    <w:rsid w:val="32EF43B4"/>
    <w:rsid w:val="32F0395D"/>
    <w:rsid w:val="32F76D74"/>
    <w:rsid w:val="32F78B20"/>
    <w:rsid w:val="32F83007"/>
    <w:rsid w:val="32F876D4"/>
    <w:rsid w:val="32FB5666"/>
    <w:rsid w:val="32FCC073"/>
    <w:rsid w:val="3304827E"/>
    <w:rsid w:val="33088E0E"/>
    <w:rsid w:val="3308E75C"/>
    <w:rsid w:val="330EEF1D"/>
    <w:rsid w:val="3310CBB5"/>
    <w:rsid w:val="3310D23F"/>
    <w:rsid w:val="33119D78"/>
    <w:rsid w:val="33132BD2"/>
    <w:rsid w:val="33144CC5"/>
    <w:rsid w:val="3314D266"/>
    <w:rsid w:val="33156AC8"/>
    <w:rsid w:val="33167D42"/>
    <w:rsid w:val="3316B4F6"/>
    <w:rsid w:val="331A1514"/>
    <w:rsid w:val="331DC420"/>
    <w:rsid w:val="331DDFFD"/>
    <w:rsid w:val="332181C1"/>
    <w:rsid w:val="3321E44F"/>
    <w:rsid w:val="3324098D"/>
    <w:rsid w:val="332551F9"/>
    <w:rsid w:val="33287FBC"/>
    <w:rsid w:val="3329873B"/>
    <w:rsid w:val="332A9175"/>
    <w:rsid w:val="332BBB7F"/>
    <w:rsid w:val="332FBF46"/>
    <w:rsid w:val="3330B14F"/>
    <w:rsid w:val="3330EF4E"/>
    <w:rsid w:val="333550C0"/>
    <w:rsid w:val="333668A3"/>
    <w:rsid w:val="3336C6F5"/>
    <w:rsid w:val="3337C908"/>
    <w:rsid w:val="3337F172"/>
    <w:rsid w:val="3339C8F3"/>
    <w:rsid w:val="333D56E0"/>
    <w:rsid w:val="333F1547"/>
    <w:rsid w:val="334220B6"/>
    <w:rsid w:val="3343113D"/>
    <w:rsid w:val="33431F8C"/>
    <w:rsid w:val="3343EF85"/>
    <w:rsid w:val="3344EBA1"/>
    <w:rsid w:val="334AE733"/>
    <w:rsid w:val="334B8CCC"/>
    <w:rsid w:val="334B989B"/>
    <w:rsid w:val="334E5449"/>
    <w:rsid w:val="33501AE8"/>
    <w:rsid w:val="3351DE67"/>
    <w:rsid w:val="335E2ECF"/>
    <w:rsid w:val="33628780"/>
    <w:rsid w:val="3367CAEA"/>
    <w:rsid w:val="336BAE89"/>
    <w:rsid w:val="336C07DF"/>
    <w:rsid w:val="336CB9C9"/>
    <w:rsid w:val="33712574"/>
    <w:rsid w:val="337199AA"/>
    <w:rsid w:val="3372E86E"/>
    <w:rsid w:val="33736A6E"/>
    <w:rsid w:val="3376EBD2"/>
    <w:rsid w:val="337936DE"/>
    <w:rsid w:val="337CAC92"/>
    <w:rsid w:val="337F4767"/>
    <w:rsid w:val="337FFC27"/>
    <w:rsid w:val="3384EE05"/>
    <w:rsid w:val="338901BF"/>
    <w:rsid w:val="3392BBBC"/>
    <w:rsid w:val="33A0CE17"/>
    <w:rsid w:val="33A17962"/>
    <w:rsid w:val="33A50B9A"/>
    <w:rsid w:val="33A817B4"/>
    <w:rsid w:val="33A9C06A"/>
    <w:rsid w:val="33AB83B0"/>
    <w:rsid w:val="33AD05E4"/>
    <w:rsid w:val="33B1CE94"/>
    <w:rsid w:val="33B2E78E"/>
    <w:rsid w:val="33B3B170"/>
    <w:rsid w:val="33B51D63"/>
    <w:rsid w:val="33B5CEAD"/>
    <w:rsid w:val="33B5F90D"/>
    <w:rsid w:val="33B76403"/>
    <w:rsid w:val="33BC1EC1"/>
    <w:rsid w:val="33BCD010"/>
    <w:rsid w:val="33C1FFF1"/>
    <w:rsid w:val="33C5E627"/>
    <w:rsid w:val="33C6A7E7"/>
    <w:rsid w:val="33C7EAC1"/>
    <w:rsid w:val="33C8CB4E"/>
    <w:rsid w:val="33CCD635"/>
    <w:rsid w:val="33CDAE15"/>
    <w:rsid w:val="33D3323E"/>
    <w:rsid w:val="33D36FA4"/>
    <w:rsid w:val="33D5F514"/>
    <w:rsid w:val="33D70987"/>
    <w:rsid w:val="33DE2D1A"/>
    <w:rsid w:val="33E7318A"/>
    <w:rsid w:val="33E99AEE"/>
    <w:rsid w:val="33EA43B0"/>
    <w:rsid w:val="33ED1498"/>
    <w:rsid w:val="33EEEBFA"/>
    <w:rsid w:val="33EF03B4"/>
    <w:rsid w:val="33EF7F2B"/>
    <w:rsid w:val="33F100F7"/>
    <w:rsid w:val="33F43A33"/>
    <w:rsid w:val="33F44134"/>
    <w:rsid w:val="33F44F8F"/>
    <w:rsid w:val="33F84A63"/>
    <w:rsid w:val="33F959C9"/>
    <w:rsid w:val="33FBD3C6"/>
    <w:rsid w:val="33FC96DF"/>
    <w:rsid w:val="33FF0E9A"/>
    <w:rsid w:val="34070CD0"/>
    <w:rsid w:val="3407F6EF"/>
    <w:rsid w:val="340BE291"/>
    <w:rsid w:val="340DF968"/>
    <w:rsid w:val="340E8AB8"/>
    <w:rsid w:val="34105D38"/>
    <w:rsid w:val="3413D071"/>
    <w:rsid w:val="3413DB7C"/>
    <w:rsid w:val="3416BC81"/>
    <w:rsid w:val="341A2B10"/>
    <w:rsid w:val="341AB4D6"/>
    <w:rsid w:val="341D18D6"/>
    <w:rsid w:val="341F3433"/>
    <w:rsid w:val="341F3BCF"/>
    <w:rsid w:val="34225CBD"/>
    <w:rsid w:val="342A51A6"/>
    <w:rsid w:val="34317818"/>
    <w:rsid w:val="3437153A"/>
    <w:rsid w:val="343725FD"/>
    <w:rsid w:val="34377406"/>
    <w:rsid w:val="343832F9"/>
    <w:rsid w:val="343CBE90"/>
    <w:rsid w:val="3441D239"/>
    <w:rsid w:val="3443658C"/>
    <w:rsid w:val="3443BCD3"/>
    <w:rsid w:val="34447750"/>
    <w:rsid w:val="34456378"/>
    <w:rsid w:val="34462E9F"/>
    <w:rsid w:val="3449984E"/>
    <w:rsid w:val="3449A36F"/>
    <w:rsid w:val="344F42A6"/>
    <w:rsid w:val="3451031F"/>
    <w:rsid w:val="3456B302"/>
    <w:rsid w:val="3457BE18"/>
    <w:rsid w:val="3459304B"/>
    <w:rsid w:val="3463E355"/>
    <w:rsid w:val="34667F62"/>
    <w:rsid w:val="3467F5BA"/>
    <w:rsid w:val="3469837A"/>
    <w:rsid w:val="346A1844"/>
    <w:rsid w:val="346D521B"/>
    <w:rsid w:val="346DB671"/>
    <w:rsid w:val="346DBD43"/>
    <w:rsid w:val="346FE6AA"/>
    <w:rsid w:val="346FE6EB"/>
    <w:rsid w:val="34701DD6"/>
    <w:rsid w:val="3471B803"/>
    <w:rsid w:val="3473DDD0"/>
    <w:rsid w:val="3476C270"/>
    <w:rsid w:val="3477939E"/>
    <w:rsid w:val="347AA6AA"/>
    <w:rsid w:val="347C32CB"/>
    <w:rsid w:val="348587FA"/>
    <w:rsid w:val="3486701C"/>
    <w:rsid w:val="3487E22F"/>
    <w:rsid w:val="34883CC7"/>
    <w:rsid w:val="348DAE22"/>
    <w:rsid w:val="348DC440"/>
    <w:rsid w:val="348ECCBF"/>
    <w:rsid w:val="3491EA6B"/>
    <w:rsid w:val="3492BCDA"/>
    <w:rsid w:val="34937E76"/>
    <w:rsid w:val="3494621D"/>
    <w:rsid w:val="34946393"/>
    <w:rsid w:val="34992128"/>
    <w:rsid w:val="349E02FE"/>
    <w:rsid w:val="34A35B01"/>
    <w:rsid w:val="34A6A0C1"/>
    <w:rsid w:val="34AB9F70"/>
    <w:rsid w:val="34B1696D"/>
    <w:rsid w:val="34B38C41"/>
    <w:rsid w:val="34B3FEE6"/>
    <w:rsid w:val="34B4773A"/>
    <w:rsid w:val="34B5AD96"/>
    <w:rsid w:val="34BA84C9"/>
    <w:rsid w:val="34BB2D46"/>
    <w:rsid w:val="34BECA18"/>
    <w:rsid w:val="34BFE430"/>
    <w:rsid w:val="34C014B4"/>
    <w:rsid w:val="34C3FC05"/>
    <w:rsid w:val="34C6D23B"/>
    <w:rsid w:val="34C6E17D"/>
    <w:rsid w:val="34C90689"/>
    <w:rsid w:val="34C9E7FC"/>
    <w:rsid w:val="34CA7007"/>
    <w:rsid w:val="34CB4A52"/>
    <w:rsid w:val="34CB65E5"/>
    <w:rsid w:val="34CBEC3D"/>
    <w:rsid w:val="34CC4717"/>
    <w:rsid w:val="34CD9A74"/>
    <w:rsid w:val="34CE1C4B"/>
    <w:rsid w:val="34D066C6"/>
    <w:rsid w:val="34D0BB58"/>
    <w:rsid w:val="34D3CF3C"/>
    <w:rsid w:val="34D69D88"/>
    <w:rsid w:val="34D7F1C7"/>
    <w:rsid w:val="34DA4AB7"/>
    <w:rsid w:val="34DDE925"/>
    <w:rsid w:val="34DE5AE7"/>
    <w:rsid w:val="34E096C8"/>
    <w:rsid w:val="34E22126"/>
    <w:rsid w:val="34E486AB"/>
    <w:rsid w:val="34E6F075"/>
    <w:rsid w:val="34E8A06F"/>
    <w:rsid w:val="34EA8E6F"/>
    <w:rsid w:val="34EF7B92"/>
    <w:rsid w:val="34F11DF4"/>
    <w:rsid w:val="34F21B75"/>
    <w:rsid w:val="34F75575"/>
    <w:rsid w:val="34F7CF7E"/>
    <w:rsid w:val="34F7FA23"/>
    <w:rsid w:val="34FB853E"/>
    <w:rsid w:val="34FF3838"/>
    <w:rsid w:val="3500335D"/>
    <w:rsid w:val="35023EA9"/>
    <w:rsid w:val="35034A52"/>
    <w:rsid w:val="35036F85"/>
    <w:rsid w:val="35055B9D"/>
    <w:rsid w:val="3507BFE9"/>
    <w:rsid w:val="350A73E1"/>
    <w:rsid w:val="3512F277"/>
    <w:rsid w:val="3513ABCA"/>
    <w:rsid w:val="351A5637"/>
    <w:rsid w:val="351B0AE0"/>
    <w:rsid w:val="351BE978"/>
    <w:rsid w:val="351CE42F"/>
    <w:rsid w:val="351F5B6E"/>
    <w:rsid w:val="3522144B"/>
    <w:rsid w:val="352324E9"/>
    <w:rsid w:val="3525C8CD"/>
    <w:rsid w:val="35262156"/>
    <w:rsid w:val="352A2CDB"/>
    <w:rsid w:val="352ABA1F"/>
    <w:rsid w:val="352B1DBA"/>
    <w:rsid w:val="352DEFB4"/>
    <w:rsid w:val="35311C01"/>
    <w:rsid w:val="35315172"/>
    <w:rsid w:val="353320B2"/>
    <w:rsid w:val="353D0D5B"/>
    <w:rsid w:val="35405B4A"/>
    <w:rsid w:val="3543646A"/>
    <w:rsid w:val="35445361"/>
    <w:rsid w:val="3548DC84"/>
    <w:rsid w:val="3549474D"/>
    <w:rsid w:val="354C796A"/>
    <w:rsid w:val="354E2C69"/>
    <w:rsid w:val="354FECCF"/>
    <w:rsid w:val="355058F5"/>
    <w:rsid w:val="3550E1ED"/>
    <w:rsid w:val="355118A8"/>
    <w:rsid w:val="35545492"/>
    <w:rsid w:val="35549F41"/>
    <w:rsid w:val="35568D22"/>
    <w:rsid w:val="35579374"/>
    <w:rsid w:val="3557CB55"/>
    <w:rsid w:val="3557F4F1"/>
    <w:rsid w:val="3561700B"/>
    <w:rsid w:val="3567635A"/>
    <w:rsid w:val="35678EDC"/>
    <w:rsid w:val="356A21FD"/>
    <w:rsid w:val="356ABABF"/>
    <w:rsid w:val="356C7746"/>
    <w:rsid w:val="356CA954"/>
    <w:rsid w:val="356D17AA"/>
    <w:rsid w:val="356D8D21"/>
    <w:rsid w:val="35715073"/>
    <w:rsid w:val="3573D0F1"/>
    <w:rsid w:val="3574226A"/>
    <w:rsid w:val="3574AE20"/>
    <w:rsid w:val="3576DBA3"/>
    <w:rsid w:val="3578572A"/>
    <w:rsid w:val="3579ABBF"/>
    <w:rsid w:val="357B398E"/>
    <w:rsid w:val="357DD028"/>
    <w:rsid w:val="357E4303"/>
    <w:rsid w:val="358147CF"/>
    <w:rsid w:val="3582469D"/>
    <w:rsid w:val="3584C543"/>
    <w:rsid w:val="35881326"/>
    <w:rsid w:val="358A676A"/>
    <w:rsid w:val="358CD4E4"/>
    <w:rsid w:val="358F16BA"/>
    <w:rsid w:val="358FF806"/>
    <w:rsid w:val="359129DA"/>
    <w:rsid w:val="35938B5C"/>
    <w:rsid w:val="359461EB"/>
    <w:rsid w:val="359BD645"/>
    <w:rsid w:val="359D8110"/>
    <w:rsid w:val="359F1C83"/>
    <w:rsid w:val="35A1BF5B"/>
    <w:rsid w:val="35A35D00"/>
    <w:rsid w:val="35A52071"/>
    <w:rsid w:val="35A558DB"/>
    <w:rsid w:val="35A5B0B9"/>
    <w:rsid w:val="35A5F7C1"/>
    <w:rsid w:val="35AA99D3"/>
    <w:rsid w:val="35ABC034"/>
    <w:rsid w:val="35AE0A5C"/>
    <w:rsid w:val="35B7F9ED"/>
    <w:rsid w:val="35B8A297"/>
    <w:rsid w:val="35BB31BB"/>
    <w:rsid w:val="35BB7C72"/>
    <w:rsid w:val="35BBDBDA"/>
    <w:rsid w:val="35C0D232"/>
    <w:rsid w:val="35C531C7"/>
    <w:rsid w:val="35C963B5"/>
    <w:rsid w:val="35C9EDF4"/>
    <w:rsid w:val="35CC94B2"/>
    <w:rsid w:val="35CD0914"/>
    <w:rsid w:val="35D0D4A1"/>
    <w:rsid w:val="35D1CA62"/>
    <w:rsid w:val="35D27C04"/>
    <w:rsid w:val="35D2FE5D"/>
    <w:rsid w:val="35DD9D00"/>
    <w:rsid w:val="35E00FDE"/>
    <w:rsid w:val="35E25626"/>
    <w:rsid w:val="35E416FE"/>
    <w:rsid w:val="35E871A5"/>
    <w:rsid w:val="35EC0B28"/>
    <w:rsid w:val="35EF6C6F"/>
    <w:rsid w:val="35F6E025"/>
    <w:rsid w:val="35F7943F"/>
    <w:rsid w:val="35F8891F"/>
    <w:rsid w:val="35FB3208"/>
    <w:rsid w:val="35FDB2E5"/>
    <w:rsid w:val="35FE069E"/>
    <w:rsid w:val="35FED9F7"/>
    <w:rsid w:val="3602AB8F"/>
    <w:rsid w:val="36061799"/>
    <w:rsid w:val="3608C9E6"/>
    <w:rsid w:val="360AA1F8"/>
    <w:rsid w:val="360B1A26"/>
    <w:rsid w:val="360BD5D9"/>
    <w:rsid w:val="3612D0F3"/>
    <w:rsid w:val="3613D63B"/>
    <w:rsid w:val="3614C9D2"/>
    <w:rsid w:val="36150D59"/>
    <w:rsid w:val="361BE13E"/>
    <w:rsid w:val="361C66F0"/>
    <w:rsid w:val="361CA82D"/>
    <w:rsid w:val="36237167"/>
    <w:rsid w:val="3627312C"/>
    <w:rsid w:val="36278149"/>
    <w:rsid w:val="362F0E36"/>
    <w:rsid w:val="362F98FA"/>
    <w:rsid w:val="3635736C"/>
    <w:rsid w:val="36363F03"/>
    <w:rsid w:val="36364623"/>
    <w:rsid w:val="363F2A7A"/>
    <w:rsid w:val="364368E1"/>
    <w:rsid w:val="3646368F"/>
    <w:rsid w:val="3647D825"/>
    <w:rsid w:val="364C7404"/>
    <w:rsid w:val="364D4BBD"/>
    <w:rsid w:val="364DAB95"/>
    <w:rsid w:val="364DCAD1"/>
    <w:rsid w:val="36548153"/>
    <w:rsid w:val="3655E27C"/>
    <w:rsid w:val="3657B5B6"/>
    <w:rsid w:val="36589EFB"/>
    <w:rsid w:val="365AE4D5"/>
    <w:rsid w:val="365D1DF3"/>
    <w:rsid w:val="365E73D4"/>
    <w:rsid w:val="366016DB"/>
    <w:rsid w:val="3661EAF5"/>
    <w:rsid w:val="36637BEF"/>
    <w:rsid w:val="366C6BAC"/>
    <w:rsid w:val="366F9F9D"/>
    <w:rsid w:val="3670D930"/>
    <w:rsid w:val="367195D6"/>
    <w:rsid w:val="36723B99"/>
    <w:rsid w:val="367363FA"/>
    <w:rsid w:val="36758846"/>
    <w:rsid w:val="367637A3"/>
    <w:rsid w:val="3677B655"/>
    <w:rsid w:val="367A7782"/>
    <w:rsid w:val="367AB05A"/>
    <w:rsid w:val="367C29BE"/>
    <w:rsid w:val="367C5EBE"/>
    <w:rsid w:val="36812CCC"/>
    <w:rsid w:val="3681429E"/>
    <w:rsid w:val="36827F0A"/>
    <w:rsid w:val="368517D5"/>
    <w:rsid w:val="368713AD"/>
    <w:rsid w:val="36884152"/>
    <w:rsid w:val="368C861A"/>
    <w:rsid w:val="368FC6AE"/>
    <w:rsid w:val="3690EC58"/>
    <w:rsid w:val="36944217"/>
    <w:rsid w:val="3695C362"/>
    <w:rsid w:val="3697C9EA"/>
    <w:rsid w:val="36983E19"/>
    <w:rsid w:val="369BC201"/>
    <w:rsid w:val="369C6488"/>
    <w:rsid w:val="36A166FF"/>
    <w:rsid w:val="36A80B22"/>
    <w:rsid w:val="36AE0816"/>
    <w:rsid w:val="36AEF71F"/>
    <w:rsid w:val="36B5A3D8"/>
    <w:rsid w:val="36B6AEB0"/>
    <w:rsid w:val="36BA36AC"/>
    <w:rsid w:val="36BAB60A"/>
    <w:rsid w:val="36BBCD1E"/>
    <w:rsid w:val="36BD8B4F"/>
    <w:rsid w:val="36C1E3B2"/>
    <w:rsid w:val="36C3BB4B"/>
    <w:rsid w:val="36C3FCD7"/>
    <w:rsid w:val="36C6EE1B"/>
    <w:rsid w:val="36C7C4FE"/>
    <w:rsid w:val="36CA1047"/>
    <w:rsid w:val="36CD1E7C"/>
    <w:rsid w:val="36CF0ECD"/>
    <w:rsid w:val="36D03D39"/>
    <w:rsid w:val="36D0847D"/>
    <w:rsid w:val="36D5C334"/>
    <w:rsid w:val="36D8FC7E"/>
    <w:rsid w:val="36DEA5BE"/>
    <w:rsid w:val="36DF165D"/>
    <w:rsid w:val="36E3D2AC"/>
    <w:rsid w:val="36E4A3FF"/>
    <w:rsid w:val="36E55D03"/>
    <w:rsid w:val="36E5B998"/>
    <w:rsid w:val="36EB2282"/>
    <w:rsid w:val="36ECA776"/>
    <w:rsid w:val="36EECF7C"/>
    <w:rsid w:val="36F024BD"/>
    <w:rsid w:val="36F0C004"/>
    <w:rsid w:val="36F0E600"/>
    <w:rsid w:val="36F2330D"/>
    <w:rsid w:val="36F39EA1"/>
    <w:rsid w:val="36F3EA00"/>
    <w:rsid w:val="36F62600"/>
    <w:rsid w:val="36F690D7"/>
    <w:rsid w:val="36F78722"/>
    <w:rsid w:val="36F8B719"/>
    <w:rsid w:val="36F8C30B"/>
    <w:rsid w:val="370149C5"/>
    <w:rsid w:val="37030EC6"/>
    <w:rsid w:val="3703B6E0"/>
    <w:rsid w:val="37046BF4"/>
    <w:rsid w:val="37057EEF"/>
    <w:rsid w:val="3705A211"/>
    <w:rsid w:val="37081CF9"/>
    <w:rsid w:val="370BD97C"/>
    <w:rsid w:val="370FBC9D"/>
    <w:rsid w:val="37121584"/>
    <w:rsid w:val="3715F7A2"/>
    <w:rsid w:val="37171703"/>
    <w:rsid w:val="37175BC4"/>
    <w:rsid w:val="3718AD3D"/>
    <w:rsid w:val="37197E3C"/>
    <w:rsid w:val="371A998A"/>
    <w:rsid w:val="371EE011"/>
    <w:rsid w:val="371F5E00"/>
    <w:rsid w:val="3720D9CE"/>
    <w:rsid w:val="3725F1FD"/>
    <w:rsid w:val="37286D69"/>
    <w:rsid w:val="372B14B6"/>
    <w:rsid w:val="372E9176"/>
    <w:rsid w:val="372EC477"/>
    <w:rsid w:val="3730C898"/>
    <w:rsid w:val="373126B9"/>
    <w:rsid w:val="37328739"/>
    <w:rsid w:val="3734D333"/>
    <w:rsid w:val="37374FD4"/>
    <w:rsid w:val="3739786F"/>
    <w:rsid w:val="3739F5DF"/>
    <w:rsid w:val="373A7B88"/>
    <w:rsid w:val="373B1FA9"/>
    <w:rsid w:val="373BD049"/>
    <w:rsid w:val="373CB75D"/>
    <w:rsid w:val="373CE9E4"/>
    <w:rsid w:val="373F0C91"/>
    <w:rsid w:val="373F3117"/>
    <w:rsid w:val="37498933"/>
    <w:rsid w:val="374BA097"/>
    <w:rsid w:val="3751B952"/>
    <w:rsid w:val="37569F14"/>
    <w:rsid w:val="3758162D"/>
    <w:rsid w:val="3758C901"/>
    <w:rsid w:val="375ACBDC"/>
    <w:rsid w:val="375AE372"/>
    <w:rsid w:val="375C53A5"/>
    <w:rsid w:val="375F63F5"/>
    <w:rsid w:val="375FCF6E"/>
    <w:rsid w:val="37621667"/>
    <w:rsid w:val="3763FC88"/>
    <w:rsid w:val="3769A073"/>
    <w:rsid w:val="376DEEC9"/>
    <w:rsid w:val="376DF605"/>
    <w:rsid w:val="376EBB64"/>
    <w:rsid w:val="37700896"/>
    <w:rsid w:val="3771A4BB"/>
    <w:rsid w:val="37740548"/>
    <w:rsid w:val="37766E50"/>
    <w:rsid w:val="3778774B"/>
    <w:rsid w:val="377B226D"/>
    <w:rsid w:val="377B49C1"/>
    <w:rsid w:val="377F6C4F"/>
    <w:rsid w:val="377FE2B5"/>
    <w:rsid w:val="378015B3"/>
    <w:rsid w:val="3783840B"/>
    <w:rsid w:val="37840006"/>
    <w:rsid w:val="37866C5F"/>
    <w:rsid w:val="378688F8"/>
    <w:rsid w:val="37876999"/>
    <w:rsid w:val="378897F3"/>
    <w:rsid w:val="378A15C4"/>
    <w:rsid w:val="378DC1CE"/>
    <w:rsid w:val="379028B2"/>
    <w:rsid w:val="379139BC"/>
    <w:rsid w:val="37925A70"/>
    <w:rsid w:val="3795CD04"/>
    <w:rsid w:val="37972EAC"/>
    <w:rsid w:val="37986288"/>
    <w:rsid w:val="379A7998"/>
    <w:rsid w:val="379A966C"/>
    <w:rsid w:val="379AC868"/>
    <w:rsid w:val="379B4A67"/>
    <w:rsid w:val="379F4B26"/>
    <w:rsid w:val="37A114A9"/>
    <w:rsid w:val="37A57464"/>
    <w:rsid w:val="37A865D4"/>
    <w:rsid w:val="37A8B7B7"/>
    <w:rsid w:val="37AF4916"/>
    <w:rsid w:val="37B01DD1"/>
    <w:rsid w:val="37B5A20B"/>
    <w:rsid w:val="37B6C7E5"/>
    <w:rsid w:val="37BB7CFA"/>
    <w:rsid w:val="37BBFD81"/>
    <w:rsid w:val="37BCA9B3"/>
    <w:rsid w:val="37BCCAF1"/>
    <w:rsid w:val="37C153C2"/>
    <w:rsid w:val="37C60EF4"/>
    <w:rsid w:val="37CF464D"/>
    <w:rsid w:val="37D01145"/>
    <w:rsid w:val="37D14584"/>
    <w:rsid w:val="37D2F801"/>
    <w:rsid w:val="37D3FD91"/>
    <w:rsid w:val="37D9000E"/>
    <w:rsid w:val="37DC5720"/>
    <w:rsid w:val="37DEE547"/>
    <w:rsid w:val="37DF2872"/>
    <w:rsid w:val="37DF764D"/>
    <w:rsid w:val="37DF7CE3"/>
    <w:rsid w:val="37DFD081"/>
    <w:rsid w:val="37E13726"/>
    <w:rsid w:val="37E5DFB9"/>
    <w:rsid w:val="37E5EC15"/>
    <w:rsid w:val="37E6A3C7"/>
    <w:rsid w:val="37E97309"/>
    <w:rsid w:val="37EC298E"/>
    <w:rsid w:val="37EDA177"/>
    <w:rsid w:val="37F633A0"/>
    <w:rsid w:val="37F7DA6E"/>
    <w:rsid w:val="37F85A51"/>
    <w:rsid w:val="37FC4962"/>
    <w:rsid w:val="37FCC955"/>
    <w:rsid w:val="37FD34D1"/>
    <w:rsid w:val="37FDCC88"/>
    <w:rsid w:val="37FF74D1"/>
    <w:rsid w:val="37FF803D"/>
    <w:rsid w:val="38032197"/>
    <w:rsid w:val="380837B7"/>
    <w:rsid w:val="38095A89"/>
    <w:rsid w:val="380A9FD9"/>
    <w:rsid w:val="380C357B"/>
    <w:rsid w:val="380D65CD"/>
    <w:rsid w:val="380D91E1"/>
    <w:rsid w:val="3815A27C"/>
    <w:rsid w:val="38164ABD"/>
    <w:rsid w:val="3816A97D"/>
    <w:rsid w:val="3818E088"/>
    <w:rsid w:val="381CE6A8"/>
    <w:rsid w:val="381D793B"/>
    <w:rsid w:val="381E9756"/>
    <w:rsid w:val="3823AEF8"/>
    <w:rsid w:val="3825C14D"/>
    <w:rsid w:val="382C9F86"/>
    <w:rsid w:val="382E2D9C"/>
    <w:rsid w:val="382E8D42"/>
    <w:rsid w:val="3833544C"/>
    <w:rsid w:val="383518A2"/>
    <w:rsid w:val="38374283"/>
    <w:rsid w:val="383A0259"/>
    <w:rsid w:val="383A2B3E"/>
    <w:rsid w:val="383A851E"/>
    <w:rsid w:val="383B388B"/>
    <w:rsid w:val="383C5757"/>
    <w:rsid w:val="383CAAB7"/>
    <w:rsid w:val="384195FC"/>
    <w:rsid w:val="3841F68D"/>
    <w:rsid w:val="384342F5"/>
    <w:rsid w:val="384B610F"/>
    <w:rsid w:val="384C127D"/>
    <w:rsid w:val="384F56CC"/>
    <w:rsid w:val="384FC332"/>
    <w:rsid w:val="385071D7"/>
    <w:rsid w:val="3854C05B"/>
    <w:rsid w:val="385703F2"/>
    <w:rsid w:val="385F5F06"/>
    <w:rsid w:val="38608292"/>
    <w:rsid w:val="3862BE7C"/>
    <w:rsid w:val="3866CA65"/>
    <w:rsid w:val="3869D113"/>
    <w:rsid w:val="386FAFBB"/>
    <w:rsid w:val="38700F67"/>
    <w:rsid w:val="3870AF04"/>
    <w:rsid w:val="3872EC05"/>
    <w:rsid w:val="3873383F"/>
    <w:rsid w:val="38795314"/>
    <w:rsid w:val="387C1D22"/>
    <w:rsid w:val="387EAB77"/>
    <w:rsid w:val="388112DF"/>
    <w:rsid w:val="38851B71"/>
    <w:rsid w:val="388A217D"/>
    <w:rsid w:val="388B01BC"/>
    <w:rsid w:val="388EA4B4"/>
    <w:rsid w:val="38906244"/>
    <w:rsid w:val="3891F16C"/>
    <w:rsid w:val="3895103A"/>
    <w:rsid w:val="3898653D"/>
    <w:rsid w:val="38988D1A"/>
    <w:rsid w:val="389A185C"/>
    <w:rsid w:val="389A41D0"/>
    <w:rsid w:val="389BED94"/>
    <w:rsid w:val="389C2A44"/>
    <w:rsid w:val="38A33B85"/>
    <w:rsid w:val="38A361B4"/>
    <w:rsid w:val="38A48E3D"/>
    <w:rsid w:val="38A4F889"/>
    <w:rsid w:val="38A6DBAE"/>
    <w:rsid w:val="38ABF44E"/>
    <w:rsid w:val="38ABF600"/>
    <w:rsid w:val="38AD1B6C"/>
    <w:rsid w:val="38ADE076"/>
    <w:rsid w:val="38B1E244"/>
    <w:rsid w:val="38B2DA50"/>
    <w:rsid w:val="38BBF730"/>
    <w:rsid w:val="38C082BE"/>
    <w:rsid w:val="38C495F0"/>
    <w:rsid w:val="38C64CA0"/>
    <w:rsid w:val="38CA2C95"/>
    <w:rsid w:val="38CCF400"/>
    <w:rsid w:val="38CD42E2"/>
    <w:rsid w:val="38CFAA19"/>
    <w:rsid w:val="38D0E183"/>
    <w:rsid w:val="38D4E73B"/>
    <w:rsid w:val="38D6611B"/>
    <w:rsid w:val="38D6719A"/>
    <w:rsid w:val="38D8CA54"/>
    <w:rsid w:val="38DBA045"/>
    <w:rsid w:val="38DDCD17"/>
    <w:rsid w:val="38DE5629"/>
    <w:rsid w:val="38E212B0"/>
    <w:rsid w:val="38E2C618"/>
    <w:rsid w:val="38E36F3C"/>
    <w:rsid w:val="38E60E87"/>
    <w:rsid w:val="38E693F5"/>
    <w:rsid w:val="38E70550"/>
    <w:rsid w:val="38EC5D28"/>
    <w:rsid w:val="38EE5689"/>
    <w:rsid w:val="38F014C1"/>
    <w:rsid w:val="38F171D0"/>
    <w:rsid w:val="38F25058"/>
    <w:rsid w:val="38F399FC"/>
    <w:rsid w:val="38F6E093"/>
    <w:rsid w:val="38F74FF2"/>
    <w:rsid w:val="38FC420C"/>
    <w:rsid w:val="3900CB7B"/>
    <w:rsid w:val="39011E51"/>
    <w:rsid w:val="3903ADD3"/>
    <w:rsid w:val="39066AA4"/>
    <w:rsid w:val="390913D7"/>
    <w:rsid w:val="39093F29"/>
    <w:rsid w:val="390AAC3D"/>
    <w:rsid w:val="390B7161"/>
    <w:rsid w:val="390BA3AC"/>
    <w:rsid w:val="390BDBAB"/>
    <w:rsid w:val="390C1DE1"/>
    <w:rsid w:val="3910EDB4"/>
    <w:rsid w:val="391663AA"/>
    <w:rsid w:val="39171190"/>
    <w:rsid w:val="3919A8BC"/>
    <w:rsid w:val="392033F3"/>
    <w:rsid w:val="39223568"/>
    <w:rsid w:val="392274A7"/>
    <w:rsid w:val="3923D407"/>
    <w:rsid w:val="39240A56"/>
    <w:rsid w:val="3931A0CD"/>
    <w:rsid w:val="3931C6D4"/>
    <w:rsid w:val="3932422C"/>
    <w:rsid w:val="39377C23"/>
    <w:rsid w:val="39384571"/>
    <w:rsid w:val="3938DC7F"/>
    <w:rsid w:val="39393AC4"/>
    <w:rsid w:val="39394B24"/>
    <w:rsid w:val="393A63D0"/>
    <w:rsid w:val="393D26A4"/>
    <w:rsid w:val="393D67E0"/>
    <w:rsid w:val="394010E8"/>
    <w:rsid w:val="39410A0F"/>
    <w:rsid w:val="39424A25"/>
    <w:rsid w:val="394311CB"/>
    <w:rsid w:val="39455239"/>
    <w:rsid w:val="394C711B"/>
    <w:rsid w:val="394CBEE3"/>
    <w:rsid w:val="394F8768"/>
    <w:rsid w:val="3950005B"/>
    <w:rsid w:val="39518FA1"/>
    <w:rsid w:val="395BFCC2"/>
    <w:rsid w:val="39659D45"/>
    <w:rsid w:val="3965BF0D"/>
    <w:rsid w:val="39662394"/>
    <w:rsid w:val="396ADE72"/>
    <w:rsid w:val="396D17F4"/>
    <w:rsid w:val="396D1C67"/>
    <w:rsid w:val="396EE684"/>
    <w:rsid w:val="396FDF2A"/>
    <w:rsid w:val="39759D1E"/>
    <w:rsid w:val="3975FEE2"/>
    <w:rsid w:val="3978940D"/>
    <w:rsid w:val="39799CEF"/>
    <w:rsid w:val="397A1470"/>
    <w:rsid w:val="397B1DCC"/>
    <w:rsid w:val="397C5440"/>
    <w:rsid w:val="397C8973"/>
    <w:rsid w:val="397F9EB5"/>
    <w:rsid w:val="39808D86"/>
    <w:rsid w:val="39808F92"/>
    <w:rsid w:val="3981C250"/>
    <w:rsid w:val="39825066"/>
    <w:rsid w:val="39835A57"/>
    <w:rsid w:val="398690AB"/>
    <w:rsid w:val="39873C8B"/>
    <w:rsid w:val="398B0622"/>
    <w:rsid w:val="398B58E5"/>
    <w:rsid w:val="398DA963"/>
    <w:rsid w:val="398E0BB9"/>
    <w:rsid w:val="398EF34A"/>
    <w:rsid w:val="398FAE54"/>
    <w:rsid w:val="39914971"/>
    <w:rsid w:val="3991FE64"/>
    <w:rsid w:val="3992FE0E"/>
    <w:rsid w:val="39975322"/>
    <w:rsid w:val="39997AA5"/>
    <w:rsid w:val="39A24CED"/>
    <w:rsid w:val="39A69150"/>
    <w:rsid w:val="39A6A46E"/>
    <w:rsid w:val="39AD2908"/>
    <w:rsid w:val="39B03AB7"/>
    <w:rsid w:val="39B1D81A"/>
    <w:rsid w:val="39B42048"/>
    <w:rsid w:val="39B5D047"/>
    <w:rsid w:val="39B7AB40"/>
    <w:rsid w:val="39B8357A"/>
    <w:rsid w:val="39B8C20F"/>
    <w:rsid w:val="39B8CD9A"/>
    <w:rsid w:val="39BA8515"/>
    <w:rsid w:val="39BC9EEE"/>
    <w:rsid w:val="39C856F2"/>
    <w:rsid w:val="39C89D1E"/>
    <w:rsid w:val="39CA95BF"/>
    <w:rsid w:val="39CC3050"/>
    <w:rsid w:val="39CD2D54"/>
    <w:rsid w:val="39CF208E"/>
    <w:rsid w:val="39D1FB75"/>
    <w:rsid w:val="39D3642D"/>
    <w:rsid w:val="39D554FD"/>
    <w:rsid w:val="39DF59C3"/>
    <w:rsid w:val="39E1BE05"/>
    <w:rsid w:val="39E96BAE"/>
    <w:rsid w:val="39E9879E"/>
    <w:rsid w:val="39EBE6FA"/>
    <w:rsid w:val="39EDD3D5"/>
    <w:rsid w:val="39EF2799"/>
    <w:rsid w:val="39EFE3D2"/>
    <w:rsid w:val="39F09C18"/>
    <w:rsid w:val="39F5B1BA"/>
    <w:rsid w:val="39F7935D"/>
    <w:rsid w:val="39FA16F1"/>
    <w:rsid w:val="39FC202A"/>
    <w:rsid w:val="3A03F9B8"/>
    <w:rsid w:val="3A04E5C7"/>
    <w:rsid w:val="3A0709A7"/>
    <w:rsid w:val="3A07410B"/>
    <w:rsid w:val="3A0830BA"/>
    <w:rsid w:val="3A0C80A7"/>
    <w:rsid w:val="3A0DE626"/>
    <w:rsid w:val="3A0E4CCB"/>
    <w:rsid w:val="3A0E4DD5"/>
    <w:rsid w:val="3A102165"/>
    <w:rsid w:val="3A11E24A"/>
    <w:rsid w:val="3A189D2F"/>
    <w:rsid w:val="3A1914E8"/>
    <w:rsid w:val="3A199BAF"/>
    <w:rsid w:val="3A1B4DEA"/>
    <w:rsid w:val="3A1EC869"/>
    <w:rsid w:val="3A207E55"/>
    <w:rsid w:val="3A2876B3"/>
    <w:rsid w:val="3A299A1B"/>
    <w:rsid w:val="3A2F9D50"/>
    <w:rsid w:val="3A325114"/>
    <w:rsid w:val="3A367AD9"/>
    <w:rsid w:val="3A3934B6"/>
    <w:rsid w:val="3A394D0B"/>
    <w:rsid w:val="3A3C0810"/>
    <w:rsid w:val="3A3CEF99"/>
    <w:rsid w:val="3A3EE067"/>
    <w:rsid w:val="3A4313FD"/>
    <w:rsid w:val="3A455416"/>
    <w:rsid w:val="3A46DE48"/>
    <w:rsid w:val="3A474F77"/>
    <w:rsid w:val="3A492FE4"/>
    <w:rsid w:val="3A4F73EB"/>
    <w:rsid w:val="3A51896D"/>
    <w:rsid w:val="3A51CC72"/>
    <w:rsid w:val="3A520100"/>
    <w:rsid w:val="3A5244E1"/>
    <w:rsid w:val="3A555453"/>
    <w:rsid w:val="3A5724A2"/>
    <w:rsid w:val="3A583666"/>
    <w:rsid w:val="3A598534"/>
    <w:rsid w:val="3A5A6A2B"/>
    <w:rsid w:val="3A5C6807"/>
    <w:rsid w:val="3A5E44F1"/>
    <w:rsid w:val="3A5EAA84"/>
    <w:rsid w:val="3A60DB9B"/>
    <w:rsid w:val="3A639978"/>
    <w:rsid w:val="3A659E0F"/>
    <w:rsid w:val="3A65E88C"/>
    <w:rsid w:val="3A662484"/>
    <w:rsid w:val="3A6850AC"/>
    <w:rsid w:val="3A6A1910"/>
    <w:rsid w:val="3A6CDDD1"/>
    <w:rsid w:val="3A6D9CED"/>
    <w:rsid w:val="3A6FE60B"/>
    <w:rsid w:val="3A71DE5F"/>
    <w:rsid w:val="3A7E38BE"/>
    <w:rsid w:val="3A81819E"/>
    <w:rsid w:val="3A835EBD"/>
    <w:rsid w:val="3A843581"/>
    <w:rsid w:val="3A862EF8"/>
    <w:rsid w:val="3A888852"/>
    <w:rsid w:val="3A8A332E"/>
    <w:rsid w:val="3A8FF0D8"/>
    <w:rsid w:val="3A901447"/>
    <w:rsid w:val="3A940FE6"/>
    <w:rsid w:val="3A9839C2"/>
    <w:rsid w:val="3A9A0C05"/>
    <w:rsid w:val="3A9C9F4C"/>
    <w:rsid w:val="3AA2E8D4"/>
    <w:rsid w:val="3AA3BB8A"/>
    <w:rsid w:val="3AA4368D"/>
    <w:rsid w:val="3AA8E3BC"/>
    <w:rsid w:val="3AAC2C1D"/>
    <w:rsid w:val="3AACE1A1"/>
    <w:rsid w:val="3AACF378"/>
    <w:rsid w:val="3AB2340B"/>
    <w:rsid w:val="3AB2672A"/>
    <w:rsid w:val="3AB3B322"/>
    <w:rsid w:val="3AB4A126"/>
    <w:rsid w:val="3AB69BAB"/>
    <w:rsid w:val="3ABC0388"/>
    <w:rsid w:val="3ABCF9FD"/>
    <w:rsid w:val="3ABF79ED"/>
    <w:rsid w:val="3AC1FB2E"/>
    <w:rsid w:val="3AC290E2"/>
    <w:rsid w:val="3AC3B23C"/>
    <w:rsid w:val="3AC3BA07"/>
    <w:rsid w:val="3AC3D04E"/>
    <w:rsid w:val="3AC49F4E"/>
    <w:rsid w:val="3AC8FC51"/>
    <w:rsid w:val="3ACA2242"/>
    <w:rsid w:val="3ACC86DF"/>
    <w:rsid w:val="3AD01135"/>
    <w:rsid w:val="3AD10BE7"/>
    <w:rsid w:val="3AD30448"/>
    <w:rsid w:val="3AD4CB31"/>
    <w:rsid w:val="3AD4D8F0"/>
    <w:rsid w:val="3AD6C645"/>
    <w:rsid w:val="3ADA2C23"/>
    <w:rsid w:val="3ADA8632"/>
    <w:rsid w:val="3ADCB968"/>
    <w:rsid w:val="3ADD3519"/>
    <w:rsid w:val="3AE4564B"/>
    <w:rsid w:val="3AE5B4A6"/>
    <w:rsid w:val="3AE8202E"/>
    <w:rsid w:val="3AEBCFD9"/>
    <w:rsid w:val="3AECC42C"/>
    <w:rsid w:val="3AEE2C49"/>
    <w:rsid w:val="3AF2E50C"/>
    <w:rsid w:val="3AF3BD61"/>
    <w:rsid w:val="3AF4D622"/>
    <w:rsid w:val="3AF5A472"/>
    <w:rsid w:val="3AF71337"/>
    <w:rsid w:val="3AF77E4B"/>
    <w:rsid w:val="3AFA1F51"/>
    <w:rsid w:val="3AFC901F"/>
    <w:rsid w:val="3AFD07AC"/>
    <w:rsid w:val="3AFD64D4"/>
    <w:rsid w:val="3AFF430F"/>
    <w:rsid w:val="3B00364C"/>
    <w:rsid w:val="3B017751"/>
    <w:rsid w:val="3B02C34C"/>
    <w:rsid w:val="3B030535"/>
    <w:rsid w:val="3B03CFA6"/>
    <w:rsid w:val="3B059B53"/>
    <w:rsid w:val="3B05E89A"/>
    <w:rsid w:val="3B064349"/>
    <w:rsid w:val="3B0826C9"/>
    <w:rsid w:val="3B09B03F"/>
    <w:rsid w:val="3B0A08D2"/>
    <w:rsid w:val="3B0F602E"/>
    <w:rsid w:val="3B14DDA9"/>
    <w:rsid w:val="3B15587B"/>
    <w:rsid w:val="3B1948E1"/>
    <w:rsid w:val="3B1D3BE7"/>
    <w:rsid w:val="3B266729"/>
    <w:rsid w:val="3B2A1C50"/>
    <w:rsid w:val="3B2CFE0D"/>
    <w:rsid w:val="3B2D9CB6"/>
    <w:rsid w:val="3B2E0518"/>
    <w:rsid w:val="3B312C12"/>
    <w:rsid w:val="3B33A012"/>
    <w:rsid w:val="3B33D8DF"/>
    <w:rsid w:val="3B340F26"/>
    <w:rsid w:val="3B363714"/>
    <w:rsid w:val="3B371B03"/>
    <w:rsid w:val="3B37DB4E"/>
    <w:rsid w:val="3B3EFA77"/>
    <w:rsid w:val="3B40936F"/>
    <w:rsid w:val="3B44991D"/>
    <w:rsid w:val="3B49B13E"/>
    <w:rsid w:val="3B4F7DA9"/>
    <w:rsid w:val="3B4FE7C9"/>
    <w:rsid w:val="3B50FBDA"/>
    <w:rsid w:val="3B543D95"/>
    <w:rsid w:val="3B55B331"/>
    <w:rsid w:val="3B57E1F3"/>
    <w:rsid w:val="3B5CF248"/>
    <w:rsid w:val="3B621056"/>
    <w:rsid w:val="3B629CC6"/>
    <w:rsid w:val="3B6337F6"/>
    <w:rsid w:val="3B6407A5"/>
    <w:rsid w:val="3B64DABC"/>
    <w:rsid w:val="3B6A2363"/>
    <w:rsid w:val="3B6B73D4"/>
    <w:rsid w:val="3B6D2BD7"/>
    <w:rsid w:val="3B6EE708"/>
    <w:rsid w:val="3B700342"/>
    <w:rsid w:val="3B72BE5D"/>
    <w:rsid w:val="3B74371B"/>
    <w:rsid w:val="3B7AF941"/>
    <w:rsid w:val="3B7D2344"/>
    <w:rsid w:val="3B822B71"/>
    <w:rsid w:val="3B84E735"/>
    <w:rsid w:val="3B865C0D"/>
    <w:rsid w:val="3B87D37B"/>
    <w:rsid w:val="3B892467"/>
    <w:rsid w:val="3B8ADBA7"/>
    <w:rsid w:val="3B903348"/>
    <w:rsid w:val="3B9034C0"/>
    <w:rsid w:val="3B9075C2"/>
    <w:rsid w:val="3B91D996"/>
    <w:rsid w:val="3B95B348"/>
    <w:rsid w:val="3B9606D8"/>
    <w:rsid w:val="3B9694DA"/>
    <w:rsid w:val="3B98961E"/>
    <w:rsid w:val="3B9B1EA3"/>
    <w:rsid w:val="3B9CB9F4"/>
    <w:rsid w:val="3B9F30CC"/>
    <w:rsid w:val="3BA4B215"/>
    <w:rsid w:val="3BA5E9C5"/>
    <w:rsid w:val="3BA75A36"/>
    <w:rsid w:val="3BA7DDAE"/>
    <w:rsid w:val="3BA8A01E"/>
    <w:rsid w:val="3BACF479"/>
    <w:rsid w:val="3BAE93A1"/>
    <w:rsid w:val="3BAEF59A"/>
    <w:rsid w:val="3BB3A85E"/>
    <w:rsid w:val="3BB5933F"/>
    <w:rsid w:val="3BB5BB0E"/>
    <w:rsid w:val="3BB92010"/>
    <w:rsid w:val="3BB99FFC"/>
    <w:rsid w:val="3BB9A0DB"/>
    <w:rsid w:val="3BB9B813"/>
    <w:rsid w:val="3BBD40C6"/>
    <w:rsid w:val="3BBDB86E"/>
    <w:rsid w:val="3BBF3F7A"/>
    <w:rsid w:val="3BC08D0A"/>
    <w:rsid w:val="3BC48BDE"/>
    <w:rsid w:val="3BC749EE"/>
    <w:rsid w:val="3BC838BB"/>
    <w:rsid w:val="3BCE0F3A"/>
    <w:rsid w:val="3BCE19BF"/>
    <w:rsid w:val="3BD2928A"/>
    <w:rsid w:val="3BD2D37A"/>
    <w:rsid w:val="3BD6677E"/>
    <w:rsid w:val="3BD79C5A"/>
    <w:rsid w:val="3BD8BFFA"/>
    <w:rsid w:val="3BDA9056"/>
    <w:rsid w:val="3BDF4B75"/>
    <w:rsid w:val="3BDFCC00"/>
    <w:rsid w:val="3BE15288"/>
    <w:rsid w:val="3BE164FB"/>
    <w:rsid w:val="3BE34747"/>
    <w:rsid w:val="3BE43340"/>
    <w:rsid w:val="3BE5044E"/>
    <w:rsid w:val="3BE7BD1D"/>
    <w:rsid w:val="3BEDA8D0"/>
    <w:rsid w:val="3BF27CB9"/>
    <w:rsid w:val="3BFB77CD"/>
    <w:rsid w:val="3BFF5A28"/>
    <w:rsid w:val="3C00DFA7"/>
    <w:rsid w:val="3C00EEC0"/>
    <w:rsid w:val="3C02EC27"/>
    <w:rsid w:val="3C066880"/>
    <w:rsid w:val="3C08ED06"/>
    <w:rsid w:val="3C0DB1FB"/>
    <w:rsid w:val="3C10F81B"/>
    <w:rsid w:val="3C17DAE0"/>
    <w:rsid w:val="3C1A55CA"/>
    <w:rsid w:val="3C1C5A9E"/>
    <w:rsid w:val="3C1E3614"/>
    <w:rsid w:val="3C20EACE"/>
    <w:rsid w:val="3C2212E9"/>
    <w:rsid w:val="3C249B6B"/>
    <w:rsid w:val="3C25EFEB"/>
    <w:rsid w:val="3C271368"/>
    <w:rsid w:val="3C27D025"/>
    <w:rsid w:val="3C2C3812"/>
    <w:rsid w:val="3C2F21BE"/>
    <w:rsid w:val="3C321CC5"/>
    <w:rsid w:val="3C3312D3"/>
    <w:rsid w:val="3C34DC88"/>
    <w:rsid w:val="3C35C740"/>
    <w:rsid w:val="3C38C3E2"/>
    <w:rsid w:val="3C3C6EC4"/>
    <w:rsid w:val="3C425321"/>
    <w:rsid w:val="3C4816C0"/>
    <w:rsid w:val="3C4B3209"/>
    <w:rsid w:val="3C4B34B0"/>
    <w:rsid w:val="3C4C5DD1"/>
    <w:rsid w:val="3C50F4F8"/>
    <w:rsid w:val="3C51AA4C"/>
    <w:rsid w:val="3C51F64D"/>
    <w:rsid w:val="3C526AD2"/>
    <w:rsid w:val="3C5616F9"/>
    <w:rsid w:val="3C59270E"/>
    <w:rsid w:val="3C593DD3"/>
    <w:rsid w:val="3C5ABC75"/>
    <w:rsid w:val="3C5CC7EB"/>
    <w:rsid w:val="3C5E07C6"/>
    <w:rsid w:val="3C5EA263"/>
    <w:rsid w:val="3C60CBBE"/>
    <w:rsid w:val="3C61208C"/>
    <w:rsid w:val="3C61F3B2"/>
    <w:rsid w:val="3C626FCD"/>
    <w:rsid w:val="3C62BF47"/>
    <w:rsid w:val="3C6516B4"/>
    <w:rsid w:val="3C663192"/>
    <w:rsid w:val="3C68508F"/>
    <w:rsid w:val="3C758BEC"/>
    <w:rsid w:val="3C79B272"/>
    <w:rsid w:val="3C7BCE95"/>
    <w:rsid w:val="3C7C3F97"/>
    <w:rsid w:val="3C7C9C9F"/>
    <w:rsid w:val="3C8602D5"/>
    <w:rsid w:val="3C8630BD"/>
    <w:rsid w:val="3C8720F5"/>
    <w:rsid w:val="3C875005"/>
    <w:rsid w:val="3C8ADA2F"/>
    <w:rsid w:val="3C8D1240"/>
    <w:rsid w:val="3C8E146F"/>
    <w:rsid w:val="3C8F7138"/>
    <w:rsid w:val="3C9147B1"/>
    <w:rsid w:val="3C921620"/>
    <w:rsid w:val="3C935134"/>
    <w:rsid w:val="3C9EE731"/>
    <w:rsid w:val="3CA23779"/>
    <w:rsid w:val="3CA29D08"/>
    <w:rsid w:val="3CA30527"/>
    <w:rsid w:val="3CA39B95"/>
    <w:rsid w:val="3CA8FCA0"/>
    <w:rsid w:val="3CAB2A20"/>
    <w:rsid w:val="3CAB43E7"/>
    <w:rsid w:val="3CAFCACF"/>
    <w:rsid w:val="3CB4C1D5"/>
    <w:rsid w:val="3CB7B15E"/>
    <w:rsid w:val="3CB8A727"/>
    <w:rsid w:val="3CB8B688"/>
    <w:rsid w:val="3CB9ADD7"/>
    <w:rsid w:val="3CBA5CEB"/>
    <w:rsid w:val="3CBCF340"/>
    <w:rsid w:val="3CBE7553"/>
    <w:rsid w:val="3CBFF940"/>
    <w:rsid w:val="3CC222B2"/>
    <w:rsid w:val="3CC2DD5D"/>
    <w:rsid w:val="3CC3BA52"/>
    <w:rsid w:val="3CC47367"/>
    <w:rsid w:val="3CC4AFC8"/>
    <w:rsid w:val="3CC6AFEC"/>
    <w:rsid w:val="3CC79B4C"/>
    <w:rsid w:val="3CCC8C44"/>
    <w:rsid w:val="3CCEE617"/>
    <w:rsid w:val="3CCF0829"/>
    <w:rsid w:val="3CCF9526"/>
    <w:rsid w:val="3CD0F211"/>
    <w:rsid w:val="3CD157B3"/>
    <w:rsid w:val="3CD373A8"/>
    <w:rsid w:val="3CD51BB4"/>
    <w:rsid w:val="3CD6D9C8"/>
    <w:rsid w:val="3CD9931A"/>
    <w:rsid w:val="3CDB6728"/>
    <w:rsid w:val="3CDCB036"/>
    <w:rsid w:val="3CE0F807"/>
    <w:rsid w:val="3CE199E9"/>
    <w:rsid w:val="3CE3D616"/>
    <w:rsid w:val="3CE5310F"/>
    <w:rsid w:val="3CE9F1AA"/>
    <w:rsid w:val="3CEF0B19"/>
    <w:rsid w:val="3CEF2951"/>
    <w:rsid w:val="3CEFA0E3"/>
    <w:rsid w:val="3CF449CC"/>
    <w:rsid w:val="3CF8CEE1"/>
    <w:rsid w:val="3CF9FC63"/>
    <w:rsid w:val="3CFA1FD8"/>
    <w:rsid w:val="3CFAC2B7"/>
    <w:rsid w:val="3CFF0705"/>
    <w:rsid w:val="3D016948"/>
    <w:rsid w:val="3D0518CB"/>
    <w:rsid w:val="3D052879"/>
    <w:rsid w:val="3D07C18A"/>
    <w:rsid w:val="3D0A0B5E"/>
    <w:rsid w:val="3D0D0A3F"/>
    <w:rsid w:val="3D0D3D72"/>
    <w:rsid w:val="3D0E1ED1"/>
    <w:rsid w:val="3D0E74AA"/>
    <w:rsid w:val="3D1245C4"/>
    <w:rsid w:val="3D16B876"/>
    <w:rsid w:val="3D17C4D8"/>
    <w:rsid w:val="3D19BCC1"/>
    <w:rsid w:val="3D1B3789"/>
    <w:rsid w:val="3D1B4675"/>
    <w:rsid w:val="3D22159B"/>
    <w:rsid w:val="3D23F06F"/>
    <w:rsid w:val="3D2462AB"/>
    <w:rsid w:val="3D27DA71"/>
    <w:rsid w:val="3D2976E0"/>
    <w:rsid w:val="3D2EC976"/>
    <w:rsid w:val="3D2FEBC2"/>
    <w:rsid w:val="3D392A0C"/>
    <w:rsid w:val="3D3D6F7D"/>
    <w:rsid w:val="3D3F741E"/>
    <w:rsid w:val="3D4124C4"/>
    <w:rsid w:val="3D4201BF"/>
    <w:rsid w:val="3D448AD0"/>
    <w:rsid w:val="3D4846DE"/>
    <w:rsid w:val="3D4DF093"/>
    <w:rsid w:val="3D527A28"/>
    <w:rsid w:val="3D5753B3"/>
    <w:rsid w:val="3D57545D"/>
    <w:rsid w:val="3D5878C8"/>
    <w:rsid w:val="3D5A28F0"/>
    <w:rsid w:val="3D5C1D18"/>
    <w:rsid w:val="3D5EB795"/>
    <w:rsid w:val="3D5FEB68"/>
    <w:rsid w:val="3D608918"/>
    <w:rsid w:val="3D609CF6"/>
    <w:rsid w:val="3D635F56"/>
    <w:rsid w:val="3D684DB1"/>
    <w:rsid w:val="3D697274"/>
    <w:rsid w:val="3D762557"/>
    <w:rsid w:val="3D7B896A"/>
    <w:rsid w:val="3D7CBD85"/>
    <w:rsid w:val="3D7DF950"/>
    <w:rsid w:val="3D831FA4"/>
    <w:rsid w:val="3D84B7BA"/>
    <w:rsid w:val="3D85B8C5"/>
    <w:rsid w:val="3D889325"/>
    <w:rsid w:val="3D88F34E"/>
    <w:rsid w:val="3D898A68"/>
    <w:rsid w:val="3D8A6927"/>
    <w:rsid w:val="3D8B2162"/>
    <w:rsid w:val="3D8C2B70"/>
    <w:rsid w:val="3D8E0771"/>
    <w:rsid w:val="3D8EBA43"/>
    <w:rsid w:val="3D8FBD8D"/>
    <w:rsid w:val="3D91AEA0"/>
    <w:rsid w:val="3D929095"/>
    <w:rsid w:val="3D989C9F"/>
    <w:rsid w:val="3D98AAD7"/>
    <w:rsid w:val="3D98DF36"/>
    <w:rsid w:val="3D98E5D5"/>
    <w:rsid w:val="3DAA9E21"/>
    <w:rsid w:val="3DAEFEDA"/>
    <w:rsid w:val="3DAF47D3"/>
    <w:rsid w:val="3DBDA968"/>
    <w:rsid w:val="3DBF5C0E"/>
    <w:rsid w:val="3DC8C083"/>
    <w:rsid w:val="3DCCF22A"/>
    <w:rsid w:val="3DCEBC14"/>
    <w:rsid w:val="3DD61910"/>
    <w:rsid w:val="3DD8BD84"/>
    <w:rsid w:val="3DD8C0AD"/>
    <w:rsid w:val="3DDEBD08"/>
    <w:rsid w:val="3DDEF20A"/>
    <w:rsid w:val="3DDF4899"/>
    <w:rsid w:val="3DE18272"/>
    <w:rsid w:val="3DE322B0"/>
    <w:rsid w:val="3DE6C5CD"/>
    <w:rsid w:val="3DE8F6CD"/>
    <w:rsid w:val="3DEB2FD5"/>
    <w:rsid w:val="3DEB7CB4"/>
    <w:rsid w:val="3DEDDA6A"/>
    <w:rsid w:val="3DEF2EAA"/>
    <w:rsid w:val="3DF48C7B"/>
    <w:rsid w:val="3DF4A148"/>
    <w:rsid w:val="3DF8BC9B"/>
    <w:rsid w:val="3DF93C40"/>
    <w:rsid w:val="3DFB3BAC"/>
    <w:rsid w:val="3DFCACA7"/>
    <w:rsid w:val="3DFF6209"/>
    <w:rsid w:val="3DFFE216"/>
    <w:rsid w:val="3E04F26B"/>
    <w:rsid w:val="3E0BFF9B"/>
    <w:rsid w:val="3E0C150B"/>
    <w:rsid w:val="3E0D94A6"/>
    <w:rsid w:val="3E0E0AC7"/>
    <w:rsid w:val="3E0F031A"/>
    <w:rsid w:val="3E102ECF"/>
    <w:rsid w:val="3E109063"/>
    <w:rsid w:val="3E128AD2"/>
    <w:rsid w:val="3E12F631"/>
    <w:rsid w:val="3E13F78E"/>
    <w:rsid w:val="3E14C831"/>
    <w:rsid w:val="3E16B603"/>
    <w:rsid w:val="3E179EF6"/>
    <w:rsid w:val="3E17DD0F"/>
    <w:rsid w:val="3E1B7EA9"/>
    <w:rsid w:val="3E1CDD0D"/>
    <w:rsid w:val="3E2293A8"/>
    <w:rsid w:val="3E243B92"/>
    <w:rsid w:val="3E24BBFC"/>
    <w:rsid w:val="3E25830A"/>
    <w:rsid w:val="3E29B5F4"/>
    <w:rsid w:val="3E2AF4D0"/>
    <w:rsid w:val="3E2FB11C"/>
    <w:rsid w:val="3E2FD7BB"/>
    <w:rsid w:val="3E311CD0"/>
    <w:rsid w:val="3E31E209"/>
    <w:rsid w:val="3E32DA91"/>
    <w:rsid w:val="3E35378B"/>
    <w:rsid w:val="3E368E68"/>
    <w:rsid w:val="3E3880E9"/>
    <w:rsid w:val="3E388AEA"/>
    <w:rsid w:val="3E3B8CB3"/>
    <w:rsid w:val="3E3DF764"/>
    <w:rsid w:val="3E3F6BF6"/>
    <w:rsid w:val="3E41B6D0"/>
    <w:rsid w:val="3E41D991"/>
    <w:rsid w:val="3E43032F"/>
    <w:rsid w:val="3E44BB71"/>
    <w:rsid w:val="3E463D1B"/>
    <w:rsid w:val="3E4651C0"/>
    <w:rsid w:val="3E46A856"/>
    <w:rsid w:val="3E470BEB"/>
    <w:rsid w:val="3E484B4D"/>
    <w:rsid w:val="3E4B0E09"/>
    <w:rsid w:val="3E4E9FD5"/>
    <w:rsid w:val="3E4F014C"/>
    <w:rsid w:val="3E4FB6C5"/>
    <w:rsid w:val="3E5078EC"/>
    <w:rsid w:val="3E50F034"/>
    <w:rsid w:val="3E526F21"/>
    <w:rsid w:val="3E54F9B4"/>
    <w:rsid w:val="3E577B46"/>
    <w:rsid w:val="3E58317F"/>
    <w:rsid w:val="3E5B1EA1"/>
    <w:rsid w:val="3E5E8D9A"/>
    <w:rsid w:val="3E64069B"/>
    <w:rsid w:val="3E65AED5"/>
    <w:rsid w:val="3E663264"/>
    <w:rsid w:val="3E68E934"/>
    <w:rsid w:val="3E693985"/>
    <w:rsid w:val="3E69566B"/>
    <w:rsid w:val="3E697ACD"/>
    <w:rsid w:val="3E699610"/>
    <w:rsid w:val="3E6AADAB"/>
    <w:rsid w:val="3E6B8EF1"/>
    <w:rsid w:val="3E6E8E01"/>
    <w:rsid w:val="3E6F4B84"/>
    <w:rsid w:val="3E6F76F9"/>
    <w:rsid w:val="3E742CA8"/>
    <w:rsid w:val="3E758094"/>
    <w:rsid w:val="3E80124A"/>
    <w:rsid w:val="3E884097"/>
    <w:rsid w:val="3E88885D"/>
    <w:rsid w:val="3E893AFE"/>
    <w:rsid w:val="3E8B2F7A"/>
    <w:rsid w:val="3E8BA630"/>
    <w:rsid w:val="3E8C9437"/>
    <w:rsid w:val="3E8D0346"/>
    <w:rsid w:val="3E8D38E5"/>
    <w:rsid w:val="3E8DD404"/>
    <w:rsid w:val="3E909745"/>
    <w:rsid w:val="3E9895E3"/>
    <w:rsid w:val="3E99F7F2"/>
    <w:rsid w:val="3E9B1810"/>
    <w:rsid w:val="3E9BA9E0"/>
    <w:rsid w:val="3E9FF5BD"/>
    <w:rsid w:val="3EA24159"/>
    <w:rsid w:val="3EA674C0"/>
    <w:rsid w:val="3EA6B6DA"/>
    <w:rsid w:val="3EAA31AB"/>
    <w:rsid w:val="3EAB3FDD"/>
    <w:rsid w:val="3EAB6608"/>
    <w:rsid w:val="3EACF1F8"/>
    <w:rsid w:val="3EB1F9A1"/>
    <w:rsid w:val="3EB32AE7"/>
    <w:rsid w:val="3EB367CF"/>
    <w:rsid w:val="3EB4209E"/>
    <w:rsid w:val="3EB4FED1"/>
    <w:rsid w:val="3EBBDE2A"/>
    <w:rsid w:val="3EBC4724"/>
    <w:rsid w:val="3ECA34FA"/>
    <w:rsid w:val="3ECA68B7"/>
    <w:rsid w:val="3ECABB0A"/>
    <w:rsid w:val="3ECB877F"/>
    <w:rsid w:val="3ECBAB86"/>
    <w:rsid w:val="3ECBD9EB"/>
    <w:rsid w:val="3ECC0347"/>
    <w:rsid w:val="3ECC64C1"/>
    <w:rsid w:val="3ECD22A3"/>
    <w:rsid w:val="3ECDD838"/>
    <w:rsid w:val="3ECF73AC"/>
    <w:rsid w:val="3ECF807D"/>
    <w:rsid w:val="3ED007C2"/>
    <w:rsid w:val="3ED0E5F2"/>
    <w:rsid w:val="3ED0ED89"/>
    <w:rsid w:val="3ED1C4D2"/>
    <w:rsid w:val="3ED5E046"/>
    <w:rsid w:val="3EDDCF13"/>
    <w:rsid w:val="3EDE207D"/>
    <w:rsid w:val="3EDE62E3"/>
    <w:rsid w:val="3EDF690D"/>
    <w:rsid w:val="3EDFAE63"/>
    <w:rsid w:val="3EE297C1"/>
    <w:rsid w:val="3EE2D6E0"/>
    <w:rsid w:val="3EE4A449"/>
    <w:rsid w:val="3EE4C2CB"/>
    <w:rsid w:val="3EEC3EB6"/>
    <w:rsid w:val="3EEED5BE"/>
    <w:rsid w:val="3EF07603"/>
    <w:rsid w:val="3EF2B761"/>
    <w:rsid w:val="3EF5C2A5"/>
    <w:rsid w:val="3EF7AC73"/>
    <w:rsid w:val="3EF8B709"/>
    <w:rsid w:val="3EF99403"/>
    <w:rsid w:val="3EFA5AC8"/>
    <w:rsid w:val="3EFB4D82"/>
    <w:rsid w:val="3EFB9997"/>
    <w:rsid w:val="3EFBF99B"/>
    <w:rsid w:val="3EFF910A"/>
    <w:rsid w:val="3F029E49"/>
    <w:rsid w:val="3F0385D2"/>
    <w:rsid w:val="3F0632D8"/>
    <w:rsid w:val="3F06C4BD"/>
    <w:rsid w:val="3F07F5D1"/>
    <w:rsid w:val="3F0808F1"/>
    <w:rsid w:val="3F11BC6F"/>
    <w:rsid w:val="3F12A1B0"/>
    <w:rsid w:val="3F140750"/>
    <w:rsid w:val="3F15E250"/>
    <w:rsid w:val="3F16E6B7"/>
    <w:rsid w:val="3F189221"/>
    <w:rsid w:val="3F19556C"/>
    <w:rsid w:val="3F1C81A6"/>
    <w:rsid w:val="3F1CDB16"/>
    <w:rsid w:val="3F1DA658"/>
    <w:rsid w:val="3F1ECC16"/>
    <w:rsid w:val="3F1F8669"/>
    <w:rsid w:val="3F214C26"/>
    <w:rsid w:val="3F227888"/>
    <w:rsid w:val="3F231362"/>
    <w:rsid w:val="3F241513"/>
    <w:rsid w:val="3F24CD07"/>
    <w:rsid w:val="3F291D9B"/>
    <w:rsid w:val="3F294E60"/>
    <w:rsid w:val="3F2FC442"/>
    <w:rsid w:val="3F3266FE"/>
    <w:rsid w:val="3F33AFB1"/>
    <w:rsid w:val="3F36312F"/>
    <w:rsid w:val="3F3ADB7B"/>
    <w:rsid w:val="3F3B91FD"/>
    <w:rsid w:val="3F419040"/>
    <w:rsid w:val="3F45B70F"/>
    <w:rsid w:val="3F480B91"/>
    <w:rsid w:val="3F4C3421"/>
    <w:rsid w:val="3F4CB907"/>
    <w:rsid w:val="3F4DB23F"/>
    <w:rsid w:val="3F5B43E4"/>
    <w:rsid w:val="3F5C586D"/>
    <w:rsid w:val="3F5CFBAF"/>
    <w:rsid w:val="3F5D6403"/>
    <w:rsid w:val="3F5F19D6"/>
    <w:rsid w:val="3F6492DD"/>
    <w:rsid w:val="3F6B3FEE"/>
    <w:rsid w:val="3F6BDEF4"/>
    <w:rsid w:val="3F7538F3"/>
    <w:rsid w:val="3F78699B"/>
    <w:rsid w:val="3F806E41"/>
    <w:rsid w:val="3F80E676"/>
    <w:rsid w:val="3F85A1CA"/>
    <w:rsid w:val="3F86D43C"/>
    <w:rsid w:val="3F89E686"/>
    <w:rsid w:val="3F8A6F5D"/>
    <w:rsid w:val="3F8DAFF0"/>
    <w:rsid w:val="3F8E0AA3"/>
    <w:rsid w:val="3F911438"/>
    <w:rsid w:val="3F9175EB"/>
    <w:rsid w:val="3F93C1F4"/>
    <w:rsid w:val="3F94C6A8"/>
    <w:rsid w:val="3F99FE17"/>
    <w:rsid w:val="3F9B3A59"/>
    <w:rsid w:val="3F9BED89"/>
    <w:rsid w:val="3F9C5A66"/>
    <w:rsid w:val="3F9EF642"/>
    <w:rsid w:val="3F9F5CB6"/>
    <w:rsid w:val="3FA2D040"/>
    <w:rsid w:val="3FA3E183"/>
    <w:rsid w:val="3FA3E266"/>
    <w:rsid w:val="3FA89438"/>
    <w:rsid w:val="3FAA4B54"/>
    <w:rsid w:val="3FAACD43"/>
    <w:rsid w:val="3FAAE73A"/>
    <w:rsid w:val="3FADDEB7"/>
    <w:rsid w:val="3FB2BA50"/>
    <w:rsid w:val="3FB52E99"/>
    <w:rsid w:val="3FB61491"/>
    <w:rsid w:val="3FB67EAC"/>
    <w:rsid w:val="3FB8C162"/>
    <w:rsid w:val="3FBB93D4"/>
    <w:rsid w:val="3FBBA253"/>
    <w:rsid w:val="3FBE08E0"/>
    <w:rsid w:val="3FC06FD1"/>
    <w:rsid w:val="3FC6455B"/>
    <w:rsid w:val="3FCB478C"/>
    <w:rsid w:val="3FCD7BD2"/>
    <w:rsid w:val="3FD301A4"/>
    <w:rsid w:val="3FD36D7C"/>
    <w:rsid w:val="3FD449C8"/>
    <w:rsid w:val="3FD50964"/>
    <w:rsid w:val="3FDF4C4F"/>
    <w:rsid w:val="3FDFC0DE"/>
    <w:rsid w:val="3FE090D0"/>
    <w:rsid w:val="3FE0E7F8"/>
    <w:rsid w:val="3FE145D7"/>
    <w:rsid w:val="3FF3C96C"/>
    <w:rsid w:val="3FF5080E"/>
    <w:rsid w:val="3FF58F10"/>
    <w:rsid w:val="3FF71217"/>
    <w:rsid w:val="3FFE541B"/>
    <w:rsid w:val="4003FCC8"/>
    <w:rsid w:val="4007998E"/>
    <w:rsid w:val="400894EA"/>
    <w:rsid w:val="400CB3D0"/>
    <w:rsid w:val="400D0F7D"/>
    <w:rsid w:val="400D2AEC"/>
    <w:rsid w:val="40139B8E"/>
    <w:rsid w:val="4013C7C8"/>
    <w:rsid w:val="4017F7C8"/>
    <w:rsid w:val="4019E556"/>
    <w:rsid w:val="401AD092"/>
    <w:rsid w:val="401C575E"/>
    <w:rsid w:val="401CEBD6"/>
    <w:rsid w:val="40236816"/>
    <w:rsid w:val="40253286"/>
    <w:rsid w:val="4025D297"/>
    <w:rsid w:val="402CD6AA"/>
    <w:rsid w:val="402D091B"/>
    <w:rsid w:val="40319E9C"/>
    <w:rsid w:val="40339494"/>
    <w:rsid w:val="403A961C"/>
    <w:rsid w:val="403D2C66"/>
    <w:rsid w:val="403E72F6"/>
    <w:rsid w:val="40433B36"/>
    <w:rsid w:val="40465F82"/>
    <w:rsid w:val="40490E53"/>
    <w:rsid w:val="404CECCF"/>
    <w:rsid w:val="404F9888"/>
    <w:rsid w:val="4051BB6B"/>
    <w:rsid w:val="405266E3"/>
    <w:rsid w:val="40576430"/>
    <w:rsid w:val="405B56A7"/>
    <w:rsid w:val="405C90F4"/>
    <w:rsid w:val="405E5CFE"/>
    <w:rsid w:val="4060EE1A"/>
    <w:rsid w:val="4060FF1D"/>
    <w:rsid w:val="4063A9DB"/>
    <w:rsid w:val="4066479E"/>
    <w:rsid w:val="40686E05"/>
    <w:rsid w:val="4068DFEE"/>
    <w:rsid w:val="4069A7A5"/>
    <w:rsid w:val="406C175D"/>
    <w:rsid w:val="406C7CC7"/>
    <w:rsid w:val="406CC313"/>
    <w:rsid w:val="406D1421"/>
    <w:rsid w:val="406D89C3"/>
    <w:rsid w:val="40707985"/>
    <w:rsid w:val="4070A31A"/>
    <w:rsid w:val="4071373D"/>
    <w:rsid w:val="4071A707"/>
    <w:rsid w:val="4072B2E4"/>
    <w:rsid w:val="40746479"/>
    <w:rsid w:val="40775CFF"/>
    <w:rsid w:val="4077BBA4"/>
    <w:rsid w:val="4078F5CC"/>
    <w:rsid w:val="407D3BF7"/>
    <w:rsid w:val="407FAC6D"/>
    <w:rsid w:val="4082099C"/>
    <w:rsid w:val="4083CA87"/>
    <w:rsid w:val="4084865E"/>
    <w:rsid w:val="408553E2"/>
    <w:rsid w:val="4087051E"/>
    <w:rsid w:val="4089C1CE"/>
    <w:rsid w:val="408D7EBF"/>
    <w:rsid w:val="408DF8A5"/>
    <w:rsid w:val="408EB12F"/>
    <w:rsid w:val="40926E4D"/>
    <w:rsid w:val="4098936C"/>
    <w:rsid w:val="409D5F97"/>
    <w:rsid w:val="40A3267C"/>
    <w:rsid w:val="40A38A84"/>
    <w:rsid w:val="40A4F1A3"/>
    <w:rsid w:val="40AA58C0"/>
    <w:rsid w:val="40B04EB8"/>
    <w:rsid w:val="40BAF7EC"/>
    <w:rsid w:val="40C07EA5"/>
    <w:rsid w:val="40C21B7F"/>
    <w:rsid w:val="40C37934"/>
    <w:rsid w:val="40C64EF1"/>
    <w:rsid w:val="40C8B1A4"/>
    <w:rsid w:val="40CCED3E"/>
    <w:rsid w:val="40CEB1A3"/>
    <w:rsid w:val="40CFC048"/>
    <w:rsid w:val="40CFF72A"/>
    <w:rsid w:val="40D0FBED"/>
    <w:rsid w:val="40D5B79F"/>
    <w:rsid w:val="40D72B76"/>
    <w:rsid w:val="40D9CD88"/>
    <w:rsid w:val="40DA4308"/>
    <w:rsid w:val="40DC70F9"/>
    <w:rsid w:val="40E17EF4"/>
    <w:rsid w:val="40E2CC7E"/>
    <w:rsid w:val="40E37A5C"/>
    <w:rsid w:val="40E68E6C"/>
    <w:rsid w:val="40F000DE"/>
    <w:rsid w:val="40F43C90"/>
    <w:rsid w:val="40F46E93"/>
    <w:rsid w:val="40F4BC87"/>
    <w:rsid w:val="40F6517D"/>
    <w:rsid w:val="40F9636C"/>
    <w:rsid w:val="40FAE98A"/>
    <w:rsid w:val="40FB2507"/>
    <w:rsid w:val="40FF8BDC"/>
    <w:rsid w:val="40FFC0D2"/>
    <w:rsid w:val="41027A60"/>
    <w:rsid w:val="41066968"/>
    <w:rsid w:val="41085DEC"/>
    <w:rsid w:val="410CB71E"/>
    <w:rsid w:val="411104E8"/>
    <w:rsid w:val="4111DA2F"/>
    <w:rsid w:val="41142558"/>
    <w:rsid w:val="411768CE"/>
    <w:rsid w:val="4117B756"/>
    <w:rsid w:val="411BC1F8"/>
    <w:rsid w:val="411C397C"/>
    <w:rsid w:val="411EC2C2"/>
    <w:rsid w:val="411FE0AC"/>
    <w:rsid w:val="412079A7"/>
    <w:rsid w:val="4125334E"/>
    <w:rsid w:val="4129BA0E"/>
    <w:rsid w:val="412B7F25"/>
    <w:rsid w:val="4131B4DB"/>
    <w:rsid w:val="413AE0B3"/>
    <w:rsid w:val="413B0468"/>
    <w:rsid w:val="413B6E98"/>
    <w:rsid w:val="413BB883"/>
    <w:rsid w:val="4143587A"/>
    <w:rsid w:val="4143BC92"/>
    <w:rsid w:val="41449BEB"/>
    <w:rsid w:val="4144B96E"/>
    <w:rsid w:val="4144CF6E"/>
    <w:rsid w:val="41453865"/>
    <w:rsid w:val="4145FE78"/>
    <w:rsid w:val="4149163C"/>
    <w:rsid w:val="4149ACE5"/>
    <w:rsid w:val="414D1C38"/>
    <w:rsid w:val="414E7433"/>
    <w:rsid w:val="4150BD63"/>
    <w:rsid w:val="4152899E"/>
    <w:rsid w:val="4156585A"/>
    <w:rsid w:val="4156D738"/>
    <w:rsid w:val="4157513C"/>
    <w:rsid w:val="4158A88F"/>
    <w:rsid w:val="415A60EA"/>
    <w:rsid w:val="415B123D"/>
    <w:rsid w:val="41625706"/>
    <w:rsid w:val="4163942A"/>
    <w:rsid w:val="4164DF0B"/>
    <w:rsid w:val="416BA8B3"/>
    <w:rsid w:val="41710681"/>
    <w:rsid w:val="4174288F"/>
    <w:rsid w:val="41743A84"/>
    <w:rsid w:val="417561C6"/>
    <w:rsid w:val="41759D57"/>
    <w:rsid w:val="4177254A"/>
    <w:rsid w:val="417D1DBE"/>
    <w:rsid w:val="417EAAB5"/>
    <w:rsid w:val="417ED18A"/>
    <w:rsid w:val="418020EE"/>
    <w:rsid w:val="41813985"/>
    <w:rsid w:val="4182602C"/>
    <w:rsid w:val="41864097"/>
    <w:rsid w:val="41864CDA"/>
    <w:rsid w:val="418AD4BE"/>
    <w:rsid w:val="418B85F2"/>
    <w:rsid w:val="418D2E47"/>
    <w:rsid w:val="418E6A8B"/>
    <w:rsid w:val="419061BA"/>
    <w:rsid w:val="41906F27"/>
    <w:rsid w:val="41946CF6"/>
    <w:rsid w:val="4195FAF0"/>
    <w:rsid w:val="4199F4A3"/>
    <w:rsid w:val="419E44B9"/>
    <w:rsid w:val="41A04748"/>
    <w:rsid w:val="41A0D149"/>
    <w:rsid w:val="41A460C9"/>
    <w:rsid w:val="41A6DB33"/>
    <w:rsid w:val="41A8A5C2"/>
    <w:rsid w:val="41AAA1F2"/>
    <w:rsid w:val="41AE4A0D"/>
    <w:rsid w:val="41B098F1"/>
    <w:rsid w:val="41B5E0D3"/>
    <w:rsid w:val="41B605CC"/>
    <w:rsid w:val="41B6F67C"/>
    <w:rsid w:val="41B96296"/>
    <w:rsid w:val="41B9E947"/>
    <w:rsid w:val="41BA14D1"/>
    <w:rsid w:val="41BD1CA3"/>
    <w:rsid w:val="41BD7038"/>
    <w:rsid w:val="41BEA942"/>
    <w:rsid w:val="41C0040B"/>
    <w:rsid w:val="41C061C2"/>
    <w:rsid w:val="41C18419"/>
    <w:rsid w:val="41C1AEFB"/>
    <w:rsid w:val="41C549D2"/>
    <w:rsid w:val="41CBC3A6"/>
    <w:rsid w:val="41CF03D2"/>
    <w:rsid w:val="41D00074"/>
    <w:rsid w:val="41D0EB18"/>
    <w:rsid w:val="41D14A45"/>
    <w:rsid w:val="41D36774"/>
    <w:rsid w:val="41D367DB"/>
    <w:rsid w:val="41D84257"/>
    <w:rsid w:val="41D8EB2B"/>
    <w:rsid w:val="41DC878D"/>
    <w:rsid w:val="41DD013F"/>
    <w:rsid w:val="41E2AB51"/>
    <w:rsid w:val="41E3D5D1"/>
    <w:rsid w:val="41E5EC8A"/>
    <w:rsid w:val="41E7778E"/>
    <w:rsid w:val="41EA7411"/>
    <w:rsid w:val="41EAF8B2"/>
    <w:rsid w:val="41ECCC50"/>
    <w:rsid w:val="41ED0011"/>
    <w:rsid w:val="41F81012"/>
    <w:rsid w:val="41FAB170"/>
    <w:rsid w:val="41FCF7F7"/>
    <w:rsid w:val="41FE7A05"/>
    <w:rsid w:val="41FE964C"/>
    <w:rsid w:val="42001274"/>
    <w:rsid w:val="4200A4C4"/>
    <w:rsid w:val="42073266"/>
    <w:rsid w:val="42090A53"/>
    <w:rsid w:val="420D6A16"/>
    <w:rsid w:val="42116596"/>
    <w:rsid w:val="42148D3D"/>
    <w:rsid w:val="4215F54E"/>
    <w:rsid w:val="4217B437"/>
    <w:rsid w:val="42199277"/>
    <w:rsid w:val="421C7FD1"/>
    <w:rsid w:val="42216353"/>
    <w:rsid w:val="4224BB6F"/>
    <w:rsid w:val="4226EB87"/>
    <w:rsid w:val="42295BA4"/>
    <w:rsid w:val="422A452D"/>
    <w:rsid w:val="422D9793"/>
    <w:rsid w:val="422DEAEB"/>
    <w:rsid w:val="422FB482"/>
    <w:rsid w:val="4231BEE3"/>
    <w:rsid w:val="42334C1E"/>
    <w:rsid w:val="42371D01"/>
    <w:rsid w:val="423A0883"/>
    <w:rsid w:val="423EC150"/>
    <w:rsid w:val="423FE04A"/>
    <w:rsid w:val="42412A99"/>
    <w:rsid w:val="42420210"/>
    <w:rsid w:val="4245B7BE"/>
    <w:rsid w:val="42499DEE"/>
    <w:rsid w:val="424D400D"/>
    <w:rsid w:val="424E97B1"/>
    <w:rsid w:val="424FD077"/>
    <w:rsid w:val="425016FA"/>
    <w:rsid w:val="4250483C"/>
    <w:rsid w:val="4251E7DC"/>
    <w:rsid w:val="4252C401"/>
    <w:rsid w:val="42536FA2"/>
    <w:rsid w:val="4253F484"/>
    <w:rsid w:val="425CC331"/>
    <w:rsid w:val="425E11A5"/>
    <w:rsid w:val="426A3040"/>
    <w:rsid w:val="426A307D"/>
    <w:rsid w:val="426A621D"/>
    <w:rsid w:val="426CAB14"/>
    <w:rsid w:val="426E3633"/>
    <w:rsid w:val="426F38F3"/>
    <w:rsid w:val="4271FAC6"/>
    <w:rsid w:val="42728D86"/>
    <w:rsid w:val="4272E853"/>
    <w:rsid w:val="4274237A"/>
    <w:rsid w:val="42780EA9"/>
    <w:rsid w:val="4279E735"/>
    <w:rsid w:val="427E0F44"/>
    <w:rsid w:val="428001B1"/>
    <w:rsid w:val="4281B2D4"/>
    <w:rsid w:val="428364EF"/>
    <w:rsid w:val="4285425D"/>
    <w:rsid w:val="42885FBA"/>
    <w:rsid w:val="428B9D32"/>
    <w:rsid w:val="428BCABF"/>
    <w:rsid w:val="428C3A65"/>
    <w:rsid w:val="42904FA7"/>
    <w:rsid w:val="429308C1"/>
    <w:rsid w:val="42931FAE"/>
    <w:rsid w:val="4294703E"/>
    <w:rsid w:val="42992444"/>
    <w:rsid w:val="429EDCCD"/>
    <w:rsid w:val="42A03A34"/>
    <w:rsid w:val="42A37FC8"/>
    <w:rsid w:val="42A51DC4"/>
    <w:rsid w:val="42A95CA9"/>
    <w:rsid w:val="42AD553A"/>
    <w:rsid w:val="42AE6D79"/>
    <w:rsid w:val="42B054A8"/>
    <w:rsid w:val="42B0B671"/>
    <w:rsid w:val="42B3753A"/>
    <w:rsid w:val="42B6E554"/>
    <w:rsid w:val="42B78B43"/>
    <w:rsid w:val="42BA25AA"/>
    <w:rsid w:val="42BA4714"/>
    <w:rsid w:val="42BB3407"/>
    <w:rsid w:val="42BF78AB"/>
    <w:rsid w:val="42C2C85A"/>
    <w:rsid w:val="42C2D225"/>
    <w:rsid w:val="42C66B46"/>
    <w:rsid w:val="42CF3157"/>
    <w:rsid w:val="42D0F10D"/>
    <w:rsid w:val="42D10787"/>
    <w:rsid w:val="42D2319A"/>
    <w:rsid w:val="42D6CD08"/>
    <w:rsid w:val="42D81B8E"/>
    <w:rsid w:val="42DB0939"/>
    <w:rsid w:val="42DC005F"/>
    <w:rsid w:val="42DD7075"/>
    <w:rsid w:val="42DDEE0C"/>
    <w:rsid w:val="42E1CED9"/>
    <w:rsid w:val="42E4058C"/>
    <w:rsid w:val="42EAE034"/>
    <w:rsid w:val="42EBAA6E"/>
    <w:rsid w:val="42F27400"/>
    <w:rsid w:val="42F3786C"/>
    <w:rsid w:val="42F3A73C"/>
    <w:rsid w:val="42F3DFCD"/>
    <w:rsid w:val="42F6816F"/>
    <w:rsid w:val="42F7D021"/>
    <w:rsid w:val="42F8116E"/>
    <w:rsid w:val="42FBDD47"/>
    <w:rsid w:val="42FC801C"/>
    <w:rsid w:val="42FF8A7B"/>
    <w:rsid w:val="43020B3C"/>
    <w:rsid w:val="43037DAB"/>
    <w:rsid w:val="4306DFAF"/>
    <w:rsid w:val="43119CCE"/>
    <w:rsid w:val="4311D551"/>
    <w:rsid w:val="4313BF67"/>
    <w:rsid w:val="43141D02"/>
    <w:rsid w:val="4319AE3E"/>
    <w:rsid w:val="4319B347"/>
    <w:rsid w:val="431B89EF"/>
    <w:rsid w:val="431C8108"/>
    <w:rsid w:val="4320A2F1"/>
    <w:rsid w:val="432266CF"/>
    <w:rsid w:val="4324D5CE"/>
    <w:rsid w:val="43291ACA"/>
    <w:rsid w:val="432A1AC2"/>
    <w:rsid w:val="432C321B"/>
    <w:rsid w:val="4330A9C8"/>
    <w:rsid w:val="43333F09"/>
    <w:rsid w:val="43357779"/>
    <w:rsid w:val="43379AC7"/>
    <w:rsid w:val="4337CB8B"/>
    <w:rsid w:val="433B15BF"/>
    <w:rsid w:val="433DBBFF"/>
    <w:rsid w:val="433FBF1A"/>
    <w:rsid w:val="4341BC6E"/>
    <w:rsid w:val="4341BD2D"/>
    <w:rsid w:val="43437459"/>
    <w:rsid w:val="4344F7ED"/>
    <w:rsid w:val="4345F418"/>
    <w:rsid w:val="43481D4D"/>
    <w:rsid w:val="434DB1A4"/>
    <w:rsid w:val="434F0354"/>
    <w:rsid w:val="43543F10"/>
    <w:rsid w:val="4356ACE5"/>
    <w:rsid w:val="435750A9"/>
    <w:rsid w:val="435C3E1B"/>
    <w:rsid w:val="435D62B0"/>
    <w:rsid w:val="435D77F0"/>
    <w:rsid w:val="435EBE5D"/>
    <w:rsid w:val="435FF59F"/>
    <w:rsid w:val="4360DF8C"/>
    <w:rsid w:val="4362D015"/>
    <w:rsid w:val="43671677"/>
    <w:rsid w:val="4367E479"/>
    <w:rsid w:val="43688E46"/>
    <w:rsid w:val="43689B01"/>
    <w:rsid w:val="4368B5A0"/>
    <w:rsid w:val="4370F1F7"/>
    <w:rsid w:val="43748CD8"/>
    <w:rsid w:val="43749320"/>
    <w:rsid w:val="437857EE"/>
    <w:rsid w:val="43793638"/>
    <w:rsid w:val="437A2B7F"/>
    <w:rsid w:val="437A68FD"/>
    <w:rsid w:val="4383B403"/>
    <w:rsid w:val="438528DA"/>
    <w:rsid w:val="4387071B"/>
    <w:rsid w:val="43871270"/>
    <w:rsid w:val="4387DC87"/>
    <w:rsid w:val="4388099C"/>
    <w:rsid w:val="438C2553"/>
    <w:rsid w:val="438D2BAB"/>
    <w:rsid w:val="438D2E8D"/>
    <w:rsid w:val="4392C2BC"/>
    <w:rsid w:val="43951BD5"/>
    <w:rsid w:val="4395B335"/>
    <w:rsid w:val="43982A57"/>
    <w:rsid w:val="4399A4D9"/>
    <w:rsid w:val="439C2079"/>
    <w:rsid w:val="439DA5E7"/>
    <w:rsid w:val="439E7D3D"/>
    <w:rsid w:val="43A095DB"/>
    <w:rsid w:val="43A18093"/>
    <w:rsid w:val="43A3AA08"/>
    <w:rsid w:val="43A5DACB"/>
    <w:rsid w:val="43A8951B"/>
    <w:rsid w:val="43AC053B"/>
    <w:rsid w:val="43AEC60C"/>
    <w:rsid w:val="43AF7595"/>
    <w:rsid w:val="43AFE85B"/>
    <w:rsid w:val="43B32238"/>
    <w:rsid w:val="43B54082"/>
    <w:rsid w:val="43B85331"/>
    <w:rsid w:val="43BB6101"/>
    <w:rsid w:val="43BBA21C"/>
    <w:rsid w:val="43BBD07E"/>
    <w:rsid w:val="43BC95AB"/>
    <w:rsid w:val="43BFC878"/>
    <w:rsid w:val="43C59967"/>
    <w:rsid w:val="43C5A011"/>
    <w:rsid w:val="43CC44CE"/>
    <w:rsid w:val="43CD6919"/>
    <w:rsid w:val="43CF34F9"/>
    <w:rsid w:val="43D08A5B"/>
    <w:rsid w:val="43D1E6DD"/>
    <w:rsid w:val="43D22549"/>
    <w:rsid w:val="43D25D7D"/>
    <w:rsid w:val="43D9D5BC"/>
    <w:rsid w:val="43E1F5C6"/>
    <w:rsid w:val="43E26DF2"/>
    <w:rsid w:val="43E3A5BB"/>
    <w:rsid w:val="43EAED7C"/>
    <w:rsid w:val="43EC2327"/>
    <w:rsid w:val="43ECA051"/>
    <w:rsid w:val="43ECE683"/>
    <w:rsid w:val="43EDDBCF"/>
    <w:rsid w:val="43EE21A3"/>
    <w:rsid w:val="43EE5B21"/>
    <w:rsid w:val="43F2731B"/>
    <w:rsid w:val="43F3D154"/>
    <w:rsid w:val="43F6D4A4"/>
    <w:rsid w:val="43FE4551"/>
    <w:rsid w:val="43FEAC1C"/>
    <w:rsid w:val="440007D7"/>
    <w:rsid w:val="4402668F"/>
    <w:rsid w:val="441474E1"/>
    <w:rsid w:val="44176C4E"/>
    <w:rsid w:val="441B8172"/>
    <w:rsid w:val="441C42FC"/>
    <w:rsid w:val="441CC2EE"/>
    <w:rsid w:val="442132FA"/>
    <w:rsid w:val="4422C443"/>
    <w:rsid w:val="44241877"/>
    <w:rsid w:val="4425C03A"/>
    <w:rsid w:val="4426C381"/>
    <w:rsid w:val="442A9E91"/>
    <w:rsid w:val="442E2AC8"/>
    <w:rsid w:val="442E8C3F"/>
    <w:rsid w:val="44310E5F"/>
    <w:rsid w:val="4431CD2E"/>
    <w:rsid w:val="44348FAF"/>
    <w:rsid w:val="44371894"/>
    <w:rsid w:val="443863C7"/>
    <w:rsid w:val="443ADF73"/>
    <w:rsid w:val="444172BD"/>
    <w:rsid w:val="4444400E"/>
    <w:rsid w:val="44460BF3"/>
    <w:rsid w:val="444B04AB"/>
    <w:rsid w:val="44501237"/>
    <w:rsid w:val="4452B08E"/>
    <w:rsid w:val="445506D1"/>
    <w:rsid w:val="44572636"/>
    <w:rsid w:val="445D6895"/>
    <w:rsid w:val="445F55C4"/>
    <w:rsid w:val="446061A1"/>
    <w:rsid w:val="44639CB1"/>
    <w:rsid w:val="446594F7"/>
    <w:rsid w:val="4465B641"/>
    <w:rsid w:val="4468AD38"/>
    <w:rsid w:val="446CBEEE"/>
    <w:rsid w:val="446E6AB4"/>
    <w:rsid w:val="446F9D2D"/>
    <w:rsid w:val="446FD7B7"/>
    <w:rsid w:val="447646E5"/>
    <w:rsid w:val="4477CDC8"/>
    <w:rsid w:val="4478738B"/>
    <w:rsid w:val="4479DABC"/>
    <w:rsid w:val="447B64CA"/>
    <w:rsid w:val="447C17FD"/>
    <w:rsid w:val="447E7C82"/>
    <w:rsid w:val="447F197F"/>
    <w:rsid w:val="44802A62"/>
    <w:rsid w:val="44807544"/>
    <w:rsid w:val="44810384"/>
    <w:rsid w:val="4482D05B"/>
    <w:rsid w:val="44863217"/>
    <w:rsid w:val="44875C5F"/>
    <w:rsid w:val="44876A98"/>
    <w:rsid w:val="4489E292"/>
    <w:rsid w:val="448C4BD4"/>
    <w:rsid w:val="44948F3F"/>
    <w:rsid w:val="4494A7D5"/>
    <w:rsid w:val="4496390E"/>
    <w:rsid w:val="44982794"/>
    <w:rsid w:val="449A1E4C"/>
    <w:rsid w:val="449B65F0"/>
    <w:rsid w:val="449BFAC6"/>
    <w:rsid w:val="449E0C71"/>
    <w:rsid w:val="449E6DF4"/>
    <w:rsid w:val="449F89F6"/>
    <w:rsid w:val="44A4831D"/>
    <w:rsid w:val="44A705BF"/>
    <w:rsid w:val="44A84BAF"/>
    <w:rsid w:val="44A9C7DB"/>
    <w:rsid w:val="44AB1C35"/>
    <w:rsid w:val="44AE4D93"/>
    <w:rsid w:val="44AF13A0"/>
    <w:rsid w:val="44B83F1F"/>
    <w:rsid w:val="44BCF637"/>
    <w:rsid w:val="44C43A5F"/>
    <w:rsid w:val="44C4976A"/>
    <w:rsid w:val="44C5A49A"/>
    <w:rsid w:val="44C5A9D0"/>
    <w:rsid w:val="44C906D8"/>
    <w:rsid w:val="44C91922"/>
    <w:rsid w:val="44C9AA10"/>
    <w:rsid w:val="44CABD0B"/>
    <w:rsid w:val="44D145D7"/>
    <w:rsid w:val="44D25A6F"/>
    <w:rsid w:val="44D3B616"/>
    <w:rsid w:val="44D663F1"/>
    <w:rsid w:val="44D68414"/>
    <w:rsid w:val="44D90E6B"/>
    <w:rsid w:val="44DD30E8"/>
    <w:rsid w:val="44DFCB99"/>
    <w:rsid w:val="44E07573"/>
    <w:rsid w:val="44E434FB"/>
    <w:rsid w:val="44E4FF94"/>
    <w:rsid w:val="44E5D0BF"/>
    <w:rsid w:val="44EB35B9"/>
    <w:rsid w:val="44ED8195"/>
    <w:rsid w:val="44F327B2"/>
    <w:rsid w:val="44FB2B3C"/>
    <w:rsid w:val="44FC4F9E"/>
    <w:rsid w:val="44FD9DCC"/>
    <w:rsid w:val="450075A9"/>
    <w:rsid w:val="4501A775"/>
    <w:rsid w:val="45042E03"/>
    <w:rsid w:val="450677CC"/>
    <w:rsid w:val="45072F32"/>
    <w:rsid w:val="45089A57"/>
    <w:rsid w:val="450A3287"/>
    <w:rsid w:val="450A8B70"/>
    <w:rsid w:val="450B7E60"/>
    <w:rsid w:val="450C241D"/>
    <w:rsid w:val="450C781B"/>
    <w:rsid w:val="450D369E"/>
    <w:rsid w:val="4510B1D2"/>
    <w:rsid w:val="451119FD"/>
    <w:rsid w:val="45112195"/>
    <w:rsid w:val="45143842"/>
    <w:rsid w:val="45145D0E"/>
    <w:rsid w:val="4514C8F9"/>
    <w:rsid w:val="4515C94E"/>
    <w:rsid w:val="451711EA"/>
    <w:rsid w:val="45198057"/>
    <w:rsid w:val="451B0F4F"/>
    <w:rsid w:val="451F566E"/>
    <w:rsid w:val="45213FC5"/>
    <w:rsid w:val="4521C6C4"/>
    <w:rsid w:val="452215E2"/>
    <w:rsid w:val="45232D2E"/>
    <w:rsid w:val="4523CDFB"/>
    <w:rsid w:val="4523FA10"/>
    <w:rsid w:val="452987D2"/>
    <w:rsid w:val="4529C731"/>
    <w:rsid w:val="452B02EE"/>
    <w:rsid w:val="452C0E17"/>
    <w:rsid w:val="452CC9F1"/>
    <w:rsid w:val="45307E91"/>
    <w:rsid w:val="45362043"/>
    <w:rsid w:val="45387525"/>
    <w:rsid w:val="45430F7D"/>
    <w:rsid w:val="4543FD4D"/>
    <w:rsid w:val="45443BA9"/>
    <w:rsid w:val="45473495"/>
    <w:rsid w:val="454A7815"/>
    <w:rsid w:val="454E539B"/>
    <w:rsid w:val="45500676"/>
    <w:rsid w:val="455059A7"/>
    <w:rsid w:val="45508877"/>
    <w:rsid w:val="45510F7C"/>
    <w:rsid w:val="4553A013"/>
    <w:rsid w:val="4554EFA6"/>
    <w:rsid w:val="4555457A"/>
    <w:rsid w:val="45609027"/>
    <w:rsid w:val="45658EC3"/>
    <w:rsid w:val="4566457C"/>
    <w:rsid w:val="4569E835"/>
    <w:rsid w:val="456AEFF1"/>
    <w:rsid w:val="456CD6E9"/>
    <w:rsid w:val="456F5219"/>
    <w:rsid w:val="456FFD1C"/>
    <w:rsid w:val="4572F942"/>
    <w:rsid w:val="45740448"/>
    <w:rsid w:val="4574D15C"/>
    <w:rsid w:val="4578D6CC"/>
    <w:rsid w:val="457E9ABB"/>
    <w:rsid w:val="457FB33F"/>
    <w:rsid w:val="4580F5E6"/>
    <w:rsid w:val="4586279E"/>
    <w:rsid w:val="4586B1D3"/>
    <w:rsid w:val="45885BF4"/>
    <w:rsid w:val="4588E8B6"/>
    <w:rsid w:val="458C64E0"/>
    <w:rsid w:val="458FD531"/>
    <w:rsid w:val="4591106E"/>
    <w:rsid w:val="459310D6"/>
    <w:rsid w:val="459310FF"/>
    <w:rsid w:val="45965A56"/>
    <w:rsid w:val="4599DB30"/>
    <w:rsid w:val="4599EEA6"/>
    <w:rsid w:val="459B3BFF"/>
    <w:rsid w:val="459BDFFB"/>
    <w:rsid w:val="459DF265"/>
    <w:rsid w:val="45A04BA1"/>
    <w:rsid w:val="45A135D0"/>
    <w:rsid w:val="45A261B3"/>
    <w:rsid w:val="45A2E54F"/>
    <w:rsid w:val="45A7A2B1"/>
    <w:rsid w:val="45A901FE"/>
    <w:rsid w:val="45AA0DF1"/>
    <w:rsid w:val="45AA8C46"/>
    <w:rsid w:val="45AB1ACF"/>
    <w:rsid w:val="45ABC766"/>
    <w:rsid w:val="45ABF70E"/>
    <w:rsid w:val="45AEBF2D"/>
    <w:rsid w:val="45AF3E14"/>
    <w:rsid w:val="45B434BA"/>
    <w:rsid w:val="45B85C32"/>
    <w:rsid w:val="45B986FE"/>
    <w:rsid w:val="45BCAA9D"/>
    <w:rsid w:val="45BD041B"/>
    <w:rsid w:val="45BFD0AB"/>
    <w:rsid w:val="45C02165"/>
    <w:rsid w:val="45C5F350"/>
    <w:rsid w:val="45C5FE98"/>
    <w:rsid w:val="45C7685A"/>
    <w:rsid w:val="45C7B367"/>
    <w:rsid w:val="45C90E6A"/>
    <w:rsid w:val="45C96910"/>
    <w:rsid w:val="45CA3516"/>
    <w:rsid w:val="45CAB769"/>
    <w:rsid w:val="45CBB0C3"/>
    <w:rsid w:val="45CDEF23"/>
    <w:rsid w:val="45CEB635"/>
    <w:rsid w:val="45CEF0EA"/>
    <w:rsid w:val="45D187A3"/>
    <w:rsid w:val="45D44158"/>
    <w:rsid w:val="45D6E858"/>
    <w:rsid w:val="45D801AF"/>
    <w:rsid w:val="45DBBF77"/>
    <w:rsid w:val="45DC6335"/>
    <w:rsid w:val="45DD155B"/>
    <w:rsid w:val="45E20622"/>
    <w:rsid w:val="45E51682"/>
    <w:rsid w:val="45E85E90"/>
    <w:rsid w:val="45E8D870"/>
    <w:rsid w:val="45E91D83"/>
    <w:rsid w:val="45F01B1D"/>
    <w:rsid w:val="45F07846"/>
    <w:rsid w:val="45F0D732"/>
    <w:rsid w:val="45F32131"/>
    <w:rsid w:val="45F3A7E2"/>
    <w:rsid w:val="45F4AB08"/>
    <w:rsid w:val="45F77DD6"/>
    <w:rsid w:val="45F9624F"/>
    <w:rsid w:val="45FF6DE4"/>
    <w:rsid w:val="45FFE023"/>
    <w:rsid w:val="4600473E"/>
    <w:rsid w:val="4600E790"/>
    <w:rsid w:val="460288E8"/>
    <w:rsid w:val="460433E3"/>
    <w:rsid w:val="460682F5"/>
    <w:rsid w:val="460A5688"/>
    <w:rsid w:val="460BCDEB"/>
    <w:rsid w:val="460D68D9"/>
    <w:rsid w:val="460FB2DB"/>
    <w:rsid w:val="461206F1"/>
    <w:rsid w:val="46144D8B"/>
    <w:rsid w:val="4614D69E"/>
    <w:rsid w:val="46180AAF"/>
    <w:rsid w:val="46180CE2"/>
    <w:rsid w:val="461A8542"/>
    <w:rsid w:val="461BBBBF"/>
    <w:rsid w:val="461FE7C0"/>
    <w:rsid w:val="46227B90"/>
    <w:rsid w:val="4626150E"/>
    <w:rsid w:val="4626F558"/>
    <w:rsid w:val="462B4DAB"/>
    <w:rsid w:val="462F2C8A"/>
    <w:rsid w:val="463213DB"/>
    <w:rsid w:val="46323BF5"/>
    <w:rsid w:val="4633DEB9"/>
    <w:rsid w:val="4634FA74"/>
    <w:rsid w:val="4635ECE5"/>
    <w:rsid w:val="463866DC"/>
    <w:rsid w:val="46386B2D"/>
    <w:rsid w:val="4638EA85"/>
    <w:rsid w:val="463AD8BC"/>
    <w:rsid w:val="463CA1CF"/>
    <w:rsid w:val="463D93EB"/>
    <w:rsid w:val="463D9A10"/>
    <w:rsid w:val="463E69C0"/>
    <w:rsid w:val="463F5E6A"/>
    <w:rsid w:val="4641458B"/>
    <w:rsid w:val="4641C128"/>
    <w:rsid w:val="4642D385"/>
    <w:rsid w:val="464447ED"/>
    <w:rsid w:val="464449C2"/>
    <w:rsid w:val="46448A69"/>
    <w:rsid w:val="4646B00F"/>
    <w:rsid w:val="4647F75F"/>
    <w:rsid w:val="464813EB"/>
    <w:rsid w:val="4649DF98"/>
    <w:rsid w:val="464CC8B5"/>
    <w:rsid w:val="4650DD31"/>
    <w:rsid w:val="4653C58B"/>
    <w:rsid w:val="465411EB"/>
    <w:rsid w:val="4656C207"/>
    <w:rsid w:val="46580686"/>
    <w:rsid w:val="4658158D"/>
    <w:rsid w:val="465829B1"/>
    <w:rsid w:val="465AF6F2"/>
    <w:rsid w:val="465EBCE9"/>
    <w:rsid w:val="465FD50C"/>
    <w:rsid w:val="46609357"/>
    <w:rsid w:val="4661A082"/>
    <w:rsid w:val="46634DB9"/>
    <w:rsid w:val="466377FB"/>
    <w:rsid w:val="4669ECEF"/>
    <w:rsid w:val="466A52F8"/>
    <w:rsid w:val="466A9D5F"/>
    <w:rsid w:val="466E6CEF"/>
    <w:rsid w:val="4670AD1A"/>
    <w:rsid w:val="467175AF"/>
    <w:rsid w:val="46717A58"/>
    <w:rsid w:val="46725B23"/>
    <w:rsid w:val="4674D036"/>
    <w:rsid w:val="4675B64B"/>
    <w:rsid w:val="4678FE06"/>
    <w:rsid w:val="467F7A77"/>
    <w:rsid w:val="46822FF2"/>
    <w:rsid w:val="4688E154"/>
    <w:rsid w:val="468E307E"/>
    <w:rsid w:val="468F955E"/>
    <w:rsid w:val="469276C1"/>
    <w:rsid w:val="46949357"/>
    <w:rsid w:val="4695CF5A"/>
    <w:rsid w:val="46989AF8"/>
    <w:rsid w:val="469A949A"/>
    <w:rsid w:val="469D328C"/>
    <w:rsid w:val="469F2C25"/>
    <w:rsid w:val="46A314D9"/>
    <w:rsid w:val="46A54058"/>
    <w:rsid w:val="46A593EC"/>
    <w:rsid w:val="46A75D9A"/>
    <w:rsid w:val="46A83339"/>
    <w:rsid w:val="46AA32F3"/>
    <w:rsid w:val="46AF9BB7"/>
    <w:rsid w:val="46B2D212"/>
    <w:rsid w:val="46B5D52C"/>
    <w:rsid w:val="46B6BA57"/>
    <w:rsid w:val="46B74A1B"/>
    <w:rsid w:val="46B8256B"/>
    <w:rsid w:val="46BCFD4E"/>
    <w:rsid w:val="46BD9725"/>
    <w:rsid w:val="46C1C027"/>
    <w:rsid w:val="46C4015E"/>
    <w:rsid w:val="46C9210D"/>
    <w:rsid w:val="46CB4EC5"/>
    <w:rsid w:val="46CD7B8B"/>
    <w:rsid w:val="46CF7733"/>
    <w:rsid w:val="46D0E0F0"/>
    <w:rsid w:val="46D5E279"/>
    <w:rsid w:val="46D6F04C"/>
    <w:rsid w:val="46D93116"/>
    <w:rsid w:val="46DA47D9"/>
    <w:rsid w:val="46DAE082"/>
    <w:rsid w:val="46E4ABF7"/>
    <w:rsid w:val="46E4AF8C"/>
    <w:rsid w:val="46E520C5"/>
    <w:rsid w:val="46E57F66"/>
    <w:rsid w:val="46E63E89"/>
    <w:rsid w:val="46E7547E"/>
    <w:rsid w:val="46E86203"/>
    <w:rsid w:val="46E8820F"/>
    <w:rsid w:val="46EB2C6E"/>
    <w:rsid w:val="46EC3AB9"/>
    <w:rsid w:val="46EC3FFE"/>
    <w:rsid w:val="46F04329"/>
    <w:rsid w:val="46F47D2D"/>
    <w:rsid w:val="46F77960"/>
    <w:rsid w:val="46FADEB3"/>
    <w:rsid w:val="46FADF0B"/>
    <w:rsid w:val="46FD103A"/>
    <w:rsid w:val="470017F1"/>
    <w:rsid w:val="47024246"/>
    <w:rsid w:val="47050143"/>
    <w:rsid w:val="4708DB6E"/>
    <w:rsid w:val="47150AC6"/>
    <w:rsid w:val="4716D9A7"/>
    <w:rsid w:val="4717FF4D"/>
    <w:rsid w:val="471B1CF2"/>
    <w:rsid w:val="471F86BB"/>
    <w:rsid w:val="4720D5F6"/>
    <w:rsid w:val="4727264F"/>
    <w:rsid w:val="47281B1A"/>
    <w:rsid w:val="472C572F"/>
    <w:rsid w:val="472D6BA8"/>
    <w:rsid w:val="472FE0D5"/>
    <w:rsid w:val="472FF367"/>
    <w:rsid w:val="47309122"/>
    <w:rsid w:val="4730BD54"/>
    <w:rsid w:val="47310C91"/>
    <w:rsid w:val="4733195B"/>
    <w:rsid w:val="47364CDE"/>
    <w:rsid w:val="473803B7"/>
    <w:rsid w:val="47384ABD"/>
    <w:rsid w:val="473A67ED"/>
    <w:rsid w:val="474027B1"/>
    <w:rsid w:val="47408F0F"/>
    <w:rsid w:val="4741B6AB"/>
    <w:rsid w:val="4744B889"/>
    <w:rsid w:val="4746527C"/>
    <w:rsid w:val="4749601E"/>
    <w:rsid w:val="474A74B9"/>
    <w:rsid w:val="47528333"/>
    <w:rsid w:val="47560209"/>
    <w:rsid w:val="475A739B"/>
    <w:rsid w:val="475C0B4C"/>
    <w:rsid w:val="475FD972"/>
    <w:rsid w:val="4761BABF"/>
    <w:rsid w:val="47623955"/>
    <w:rsid w:val="47690BDB"/>
    <w:rsid w:val="476B815E"/>
    <w:rsid w:val="47755871"/>
    <w:rsid w:val="4777662C"/>
    <w:rsid w:val="47780FBB"/>
    <w:rsid w:val="4779FD23"/>
    <w:rsid w:val="477AA8A8"/>
    <w:rsid w:val="477CBE33"/>
    <w:rsid w:val="477DF2BE"/>
    <w:rsid w:val="478A465C"/>
    <w:rsid w:val="478B295B"/>
    <w:rsid w:val="478B3327"/>
    <w:rsid w:val="478EF0E5"/>
    <w:rsid w:val="4791B0D0"/>
    <w:rsid w:val="47926535"/>
    <w:rsid w:val="479A18E6"/>
    <w:rsid w:val="47A3F630"/>
    <w:rsid w:val="47A494BC"/>
    <w:rsid w:val="47A5EE98"/>
    <w:rsid w:val="47A889E5"/>
    <w:rsid w:val="47AB89AA"/>
    <w:rsid w:val="47ABCBF4"/>
    <w:rsid w:val="47AD6A63"/>
    <w:rsid w:val="47AFA216"/>
    <w:rsid w:val="47B06FD9"/>
    <w:rsid w:val="47B0D5B8"/>
    <w:rsid w:val="47B2CC3C"/>
    <w:rsid w:val="47B35F8D"/>
    <w:rsid w:val="47B589E7"/>
    <w:rsid w:val="47B59DA8"/>
    <w:rsid w:val="47B924C7"/>
    <w:rsid w:val="47BA1709"/>
    <w:rsid w:val="47BCCC83"/>
    <w:rsid w:val="47BD3F5E"/>
    <w:rsid w:val="47BE9AE6"/>
    <w:rsid w:val="47C15B38"/>
    <w:rsid w:val="47C5716B"/>
    <w:rsid w:val="47C642BD"/>
    <w:rsid w:val="47C6C43F"/>
    <w:rsid w:val="47C707BF"/>
    <w:rsid w:val="47C9915B"/>
    <w:rsid w:val="47CA4B8F"/>
    <w:rsid w:val="47CE7B7F"/>
    <w:rsid w:val="47CFAF1A"/>
    <w:rsid w:val="47D1A8A3"/>
    <w:rsid w:val="47D279CA"/>
    <w:rsid w:val="47D36857"/>
    <w:rsid w:val="47D84045"/>
    <w:rsid w:val="47DB87D7"/>
    <w:rsid w:val="47DD0007"/>
    <w:rsid w:val="47E06C7E"/>
    <w:rsid w:val="47E06F48"/>
    <w:rsid w:val="47E54175"/>
    <w:rsid w:val="47E65E73"/>
    <w:rsid w:val="47E7BD71"/>
    <w:rsid w:val="47E89E24"/>
    <w:rsid w:val="47E8E032"/>
    <w:rsid w:val="47ED6B34"/>
    <w:rsid w:val="47F03208"/>
    <w:rsid w:val="47F08357"/>
    <w:rsid w:val="47F317A4"/>
    <w:rsid w:val="47F47540"/>
    <w:rsid w:val="47F52C75"/>
    <w:rsid w:val="47F6606F"/>
    <w:rsid w:val="47FCE0E9"/>
    <w:rsid w:val="47FE1821"/>
    <w:rsid w:val="48001D60"/>
    <w:rsid w:val="48012757"/>
    <w:rsid w:val="48031745"/>
    <w:rsid w:val="4803732D"/>
    <w:rsid w:val="48073437"/>
    <w:rsid w:val="4808AE1E"/>
    <w:rsid w:val="480A4984"/>
    <w:rsid w:val="480B9094"/>
    <w:rsid w:val="480C3A7F"/>
    <w:rsid w:val="480D24B8"/>
    <w:rsid w:val="4814D1AA"/>
    <w:rsid w:val="48173CEF"/>
    <w:rsid w:val="4818DA45"/>
    <w:rsid w:val="481954B6"/>
    <w:rsid w:val="48198EBD"/>
    <w:rsid w:val="481D9761"/>
    <w:rsid w:val="481DA644"/>
    <w:rsid w:val="4820691C"/>
    <w:rsid w:val="4823DDDB"/>
    <w:rsid w:val="4823F639"/>
    <w:rsid w:val="482440FF"/>
    <w:rsid w:val="4825EFAE"/>
    <w:rsid w:val="482C6115"/>
    <w:rsid w:val="482EFFCF"/>
    <w:rsid w:val="483063B8"/>
    <w:rsid w:val="48383C73"/>
    <w:rsid w:val="483AC5CE"/>
    <w:rsid w:val="484258C0"/>
    <w:rsid w:val="4842A9FA"/>
    <w:rsid w:val="4844C51A"/>
    <w:rsid w:val="4845D832"/>
    <w:rsid w:val="4846D006"/>
    <w:rsid w:val="4846E2DB"/>
    <w:rsid w:val="484998CB"/>
    <w:rsid w:val="485056BC"/>
    <w:rsid w:val="4852106C"/>
    <w:rsid w:val="48569B99"/>
    <w:rsid w:val="48572851"/>
    <w:rsid w:val="4857525F"/>
    <w:rsid w:val="48591F32"/>
    <w:rsid w:val="485C33C2"/>
    <w:rsid w:val="485D9894"/>
    <w:rsid w:val="485E7AF3"/>
    <w:rsid w:val="485EDD1C"/>
    <w:rsid w:val="485FBEE1"/>
    <w:rsid w:val="48625AD1"/>
    <w:rsid w:val="4862B809"/>
    <w:rsid w:val="48679782"/>
    <w:rsid w:val="486BCABC"/>
    <w:rsid w:val="486C8770"/>
    <w:rsid w:val="486DD7D0"/>
    <w:rsid w:val="486E673A"/>
    <w:rsid w:val="486EC901"/>
    <w:rsid w:val="487259FB"/>
    <w:rsid w:val="4874A2E5"/>
    <w:rsid w:val="48781DAD"/>
    <w:rsid w:val="487CF682"/>
    <w:rsid w:val="4881B8EE"/>
    <w:rsid w:val="488BCEC8"/>
    <w:rsid w:val="488DC7AD"/>
    <w:rsid w:val="488DDD54"/>
    <w:rsid w:val="489070A4"/>
    <w:rsid w:val="4892FBED"/>
    <w:rsid w:val="4897F1C0"/>
    <w:rsid w:val="48990913"/>
    <w:rsid w:val="489AB5DD"/>
    <w:rsid w:val="489CF17D"/>
    <w:rsid w:val="489D49A7"/>
    <w:rsid w:val="489E1423"/>
    <w:rsid w:val="489EF606"/>
    <w:rsid w:val="48A12587"/>
    <w:rsid w:val="48A189AA"/>
    <w:rsid w:val="48A276B8"/>
    <w:rsid w:val="48A65700"/>
    <w:rsid w:val="48A84EB7"/>
    <w:rsid w:val="48A89041"/>
    <w:rsid w:val="48A988C9"/>
    <w:rsid w:val="48AAEFD5"/>
    <w:rsid w:val="48ABD2A8"/>
    <w:rsid w:val="48B14E07"/>
    <w:rsid w:val="48B299AC"/>
    <w:rsid w:val="48B2CC4A"/>
    <w:rsid w:val="48B2E9A9"/>
    <w:rsid w:val="48B32875"/>
    <w:rsid w:val="48B36BA1"/>
    <w:rsid w:val="48B418AD"/>
    <w:rsid w:val="48B7778F"/>
    <w:rsid w:val="48B90874"/>
    <w:rsid w:val="48BB86F0"/>
    <w:rsid w:val="48BC50D9"/>
    <w:rsid w:val="48BE2568"/>
    <w:rsid w:val="48C326B5"/>
    <w:rsid w:val="48C5E43E"/>
    <w:rsid w:val="48C67861"/>
    <w:rsid w:val="48C880E7"/>
    <w:rsid w:val="48C8E306"/>
    <w:rsid w:val="48CADA67"/>
    <w:rsid w:val="48CBEDBA"/>
    <w:rsid w:val="48CDBD34"/>
    <w:rsid w:val="48D6B47D"/>
    <w:rsid w:val="48D8F4CE"/>
    <w:rsid w:val="48DA420D"/>
    <w:rsid w:val="48DB0A6F"/>
    <w:rsid w:val="48DB410D"/>
    <w:rsid w:val="48DBB5EE"/>
    <w:rsid w:val="48DFEDD3"/>
    <w:rsid w:val="48E236E2"/>
    <w:rsid w:val="48E63770"/>
    <w:rsid w:val="48E7AA21"/>
    <w:rsid w:val="48E9CFF8"/>
    <w:rsid w:val="48EB4AAA"/>
    <w:rsid w:val="48EB8EE3"/>
    <w:rsid w:val="48ED82B7"/>
    <w:rsid w:val="48F02371"/>
    <w:rsid w:val="48F084BB"/>
    <w:rsid w:val="48F3CBEC"/>
    <w:rsid w:val="48FA5081"/>
    <w:rsid w:val="49008177"/>
    <w:rsid w:val="49009227"/>
    <w:rsid w:val="4900F064"/>
    <w:rsid w:val="4908B657"/>
    <w:rsid w:val="490A779B"/>
    <w:rsid w:val="4913C075"/>
    <w:rsid w:val="49148CD8"/>
    <w:rsid w:val="4915FD15"/>
    <w:rsid w:val="491946CD"/>
    <w:rsid w:val="491995DC"/>
    <w:rsid w:val="491BBA36"/>
    <w:rsid w:val="491C17AC"/>
    <w:rsid w:val="491F035D"/>
    <w:rsid w:val="491FC131"/>
    <w:rsid w:val="4922FBD8"/>
    <w:rsid w:val="4924352C"/>
    <w:rsid w:val="4929DF21"/>
    <w:rsid w:val="492ACC14"/>
    <w:rsid w:val="492E580F"/>
    <w:rsid w:val="492F0A45"/>
    <w:rsid w:val="493457E7"/>
    <w:rsid w:val="493486BD"/>
    <w:rsid w:val="493751AF"/>
    <w:rsid w:val="4937A91E"/>
    <w:rsid w:val="4937D8ED"/>
    <w:rsid w:val="49389FCE"/>
    <w:rsid w:val="493AFFC4"/>
    <w:rsid w:val="493D30D9"/>
    <w:rsid w:val="493E6DD0"/>
    <w:rsid w:val="4940100B"/>
    <w:rsid w:val="4940CF62"/>
    <w:rsid w:val="494AC494"/>
    <w:rsid w:val="494F7F19"/>
    <w:rsid w:val="4951F043"/>
    <w:rsid w:val="49596DF5"/>
    <w:rsid w:val="495BBAB6"/>
    <w:rsid w:val="49612295"/>
    <w:rsid w:val="4962E49D"/>
    <w:rsid w:val="4963E408"/>
    <w:rsid w:val="496C2F63"/>
    <w:rsid w:val="49783F3E"/>
    <w:rsid w:val="49799678"/>
    <w:rsid w:val="4979C124"/>
    <w:rsid w:val="497A594B"/>
    <w:rsid w:val="497B40C0"/>
    <w:rsid w:val="497CC913"/>
    <w:rsid w:val="497DBD32"/>
    <w:rsid w:val="497E5EE3"/>
    <w:rsid w:val="497FF296"/>
    <w:rsid w:val="49837125"/>
    <w:rsid w:val="4983EE2F"/>
    <w:rsid w:val="4984235F"/>
    <w:rsid w:val="49844E3A"/>
    <w:rsid w:val="49877B6D"/>
    <w:rsid w:val="4987C53B"/>
    <w:rsid w:val="4988BB65"/>
    <w:rsid w:val="4989C2EC"/>
    <w:rsid w:val="498A15AA"/>
    <w:rsid w:val="498D89D6"/>
    <w:rsid w:val="498D8E38"/>
    <w:rsid w:val="49982688"/>
    <w:rsid w:val="499A917B"/>
    <w:rsid w:val="499C7156"/>
    <w:rsid w:val="499F3EF0"/>
    <w:rsid w:val="49A0D896"/>
    <w:rsid w:val="49A3EA85"/>
    <w:rsid w:val="49A7103B"/>
    <w:rsid w:val="49A8CDFC"/>
    <w:rsid w:val="49AB1269"/>
    <w:rsid w:val="49ADB897"/>
    <w:rsid w:val="49AF4258"/>
    <w:rsid w:val="49AF7DA0"/>
    <w:rsid w:val="49B45EF0"/>
    <w:rsid w:val="49B483FC"/>
    <w:rsid w:val="49B583E1"/>
    <w:rsid w:val="49B8D90E"/>
    <w:rsid w:val="49B99738"/>
    <w:rsid w:val="49B999DC"/>
    <w:rsid w:val="49BD1944"/>
    <w:rsid w:val="49C74CA0"/>
    <w:rsid w:val="49C83176"/>
    <w:rsid w:val="49C8535B"/>
    <w:rsid w:val="49CA4E51"/>
    <w:rsid w:val="49CC0C23"/>
    <w:rsid w:val="49D01214"/>
    <w:rsid w:val="49D100B7"/>
    <w:rsid w:val="49D18274"/>
    <w:rsid w:val="49D79D7E"/>
    <w:rsid w:val="49DBD08C"/>
    <w:rsid w:val="49DBE641"/>
    <w:rsid w:val="49E0D4AC"/>
    <w:rsid w:val="49E284B2"/>
    <w:rsid w:val="49E4F203"/>
    <w:rsid w:val="49E85CBA"/>
    <w:rsid w:val="49E9C84A"/>
    <w:rsid w:val="49ED26C3"/>
    <w:rsid w:val="49F06FA9"/>
    <w:rsid w:val="49F36209"/>
    <w:rsid w:val="49F6F2BC"/>
    <w:rsid w:val="49F77A44"/>
    <w:rsid w:val="49F8F92E"/>
    <w:rsid w:val="49F909E8"/>
    <w:rsid w:val="49FC38B6"/>
    <w:rsid w:val="49FD39D5"/>
    <w:rsid w:val="49FD8998"/>
    <w:rsid w:val="49FED458"/>
    <w:rsid w:val="4A0136AF"/>
    <w:rsid w:val="4A0302C6"/>
    <w:rsid w:val="4A076483"/>
    <w:rsid w:val="4A0822F0"/>
    <w:rsid w:val="4A085659"/>
    <w:rsid w:val="4A08F323"/>
    <w:rsid w:val="4A0CECFC"/>
    <w:rsid w:val="4A0E1503"/>
    <w:rsid w:val="4A0FC2C9"/>
    <w:rsid w:val="4A10B2B7"/>
    <w:rsid w:val="4A11543A"/>
    <w:rsid w:val="4A11B9B5"/>
    <w:rsid w:val="4A12790D"/>
    <w:rsid w:val="4A162A6C"/>
    <w:rsid w:val="4A17F474"/>
    <w:rsid w:val="4A1B269F"/>
    <w:rsid w:val="4A1FFED0"/>
    <w:rsid w:val="4A20BD42"/>
    <w:rsid w:val="4A216B23"/>
    <w:rsid w:val="4A2174DE"/>
    <w:rsid w:val="4A237A96"/>
    <w:rsid w:val="4A2603A9"/>
    <w:rsid w:val="4A26AD2F"/>
    <w:rsid w:val="4A27CEEE"/>
    <w:rsid w:val="4A28F7EC"/>
    <w:rsid w:val="4A2C5B64"/>
    <w:rsid w:val="4A312876"/>
    <w:rsid w:val="4A321123"/>
    <w:rsid w:val="4A35A21B"/>
    <w:rsid w:val="4A3707A8"/>
    <w:rsid w:val="4A38844B"/>
    <w:rsid w:val="4A3C902A"/>
    <w:rsid w:val="4A3CBD8A"/>
    <w:rsid w:val="4A421A1F"/>
    <w:rsid w:val="4A42B6AD"/>
    <w:rsid w:val="4A45F102"/>
    <w:rsid w:val="4A4796CD"/>
    <w:rsid w:val="4A485796"/>
    <w:rsid w:val="4A4E9E5B"/>
    <w:rsid w:val="4A54CF28"/>
    <w:rsid w:val="4A5B1802"/>
    <w:rsid w:val="4A5B6497"/>
    <w:rsid w:val="4A5E8187"/>
    <w:rsid w:val="4A5EDC89"/>
    <w:rsid w:val="4A601213"/>
    <w:rsid w:val="4A6793A3"/>
    <w:rsid w:val="4A686532"/>
    <w:rsid w:val="4A69C59A"/>
    <w:rsid w:val="4A69DDFF"/>
    <w:rsid w:val="4A6C0B31"/>
    <w:rsid w:val="4A6E7124"/>
    <w:rsid w:val="4A6F39E4"/>
    <w:rsid w:val="4A70E75C"/>
    <w:rsid w:val="4A7E4BF2"/>
    <w:rsid w:val="4A7EA406"/>
    <w:rsid w:val="4A7F76B4"/>
    <w:rsid w:val="4A82B6EE"/>
    <w:rsid w:val="4A85DAE4"/>
    <w:rsid w:val="4A862C86"/>
    <w:rsid w:val="4A87DE03"/>
    <w:rsid w:val="4A88838F"/>
    <w:rsid w:val="4A8A12C0"/>
    <w:rsid w:val="4A8ABE38"/>
    <w:rsid w:val="4A8BFD8B"/>
    <w:rsid w:val="4A8C0902"/>
    <w:rsid w:val="4A8E2292"/>
    <w:rsid w:val="4A8E86AD"/>
    <w:rsid w:val="4A955CCB"/>
    <w:rsid w:val="4A96A8A7"/>
    <w:rsid w:val="4A988DB7"/>
    <w:rsid w:val="4A9AE583"/>
    <w:rsid w:val="4AA08579"/>
    <w:rsid w:val="4AA0FF17"/>
    <w:rsid w:val="4AA1C4A2"/>
    <w:rsid w:val="4AA20195"/>
    <w:rsid w:val="4AA6E6CC"/>
    <w:rsid w:val="4AA88DE4"/>
    <w:rsid w:val="4AAA77F0"/>
    <w:rsid w:val="4AAB09A8"/>
    <w:rsid w:val="4AABE886"/>
    <w:rsid w:val="4AAFB511"/>
    <w:rsid w:val="4AAFCF15"/>
    <w:rsid w:val="4AB0A4D1"/>
    <w:rsid w:val="4AB0FE6F"/>
    <w:rsid w:val="4AB2BE32"/>
    <w:rsid w:val="4AB76149"/>
    <w:rsid w:val="4AB98C49"/>
    <w:rsid w:val="4AC1F583"/>
    <w:rsid w:val="4AC6E5C2"/>
    <w:rsid w:val="4AC9CC8D"/>
    <w:rsid w:val="4ACB42D9"/>
    <w:rsid w:val="4ACB751B"/>
    <w:rsid w:val="4ACEE6C4"/>
    <w:rsid w:val="4ACF49C0"/>
    <w:rsid w:val="4AD08894"/>
    <w:rsid w:val="4AD2F054"/>
    <w:rsid w:val="4AD2FBB0"/>
    <w:rsid w:val="4AD47691"/>
    <w:rsid w:val="4AD4B722"/>
    <w:rsid w:val="4AD99F5B"/>
    <w:rsid w:val="4ADA2593"/>
    <w:rsid w:val="4ADE64F1"/>
    <w:rsid w:val="4ADF394E"/>
    <w:rsid w:val="4ADF90D2"/>
    <w:rsid w:val="4AE0C849"/>
    <w:rsid w:val="4AE2BD9D"/>
    <w:rsid w:val="4AE45502"/>
    <w:rsid w:val="4AEAE714"/>
    <w:rsid w:val="4AEE96C3"/>
    <w:rsid w:val="4AEF4D3D"/>
    <w:rsid w:val="4AF71CD7"/>
    <w:rsid w:val="4AFBC078"/>
    <w:rsid w:val="4AFC1362"/>
    <w:rsid w:val="4AFC406B"/>
    <w:rsid w:val="4AFC7701"/>
    <w:rsid w:val="4AFC8D6E"/>
    <w:rsid w:val="4B0B69F2"/>
    <w:rsid w:val="4B0CEE0D"/>
    <w:rsid w:val="4B0EB26B"/>
    <w:rsid w:val="4B118B4A"/>
    <w:rsid w:val="4B1198C1"/>
    <w:rsid w:val="4B125632"/>
    <w:rsid w:val="4B125FD2"/>
    <w:rsid w:val="4B12EDA5"/>
    <w:rsid w:val="4B13C1E7"/>
    <w:rsid w:val="4B13C4A1"/>
    <w:rsid w:val="4B14A77B"/>
    <w:rsid w:val="4B15664F"/>
    <w:rsid w:val="4B1FE36F"/>
    <w:rsid w:val="4B218732"/>
    <w:rsid w:val="4B238833"/>
    <w:rsid w:val="4B2B7FAA"/>
    <w:rsid w:val="4B2BBF58"/>
    <w:rsid w:val="4B2CA141"/>
    <w:rsid w:val="4B3B18BB"/>
    <w:rsid w:val="4B3B7878"/>
    <w:rsid w:val="4B3C2596"/>
    <w:rsid w:val="4B3C4D0B"/>
    <w:rsid w:val="4B4133CC"/>
    <w:rsid w:val="4B414B04"/>
    <w:rsid w:val="4B42220F"/>
    <w:rsid w:val="4B455A65"/>
    <w:rsid w:val="4B456897"/>
    <w:rsid w:val="4B48F4C6"/>
    <w:rsid w:val="4B4B5BEC"/>
    <w:rsid w:val="4B4D9A58"/>
    <w:rsid w:val="4B4E2FA4"/>
    <w:rsid w:val="4B4EF07F"/>
    <w:rsid w:val="4B4F68E4"/>
    <w:rsid w:val="4B52B409"/>
    <w:rsid w:val="4B553DEA"/>
    <w:rsid w:val="4B567CAB"/>
    <w:rsid w:val="4B594C74"/>
    <w:rsid w:val="4B59EA05"/>
    <w:rsid w:val="4B65E7AA"/>
    <w:rsid w:val="4B78B4BC"/>
    <w:rsid w:val="4B7A42EF"/>
    <w:rsid w:val="4B7B65A1"/>
    <w:rsid w:val="4B81398E"/>
    <w:rsid w:val="4B835479"/>
    <w:rsid w:val="4B8419D4"/>
    <w:rsid w:val="4B84CAD7"/>
    <w:rsid w:val="4B84DFD1"/>
    <w:rsid w:val="4B870111"/>
    <w:rsid w:val="4B870D80"/>
    <w:rsid w:val="4B882520"/>
    <w:rsid w:val="4B883FF1"/>
    <w:rsid w:val="4B88C15C"/>
    <w:rsid w:val="4B89161C"/>
    <w:rsid w:val="4B8990C7"/>
    <w:rsid w:val="4B8C03CE"/>
    <w:rsid w:val="4B8C3ACF"/>
    <w:rsid w:val="4B8D0CEB"/>
    <w:rsid w:val="4B940417"/>
    <w:rsid w:val="4B980FA8"/>
    <w:rsid w:val="4B98178E"/>
    <w:rsid w:val="4B98500E"/>
    <w:rsid w:val="4B99AB67"/>
    <w:rsid w:val="4B9D7ADE"/>
    <w:rsid w:val="4B9DDB0D"/>
    <w:rsid w:val="4B9F62C5"/>
    <w:rsid w:val="4BA2E0DA"/>
    <w:rsid w:val="4BA2E532"/>
    <w:rsid w:val="4BA77A37"/>
    <w:rsid w:val="4BAA5EB1"/>
    <w:rsid w:val="4BACA239"/>
    <w:rsid w:val="4BAE20DC"/>
    <w:rsid w:val="4BAF64BB"/>
    <w:rsid w:val="4BAF8D08"/>
    <w:rsid w:val="4BB151DB"/>
    <w:rsid w:val="4BB22E46"/>
    <w:rsid w:val="4BB2A30A"/>
    <w:rsid w:val="4BB4FB67"/>
    <w:rsid w:val="4BBA7E37"/>
    <w:rsid w:val="4BBBC2CD"/>
    <w:rsid w:val="4BBD453F"/>
    <w:rsid w:val="4BBDFFB9"/>
    <w:rsid w:val="4BC3C861"/>
    <w:rsid w:val="4BC6192E"/>
    <w:rsid w:val="4BC7353D"/>
    <w:rsid w:val="4BC8A2BD"/>
    <w:rsid w:val="4BCC1F68"/>
    <w:rsid w:val="4BCDCDCD"/>
    <w:rsid w:val="4BD0979B"/>
    <w:rsid w:val="4BD87442"/>
    <w:rsid w:val="4BDD23A4"/>
    <w:rsid w:val="4BDD4A5F"/>
    <w:rsid w:val="4BDF6CCE"/>
    <w:rsid w:val="4BE1ADF7"/>
    <w:rsid w:val="4BE4E7DA"/>
    <w:rsid w:val="4BE547C5"/>
    <w:rsid w:val="4BE64811"/>
    <w:rsid w:val="4BEA1E64"/>
    <w:rsid w:val="4BEBAED7"/>
    <w:rsid w:val="4BEC7F54"/>
    <w:rsid w:val="4BEDBCE4"/>
    <w:rsid w:val="4BEDBDF6"/>
    <w:rsid w:val="4BEE7846"/>
    <w:rsid w:val="4BF1DB8E"/>
    <w:rsid w:val="4BF81FE9"/>
    <w:rsid w:val="4BF8A4D2"/>
    <w:rsid w:val="4BF8D75A"/>
    <w:rsid w:val="4BF8E63F"/>
    <w:rsid w:val="4BF9FC86"/>
    <w:rsid w:val="4BFA2AEF"/>
    <w:rsid w:val="4BFDFDF7"/>
    <w:rsid w:val="4BFF04C7"/>
    <w:rsid w:val="4BFFF74C"/>
    <w:rsid w:val="4C026C45"/>
    <w:rsid w:val="4C02AD58"/>
    <w:rsid w:val="4C07D12C"/>
    <w:rsid w:val="4C07EDFF"/>
    <w:rsid w:val="4C094768"/>
    <w:rsid w:val="4C0B187E"/>
    <w:rsid w:val="4C0D4A78"/>
    <w:rsid w:val="4C1634D0"/>
    <w:rsid w:val="4C1B2731"/>
    <w:rsid w:val="4C1FCFED"/>
    <w:rsid w:val="4C23DFB2"/>
    <w:rsid w:val="4C257A10"/>
    <w:rsid w:val="4C31DF32"/>
    <w:rsid w:val="4C325BF1"/>
    <w:rsid w:val="4C36EFE9"/>
    <w:rsid w:val="4C3721A1"/>
    <w:rsid w:val="4C38DDA2"/>
    <w:rsid w:val="4C3ACCDF"/>
    <w:rsid w:val="4C401D16"/>
    <w:rsid w:val="4C40CBE4"/>
    <w:rsid w:val="4C41BB05"/>
    <w:rsid w:val="4C44F024"/>
    <w:rsid w:val="4C46E38A"/>
    <w:rsid w:val="4C4E6D9E"/>
    <w:rsid w:val="4C4E9A03"/>
    <w:rsid w:val="4C4F0EA8"/>
    <w:rsid w:val="4C51A427"/>
    <w:rsid w:val="4C526C55"/>
    <w:rsid w:val="4C52BBBE"/>
    <w:rsid w:val="4C52D0B9"/>
    <w:rsid w:val="4C5307EA"/>
    <w:rsid w:val="4C54E6BD"/>
    <w:rsid w:val="4C5978A2"/>
    <w:rsid w:val="4C621910"/>
    <w:rsid w:val="4C6262F0"/>
    <w:rsid w:val="4C66ACBC"/>
    <w:rsid w:val="4C6736D9"/>
    <w:rsid w:val="4C6737DD"/>
    <w:rsid w:val="4C6751FB"/>
    <w:rsid w:val="4C6802ED"/>
    <w:rsid w:val="4C727748"/>
    <w:rsid w:val="4C73BABC"/>
    <w:rsid w:val="4C75C479"/>
    <w:rsid w:val="4C78BAF1"/>
    <w:rsid w:val="4C79FE77"/>
    <w:rsid w:val="4C7AE3FB"/>
    <w:rsid w:val="4C7C65F4"/>
    <w:rsid w:val="4C7C9CC9"/>
    <w:rsid w:val="4C8696A3"/>
    <w:rsid w:val="4C89D98C"/>
    <w:rsid w:val="4C8AB5BC"/>
    <w:rsid w:val="4C90ADEC"/>
    <w:rsid w:val="4C90B2C9"/>
    <w:rsid w:val="4C91EE8A"/>
    <w:rsid w:val="4C933313"/>
    <w:rsid w:val="4C940915"/>
    <w:rsid w:val="4C95313B"/>
    <w:rsid w:val="4C96E622"/>
    <w:rsid w:val="4C98808A"/>
    <w:rsid w:val="4C992C16"/>
    <w:rsid w:val="4C998E78"/>
    <w:rsid w:val="4C99EA7A"/>
    <w:rsid w:val="4C9A0813"/>
    <w:rsid w:val="4C9BD890"/>
    <w:rsid w:val="4C9DE1A3"/>
    <w:rsid w:val="4C9DF02C"/>
    <w:rsid w:val="4CA3644E"/>
    <w:rsid w:val="4CA4C94A"/>
    <w:rsid w:val="4CAE1F36"/>
    <w:rsid w:val="4CAF0B1F"/>
    <w:rsid w:val="4CB312BA"/>
    <w:rsid w:val="4CB4385A"/>
    <w:rsid w:val="4CB4BA79"/>
    <w:rsid w:val="4CB711AF"/>
    <w:rsid w:val="4CB8776B"/>
    <w:rsid w:val="4CB8930E"/>
    <w:rsid w:val="4CB8B7F8"/>
    <w:rsid w:val="4CB8CD1F"/>
    <w:rsid w:val="4CB925FA"/>
    <w:rsid w:val="4CBA0389"/>
    <w:rsid w:val="4CBC687B"/>
    <w:rsid w:val="4CBF7A17"/>
    <w:rsid w:val="4CC05B58"/>
    <w:rsid w:val="4CC23050"/>
    <w:rsid w:val="4CC32054"/>
    <w:rsid w:val="4CC8D614"/>
    <w:rsid w:val="4CC9C32F"/>
    <w:rsid w:val="4CCA154C"/>
    <w:rsid w:val="4CCCE44D"/>
    <w:rsid w:val="4CCDF363"/>
    <w:rsid w:val="4CD1C647"/>
    <w:rsid w:val="4CD25324"/>
    <w:rsid w:val="4CD31EE1"/>
    <w:rsid w:val="4CD4D7E7"/>
    <w:rsid w:val="4CDADEC9"/>
    <w:rsid w:val="4CDB8B47"/>
    <w:rsid w:val="4CDCD08D"/>
    <w:rsid w:val="4CDDA961"/>
    <w:rsid w:val="4CDE5DDA"/>
    <w:rsid w:val="4CDED45B"/>
    <w:rsid w:val="4CE462C5"/>
    <w:rsid w:val="4CE55812"/>
    <w:rsid w:val="4CE9B277"/>
    <w:rsid w:val="4CEBFC74"/>
    <w:rsid w:val="4CF0ADC1"/>
    <w:rsid w:val="4CF2A9D5"/>
    <w:rsid w:val="4CF55B44"/>
    <w:rsid w:val="4CF6660A"/>
    <w:rsid w:val="4CF734F6"/>
    <w:rsid w:val="4CFE29DE"/>
    <w:rsid w:val="4CFF58FE"/>
    <w:rsid w:val="4D01D859"/>
    <w:rsid w:val="4D0295E5"/>
    <w:rsid w:val="4D037DC1"/>
    <w:rsid w:val="4D081A18"/>
    <w:rsid w:val="4D0C77DF"/>
    <w:rsid w:val="4D0CD4CB"/>
    <w:rsid w:val="4D0F0DBE"/>
    <w:rsid w:val="4D14FDB8"/>
    <w:rsid w:val="4D151DBA"/>
    <w:rsid w:val="4D1874DC"/>
    <w:rsid w:val="4D1CAE8A"/>
    <w:rsid w:val="4D1D27C4"/>
    <w:rsid w:val="4D1EB137"/>
    <w:rsid w:val="4D1F3A34"/>
    <w:rsid w:val="4D229F9A"/>
    <w:rsid w:val="4D22D966"/>
    <w:rsid w:val="4D269D82"/>
    <w:rsid w:val="4D282789"/>
    <w:rsid w:val="4D2B871D"/>
    <w:rsid w:val="4D2C99AB"/>
    <w:rsid w:val="4D3143CC"/>
    <w:rsid w:val="4D31EA62"/>
    <w:rsid w:val="4D327F54"/>
    <w:rsid w:val="4D3281FD"/>
    <w:rsid w:val="4D331A94"/>
    <w:rsid w:val="4D39BF24"/>
    <w:rsid w:val="4D39E98C"/>
    <w:rsid w:val="4D3EDF8B"/>
    <w:rsid w:val="4D414C4A"/>
    <w:rsid w:val="4D42D098"/>
    <w:rsid w:val="4D43C1FC"/>
    <w:rsid w:val="4D45110D"/>
    <w:rsid w:val="4D465AAD"/>
    <w:rsid w:val="4D47C487"/>
    <w:rsid w:val="4D482AED"/>
    <w:rsid w:val="4D4AAE8D"/>
    <w:rsid w:val="4D510186"/>
    <w:rsid w:val="4D51FC64"/>
    <w:rsid w:val="4D5493A1"/>
    <w:rsid w:val="4D55A9FE"/>
    <w:rsid w:val="4D569F71"/>
    <w:rsid w:val="4D570D29"/>
    <w:rsid w:val="4D5A3648"/>
    <w:rsid w:val="4D5C99E6"/>
    <w:rsid w:val="4D665A64"/>
    <w:rsid w:val="4D666BC9"/>
    <w:rsid w:val="4D681953"/>
    <w:rsid w:val="4D695FB4"/>
    <w:rsid w:val="4D6A694D"/>
    <w:rsid w:val="4D6DEE84"/>
    <w:rsid w:val="4D717B54"/>
    <w:rsid w:val="4D71CD3D"/>
    <w:rsid w:val="4D73BA5A"/>
    <w:rsid w:val="4D778543"/>
    <w:rsid w:val="4D7F6F14"/>
    <w:rsid w:val="4D7FB5AF"/>
    <w:rsid w:val="4D8091AC"/>
    <w:rsid w:val="4D824D4D"/>
    <w:rsid w:val="4D8484BD"/>
    <w:rsid w:val="4D85C163"/>
    <w:rsid w:val="4D870EF8"/>
    <w:rsid w:val="4D8A47DE"/>
    <w:rsid w:val="4D8A87B2"/>
    <w:rsid w:val="4D8BE782"/>
    <w:rsid w:val="4D8C0C95"/>
    <w:rsid w:val="4D8D8A4C"/>
    <w:rsid w:val="4D8DAE28"/>
    <w:rsid w:val="4D8FEAF5"/>
    <w:rsid w:val="4D90DB00"/>
    <w:rsid w:val="4D929A78"/>
    <w:rsid w:val="4D92B02C"/>
    <w:rsid w:val="4D9350AF"/>
    <w:rsid w:val="4D940B67"/>
    <w:rsid w:val="4D95E269"/>
    <w:rsid w:val="4D97928F"/>
    <w:rsid w:val="4D9857CE"/>
    <w:rsid w:val="4D98DEF5"/>
    <w:rsid w:val="4D992D4E"/>
    <w:rsid w:val="4D9AA118"/>
    <w:rsid w:val="4D9B5934"/>
    <w:rsid w:val="4D9BD02D"/>
    <w:rsid w:val="4D9FF76B"/>
    <w:rsid w:val="4DA34A76"/>
    <w:rsid w:val="4DA37A53"/>
    <w:rsid w:val="4DA3A2F3"/>
    <w:rsid w:val="4DA3B3D0"/>
    <w:rsid w:val="4DA64E77"/>
    <w:rsid w:val="4DA65587"/>
    <w:rsid w:val="4DA6609C"/>
    <w:rsid w:val="4DA7EDDA"/>
    <w:rsid w:val="4DA8F90A"/>
    <w:rsid w:val="4DAC7C07"/>
    <w:rsid w:val="4DB525E4"/>
    <w:rsid w:val="4DB52CAC"/>
    <w:rsid w:val="4DB764FA"/>
    <w:rsid w:val="4DB9CC27"/>
    <w:rsid w:val="4DBD10D0"/>
    <w:rsid w:val="4DBFAB9D"/>
    <w:rsid w:val="4DC4622E"/>
    <w:rsid w:val="4DC56710"/>
    <w:rsid w:val="4DCE4727"/>
    <w:rsid w:val="4DD2764B"/>
    <w:rsid w:val="4DD4C9FA"/>
    <w:rsid w:val="4DD5A902"/>
    <w:rsid w:val="4DD792FC"/>
    <w:rsid w:val="4DD82A57"/>
    <w:rsid w:val="4DD84F86"/>
    <w:rsid w:val="4DD940AF"/>
    <w:rsid w:val="4DDC10C5"/>
    <w:rsid w:val="4DDC6140"/>
    <w:rsid w:val="4DDE28D0"/>
    <w:rsid w:val="4DE01DF5"/>
    <w:rsid w:val="4DE8EF30"/>
    <w:rsid w:val="4DE991E9"/>
    <w:rsid w:val="4DE9AB0E"/>
    <w:rsid w:val="4DEBD607"/>
    <w:rsid w:val="4DECD9F5"/>
    <w:rsid w:val="4DED0D9C"/>
    <w:rsid w:val="4DF02CB2"/>
    <w:rsid w:val="4DF37DA0"/>
    <w:rsid w:val="4DFB39F0"/>
    <w:rsid w:val="4DFC67C3"/>
    <w:rsid w:val="4DFDC489"/>
    <w:rsid w:val="4DFE0361"/>
    <w:rsid w:val="4E04F3D3"/>
    <w:rsid w:val="4E0508FB"/>
    <w:rsid w:val="4E051578"/>
    <w:rsid w:val="4E072675"/>
    <w:rsid w:val="4E07733F"/>
    <w:rsid w:val="4E0C8E1B"/>
    <w:rsid w:val="4E0D7F79"/>
    <w:rsid w:val="4E137BD3"/>
    <w:rsid w:val="4E15CED8"/>
    <w:rsid w:val="4E180D2F"/>
    <w:rsid w:val="4E1A244B"/>
    <w:rsid w:val="4E1AB5EE"/>
    <w:rsid w:val="4E1B0B6F"/>
    <w:rsid w:val="4E1B33BD"/>
    <w:rsid w:val="4E1CE397"/>
    <w:rsid w:val="4E1F0376"/>
    <w:rsid w:val="4E1FAEE5"/>
    <w:rsid w:val="4E204106"/>
    <w:rsid w:val="4E2341C2"/>
    <w:rsid w:val="4E2356FA"/>
    <w:rsid w:val="4E2500B5"/>
    <w:rsid w:val="4E270F43"/>
    <w:rsid w:val="4E28A338"/>
    <w:rsid w:val="4E2BA854"/>
    <w:rsid w:val="4E2C8FDD"/>
    <w:rsid w:val="4E2CDA8F"/>
    <w:rsid w:val="4E2EAA84"/>
    <w:rsid w:val="4E319A52"/>
    <w:rsid w:val="4E319BB5"/>
    <w:rsid w:val="4E323B63"/>
    <w:rsid w:val="4E32F358"/>
    <w:rsid w:val="4E35D444"/>
    <w:rsid w:val="4E36A82A"/>
    <w:rsid w:val="4E371BEC"/>
    <w:rsid w:val="4E387593"/>
    <w:rsid w:val="4E388CCA"/>
    <w:rsid w:val="4E39DD46"/>
    <w:rsid w:val="4E3A7AB1"/>
    <w:rsid w:val="4E3B32B8"/>
    <w:rsid w:val="4E3B3B14"/>
    <w:rsid w:val="4E3EBB6A"/>
    <w:rsid w:val="4E423244"/>
    <w:rsid w:val="4E42706C"/>
    <w:rsid w:val="4E48194C"/>
    <w:rsid w:val="4E492B19"/>
    <w:rsid w:val="4E4A8834"/>
    <w:rsid w:val="4E4AACC0"/>
    <w:rsid w:val="4E4B66CB"/>
    <w:rsid w:val="4E4BB8CA"/>
    <w:rsid w:val="4E4C491B"/>
    <w:rsid w:val="4E50FD56"/>
    <w:rsid w:val="4E531B2C"/>
    <w:rsid w:val="4E568700"/>
    <w:rsid w:val="4E56A28B"/>
    <w:rsid w:val="4E56D912"/>
    <w:rsid w:val="4E57BF19"/>
    <w:rsid w:val="4E5C2BB9"/>
    <w:rsid w:val="4E5E559F"/>
    <w:rsid w:val="4E5FC659"/>
    <w:rsid w:val="4E617D86"/>
    <w:rsid w:val="4E630D86"/>
    <w:rsid w:val="4E63B6C4"/>
    <w:rsid w:val="4E679703"/>
    <w:rsid w:val="4E690D6F"/>
    <w:rsid w:val="4E6E74A4"/>
    <w:rsid w:val="4E7270B5"/>
    <w:rsid w:val="4E74EDD8"/>
    <w:rsid w:val="4E79F583"/>
    <w:rsid w:val="4E7D20B5"/>
    <w:rsid w:val="4E7E058B"/>
    <w:rsid w:val="4E7E97D2"/>
    <w:rsid w:val="4E7EC187"/>
    <w:rsid w:val="4E80E353"/>
    <w:rsid w:val="4E81800E"/>
    <w:rsid w:val="4E83E3EA"/>
    <w:rsid w:val="4E8640EF"/>
    <w:rsid w:val="4E8A8C5C"/>
    <w:rsid w:val="4E8AAE52"/>
    <w:rsid w:val="4E8C1C80"/>
    <w:rsid w:val="4E8CECE4"/>
    <w:rsid w:val="4E8EC45B"/>
    <w:rsid w:val="4E9213A6"/>
    <w:rsid w:val="4E9579BD"/>
    <w:rsid w:val="4E958A23"/>
    <w:rsid w:val="4E99BDE5"/>
    <w:rsid w:val="4EA6C6E7"/>
    <w:rsid w:val="4EAEAD67"/>
    <w:rsid w:val="4EAF158B"/>
    <w:rsid w:val="4EB05415"/>
    <w:rsid w:val="4EB248A3"/>
    <w:rsid w:val="4EB3E4A7"/>
    <w:rsid w:val="4EB3F751"/>
    <w:rsid w:val="4EB4ADDB"/>
    <w:rsid w:val="4EB674CA"/>
    <w:rsid w:val="4EB96F90"/>
    <w:rsid w:val="4EBFAB12"/>
    <w:rsid w:val="4EBFED89"/>
    <w:rsid w:val="4EC22690"/>
    <w:rsid w:val="4EC65E2E"/>
    <w:rsid w:val="4EC8C38B"/>
    <w:rsid w:val="4ECA12BF"/>
    <w:rsid w:val="4ECAD162"/>
    <w:rsid w:val="4ECBB5DA"/>
    <w:rsid w:val="4ECBDAD2"/>
    <w:rsid w:val="4ECD1048"/>
    <w:rsid w:val="4ECD2799"/>
    <w:rsid w:val="4ECEAA8C"/>
    <w:rsid w:val="4ED34F89"/>
    <w:rsid w:val="4ED3A185"/>
    <w:rsid w:val="4ED4D0C4"/>
    <w:rsid w:val="4ED8F05F"/>
    <w:rsid w:val="4ED938DB"/>
    <w:rsid w:val="4ED99002"/>
    <w:rsid w:val="4EDC121A"/>
    <w:rsid w:val="4EDDD30C"/>
    <w:rsid w:val="4EDE2B6C"/>
    <w:rsid w:val="4EE10612"/>
    <w:rsid w:val="4EE4955F"/>
    <w:rsid w:val="4EE4B099"/>
    <w:rsid w:val="4EE7A976"/>
    <w:rsid w:val="4EE82317"/>
    <w:rsid w:val="4EE9A6A5"/>
    <w:rsid w:val="4EEB89F0"/>
    <w:rsid w:val="4EED60D7"/>
    <w:rsid w:val="4EF2B14D"/>
    <w:rsid w:val="4EF2B1EC"/>
    <w:rsid w:val="4EF41E16"/>
    <w:rsid w:val="4EF42F9B"/>
    <w:rsid w:val="4EF50791"/>
    <w:rsid w:val="4EF5B8DE"/>
    <w:rsid w:val="4EF9C4F3"/>
    <w:rsid w:val="4EF9FC24"/>
    <w:rsid w:val="4EFC46EA"/>
    <w:rsid w:val="4EFF30BE"/>
    <w:rsid w:val="4EFF56DB"/>
    <w:rsid w:val="4F00761E"/>
    <w:rsid w:val="4F01A177"/>
    <w:rsid w:val="4F0482EC"/>
    <w:rsid w:val="4F04A47F"/>
    <w:rsid w:val="4F0988B1"/>
    <w:rsid w:val="4F0A307D"/>
    <w:rsid w:val="4F0AF495"/>
    <w:rsid w:val="4F0D81C1"/>
    <w:rsid w:val="4F0DF6C0"/>
    <w:rsid w:val="4F0F0C30"/>
    <w:rsid w:val="4F0F8ABB"/>
    <w:rsid w:val="4F103303"/>
    <w:rsid w:val="4F143493"/>
    <w:rsid w:val="4F150841"/>
    <w:rsid w:val="4F151D1D"/>
    <w:rsid w:val="4F16AAD5"/>
    <w:rsid w:val="4F16CFB1"/>
    <w:rsid w:val="4F195A14"/>
    <w:rsid w:val="4F1D7E8E"/>
    <w:rsid w:val="4F1E489D"/>
    <w:rsid w:val="4F2265DE"/>
    <w:rsid w:val="4F252863"/>
    <w:rsid w:val="4F255DA6"/>
    <w:rsid w:val="4F28721F"/>
    <w:rsid w:val="4F28D250"/>
    <w:rsid w:val="4F2E11D6"/>
    <w:rsid w:val="4F3023EC"/>
    <w:rsid w:val="4F31ADF7"/>
    <w:rsid w:val="4F374B47"/>
    <w:rsid w:val="4F3AFBA7"/>
    <w:rsid w:val="4F3B495C"/>
    <w:rsid w:val="4F3EC156"/>
    <w:rsid w:val="4F3FD72F"/>
    <w:rsid w:val="4F40CA8E"/>
    <w:rsid w:val="4F41DD5E"/>
    <w:rsid w:val="4F47EC0B"/>
    <w:rsid w:val="4F4920EC"/>
    <w:rsid w:val="4F4962CE"/>
    <w:rsid w:val="4F49EC81"/>
    <w:rsid w:val="4F4EEE93"/>
    <w:rsid w:val="4F5396DA"/>
    <w:rsid w:val="4F56D8A9"/>
    <w:rsid w:val="4F58479A"/>
    <w:rsid w:val="4F58F4DE"/>
    <w:rsid w:val="4F5C5955"/>
    <w:rsid w:val="4F601545"/>
    <w:rsid w:val="4F60DA81"/>
    <w:rsid w:val="4F62A197"/>
    <w:rsid w:val="4F65AB8E"/>
    <w:rsid w:val="4F677257"/>
    <w:rsid w:val="4F67C1EE"/>
    <w:rsid w:val="4F68FCE1"/>
    <w:rsid w:val="4F6C0498"/>
    <w:rsid w:val="4F6C4324"/>
    <w:rsid w:val="4F6C7C7E"/>
    <w:rsid w:val="4F6EAD8F"/>
    <w:rsid w:val="4F6F95B5"/>
    <w:rsid w:val="4F71855D"/>
    <w:rsid w:val="4F719955"/>
    <w:rsid w:val="4F73E904"/>
    <w:rsid w:val="4F76AAE3"/>
    <w:rsid w:val="4F780653"/>
    <w:rsid w:val="4F78754A"/>
    <w:rsid w:val="4F7E10DA"/>
    <w:rsid w:val="4F7EE46C"/>
    <w:rsid w:val="4F7FB129"/>
    <w:rsid w:val="4F84CFB3"/>
    <w:rsid w:val="4F84FAC2"/>
    <w:rsid w:val="4F8660B1"/>
    <w:rsid w:val="4F88A008"/>
    <w:rsid w:val="4F899AFA"/>
    <w:rsid w:val="4F8EF61B"/>
    <w:rsid w:val="4F8F62F2"/>
    <w:rsid w:val="4F8FEE63"/>
    <w:rsid w:val="4F90D94E"/>
    <w:rsid w:val="4F9151E8"/>
    <w:rsid w:val="4F919D91"/>
    <w:rsid w:val="4F988EE8"/>
    <w:rsid w:val="4F993E87"/>
    <w:rsid w:val="4F9E2F3C"/>
    <w:rsid w:val="4F9F309D"/>
    <w:rsid w:val="4FA0D25C"/>
    <w:rsid w:val="4FA708E7"/>
    <w:rsid w:val="4FA80374"/>
    <w:rsid w:val="4FB4BD78"/>
    <w:rsid w:val="4FB73E42"/>
    <w:rsid w:val="4FB87260"/>
    <w:rsid w:val="4FBC6F94"/>
    <w:rsid w:val="4FBDC30E"/>
    <w:rsid w:val="4FC0D587"/>
    <w:rsid w:val="4FC0EDE6"/>
    <w:rsid w:val="4FC32E1C"/>
    <w:rsid w:val="4FC787DE"/>
    <w:rsid w:val="4FCAD03A"/>
    <w:rsid w:val="4FCBB869"/>
    <w:rsid w:val="4FCC35A7"/>
    <w:rsid w:val="4FCE1C33"/>
    <w:rsid w:val="4FCE5865"/>
    <w:rsid w:val="4FCEDBB9"/>
    <w:rsid w:val="4FCF64A1"/>
    <w:rsid w:val="4FD0A687"/>
    <w:rsid w:val="4FD164A4"/>
    <w:rsid w:val="4FD2A520"/>
    <w:rsid w:val="4FD3C6CC"/>
    <w:rsid w:val="4FD4BBF3"/>
    <w:rsid w:val="4FD501B2"/>
    <w:rsid w:val="4FD513CB"/>
    <w:rsid w:val="4FD838BC"/>
    <w:rsid w:val="4FD9AEFE"/>
    <w:rsid w:val="4FDA25C1"/>
    <w:rsid w:val="4FDF2FE9"/>
    <w:rsid w:val="4FE70D1F"/>
    <w:rsid w:val="4FE7F77B"/>
    <w:rsid w:val="4FE8913B"/>
    <w:rsid w:val="4FEDC427"/>
    <w:rsid w:val="4FEDD9AE"/>
    <w:rsid w:val="4FEFD0D4"/>
    <w:rsid w:val="4FF31515"/>
    <w:rsid w:val="4FF33EDE"/>
    <w:rsid w:val="4FF4470D"/>
    <w:rsid w:val="4FF5B283"/>
    <w:rsid w:val="4FF6378C"/>
    <w:rsid w:val="4FF7FC1A"/>
    <w:rsid w:val="4FF853A3"/>
    <w:rsid w:val="4FF93C9F"/>
    <w:rsid w:val="4FF9730B"/>
    <w:rsid w:val="4FF98087"/>
    <w:rsid w:val="4FFB8185"/>
    <w:rsid w:val="4FFF7778"/>
    <w:rsid w:val="5003F4D3"/>
    <w:rsid w:val="5008B50F"/>
    <w:rsid w:val="5009A4C0"/>
    <w:rsid w:val="500BE214"/>
    <w:rsid w:val="500C59B5"/>
    <w:rsid w:val="500CA85A"/>
    <w:rsid w:val="500EA508"/>
    <w:rsid w:val="50150BE5"/>
    <w:rsid w:val="501518A2"/>
    <w:rsid w:val="5015BA2A"/>
    <w:rsid w:val="5016E0BF"/>
    <w:rsid w:val="50171074"/>
    <w:rsid w:val="50183C21"/>
    <w:rsid w:val="5018ECB7"/>
    <w:rsid w:val="501B3705"/>
    <w:rsid w:val="501F0D4B"/>
    <w:rsid w:val="501FF333"/>
    <w:rsid w:val="5021DF27"/>
    <w:rsid w:val="5021E651"/>
    <w:rsid w:val="5025C8B2"/>
    <w:rsid w:val="50260B08"/>
    <w:rsid w:val="502837D9"/>
    <w:rsid w:val="502C050B"/>
    <w:rsid w:val="50309A46"/>
    <w:rsid w:val="50323AD8"/>
    <w:rsid w:val="50360FA9"/>
    <w:rsid w:val="5038CFA3"/>
    <w:rsid w:val="5039CB12"/>
    <w:rsid w:val="503E0BFD"/>
    <w:rsid w:val="504320D9"/>
    <w:rsid w:val="5045CFB9"/>
    <w:rsid w:val="50487001"/>
    <w:rsid w:val="504D8D8C"/>
    <w:rsid w:val="505061EE"/>
    <w:rsid w:val="5056A63D"/>
    <w:rsid w:val="505B1DCE"/>
    <w:rsid w:val="505BE35D"/>
    <w:rsid w:val="505FC71F"/>
    <w:rsid w:val="506156D7"/>
    <w:rsid w:val="50639511"/>
    <w:rsid w:val="5063E582"/>
    <w:rsid w:val="5063EEFF"/>
    <w:rsid w:val="5069A44D"/>
    <w:rsid w:val="506D5E72"/>
    <w:rsid w:val="506FC721"/>
    <w:rsid w:val="50715EF3"/>
    <w:rsid w:val="5075A7D5"/>
    <w:rsid w:val="50774452"/>
    <w:rsid w:val="50787DA6"/>
    <w:rsid w:val="507AB83B"/>
    <w:rsid w:val="50840D91"/>
    <w:rsid w:val="508446F2"/>
    <w:rsid w:val="50864717"/>
    <w:rsid w:val="5089FB0C"/>
    <w:rsid w:val="508B0004"/>
    <w:rsid w:val="5092E0FE"/>
    <w:rsid w:val="5092E123"/>
    <w:rsid w:val="5093206C"/>
    <w:rsid w:val="50968F66"/>
    <w:rsid w:val="509A38E2"/>
    <w:rsid w:val="509AE1B0"/>
    <w:rsid w:val="509B240C"/>
    <w:rsid w:val="50A4A03D"/>
    <w:rsid w:val="50A5130F"/>
    <w:rsid w:val="50A54439"/>
    <w:rsid w:val="50A571B1"/>
    <w:rsid w:val="50A6FD21"/>
    <w:rsid w:val="50A73459"/>
    <w:rsid w:val="50AB8FC1"/>
    <w:rsid w:val="50AFB9C5"/>
    <w:rsid w:val="50B1BB7C"/>
    <w:rsid w:val="50B1D142"/>
    <w:rsid w:val="50B5C171"/>
    <w:rsid w:val="50BA8CF9"/>
    <w:rsid w:val="50BB07A4"/>
    <w:rsid w:val="50BCB902"/>
    <w:rsid w:val="50C14A17"/>
    <w:rsid w:val="50C5BF07"/>
    <w:rsid w:val="50C6AADE"/>
    <w:rsid w:val="50C96F48"/>
    <w:rsid w:val="50CB0315"/>
    <w:rsid w:val="50CBC8F1"/>
    <w:rsid w:val="50CC2610"/>
    <w:rsid w:val="50D0F947"/>
    <w:rsid w:val="50D19148"/>
    <w:rsid w:val="50D39E75"/>
    <w:rsid w:val="50D49CF5"/>
    <w:rsid w:val="50D6060B"/>
    <w:rsid w:val="50DB6104"/>
    <w:rsid w:val="50DE846F"/>
    <w:rsid w:val="50E09D50"/>
    <w:rsid w:val="50E73CC8"/>
    <w:rsid w:val="50E7FC99"/>
    <w:rsid w:val="50E8D71D"/>
    <w:rsid w:val="50EC6922"/>
    <w:rsid w:val="50F04A89"/>
    <w:rsid w:val="50F0F692"/>
    <w:rsid w:val="50F42C29"/>
    <w:rsid w:val="50F5441E"/>
    <w:rsid w:val="50F54B25"/>
    <w:rsid w:val="50FD52E1"/>
    <w:rsid w:val="50FF2140"/>
    <w:rsid w:val="5104FC5F"/>
    <w:rsid w:val="5105A877"/>
    <w:rsid w:val="5109D4AD"/>
    <w:rsid w:val="510B6395"/>
    <w:rsid w:val="510DA3BE"/>
    <w:rsid w:val="5114E560"/>
    <w:rsid w:val="5115BC59"/>
    <w:rsid w:val="51175A77"/>
    <w:rsid w:val="51178873"/>
    <w:rsid w:val="51191378"/>
    <w:rsid w:val="51199E63"/>
    <w:rsid w:val="511DFF32"/>
    <w:rsid w:val="51230D1A"/>
    <w:rsid w:val="5125D1AD"/>
    <w:rsid w:val="5128E4A9"/>
    <w:rsid w:val="512ECF97"/>
    <w:rsid w:val="5131ED34"/>
    <w:rsid w:val="513548B2"/>
    <w:rsid w:val="513581C6"/>
    <w:rsid w:val="5138B477"/>
    <w:rsid w:val="5139F303"/>
    <w:rsid w:val="513C4EE5"/>
    <w:rsid w:val="513F1401"/>
    <w:rsid w:val="513F3520"/>
    <w:rsid w:val="514266C0"/>
    <w:rsid w:val="5142A158"/>
    <w:rsid w:val="5142A5D0"/>
    <w:rsid w:val="5143D923"/>
    <w:rsid w:val="5144FEAB"/>
    <w:rsid w:val="514525F2"/>
    <w:rsid w:val="5147001E"/>
    <w:rsid w:val="5147D495"/>
    <w:rsid w:val="51486A9D"/>
    <w:rsid w:val="514A637A"/>
    <w:rsid w:val="514F2920"/>
    <w:rsid w:val="51524E1A"/>
    <w:rsid w:val="515299D2"/>
    <w:rsid w:val="51549750"/>
    <w:rsid w:val="5154FDCF"/>
    <w:rsid w:val="51571F4D"/>
    <w:rsid w:val="515EDD61"/>
    <w:rsid w:val="5160EEBE"/>
    <w:rsid w:val="5161CC07"/>
    <w:rsid w:val="51621867"/>
    <w:rsid w:val="5162286E"/>
    <w:rsid w:val="51625338"/>
    <w:rsid w:val="5163533E"/>
    <w:rsid w:val="516469A9"/>
    <w:rsid w:val="516A0855"/>
    <w:rsid w:val="51718215"/>
    <w:rsid w:val="517262E7"/>
    <w:rsid w:val="51734593"/>
    <w:rsid w:val="51738153"/>
    <w:rsid w:val="5174AB92"/>
    <w:rsid w:val="517A7949"/>
    <w:rsid w:val="517C5578"/>
    <w:rsid w:val="517DB8C1"/>
    <w:rsid w:val="51808C7E"/>
    <w:rsid w:val="5182C1D0"/>
    <w:rsid w:val="5182C801"/>
    <w:rsid w:val="51853562"/>
    <w:rsid w:val="51859D4B"/>
    <w:rsid w:val="51877AC3"/>
    <w:rsid w:val="51879D43"/>
    <w:rsid w:val="51883453"/>
    <w:rsid w:val="5188FF71"/>
    <w:rsid w:val="518AC7B1"/>
    <w:rsid w:val="518BB659"/>
    <w:rsid w:val="518BF965"/>
    <w:rsid w:val="518C9F56"/>
    <w:rsid w:val="518CCC69"/>
    <w:rsid w:val="518F27C8"/>
    <w:rsid w:val="51962E61"/>
    <w:rsid w:val="51980B61"/>
    <w:rsid w:val="5198A3CD"/>
    <w:rsid w:val="5198C43D"/>
    <w:rsid w:val="519CFA0A"/>
    <w:rsid w:val="519D0E8D"/>
    <w:rsid w:val="519F5BB8"/>
    <w:rsid w:val="51A01202"/>
    <w:rsid w:val="51A0853B"/>
    <w:rsid w:val="51A16255"/>
    <w:rsid w:val="51A7B275"/>
    <w:rsid w:val="51A85DA1"/>
    <w:rsid w:val="51AA5A3F"/>
    <w:rsid w:val="51AAB43A"/>
    <w:rsid w:val="51AF30BC"/>
    <w:rsid w:val="51B0EF92"/>
    <w:rsid w:val="51B1FFD8"/>
    <w:rsid w:val="51B3E17B"/>
    <w:rsid w:val="51B4CE1A"/>
    <w:rsid w:val="51B53647"/>
    <w:rsid w:val="51B5B8B9"/>
    <w:rsid w:val="51B8125A"/>
    <w:rsid w:val="51B99878"/>
    <w:rsid w:val="51BC1524"/>
    <w:rsid w:val="51BC1D5A"/>
    <w:rsid w:val="51BC2A5B"/>
    <w:rsid w:val="51BCA852"/>
    <w:rsid w:val="51BE0ECA"/>
    <w:rsid w:val="51C12528"/>
    <w:rsid w:val="51C3AE47"/>
    <w:rsid w:val="51C62C6E"/>
    <w:rsid w:val="51C653EE"/>
    <w:rsid w:val="51C7F942"/>
    <w:rsid w:val="51C98F9C"/>
    <w:rsid w:val="51CB5604"/>
    <w:rsid w:val="51D0F419"/>
    <w:rsid w:val="51D0F587"/>
    <w:rsid w:val="51D238B9"/>
    <w:rsid w:val="51D3D210"/>
    <w:rsid w:val="51D692F2"/>
    <w:rsid w:val="51D70E65"/>
    <w:rsid w:val="51DC66B9"/>
    <w:rsid w:val="51DD2E72"/>
    <w:rsid w:val="51DDFA80"/>
    <w:rsid w:val="51DF81FB"/>
    <w:rsid w:val="51E1FA4D"/>
    <w:rsid w:val="51E5E8F3"/>
    <w:rsid w:val="51E60D85"/>
    <w:rsid w:val="51E6DDD1"/>
    <w:rsid w:val="51E6F971"/>
    <w:rsid w:val="51E95695"/>
    <w:rsid w:val="51EB1E18"/>
    <w:rsid w:val="51EB5056"/>
    <w:rsid w:val="51EE3E61"/>
    <w:rsid w:val="51EE7F87"/>
    <w:rsid w:val="51EE8E2E"/>
    <w:rsid w:val="51F08896"/>
    <w:rsid w:val="51F0962A"/>
    <w:rsid w:val="51F4B008"/>
    <w:rsid w:val="51F59836"/>
    <w:rsid w:val="51F69048"/>
    <w:rsid w:val="51F6CDC7"/>
    <w:rsid w:val="51F78559"/>
    <w:rsid w:val="51F7DC1A"/>
    <w:rsid w:val="51F9F93F"/>
    <w:rsid w:val="51FCBF30"/>
    <w:rsid w:val="51FFA01B"/>
    <w:rsid w:val="52027B6F"/>
    <w:rsid w:val="52056E37"/>
    <w:rsid w:val="52064858"/>
    <w:rsid w:val="520AA362"/>
    <w:rsid w:val="520AA542"/>
    <w:rsid w:val="520D5FC1"/>
    <w:rsid w:val="520F2F71"/>
    <w:rsid w:val="5210F42F"/>
    <w:rsid w:val="5212B988"/>
    <w:rsid w:val="52136CB2"/>
    <w:rsid w:val="5217B042"/>
    <w:rsid w:val="52185267"/>
    <w:rsid w:val="521A9E62"/>
    <w:rsid w:val="521D2622"/>
    <w:rsid w:val="521EF7E1"/>
    <w:rsid w:val="521F1D7A"/>
    <w:rsid w:val="5220C40F"/>
    <w:rsid w:val="52218AF4"/>
    <w:rsid w:val="52220F22"/>
    <w:rsid w:val="522319DD"/>
    <w:rsid w:val="5226637F"/>
    <w:rsid w:val="522993B8"/>
    <w:rsid w:val="522A626F"/>
    <w:rsid w:val="522CEDD7"/>
    <w:rsid w:val="522E2FE6"/>
    <w:rsid w:val="52356624"/>
    <w:rsid w:val="5236ECBF"/>
    <w:rsid w:val="52381E6D"/>
    <w:rsid w:val="523C87CC"/>
    <w:rsid w:val="523CCDE1"/>
    <w:rsid w:val="52413D68"/>
    <w:rsid w:val="52451776"/>
    <w:rsid w:val="524565C9"/>
    <w:rsid w:val="524629C0"/>
    <w:rsid w:val="524CE44A"/>
    <w:rsid w:val="524D3FD2"/>
    <w:rsid w:val="5250154F"/>
    <w:rsid w:val="52508393"/>
    <w:rsid w:val="5251E1A4"/>
    <w:rsid w:val="52528687"/>
    <w:rsid w:val="52529433"/>
    <w:rsid w:val="5253150F"/>
    <w:rsid w:val="5256649E"/>
    <w:rsid w:val="52572397"/>
    <w:rsid w:val="52582678"/>
    <w:rsid w:val="525CACAC"/>
    <w:rsid w:val="525CFA43"/>
    <w:rsid w:val="52606C77"/>
    <w:rsid w:val="5260FAF7"/>
    <w:rsid w:val="52661583"/>
    <w:rsid w:val="526DBA98"/>
    <w:rsid w:val="52768994"/>
    <w:rsid w:val="527810D3"/>
    <w:rsid w:val="52799191"/>
    <w:rsid w:val="527AF44E"/>
    <w:rsid w:val="527B0277"/>
    <w:rsid w:val="527BC77E"/>
    <w:rsid w:val="527CA774"/>
    <w:rsid w:val="527E063C"/>
    <w:rsid w:val="527E5417"/>
    <w:rsid w:val="5283BA9C"/>
    <w:rsid w:val="52872D0D"/>
    <w:rsid w:val="528ABB0D"/>
    <w:rsid w:val="528C3C09"/>
    <w:rsid w:val="52911FCF"/>
    <w:rsid w:val="52915DE4"/>
    <w:rsid w:val="529483D4"/>
    <w:rsid w:val="529489F6"/>
    <w:rsid w:val="52974E4C"/>
    <w:rsid w:val="5297F658"/>
    <w:rsid w:val="52A449D5"/>
    <w:rsid w:val="52ABA93E"/>
    <w:rsid w:val="52AC0691"/>
    <w:rsid w:val="52B105EC"/>
    <w:rsid w:val="52B294B2"/>
    <w:rsid w:val="52B4E6E6"/>
    <w:rsid w:val="52B6EC30"/>
    <w:rsid w:val="52BBBB8D"/>
    <w:rsid w:val="52BDAEE6"/>
    <w:rsid w:val="52C007EA"/>
    <w:rsid w:val="52C5B681"/>
    <w:rsid w:val="52C8CEEC"/>
    <w:rsid w:val="52C9A98B"/>
    <w:rsid w:val="52CF186E"/>
    <w:rsid w:val="52CFA017"/>
    <w:rsid w:val="52D011DA"/>
    <w:rsid w:val="52D09DE9"/>
    <w:rsid w:val="52D0C931"/>
    <w:rsid w:val="52D3D26A"/>
    <w:rsid w:val="52D3FEA9"/>
    <w:rsid w:val="52D43C7D"/>
    <w:rsid w:val="52D489AD"/>
    <w:rsid w:val="52D7A174"/>
    <w:rsid w:val="52D8E29A"/>
    <w:rsid w:val="52D9FC07"/>
    <w:rsid w:val="52DC72F6"/>
    <w:rsid w:val="52DCC582"/>
    <w:rsid w:val="52DE1084"/>
    <w:rsid w:val="52E00548"/>
    <w:rsid w:val="52E633DB"/>
    <w:rsid w:val="52E94CAD"/>
    <w:rsid w:val="52EB76B1"/>
    <w:rsid w:val="52EBB0ED"/>
    <w:rsid w:val="52EDC878"/>
    <w:rsid w:val="52F11799"/>
    <w:rsid w:val="52F37FAD"/>
    <w:rsid w:val="52F60DC0"/>
    <w:rsid w:val="52F9B93F"/>
    <w:rsid w:val="52FA690B"/>
    <w:rsid w:val="52FC65B0"/>
    <w:rsid w:val="52FF8C84"/>
    <w:rsid w:val="53007737"/>
    <w:rsid w:val="5301D3CB"/>
    <w:rsid w:val="5304D0FA"/>
    <w:rsid w:val="53067DA4"/>
    <w:rsid w:val="53078C4F"/>
    <w:rsid w:val="5308DDC7"/>
    <w:rsid w:val="530B2C30"/>
    <w:rsid w:val="530CD940"/>
    <w:rsid w:val="5318E57D"/>
    <w:rsid w:val="5318FD62"/>
    <w:rsid w:val="5319428C"/>
    <w:rsid w:val="531AB7AA"/>
    <w:rsid w:val="531B4B06"/>
    <w:rsid w:val="53209E91"/>
    <w:rsid w:val="5322E027"/>
    <w:rsid w:val="532951B9"/>
    <w:rsid w:val="532A10C8"/>
    <w:rsid w:val="532E7DF2"/>
    <w:rsid w:val="532F8E6A"/>
    <w:rsid w:val="533048C0"/>
    <w:rsid w:val="5332DC6C"/>
    <w:rsid w:val="5336B3D3"/>
    <w:rsid w:val="533727E7"/>
    <w:rsid w:val="53373585"/>
    <w:rsid w:val="53375BE8"/>
    <w:rsid w:val="53390EDE"/>
    <w:rsid w:val="533A337D"/>
    <w:rsid w:val="533BE8A1"/>
    <w:rsid w:val="534057B5"/>
    <w:rsid w:val="53414E07"/>
    <w:rsid w:val="534282C6"/>
    <w:rsid w:val="534423DD"/>
    <w:rsid w:val="534491DA"/>
    <w:rsid w:val="5345199F"/>
    <w:rsid w:val="53451D68"/>
    <w:rsid w:val="5346316A"/>
    <w:rsid w:val="534796B3"/>
    <w:rsid w:val="5349E829"/>
    <w:rsid w:val="534D97BB"/>
    <w:rsid w:val="5350E75D"/>
    <w:rsid w:val="5351163B"/>
    <w:rsid w:val="53523AAA"/>
    <w:rsid w:val="53598713"/>
    <w:rsid w:val="535C2A99"/>
    <w:rsid w:val="5363A353"/>
    <w:rsid w:val="5363C307"/>
    <w:rsid w:val="53645AE7"/>
    <w:rsid w:val="5364CC62"/>
    <w:rsid w:val="536619EE"/>
    <w:rsid w:val="536B0DD9"/>
    <w:rsid w:val="536BBBB1"/>
    <w:rsid w:val="536CA625"/>
    <w:rsid w:val="536D203F"/>
    <w:rsid w:val="536EBDFC"/>
    <w:rsid w:val="5374F438"/>
    <w:rsid w:val="537662A0"/>
    <w:rsid w:val="5376B4B1"/>
    <w:rsid w:val="53773539"/>
    <w:rsid w:val="53783C2D"/>
    <w:rsid w:val="5379AA60"/>
    <w:rsid w:val="537C22AD"/>
    <w:rsid w:val="537DEB17"/>
    <w:rsid w:val="537EA5F6"/>
    <w:rsid w:val="538220B8"/>
    <w:rsid w:val="53827C4F"/>
    <w:rsid w:val="5382B2D2"/>
    <w:rsid w:val="5383E2A7"/>
    <w:rsid w:val="5385FB4C"/>
    <w:rsid w:val="5389703F"/>
    <w:rsid w:val="538AF6A7"/>
    <w:rsid w:val="538D3A09"/>
    <w:rsid w:val="538F420B"/>
    <w:rsid w:val="5395C592"/>
    <w:rsid w:val="53966EBA"/>
    <w:rsid w:val="53972C9E"/>
    <w:rsid w:val="5397C577"/>
    <w:rsid w:val="5398F58C"/>
    <w:rsid w:val="539ADCAC"/>
    <w:rsid w:val="539F50F5"/>
    <w:rsid w:val="53A052D3"/>
    <w:rsid w:val="53A24BE3"/>
    <w:rsid w:val="53A3218D"/>
    <w:rsid w:val="53A6AB7F"/>
    <w:rsid w:val="53AF686F"/>
    <w:rsid w:val="53B4D5BA"/>
    <w:rsid w:val="53B7835B"/>
    <w:rsid w:val="53B86A56"/>
    <w:rsid w:val="53B919EF"/>
    <w:rsid w:val="53BC37D0"/>
    <w:rsid w:val="53C55834"/>
    <w:rsid w:val="53C5A10B"/>
    <w:rsid w:val="53C5DCFA"/>
    <w:rsid w:val="53C61B76"/>
    <w:rsid w:val="53C8A2CA"/>
    <w:rsid w:val="53CA4BAF"/>
    <w:rsid w:val="53D25C40"/>
    <w:rsid w:val="53D4F9B8"/>
    <w:rsid w:val="53D57569"/>
    <w:rsid w:val="53D80C36"/>
    <w:rsid w:val="53D931A7"/>
    <w:rsid w:val="53D9C9BA"/>
    <w:rsid w:val="53DBF0FA"/>
    <w:rsid w:val="53DC85FE"/>
    <w:rsid w:val="53DD2189"/>
    <w:rsid w:val="53E0791E"/>
    <w:rsid w:val="53E1B934"/>
    <w:rsid w:val="53E630A1"/>
    <w:rsid w:val="53E66387"/>
    <w:rsid w:val="53E6BAF4"/>
    <w:rsid w:val="53E77B33"/>
    <w:rsid w:val="53E80AA7"/>
    <w:rsid w:val="53EB0B38"/>
    <w:rsid w:val="53ECF8D9"/>
    <w:rsid w:val="53ED34DA"/>
    <w:rsid w:val="53EF4727"/>
    <w:rsid w:val="53F29C91"/>
    <w:rsid w:val="53F34280"/>
    <w:rsid w:val="53F35B6B"/>
    <w:rsid w:val="53F71506"/>
    <w:rsid w:val="53FC0002"/>
    <w:rsid w:val="53FD8D9A"/>
    <w:rsid w:val="53FDAB35"/>
    <w:rsid w:val="53FF8513"/>
    <w:rsid w:val="5400CFD4"/>
    <w:rsid w:val="54044575"/>
    <w:rsid w:val="5405F882"/>
    <w:rsid w:val="5408D011"/>
    <w:rsid w:val="540A6F51"/>
    <w:rsid w:val="540C1F23"/>
    <w:rsid w:val="540EC204"/>
    <w:rsid w:val="5413E648"/>
    <w:rsid w:val="5413FE5D"/>
    <w:rsid w:val="5414D381"/>
    <w:rsid w:val="54197659"/>
    <w:rsid w:val="541B7398"/>
    <w:rsid w:val="541CBD6C"/>
    <w:rsid w:val="54222863"/>
    <w:rsid w:val="54246BA6"/>
    <w:rsid w:val="54250211"/>
    <w:rsid w:val="54263CD0"/>
    <w:rsid w:val="5428D9F4"/>
    <w:rsid w:val="5429E2B9"/>
    <w:rsid w:val="542AB7C2"/>
    <w:rsid w:val="542D6D81"/>
    <w:rsid w:val="542E0991"/>
    <w:rsid w:val="5430AFDA"/>
    <w:rsid w:val="5430EB27"/>
    <w:rsid w:val="54321C11"/>
    <w:rsid w:val="543297EC"/>
    <w:rsid w:val="54372199"/>
    <w:rsid w:val="543ADF30"/>
    <w:rsid w:val="54419E5B"/>
    <w:rsid w:val="544482B2"/>
    <w:rsid w:val="5444C9AE"/>
    <w:rsid w:val="54473CB0"/>
    <w:rsid w:val="54475ABA"/>
    <w:rsid w:val="54487AE3"/>
    <w:rsid w:val="544A4C2B"/>
    <w:rsid w:val="544CDC34"/>
    <w:rsid w:val="544FD5B3"/>
    <w:rsid w:val="5452D2E0"/>
    <w:rsid w:val="54533330"/>
    <w:rsid w:val="5453F550"/>
    <w:rsid w:val="5454AB70"/>
    <w:rsid w:val="54558FE0"/>
    <w:rsid w:val="54566AF0"/>
    <w:rsid w:val="545792C9"/>
    <w:rsid w:val="545803B0"/>
    <w:rsid w:val="5459A2A1"/>
    <w:rsid w:val="545D05F0"/>
    <w:rsid w:val="545F67ED"/>
    <w:rsid w:val="5466CAAE"/>
    <w:rsid w:val="5468BD3B"/>
    <w:rsid w:val="546904B5"/>
    <w:rsid w:val="5469374A"/>
    <w:rsid w:val="546974AF"/>
    <w:rsid w:val="546A9A99"/>
    <w:rsid w:val="546B37D4"/>
    <w:rsid w:val="546E3913"/>
    <w:rsid w:val="546E623B"/>
    <w:rsid w:val="546FB814"/>
    <w:rsid w:val="5471588B"/>
    <w:rsid w:val="54739FA1"/>
    <w:rsid w:val="5473C80E"/>
    <w:rsid w:val="5474D81F"/>
    <w:rsid w:val="547E21AE"/>
    <w:rsid w:val="547EF65E"/>
    <w:rsid w:val="54809F48"/>
    <w:rsid w:val="548605F8"/>
    <w:rsid w:val="5487B364"/>
    <w:rsid w:val="548BC4FB"/>
    <w:rsid w:val="548BCD8A"/>
    <w:rsid w:val="548D574A"/>
    <w:rsid w:val="548ED197"/>
    <w:rsid w:val="54942E55"/>
    <w:rsid w:val="54959A8A"/>
    <w:rsid w:val="549725E4"/>
    <w:rsid w:val="54980714"/>
    <w:rsid w:val="549A4B01"/>
    <w:rsid w:val="549ADC78"/>
    <w:rsid w:val="549CA675"/>
    <w:rsid w:val="549FC082"/>
    <w:rsid w:val="54A0A15B"/>
    <w:rsid w:val="54A398E5"/>
    <w:rsid w:val="54A6201A"/>
    <w:rsid w:val="54A6D3EB"/>
    <w:rsid w:val="54AE2B4E"/>
    <w:rsid w:val="54B03346"/>
    <w:rsid w:val="54B13E9E"/>
    <w:rsid w:val="54B5087A"/>
    <w:rsid w:val="54B515F0"/>
    <w:rsid w:val="54B75355"/>
    <w:rsid w:val="54B94905"/>
    <w:rsid w:val="54BAF6FA"/>
    <w:rsid w:val="54BBD584"/>
    <w:rsid w:val="54BC1A17"/>
    <w:rsid w:val="54C150CC"/>
    <w:rsid w:val="54C1AF99"/>
    <w:rsid w:val="54C3261A"/>
    <w:rsid w:val="54C8F1FE"/>
    <w:rsid w:val="54CB494D"/>
    <w:rsid w:val="54CF9189"/>
    <w:rsid w:val="54CFC2CC"/>
    <w:rsid w:val="54D3E78B"/>
    <w:rsid w:val="54D52771"/>
    <w:rsid w:val="54D56BA0"/>
    <w:rsid w:val="54D6FC7A"/>
    <w:rsid w:val="54D7082C"/>
    <w:rsid w:val="54D76193"/>
    <w:rsid w:val="54D8533D"/>
    <w:rsid w:val="54D8E50B"/>
    <w:rsid w:val="54DA7C96"/>
    <w:rsid w:val="54DAF574"/>
    <w:rsid w:val="54E04193"/>
    <w:rsid w:val="54E0C748"/>
    <w:rsid w:val="54E0EF3A"/>
    <w:rsid w:val="54E2E7B8"/>
    <w:rsid w:val="54E5B7A2"/>
    <w:rsid w:val="54EA1B4C"/>
    <w:rsid w:val="54EC232D"/>
    <w:rsid w:val="54ECE042"/>
    <w:rsid w:val="54EDDDF9"/>
    <w:rsid w:val="54EF828F"/>
    <w:rsid w:val="54EFD70C"/>
    <w:rsid w:val="54F1DA97"/>
    <w:rsid w:val="54F26C44"/>
    <w:rsid w:val="54F30A7C"/>
    <w:rsid w:val="54F6398E"/>
    <w:rsid w:val="54F7BC36"/>
    <w:rsid w:val="54FA5C10"/>
    <w:rsid w:val="54FA5DCD"/>
    <w:rsid w:val="54FC6535"/>
    <w:rsid w:val="54FE1201"/>
    <w:rsid w:val="54FFF031"/>
    <w:rsid w:val="5501BB66"/>
    <w:rsid w:val="5501CE60"/>
    <w:rsid w:val="550AF044"/>
    <w:rsid w:val="550CEDAF"/>
    <w:rsid w:val="550D5DC1"/>
    <w:rsid w:val="550D85E1"/>
    <w:rsid w:val="550DCF1B"/>
    <w:rsid w:val="550FBA05"/>
    <w:rsid w:val="550FFBAF"/>
    <w:rsid w:val="55117174"/>
    <w:rsid w:val="55188AC1"/>
    <w:rsid w:val="551A8BB9"/>
    <w:rsid w:val="551AA7D2"/>
    <w:rsid w:val="551ABF43"/>
    <w:rsid w:val="551BD09C"/>
    <w:rsid w:val="551F2185"/>
    <w:rsid w:val="551FB308"/>
    <w:rsid w:val="55246993"/>
    <w:rsid w:val="5526846B"/>
    <w:rsid w:val="55366C2A"/>
    <w:rsid w:val="553AA05C"/>
    <w:rsid w:val="553BBC36"/>
    <w:rsid w:val="5541D6FB"/>
    <w:rsid w:val="554459FD"/>
    <w:rsid w:val="5546AA03"/>
    <w:rsid w:val="5546BCC4"/>
    <w:rsid w:val="5546E1D8"/>
    <w:rsid w:val="5546EFBF"/>
    <w:rsid w:val="554A369C"/>
    <w:rsid w:val="554AEF11"/>
    <w:rsid w:val="554E0A57"/>
    <w:rsid w:val="555008C5"/>
    <w:rsid w:val="55532E72"/>
    <w:rsid w:val="55579E20"/>
    <w:rsid w:val="55588EE8"/>
    <w:rsid w:val="55597172"/>
    <w:rsid w:val="555A03B3"/>
    <w:rsid w:val="555A69DE"/>
    <w:rsid w:val="555B4824"/>
    <w:rsid w:val="555F927C"/>
    <w:rsid w:val="5560A7DE"/>
    <w:rsid w:val="55629496"/>
    <w:rsid w:val="55698E4E"/>
    <w:rsid w:val="5569915A"/>
    <w:rsid w:val="5572C5E2"/>
    <w:rsid w:val="55742945"/>
    <w:rsid w:val="55755A8C"/>
    <w:rsid w:val="55799909"/>
    <w:rsid w:val="557A91FB"/>
    <w:rsid w:val="557C6452"/>
    <w:rsid w:val="55808215"/>
    <w:rsid w:val="5583DB08"/>
    <w:rsid w:val="5585F5CE"/>
    <w:rsid w:val="55869DFC"/>
    <w:rsid w:val="55872DB4"/>
    <w:rsid w:val="558E6AF3"/>
    <w:rsid w:val="558E7BD2"/>
    <w:rsid w:val="5590A074"/>
    <w:rsid w:val="55983742"/>
    <w:rsid w:val="55999740"/>
    <w:rsid w:val="559A9005"/>
    <w:rsid w:val="55A118BA"/>
    <w:rsid w:val="55A2012D"/>
    <w:rsid w:val="55A3402F"/>
    <w:rsid w:val="55A53433"/>
    <w:rsid w:val="55A604D8"/>
    <w:rsid w:val="55A68B85"/>
    <w:rsid w:val="55AA0696"/>
    <w:rsid w:val="55AA1EAF"/>
    <w:rsid w:val="55ABE1EE"/>
    <w:rsid w:val="55ADB93C"/>
    <w:rsid w:val="55B03E2C"/>
    <w:rsid w:val="55B0CBAF"/>
    <w:rsid w:val="55B15529"/>
    <w:rsid w:val="55B342CA"/>
    <w:rsid w:val="55B3B866"/>
    <w:rsid w:val="55B8BCBD"/>
    <w:rsid w:val="55BB2B54"/>
    <w:rsid w:val="55BDB7EA"/>
    <w:rsid w:val="55BDE5E9"/>
    <w:rsid w:val="55BF311F"/>
    <w:rsid w:val="55BF78F7"/>
    <w:rsid w:val="55C309B8"/>
    <w:rsid w:val="55C30DA8"/>
    <w:rsid w:val="55C484D9"/>
    <w:rsid w:val="55C4E2F7"/>
    <w:rsid w:val="55C54120"/>
    <w:rsid w:val="55C794F9"/>
    <w:rsid w:val="55C8914E"/>
    <w:rsid w:val="55CA7196"/>
    <w:rsid w:val="55CC2036"/>
    <w:rsid w:val="55CEB2E9"/>
    <w:rsid w:val="55D542AB"/>
    <w:rsid w:val="55D6DDD3"/>
    <w:rsid w:val="55D7EDA7"/>
    <w:rsid w:val="55D9338B"/>
    <w:rsid w:val="55DDE63F"/>
    <w:rsid w:val="55E2A5C0"/>
    <w:rsid w:val="55E2E2B7"/>
    <w:rsid w:val="55E69817"/>
    <w:rsid w:val="55EC0225"/>
    <w:rsid w:val="55EE4BA9"/>
    <w:rsid w:val="55EF6198"/>
    <w:rsid w:val="55F2DD27"/>
    <w:rsid w:val="55F488F7"/>
    <w:rsid w:val="55F9461B"/>
    <w:rsid w:val="55FA68CF"/>
    <w:rsid w:val="55FD3D33"/>
    <w:rsid w:val="55FE21E9"/>
    <w:rsid w:val="55FE8DA6"/>
    <w:rsid w:val="55FF5404"/>
    <w:rsid w:val="56018927"/>
    <w:rsid w:val="56057F89"/>
    <w:rsid w:val="56058D6F"/>
    <w:rsid w:val="5605A795"/>
    <w:rsid w:val="56071459"/>
    <w:rsid w:val="5609823C"/>
    <w:rsid w:val="560BEDBC"/>
    <w:rsid w:val="561078E9"/>
    <w:rsid w:val="561264F7"/>
    <w:rsid w:val="56162058"/>
    <w:rsid w:val="561D6FCA"/>
    <w:rsid w:val="561E222C"/>
    <w:rsid w:val="561FED4F"/>
    <w:rsid w:val="5620C933"/>
    <w:rsid w:val="56220C04"/>
    <w:rsid w:val="56231CC9"/>
    <w:rsid w:val="5624760A"/>
    <w:rsid w:val="562638E6"/>
    <w:rsid w:val="562677EA"/>
    <w:rsid w:val="56273C3E"/>
    <w:rsid w:val="5628866C"/>
    <w:rsid w:val="562A4098"/>
    <w:rsid w:val="562BEA9C"/>
    <w:rsid w:val="562D1D15"/>
    <w:rsid w:val="562DEB96"/>
    <w:rsid w:val="5631888E"/>
    <w:rsid w:val="5633D226"/>
    <w:rsid w:val="5634ACC3"/>
    <w:rsid w:val="5635348E"/>
    <w:rsid w:val="56381C30"/>
    <w:rsid w:val="563893FC"/>
    <w:rsid w:val="563F6A42"/>
    <w:rsid w:val="564228F7"/>
    <w:rsid w:val="56434490"/>
    <w:rsid w:val="56441873"/>
    <w:rsid w:val="56474772"/>
    <w:rsid w:val="5648B919"/>
    <w:rsid w:val="5650D55A"/>
    <w:rsid w:val="56524045"/>
    <w:rsid w:val="5652A08B"/>
    <w:rsid w:val="56580EC3"/>
    <w:rsid w:val="565830CA"/>
    <w:rsid w:val="56592FBD"/>
    <w:rsid w:val="5661814A"/>
    <w:rsid w:val="5661BCD9"/>
    <w:rsid w:val="5663FAEF"/>
    <w:rsid w:val="5664A062"/>
    <w:rsid w:val="5667DE32"/>
    <w:rsid w:val="5667F25C"/>
    <w:rsid w:val="5668B2AA"/>
    <w:rsid w:val="566976B4"/>
    <w:rsid w:val="566E1068"/>
    <w:rsid w:val="56776CA6"/>
    <w:rsid w:val="5682E1E4"/>
    <w:rsid w:val="5685743B"/>
    <w:rsid w:val="5688CA2B"/>
    <w:rsid w:val="5689D9B7"/>
    <w:rsid w:val="568A7EBA"/>
    <w:rsid w:val="568ABA75"/>
    <w:rsid w:val="568B5EEE"/>
    <w:rsid w:val="568CA8F1"/>
    <w:rsid w:val="568CAF0D"/>
    <w:rsid w:val="56901C99"/>
    <w:rsid w:val="569127D5"/>
    <w:rsid w:val="569317A4"/>
    <w:rsid w:val="56948813"/>
    <w:rsid w:val="569D5E2C"/>
    <w:rsid w:val="569E48E8"/>
    <w:rsid w:val="56A007C6"/>
    <w:rsid w:val="56A13327"/>
    <w:rsid w:val="56A51E7B"/>
    <w:rsid w:val="56A72665"/>
    <w:rsid w:val="56A798CC"/>
    <w:rsid w:val="56A81013"/>
    <w:rsid w:val="56AA0EBA"/>
    <w:rsid w:val="56AB00D6"/>
    <w:rsid w:val="56AB3FFC"/>
    <w:rsid w:val="56AD3966"/>
    <w:rsid w:val="56B07D3D"/>
    <w:rsid w:val="56B1FC84"/>
    <w:rsid w:val="56B21913"/>
    <w:rsid w:val="56B3A500"/>
    <w:rsid w:val="56B602B7"/>
    <w:rsid w:val="56BC8346"/>
    <w:rsid w:val="56BF38E6"/>
    <w:rsid w:val="56C2F300"/>
    <w:rsid w:val="56C333A1"/>
    <w:rsid w:val="56C6915A"/>
    <w:rsid w:val="56C7B5B6"/>
    <w:rsid w:val="56CAF7F5"/>
    <w:rsid w:val="56CD1E41"/>
    <w:rsid w:val="56D1B84D"/>
    <w:rsid w:val="56D1F3A8"/>
    <w:rsid w:val="56D86A21"/>
    <w:rsid w:val="56D92A3B"/>
    <w:rsid w:val="56DC3EAF"/>
    <w:rsid w:val="56DD33CD"/>
    <w:rsid w:val="56DD523D"/>
    <w:rsid w:val="56DD89F4"/>
    <w:rsid w:val="56DFA0E2"/>
    <w:rsid w:val="56E22C7A"/>
    <w:rsid w:val="56E4FC92"/>
    <w:rsid w:val="56E66BB3"/>
    <w:rsid w:val="56E8B7A2"/>
    <w:rsid w:val="56EAF23A"/>
    <w:rsid w:val="56EF9319"/>
    <w:rsid w:val="56F0FB8F"/>
    <w:rsid w:val="56F13A17"/>
    <w:rsid w:val="56F45F0B"/>
    <w:rsid w:val="56F5CF97"/>
    <w:rsid w:val="56F880A8"/>
    <w:rsid w:val="56F89D8B"/>
    <w:rsid w:val="56F9DD9F"/>
    <w:rsid w:val="56FA5FED"/>
    <w:rsid w:val="56FB84F5"/>
    <w:rsid w:val="56FD5474"/>
    <w:rsid w:val="57033010"/>
    <w:rsid w:val="5704E189"/>
    <w:rsid w:val="5709F26A"/>
    <w:rsid w:val="570D7AEE"/>
    <w:rsid w:val="570DF739"/>
    <w:rsid w:val="571065A5"/>
    <w:rsid w:val="5712B3D6"/>
    <w:rsid w:val="5713C4B8"/>
    <w:rsid w:val="57151DCA"/>
    <w:rsid w:val="571B1192"/>
    <w:rsid w:val="571B71F1"/>
    <w:rsid w:val="571C4EF2"/>
    <w:rsid w:val="57200B14"/>
    <w:rsid w:val="572038B7"/>
    <w:rsid w:val="5725880A"/>
    <w:rsid w:val="57263050"/>
    <w:rsid w:val="57271054"/>
    <w:rsid w:val="572C06AB"/>
    <w:rsid w:val="572E06E7"/>
    <w:rsid w:val="572FAE53"/>
    <w:rsid w:val="5730675F"/>
    <w:rsid w:val="57337751"/>
    <w:rsid w:val="5733A24D"/>
    <w:rsid w:val="5735E794"/>
    <w:rsid w:val="5736B2F3"/>
    <w:rsid w:val="573B3228"/>
    <w:rsid w:val="573D46D4"/>
    <w:rsid w:val="573E80A5"/>
    <w:rsid w:val="573E8982"/>
    <w:rsid w:val="574145BB"/>
    <w:rsid w:val="5741D539"/>
    <w:rsid w:val="57455C98"/>
    <w:rsid w:val="574733B4"/>
    <w:rsid w:val="57494F48"/>
    <w:rsid w:val="574B705C"/>
    <w:rsid w:val="574B7395"/>
    <w:rsid w:val="574F0A46"/>
    <w:rsid w:val="575706C1"/>
    <w:rsid w:val="575A5969"/>
    <w:rsid w:val="575AFAB4"/>
    <w:rsid w:val="575CFF4C"/>
    <w:rsid w:val="576550E5"/>
    <w:rsid w:val="5769F21D"/>
    <w:rsid w:val="576A25BF"/>
    <w:rsid w:val="5773BC21"/>
    <w:rsid w:val="57742260"/>
    <w:rsid w:val="57744D51"/>
    <w:rsid w:val="5777D533"/>
    <w:rsid w:val="577862F6"/>
    <w:rsid w:val="57794B67"/>
    <w:rsid w:val="57799B92"/>
    <w:rsid w:val="577BF566"/>
    <w:rsid w:val="577D18E1"/>
    <w:rsid w:val="5782BB9A"/>
    <w:rsid w:val="5783F394"/>
    <w:rsid w:val="57856012"/>
    <w:rsid w:val="5788B9CE"/>
    <w:rsid w:val="578955A4"/>
    <w:rsid w:val="578A78ED"/>
    <w:rsid w:val="578AD17C"/>
    <w:rsid w:val="578D321E"/>
    <w:rsid w:val="578FC20E"/>
    <w:rsid w:val="579355D2"/>
    <w:rsid w:val="5797F65E"/>
    <w:rsid w:val="57981061"/>
    <w:rsid w:val="57988FAC"/>
    <w:rsid w:val="579A7D08"/>
    <w:rsid w:val="579B637A"/>
    <w:rsid w:val="57A12931"/>
    <w:rsid w:val="57A1F8CC"/>
    <w:rsid w:val="57A76076"/>
    <w:rsid w:val="57A7E6D3"/>
    <w:rsid w:val="57A8FDDA"/>
    <w:rsid w:val="57A9FABA"/>
    <w:rsid w:val="57AAA588"/>
    <w:rsid w:val="57B55FEE"/>
    <w:rsid w:val="57B5F17C"/>
    <w:rsid w:val="57B64D70"/>
    <w:rsid w:val="57B98C71"/>
    <w:rsid w:val="57BB4482"/>
    <w:rsid w:val="57BC2C4E"/>
    <w:rsid w:val="57BC956E"/>
    <w:rsid w:val="57BE6ED4"/>
    <w:rsid w:val="57BED865"/>
    <w:rsid w:val="57BF58A8"/>
    <w:rsid w:val="57C25F71"/>
    <w:rsid w:val="57C32B6A"/>
    <w:rsid w:val="57C465FA"/>
    <w:rsid w:val="57C70B07"/>
    <w:rsid w:val="57C8F98D"/>
    <w:rsid w:val="57C957B9"/>
    <w:rsid w:val="57CA22AC"/>
    <w:rsid w:val="57CD06F7"/>
    <w:rsid w:val="57CD7897"/>
    <w:rsid w:val="57CDD307"/>
    <w:rsid w:val="57CDEFF4"/>
    <w:rsid w:val="57D142F7"/>
    <w:rsid w:val="57D2237E"/>
    <w:rsid w:val="57D3EAAA"/>
    <w:rsid w:val="57D5DD20"/>
    <w:rsid w:val="57D773D1"/>
    <w:rsid w:val="57D84308"/>
    <w:rsid w:val="57D8BCC0"/>
    <w:rsid w:val="57DA07F7"/>
    <w:rsid w:val="57DB4264"/>
    <w:rsid w:val="57DEE4E2"/>
    <w:rsid w:val="57E03959"/>
    <w:rsid w:val="57E2E9A5"/>
    <w:rsid w:val="57E88040"/>
    <w:rsid w:val="57E9B72C"/>
    <w:rsid w:val="57EAEFAF"/>
    <w:rsid w:val="57EB3A41"/>
    <w:rsid w:val="57ED6563"/>
    <w:rsid w:val="57ED7795"/>
    <w:rsid w:val="57EFA617"/>
    <w:rsid w:val="57F269AA"/>
    <w:rsid w:val="57F9D0E0"/>
    <w:rsid w:val="57FB81FE"/>
    <w:rsid w:val="57FF657B"/>
    <w:rsid w:val="580049CB"/>
    <w:rsid w:val="5808E170"/>
    <w:rsid w:val="5808F38E"/>
    <w:rsid w:val="5809273F"/>
    <w:rsid w:val="58094B74"/>
    <w:rsid w:val="580A3F17"/>
    <w:rsid w:val="580A829C"/>
    <w:rsid w:val="5810756A"/>
    <w:rsid w:val="58128D05"/>
    <w:rsid w:val="5815C819"/>
    <w:rsid w:val="58168C9C"/>
    <w:rsid w:val="5817926A"/>
    <w:rsid w:val="58197DB0"/>
    <w:rsid w:val="581A86FE"/>
    <w:rsid w:val="581B4E1F"/>
    <w:rsid w:val="581D08C6"/>
    <w:rsid w:val="581DCDEC"/>
    <w:rsid w:val="581DEC19"/>
    <w:rsid w:val="58250AB0"/>
    <w:rsid w:val="58251FCF"/>
    <w:rsid w:val="58258D39"/>
    <w:rsid w:val="58297A25"/>
    <w:rsid w:val="582A7A03"/>
    <w:rsid w:val="582DA74E"/>
    <w:rsid w:val="5837DE67"/>
    <w:rsid w:val="5839218A"/>
    <w:rsid w:val="583A59C6"/>
    <w:rsid w:val="583AFA0D"/>
    <w:rsid w:val="583DB13E"/>
    <w:rsid w:val="583F827B"/>
    <w:rsid w:val="58428DCE"/>
    <w:rsid w:val="584320B7"/>
    <w:rsid w:val="58487482"/>
    <w:rsid w:val="584C9E24"/>
    <w:rsid w:val="584DC415"/>
    <w:rsid w:val="584DCCE5"/>
    <w:rsid w:val="584E8E93"/>
    <w:rsid w:val="5852BA18"/>
    <w:rsid w:val="585680E1"/>
    <w:rsid w:val="5859124F"/>
    <w:rsid w:val="585A8AD7"/>
    <w:rsid w:val="585DAD06"/>
    <w:rsid w:val="58606270"/>
    <w:rsid w:val="5860EB8A"/>
    <w:rsid w:val="5860FE29"/>
    <w:rsid w:val="5864F528"/>
    <w:rsid w:val="586599F4"/>
    <w:rsid w:val="58694CFB"/>
    <w:rsid w:val="586AA93E"/>
    <w:rsid w:val="586DA6F0"/>
    <w:rsid w:val="5871128B"/>
    <w:rsid w:val="5874CB4C"/>
    <w:rsid w:val="58750DC6"/>
    <w:rsid w:val="5878C8AA"/>
    <w:rsid w:val="5879ADA2"/>
    <w:rsid w:val="587C2DA9"/>
    <w:rsid w:val="587C6BBE"/>
    <w:rsid w:val="58844F18"/>
    <w:rsid w:val="588463A5"/>
    <w:rsid w:val="5884ED91"/>
    <w:rsid w:val="588B38C8"/>
    <w:rsid w:val="588DBF8C"/>
    <w:rsid w:val="588DF000"/>
    <w:rsid w:val="588E524B"/>
    <w:rsid w:val="58911234"/>
    <w:rsid w:val="58942C96"/>
    <w:rsid w:val="5894F55B"/>
    <w:rsid w:val="58957F2D"/>
    <w:rsid w:val="5895AD81"/>
    <w:rsid w:val="58988AB5"/>
    <w:rsid w:val="589B4E61"/>
    <w:rsid w:val="589B5F64"/>
    <w:rsid w:val="589E8A3C"/>
    <w:rsid w:val="589EDDF5"/>
    <w:rsid w:val="589EF014"/>
    <w:rsid w:val="589F3D5B"/>
    <w:rsid w:val="58A02622"/>
    <w:rsid w:val="58A16025"/>
    <w:rsid w:val="58A16BA1"/>
    <w:rsid w:val="58A8FF5F"/>
    <w:rsid w:val="58A96D8B"/>
    <w:rsid w:val="58ABF564"/>
    <w:rsid w:val="58AD031E"/>
    <w:rsid w:val="58AF9519"/>
    <w:rsid w:val="58B18BB4"/>
    <w:rsid w:val="58B39834"/>
    <w:rsid w:val="58B5B536"/>
    <w:rsid w:val="58B6B4E9"/>
    <w:rsid w:val="58B7F3AC"/>
    <w:rsid w:val="58BA6C61"/>
    <w:rsid w:val="58BAB703"/>
    <w:rsid w:val="58BCC6BB"/>
    <w:rsid w:val="58C01AF1"/>
    <w:rsid w:val="58C082B2"/>
    <w:rsid w:val="58C17AB6"/>
    <w:rsid w:val="58C1A0DA"/>
    <w:rsid w:val="58C5B66E"/>
    <w:rsid w:val="58C787F2"/>
    <w:rsid w:val="58D2279F"/>
    <w:rsid w:val="58D6E734"/>
    <w:rsid w:val="58DA250C"/>
    <w:rsid w:val="58DAC0A5"/>
    <w:rsid w:val="58DBDAA2"/>
    <w:rsid w:val="58DEB788"/>
    <w:rsid w:val="58DFC36A"/>
    <w:rsid w:val="58E01F5A"/>
    <w:rsid w:val="58E037C0"/>
    <w:rsid w:val="58E0F2AD"/>
    <w:rsid w:val="58E33FF2"/>
    <w:rsid w:val="58E37254"/>
    <w:rsid w:val="58E465D6"/>
    <w:rsid w:val="58E7DE56"/>
    <w:rsid w:val="58E92E30"/>
    <w:rsid w:val="58EF69FD"/>
    <w:rsid w:val="58F05565"/>
    <w:rsid w:val="58F19C21"/>
    <w:rsid w:val="58F38F0C"/>
    <w:rsid w:val="58F5FCA2"/>
    <w:rsid w:val="58F85FFB"/>
    <w:rsid w:val="59034155"/>
    <w:rsid w:val="590594A9"/>
    <w:rsid w:val="5905CCED"/>
    <w:rsid w:val="59062139"/>
    <w:rsid w:val="5906B898"/>
    <w:rsid w:val="5907B10C"/>
    <w:rsid w:val="59082A62"/>
    <w:rsid w:val="590A0FCA"/>
    <w:rsid w:val="590B4212"/>
    <w:rsid w:val="590BC746"/>
    <w:rsid w:val="590BF9BE"/>
    <w:rsid w:val="590CCBB1"/>
    <w:rsid w:val="590F6F37"/>
    <w:rsid w:val="590FDCEC"/>
    <w:rsid w:val="5914AE35"/>
    <w:rsid w:val="5914E242"/>
    <w:rsid w:val="591588C0"/>
    <w:rsid w:val="59164133"/>
    <w:rsid w:val="5917DF46"/>
    <w:rsid w:val="5918BB70"/>
    <w:rsid w:val="591DBFFF"/>
    <w:rsid w:val="591F53FC"/>
    <w:rsid w:val="591F85D2"/>
    <w:rsid w:val="5920983D"/>
    <w:rsid w:val="59212848"/>
    <w:rsid w:val="59231A62"/>
    <w:rsid w:val="5927235B"/>
    <w:rsid w:val="592B66F0"/>
    <w:rsid w:val="59309267"/>
    <w:rsid w:val="593C501F"/>
    <w:rsid w:val="593F58B5"/>
    <w:rsid w:val="594272F1"/>
    <w:rsid w:val="5943F5A0"/>
    <w:rsid w:val="594459A5"/>
    <w:rsid w:val="5949BAC4"/>
    <w:rsid w:val="5950E2EB"/>
    <w:rsid w:val="595537E3"/>
    <w:rsid w:val="59569114"/>
    <w:rsid w:val="5957040A"/>
    <w:rsid w:val="59576BFA"/>
    <w:rsid w:val="59582767"/>
    <w:rsid w:val="595865CF"/>
    <w:rsid w:val="59588B42"/>
    <w:rsid w:val="59592567"/>
    <w:rsid w:val="595A6D2D"/>
    <w:rsid w:val="595DB733"/>
    <w:rsid w:val="59606CCF"/>
    <w:rsid w:val="5961A20D"/>
    <w:rsid w:val="59677CB1"/>
    <w:rsid w:val="5969B83E"/>
    <w:rsid w:val="596C94F1"/>
    <w:rsid w:val="596D1199"/>
    <w:rsid w:val="596EF9AB"/>
    <w:rsid w:val="59701CD1"/>
    <w:rsid w:val="59775D3B"/>
    <w:rsid w:val="597B5446"/>
    <w:rsid w:val="597C1A60"/>
    <w:rsid w:val="597E03D0"/>
    <w:rsid w:val="598373AA"/>
    <w:rsid w:val="5984EF47"/>
    <w:rsid w:val="59860A79"/>
    <w:rsid w:val="5986795B"/>
    <w:rsid w:val="59874270"/>
    <w:rsid w:val="59876425"/>
    <w:rsid w:val="5988AB42"/>
    <w:rsid w:val="598A50BA"/>
    <w:rsid w:val="598B86BD"/>
    <w:rsid w:val="598CD3F8"/>
    <w:rsid w:val="598FBDEF"/>
    <w:rsid w:val="59915F57"/>
    <w:rsid w:val="5991652F"/>
    <w:rsid w:val="5991D43A"/>
    <w:rsid w:val="5997FF1D"/>
    <w:rsid w:val="599965C4"/>
    <w:rsid w:val="599AA91B"/>
    <w:rsid w:val="599ACBA2"/>
    <w:rsid w:val="599D46FA"/>
    <w:rsid w:val="599DA625"/>
    <w:rsid w:val="599E0581"/>
    <w:rsid w:val="59A146BF"/>
    <w:rsid w:val="59A1DA62"/>
    <w:rsid w:val="59A6E58E"/>
    <w:rsid w:val="59A76A90"/>
    <w:rsid w:val="59A8E478"/>
    <w:rsid w:val="59A9A26F"/>
    <w:rsid w:val="59AF4E11"/>
    <w:rsid w:val="59B1236C"/>
    <w:rsid w:val="59B3498F"/>
    <w:rsid w:val="59B426D1"/>
    <w:rsid w:val="59B5A446"/>
    <w:rsid w:val="59B94B24"/>
    <w:rsid w:val="59BBECB4"/>
    <w:rsid w:val="59C3AB94"/>
    <w:rsid w:val="59C6A4F6"/>
    <w:rsid w:val="59C6AD2F"/>
    <w:rsid w:val="59CCED34"/>
    <w:rsid w:val="59CD2FF5"/>
    <w:rsid w:val="59CF9EB1"/>
    <w:rsid w:val="59D62527"/>
    <w:rsid w:val="59D91CE7"/>
    <w:rsid w:val="59E0B4DF"/>
    <w:rsid w:val="59E35683"/>
    <w:rsid w:val="59E55AC7"/>
    <w:rsid w:val="59E6188B"/>
    <w:rsid w:val="59E775FA"/>
    <w:rsid w:val="59E7F563"/>
    <w:rsid w:val="59E81A25"/>
    <w:rsid w:val="59EB088D"/>
    <w:rsid w:val="59EDB7E5"/>
    <w:rsid w:val="59EE8298"/>
    <w:rsid w:val="59F0B3BE"/>
    <w:rsid w:val="59F46750"/>
    <w:rsid w:val="59F5C8C6"/>
    <w:rsid w:val="59F896E5"/>
    <w:rsid w:val="59F9F9B5"/>
    <w:rsid w:val="59FAB629"/>
    <w:rsid w:val="59FD6951"/>
    <w:rsid w:val="59FEABC3"/>
    <w:rsid w:val="5A018459"/>
    <w:rsid w:val="5A044D51"/>
    <w:rsid w:val="5A0488AD"/>
    <w:rsid w:val="5A06DCBC"/>
    <w:rsid w:val="5A07174B"/>
    <w:rsid w:val="5A10C174"/>
    <w:rsid w:val="5A131A6D"/>
    <w:rsid w:val="5A14019C"/>
    <w:rsid w:val="5A169BAA"/>
    <w:rsid w:val="5A1A12F2"/>
    <w:rsid w:val="5A1E4DC7"/>
    <w:rsid w:val="5A23BB84"/>
    <w:rsid w:val="5A292E38"/>
    <w:rsid w:val="5A29C3FA"/>
    <w:rsid w:val="5A2A2051"/>
    <w:rsid w:val="5A2E0C83"/>
    <w:rsid w:val="5A335F4B"/>
    <w:rsid w:val="5A33ADB5"/>
    <w:rsid w:val="5A399DDC"/>
    <w:rsid w:val="5A3D7399"/>
    <w:rsid w:val="5A410540"/>
    <w:rsid w:val="5A412670"/>
    <w:rsid w:val="5A4CDE6F"/>
    <w:rsid w:val="5A4F9564"/>
    <w:rsid w:val="5A501E93"/>
    <w:rsid w:val="5A530B58"/>
    <w:rsid w:val="5A54E3D0"/>
    <w:rsid w:val="5A56BD0D"/>
    <w:rsid w:val="5A5753DA"/>
    <w:rsid w:val="5A59279B"/>
    <w:rsid w:val="5A5C34C2"/>
    <w:rsid w:val="5A5C822F"/>
    <w:rsid w:val="5A5CD569"/>
    <w:rsid w:val="5A5D79A8"/>
    <w:rsid w:val="5A638CF6"/>
    <w:rsid w:val="5A641B1F"/>
    <w:rsid w:val="5A6A0FA5"/>
    <w:rsid w:val="5A6F195B"/>
    <w:rsid w:val="5A702B0E"/>
    <w:rsid w:val="5A73C785"/>
    <w:rsid w:val="5A7410D1"/>
    <w:rsid w:val="5A74188A"/>
    <w:rsid w:val="5A759781"/>
    <w:rsid w:val="5A761D59"/>
    <w:rsid w:val="5A7818C9"/>
    <w:rsid w:val="5A796518"/>
    <w:rsid w:val="5A7A12D6"/>
    <w:rsid w:val="5A7A9831"/>
    <w:rsid w:val="5A7B413A"/>
    <w:rsid w:val="5A7C002B"/>
    <w:rsid w:val="5A7CEA85"/>
    <w:rsid w:val="5A7D5E03"/>
    <w:rsid w:val="5A7DBF27"/>
    <w:rsid w:val="5A7E5B70"/>
    <w:rsid w:val="5A7E8874"/>
    <w:rsid w:val="5A81A1C3"/>
    <w:rsid w:val="5A84AFCF"/>
    <w:rsid w:val="5A8CE531"/>
    <w:rsid w:val="5A8DF72E"/>
    <w:rsid w:val="5A8E3D29"/>
    <w:rsid w:val="5A90D88D"/>
    <w:rsid w:val="5A928961"/>
    <w:rsid w:val="5A93E8DA"/>
    <w:rsid w:val="5A9BB8D9"/>
    <w:rsid w:val="5A9C6327"/>
    <w:rsid w:val="5A9ED5CE"/>
    <w:rsid w:val="5A9F76C9"/>
    <w:rsid w:val="5AA1444A"/>
    <w:rsid w:val="5AA2E4A0"/>
    <w:rsid w:val="5AA2F21E"/>
    <w:rsid w:val="5AA3632D"/>
    <w:rsid w:val="5AA62808"/>
    <w:rsid w:val="5AA62D32"/>
    <w:rsid w:val="5AB2B7E8"/>
    <w:rsid w:val="5AB3C04A"/>
    <w:rsid w:val="5AB551AE"/>
    <w:rsid w:val="5ABEE2D6"/>
    <w:rsid w:val="5ACD0BDC"/>
    <w:rsid w:val="5ACF9A72"/>
    <w:rsid w:val="5ACFB8B1"/>
    <w:rsid w:val="5AD0CAD9"/>
    <w:rsid w:val="5AD17C0D"/>
    <w:rsid w:val="5AD208A4"/>
    <w:rsid w:val="5AE0D24C"/>
    <w:rsid w:val="5AE1051D"/>
    <w:rsid w:val="5AE4AFF4"/>
    <w:rsid w:val="5AE55F70"/>
    <w:rsid w:val="5AE8D8C8"/>
    <w:rsid w:val="5AEA564A"/>
    <w:rsid w:val="5AEAEE56"/>
    <w:rsid w:val="5AEC88C9"/>
    <w:rsid w:val="5AF07E8F"/>
    <w:rsid w:val="5AF1F888"/>
    <w:rsid w:val="5AF38E55"/>
    <w:rsid w:val="5AF3E5B1"/>
    <w:rsid w:val="5AF4EAA2"/>
    <w:rsid w:val="5AF9F129"/>
    <w:rsid w:val="5AFB095C"/>
    <w:rsid w:val="5AFBD554"/>
    <w:rsid w:val="5B009F64"/>
    <w:rsid w:val="5B042B1D"/>
    <w:rsid w:val="5B07922F"/>
    <w:rsid w:val="5B08FB68"/>
    <w:rsid w:val="5B0ADBD3"/>
    <w:rsid w:val="5B0B482D"/>
    <w:rsid w:val="5B0BC4AD"/>
    <w:rsid w:val="5B0ED049"/>
    <w:rsid w:val="5B0F853D"/>
    <w:rsid w:val="5B109B47"/>
    <w:rsid w:val="5B110B0C"/>
    <w:rsid w:val="5B115C55"/>
    <w:rsid w:val="5B11C304"/>
    <w:rsid w:val="5B163BD9"/>
    <w:rsid w:val="5B19966B"/>
    <w:rsid w:val="5B19DA63"/>
    <w:rsid w:val="5B1B1907"/>
    <w:rsid w:val="5B1D4BCC"/>
    <w:rsid w:val="5B1D7B17"/>
    <w:rsid w:val="5B21A467"/>
    <w:rsid w:val="5B27F187"/>
    <w:rsid w:val="5B282FDE"/>
    <w:rsid w:val="5B286DCA"/>
    <w:rsid w:val="5B2A199A"/>
    <w:rsid w:val="5B2ACEFE"/>
    <w:rsid w:val="5B2BE006"/>
    <w:rsid w:val="5B2C6A85"/>
    <w:rsid w:val="5B303A8D"/>
    <w:rsid w:val="5B325901"/>
    <w:rsid w:val="5B329EDA"/>
    <w:rsid w:val="5B332346"/>
    <w:rsid w:val="5B355379"/>
    <w:rsid w:val="5B371F66"/>
    <w:rsid w:val="5B37C070"/>
    <w:rsid w:val="5B39510D"/>
    <w:rsid w:val="5B3DCFE7"/>
    <w:rsid w:val="5B400AD0"/>
    <w:rsid w:val="5B40B230"/>
    <w:rsid w:val="5B422E3F"/>
    <w:rsid w:val="5B426DD6"/>
    <w:rsid w:val="5B4271A2"/>
    <w:rsid w:val="5B427FF5"/>
    <w:rsid w:val="5B4347F3"/>
    <w:rsid w:val="5B46FE5D"/>
    <w:rsid w:val="5B471A9F"/>
    <w:rsid w:val="5B47D807"/>
    <w:rsid w:val="5B47E1A4"/>
    <w:rsid w:val="5B488D4E"/>
    <w:rsid w:val="5B48F7E9"/>
    <w:rsid w:val="5B491859"/>
    <w:rsid w:val="5B4A6225"/>
    <w:rsid w:val="5B508B26"/>
    <w:rsid w:val="5B50C2EA"/>
    <w:rsid w:val="5B51A3A3"/>
    <w:rsid w:val="5B538DF9"/>
    <w:rsid w:val="5B54D79D"/>
    <w:rsid w:val="5B584875"/>
    <w:rsid w:val="5B59FBFE"/>
    <w:rsid w:val="5B5AEDAA"/>
    <w:rsid w:val="5B5F009E"/>
    <w:rsid w:val="5B625439"/>
    <w:rsid w:val="5B640970"/>
    <w:rsid w:val="5B64CA48"/>
    <w:rsid w:val="5B652AEB"/>
    <w:rsid w:val="5B66A6AA"/>
    <w:rsid w:val="5B698184"/>
    <w:rsid w:val="5B6BB441"/>
    <w:rsid w:val="5B759E5D"/>
    <w:rsid w:val="5B75A9C4"/>
    <w:rsid w:val="5B775DC4"/>
    <w:rsid w:val="5B784562"/>
    <w:rsid w:val="5B79AB52"/>
    <w:rsid w:val="5B7B8ED0"/>
    <w:rsid w:val="5B7BDA45"/>
    <w:rsid w:val="5B86C519"/>
    <w:rsid w:val="5B8DEB87"/>
    <w:rsid w:val="5B9300E5"/>
    <w:rsid w:val="5B94140C"/>
    <w:rsid w:val="5B950B15"/>
    <w:rsid w:val="5B96351B"/>
    <w:rsid w:val="5B964BA1"/>
    <w:rsid w:val="5B9665BF"/>
    <w:rsid w:val="5B9B95B0"/>
    <w:rsid w:val="5B9DC55D"/>
    <w:rsid w:val="5B9DF3C8"/>
    <w:rsid w:val="5B9E3834"/>
    <w:rsid w:val="5B9EDA6E"/>
    <w:rsid w:val="5B9F9B3F"/>
    <w:rsid w:val="5BA0EE00"/>
    <w:rsid w:val="5BA12507"/>
    <w:rsid w:val="5BA18D28"/>
    <w:rsid w:val="5BA23257"/>
    <w:rsid w:val="5BA59904"/>
    <w:rsid w:val="5BAC4358"/>
    <w:rsid w:val="5BAD062D"/>
    <w:rsid w:val="5BADB387"/>
    <w:rsid w:val="5BAEEACE"/>
    <w:rsid w:val="5BB136DC"/>
    <w:rsid w:val="5BB24366"/>
    <w:rsid w:val="5BB4FEBE"/>
    <w:rsid w:val="5BB64659"/>
    <w:rsid w:val="5BBEB138"/>
    <w:rsid w:val="5BC0C5BB"/>
    <w:rsid w:val="5BC42377"/>
    <w:rsid w:val="5BC487C3"/>
    <w:rsid w:val="5BCB7778"/>
    <w:rsid w:val="5BCC2C77"/>
    <w:rsid w:val="5BCF68B4"/>
    <w:rsid w:val="5BD01540"/>
    <w:rsid w:val="5BD216E6"/>
    <w:rsid w:val="5BD36D7D"/>
    <w:rsid w:val="5BD7CD48"/>
    <w:rsid w:val="5BD90C63"/>
    <w:rsid w:val="5BD94989"/>
    <w:rsid w:val="5BD9D95E"/>
    <w:rsid w:val="5BDB3C50"/>
    <w:rsid w:val="5BE070FC"/>
    <w:rsid w:val="5BE258D7"/>
    <w:rsid w:val="5BE2E80A"/>
    <w:rsid w:val="5BE75F20"/>
    <w:rsid w:val="5BE7AE68"/>
    <w:rsid w:val="5BEB71F1"/>
    <w:rsid w:val="5BF024EA"/>
    <w:rsid w:val="5BF2BB92"/>
    <w:rsid w:val="5BF2DCBF"/>
    <w:rsid w:val="5BF6BDC2"/>
    <w:rsid w:val="5BFB3159"/>
    <w:rsid w:val="5BFC1AB7"/>
    <w:rsid w:val="5C0195A4"/>
    <w:rsid w:val="5C05E487"/>
    <w:rsid w:val="5C0890BE"/>
    <w:rsid w:val="5C097596"/>
    <w:rsid w:val="5C09CBA9"/>
    <w:rsid w:val="5C0CEFA3"/>
    <w:rsid w:val="5C0D253F"/>
    <w:rsid w:val="5C0E1921"/>
    <w:rsid w:val="5C1A9899"/>
    <w:rsid w:val="5C1B846C"/>
    <w:rsid w:val="5C1EA03B"/>
    <w:rsid w:val="5C1F4366"/>
    <w:rsid w:val="5C20559F"/>
    <w:rsid w:val="5C266B8D"/>
    <w:rsid w:val="5C277D3C"/>
    <w:rsid w:val="5C29C78F"/>
    <w:rsid w:val="5C2B89C4"/>
    <w:rsid w:val="5C2C4A36"/>
    <w:rsid w:val="5C2C9999"/>
    <w:rsid w:val="5C2D5442"/>
    <w:rsid w:val="5C315BAE"/>
    <w:rsid w:val="5C32D569"/>
    <w:rsid w:val="5C35DA40"/>
    <w:rsid w:val="5C37CE5C"/>
    <w:rsid w:val="5C3F66FD"/>
    <w:rsid w:val="5C45CF22"/>
    <w:rsid w:val="5C468557"/>
    <w:rsid w:val="5C477242"/>
    <w:rsid w:val="5C49CB73"/>
    <w:rsid w:val="5C4AC8D5"/>
    <w:rsid w:val="5C4F5AAE"/>
    <w:rsid w:val="5C4F745E"/>
    <w:rsid w:val="5C5BA5AC"/>
    <w:rsid w:val="5C5D1B2B"/>
    <w:rsid w:val="5C5EC41D"/>
    <w:rsid w:val="5C60BDCF"/>
    <w:rsid w:val="5C618AC1"/>
    <w:rsid w:val="5C640C48"/>
    <w:rsid w:val="5C6845D9"/>
    <w:rsid w:val="5C68AD78"/>
    <w:rsid w:val="5C6A32E9"/>
    <w:rsid w:val="5C6B0C8E"/>
    <w:rsid w:val="5C6C3DF9"/>
    <w:rsid w:val="5C6F7F15"/>
    <w:rsid w:val="5C6FF83F"/>
    <w:rsid w:val="5C70C2EC"/>
    <w:rsid w:val="5C71E659"/>
    <w:rsid w:val="5C76F977"/>
    <w:rsid w:val="5C77E87B"/>
    <w:rsid w:val="5C80317C"/>
    <w:rsid w:val="5C8056BB"/>
    <w:rsid w:val="5C80BD35"/>
    <w:rsid w:val="5C858241"/>
    <w:rsid w:val="5C86A5F6"/>
    <w:rsid w:val="5C91B4B3"/>
    <w:rsid w:val="5C935845"/>
    <w:rsid w:val="5C9414DF"/>
    <w:rsid w:val="5C949ED4"/>
    <w:rsid w:val="5C9610D6"/>
    <w:rsid w:val="5C9A497A"/>
    <w:rsid w:val="5C9A7AD5"/>
    <w:rsid w:val="5C9D6623"/>
    <w:rsid w:val="5C9D78B0"/>
    <w:rsid w:val="5C9F33F1"/>
    <w:rsid w:val="5CA3FE24"/>
    <w:rsid w:val="5CA52033"/>
    <w:rsid w:val="5CA7FC91"/>
    <w:rsid w:val="5CAC2142"/>
    <w:rsid w:val="5CAF1C40"/>
    <w:rsid w:val="5CB5CAC4"/>
    <w:rsid w:val="5CB6BBFF"/>
    <w:rsid w:val="5CBC9177"/>
    <w:rsid w:val="5CC4EF3B"/>
    <w:rsid w:val="5CC69C1D"/>
    <w:rsid w:val="5CC73DA1"/>
    <w:rsid w:val="5CC7C4A5"/>
    <w:rsid w:val="5CC8B810"/>
    <w:rsid w:val="5CC9051B"/>
    <w:rsid w:val="5CCCB8ED"/>
    <w:rsid w:val="5CCD38B2"/>
    <w:rsid w:val="5CCF9D61"/>
    <w:rsid w:val="5CD1F336"/>
    <w:rsid w:val="5CD27DA4"/>
    <w:rsid w:val="5CD36E78"/>
    <w:rsid w:val="5CDBECDA"/>
    <w:rsid w:val="5CDF8C55"/>
    <w:rsid w:val="5CE1A0C9"/>
    <w:rsid w:val="5CE2AEDC"/>
    <w:rsid w:val="5CE2DADA"/>
    <w:rsid w:val="5CE546B0"/>
    <w:rsid w:val="5CE625EB"/>
    <w:rsid w:val="5CE75CEF"/>
    <w:rsid w:val="5CE78FAA"/>
    <w:rsid w:val="5CEA7808"/>
    <w:rsid w:val="5CEB0FB2"/>
    <w:rsid w:val="5CF0701B"/>
    <w:rsid w:val="5CF15DBB"/>
    <w:rsid w:val="5CF3DC7E"/>
    <w:rsid w:val="5CF5BBEE"/>
    <w:rsid w:val="5CFC2620"/>
    <w:rsid w:val="5CFDCBC8"/>
    <w:rsid w:val="5CFDE24D"/>
    <w:rsid w:val="5CFE37B3"/>
    <w:rsid w:val="5D00E273"/>
    <w:rsid w:val="5D01C8A7"/>
    <w:rsid w:val="5D06B56F"/>
    <w:rsid w:val="5D0C7541"/>
    <w:rsid w:val="5D0C92AD"/>
    <w:rsid w:val="5D0E5925"/>
    <w:rsid w:val="5D127A16"/>
    <w:rsid w:val="5D155C95"/>
    <w:rsid w:val="5D16C504"/>
    <w:rsid w:val="5D19DD61"/>
    <w:rsid w:val="5D1B5C8E"/>
    <w:rsid w:val="5D1D9FD7"/>
    <w:rsid w:val="5D1DFFDC"/>
    <w:rsid w:val="5D1E7940"/>
    <w:rsid w:val="5D1F4E02"/>
    <w:rsid w:val="5D2042C0"/>
    <w:rsid w:val="5D25C063"/>
    <w:rsid w:val="5D27BEEF"/>
    <w:rsid w:val="5D29B9C7"/>
    <w:rsid w:val="5D2D9FDE"/>
    <w:rsid w:val="5D2DC0BB"/>
    <w:rsid w:val="5D2F3302"/>
    <w:rsid w:val="5D2F3E6F"/>
    <w:rsid w:val="5D3377C0"/>
    <w:rsid w:val="5D34FD94"/>
    <w:rsid w:val="5D350015"/>
    <w:rsid w:val="5D363656"/>
    <w:rsid w:val="5D3A752F"/>
    <w:rsid w:val="5D3C8487"/>
    <w:rsid w:val="5D3D4B84"/>
    <w:rsid w:val="5D3F9E15"/>
    <w:rsid w:val="5D40DD10"/>
    <w:rsid w:val="5D4152FF"/>
    <w:rsid w:val="5D41CA3A"/>
    <w:rsid w:val="5D42408C"/>
    <w:rsid w:val="5D426713"/>
    <w:rsid w:val="5D442AB1"/>
    <w:rsid w:val="5D4ABB2F"/>
    <w:rsid w:val="5D4EB920"/>
    <w:rsid w:val="5D50C52B"/>
    <w:rsid w:val="5D52655B"/>
    <w:rsid w:val="5D5C3FF5"/>
    <w:rsid w:val="5D5E7609"/>
    <w:rsid w:val="5D65CC62"/>
    <w:rsid w:val="5D6A6EB5"/>
    <w:rsid w:val="5D6BE031"/>
    <w:rsid w:val="5D6BE7BB"/>
    <w:rsid w:val="5D6C5832"/>
    <w:rsid w:val="5D6D1740"/>
    <w:rsid w:val="5D70583A"/>
    <w:rsid w:val="5D70D17A"/>
    <w:rsid w:val="5D71AD0F"/>
    <w:rsid w:val="5D75AB41"/>
    <w:rsid w:val="5D77D087"/>
    <w:rsid w:val="5D7BA7CC"/>
    <w:rsid w:val="5D7BDBFE"/>
    <w:rsid w:val="5D7E7BA7"/>
    <w:rsid w:val="5D7ECFC1"/>
    <w:rsid w:val="5D7EF83F"/>
    <w:rsid w:val="5D7EFF34"/>
    <w:rsid w:val="5D7F4CF1"/>
    <w:rsid w:val="5D7F96DD"/>
    <w:rsid w:val="5D813C2B"/>
    <w:rsid w:val="5D82BC36"/>
    <w:rsid w:val="5D8683A7"/>
    <w:rsid w:val="5D876034"/>
    <w:rsid w:val="5D893CF1"/>
    <w:rsid w:val="5D89C44B"/>
    <w:rsid w:val="5D8C97AF"/>
    <w:rsid w:val="5D8DD428"/>
    <w:rsid w:val="5D8DF194"/>
    <w:rsid w:val="5D8F063B"/>
    <w:rsid w:val="5D9332A8"/>
    <w:rsid w:val="5D93885E"/>
    <w:rsid w:val="5D953297"/>
    <w:rsid w:val="5D958F4A"/>
    <w:rsid w:val="5D984024"/>
    <w:rsid w:val="5D997061"/>
    <w:rsid w:val="5D9A2C81"/>
    <w:rsid w:val="5D9D6E4E"/>
    <w:rsid w:val="5D9D81F9"/>
    <w:rsid w:val="5D9DFC23"/>
    <w:rsid w:val="5DA04D76"/>
    <w:rsid w:val="5DA15E38"/>
    <w:rsid w:val="5DA1F258"/>
    <w:rsid w:val="5DA2D1F9"/>
    <w:rsid w:val="5DA3D811"/>
    <w:rsid w:val="5DA55F9D"/>
    <w:rsid w:val="5DA93522"/>
    <w:rsid w:val="5DAA9822"/>
    <w:rsid w:val="5DAD574E"/>
    <w:rsid w:val="5DB46400"/>
    <w:rsid w:val="5DBA3B1D"/>
    <w:rsid w:val="5DBC43B2"/>
    <w:rsid w:val="5DBF470F"/>
    <w:rsid w:val="5DC6FF66"/>
    <w:rsid w:val="5DC75A25"/>
    <w:rsid w:val="5DC9746E"/>
    <w:rsid w:val="5DC9BE6E"/>
    <w:rsid w:val="5DCACCDC"/>
    <w:rsid w:val="5DCB8890"/>
    <w:rsid w:val="5DD06F04"/>
    <w:rsid w:val="5DD0BE27"/>
    <w:rsid w:val="5DD17992"/>
    <w:rsid w:val="5DD2E8B0"/>
    <w:rsid w:val="5DDA8A36"/>
    <w:rsid w:val="5DDAF17B"/>
    <w:rsid w:val="5DDBCBD8"/>
    <w:rsid w:val="5DDC8083"/>
    <w:rsid w:val="5DE2104E"/>
    <w:rsid w:val="5DE5D2D1"/>
    <w:rsid w:val="5DE7B5DC"/>
    <w:rsid w:val="5DE8F4BA"/>
    <w:rsid w:val="5DEAE4AD"/>
    <w:rsid w:val="5DEAEBD6"/>
    <w:rsid w:val="5DEF40B3"/>
    <w:rsid w:val="5DF5DF58"/>
    <w:rsid w:val="5DF8F80E"/>
    <w:rsid w:val="5DFC7274"/>
    <w:rsid w:val="5E0022D2"/>
    <w:rsid w:val="5E0128A2"/>
    <w:rsid w:val="5E031EE8"/>
    <w:rsid w:val="5E0637A3"/>
    <w:rsid w:val="5E06872E"/>
    <w:rsid w:val="5E0903E1"/>
    <w:rsid w:val="5E11A2BB"/>
    <w:rsid w:val="5E12F318"/>
    <w:rsid w:val="5E160785"/>
    <w:rsid w:val="5E2053E5"/>
    <w:rsid w:val="5E23C8BF"/>
    <w:rsid w:val="5E240B97"/>
    <w:rsid w:val="5E27B147"/>
    <w:rsid w:val="5E28A906"/>
    <w:rsid w:val="5E28A9F9"/>
    <w:rsid w:val="5E2BDF61"/>
    <w:rsid w:val="5E303DB3"/>
    <w:rsid w:val="5E304349"/>
    <w:rsid w:val="5E3085B9"/>
    <w:rsid w:val="5E30ED5A"/>
    <w:rsid w:val="5E36F922"/>
    <w:rsid w:val="5E370270"/>
    <w:rsid w:val="5E3930FA"/>
    <w:rsid w:val="5E3A8D78"/>
    <w:rsid w:val="5E3B4997"/>
    <w:rsid w:val="5E3B6103"/>
    <w:rsid w:val="5E3F8BEA"/>
    <w:rsid w:val="5E40403B"/>
    <w:rsid w:val="5E419028"/>
    <w:rsid w:val="5E472918"/>
    <w:rsid w:val="5E47A435"/>
    <w:rsid w:val="5E4B03B6"/>
    <w:rsid w:val="5E4B369E"/>
    <w:rsid w:val="5E4EF72E"/>
    <w:rsid w:val="5E4F8628"/>
    <w:rsid w:val="5E51BDD3"/>
    <w:rsid w:val="5E52848E"/>
    <w:rsid w:val="5E59F6B1"/>
    <w:rsid w:val="5E5AD405"/>
    <w:rsid w:val="5E5C0AD6"/>
    <w:rsid w:val="5E5F2100"/>
    <w:rsid w:val="5E5F41FB"/>
    <w:rsid w:val="5E5FA5A4"/>
    <w:rsid w:val="5E614406"/>
    <w:rsid w:val="5E616A57"/>
    <w:rsid w:val="5E6210B2"/>
    <w:rsid w:val="5E621955"/>
    <w:rsid w:val="5E64D6EF"/>
    <w:rsid w:val="5E6768EC"/>
    <w:rsid w:val="5E6783CB"/>
    <w:rsid w:val="5E691811"/>
    <w:rsid w:val="5E6A6D77"/>
    <w:rsid w:val="5E6D7EA9"/>
    <w:rsid w:val="5E6E7E95"/>
    <w:rsid w:val="5E6E8E7C"/>
    <w:rsid w:val="5E709F5F"/>
    <w:rsid w:val="5E71444E"/>
    <w:rsid w:val="5E71BEFF"/>
    <w:rsid w:val="5E7236F0"/>
    <w:rsid w:val="5E734B02"/>
    <w:rsid w:val="5E791701"/>
    <w:rsid w:val="5E793B23"/>
    <w:rsid w:val="5E7AE174"/>
    <w:rsid w:val="5E802496"/>
    <w:rsid w:val="5E8289E5"/>
    <w:rsid w:val="5E82C231"/>
    <w:rsid w:val="5E84EAC6"/>
    <w:rsid w:val="5E85ACA6"/>
    <w:rsid w:val="5E88563E"/>
    <w:rsid w:val="5E88F21B"/>
    <w:rsid w:val="5E8918C9"/>
    <w:rsid w:val="5E896DBE"/>
    <w:rsid w:val="5E8B096E"/>
    <w:rsid w:val="5E8B1D03"/>
    <w:rsid w:val="5E8BC7D3"/>
    <w:rsid w:val="5E8BE574"/>
    <w:rsid w:val="5E8EFB06"/>
    <w:rsid w:val="5E8F7740"/>
    <w:rsid w:val="5E9305F9"/>
    <w:rsid w:val="5E9342D5"/>
    <w:rsid w:val="5E9B3E35"/>
    <w:rsid w:val="5E9BD9B6"/>
    <w:rsid w:val="5E9D8A26"/>
    <w:rsid w:val="5EA0E45B"/>
    <w:rsid w:val="5EA157EB"/>
    <w:rsid w:val="5EA29189"/>
    <w:rsid w:val="5EA2BB2D"/>
    <w:rsid w:val="5EA2E6C8"/>
    <w:rsid w:val="5EA4E872"/>
    <w:rsid w:val="5EAAE3C7"/>
    <w:rsid w:val="5EABA1D0"/>
    <w:rsid w:val="5EAE0B8D"/>
    <w:rsid w:val="5EAFC556"/>
    <w:rsid w:val="5EAFD48A"/>
    <w:rsid w:val="5EB1E378"/>
    <w:rsid w:val="5EB57F7B"/>
    <w:rsid w:val="5EB61C16"/>
    <w:rsid w:val="5EB87D1E"/>
    <w:rsid w:val="5EBBCFEA"/>
    <w:rsid w:val="5EC06556"/>
    <w:rsid w:val="5EC5495F"/>
    <w:rsid w:val="5EC6C30C"/>
    <w:rsid w:val="5EC76387"/>
    <w:rsid w:val="5EC868D3"/>
    <w:rsid w:val="5EC88FC5"/>
    <w:rsid w:val="5EC98C2B"/>
    <w:rsid w:val="5ECCB333"/>
    <w:rsid w:val="5ECDB9C4"/>
    <w:rsid w:val="5ED090F2"/>
    <w:rsid w:val="5ED550CF"/>
    <w:rsid w:val="5ED6A751"/>
    <w:rsid w:val="5ED91BE5"/>
    <w:rsid w:val="5EDA442F"/>
    <w:rsid w:val="5EDAC498"/>
    <w:rsid w:val="5EDB2133"/>
    <w:rsid w:val="5EDCD265"/>
    <w:rsid w:val="5EDDCCC6"/>
    <w:rsid w:val="5EDF7E4A"/>
    <w:rsid w:val="5EE32B9C"/>
    <w:rsid w:val="5EE3EFAD"/>
    <w:rsid w:val="5EE6F07A"/>
    <w:rsid w:val="5EEC13F5"/>
    <w:rsid w:val="5EED5278"/>
    <w:rsid w:val="5EEDA2D7"/>
    <w:rsid w:val="5EEEF233"/>
    <w:rsid w:val="5EF06842"/>
    <w:rsid w:val="5EF4032B"/>
    <w:rsid w:val="5EF75910"/>
    <w:rsid w:val="5EFAACF1"/>
    <w:rsid w:val="5EFD65E7"/>
    <w:rsid w:val="5F01720B"/>
    <w:rsid w:val="5F036E9D"/>
    <w:rsid w:val="5F05209C"/>
    <w:rsid w:val="5F070EAF"/>
    <w:rsid w:val="5F0F972E"/>
    <w:rsid w:val="5F0FCA04"/>
    <w:rsid w:val="5F10CA80"/>
    <w:rsid w:val="5F11E0B8"/>
    <w:rsid w:val="5F156FFA"/>
    <w:rsid w:val="5F17C4D3"/>
    <w:rsid w:val="5F222687"/>
    <w:rsid w:val="5F2229B1"/>
    <w:rsid w:val="5F268844"/>
    <w:rsid w:val="5F27E58B"/>
    <w:rsid w:val="5F2A902C"/>
    <w:rsid w:val="5F3124EE"/>
    <w:rsid w:val="5F324424"/>
    <w:rsid w:val="5F36A4A6"/>
    <w:rsid w:val="5F38B431"/>
    <w:rsid w:val="5F3936DC"/>
    <w:rsid w:val="5F3AEFE3"/>
    <w:rsid w:val="5F3C23C3"/>
    <w:rsid w:val="5F3DD2B7"/>
    <w:rsid w:val="5F434711"/>
    <w:rsid w:val="5F474BD3"/>
    <w:rsid w:val="5F4830E6"/>
    <w:rsid w:val="5F4A72A7"/>
    <w:rsid w:val="5F4AFAC7"/>
    <w:rsid w:val="5F4DF247"/>
    <w:rsid w:val="5F4F79D5"/>
    <w:rsid w:val="5F5371F6"/>
    <w:rsid w:val="5F550B5C"/>
    <w:rsid w:val="5F5698EF"/>
    <w:rsid w:val="5F56AC06"/>
    <w:rsid w:val="5F5DABF3"/>
    <w:rsid w:val="5F5E8E6C"/>
    <w:rsid w:val="5F5F3EEE"/>
    <w:rsid w:val="5F6266BB"/>
    <w:rsid w:val="5F6489DD"/>
    <w:rsid w:val="5F6AD1E1"/>
    <w:rsid w:val="5F6C54E5"/>
    <w:rsid w:val="5F6CC9D5"/>
    <w:rsid w:val="5F70BBA9"/>
    <w:rsid w:val="5F71FEE4"/>
    <w:rsid w:val="5F73DBC7"/>
    <w:rsid w:val="5F75B42E"/>
    <w:rsid w:val="5F779992"/>
    <w:rsid w:val="5F77D0DA"/>
    <w:rsid w:val="5F786B54"/>
    <w:rsid w:val="5F7D5E3D"/>
    <w:rsid w:val="5F7E373F"/>
    <w:rsid w:val="5F7E55D8"/>
    <w:rsid w:val="5F811BFD"/>
    <w:rsid w:val="5F826A65"/>
    <w:rsid w:val="5F8380CC"/>
    <w:rsid w:val="5F8716B5"/>
    <w:rsid w:val="5F906B03"/>
    <w:rsid w:val="5F9127AC"/>
    <w:rsid w:val="5F9180C1"/>
    <w:rsid w:val="5F91B106"/>
    <w:rsid w:val="5F95DE4D"/>
    <w:rsid w:val="5F9AD30E"/>
    <w:rsid w:val="5F9F2B8B"/>
    <w:rsid w:val="5FA00E40"/>
    <w:rsid w:val="5FA02BB5"/>
    <w:rsid w:val="5FA06179"/>
    <w:rsid w:val="5FA13596"/>
    <w:rsid w:val="5FA7765D"/>
    <w:rsid w:val="5FA8D269"/>
    <w:rsid w:val="5FA95C3E"/>
    <w:rsid w:val="5FAA5EA6"/>
    <w:rsid w:val="5FAACD4B"/>
    <w:rsid w:val="5FAB468A"/>
    <w:rsid w:val="5FAE25EE"/>
    <w:rsid w:val="5FAE9A39"/>
    <w:rsid w:val="5FAEC568"/>
    <w:rsid w:val="5FAF34A3"/>
    <w:rsid w:val="5FAFE7A9"/>
    <w:rsid w:val="5FB02D67"/>
    <w:rsid w:val="5FB0656A"/>
    <w:rsid w:val="5FB165AB"/>
    <w:rsid w:val="5FB24E81"/>
    <w:rsid w:val="5FB536E4"/>
    <w:rsid w:val="5FB6C2F9"/>
    <w:rsid w:val="5FB702A5"/>
    <w:rsid w:val="5FB8F0F8"/>
    <w:rsid w:val="5FBAC8E6"/>
    <w:rsid w:val="5FBD29FB"/>
    <w:rsid w:val="5FBDF524"/>
    <w:rsid w:val="5FBF72A7"/>
    <w:rsid w:val="5FC014C3"/>
    <w:rsid w:val="5FC10ABE"/>
    <w:rsid w:val="5FC1A5EC"/>
    <w:rsid w:val="5FC4E302"/>
    <w:rsid w:val="5FCD4931"/>
    <w:rsid w:val="5FCD622E"/>
    <w:rsid w:val="5FCF7EA2"/>
    <w:rsid w:val="5FD6C3A6"/>
    <w:rsid w:val="5FD7377A"/>
    <w:rsid w:val="5FD915E9"/>
    <w:rsid w:val="5FD9DFD8"/>
    <w:rsid w:val="5FDB1A9C"/>
    <w:rsid w:val="5FDB3DC5"/>
    <w:rsid w:val="5FDB7BB0"/>
    <w:rsid w:val="5FDE7FF2"/>
    <w:rsid w:val="5FDF9021"/>
    <w:rsid w:val="5FE27D57"/>
    <w:rsid w:val="5FE2EA7F"/>
    <w:rsid w:val="5FEDCAFD"/>
    <w:rsid w:val="5FF1E1DA"/>
    <w:rsid w:val="5FF3C9D1"/>
    <w:rsid w:val="5FF49524"/>
    <w:rsid w:val="5FF5C712"/>
    <w:rsid w:val="5FFA87CC"/>
    <w:rsid w:val="5FFBE1AA"/>
    <w:rsid w:val="5FFD9C2A"/>
    <w:rsid w:val="6003542C"/>
    <w:rsid w:val="6005C3CD"/>
    <w:rsid w:val="60060814"/>
    <w:rsid w:val="6006A6E1"/>
    <w:rsid w:val="60084257"/>
    <w:rsid w:val="60091623"/>
    <w:rsid w:val="6009CA05"/>
    <w:rsid w:val="600D4B2F"/>
    <w:rsid w:val="601078A9"/>
    <w:rsid w:val="601229B1"/>
    <w:rsid w:val="60138DA9"/>
    <w:rsid w:val="6017972A"/>
    <w:rsid w:val="6019094A"/>
    <w:rsid w:val="601999DA"/>
    <w:rsid w:val="601BE0DB"/>
    <w:rsid w:val="601BF53F"/>
    <w:rsid w:val="6020156A"/>
    <w:rsid w:val="60201ED2"/>
    <w:rsid w:val="60211CC0"/>
    <w:rsid w:val="60224D9C"/>
    <w:rsid w:val="6025B74D"/>
    <w:rsid w:val="602796A4"/>
    <w:rsid w:val="6027AF70"/>
    <w:rsid w:val="6028A273"/>
    <w:rsid w:val="602A3C85"/>
    <w:rsid w:val="602A8E57"/>
    <w:rsid w:val="602D76A4"/>
    <w:rsid w:val="602D9BD0"/>
    <w:rsid w:val="603186AD"/>
    <w:rsid w:val="6031F0A6"/>
    <w:rsid w:val="6033B14B"/>
    <w:rsid w:val="60377B04"/>
    <w:rsid w:val="603787A9"/>
    <w:rsid w:val="603C6EE7"/>
    <w:rsid w:val="603E93F2"/>
    <w:rsid w:val="603EE9E7"/>
    <w:rsid w:val="603FBA09"/>
    <w:rsid w:val="60402074"/>
    <w:rsid w:val="60402C60"/>
    <w:rsid w:val="6041C5E5"/>
    <w:rsid w:val="604227B4"/>
    <w:rsid w:val="6044EB83"/>
    <w:rsid w:val="604D123F"/>
    <w:rsid w:val="604D8664"/>
    <w:rsid w:val="604E9C5B"/>
    <w:rsid w:val="60528C4E"/>
    <w:rsid w:val="60533508"/>
    <w:rsid w:val="60539F40"/>
    <w:rsid w:val="605485CE"/>
    <w:rsid w:val="60581B52"/>
    <w:rsid w:val="605D58F2"/>
    <w:rsid w:val="605EE4E7"/>
    <w:rsid w:val="60603BA7"/>
    <w:rsid w:val="60661674"/>
    <w:rsid w:val="60694B88"/>
    <w:rsid w:val="606C977A"/>
    <w:rsid w:val="606CE086"/>
    <w:rsid w:val="606D8C29"/>
    <w:rsid w:val="6070A2F1"/>
    <w:rsid w:val="60728B17"/>
    <w:rsid w:val="6074D503"/>
    <w:rsid w:val="607829DF"/>
    <w:rsid w:val="607EB356"/>
    <w:rsid w:val="607F1C82"/>
    <w:rsid w:val="607FB9F2"/>
    <w:rsid w:val="60802E84"/>
    <w:rsid w:val="6081FA2B"/>
    <w:rsid w:val="6085E23E"/>
    <w:rsid w:val="60864C02"/>
    <w:rsid w:val="60865BFD"/>
    <w:rsid w:val="60886686"/>
    <w:rsid w:val="608DDEA0"/>
    <w:rsid w:val="608FB183"/>
    <w:rsid w:val="6090C96A"/>
    <w:rsid w:val="60938AF4"/>
    <w:rsid w:val="6094ED25"/>
    <w:rsid w:val="6096D091"/>
    <w:rsid w:val="609D2313"/>
    <w:rsid w:val="60A23B82"/>
    <w:rsid w:val="60A8786B"/>
    <w:rsid w:val="60ADFF87"/>
    <w:rsid w:val="60B394A6"/>
    <w:rsid w:val="60B5B455"/>
    <w:rsid w:val="60B68AB0"/>
    <w:rsid w:val="60B8848A"/>
    <w:rsid w:val="60BC523F"/>
    <w:rsid w:val="60BCDA15"/>
    <w:rsid w:val="60C039FA"/>
    <w:rsid w:val="60C5F588"/>
    <w:rsid w:val="60C8B34A"/>
    <w:rsid w:val="60C99B42"/>
    <w:rsid w:val="60C9EAF3"/>
    <w:rsid w:val="60CC86CB"/>
    <w:rsid w:val="60CCA51D"/>
    <w:rsid w:val="60CD623E"/>
    <w:rsid w:val="60D10E73"/>
    <w:rsid w:val="60D1D9E4"/>
    <w:rsid w:val="60D24DF8"/>
    <w:rsid w:val="60D3EA5B"/>
    <w:rsid w:val="60D55A71"/>
    <w:rsid w:val="60D88017"/>
    <w:rsid w:val="60D8E946"/>
    <w:rsid w:val="60DEEE1B"/>
    <w:rsid w:val="60E0167A"/>
    <w:rsid w:val="60E0D15F"/>
    <w:rsid w:val="60E15F43"/>
    <w:rsid w:val="60E3E2B6"/>
    <w:rsid w:val="60E4EBCD"/>
    <w:rsid w:val="60E74640"/>
    <w:rsid w:val="60E82801"/>
    <w:rsid w:val="60EA316B"/>
    <w:rsid w:val="60EA3456"/>
    <w:rsid w:val="60EEEB31"/>
    <w:rsid w:val="60F02346"/>
    <w:rsid w:val="60F2AE45"/>
    <w:rsid w:val="60F3F312"/>
    <w:rsid w:val="60F49B39"/>
    <w:rsid w:val="60F4E85D"/>
    <w:rsid w:val="60F6A959"/>
    <w:rsid w:val="60FECCEA"/>
    <w:rsid w:val="60FEE8AF"/>
    <w:rsid w:val="61097333"/>
    <w:rsid w:val="6109B938"/>
    <w:rsid w:val="6109F84B"/>
    <w:rsid w:val="610E455A"/>
    <w:rsid w:val="610E74DE"/>
    <w:rsid w:val="610F4497"/>
    <w:rsid w:val="61130F63"/>
    <w:rsid w:val="611620B0"/>
    <w:rsid w:val="6117D091"/>
    <w:rsid w:val="6119FBC6"/>
    <w:rsid w:val="611A2FE7"/>
    <w:rsid w:val="611D14C8"/>
    <w:rsid w:val="61207170"/>
    <w:rsid w:val="6120DE49"/>
    <w:rsid w:val="6121E771"/>
    <w:rsid w:val="6122D1E1"/>
    <w:rsid w:val="6126CEFC"/>
    <w:rsid w:val="612A3E61"/>
    <w:rsid w:val="612CB540"/>
    <w:rsid w:val="612DD981"/>
    <w:rsid w:val="6130E6A3"/>
    <w:rsid w:val="61318895"/>
    <w:rsid w:val="6135E4D5"/>
    <w:rsid w:val="6137CF63"/>
    <w:rsid w:val="6138C052"/>
    <w:rsid w:val="6139DCE3"/>
    <w:rsid w:val="613A95C8"/>
    <w:rsid w:val="613E7625"/>
    <w:rsid w:val="613FD3DF"/>
    <w:rsid w:val="613FDCA1"/>
    <w:rsid w:val="61414C7B"/>
    <w:rsid w:val="61422F48"/>
    <w:rsid w:val="6147CF57"/>
    <w:rsid w:val="614951D5"/>
    <w:rsid w:val="614CD594"/>
    <w:rsid w:val="614D7CAE"/>
    <w:rsid w:val="614E528B"/>
    <w:rsid w:val="61510DA6"/>
    <w:rsid w:val="61517231"/>
    <w:rsid w:val="615249B0"/>
    <w:rsid w:val="61532275"/>
    <w:rsid w:val="6158C963"/>
    <w:rsid w:val="615944F8"/>
    <w:rsid w:val="6159C714"/>
    <w:rsid w:val="615A3BFC"/>
    <w:rsid w:val="615A7327"/>
    <w:rsid w:val="615C2D7C"/>
    <w:rsid w:val="616021A2"/>
    <w:rsid w:val="61606985"/>
    <w:rsid w:val="61612BE2"/>
    <w:rsid w:val="6161AA61"/>
    <w:rsid w:val="616413C9"/>
    <w:rsid w:val="6164B290"/>
    <w:rsid w:val="6167A385"/>
    <w:rsid w:val="616B5399"/>
    <w:rsid w:val="616D924B"/>
    <w:rsid w:val="616DA225"/>
    <w:rsid w:val="616E3CD8"/>
    <w:rsid w:val="6170395D"/>
    <w:rsid w:val="61703A98"/>
    <w:rsid w:val="61718CBB"/>
    <w:rsid w:val="6173D34B"/>
    <w:rsid w:val="617535E4"/>
    <w:rsid w:val="6177BA56"/>
    <w:rsid w:val="61790163"/>
    <w:rsid w:val="617CA011"/>
    <w:rsid w:val="617DC497"/>
    <w:rsid w:val="61804C90"/>
    <w:rsid w:val="61823A7D"/>
    <w:rsid w:val="6183CB8A"/>
    <w:rsid w:val="6183FBCD"/>
    <w:rsid w:val="618436B3"/>
    <w:rsid w:val="6184DE3A"/>
    <w:rsid w:val="61894EE5"/>
    <w:rsid w:val="618D07AA"/>
    <w:rsid w:val="61906B2F"/>
    <w:rsid w:val="6190BBAB"/>
    <w:rsid w:val="6194BD92"/>
    <w:rsid w:val="6196409E"/>
    <w:rsid w:val="6196A645"/>
    <w:rsid w:val="61990053"/>
    <w:rsid w:val="619F248D"/>
    <w:rsid w:val="61A158FB"/>
    <w:rsid w:val="61A26444"/>
    <w:rsid w:val="61A3AD90"/>
    <w:rsid w:val="61A76205"/>
    <w:rsid w:val="61AB1765"/>
    <w:rsid w:val="61ABD7F6"/>
    <w:rsid w:val="61B73241"/>
    <w:rsid w:val="61B79734"/>
    <w:rsid w:val="61BA4387"/>
    <w:rsid w:val="61BBC426"/>
    <w:rsid w:val="61BD0BC9"/>
    <w:rsid w:val="61BEF4EE"/>
    <w:rsid w:val="61C38521"/>
    <w:rsid w:val="61C39C1B"/>
    <w:rsid w:val="61C4ECA2"/>
    <w:rsid w:val="61C5329D"/>
    <w:rsid w:val="61CA61A1"/>
    <w:rsid w:val="61CBCF23"/>
    <w:rsid w:val="61CD06D4"/>
    <w:rsid w:val="61D32049"/>
    <w:rsid w:val="61D34BC4"/>
    <w:rsid w:val="61D45E04"/>
    <w:rsid w:val="61D682FD"/>
    <w:rsid w:val="61DB1499"/>
    <w:rsid w:val="61DD6530"/>
    <w:rsid w:val="61DDD17D"/>
    <w:rsid w:val="61E7D0EA"/>
    <w:rsid w:val="61EA4C4E"/>
    <w:rsid w:val="61ECC5CB"/>
    <w:rsid w:val="61F2B154"/>
    <w:rsid w:val="61F636AE"/>
    <w:rsid w:val="61F8F95F"/>
    <w:rsid w:val="61F91282"/>
    <w:rsid w:val="61F9D3FA"/>
    <w:rsid w:val="61FC3593"/>
    <w:rsid w:val="61FDC977"/>
    <w:rsid w:val="6206A0DA"/>
    <w:rsid w:val="6207C864"/>
    <w:rsid w:val="62094401"/>
    <w:rsid w:val="620A05A5"/>
    <w:rsid w:val="620FB4F5"/>
    <w:rsid w:val="62100AE7"/>
    <w:rsid w:val="62101CC6"/>
    <w:rsid w:val="6210EE40"/>
    <w:rsid w:val="62122220"/>
    <w:rsid w:val="62125E6D"/>
    <w:rsid w:val="6215B667"/>
    <w:rsid w:val="6216A8CE"/>
    <w:rsid w:val="621DC689"/>
    <w:rsid w:val="622074B7"/>
    <w:rsid w:val="6220C17A"/>
    <w:rsid w:val="6228E93C"/>
    <w:rsid w:val="622C112E"/>
    <w:rsid w:val="622DEF4D"/>
    <w:rsid w:val="6230FA37"/>
    <w:rsid w:val="62344805"/>
    <w:rsid w:val="623490EF"/>
    <w:rsid w:val="6239ADFA"/>
    <w:rsid w:val="623AEBE5"/>
    <w:rsid w:val="623C34E7"/>
    <w:rsid w:val="623C71C1"/>
    <w:rsid w:val="623CD396"/>
    <w:rsid w:val="623E5486"/>
    <w:rsid w:val="623F82D9"/>
    <w:rsid w:val="6240C13F"/>
    <w:rsid w:val="62429521"/>
    <w:rsid w:val="6243468D"/>
    <w:rsid w:val="624694D5"/>
    <w:rsid w:val="6249B021"/>
    <w:rsid w:val="624A5F79"/>
    <w:rsid w:val="624EE40E"/>
    <w:rsid w:val="6255B7B8"/>
    <w:rsid w:val="625A361E"/>
    <w:rsid w:val="625AEBA4"/>
    <w:rsid w:val="625CDB55"/>
    <w:rsid w:val="62607A21"/>
    <w:rsid w:val="6261EBDF"/>
    <w:rsid w:val="6266C594"/>
    <w:rsid w:val="62694AD4"/>
    <w:rsid w:val="626E2997"/>
    <w:rsid w:val="626F0996"/>
    <w:rsid w:val="62702ABA"/>
    <w:rsid w:val="6270D63B"/>
    <w:rsid w:val="627156A4"/>
    <w:rsid w:val="6271EF38"/>
    <w:rsid w:val="62722921"/>
    <w:rsid w:val="627307EA"/>
    <w:rsid w:val="6273C485"/>
    <w:rsid w:val="6275EE15"/>
    <w:rsid w:val="6276B5C0"/>
    <w:rsid w:val="627CBA17"/>
    <w:rsid w:val="6282959E"/>
    <w:rsid w:val="628315C6"/>
    <w:rsid w:val="6283952D"/>
    <w:rsid w:val="62852382"/>
    <w:rsid w:val="62860108"/>
    <w:rsid w:val="6286B481"/>
    <w:rsid w:val="62873C36"/>
    <w:rsid w:val="628CFA86"/>
    <w:rsid w:val="628E39B1"/>
    <w:rsid w:val="628E576E"/>
    <w:rsid w:val="629C21FC"/>
    <w:rsid w:val="62A2EE7E"/>
    <w:rsid w:val="62A3ABE5"/>
    <w:rsid w:val="62A75A2A"/>
    <w:rsid w:val="62A811D8"/>
    <w:rsid w:val="62AA234B"/>
    <w:rsid w:val="62AA403D"/>
    <w:rsid w:val="62ABFB12"/>
    <w:rsid w:val="62ACC493"/>
    <w:rsid w:val="62B02BA9"/>
    <w:rsid w:val="62B09781"/>
    <w:rsid w:val="62B16226"/>
    <w:rsid w:val="62B32040"/>
    <w:rsid w:val="62B35057"/>
    <w:rsid w:val="62B78F4A"/>
    <w:rsid w:val="62BB5191"/>
    <w:rsid w:val="62BC38FD"/>
    <w:rsid w:val="62BD6741"/>
    <w:rsid w:val="62C3AF54"/>
    <w:rsid w:val="62C916EB"/>
    <w:rsid w:val="62CA7A63"/>
    <w:rsid w:val="62CC75AF"/>
    <w:rsid w:val="62CE05A1"/>
    <w:rsid w:val="62CE63CA"/>
    <w:rsid w:val="62D1E3E8"/>
    <w:rsid w:val="62D4B741"/>
    <w:rsid w:val="62D6ED45"/>
    <w:rsid w:val="62DB0912"/>
    <w:rsid w:val="62DB748D"/>
    <w:rsid w:val="62DCBC61"/>
    <w:rsid w:val="62EB70C6"/>
    <w:rsid w:val="62F0CC96"/>
    <w:rsid w:val="62F30F75"/>
    <w:rsid w:val="62F3AF1C"/>
    <w:rsid w:val="62F5085D"/>
    <w:rsid w:val="62F63A9D"/>
    <w:rsid w:val="62F69A09"/>
    <w:rsid w:val="63007CCA"/>
    <w:rsid w:val="63015D0E"/>
    <w:rsid w:val="630210BB"/>
    <w:rsid w:val="6306E9FC"/>
    <w:rsid w:val="63087348"/>
    <w:rsid w:val="630AE21A"/>
    <w:rsid w:val="630CF7B1"/>
    <w:rsid w:val="631092CF"/>
    <w:rsid w:val="63113212"/>
    <w:rsid w:val="631262F9"/>
    <w:rsid w:val="6312B853"/>
    <w:rsid w:val="63143C68"/>
    <w:rsid w:val="63149F73"/>
    <w:rsid w:val="63157F02"/>
    <w:rsid w:val="631858B2"/>
    <w:rsid w:val="631BCAA0"/>
    <w:rsid w:val="631C0DF9"/>
    <w:rsid w:val="6326AD15"/>
    <w:rsid w:val="632792FC"/>
    <w:rsid w:val="6329BF3D"/>
    <w:rsid w:val="632CAFC3"/>
    <w:rsid w:val="632CB93D"/>
    <w:rsid w:val="632E6E9F"/>
    <w:rsid w:val="632F899B"/>
    <w:rsid w:val="6330089D"/>
    <w:rsid w:val="63309B87"/>
    <w:rsid w:val="6330C1FD"/>
    <w:rsid w:val="6334F749"/>
    <w:rsid w:val="6338F401"/>
    <w:rsid w:val="633B2870"/>
    <w:rsid w:val="633F032A"/>
    <w:rsid w:val="63402F4E"/>
    <w:rsid w:val="6343568B"/>
    <w:rsid w:val="6344F613"/>
    <w:rsid w:val="63467E40"/>
    <w:rsid w:val="634B6826"/>
    <w:rsid w:val="634C04B6"/>
    <w:rsid w:val="634CDDF2"/>
    <w:rsid w:val="634D244F"/>
    <w:rsid w:val="63517750"/>
    <w:rsid w:val="63542EDA"/>
    <w:rsid w:val="6355120A"/>
    <w:rsid w:val="6355D337"/>
    <w:rsid w:val="6355E17F"/>
    <w:rsid w:val="635CF579"/>
    <w:rsid w:val="635D741F"/>
    <w:rsid w:val="6363262F"/>
    <w:rsid w:val="6363AF85"/>
    <w:rsid w:val="63659139"/>
    <w:rsid w:val="6366A5E1"/>
    <w:rsid w:val="63687806"/>
    <w:rsid w:val="636BA16B"/>
    <w:rsid w:val="636EEA73"/>
    <w:rsid w:val="63706F51"/>
    <w:rsid w:val="63747F21"/>
    <w:rsid w:val="63769E17"/>
    <w:rsid w:val="6378FC68"/>
    <w:rsid w:val="637AC958"/>
    <w:rsid w:val="637B7AC4"/>
    <w:rsid w:val="637C4E3D"/>
    <w:rsid w:val="637DCC72"/>
    <w:rsid w:val="637DEF5D"/>
    <w:rsid w:val="637E269A"/>
    <w:rsid w:val="637E611F"/>
    <w:rsid w:val="638170D5"/>
    <w:rsid w:val="6386B628"/>
    <w:rsid w:val="638C1CCD"/>
    <w:rsid w:val="638D705C"/>
    <w:rsid w:val="638F2467"/>
    <w:rsid w:val="638F43D3"/>
    <w:rsid w:val="6391F064"/>
    <w:rsid w:val="63950D5E"/>
    <w:rsid w:val="639752CC"/>
    <w:rsid w:val="63981A78"/>
    <w:rsid w:val="639A905D"/>
    <w:rsid w:val="639E07ED"/>
    <w:rsid w:val="639FC979"/>
    <w:rsid w:val="63A2FAA9"/>
    <w:rsid w:val="63A42EB2"/>
    <w:rsid w:val="63A6736A"/>
    <w:rsid w:val="63ABA99F"/>
    <w:rsid w:val="63AEB0EC"/>
    <w:rsid w:val="63AF13C1"/>
    <w:rsid w:val="63BD8B82"/>
    <w:rsid w:val="63BDE1E4"/>
    <w:rsid w:val="63BDEA34"/>
    <w:rsid w:val="63BF3513"/>
    <w:rsid w:val="63BF6B69"/>
    <w:rsid w:val="63C0AF89"/>
    <w:rsid w:val="63C1DAAC"/>
    <w:rsid w:val="63C24EC7"/>
    <w:rsid w:val="63C2FDB7"/>
    <w:rsid w:val="63C54F56"/>
    <w:rsid w:val="63C59C1C"/>
    <w:rsid w:val="63C836E7"/>
    <w:rsid w:val="63C91B60"/>
    <w:rsid w:val="63CF32CE"/>
    <w:rsid w:val="63D47AF5"/>
    <w:rsid w:val="63D4A100"/>
    <w:rsid w:val="63D53E27"/>
    <w:rsid w:val="63D823B9"/>
    <w:rsid w:val="63DCD84A"/>
    <w:rsid w:val="63DD40C5"/>
    <w:rsid w:val="63E59AFC"/>
    <w:rsid w:val="63EE5900"/>
    <w:rsid w:val="63F04F5F"/>
    <w:rsid w:val="63F145B0"/>
    <w:rsid w:val="63F4C17D"/>
    <w:rsid w:val="63FD7ABD"/>
    <w:rsid w:val="640347D1"/>
    <w:rsid w:val="64072BF2"/>
    <w:rsid w:val="6407CFC5"/>
    <w:rsid w:val="640ACE82"/>
    <w:rsid w:val="640ADB86"/>
    <w:rsid w:val="640B4BB0"/>
    <w:rsid w:val="640CC5EE"/>
    <w:rsid w:val="640CD0C9"/>
    <w:rsid w:val="640F1BF9"/>
    <w:rsid w:val="640FF46E"/>
    <w:rsid w:val="6410E1B5"/>
    <w:rsid w:val="6411B462"/>
    <w:rsid w:val="6413DD85"/>
    <w:rsid w:val="64168F3F"/>
    <w:rsid w:val="64169D98"/>
    <w:rsid w:val="641A487D"/>
    <w:rsid w:val="641D7D0A"/>
    <w:rsid w:val="641E8693"/>
    <w:rsid w:val="642042E2"/>
    <w:rsid w:val="64206C3B"/>
    <w:rsid w:val="64212582"/>
    <w:rsid w:val="64212A18"/>
    <w:rsid w:val="642735B8"/>
    <w:rsid w:val="642774CE"/>
    <w:rsid w:val="642B6E9B"/>
    <w:rsid w:val="642C7F4E"/>
    <w:rsid w:val="642E82AB"/>
    <w:rsid w:val="642FE75E"/>
    <w:rsid w:val="64328DBF"/>
    <w:rsid w:val="6434B24D"/>
    <w:rsid w:val="6436042A"/>
    <w:rsid w:val="64375DFA"/>
    <w:rsid w:val="6438C0ED"/>
    <w:rsid w:val="643B38B9"/>
    <w:rsid w:val="643C674D"/>
    <w:rsid w:val="643E25F9"/>
    <w:rsid w:val="643F7978"/>
    <w:rsid w:val="6443D301"/>
    <w:rsid w:val="644788AA"/>
    <w:rsid w:val="6449E5DF"/>
    <w:rsid w:val="644ACA9A"/>
    <w:rsid w:val="644B4F54"/>
    <w:rsid w:val="644C0C2A"/>
    <w:rsid w:val="644C469D"/>
    <w:rsid w:val="644C5CF8"/>
    <w:rsid w:val="644D81A7"/>
    <w:rsid w:val="644F6947"/>
    <w:rsid w:val="6451FDBC"/>
    <w:rsid w:val="6454C546"/>
    <w:rsid w:val="6454FF1D"/>
    <w:rsid w:val="6456084B"/>
    <w:rsid w:val="645674A1"/>
    <w:rsid w:val="64570F03"/>
    <w:rsid w:val="64597D4A"/>
    <w:rsid w:val="645981CC"/>
    <w:rsid w:val="645AD85D"/>
    <w:rsid w:val="645AED78"/>
    <w:rsid w:val="6460A245"/>
    <w:rsid w:val="6460F15C"/>
    <w:rsid w:val="64620A21"/>
    <w:rsid w:val="64634762"/>
    <w:rsid w:val="64647215"/>
    <w:rsid w:val="6465F31D"/>
    <w:rsid w:val="64677368"/>
    <w:rsid w:val="64677A49"/>
    <w:rsid w:val="646EBB8E"/>
    <w:rsid w:val="6472062C"/>
    <w:rsid w:val="647561A5"/>
    <w:rsid w:val="6476E3EB"/>
    <w:rsid w:val="647851CB"/>
    <w:rsid w:val="6479D5D3"/>
    <w:rsid w:val="647B7DDA"/>
    <w:rsid w:val="647BD606"/>
    <w:rsid w:val="647D495B"/>
    <w:rsid w:val="6481763D"/>
    <w:rsid w:val="64819E03"/>
    <w:rsid w:val="6481C342"/>
    <w:rsid w:val="6484FFFC"/>
    <w:rsid w:val="6488FFEA"/>
    <w:rsid w:val="648AB7C2"/>
    <w:rsid w:val="648E7F84"/>
    <w:rsid w:val="648ECD7F"/>
    <w:rsid w:val="6490D307"/>
    <w:rsid w:val="6497A2B9"/>
    <w:rsid w:val="6498ABF7"/>
    <w:rsid w:val="649AF1E5"/>
    <w:rsid w:val="649FB0B9"/>
    <w:rsid w:val="64A92CFE"/>
    <w:rsid w:val="64ACB823"/>
    <w:rsid w:val="64AD74D7"/>
    <w:rsid w:val="64AD7559"/>
    <w:rsid w:val="64B08ECC"/>
    <w:rsid w:val="64B1177F"/>
    <w:rsid w:val="64B40526"/>
    <w:rsid w:val="64B4C594"/>
    <w:rsid w:val="64B4CF2C"/>
    <w:rsid w:val="64B75514"/>
    <w:rsid w:val="64C17ECF"/>
    <w:rsid w:val="64C2E124"/>
    <w:rsid w:val="64C3A0BC"/>
    <w:rsid w:val="64C4FD74"/>
    <w:rsid w:val="64C5D35B"/>
    <w:rsid w:val="64C66A6D"/>
    <w:rsid w:val="64C71B9C"/>
    <w:rsid w:val="64C73828"/>
    <w:rsid w:val="64C806AB"/>
    <w:rsid w:val="64CA859E"/>
    <w:rsid w:val="64CC33AC"/>
    <w:rsid w:val="64CC54B2"/>
    <w:rsid w:val="64D02A33"/>
    <w:rsid w:val="64D13A0E"/>
    <w:rsid w:val="64D6BB30"/>
    <w:rsid w:val="64D85F5E"/>
    <w:rsid w:val="64DBF6AD"/>
    <w:rsid w:val="64E229F8"/>
    <w:rsid w:val="64E49352"/>
    <w:rsid w:val="64E5D4D6"/>
    <w:rsid w:val="64E6158A"/>
    <w:rsid w:val="64E68340"/>
    <w:rsid w:val="64EB4004"/>
    <w:rsid w:val="64ECB07E"/>
    <w:rsid w:val="64EE806D"/>
    <w:rsid w:val="64F0E5F2"/>
    <w:rsid w:val="64F109BF"/>
    <w:rsid w:val="64F234B0"/>
    <w:rsid w:val="64F5C8BD"/>
    <w:rsid w:val="64F5DC59"/>
    <w:rsid w:val="64F8231E"/>
    <w:rsid w:val="64FA2313"/>
    <w:rsid w:val="64FD043B"/>
    <w:rsid w:val="64FD7ABE"/>
    <w:rsid w:val="65038E07"/>
    <w:rsid w:val="6503C1B2"/>
    <w:rsid w:val="6503F559"/>
    <w:rsid w:val="65045CA7"/>
    <w:rsid w:val="6504B2B3"/>
    <w:rsid w:val="6506A52A"/>
    <w:rsid w:val="65086ECD"/>
    <w:rsid w:val="650A769A"/>
    <w:rsid w:val="650A9E0D"/>
    <w:rsid w:val="650B69B6"/>
    <w:rsid w:val="650BB3EC"/>
    <w:rsid w:val="650F23B3"/>
    <w:rsid w:val="65105F89"/>
    <w:rsid w:val="6514CD35"/>
    <w:rsid w:val="6514E1F1"/>
    <w:rsid w:val="65160D43"/>
    <w:rsid w:val="6517D7B7"/>
    <w:rsid w:val="6519241E"/>
    <w:rsid w:val="651AD60C"/>
    <w:rsid w:val="651B3ECD"/>
    <w:rsid w:val="651DCA75"/>
    <w:rsid w:val="65200394"/>
    <w:rsid w:val="6520F72C"/>
    <w:rsid w:val="65243933"/>
    <w:rsid w:val="65287046"/>
    <w:rsid w:val="652B3EBA"/>
    <w:rsid w:val="652B90D8"/>
    <w:rsid w:val="652CDB41"/>
    <w:rsid w:val="652DD056"/>
    <w:rsid w:val="6533B4F4"/>
    <w:rsid w:val="65344D9F"/>
    <w:rsid w:val="6538A229"/>
    <w:rsid w:val="653A3B1F"/>
    <w:rsid w:val="65485C73"/>
    <w:rsid w:val="654989C7"/>
    <w:rsid w:val="654991E2"/>
    <w:rsid w:val="654F1FD4"/>
    <w:rsid w:val="654F748D"/>
    <w:rsid w:val="655AF002"/>
    <w:rsid w:val="655DB2F7"/>
    <w:rsid w:val="6560ADA2"/>
    <w:rsid w:val="656228D1"/>
    <w:rsid w:val="6562E929"/>
    <w:rsid w:val="6564FB70"/>
    <w:rsid w:val="65659390"/>
    <w:rsid w:val="6570C784"/>
    <w:rsid w:val="65711EEC"/>
    <w:rsid w:val="65712D42"/>
    <w:rsid w:val="65737C99"/>
    <w:rsid w:val="657E0DE2"/>
    <w:rsid w:val="657ECF22"/>
    <w:rsid w:val="657FB366"/>
    <w:rsid w:val="657FF0FE"/>
    <w:rsid w:val="6580276F"/>
    <w:rsid w:val="658A0021"/>
    <w:rsid w:val="658B3521"/>
    <w:rsid w:val="658EF4E5"/>
    <w:rsid w:val="6593AD22"/>
    <w:rsid w:val="65944722"/>
    <w:rsid w:val="6594475C"/>
    <w:rsid w:val="65965ED4"/>
    <w:rsid w:val="659966E7"/>
    <w:rsid w:val="659E8444"/>
    <w:rsid w:val="659EEB39"/>
    <w:rsid w:val="659F6DBE"/>
    <w:rsid w:val="65A22EAE"/>
    <w:rsid w:val="65A4081E"/>
    <w:rsid w:val="65A48D53"/>
    <w:rsid w:val="65A57639"/>
    <w:rsid w:val="65A76E50"/>
    <w:rsid w:val="65A86DC9"/>
    <w:rsid w:val="65A8D591"/>
    <w:rsid w:val="65AE7A7A"/>
    <w:rsid w:val="65AE8094"/>
    <w:rsid w:val="65B0389A"/>
    <w:rsid w:val="65B13F53"/>
    <w:rsid w:val="65B78060"/>
    <w:rsid w:val="65B87656"/>
    <w:rsid w:val="65B9F041"/>
    <w:rsid w:val="65BA7C42"/>
    <w:rsid w:val="65BB64AA"/>
    <w:rsid w:val="65BBA6FC"/>
    <w:rsid w:val="65BD69DE"/>
    <w:rsid w:val="65BDAF18"/>
    <w:rsid w:val="65C0A549"/>
    <w:rsid w:val="65C46EA3"/>
    <w:rsid w:val="65C843BE"/>
    <w:rsid w:val="65C892CF"/>
    <w:rsid w:val="65C8AB77"/>
    <w:rsid w:val="65C8C719"/>
    <w:rsid w:val="65CD1DEF"/>
    <w:rsid w:val="65CDEDB8"/>
    <w:rsid w:val="65CFA11A"/>
    <w:rsid w:val="65D0B364"/>
    <w:rsid w:val="65D0E1D5"/>
    <w:rsid w:val="65D18466"/>
    <w:rsid w:val="65D3C63C"/>
    <w:rsid w:val="65D4C901"/>
    <w:rsid w:val="65DBA893"/>
    <w:rsid w:val="65DD6EE7"/>
    <w:rsid w:val="65E1E601"/>
    <w:rsid w:val="65E40B76"/>
    <w:rsid w:val="65E4692E"/>
    <w:rsid w:val="65E54DA3"/>
    <w:rsid w:val="65E6EA9C"/>
    <w:rsid w:val="65EB233F"/>
    <w:rsid w:val="65ECF33F"/>
    <w:rsid w:val="65ED9187"/>
    <w:rsid w:val="65F013D9"/>
    <w:rsid w:val="65F7B87C"/>
    <w:rsid w:val="65F823A1"/>
    <w:rsid w:val="65FB4A39"/>
    <w:rsid w:val="65FDDE28"/>
    <w:rsid w:val="65FEAB5F"/>
    <w:rsid w:val="65FFC79F"/>
    <w:rsid w:val="6601F48C"/>
    <w:rsid w:val="660B2228"/>
    <w:rsid w:val="660B34B7"/>
    <w:rsid w:val="660B7B52"/>
    <w:rsid w:val="660EB315"/>
    <w:rsid w:val="66111E0D"/>
    <w:rsid w:val="66121C63"/>
    <w:rsid w:val="661C6F8E"/>
    <w:rsid w:val="6626F12D"/>
    <w:rsid w:val="662B2803"/>
    <w:rsid w:val="662B7ACA"/>
    <w:rsid w:val="662BA99E"/>
    <w:rsid w:val="662D51D7"/>
    <w:rsid w:val="662E53EB"/>
    <w:rsid w:val="662E6CCA"/>
    <w:rsid w:val="663304B2"/>
    <w:rsid w:val="6634E619"/>
    <w:rsid w:val="6638D1AC"/>
    <w:rsid w:val="663A4C43"/>
    <w:rsid w:val="663D6298"/>
    <w:rsid w:val="664052E7"/>
    <w:rsid w:val="66422A5F"/>
    <w:rsid w:val="6647908E"/>
    <w:rsid w:val="66499BF3"/>
    <w:rsid w:val="664BE039"/>
    <w:rsid w:val="66525F4B"/>
    <w:rsid w:val="6652C70A"/>
    <w:rsid w:val="665596F1"/>
    <w:rsid w:val="6658469F"/>
    <w:rsid w:val="665888F1"/>
    <w:rsid w:val="6659FAEF"/>
    <w:rsid w:val="665A6700"/>
    <w:rsid w:val="665B349D"/>
    <w:rsid w:val="6660453B"/>
    <w:rsid w:val="66608108"/>
    <w:rsid w:val="6662E538"/>
    <w:rsid w:val="666951B0"/>
    <w:rsid w:val="6669FC05"/>
    <w:rsid w:val="666D12BA"/>
    <w:rsid w:val="6670D265"/>
    <w:rsid w:val="66729E34"/>
    <w:rsid w:val="6674642D"/>
    <w:rsid w:val="6675E865"/>
    <w:rsid w:val="667C1DBD"/>
    <w:rsid w:val="667C8276"/>
    <w:rsid w:val="667DBD33"/>
    <w:rsid w:val="667DCDDE"/>
    <w:rsid w:val="667DD751"/>
    <w:rsid w:val="667E37DB"/>
    <w:rsid w:val="667E532F"/>
    <w:rsid w:val="667F336A"/>
    <w:rsid w:val="6681D5DB"/>
    <w:rsid w:val="6682366C"/>
    <w:rsid w:val="6684A4F6"/>
    <w:rsid w:val="66855D8A"/>
    <w:rsid w:val="66889E39"/>
    <w:rsid w:val="66894F57"/>
    <w:rsid w:val="668D837A"/>
    <w:rsid w:val="6690E694"/>
    <w:rsid w:val="66952B37"/>
    <w:rsid w:val="66959659"/>
    <w:rsid w:val="669628EE"/>
    <w:rsid w:val="6697E4D9"/>
    <w:rsid w:val="669878BB"/>
    <w:rsid w:val="669BC3CF"/>
    <w:rsid w:val="669D4122"/>
    <w:rsid w:val="669D662F"/>
    <w:rsid w:val="669DC2D3"/>
    <w:rsid w:val="66A421CA"/>
    <w:rsid w:val="66A6B7BE"/>
    <w:rsid w:val="66A77D8F"/>
    <w:rsid w:val="66AE9CC2"/>
    <w:rsid w:val="66C061C6"/>
    <w:rsid w:val="66C23754"/>
    <w:rsid w:val="66C8457A"/>
    <w:rsid w:val="66CD2951"/>
    <w:rsid w:val="66D0A209"/>
    <w:rsid w:val="66D0D82C"/>
    <w:rsid w:val="66D2222F"/>
    <w:rsid w:val="66D25E2D"/>
    <w:rsid w:val="66D39FC4"/>
    <w:rsid w:val="66D421E8"/>
    <w:rsid w:val="66D76D95"/>
    <w:rsid w:val="66D78972"/>
    <w:rsid w:val="66DAB880"/>
    <w:rsid w:val="66DCAB07"/>
    <w:rsid w:val="66DCC655"/>
    <w:rsid w:val="66DCCA61"/>
    <w:rsid w:val="66DD12C7"/>
    <w:rsid w:val="66E3FABF"/>
    <w:rsid w:val="66E747BF"/>
    <w:rsid w:val="66E7BD8D"/>
    <w:rsid w:val="66EA2133"/>
    <w:rsid w:val="66EB04F0"/>
    <w:rsid w:val="66EC39C7"/>
    <w:rsid w:val="66F37BD9"/>
    <w:rsid w:val="66F6BC4A"/>
    <w:rsid w:val="66F7FB36"/>
    <w:rsid w:val="66F9E274"/>
    <w:rsid w:val="66FA95F5"/>
    <w:rsid w:val="66FBECE6"/>
    <w:rsid w:val="66FCBD8A"/>
    <w:rsid w:val="67004167"/>
    <w:rsid w:val="67021501"/>
    <w:rsid w:val="67032E54"/>
    <w:rsid w:val="670A3C06"/>
    <w:rsid w:val="670B7824"/>
    <w:rsid w:val="670FBE02"/>
    <w:rsid w:val="670FF865"/>
    <w:rsid w:val="671033D8"/>
    <w:rsid w:val="6710F990"/>
    <w:rsid w:val="67161BB0"/>
    <w:rsid w:val="671709D6"/>
    <w:rsid w:val="6717E8D3"/>
    <w:rsid w:val="6718CF92"/>
    <w:rsid w:val="671CEA41"/>
    <w:rsid w:val="671EC19C"/>
    <w:rsid w:val="67204E4E"/>
    <w:rsid w:val="6729A1E9"/>
    <w:rsid w:val="672B7856"/>
    <w:rsid w:val="672B9AF3"/>
    <w:rsid w:val="67317CFA"/>
    <w:rsid w:val="6731D2FE"/>
    <w:rsid w:val="673257C2"/>
    <w:rsid w:val="6732A1B4"/>
    <w:rsid w:val="6735C08C"/>
    <w:rsid w:val="6737B383"/>
    <w:rsid w:val="673A6418"/>
    <w:rsid w:val="673A71D2"/>
    <w:rsid w:val="673AFF8E"/>
    <w:rsid w:val="673B4F83"/>
    <w:rsid w:val="67403FA3"/>
    <w:rsid w:val="674F6E2C"/>
    <w:rsid w:val="67520D69"/>
    <w:rsid w:val="67595712"/>
    <w:rsid w:val="675C7A16"/>
    <w:rsid w:val="675D19EE"/>
    <w:rsid w:val="675D43D3"/>
    <w:rsid w:val="675E9F9C"/>
    <w:rsid w:val="6760A903"/>
    <w:rsid w:val="6761419B"/>
    <w:rsid w:val="67625576"/>
    <w:rsid w:val="67670927"/>
    <w:rsid w:val="67683AAC"/>
    <w:rsid w:val="676BAAE0"/>
    <w:rsid w:val="676CC563"/>
    <w:rsid w:val="676F0F2E"/>
    <w:rsid w:val="6772E45F"/>
    <w:rsid w:val="6772F98E"/>
    <w:rsid w:val="677334EA"/>
    <w:rsid w:val="6773A06F"/>
    <w:rsid w:val="67791B7E"/>
    <w:rsid w:val="677DB662"/>
    <w:rsid w:val="677DB757"/>
    <w:rsid w:val="6780C53B"/>
    <w:rsid w:val="6782881B"/>
    <w:rsid w:val="67859353"/>
    <w:rsid w:val="6787C1B6"/>
    <w:rsid w:val="6787FA46"/>
    <w:rsid w:val="678969B1"/>
    <w:rsid w:val="678A046C"/>
    <w:rsid w:val="678A1D38"/>
    <w:rsid w:val="678D5675"/>
    <w:rsid w:val="6790D93E"/>
    <w:rsid w:val="6796CA05"/>
    <w:rsid w:val="67996615"/>
    <w:rsid w:val="679BCB66"/>
    <w:rsid w:val="679EC595"/>
    <w:rsid w:val="67A0AB0C"/>
    <w:rsid w:val="67A9644A"/>
    <w:rsid w:val="67A975B6"/>
    <w:rsid w:val="67A9F274"/>
    <w:rsid w:val="67B45AAA"/>
    <w:rsid w:val="67B48E55"/>
    <w:rsid w:val="67B80120"/>
    <w:rsid w:val="67BC0CDA"/>
    <w:rsid w:val="67BED074"/>
    <w:rsid w:val="67BF2BF8"/>
    <w:rsid w:val="67C04021"/>
    <w:rsid w:val="67C51150"/>
    <w:rsid w:val="67C596F2"/>
    <w:rsid w:val="67C9C70D"/>
    <w:rsid w:val="67CC27D7"/>
    <w:rsid w:val="67CC9DE1"/>
    <w:rsid w:val="67CF91FD"/>
    <w:rsid w:val="67D263F9"/>
    <w:rsid w:val="67D2D4FC"/>
    <w:rsid w:val="67D66252"/>
    <w:rsid w:val="67D8CEF2"/>
    <w:rsid w:val="67D907C9"/>
    <w:rsid w:val="67D94ECF"/>
    <w:rsid w:val="67DA1E73"/>
    <w:rsid w:val="67DB101C"/>
    <w:rsid w:val="67DB425E"/>
    <w:rsid w:val="67DC80B9"/>
    <w:rsid w:val="67DD9461"/>
    <w:rsid w:val="67E2B06C"/>
    <w:rsid w:val="67E50D07"/>
    <w:rsid w:val="67E59F4D"/>
    <w:rsid w:val="67E920F3"/>
    <w:rsid w:val="67EA7156"/>
    <w:rsid w:val="67EEC004"/>
    <w:rsid w:val="67EEFFB4"/>
    <w:rsid w:val="67F02A23"/>
    <w:rsid w:val="67F3671B"/>
    <w:rsid w:val="67F4675F"/>
    <w:rsid w:val="67F7559E"/>
    <w:rsid w:val="67FB49D9"/>
    <w:rsid w:val="67FB5551"/>
    <w:rsid w:val="67FBF814"/>
    <w:rsid w:val="67FD4F7A"/>
    <w:rsid w:val="68022278"/>
    <w:rsid w:val="6804293B"/>
    <w:rsid w:val="6805CF74"/>
    <w:rsid w:val="68076319"/>
    <w:rsid w:val="680EE085"/>
    <w:rsid w:val="68116F09"/>
    <w:rsid w:val="681541E4"/>
    <w:rsid w:val="681742FF"/>
    <w:rsid w:val="6819E774"/>
    <w:rsid w:val="681AC667"/>
    <w:rsid w:val="681DAB75"/>
    <w:rsid w:val="68209D2F"/>
    <w:rsid w:val="682148DD"/>
    <w:rsid w:val="68222B83"/>
    <w:rsid w:val="68246816"/>
    <w:rsid w:val="682B81CE"/>
    <w:rsid w:val="682D65A6"/>
    <w:rsid w:val="682DB921"/>
    <w:rsid w:val="682DE682"/>
    <w:rsid w:val="682E3839"/>
    <w:rsid w:val="68303483"/>
    <w:rsid w:val="6832EB0A"/>
    <w:rsid w:val="68333D82"/>
    <w:rsid w:val="68346CD6"/>
    <w:rsid w:val="6835ADFB"/>
    <w:rsid w:val="68366029"/>
    <w:rsid w:val="6836B482"/>
    <w:rsid w:val="6838E2CA"/>
    <w:rsid w:val="683AF89B"/>
    <w:rsid w:val="683C9BDB"/>
    <w:rsid w:val="683F44F6"/>
    <w:rsid w:val="68416CD0"/>
    <w:rsid w:val="684260AD"/>
    <w:rsid w:val="68428D48"/>
    <w:rsid w:val="6842C253"/>
    <w:rsid w:val="68437E3E"/>
    <w:rsid w:val="6847AB89"/>
    <w:rsid w:val="684993C3"/>
    <w:rsid w:val="684B0474"/>
    <w:rsid w:val="684C4049"/>
    <w:rsid w:val="68541BF4"/>
    <w:rsid w:val="6854B650"/>
    <w:rsid w:val="68570219"/>
    <w:rsid w:val="685C2992"/>
    <w:rsid w:val="685D8DE4"/>
    <w:rsid w:val="685E0246"/>
    <w:rsid w:val="685EDFBC"/>
    <w:rsid w:val="68650F3C"/>
    <w:rsid w:val="686D4A38"/>
    <w:rsid w:val="686ED655"/>
    <w:rsid w:val="686F0999"/>
    <w:rsid w:val="686F97FC"/>
    <w:rsid w:val="687064AD"/>
    <w:rsid w:val="68725922"/>
    <w:rsid w:val="687A9D0A"/>
    <w:rsid w:val="687AD574"/>
    <w:rsid w:val="687BACA2"/>
    <w:rsid w:val="687C115A"/>
    <w:rsid w:val="687EE656"/>
    <w:rsid w:val="68807417"/>
    <w:rsid w:val="68811BCA"/>
    <w:rsid w:val="688AE269"/>
    <w:rsid w:val="688B28B3"/>
    <w:rsid w:val="688BC486"/>
    <w:rsid w:val="688DC0F9"/>
    <w:rsid w:val="688F00BA"/>
    <w:rsid w:val="68983DC9"/>
    <w:rsid w:val="6898A010"/>
    <w:rsid w:val="6898C903"/>
    <w:rsid w:val="68999107"/>
    <w:rsid w:val="689C14DA"/>
    <w:rsid w:val="689EC583"/>
    <w:rsid w:val="689FE6A7"/>
    <w:rsid w:val="68A20D02"/>
    <w:rsid w:val="68A262FE"/>
    <w:rsid w:val="68A51D31"/>
    <w:rsid w:val="68A5A9C7"/>
    <w:rsid w:val="68A5AD29"/>
    <w:rsid w:val="68A6BA74"/>
    <w:rsid w:val="68AA029C"/>
    <w:rsid w:val="68ADB154"/>
    <w:rsid w:val="68ADEDD3"/>
    <w:rsid w:val="68AF8394"/>
    <w:rsid w:val="68AF9689"/>
    <w:rsid w:val="68AFB536"/>
    <w:rsid w:val="68B0E280"/>
    <w:rsid w:val="68B49536"/>
    <w:rsid w:val="68B548F3"/>
    <w:rsid w:val="68B79702"/>
    <w:rsid w:val="68B9C99F"/>
    <w:rsid w:val="68BC75E6"/>
    <w:rsid w:val="68BE652E"/>
    <w:rsid w:val="68C12BF0"/>
    <w:rsid w:val="68C2B94F"/>
    <w:rsid w:val="68C30A23"/>
    <w:rsid w:val="68C40EB1"/>
    <w:rsid w:val="68C50DFA"/>
    <w:rsid w:val="68C52167"/>
    <w:rsid w:val="68C7E7E1"/>
    <w:rsid w:val="68C84C8F"/>
    <w:rsid w:val="68C9E8C8"/>
    <w:rsid w:val="68CA65E9"/>
    <w:rsid w:val="68CA90AA"/>
    <w:rsid w:val="68CC4CB0"/>
    <w:rsid w:val="68CF9678"/>
    <w:rsid w:val="68D05A3D"/>
    <w:rsid w:val="68D14198"/>
    <w:rsid w:val="68D746AA"/>
    <w:rsid w:val="68DA10DC"/>
    <w:rsid w:val="68E2496E"/>
    <w:rsid w:val="68E30ECE"/>
    <w:rsid w:val="68E5EBD3"/>
    <w:rsid w:val="68E7301C"/>
    <w:rsid w:val="68EA98B9"/>
    <w:rsid w:val="68ECD387"/>
    <w:rsid w:val="68EECCE4"/>
    <w:rsid w:val="68F3B739"/>
    <w:rsid w:val="68F433EA"/>
    <w:rsid w:val="68F5E1EA"/>
    <w:rsid w:val="68F7BC4D"/>
    <w:rsid w:val="68F7EDD4"/>
    <w:rsid w:val="68FA702F"/>
    <w:rsid w:val="68FF7072"/>
    <w:rsid w:val="690068E3"/>
    <w:rsid w:val="690196CB"/>
    <w:rsid w:val="6903B148"/>
    <w:rsid w:val="69055477"/>
    <w:rsid w:val="690753BA"/>
    <w:rsid w:val="69085D85"/>
    <w:rsid w:val="6909B09F"/>
    <w:rsid w:val="69100EAB"/>
    <w:rsid w:val="69126207"/>
    <w:rsid w:val="6913AE06"/>
    <w:rsid w:val="691A8556"/>
    <w:rsid w:val="691D7782"/>
    <w:rsid w:val="69232C6E"/>
    <w:rsid w:val="69270CE7"/>
    <w:rsid w:val="69279BA1"/>
    <w:rsid w:val="69282327"/>
    <w:rsid w:val="6928B2F4"/>
    <w:rsid w:val="69296872"/>
    <w:rsid w:val="692DE233"/>
    <w:rsid w:val="692E0CFC"/>
    <w:rsid w:val="69336DD9"/>
    <w:rsid w:val="69352BF9"/>
    <w:rsid w:val="693B3B5D"/>
    <w:rsid w:val="693BD97E"/>
    <w:rsid w:val="694272E6"/>
    <w:rsid w:val="6944CB45"/>
    <w:rsid w:val="6945E158"/>
    <w:rsid w:val="69469300"/>
    <w:rsid w:val="69478B3C"/>
    <w:rsid w:val="6947C2AF"/>
    <w:rsid w:val="69489E73"/>
    <w:rsid w:val="694AE297"/>
    <w:rsid w:val="694CDF38"/>
    <w:rsid w:val="6951EDCC"/>
    <w:rsid w:val="6954F3FF"/>
    <w:rsid w:val="6955F161"/>
    <w:rsid w:val="695614F2"/>
    <w:rsid w:val="695956A3"/>
    <w:rsid w:val="695A755B"/>
    <w:rsid w:val="695C232E"/>
    <w:rsid w:val="69628B8F"/>
    <w:rsid w:val="69643655"/>
    <w:rsid w:val="6966DA74"/>
    <w:rsid w:val="69678653"/>
    <w:rsid w:val="696A5A06"/>
    <w:rsid w:val="696B1459"/>
    <w:rsid w:val="696ECADB"/>
    <w:rsid w:val="6976B00F"/>
    <w:rsid w:val="697EFAC6"/>
    <w:rsid w:val="6988C896"/>
    <w:rsid w:val="69910373"/>
    <w:rsid w:val="69939538"/>
    <w:rsid w:val="6996E1F0"/>
    <w:rsid w:val="699710C6"/>
    <w:rsid w:val="699C1E93"/>
    <w:rsid w:val="699E8772"/>
    <w:rsid w:val="69A2BFBD"/>
    <w:rsid w:val="69A4D78A"/>
    <w:rsid w:val="69A4FCBB"/>
    <w:rsid w:val="69A5D830"/>
    <w:rsid w:val="69A7B10B"/>
    <w:rsid w:val="69A879E7"/>
    <w:rsid w:val="69A88757"/>
    <w:rsid w:val="69AB3849"/>
    <w:rsid w:val="69ACBF62"/>
    <w:rsid w:val="69ADC467"/>
    <w:rsid w:val="69B2EC2C"/>
    <w:rsid w:val="69B43435"/>
    <w:rsid w:val="69B85A0C"/>
    <w:rsid w:val="69B928B9"/>
    <w:rsid w:val="69BA2CE3"/>
    <w:rsid w:val="69BA6578"/>
    <w:rsid w:val="69BB7863"/>
    <w:rsid w:val="69BDE150"/>
    <w:rsid w:val="69C279F8"/>
    <w:rsid w:val="69C68032"/>
    <w:rsid w:val="69CC90C4"/>
    <w:rsid w:val="69CCDF43"/>
    <w:rsid w:val="69D06355"/>
    <w:rsid w:val="69D160D2"/>
    <w:rsid w:val="69D30009"/>
    <w:rsid w:val="69D3D450"/>
    <w:rsid w:val="69D40C96"/>
    <w:rsid w:val="69D5EE7F"/>
    <w:rsid w:val="69D8AE5F"/>
    <w:rsid w:val="69DA4094"/>
    <w:rsid w:val="69DBFF61"/>
    <w:rsid w:val="69DCCFCB"/>
    <w:rsid w:val="69DD32EC"/>
    <w:rsid w:val="69DF06AE"/>
    <w:rsid w:val="69E5212F"/>
    <w:rsid w:val="69EB8DE8"/>
    <w:rsid w:val="69ECC472"/>
    <w:rsid w:val="69FB8160"/>
    <w:rsid w:val="69FCB00A"/>
    <w:rsid w:val="69FE4460"/>
    <w:rsid w:val="69FF2FFF"/>
    <w:rsid w:val="6A015EAD"/>
    <w:rsid w:val="6A02B144"/>
    <w:rsid w:val="6A0484C9"/>
    <w:rsid w:val="6A04BC54"/>
    <w:rsid w:val="6A066343"/>
    <w:rsid w:val="6A09C2F1"/>
    <w:rsid w:val="6A0B408C"/>
    <w:rsid w:val="6A0F0018"/>
    <w:rsid w:val="6A0F76C7"/>
    <w:rsid w:val="6A13D8A2"/>
    <w:rsid w:val="6A1A8581"/>
    <w:rsid w:val="6A1C84EC"/>
    <w:rsid w:val="6A1D2481"/>
    <w:rsid w:val="6A1D773F"/>
    <w:rsid w:val="6A1DBE95"/>
    <w:rsid w:val="6A1E727F"/>
    <w:rsid w:val="6A21966F"/>
    <w:rsid w:val="6A258587"/>
    <w:rsid w:val="6A2665FB"/>
    <w:rsid w:val="6A2671EF"/>
    <w:rsid w:val="6A2A02B5"/>
    <w:rsid w:val="6A2CA1B0"/>
    <w:rsid w:val="6A2D6E91"/>
    <w:rsid w:val="6A308628"/>
    <w:rsid w:val="6A3469AD"/>
    <w:rsid w:val="6A35792C"/>
    <w:rsid w:val="6A38AD16"/>
    <w:rsid w:val="6A3C0162"/>
    <w:rsid w:val="6A3ECA2A"/>
    <w:rsid w:val="6A3EF6A7"/>
    <w:rsid w:val="6A3F10F5"/>
    <w:rsid w:val="6A40161C"/>
    <w:rsid w:val="6A41690D"/>
    <w:rsid w:val="6A41EE34"/>
    <w:rsid w:val="6A4209E2"/>
    <w:rsid w:val="6A451092"/>
    <w:rsid w:val="6A45A0C0"/>
    <w:rsid w:val="6A49272C"/>
    <w:rsid w:val="6A4AF707"/>
    <w:rsid w:val="6A4C80E7"/>
    <w:rsid w:val="6A4ECAF3"/>
    <w:rsid w:val="6A4FA7B6"/>
    <w:rsid w:val="6A4FFCAB"/>
    <w:rsid w:val="6A529D83"/>
    <w:rsid w:val="6A55F822"/>
    <w:rsid w:val="6A586DE2"/>
    <w:rsid w:val="6A58D1C5"/>
    <w:rsid w:val="6A5B5304"/>
    <w:rsid w:val="6A5C200D"/>
    <w:rsid w:val="6A5EAFE5"/>
    <w:rsid w:val="6A6400E3"/>
    <w:rsid w:val="6A65B742"/>
    <w:rsid w:val="6A660F36"/>
    <w:rsid w:val="6A6AB98E"/>
    <w:rsid w:val="6A70E74A"/>
    <w:rsid w:val="6A72441D"/>
    <w:rsid w:val="6A731F2D"/>
    <w:rsid w:val="6A747B21"/>
    <w:rsid w:val="6A764D3A"/>
    <w:rsid w:val="6A77BB2B"/>
    <w:rsid w:val="6A788198"/>
    <w:rsid w:val="6A7A2958"/>
    <w:rsid w:val="6A7A55A6"/>
    <w:rsid w:val="6A7DDD2F"/>
    <w:rsid w:val="6A80A81F"/>
    <w:rsid w:val="6A84777F"/>
    <w:rsid w:val="6A886628"/>
    <w:rsid w:val="6A89FBBE"/>
    <w:rsid w:val="6A8AC994"/>
    <w:rsid w:val="6A8DFAFA"/>
    <w:rsid w:val="6A92FB52"/>
    <w:rsid w:val="6A930239"/>
    <w:rsid w:val="6A9849C5"/>
    <w:rsid w:val="6A99DAA3"/>
    <w:rsid w:val="6A9E02F0"/>
    <w:rsid w:val="6AA28923"/>
    <w:rsid w:val="6AA3C1FD"/>
    <w:rsid w:val="6AA71BE4"/>
    <w:rsid w:val="6AA730EC"/>
    <w:rsid w:val="6AADF21A"/>
    <w:rsid w:val="6AAE1F0E"/>
    <w:rsid w:val="6AAFD552"/>
    <w:rsid w:val="6AB24573"/>
    <w:rsid w:val="6AB8AC21"/>
    <w:rsid w:val="6AC087E3"/>
    <w:rsid w:val="6AC74067"/>
    <w:rsid w:val="6ACB8B8F"/>
    <w:rsid w:val="6ACBC88A"/>
    <w:rsid w:val="6ACBD6F4"/>
    <w:rsid w:val="6ACC08D1"/>
    <w:rsid w:val="6AD51EED"/>
    <w:rsid w:val="6AD79D73"/>
    <w:rsid w:val="6AD7FDDE"/>
    <w:rsid w:val="6AD86120"/>
    <w:rsid w:val="6AD8A6AF"/>
    <w:rsid w:val="6ADABD28"/>
    <w:rsid w:val="6AE476DA"/>
    <w:rsid w:val="6AE49C37"/>
    <w:rsid w:val="6AE57E4F"/>
    <w:rsid w:val="6AE8B675"/>
    <w:rsid w:val="6AEB14EC"/>
    <w:rsid w:val="6AEB6DE1"/>
    <w:rsid w:val="6AEC5FFA"/>
    <w:rsid w:val="6AEDEB59"/>
    <w:rsid w:val="6AF263E4"/>
    <w:rsid w:val="6AF38403"/>
    <w:rsid w:val="6AF63FF6"/>
    <w:rsid w:val="6AF874BF"/>
    <w:rsid w:val="6AF93833"/>
    <w:rsid w:val="6AF9A9DA"/>
    <w:rsid w:val="6AFC78FF"/>
    <w:rsid w:val="6AFD87BC"/>
    <w:rsid w:val="6AFD9876"/>
    <w:rsid w:val="6AFF47A3"/>
    <w:rsid w:val="6AFF6EB6"/>
    <w:rsid w:val="6AFF89C9"/>
    <w:rsid w:val="6B026509"/>
    <w:rsid w:val="6B04F0A1"/>
    <w:rsid w:val="6B0503DE"/>
    <w:rsid w:val="6B0B1169"/>
    <w:rsid w:val="6B0C7F52"/>
    <w:rsid w:val="6B120E5E"/>
    <w:rsid w:val="6B126A60"/>
    <w:rsid w:val="6B149407"/>
    <w:rsid w:val="6B149E9A"/>
    <w:rsid w:val="6B15F5CC"/>
    <w:rsid w:val="6B1626DF"/>
    <w:rsid w:val="6B16DF91"/>
    <w:rsid w:val="6B172DA6"/>
    <w:rsid w:val="6B1DBCEC"/>
    <w:rsid w:val="6B1F4319"/>
    <w:rsid w:val="6B23B37A"/>
    <w:rsid w:val="6B26C07B"/>
    <w:rsid w:val="6B28DEB9"/>
    <w:rsid w:val="6B2E5F9D"/>
    <w:rsid w:val="6B2ECCE2"/>
    <w:rsid w:val="6B30161A"/>
    <w:rsid w:val="6B30379F"/>
    <w:rsid w:val="6B36C1DC"/>
    <w:rsid w:val="6B3E7F42"/>
    <w:rsid w:val="6B40CD1C"/>
    <w:rsid w:val="6B41A01B"/>
    <w:rsid w:val="6B4213BA"/>
    <w:rsid w:val="6B46749A"/>
    <w:rsid w:val="6B47CF96"/>
    <w:rsid w:val="6B48F76C"/>
    <w:rsid w:val="6B4AA451"/>
    <w:rsid w:val="6B4B2923"/>
    <w:rsid w:val="6B4C84D3"/>
    <w:rsid w:val="6B5157F5"/>
    <w:rsid w:val="6B518058"/>
    <w:rsid w:val="6B579A0C"/>
    <w:rsid w:val="6B5A9C4A"/>
    <w:rsid w:val="6B5E0F08"/>
    <w:rsid w:val="6B5EFA2B"/>
    <w:rsid w:val="6B5FECC4"/>
    <w:rsid w:val="6B61A0DB"/>
    <w:rsid w:val="6B63434A"/>
    <w:rsid w:val="6B66022A"/>
    <w:rsid w:val="6B6A35FF"/>
    <w:rsid w:val="6B6B0375"/>
    <w:rsid w:val="6B6CE94D"/>
    <w:rsid w:val="6B6E5571"/>
    <w:rsid w:val="6B70ADD2"/>
    <w:rsid w:val="6B739E2B"/>
    <w:rsid w:val="6B76AB9E"/>
    <w:rsid w:val="6B7E9E5C"/>
    <w:rsid w:val="6B80F882"/>
    <w:rsid w:val="6B810B72"/>
    <w:rsid w:val="6B81C185"/>
    <w:rsid w:val="6B824065"/>
    <w:rsid w:val="6B836EDA"/>
    <w:rsid w:val="6B83A364"/>
    <w:rsid w:val="6B8DAA05"/>
    <w:rsid w:val="6B8E690D"/>
    <w:rsid w:val="6B8EDD12"/>
    <w:rsid w:val="6B8EF1F1"/>
    <w:rsid w:val="6B8F79C9"/>
    <w:rsid w:val="6B925343"/>
    <w:rsid w:val="6B93B837"/>
    <w:rsid w:val="6B94F387"/>
    <w:rsid w:val="6B94F7A7"/>
    <w:rsid w:val="6B951F9A"/>
    <w:rsid w:val="6B958C64"/>
    <w:rsid w:val="6B959196"/>
    <w:rsid w:val="6B988D93"/>
    <w:rsid w:val="6B98CA30"/>
    <w:rsid w:val="6B9E7690"/>
    <w:rsid w:val="6B9FFA98"/>
    <w:rsid w:val="6BA79D5B"/>
    <w:rsid w:val="6BA80152"/>
    <w:rsid w:val="6BA8056F"/>
    <w:rsid w:val="6BAA3C90"/>
    <w:rsid w:val="6BAC2026"/>
    <w:rsid w:val="6BAC9F80"/>
    <w:rsid w:val="6BAE1B88"/>
    <w:rsid w:val="6BB3E00F"/>
    <w:rsid w:val="6BB759EF"/>
    <w:rsid w:val="6BBA04D2"/>
    <w:rsid w:val="6BBC15C6"/>
    <w:rsid w:val="6BBDD902"/>
    <w:rsid w:val="6BC0CDAB"/>
    <w:rsid w:val="6BC4D6F0"/>
    <w:rsid w:val="6BC6D936"/>
    <w:rsid w:val="6BD5DDDD"/>
    <w:rsid w:val="6BDC0337"/>
    <w:rsid w:val="6BE12538"/>
    <w:rsid w:val="6BE1564A"/>
    <w:rsid w:val="6BE19DCA"/>
    <w:rsid w:val="6BE5F62A"/>
    <w:rsid w:val="6BEC32AF"/>
    <w:rsid w:val="6BF02664"/>
    <w:rsid w:val="6BF0CA3C"/>
    <w:rsid w:val="6BF6F319"/>
    <w:rsid w:val="6BFE1CED"/>
    <w:rsid w:val="6C003C82"/>
    <w:rsid w:val="6C0608C5"/>
    <w:rsid w:val="6C071197"/>
    <w:rsid w:val="6C0B9F47"/>
    <w:rsid w:val="6C0BA367"/>
    <w:rsid w:val="6C0BFA47"/>
    <w:rsid w:val="6C0DA853"/>
    <w:rsid w:val="6C17A3C7"/>
    <w:rsid w:val="6C19B24C"/>
    <w:rsid w:val="6C1A6A15"/>
    <w:rsid w:val="6C23DC09"/>
    <w:rsid w:val="6C25EC5C"/>
    <w:rsid w:val="6C283431"/>
    <w:rsid w:val="6C2B9AC6"/>
    <w:rsid w:val="6C2F22D7"/>
    <w:rsid w:val="6C2FFE74"/>
    <w:rsid w:val="6C310CC0"/>
    <w:rsid w:val="6C313A45"/>
    <w:rsid w:val="6C36EB7B"/>
    <w:rsid w:val="6C37593B"/>
    <w:rsid w:val="6C3D5797"/>
    <w:rsid w:val="6C3DE22A"/>
    <w:rsid w:val="6C47BD80"/>
    <w:rsid w:val="6C48EE2A"/>
    <w:rsid w:val="6C4928EC"/>
    <w:rsid w:val="6C4B5411"/>
    <w:rsid w:val="6C4BB2D4"/>
    <w:rsid w:val="6C4C5493"/>
    <w:rsid w:val="6C4D7BDD"/>
    <w:rsid w:val="6C4E2831"/>
    <w:rsid w:val="6C519C45"/>
    <w:rsid w:val="6C53C4B4"/>
    <w:rsid w:val="6C54D376"/>
    <w:rsid w:val="6C5712F5"/>
    <w:rsid w:val="6C59A0C5"/>
    <w:rsid w:val="6C5AF589"/>
    <w:rsid w:val="6C5DBF09"/>
    <w:rsid w:val="6C5FDFF8"/>
    <w:rsid w:val="6C62FF59"/>
    <w:rsid w:val="6C669041"/>
    <w:rsid w:val="6C6C26B2"/>
    <w:rsid w:val="6C6E2936"/>
    <w:rsid w:val="6C731909"/>
    <w:rsid w:val="6C76CB5F"/>
    <w:rsid w:val="6C772289"/>
    <w:rsid w:val="6C7768EF"/>
    <w:rsid w:val="6C7BF9B4"/>
    <w:rsid w:val="6C7CE84A"/>
    <w:rsid w:val="6C7D75EA"/>
    <w:rsid w:val="6C7DB55D"/>
    <w:rsid w:val="6C7E1638"/>
    <w:rsid w:val="6C7F7DC0"/>
    <w:rsid w:val="6C80C4AA"/>
    <w:rsid w:val="6C81D403"/>
    <w:rsid w:val="6C829A87"/>
    <w:rsid w:val="6C84B75D"/>
    <w:rsid w:val="6C855E6F"/>
    <w:rsid w:val="6C8682B6"/>
    <w:rsid w:val="6C8698EF"/>
    <w:rsid w:val="6C872136"/>
    <w:rsid w:val="6C8B43AB"/>
    <w:rsid w:val="6C8B74BD"/>
    <w:rsid w:val="6C8EE14F"/>
    <w:rsid w:val="6C8F5464"/>
    <w:rsid w:val="6C93157B"/>
    <w:rsid w:val="6C936975"/>
    <w:rsid w:val="6C93D6BF"/>
    <w:rsid w:val="6C94B41A"/>
    <w:rsid w:val="6C9797C3"/>
    <w:rsid w:val="6C9B40C4"/>
    <w:rsid w:val="6C9C021C"/>
    <w:rsid w:val="6CA02331"/>
    <w:rsid w:val="6CA6FAA3"/>
    <w:rsid w:val="6CA7A255"/>
    <w:rsid w:val="6CAAFE46"/>
    <w:rsid w:val="6CAB0D40"/>
    <w:rsid w:val="6CAD85C4"/>
    <w:rsid w:val="6CAE3155"/>
    <w:rsid w:val="6CB30F2E"/>
    <w:rsid w:val="6CB5B3B5"/>
    <w:rsid w:val="6CB5E1B8"/>
    <w:rsid w:val="6CB7355E"/>
    <w:rsid w:val="6CB76528"/>
    <w:rsid w:val="6CC15B57"/>
    <w:rsid w:val="6CC52955"/>
    <w:rsid w:val="6CC5CEE3"/>
    <w:rsid w:val="6CC6F83E"/>
    <w:rsid w:val="6CCC8658"/>
    <w:rsid w:val="6CCEECB7"/>
    <w:rsid w:val="6CCF6FD0"/>
    <w:rsid w:val="6CD25890"/>
    <w:rsid w:val="6CD5204C"/>
    <w:rsid w:val="6CD67CDA"/>
    <w:rsid w:val="6CDAAB6B"/>
    <w:rsid w:val="6CDE49C2"/>
    <w:rsid w:val="6CDFB042"/>
    <w:rsid w:val="6CE132C4"/>
    <w:rsid w:val="6CE474AD"/>
    <w:rsid w:val="6CE5687E"/>
    <w:rsid w:val="6CE5895B"/>
    <w:rsid w:val="6CE65859"/>
    <w:rsid w:val="6CE7025D"/>
    <w:rsid w:val="6CE8D43F"/>
    <w:rsid w:val="6CE9AC31"/>
    <w:rsid w:val="6CE9D607"/>
    <w:rsid w:val="6CEC7B64"/>
    <w:rsid w:val="6CEE7BB6"/>
    <w:rsid w:val="6CEE8A9D"/>
    <w:rsid w:val="6CEE8AF8"/>
    <w:rsid w:val="6CEED3C3"/>
    <w:rsid w:val="6CF30ADC"/>
    <w:rsid w:val="6CF43B30"/>
    <w:rsid w:val="6CF56CE5"/>
    <w:rsid w:val="6CFA54D9"/>
    <w:rsid w:val="6CFFC720"/>
    <w:rsid w:val="6D032818"/>
    <w:rsid w:val="6D07BD8E"/>
    <w:rsid w:val="6D0B408E"/>
    <w:rsid w:val="6D0D6A11"/>
    <w:rsid w:val="6D0D7ECB"/>
    <w:rsid w:val="6D0DD8F3"/>
    <w:rsid w:val="6D0E8884"/>
    <w:rsid w:val="6D0EC535"/>
    <w:rsid w:val="6D122391"/>
    <w:rsid w:val="6D14CCC6"/>
    <w:rsid w:val="6D16C4B0"/>
    <w:rsid w:val="6D204A0A"/>
    <w:rsid w:val="6D20657C"/>
    <w:rsid w:val="6D223C90"/>
    <w:rsid w:val="6D223FEB"/>
    <w:rsid w:val="6D24124B"/>
    <w:rsid w:val="6D286A4F"/>
    <w:rsid w:val="6D28EC04"/>
    <w:rsid w:val="6D2D56BE"/>
    <w:rsid w:val="6D36ABEF"/>
    <w:rsid w:val="6D36E9FD"/>
    <w:rsid w:val="6D3C1919"/>
    <w:rsid w:val="6D3D213E"/>
    <w:rsid w:val="6D3F6F68"/>
    <w:rsid w:val="6D3FB615"/>
    <w:rsid w:val="6D43342D"/>
    <w:rsid w:val="6D48E396"/>
    <w:rsid w:val="6D4B456B"/>
    <w:rsid w:val="6D52B79D"/>
    <w:rsid w:val="6D544716"/>
    <w:rsid w:val="6D57B0EC"/>
    <w:rsid w:val="6D580AF4"/>
    <w:rsid w:val="6D590CE0"/>
    <w:rsid w:val="6D5B32C3"/>
    <w:rsid w:val="6D5EB8CC"/>
    <w:rsid w:val="6D64DFC4"/>
    <w:rsid w:val="6D65A2F6"/>
    <w:rsid w:val="6D66096C"/>
    <w:rsid w:val="6D6951A6"/>
    <w:rsid w:val="6D69EEFA"/>
    <w:rsid w:val="6D6B2FF5"/>
    <w:rsid w:val="6D6BDD23"/>
    <w:rsid w:val="6D6E5AF3"/>
    <w:rsid w:val="6D707F7B"/>
    <w:rsid w:val="6D719439"/>
    <w:rsid w:val="6D72092A"/>
    <w:rsid w:val="6D7558B5"/>
    <w:rsid w:val="6D7671F0"/>
    <w:rsid w:val="6D7A040A"/>
    <w:rsid w:val="6D7AA675"/>
    <w:rsid w:val="6D7AF72F"/>
    <w:rsid w:val="6D7AFC22"/>
    <w:rsid w:val="6D7CDE14"/>
    <w:rsid w:val="6D7FF197"/>
    <w:rsid w:val="6D80D3BF"/>
    <w:rsid w:val="6D81B1D5"/>
    <w:rsid w:val="6D831757"/>
    <w:rsid w:val="6D8345B5"/>
    <w:rsid w:val="6D83EA3D"/>
    <w:rsid w:val="6D8402D5"/>
    <w:rsid w:val="6D86156E"/>
    <w:rsid w:val="6D8AF645"/>
    <w:rsid w:val="6D8BC7F3"/>
    <w:rsid w:val="6D8F1237"/>
    <w:rsid w:val="6D90078A"/>
    <w:rsid w:val="6D929590"/>
    <w:rsid w:val="6D92EEF1"/>
    <w:rsid w:val="6D9392AC"/>
    <w:rsid w:val="6D94365D"/>
    <w:rsid w:val="6D98683C"/>
    <w:rsid w:val="6D987DCB"/>
    <w:rsid w:val="6D992FA1"/>
    <w:rsid w:val="6D9A9893"/>
    <w:rsid w:val="6D9FE35C"/>
    <w:rsid w:val="6DA0EA56"/>
    <w:rsid w:val="6DA1BD76"/>
    <w:rsid w:val="6DA4656D"/>
    <w:rsid w:val="6DA63B09"/>
    <w:rsid w:val="6DA73D13"/>
    <w:rsid w:val="6DAB7129"/>
    <w:rsid w:val="6DACCCB8"/>
    <w:rsid w:val="6DAD4E32"/>
    <w:rsid w:val="6DADD2AB"/>
    <w:rsid w:val="6DAF81F0"/>
    <w:rsid w:val="6DB2F017"/>
    <w:rsid w:val="6DB4101C"/>
    <w:rsid w:val="6DB44599"/>
    <w:rsid w:val="6DB51AD8"/>
    <w:rsid w:val="6DBB97E0"/>
    <w:rsid w:val="6DBB9903"/>
    <w:rsid w:val="6DBE96F0"/>
    <w:rsid w:val="6DBFB181"/>
    <w:rsid w:val="6DC2FD46"/>
    <w:rsid w:val="6DC6B83E"/>
    <w:rsid w:val="6DC7FAA1"/>
    <w:rsid w:val="6DCCF0F6"/>
    <w:rsid w:val="6DD30129"/>
    <w:rsid w:val="6DD3DFA6"/>
    <w:rsid w:val="6DD4362A"/>
    <w:rsid w:val="6DD462C6"/>
    <w:rsid w:val="6DD955DF"/>
    <w:rsid w:val="6DD99888"/>
    <w:rsid w:val="6DDB3C05"/>
    <w:rsid w:val="6DDB9F5A"/>
    <w:rsid w:val="6DE02786"/>
    <w:rsid w:val="6DE102DE"/>
    <w:rsid w:val="6DE7C55A"/>
    <w:rsid w:val="6DE8197E"/>
    <w:rsid w:val="6DEA0F01"/>
    <w:rsid w:val="6DED23CA"/>
    <w:rsid w:val="6DEDD90A"/>
    <w:rsid w:val="6DEF7144"/>
    <w:rsid w:val="6DF115A2"/>
    <w:rsid w:val="6DF1C99F"/>
    <w:rsid w:val="6DF4FC9F"/>
    <w:rsid w:val="6DF55FD7"/>
    <w:rsid w:val="6DF641C4"/>
    <w:rsid w:val="6DFA6807"/>
    <w:rsid w:val="6DFA72E7"/>
    <w:rsid w:val="6E07FF1C"/>
    <w:rsid w:val="6E0B3F6A"/>
    <w:rsid w:val="6E106045"/>
    <w:rsid w:val="6E1276E3"/>
    <w:rsid w:val="6E12EC5F"/>
    <w:rsid w:val="6E130D50"/>
    <w:rsid w:val="6E1452C3"/>
    <w:rsid w:val="6E152772"/>
    <w:rsid w:val="6E1B18CD"/>
    <w:rsid w:val="6E1F80C1"/>
    <w:rsid w:val="6E1FDA4C"/>
    <w:rsid w:val="6E1FF466"/>
    <w:rsid w:val="6E21BEE7"/>
    <w:rsid w:val="6E24C4EF"/>
    <w:rsid w:val="6E2BF805"/>
    <w:rsid w:val="6E2CA21D"/>
    <w:rsid w:val="6E2EF96C"/>
    <w:rsid w:val="6E2FB297"/>
    <w:rsid w:val="6E302700"/>
    <w:rsid w:val="6E33FAB5"/>
    <w:rsid w:val="6E347CF1"/>
    <w:rsid w:val="6E37A778"/>
    <w:rsid w:val="6E383A20"/>
    <w:rsid w:val="6E3AB47B"/>
    <w:rsid w:val="6E3BD840"/>
    <w:rsid w:val="6E3BFE65"/>
    <w:rsid w:val="6E3FFC48"/>
    <w:rsid w:val="6E42AFA2"/>
    <w:rsid w:val="6E432950"/>
    <w:rsid w:val="6E43B528"/>
    <w:rsid w:val="6E467C16"/>
    <w:rsid w:val="6E470915"/>
    <w:rsid w:val="6E47FEA0"/>
    <w:rsid w:val="6E4BE590"/>
    <w:rsid w:val="6E4E3056"/>
    <w:rsid w:val="6E4E8C9D"/>
    <w:rsid w:val="6E4EE46D"/>
    <w:rsid w:val="6E4FF5A2"/>
    <w:rsid w:val="6E526BE9"/>
    <w:rsid w:val="6E55A698"/>
    <w:rsid w:val="6E56609E"/>
    <w:rsid w:val="6E56AA75"/>
    <w:rsid w:val="6E579B39"/>
    <w:rsid w:val="6E59E5B5"/>
    <w:rsid w:val="6E5AB060"/>
    <w:rsid w:val="6E5E0D9A"/>
    <w:rsid w:val="6E5E1302"/>
    <w:rsid w:val="6E5F2B17"/>
    <w:rsid w:val="6E6096E2"/>
    <w:rsid w:val="6E624BB8"/>
    <w:rsid w:val="6E66EC49"/>
    <w:rsid w:val="6E671FA7"/>
    <w:rsid w:val="6E67D1ED"/>
    <w:rsid w:val="6E6F108E"/>
    <w:rsid w:val="6E7060F1"/>
    <w:rsid w:val="6E7161C3"/>
    <w:rsid w:val="6E7871F4"/>
    <w:rsid w:val="6E7A6A1F"/>
    <w:rsid w:val="6E7A8C2E"/>
    <w:rsid w:val="6E7AB1D0"/>
    <w:rsid w:val="6E7D7B35"/>
    <w:rsid w:val="6E7E9B62"/>
    <w:rsid w:val="6E852755"/>
    <w:rsid w:val="6E889511"/>
    <w:rsid w:val="6E8A3BF7"/>
    <w:rsid w:val="6E8AA424"/>
    <w:rsid w:val="6E8C89F8"/>
    <w:rsid w:val="6E8D5C51"/>
    <w:rsid w:val="6E92A462"/>
    <w:rsid w:val="6E9A6526"/>
    <w:rsid w:val="6E9C1D4B"/>
    <w:rsid w:val="6E9D2F1E"/>
    <w:rsid w:val="6E9D4CDE"/>
    <w:rsid w:val="6E9E75DC"/>
    <w:rsid w:val="6EA09E12"/>
    <w:rsid w:val="6EA0B907"/>
    <w:rsid w:val="6EA3AEAD"/>
    <w:rsid w:val="6EA45EE1"/>
    <w:rsid w:val="6EA7120E"/>
    <w:rsid w:val="6EA798B2"/>
    <w:rsid w:val="6EAD0F10"/>
    <w:rsid w:val="6EB08462"/>
    <w:rsid w:val="6EB23875"/>
    <w:rsid w:val="6EB332B5"/>
    <w:rsid w:val="6EB53758"/>
    <w:rsid w:val="6EBC86B8"/>
    <w:rsid w:val="6EC0C269"/>
    <w:rsid w:val="6EC0D061"/>
    <w:rsid w:val="6EC25FF7"/>
    <w:rsid w:val="6EC3041A"/>
    <w:rsid w:val="6EC3B7F9"/>
    <w:rsid w:val="6EC58F75"/>
    <w:rsid w:val="6EC6469F"/>
    <w:rsid w:val="6EC80576"/>
    <w:rsid w:val="6ECCB0D4"/>
    <w:rsid w:val="6ECD860E"/>
    <w:rsid w:val="6ED06089"/>
    <w:rsid w:val="6ED344C7"/>
    <w:rsid w:val="6ED4A3B6"/>
    <w:rsid w:val="6ED8D3E8"/>
    <w:rsid w:val="6EDB5DEC"/>
    <w:rsid w:val="6EDD3414"/>
    <w:rsid w:val="6EE0F99C"/>
    <w:rsid w:val="6EE25CBC"/>
    <w:rsid w:val="6EE42A2F"/>
    <w:rsid w:val="6EE633AE"/>
    <w:rsid w:val="6EE6405F"/>
    <w:rsid w:val="6EED3239"/>
    <w:rsid w:val="6EF3BB2E"/>
    <w:rsid w:val="6EFA9A06"/>
    <w:rsid w:val="6EFC4B7C"/>
    <w:rsid w:val="6EFE3DB4"/>
    <w:rsid w:val="6F01A79E"/>
    <w:rsid w:val="6F0257F3"/>
    <w:rsid w:val="6F0335E2"/>
    <w:rsid w:val="6F081C53"/>
    <w:rsid w:val="6F0BF39B"/>
    <w:rsid w:val="6F0EF0FE"/>
    <w:rsid w:val="6F1133BD"/>
    <w:rsid w:val="6F132ECD"/>
    <w:rsid w:val="6F15A56C"/>
    <w:rsid w:val="6F19ABFE"/>
    <w:rsid w:val="6F21E6DC"/>
    <w:rsid w:val="6F223EB7"/>
    <w:rsid w:val="6F23505E"/>
    <w:rsid w:val="6F2372F0"/>
    <w:rsid w:val="6F24157B"/>
    <w:rsid w:val="6F24577D"/>
    <w:rsid w:val="6F281E89"/>
    <w:rsid w:val="6F2CD40A"/>
    <w:rsid w:val="6F326BF6"/>
    <w:rsid w:val="6F3377A7"/>
    <w:rsid w:val="6F35BDAF"/>
    <w:rsid w:val="6F3984EE"/>
    <w:rsid w:val="6F3A8F92"/>
    <w:rsid w:val="6F3B1FE7"/>
    <w:rsid w:val="6F41C178"/>
    <w:rsid w:val="6F4642C0"/>
    <w:rsid w:val="6F47C050"/>
    <w:rsid w:val="6F480A01"/>
    <w:rsid w:val="6F4B157E"/>
    <w:rsid w:val="6F4CA797"/>
    <w:rsid w:val="6F52189B"/>
    <w:rsid w:val="6F54D1EA"/>
    <w:rsid w:val="6F553C26"/>
    <w:rsid w:val="6F5B23B3"/>
    <w:rsid w:val="6F5C3F03"/>
    <w:rsid w:val="6F5FA701"/>
    <w:rsid w:val="6F60B7E5"/>
    <w:rsid w:val="6F615EF5"/>
    <w:rsid w:val="6F619475"/>
    <w:rsid w:val="6F6415E7"/>
    <w:rsid w:val="6F66CC43"/>
    <w:rsid w:val="6F694D87"/>
    <w:rsid w:val="6F707B7D"/>
    <w:rsid w:val="6F78CAE8"/>
    <w:rsid w:val="6F78F223"/>
    <w:rsid w:val="6F7A30F3"/>
    <w:rsid w:val="6F7B8C8F"/>
    <w:rsid w:val="6F7CC724"/>
    <w:rsid w:val="6F7EA34F"/>
    <w:rsid w:val="6F817B98"/>
    <w:rsid w:val="6F81FC48"/>
    <w:rsid w:val="6F8336AD"/>
    <w:rsid w:val="6F878E1E"/>
    <w:rsid w:val="6F89F939"/>
    <w:rsid w:val="6F8DB76C"/>
    <w:rsid w:val="6F903249"/>
    <w:rsid w:val="6F90A5A4"/>
    <w:rsid w:val="6F911CD2"/>
    <w:rsid w:val="6F925D4D"/>
    <w:rsid w:val="6F94A944"/>
    <w:rsid w:val="6F96C79A"/>
    <w:rsid w:val="6F98C801"/>
    <w:rsid w:val="6F9FD4B9"/>
    <w:rsid w:val="6FA23EA3"/>
    <w:rsid w:val="6FA3F5F8"/>
    <w:rsid w:val="6FA5254E"/>
    <w:rsid w:val="6FA68498"/>
    <w:rsid w:val="6FA7F91C"/>
    <w:rsid w:val="6FA96CA4"/>
    <w:rsid w:val="6FABA8EC"/>
    <w:rsid w:val="6FACDB23"/>
    <w:rsid w:val="6FAE046C"/>
    <w:rsid w:val="6FB68243"/>
    <w:rsid w:val="6FBBA0EE"/>
    <w:rsid w:val="6FBC2FFD"/>
    <w:rsid w:val="6FBCDC8E"/>
    <w:rsid w:val="6FBE5B9B"/>
    <w:rsid w:val="6FBE9F7B"/>
    <w:rsid w:val="6FC42F03"/>
    <w:rsid w:val="6FC5B2B8"/>
    <w:rsid w:val="6FC6DFB2"/>
    <w:rsid w:val="6FC86CA3"/>
    <w:rsid w:val="6FCDA755"/>
    <w:rsid w:val="6FCDD2E0"/>
    <w:rsid w:val="6FCF2DD5"/>
    <w:rsid w:val="6FD04154"/>
    <w:rsid w:val="6FD183FB"/>
    <w:rsid w:val="6FD2A973"/>
    <w:rsid w:val="6FD5BDA9"/>
    <w:rsid w:val="6FE1B6C9"/>
    <w:rsid w:val="6FE3F85A"/>
    <w:rsid w:val="6FE45E8D"/>
    <w:rsid w:val="6FEB06AC"/>
    <w:rsid w:val="6FECD930"/>
    <w:rsid w:val="6FEE33DE"/>
    <w:rsid w:val="6FEE4FA4"/>
    <w:rsid w:val="6FEE8E02"/>
    <w:rsid w:val="6FF611CD"/>
    <w:rsid w:val="6FF69281"/>
    <w:rsid w:val="6FF7319E"/>
    <w:rsid w:val="6FF94E01"/>
    <w:rsid w:val="6FF9E07A"/>
    <w:rsid w:val="6FFC02D3"/>
    <w:rsid w:val="7004A2CA"/>
    <w:rsid w:val="70055D97"/>
    <w:rsid w:val="7009DB42"/>
    <w:rsid w:val="700A1497"/>
    <w:rsid w:val="700B2F82"/>
    <w:rsid w:val="700CC9B3"/>
    <w:rsid w:val="700D39CF"/>
    <w:rsid w:val="700F104B"/>
    <w:rsid w:val="700FD539"/>
    <w:rsid w:val="70155144"/>
    <w:rsid w:val="701D2BBE"/>
    <w:rsid w:val="701D7A07"/>
    <w:rsid w:val="7021A9AC"/>
    <w:rsid w:val="70253A87"/>
    <w:rsid w:val="702556DB"/>
    <w:rsid w:val="7026ABAF"/>
    <w:rsid w:val="702C4ED5"/>
    <w:rsid w:val="702CFF81"/>
    <w:rsid w:val="702D8585"/>
    <w:rsid w:val="702E845B"/>
    <w:rsid w:val="7031F3E1"/>
    <w:rsid w:val="7036A184"/>
    <w:rsid w:val="703A463D"/>
    <w:rsid w:val="703C7040"/>
    <w:rsid w:val="703E5FF2"/>
    <w:rsid w:val="703E6CB4"/>
    <w:rsid w:val="7044A531"/>
    <w:rsid w:val="7044B71C"/>
    <w:rsid w:val="7044C658"/>
    <w:rsid w:val="7046F113"/>
    <w:rsid w:val="704785EA"/>
    <w:rsid w:val="704E83A8"/>
    <w:rsid w:val="7050C2C7"/>
    <w:rsid w:val="7052F700"/>
    <w:rsid w:val="70539D38"/>
    <w:rsid w:val="7053E8E6"/>
    <w:rsid w:val="7054BFD7"/>
    <w:rsid w:val="7056B31E"/>
    <w:rsid w:val="70595058"/>
    <w:rsid w:val="705D13AD"/>
    <w:rsid w:val="7061F72F"/>
    <w:rsid w:val="7062F0A1"/>
    <w:rsid w:val="7062F5A0"/>
    <w:rsid w:val="706625A1"/>
    <w:rsid w:val="7067FE0F"/>
    <w:rsid w:val="706952CA"/>
    <w:rsid w:val="706B1B2D"/>
    <w:rsid w:val="706C02F6"/>
    <w:rsid w:val="706F4773"/>
    <w:rsid w:val="70719DFA"/>
    <w:rsid w:val="7071C53D"/>
    <w:rsid w:val="7079E8B0"/>
    <w:rsid w:val="707A88EA"/>
    <w:rsid w:val="707CEC47"/>
    <w:rsid w:val="707EF852"/>
    <w:rsid w:val="7081A2C0"/>
    <w:rsid w:val="70821884"/>
    <w:rsid w:val="7082EF69"/>
    <w:rsid w:val="7086F737"/>
    <w:rsid w:val="7087CA0B"/>
    <w:rsid w:val="708BCB87"/>
    <w:rsid w:val="7092054C"/>
    <w:rsid w:val="7092FDDF"/>
    <w:rsid w:val="7094D7B1"/>
    <w:rsid w:val="7095C9D0"/>
    <w:rsid w:val="70973021"/>
    <w:rsid w:val="70981BDD"/>
    <w:rsid w:val="70987FBB"/>
    <w:rsid w:val="7099C679"/>
    <w:rsid w:val="70A263ED"/>
    <w:rsid w:val="70A2B314"/>
    <w:rsid w:val="70A4C0FE"/>
    <w:rsid w:val="70A7DA86"/>
    <w:rsid w:val="70A81431"/>
    <w:rsid w:val="70A9C906"/>
    <w:rsid w:val="70AA27A2"/>
    <w:rsid w:val="70ACCABE"/>
    <w:rsid w:val="70AF941E"/>
    <w:rsid w:val="70AFADBF"/>
    <w:rsid w:val="70B1EAE4"/>
    <w:rsid w:val="70B704ED"/>
    <w:rsid w:val="70BDA2B9"/>
    <w:rsid w:val="70BE1890"/>
    <w:rsid w:val="70BEF191"/>
    <w:rsid w:val="70C3F3C9"/>
    <w:rsid w:val="70C41502"/>
    <w:rsid w:val="70CB76C2"/>
    <w:rsid w:val="70CC9AF7"/>
    <w:rsid w:val="70CEF42F"/>
    <w:rsid w:val="70CF4DFB"/>
    <w:rsid w:val="70D0FEF9"/>
    <w:rsid w:val="70D14E6A"/>
    <w:rsid w:val="70D18E10"/>
    <w:rsid w:val="70D37316"/>
    <w:rsid w:val="70D88FCA"/>
    <w:rsid w:val="70DC49C0"/>
    <w:rsid w:val="70DEFF46"/>
    <w:rsid w:val="70DF0396"/>
    <w:rsid w:val="70E3A0A9"/>
    <w:rsid w:val="70EECBAC"/>
    <w:rsid w:val="70EF64BD"/>
    <w:rsid w:val="70F05A5F"/>
    <w:rsid w:val="70F36022"/>
    <w:rsid w:val="70F6A398"/>
    <w:rsid w:val="70F7628A"/>
    <w:rsid w:val="70F8C871"/>
    <w:rsid w:val="70FB9D54"/>
    <w:rsid w:val="70FBF3CF"/>
    <w:rsid w:val="70FC4CBB"/>
    <w:rsid w:val="70FCEB4E"/>
    <w:rsid w:val="70FE6DB3"/>
    <w:rsid w:val="710200BE"/>
    <w:rsid w:val="7107A3B4"/>
    <w:rsid w:val="7109E066"/>
    <w:rsid w:val="710AE438"/>
    <w:rsid w:val="710BA39F"/>
    <w:rsid w:val="710C329D"/>
    <w:rsid w:val="710C9DA6"/>
    <w:rsid w:val="7110E70E"/>
    <w:rsid w:val="71111C34"/>
    <w:rsid w:val="711A828A"/>
    <w:rsid w:val="712351F7"/>
    <w:rsid w:val="712476C0"/>
    <w:rsid w:val="7124BCBC"/>
    <w:rsid w:val="71290D87"/>
    <w:rsid w:val="712A8D71"/>
    <w:rsid w:val="7136288C"/>
    <w:rsid w:val="7138EB80"/>
    <w:rsid w:val="713B1827"/>
    <w:rsid w:val="713B2FA1"/>
    <w:rsid w:val="713CDBCA"/>
    <w:rsid w:val="713E3246"/>
    <w:rsid w:val="7142B270"/>
    <w:rsid w:val="7142EA29"/>
    <w:rsid w:val="7143A419"/>
    <w:rsid w:val="71466510"/>
    <w:rsid w:val="714722D3"/>
    <w:rsid w:val="7147A5F8"/>
    <w:rsid w:val="7147E826"/>
    <w:rsid w:val="71484749"/>
    <w:rsid w:val="714950F0"/>
    <w:rsid w:val="714B9554"/>
    <w:rsid w:val="715048C0"/>
    <w:rsid w:val="715381F8"/>
    <w:rsid w:val="7153BB25"/>
    <w:rsid w:val="7156AF21"/>
    <w:rsid w:val="715925FA"/>
    <w:rsid w:val="715E6F35"/>
    <w:rsid w:val="71601BE5"/>
    <w:rsid w:val="7162A057"/>
    <w:rsid w:val="7166A31B"/>
    <w:rsid w:val="71683F65"/>
    <w:rsid w:val="716AADE7"/>
    <w:rsid w:val="716C09F6"/>
    <w:rsid w:val="7175761A"/>
    <w:rsid w:val="717587E1"/>
    <w:rsid w:val="7177998F"/>
    <w:rsid w:val="7179850C"/>
    <w:rsid w:val="717D7EDC"/>
    <w:rsid w:val="717F2018"/>
    <w:rsid w:val="717F807B"/>
    <w:rsid w:val="7180C5BC"/>
    <w:rsid w:val="71812DA9"/>
    <w:rsid w:val="718147A6"/>
    <w:rsid w:val="718360AE"/>
    <w:rsid w:val="7183846E"/>
    <w:rsid w:val="718460A2"/>
    <w:rsid w:val="7184D922"/>
    <w:rsid w:val="7185A0D7"/>
    <w:rsid w:val="71878D1D"/>
    <w:rsid w:val="718A3F0B"/>
    <w:rsid w:val="718B3468"/>
    <w:rsid w:val="718BB4F3"/>
    <w:rsid w:val="718D0691"/>
    <w:rsid w:val="718F297C"/>
    <w:rsid w:val="7197F2C1"/>
    <w:rsid w:val="719FCB59"/>
    <w:rsid w:val="71A0B48F"/>
    <w:rsid w:val="71A0E8B0"/>
    <w:rsid w:val="71A10866"/>
    <w:rsid w:val="71A66FC8"/>
    <w:rsid w:val="71ABD5CF"/>
    <w:rsid w:val="71AC3A1E"/>
    <w:rsid w:val="71B40267"/>
    <w:rsid w:val="71B41E90"/>
    <w:rsid w:val="71B50618"/>
    <w:rsid w:val="71B8C6DA"/>
    <w:rsid w:val="71BC5285"/>
    <w:rsid w:val="71C192A0"/>
    <w:rsid w:val="71C24EB5"/>
    <w:rsid w:val="71C704CD"/>
    <w:rsid w:val="71C72A79"/>
    <w:rsid w:val="71CF032A"/>
    <w:rsid w:val="71CF193F"/>
    <w:rsid w:val="71D390D2"/>
    <w:rsid w:val="71D527BB"/>
    <w:rsid w:val="71D585FD"/>
    <w:rsid w:val="71DB945D"/>
    <w:rsid w:val="71DD2BDA"/>
    <w:rsid w:val="71E1605A"/>
    <w:rsid w:val="71E33049"/>
    <w:rsid w:val="71E40C0B"/>
    <w:rsid w:val="71E51526"/>
    <w:rsid w:val="71E52761"/>
    <w:rsid w:val="71E5D111"/>
    <w:rsid w:val="71EAC8C5"/>
    <w:rsid w:val="71ED090E"/>
    <w:rsid w:val="71F1758A"/>
    <w:rsid w:val="71F19009"/>
    <w:rsid w:val="71F21D1C"/>
    <w:rsid w:val="71F3B3AB"/>
    <w:rsid w:val="71FBB4E2"/>
    <w:rsid w:val="720049A5"/>
    <w:rsid w:val="720296F4"/>
    <w:rsid w:val="7205D139"/>
    <w:rsid w:val="720BB77C"/>
    <w:rsid w:val="720DCD1F"/>
    <w:rsid w:val="7210D2F4"/>
    <w:rsid w:val="721120EC"/>
    <w:rsid w:val="721171D6"/>
    <w:rsid w:val="7211F58D"/>
    <w:rsid w:val="7215B5CC"/>
    <w:rsid w:val="72174D97"/>
    <w:rsid w:val="72180E58"/>
    <w:rsid w:val="721AFEB7"/>
    <w:rsid w:val="721B648E"/>
    <w:rsid w:val="721BD865"/>
    <w:rsid w:val="72209D68"/>
    <w:rsid w:val="7220B8FF"/>
    <w:rsid w:val="7221A384"/>
    <w:rsid w:val="72223D3A"/>
    <w:rsid w:val="72237DD9"/>
    <w:rsid w:val="7226FCAC"/>
    <w:rsid w:val="722768C4"/>
    <w:rsid w:val="722A0A1D"/>
    <w:rsid w:val="722AB4D6"/>
    <w:rsid w:val="72351504"/>
    <w:rsid w:val="723CEF09"/>
    <w:rsid w:val="7241ED29"/>
    <w:rsid w:val="72468E83"/>
    <w:rsid w:val="724A7794"/>
    <w:rsid w:val="72523D23"/>
    <w:rsid w:val="7253E2F7"/>
    <w:rsid w:val="72558EFC"/>
    <w:rsid w:val="72560DBE"/>
    <w:rsid w:val="7258798C"/>
    <w:rsid w:val="725B414A"/>
    <w:rsid w:val="725C563C"/>
    <w:rsid w:val="725F7500"/>
    <w:rsid w:val="7260E8A4"/>
    <w:rsid w:val="726635CF"/>
    <w:rsid w:val="726855BB"/>
    <w:rsid w:val="726AC4B8"/>
    <w:rsid w:val="726B02AD"/>
    <w:rsid w:val="72715160"/>
    <w:rsid w:val="72716A17"/>
    <w:rsid w:val="72725827"/>
    <w:rsid w:val="727287F6"/>
    <w:rsid w:val="72751BAA"/>
    <w:rsid w:val="727F8F1B"/>
    <w:rsid w:val="728600FE"/>
    <w:rsid w:val="7286D980"/>
    <w:rsid w:val="7288F148"/>
    <w:rsid w:val="728C736A"/>
    <w:rsid w:val="728E9C94"/>
    <w:rsid w:val="7290196B"/>
    <w:rsid w:val="72915F5F"/>
    <w:rsid w:val="729169D4"/>
    <w:rsid w:val="7291C856"/>
    <w:rsid w:val="7294C62B"/>
    <w:rsid w:val="729891F1"/>
    <w:rsid w:val="7298AAAF"/>
    <w:rsid w:val="729B6035"/>
    <w:rsid w:val="729B91D1"/>
    <w:rsid w:val="729C802B"/>
    <w:rsid w:val="729E329B"/>
    <w:rsid w:val="729E896D"/>
    <w:rsid w:val="729FB43B"/>
    <w:rsid w:val="729FE333"/>
    <w:rsid w:val="72A02191"/>
    <w:rsid w:val="72A16D7C"/>
    <w:rsid w:val="72A22342"/>
    <w:rsid w:val="72A35896"/>
    <w:rsid w:val="72A386E3"/>
    <w:rsid w:val="72A56553"/>
    <w:rsid w:val="72A5FB1C"/>
    <w:rsid w:val="72A7D24A"/>
    <w:rsid w:val="72A7E013"/>
    <w:rsid w:val="72A8E3C3"/>
    <w:rsid w:val="72AE10E0"/>
    <w:rsid w:val="72AF0144"/>
    <w:rsid w:val="72AF16C4"/>
    <w:rsid w:val="72AF82A3"/>
    <w:rsid w:val="72B01922"/>
    <w:rsid w:val="72B499A8"/>
    <w:rsid w:val="72B7D65B"/>
    <w:rsid w:val="72B7D9D3"/>
    <w:rsid w:val="72BAA5AD"/>
    <w:rsid w:val="72BFA8E6"/>
    <w:rsid w:val="72C1A98F"/>
    <w:rsid w:val="72C30EA9"/>
    <w:rsid w:val="72CFE500"/>
    <w:rsid w:val="72D0FCCE"/>
    <w:rsid w:val="72D18CBC"/>
    <w:rsid w:val="72D3D2C9"/>
    <w:rsid w:val="72D6B2CB"/>
    <w:rsid w:val="72D7EEAC"/>
    <w:rsid w:val="72D9DEE6"/>
    <w:rsid w:val="72DCB314"/>
    <w:rsid w:val="72DDCA6A"/>
    <w:rsid w:val="72DFC8B5"/>
    <w:rsid w:val="72E2EA61"/>
    <w:rsid w:val="72E333BD"/>
    <w:rsid w:val="72E434E9"/>
    <w:rsid w:val="72E5B106"/>
    <w:rsid w:val="72E75B03"/>
    <w:rsid w:val="72E7C5C5"/>
    <w:rsid w:val="72EA8B62"/>
    <w:rsid w:val="72EADDD6"/>
    <w:rsid w:val="72EC5D33"/>
    <w:rsid w:val="72ECA35C"/>
    <w:rsid w:val="72ECEAD6"/>
    <w:rsid w:val="72EDAB58"/>
    <w:rsid w:val="72EDB6CA"/>
    <w:rsid w:val="72EE9B2F"/>
    <w:rsid w:val="72EFF4AC"/>
    <w:rsid w:val="72F114A9"/>
    <w:rsid w:val="72F15065"/>
    <w:rsid w:val="72F17563"/>
    <w:rsid w:val="72F1B7A7"/>
    <w:rsid w:val="72F37C12"/>
    <w:rsid w:val="72F3DFDD"/>
    <w:rsid w:val="72F56692"/>
    <w:rsid w:val="72F68535"/>
    <w:rsid w:val="72F6A29E"/>
    <w:rsid w:val="72F843C5"/>
    <w:rsid w:val="72F97B5F"/>
    <w:rsid w:val="72F982EE"/>
    <w:rsid w:val="72FC94D1"/>
    <w:rsid w:val="72FF86D9"/>
    <w:rsid w:val="72FFFA92"/>
    <w:rsid w:val="7301E560"/>
    <w:rsid w:val="7302679D"/>
    <w:rsid w:val="730417FF"/>
    <w:rsid w:val="7304A99E"/>
    <w:rsid w:val="73062B76"/>
    <w:rsid w:val="73066B2A"/>
    <w:rsid w:val="730902C1"/>
    <w:rsid w:val="730A8F60"/>
    <w:rsid w:val="730B672E"/>
    <w:rsid w:val="730BAB43"/>
    <w:rsid w:val="7312D2E1"/>
    <w:rsid w:val="73150699"/>
    <w:rsid w:val="731A480E"/>
    <w:rsid w:val="731B9C40"/>
    <w:rsid w:val="73252342"/>
    <w:rsid w:val="7325D64E"/>
    <w:rsid w:val="7329D770"/>
    <w:rsid w:val="732F1F98"/>
    <w:rsid w:val="73318AE2"/>
    <w:rsid w:val="7332F8B3"/>
    <w:rsid w:val="73376499"/>
    <w:rsid w:val="7337A20B"/>
    <w:rsid w:val="7346A81B"/>
    <w:rsid w:val="734B7826"/>
    <w:rsid w:val="734F64A5"/>
    <w:rsid w:val="734FEEF1"/>
    <w:rsid w:val="7350B0CC"/>
    <w:rsid w:val="7352E12C"/>
    <w:rsid w:val="735690F3"/>
    <w:rsid w:val="73595F3C"/>
    <w:rsid w:val="735AD8A1"/>
    <w:rsid w:val="735B2249"/>
    <w:rsid w:val="735E1F16"/>
    <w:rsid w:val="7360D770"/>
    <w:rsid w:val="73615FED"/>
    <w:rsid w:val="736161F1"/>
    <w:rsid w:val="73620E69"/>
    <w:rsid w:val="7363AB98"/>
    <w:rsid w:val="7363B3A5"/>
    <w:rsid w:val="736AD890"/>
    <w:rsid w:val="736E68EE"/>
    <w:rsid w:val="73726B55"/>
    <w:rsid w:val="73727FA5"/>
    <w:rsid w:val="7373326D"/>
    <w:rsid w:val="7373FE13"/>
    <w:rsid w:val="7376BB42"/>
    <w:rsid w:val="7379AC13"/>
    <w:rsid w:val="737B5627"/>
    <w:rsid w:val="737C7699"/>
    <w:rsid w:val="737C83C8"/>
    <w:rsid w:val="737CCFD9"/>
    <w:rsid w:val="737D43DD"/>
    <w:rsid w:val="7384A7A5"/>
    <w:rsid w:val="7385CEA7"/>
    <w:rsid w:val="738897BF"/>
    <w:rsid w:val="738D30B2"/>
    <w:rsid w:val="738DB2D4"/>
    <w:rsid w:val="738EA6C4"/>
    <w:rsid w:val="7395FAA1"/>
    <w:rsid w:val="73973BA2"/>
    <w:rsid w:val="73977F1A"/>
    <w:rsid w:val="7398E3BD"/>
    <w:rsid w:val="739AF4DD"/>
    <w:rsid w:val="739ED1F5"/>
    <w:rsid w:val="73A6D0EF"/>
    <w:rsid w:val="73A7C1E3"/>
    <w:rsid w:val="73A9955A"/>
    <w:rsid w:val="73ABBF14"/>
    <w:rsid w:val="73AED727"/>
    <w:rsid w:val="73AF620A"/>
    <w:rsid w:val="73AFDB77"/>
    <w:rsid w:val="73B0BFAC"/>
    <w:rsid w:val="73B2996A"/>
    <w:rsid w:val="73B46466"/>
    <w:rsid w:val="73B676EE"/>
    <w:rsid w:val="73BA8DD2"/>
    <w:rsid w:val="73BB3B89"/>
    <w:rsid w:val="73BF6C34"/>
    <w:rsid w:val="73BF7826"/>
    <w:rsid w:val="73C63DF5"/>
    <w:rsid w:val="73C89CD4"/>
    <w:rsid w:val="73CCFE93"/>
    <w:rsid w:val="73D207DF"/>
    <w:rsid w:val="73D24F79"/>
    <w:rsid w:val="73D29BC9"/>
    <w:rsid w:val="73D40AC2"/>
    <w:rsid w:val="73D4B5D0"/>
    <w:rsid w:val="73D5419C"/>
    <w:rsid w:val="73D9B9A7"/>
    <w:rsid w:val="73D9F1AE"/>
    <w:rsid w:val="73DD0086"/>
    <w:rsid w:val="73DD6EB3"/>
    <w:rsid w:val="73DE8BD7"/>
    <w:rsid w:val="73DEF1FE"/>
    <w:rsid w:val="73DFF445"/>
    <w:rsid w:val="73E1E5F1"/>
    <w:rsid w:val="73E6D155"/>
    <w:rsid w:val="73EA263C"/>
    <w:rsid w:val="73EB04C4"/>
    <w:rsid w:val="73ED3F5A"/>
    <w:rsid w:val="73F65192"/>
    <w:rsid w:val="73F8A321"/>
    <w:rsid w:val="73F8D9C2"/>
    <w:rsid w:val="73FEDB8E"/>
    <w:rsid w:val="74007468"/>
    <w:rsid w:val="7400BFA7"/>
    <w:rsid w:val="7403022A"/>
    <w:rsid w:val="7403D729"/>
    <w:rsid w:val="74068703"/>
    <w:rsid w:val="740708FC"/>
    <w:rsid w:val="740780A0"/>
    <w:rsid w:val="74087A2C"/>
    <w:rsid w:val="740DB265"/>
    <w:rsid w:val="741550A9"/>
    <w:rsid w:val="7415F9E3"/>
    <w:rsid w:val="7418FBB4"/>
    <w:rsid w:val="741B0511"/>
    <w:rsid w:val="741C9A2F"/>
    <w:rsid w:val="741F7F2D"/>
    <w:rsid w:val="74206D0B"/>
    <w:rsid w:val="7422C395"/>
    <w:rsid w:val="7422EBAA"/>
    <w:rsid w:val="742DF827"/>
    <w:rsid w:val="742E2A4E"/>
    <w:rsid w:val="742FB3B5"/>
    <w:rsid w:val="7434DB16"/>
    <w:rsid w:val="7436C8CB"/>
    <w:rsid w:val="7436E056"/>
    <w:rsid w:val="743B7A4E"/>
    <w:rsid w:val="743F471B"/>
    <w:rsid w:val="744203DB"/>
    <w:rsid w:val="7444AFFA"/>
    <w:rsid w:val="744541B7"/>
    <w:rsid w:val="74459862"/>
    <w:rsid w:val="744A1907"/>
    <w:rsid w:val="744A2F37"/>
    <w:rsid w:val="744AA34E"/>
    <w:rsid w:val="744BE983"/>
    <w:rsid w:val="745375E3"/>
    <w:rsid w:val="7456DBEF"/>
    <w:rsid w:val="74570BC3"/>
    <w:rsid w:val="74585EE7"/>
    <w:rsid w:val="7466076E"/>
    <w:rsid w:val="7467AFFB"/>
    <w:rsid w:val="74685C33"/>
    <w:rsid w:val="7468B62A"/>
    <w:rsid w:val="7469E6B3"/>
    <w:rsid w:val="74717F12"/>
    <w:rsid w:val="74726538"/>
    <w:rsid w:val="74730239"/>
    <w:rsid w:val="74755084"/>
    <w:rsid w:val="7476F489"/>
    <w:rsid w:val="74785975"/>
    <w:rsid w:val="747B1475"/>
    <w:rsid w:val="747CE450"/>
    <w:rsid w:val="747D409E"/>
    <w:rsid w:val="747D6DD9"/>
    <w:rsid w:val="747FE1D7"/>
    <w:rsid w:val="74810D6A"/>
    <w:rsid w:val="7482D1BF"/>
    <w:rsid w:val="748307F1"/>
    <w:rsid w:val="7483AC02"/>
    <w:rsid w:val="7484C859"/>
    <w:rsid w:val="748656F3"/>
    <w:rsid w:val="74872EA3"/>
    <w:rsid w:val="748B37C0"/>
    <w:rsid w:val="748D8808"/>
    <w:rsid w:val="748E88B7"/>
    <w:rsid w:val="748EC275"/>
    <w:rsid w:val="7494249D"/>
    <w:rsid w:val="74970A0C"/>
    <w:rsid w:val="7498175E"/>
    <w:rsid w:val="749882E7"/>
    <w:rsid w:val="749933BD"/>
    <w:rsid w:val="74995350"/>
    <w:rsid w:val="74997BBE"/>
    <w:rsid w:val="749A465E"/>
    <w:rsid w:val="749E72CA"/>
    <w:rsid w:val="749EBFCF"/>
    <w:rsid w:val="74A82D38"/>
    <w:rsid w:val="74ABA2BA"/>
    <w:rsid w:val="74B3E74B"/>
    <w:rsid w:val="74B9D7A2"/>
    <w:rsid w:val="74B9D969"/>
    <w:rsid w:val="74BC16CE"/>
    <w:rsid w:val="74BE6DC0"/>
    <w:rsid w:val="74C3945E"/>
    <w:rsid w:val="74C3ABC1"/>
    <w:rsid w:val="74C3D5AE"/>
    <w:rsid w:val="74C41493"/>
    <w:rsid w:val="74C5676D"/>
    <w:rsid w:val="74C6163C"/>
    <w:rsid w:val="74C6E736"/>
    <w:rsid w:val="74CBCA34"/>
    <w:rsid w:val="74CF0156"/>
    <w:rsid w:val="74CF0720"/>
    <w:rsid w:val="74D14154"/>
    <w:rsid w:val="74D23B80"/>
    <w:rsid w:val="74D4F988"/>
    <w:rsid w:val="74D55977"/>
    <w:rsid w:val="74D592CA"/>
    <w:rsid w:val="74D7C3B8"/>
    <w:rsid w:val="74D95187"/>
    <w:rsid w:val="74DA21C5"/>
    <w:rsid w:val="74DE8EF5"/>
    <w:rsid w:val="74DF06B9"/>
    <w:rsid w:val="74E292EE"/>
    <w:rsid w:val="74E47F15"/>
    <w:rsid w:val="74E9B0AC"/>
    <w:rsid w:val="74EA880D"/>
    <w:rsid w:val="74EBD5B7"/>
    <w:rsid w:val="74EE8328"/>
    <w:rsid w:val="74EF0CDB"/>
    <w:rsid w:val="74F22305"/>
    <w:rsid w:val="74F289CF"/>
    <w:rsid w:val="74F3E0E2"/>
    <w:rsid w:val="74F4FE36"/>
    <w:rsid w:val="74F703CB"/>
    <w:rsid w:val="74F95359"/>
    <w:rsid w:val="74FBFED3"/>
    <w:rsid w:val="74FDF2F9"/>
    <w:rsid w:val="74FEACD0"/>
    <w:rsid w:val="74FF0934"/>
    <w:rsid w:val="74FFE36A"/>
    <w:rsid w:val="7504B644"/>
    <w:rsid w:val="75054222"/>
    <w:rsid w:val="7506EF17"/>
    <w:rsid w:val="75088BCA"/>
    <w:rsid w:val="7508F3AC"/>
    <w:rsid w:val="75095395"/>
    <w:rsid w:val="750C508F"/>
    <w:rsid w:val="75116B5E"/>
    <w:rsid w:val="751849DB"/>
    <w:rsid w:val="751C5BC3"/>
    <w:rsid w:val="751EEC0E"/>
    <w:rsid w:val="752040DE"/>
    <w:rsid w:val="75218D80"/>
    <w:rsid w:val="75229886"/>
    <w:rsid w:val="7527EEFD"/>
    <w:rsid w:val="752807EF"/>
    <w:rsid w:val="75290ED1"/>
    <w:rsid w:val="75291690"/>
    <w:rsid w:val="75297DB0"/>
    <w:rsid w:val="752A8B49"/>
    <w:rsid w:val="752E9B11"/>
    <w:rsid w:val="753052E9"/>
    <w:rsid w:val="7532FB67"/>
    <w:rsid w:val="75358314"/>
    <w:rsid w:val="753621E0"/>
    <w:rsid w:val="7537AAC6"/>
    <w:rsid w:val="7537F12E"/>
    <w:rsid w:val="75385C05"/>
    <w:rsid w:val="7539AA97"/>
    <w:rsid w:val="753A5F22"/>
    <w:rsid w:val="753C43D3"/>
    <w:rsid w:val="753D0199"/>
    <w:rsid w:val="753E302D"/>
    <w:rsid w:val="753F3FCD"/>
    <w:rsid w:val="7544AA48"/>
    <w:rsid w:val="75478AEF"/>
    <w:rsid w:val="7548837A"/>
    <w:rsid w:val="7548D2AC"/>
    <w:rsid w:val="7549FECE"/>
    <w:rsid w:val="754EBED3"/>
    <w:rsid w:val="754F135A"/>
    <w:rsid w:val="754F41ED"/>
    <w:rsid w:val="7552C897"/>
    <w:rsid w:val="75533107"/>
    <w:rsid w:val="7553995E"/>
    <w:rsid w:val="75548919"/>
    <w:rsid w:val="75549C51"/>
    <w:rsid w:val="755944E5"/>
    <w:rsid w:val="7559BEE4"/>
    <w:rsid w:val="755CDCD4"/>
    <w:rsid w:val="755DE6ED"/>
    <w:rsid w:val="755EBC25"/>
    <w:rsid w:val="7564036E"/>
    <w:rsid w:val="7567CD48"/>
    <w:rsid w:val="75682F2E"/>
    <w:rsid w:val="75691F8C"/>
    <w:rsid w:val="756BC72C"/>
    <w:rsid w:val="756BE349"/>
    <w:rsid w:val="7570B08F"/>
    <w:rsid w:val="7571B8BE"/>
    <w:rsid w:val="757477DE"/>
    <w:rsid w:val="7576F1CE"/>
    <w:rsid w:val="757D0FEE"/>
    <w:rsid w:val="757EDDA0"/>
    <w:rsid w:val="7583795E"/>
    <w:rsid w:val="7585DFE8"/>
    <w:rsid w:val="758777B7"/>
    <w:rsid w:val="75896A57"/>
    <w:rsid w:val="758B6999"/>
    <w:rsid w:val="758D1749"/>
    <w:rsid w:val="758D5486"/>
    <w:rsid w:val="758FFC8B"/>
    <w:rsid w:val="75915FE8"/>
    <w:rsid w:val="75948DF8"/>
    <w:rsid w:val="7594C70C"/>
    <w:rsid w:val="7594E7B1"/>
    <w:rsid w:val="75994A1A"/>
    <w:rsid w:val="75995431"/>
    <w:rsid w:val="7599BD76"/>
    <w:rsid w:val="759C045F"/>
    <w:rsid w:val="759FFD65"/>
    <w:rsid w:val="75A8EDAD"/>
    <w:rsid w:val="75AA31E8"/>
    <w:rsid w:val="75AB1929"/>
    <w:rsid w:val="75ADF9B1"/>
    <w:rsid w:val="75AE8FBB"/>
    <w:rsid w:val="75B32862"/>
    <w:rsid w:val="75B3E8B5"/>
    <w:rsid w:val="75BE3EFE"/>
    <w:rsid w:val="75BF4DCE"/>
    <w:rsid w:val="75BFF38C"/>
    <w:rsid w:val="75C09050"/>
    <w:rsid w:val="75C22AFA"/>
    <w:rsid w:val="75C484E4"/>
    <w:rsid w:val="75C56763"/>
    <w:rsid w:val="75CC2872"/>
    <w:rsid w:val="75CCAB41"/>
    <w:rsid w:val="75CD8B83"/>
    <w:rsid w:val="75CFF2C1"/>
    <w:rsid w:val="75D0C59A"/>
    <w:rsid w:val="75D28617"/>
    <w:rsid w:val="75D7EA02"/>
    <w:rsid w:val="75D995C5"/>
    <w:rsid w:val="75DB5522"/>
    <w:rsid w:val="75DCD73B"/>
    <w:rsid w:val="75DED53D"/>
    <w:rsid w:val="75DFD40B"/>
    <w:rsid w:val="75E23BC5"/>
    <w:rsid w:val="75E37FFF"/>
    <w:rsid w:val="75E584F7"/>
    <w:rsid w:val="75E8C25F"/>
    <w:rsid w:val="75EBA36B"/>
    <w:rsid w:val="75EBB3D8"/>
    <w:rsid w:val="75EC85D8"/>
    <w:rsid w:val="75F31008"/>
    <w:rsid w:val="75F36EE7"/>
    <w:rsid w:val="75F47722"/>
    <w:rsid w:val="75F6B936"/>
    <w:rsid w:val="75F9748F"/>
    <w:rsid w:val="75F9FE36"/>
    <w:rsid w:val="75FA8DF1"/>
    <w:rsid w:val="75FB37BC"/>
    <w:rsid w:val="75FB6B60"/>
    <w:rsid w:val="75FBA6CC"/>
    <w:rsid w:val="75FCDB84"/>
    <w:rsid w:val="75FD32F2"/>
    <w:rsid w:val="75FED2FC"/>
    <w:rsid w:val="76010DE2"/>
    <w:rsid w:val="76025E54"/>
    <w:rsid w:val="7602CC84"/>
    <w:rsid w:val="76066322"/>
    <w:rsid w:val="76073970"/>
    <w:rsid w:val="7608E1B9"/>
    <w:rsid w:val="760B198F"/>
    <w:rsid w:val="760D1FE3"/>
    <w:rsid w:val="760E666F"/>
    <w:rsid w:val="760F7981"/>
    <w:rsid w:val="76122D4C"/>
    <w:rsid w:val="76127745"/>
    <w:rsid w:val="76155B05"/>
    <w:rsid w:val="76158318"/>
    <w:rsid w:val="7615A200"/>
    <w:rsid w:val="7615DEA2"/>
    <w:rsid w:val="76166444"/>
    <w:rsid w:val="76170DDE"/>
    <w:rsid w:val="7617881F"/>
    <w:rsid w:val="7618B441"/>
    <w:rsid w:val="7618BC0E"/>
    <w:rsid w:val="761A24EF"/>
    <w:rsid w:val="761C7D7E"/>
    <w:rsid w:val="76235379"/>
    <w:rsid w:val="7623B7B3"/>
    <w:rsid w:val="762546B8"/>
    <w:rsid w:val="7627740E"/>
    <w:rsid w:val="762A0B6D"/>
    <w:rsid w:val="762A89A3"/>
    <w:rsid w:val="762D9065"/>
    <w:rsid w:val="7630B002"/>
    <w:rsid w:val="7630C1F4"/>
    <w:rsid w:val="763199CB"/>
    <w:rsid w:val="7631A323"/>
    <w:rsid w:val="76325703"/>
    <w:rsid w:val="7633D088"/>
    <w:rsid w:val="7634456D"/>
    <w:rsid w:val="7638A61B"/>
    <w:rsid w:val="7638C5AD"/>
    <w:rsid w:val="763D2E89"/>
    <w:rsid w:val="76458044"/>
    <w:rsid w:val="764712B6"/>
    <w:rsid w:val="764A3D63"/>
    <w:rsid w:val="76577E79"/>
    <w:rsid w:val="765798F6"/>
    <w:rsid w:val="765E63AD"/>
    <w:rsid w:val="765E7B8E"/>
    <w:rsid w:val="7660C675"/>
    <w:rsid w:val="766366B7"/>
    <w:rsid w:val="76643157"/>
    <w:rsid w:val="7666CE34"/>
    <w:rsid w:val="766A1EDB"/>
    <w:rsid w:val="766CF92A"/>
    <w:rsid w:val="766D1E29"/>
    <w:rsid w:val="766EF8D4"/>
    <w:rsid w:val="766F5771"/>
    <w:rsid w:val="7672E9E9"/>
    <w:rsid w:val="76735E1E"/>
    <w:rsid w:val="7676C4FA"/>
    <w:rsid w:val="767C694D"/>
    <w:rsid w:val="767E379D"/>
    <w:rsid w:val="7680091F"/>
    <w:rsid w:val="76801ABC"/>
    <w:rsid w:val="7680ED41"/>
    <w:rsid w:val="76811918"/>
    <w:rsid w:val="7681FDF5"/>
    <w:rsid w:val="7689F334"/>
    <w:rsid w:val="768C1350"/>
    <w:rsid w:val="768C93ED"/>
    <w:rsid w:val="768E0709"/>
    <w:rsid w:val="768EA2F3"/>
    <w:rsid w:val="768FB685"/>
    <w:rsid w:val="76960557"/>
    <w:rsid w:val="76967EA8"/>
    <w:rsid w:val="76973FCD"/>
    <w:rsid w:val="769985D8"/>
    <w:rsid w:val="769ECAAD"/>
    <w:rsid w:val="769FA9FC"/>
    <w:rsid w:val="76A33295"/>
    <w:rsid w:val="76AB1298"/>
    <w:rsid w:val="76B02DC9"/>
    <w:rsid w:val="76B13AEF"/>
    <w:rsid w:val="76B39A48"/>
    <w:rsid w:val="76B4A45C"/>
    <w:rsid w:val="76B4BF9B"/>
    <w:rsid w:val="76B8EC36"/>
    <w:rsid w:val="76BBB4CF"/>
    <w:rsid w:val="76BD72D6"/>
    <w:rsid w:val="76C5318C"/>
    <w:rsid w:val="76C5672F"/>
    <w:rsid w:val="76C8A7B1"/>
    <w:rsid w:val="76C99D34"/>
    <w:rsid w:val="76CD7D94"/>
    <w:rsid w:val="76CE49FD"/>
    <w:rsid w:val="76D1F691"/>
    <w:rsid w:val="76D29B33"/>
    <w:rsid w:val="76D3BF4F"/>
    <w:rsid w:val="76D485D5"/>
    <w:rsid w:val="76D6A483"/>
    <w:rsid w:val="76D6B3E0"/>
    <w:rsid w:val="76D96AE0"/>
    <w:rsid w:val="76D98C37"/>
    <w:rsid w:val="76E13157"/>
    <w:rsid w:val="76E18683"/>
    <w:rsid w:val="76E441ED"/>
    <w:rsid w:val="76E58803"/>
    <w:rsid w:val="76E647A0"/>
    <w:rsid w:val="76E915E2"/>
    <w:rsid w:val="76E94738"/>
    <w:rsid w:val="76EAA620"/>
    <w:rsid w:val="76EAD451"/>
    <w:rsid w:val="76EB51AE"/>
    <w:rsid w:val="76EC1D12"/>
    <w:rsid w:val="76EC2CEC"/>
    <w:rsid w:val="76F0B5E8"/>
    <w:rsid w:val="76FA0A1C"/>
    <w:rsid w:val="76FB9D34"/>
    <w:rsid w:val="770230E6"/>
    <w:rsid w:val="77076BA9"/>
    <w:rsid w:val="7709CA7E"/>
    <w:rsid w:val="770ADCAD"/>
    <w:rsid w:val="770E2C87"/>
    <w:rsid w:val="770E3B99"/>
    <w:rsid w:val="770F0139"/>
    <w:rsid w:val="770F1D8F"/>
    <w:rsid w:val="7711B766"/>
    <w:rsid w:val="7715991E"/>
    <w:rsid w:val="7716C27D"/>
    <w:rsid w:val="771CE8EF"/>
    <w:rsid w:val="772034C7"/>
    <w:rsid w:val="77220C35"/>
    <w:rsid w:val="7722C582"/>
    <w:rsid w:val="77237ED7"/>
    <w:rsid w:val="7723B0D1"/>
    <w:rsid w:val="77253E25"/>
    <w:rsid w:val="772C985B"/>
    <w:rsid w:val="772D9B2A"/>
    <w:rsid w:val="773116CD"/>
    <w:rsid w:val="77316259"/>
    <w:rsid w:val="7734E7F3"/>
    <w:rsid w:val="7735D1E2"/>
    <w:rsid w:val="77360C86"/>
    <w:rsid w:val="77365836"/>
    <w:rsid w:val="77368D7C"/>
    <w:rsid w:val="77370BFB"/>
    <w:rsid w:val="7738757B"/>
    <w:rsid w:val="773A5020"/>
    <w:rsid w:val="773BAA67"/>
    <w:rsid w:val="773BB624"/>
    <w:rsid w:val="773DA52B"/>
    <w:rsid w:val="773E886B"/>
    <w:rsid w:val="77404E2B"/>
    <w:rsid w:val="7740C728"/>
    <w:rsid w:val="7741C962"/>
    <w:rsid w:val="77433904"/>
    <w:rsid w:val="7743F0B3"/>
    <w:rsid w:val="7745DE9D"/>
    <w:rsid w:val="774887C2"/>
    <w:rsid w:val="7748B869"/>
    <w:rsid w:val="7749387F"/>
    <w:rsid w:val="774A73C5"/>
    <w:rsid w:val="774E476C"/>
    <w:rsid w:val="775270F4"/>
    <w:rsid w:val="77530D19"/>
    <w:rsid w:val="7753354F"/>
    <w:rsid w:val="77542230"/>
    <w:rsid w:val="77557A23"/>
    <w:rsid w:val="77577BA6"/>
    <w:rsid w:val="7758D233"/>
    <w:rsid w:val="775E6F3F"/>
    <w:rsid w:val="7760FDE9"/>
    <w:rsid w:val="77623460"/>
    <w:rsid w:val="776437B1"/>
    <w:rsid w:val="77685829"/>
    <w:rsid w:val="776C94AA"/>
    <w:rsid w:val="776E698D"/>
    <w:rsid w:val="776FD530"/>
    <w:rsid w:val="777084E4"/>
    <w:rsid w:val="7770AB1B"/>
    <w:rsid w:val="77722A8B"/>
    <w:rsid w:val="77763E15"/>
    <w:rsid w:val="77773382"/>
    <w:rsid w:val="777C23AD"/>
    <w:rsid w:val="777E0335"/>
    <w:rsid w:val="777EC8B5"/>
    <w:rsid w:val="77805E34"/>
    <w:rsid w:val="7783FC2D"/>
    <w:rsid w:val="77845E67"/>
    <w:rsid w:val="778584A1"/>
    <w:rsid w:val="7788805B"/>
    <w:rsid w:val="778A65CD"/>
    <w:rsid w:val="778B87DB"/>
    <w:rsid w:val="778BF2FC"/>
    <w:rsid w:val="778D2CF2"/>
    <w:rsid w:val="778D808C"/>
    <w:rsid w:val="7791CB6F"/>
    <w:rsid w:val="7794BE7B"/>
    <w:rsid w:val="7795D442"/>
    <w:rsid w:val="77981470"/>
    <w:rsid w:val="779C8CE5"/>
    <w:rsid w:val="779F6594"/>
    <w:rsid w:val="77A399E4"/>
    <w:rsid w:val="77A3A4A3"/>
    <w:rsid w:val="77A4EB67"/>
    <w:rsid w:val="77A667FC"/>
    <w:rsid w:val="77A73CB3"/>
    <w:rsid w:val="77ABE6FC"/>
    <w:rsid w:val="77AC3E22"/>
    <w:rsid w:val="77AD1422"/>
    <w:rsid w:val="77ADEB06"/>
    <w:rsid w:val="77AEED9F"/>
    <w:rsid w:val="77B1F73C"/>
    <w:rsid w:val="77B4F760"/>
    <w:rsid w:val="77B5A2BD"/>
    <w:rsid w:val="77B7BDE9"/>
    <w:rsid w:val="77B81C2F"/>
    <w:rsid w:val="77B9FD3B"/>
    <w:rsid w:val="77BC12CB"/>
    <w:rsid w:val="77BE6795"/>
    <w:rsid w:val="77BE6AF1"/>
    <w:rsid w:val="77C1B0C5"/>
    <w:rsid w:val="77C2BB0C"/>
    <w:rsid w:val="77C540C6"/>
    <w:rsid w:val="77C8F720"/>
    <w:rsid w:val="77CA04CD"/>
    <w:rsid w:val="77CDD3DC"/>
    <w:rsid w:val="77CDF655"/>
    <w:rsid w:val="77CE19B0"/>
    <w:rsid w:val="77CE1B01"/>
    <w:rsid w:val="77CEC6BB"/>
    <w:rsid w:val="77CF0666"/>
    <w:rsid w:val="77D005F4"/>
    <w:rsid w:val="77D51A85"/>
    <w:rsid w:val="77DAAA3E"/>
    <w:rsid w:val="77DB5328"/>
    <w:rsid w:val="77DBEA08"/>
    <w:rsid w:val="77DF5E1C"/>
    <w:rsid w:val="77E31CCD"/>
    <w:rsid w:val="77E35418"/>
    <w:rsid w:val="77E7E0E3"/>
    <w:rsid w:val="77E9EFCF"/>
    <w:rsid w:val="77EE96CA"/>
    <w:rsid w:val="77F1516B"/>
    <w:rsid w:val="77F2A6C6"/>
    <w:rsid w:val="77F3D18F"/>
    <w:rsid w:val="77FC4F30"/>
    <w:rsid w:val="77FF719A"/>
    <w:rsid w:val="77FF7443"/>
    <w:rsid w:val="78001599"/>
    <w:rsid w:val="78045915"/>
    <w:rsid w:val="7804D129"/>
    <w:rsid w:val="7806F732"/>
    <w:rsid w:val="7809CF4F"/>
    <w:rsid w:val="780C6990"/>
    <w:rsid w:val="780C7D6A"/>
    <w:rsid w:val="780ED972"/>
    <w:rsid w:val="781511A9"/>
    <w:rsid w:val="781A07FE"/>
    <w:rsid w:val="781B9B90"/>
    <w:rsid w:val="781C2C27"/>
    <w:rsid w:val="781DBA01"/>
    <w:rsid w:val="782262E9"/>
    <w:rsid w:val="782363A8"/>
    <w:rsid w:val="78253A1E"/>
    <w:rsid w:val="78274137"/>
    <w:rsid w:val="7827F1DF"/>
    <w:rsid w:val="782C2FB6"/>
    <w:rsid w:val="782C6F79"/>
    <w:rsid w:val="782CA44E"/>
    <w:rsid w:val="782DB7C3"/>
    <w:rsid w:val="782E8FAA"/>
    <w:rsid w:val="782FB3E8"/>
    <w:rsid w:val="78341FC0"/>
    <w:rsid w:val="7835DEFA"/>
    <w:rsid w:val="78395215"/>
    <w:rsid w:val="783F64BC"/>
    <w:rsid w:val="7844CE15"/>
    <w:rsid w:val="7845ADB2"/>
    <w:rsid w:val="784827E5"/>
    <w:rsid w:val="7848ED67"/>
    <w:rsid w:val="784AA65D"/>
    <w:rsid w:val="784AEC17"/>
    <w:rsid w:val="784BC0DF"/>
    <w:rsid w:val="784D7605"/>
    <w:rsid w:val="78503084"/>
    <w:rsid w:val="7852B64D"/>
    <w:rsid w:val="78537983"/>
    <w:rsid w:val="78586B62"/>
    <w:rsid w:val="7859CA64"/>
    <w:rsid w:val="785DEFDE"/>
    <w:rsid w:val="7861C141"/>
    <w:rsid w:val="78634229"/>
    <w:rsid w:val="78699183"/>
    <w:rsid w:val="786C2E43"/>
    <w:rsid w:val="786D8EA7"/>
    <w:rsid w:val="7871D6BA"/>
    <w:rsid w:val="78760E8D"/>
    <w:rsid w:val="78799F4D"/>
    <w:rsid w:val="787D4A1E"/>
    <w:rsid w:val="787E661B"/>
    <w:rsid w:val="787FF0D4"/>
    <w:rsid w:val="78809A89"/>
    <w:rsid w:val="788216CB"/>
    <w:rsid w:val="78830915"/>
    <w:rsid w:val="7884C9A2"/>
    <w:rsid w:val="78866556"/>
    <w:rsid w:val="78869337"/>
    <w:rsid w:val="7889E4C0"/>
    <w:rsid w:val="7891A3A3"/>
    <w:rsid w:val="7892D124"/>
    <w:rsid w:val="78945167"/>
    <w:rsid w:val="789AAF97"/>
    <w:rsid w:val="789D155D"/>
    <w:rsid w:val="789D5D8C"/>
    <w:rsid w:val="789D7EF6"/>
    <w:rsid w:val="78A04579"/>
    <w:rsid w:val="78A0B9A6"/>
    <w:rsid w:val="78A49F1B"/>
    <w:rsid w:val="78A88AC0"/>
    <w:rsid w:val="78A8A0C9"/>
    <w:rsid w:val="78A90056"/>
    <w:rsid w:val="78AB7F26"/>
    <w:rsid w:val="78AE40C3"/>
    <w:rsid w:val="78AFF7EE"/>
    <w:rsid w:val="78B26832"/>
    <w:rsid w:val="78B2CF85"/>
    <w:rsid w:val="78B399B8"/>
    <w:rsid w:val="78B5D528"/>
    <w:rsid w:val="78B66682"/>
    <w:rsid w:val="78B6E6E0"/>
    <w:rsid w:val="78BB0D88"/>
    <w:rsid w:val="78C10B19"/>
    <w:rsid w:val="78C559DE"/>
    <w:rsid w:val="78C69A95"/>
    <w:rsid w:val="78C704C1"/>
    <w:rsid w:val="78C77F08"/>
    <w:rsid w:val="78CD8213"/>
    <w:rsid w:val="78D0ED1E"/>
    <w:rsid w:val="78D481B0"/>
    <w:rsid w:val="78D6441F"/>
    <w:rsid w:val="78D93911"/>
    <w:rsid w:val="78DB05E8"/>
    <w:rsid w:val="78DCF401"/>
    <w:rsid w:val="78DDB45A"/>
    <w:rsid w:val="78DDB7CA"/>
    <w:rsid w:val="78DE3180"/>
    <w:rsid w:val="78DED78A"/>
    <w:rsid w:val="78DEDFE3"/>
    <w:rsid w:val="78E0AD30"/>
    <w:rsid w:val="78E1BA5F"/>
    <w:rsid w:val="78E308DA"/>
    <w:rsid w:val="78E3919F"/>
    <w:rsid w:val="78E8CE3A"/>
    <w:rsid w:val="78EB74C0"/>
    <w:rsid w:val="78EC75FC"/>
    <w:rsid w:val="78ECCC70"/>
    <w:rsid w:val="78EE397D"/>
    <w:rsid w:val="78EF5284"/>
    <w:rsid w:val="78EFE305"/>
    <w:rsid w:val="78F09127"/>
    <w:rsid w:val="78F21EDB"/>
    <w:rsid w:val="78F951F1"/>
    <w:rsid w:val="78FBC129"/>
    <w:rsid w:val="78FD949D"/>
    <w:rsid w:val="7904B174"/>
    <w:rsid w:val="7905C835"/>
    <w:rsid w:val="79093983"/>
    <w:rsid w:val="7909772C"/>
    <w:rsid w:val="790C87C2"/>
    <w:rsid w:val="790D338A"/>
    <w:rsid w:val="790DA9D1"/>
    <w:rsid w:val="790FB631"/>
    <w:rsid w:val="79120798"/>
    <w:rsid w:val="79140130"/>
    <w:rsid w:val="7917CF85"/>
    <w:rsid w:val="791858B2"/>
    <w:rsid w:val="792078D0"/>
    <w:rsid w:val="79223F9E"/>
    <w:rsid w:val="79231DEF"/>
    <w:rsid w:val="79239D18"/>
    <w:rsid w:val="7925578C"/>
    <w:rsid w:val="7927D971"/>
    <w:rsid w:val="79280E4E"/>
    <w:rsid w:val="792B9B08"/>
    <w:rsid w:val="792DFF52"/>
    <w:rsid w:val="792EE73A"/>
    <w:rsid w:val="792F4C45"/>
    <w:rsid w:val="792FC392"/>
    <w:rsid w:val="7930CB36"/>
    <w:rsid w:val="793172D4"/>
    <w:rsid w:val="7932F759"/>
    <w:rsid w:val="7935D624"/>
    <w:rsid w:val="7935EDE0"/>
    <w:rsid w:val="79378042"/>
    <w:rsid w:val="793841BE"/>
    <w:rsid w:val="793B7D04"/>
    <w:rsid w:val="7940B2A9"/>
    <w:rsid w:val="7945F186"/>
    <w:rsid w:val="794AB73E"/>
    <w:rsid w:val="794B4265"/>
    <w:rsid w:val="7950DCE1"/>
    <w:rsid w:val="796263A2"/>
    <w:rsid w:val="796569D7"/>
    <w:rsid w:val="79669677"/>
    <w:rsid w:val="796765BF"/>
    <w:rsid w:val="79689F8D"/>
    <w:rsid w:val="796B26A7"/>
    <w:rsid w:val="796C8A4F"/>
    <w:rsid w:val="79731CB3"/>
    <w:rsid w:val="79745853"/>
    <w:rsid w:val="79754F8C"/>
    <w:rsid w:val="79793FD0"/>
    <w:rsid w:val="797C8294"/>
    <w:rsid w:val="797E198B"/>
    <w:rsid w:val="797E2C36"/>
    <w:rsid w:val="797F89B2"/>
    <w:rsid w:val="797FB033"/>
    <w:rsid w:val="7985AD99"/>
    <w:rsid w:val="79888245"/>
    <w:rsid w:val="798945A6"/>
    <w:rsid w:val="798BD7A1"/>
    <w:rsid w:val="798F032F"/>
    <w:rsid w:val="7993D4CF"/>
    <w:rsid w:val="7997E5D9"/>
    <w:rsid w:val="799B5899"/>
    <w:rsid w:val="799BA6DB"/>
    <w:rsid w:val="799DA82E"/>
    <w:rsid w:val="799ED140"/>
    <w:rsid w:val="79A198E1"/>
    <w:rsid w:val="79A4B8DF"/>
    <w:rsid w:val="79AC5FC7"/>
    <w:rsid w:val="79AF285B"/>
    <w:rsid w:val="79B0CEBC"/>
    <w:rsid w:val="79B1D2D1"/>
    <w:rsid w:val="79B2BDF8"/>
    <w:rsid w:val="79B466B0"/>
    <w:rsid w:val="79B4E5B8"/>
    <w:rsid w:val="79B6FEFD"/>
    <w:rsid w:val="79B71D4A"/>
    <w:rsid w:val="79BC454F"/>
    <w:rsid w:val="79BCD47C"/>
    <w:rsid w:val="79BD7E62"/>
    <w:rsid w:val="79BF07D6"/>
    <w:rsid w:val="79C16B45"/>
    <w:rsid w:val="79C629D8"/>
    <w:rsid w:val="79CAD5BC"/>
    <w:rsid w:val="79CD6FB6"/>
    <w:rsid w:val="79CDC144"/>
    <w:rsid w:val="79CED830"/>
    <w:rsid w:val="79CF1CE4"/>
    <w:rsid w:val="79CF8D25"/>
    <w:rsid w:val="79D1641C"/>
    <w:rsid w:val="79D1E597"/>
    <w:rsid w:val="79D405F4"/>
    <w:rsid w:val="79D568C5"/>
    <w:rsid w:val="79DACBF2"/>
    <w:rsid w:val="79DD78F9"/>
    <w:rsid w:val="79E097E2"/>
    <w:rsid w:val="79E2167C"/>
    <w:rsid w:val="79E2E7F6"/>
    <w:rsid w:val="79E5FE4E"/>
    <w:rsid w:val="79E633D2"/>
    <w:rsid w:val="79E876C7"/>
    <w:rsid w:val="79EA1770"/>
    <w:rsid w:val="79EE477A"/>
    <w:rsid w:val="79EE6A68"/>
    <w:rsid w:val="79F5102B"/>
    <w:rsid w:val="79F9C0C4"/>
    <w:rsid w:val="79FC81B0"/>
    <w:rsid w:val="79FDE036"/>
    <w:rsid w:val="7A063186"/>
    <w:rsid w:val="7A06A22D"/>
    <w:rsid w:val="7A06C200"/>
    <w:rsid w:val="7A08D1C3"/>
    <w:rsid w:val="7A0F90B1"/>
    <w:rsid w:val="7A11AA85"/>
    <w:rsid w:val="7A17E028"/>
    <w:rsid w:val="7A17E9BF"/>
    <w:rsid w:val="7A183FC7"/>
    <w:rsid w:val="7A19406B"/>
    <w:rsid w:val="7A1A86B3"/>
    <w:rsid w:val="7A1C0CFA"/>
    <w:rsid w:val="7A1DE96A"/>
    <w:rsid w:val="7A1E1D18"/>
    <w:rsid w:val="7A20267F"/>
    <w:rsid w:val="7A21B1F9"/>
    <w:rsid w:val="7A23F669"/>
    <w:rsid w:val="7A2E086C"/>
    <w:rsid w:val="7A311F9F"/>
    <w:rsid w:val="7A336AC0"/>
    <w:rsid w:val="7A39635F"/>
    <w:rsid w:val="7A396DBB"/>
    <w:rsid w:val="7A3B4C34"/>
    <w:rsid w:val="7A3D6263"/>
    <w:rsid w:val="7A3FFA7E"/>
    <w:rsid w:val="7A423A2A"/>
    <w:rsid w:val="7A4322A9"/>
    <w:rsid w:val="7A4E72B5"/>
    <w:rsid w:val="7A4E8B1C"/>
    <w:rsid w:val="7A4E99BD"/>
    <w:rsid w:val="7A4FFC44"/>
    <w:rsid w:val="7A507D95"/>
    <w:rsid w:val="7A52C0E3"/>
    <w:rsid w:val="7A56D16B"/>
    <w:rsid w:val="7A58C14C"/>
    <w:rsid w:val="7A59ADE8"/>
    <w:rsid w:val="7A59BE1C"/>
    <w:rsid w:val="7A5B86D7"/>
    <w:rsid w:val="7A675B59"/>
    <w:rsid w:val="7A6B9E65"/>
    <w:rsid w:val="7A6C282A"/>
    <w:rsid w:val="7A702CDB"/>
    <w:rsid w:val="7A70FDF9"/>
    <w:rsid w:val="7A733CDF"/>
    <w:rsid w:val="7A7508F0"/>
    <w:rsid w:val="7A757FFD"/>
    <w:rsid w:val="7A75F9A2"/>
    <w:rsid w:val="7A775DDF"/>
    <w:rsid w:val="7A788BF0"/>
    <w:rsid w:val="7A7C935F"/>
    <w:rsid w:val="7A7D4507"/>
    <w:rsid w:val="7A7DD266"/>
    <w:rsid w:val="7A8913CA"/>
    <w:rsid w:val="7A89C2BB"/>
    <w:rsid w:val="7A8AEC1E"/>
    <w:rsid w:val="7A8C66D0"/>
    <w:rsid w:val="7A8DFC62"/>
    <w:rsid w:val="7A90D897"/>
    <w:rsid w:val="7A94DC2B"/>
    <w:rsid w:val="7A958EE9"/>
    <w:rsid w:val="7A96B1C1"/>
    <w:rsid w:val="7A97DB19"/>
    <w:rsid w:val="7A9A3006"/>
    <w:rsid w:val="7A9BDD53"/>
    <w:rsid w:val="7A9C6C06"/>
    <w:rsid w:val="7A9C7C97"/>
    <w:rsid w:val="7A9F32DA"/>
    <w:rsid w:val="7AA003DB"/>
    <w:rsid w:val="7AA33BDE"/>
    <w:rsid w:val="7AA42604"/>
    <w:rsid w:val="7AA96A00"/>
    <w:rsid w:val="7AA9C7E6"/>
    <w:rsid w:val="7AAAB289"/>
    <w:rsid w:val="7AAAF87C"/>
    <w:rsid w:val="7AADB2C3"/>
    <w:rsid w:val="7AADFB8C"/>
    <w:rsid w:val="7AAE3A6D"/>
    <w:rsid w:val="7AAF2501"/>
    <w:rsid w:val="7AB37270"/>
    <w:rsid w:val="7AB6DB00"/>
    <w:rsid w:val="7ABA51B0"/>
    <w:rsid w:val="7ABC5DFE"/>
    <w:rsid w:val="7ABEBDB8"/>
    <w:rsid w:val="7AC0211D"/>
    <w:rsid w:val="7AC1E2CC"/>
    <w:rsid w:val="7AC36293"/>
    <w:rsid w:val="7AC393BE"/>
    <w:rsid w:val="7AC70B0B"/>
    <w:rsid w:val="7AC7DBC7"/>
    <w:rsid w:val="7AC9BC3D"/>
    <w:rsid w:val="7ACA39FA"/>
    <w:rsid w:val="7AD2FA49"/>
    <w:rsid w:val="7AD4E4FE"/>
    <w:rsid w:val="7ADAE315"/>
    <w:rsid w:val="7ADBE9D5"/>
    <w:rsid w:val="7ADD172E"/>
    <w:rsid w:val="7AE1FB2A"/>
    <w:rsid w:val="7AE309D4"/>
    <w:rsid w:val="7AE4F2CE"/>
    <w:rsid w:val="7AE5CE0C"/>
    <w:rsid w:val="7AE5FBB4"/>
    <w:rsid w:val="7AE7BB7F"/>
    <w:rsid w:val="7AEA45D9"/>
    <w:rsid w:val="7AEBC372"/>
    <w:rsid w:val="7AED5A0E"/>
    <w:rsid w:val="7AF1760F"/>
    <w:rsid w:val="7AF1E9B0"/>
    <w:rsid w:val="7AF8D0ED"/>
    <w:rsid w:val="7AF9CD29"/>
    <w:rsid w:val="7AFA6FDE"/>
    <w:rsid w:val="7AFB10F2"/>
    <w:rsid w:val="7AFD1D57"/>
    <w:rsid w:val="7AFD98E5"/>
    <w:rsid w:val="7AFE3F66"/>
    <w:rsid w:val="7B0025A6"/>
    <w:rsid w:val="7B04185D"/>
    <w:rsid w:val="7B05B822"/>
    <w:rsid w:val="7B088457"/>
    <w:rsid w:val="7B0A62D0"/>
    <w:rsid w:val="7B0B97BE"/>
    <w:rsid w:val="7B0C2EC0"/>
    <w:rsid w:val="7B0E17DC"/>
    <w:rsid w:val="7B0EE2D0"/>
    <w:rsid w:val="7B111913"/>
    <w:rsid w:val="7B113557"/>
    <w:rsid w:val="7B14AEA6"/>
    <w:rsid w:val="7B14EC06"/>
    <w:rsid w:val="7B19FC97"/>
    <w:rsid w:val="7B1B3D54"/>
    <w:rsid w:val="7B1F65DB"/>
    <w:rsid w:val="7B26EFEB"/>
    <w:rsid w:val="7B272CC0"/>
    <w:rsid w:val="7B27A802"/>
    <w:rsid w:val="7B2C084B"/>
    <w:rsid w:val="7B2C7E71"/>
    <w:rsid w:val="7B2F5420"/>
    <w:rsid w:val="7B31E4E5"/>
    <w:rsid w:val="7B32F221"/>
    <w:rsid w:val="7B338FB8"/>
    <w:rsid w:val="7B3406E2"/>
    <w:rsid w:val="7B365EB2"/>
    <w:rsid w:val="7B3ADAC1"/>
    <w:rsid w:val="7B3C0C65"/>
    <w:rsid w:val="7B3DBE00"/>
    <w:rsid w:val="7B3FD05C"/>
    <w:rsid w:val="7B415087"/>
    <w:rsid w:val="7B4BB484"/>
    <w:rsid w:val="7B4E2A21"/>
    <w:rsid w:val="7B504203"/>
    <w:rsid w:val="7B50CC88"/>
    <w:rsid w:val="7B526C11"/>
    <w:rsid w:val="7B5374DF"/>
    <w:rsid w:val="7B54B686"/>
    <w:rsid w:val="7B54C044"/>
    <w:rsid w:val="7B56F0E6"/>
    <w:rsid w:val="7B6110D0"/>
    <w:rsid w:val="7B619648"/>
    <w:rsid w:val="7B624713"/>
    <w:rsid w:val="7B667D58"/>
    <w:rsid w:val="7B689EC5"/>
    <w:rsid w:val="7B6AEE15"/>
    <w:rsid w:val="7B6D8AA8"/>
    <w:rsid w:val="7B6E7B0B"/>
    <w:rsid w:val="7B709442"/>
    <w:rsid w:val="7B70E050"/>
    <w:rsid w:val="7B7122E1"/>
    <w:rsid w:val="7B78185F"/>
    <w:rsid w:val="7B7ED3EA"/>
    <w:rsid w:val="7B807B89"/>
    <w:rsid w:val="7B83372B"/>
    <w:rsid w:val="7B85466B"/>
    <w:rsid w:val="7B88008C"/>
    <w:rsid w:val="7B89A1E6"/>
    <w:rsid w:val="7B8A1D0D"/>
    <w:rsid w:val="7B8ED61B"/>
    <w:rsid w:val="7B8EEC96"/>
    <w:rsid w:val="7B98E91E"/>
    <w:rsid w:val="7B9B02BE"/>
    <w:rsid w:val="7B9B82AB"/>
    <w:rsid w:val="7B9F0CEB"/>
    <w:rsid w:val="7BA33BE1"/>
    <w:rsid w:val="7BA4C2AB"/>
    <w:rsid w:val="7BA500DC"/>
    <w:rsid w:val="7BA52AFF"/>
    <w:rsid w:val="7BA73240"/>
    <w:rsid w:val="7BA8E60B"/>
    <w:rsid w:val="7BA9867E"/>
    <w:rsid w:val="7BAB5604"/>
    <w:rsid w:val="7BAD57EE"/>
    <w:rsid w:val="7BAFA502"/>
    <w:rsid w:val="7BAFEB38"/>
    <w:rsid w:val="7BB0C956"/>
    <w:rsid w:val="7BB597B4"/>
    <w:rsid w:val="7BB62683"/>
    <w:rsid w:val="7BB708D1"/>
    <w:rsid w:val="7BBA0631"/>
    <w:rsid w:val="7BBAED5C"/>
    <w:rsid w:val="7BBC1784"/>
    <w:rsid w:val="7BBC4E8B"/>
    <w:rsid w:val="7BBCBA5E"/>
    <w:rsid w:val="7BBD1A8A"/>
    <w:rsid w:val="7BBF4F7A"/>
    <w:rsid w:val="7BC0CC61"/>
    <w:rsid w:val="7BC355B4"/>
    <w:rsid w:val="7BC9128F"/>
    <w:rsid w:val="7BC9A910"/>
    <w:rsid w:val="7BCEC592"/>
    <w:rsid w:val="7BCFDD0A"/>
    <w:rsid w:val="7BD4A69D"/>
    <w:rsid w:val="7BD7532B"/>
    <w:rsid w:val="7BD80ABE"/>
    <w:rsid w:val="7BDAB544"/>
    <w:rsid w:val="7BE2155E"/>
    <w:rsid w:val="7BE63A8D"/>
    <w:rsid w:val="7BE794BE"/>
    <w:rsid w:val="7BEED8B0"/>
    <w:rsid w:val="7BF12E9F"/>
    <w:rsid w:val="7BF28936"/>
    <w:rsid w:val="7BF3ADAD"/>
    <w:rsid w:val="7BF7249E"/>
    <w:rsid w:val="7BFA84EE"/>
    <w:rsid w:val="7C03CA88"/>
    <w:rsid w:val="7C053DCD"/>
    <w:rsid w:val="7C071186"/>
    <w:rsid w:val="7C09BD29"/>
    <w:rsid w:val="7C0AF7F0"/>
    <w:rsid w:val="7C0B1984"/>
    <w:rsid w:val="7C0BDA6A"/>
    <w:rsid w:val="7C0E395F"/>
    <w:rsid w:val="7C10DC5E"/>
    <w:rsid w:val="7C1328DA"/>
    <w:rsid w:val="7C15C5C5"/>
    <w:rsid w:val="7C16435A"/>
    <w:rsid w:val="7C16784C"/>
    <w:rsid w:val="7C1FA036"/>
    <w:rsid w:val="7C2131F6"/>
    <w:rsid w:val="7C2472E6"/>
    <w:rsid w:val="7C264F1A"/>
    <w:rsid w:val="7C2DC690"/>
    <w:rsid w:val="7C32A30B"/>
    <w:rsid w:val="7C33E34E"/>
    <w:rsid w:val="7C369DAC"/>
    <w:rsid w:val="7C37FB80"/>
    <w:rsid w:val="7C390319"/>
    <w:rsid w:val="7C3A789E"/>
    <w:rsid w:val="7C3B5553"/>
    <w:rsid w:val="7C3D2C56"/>
    <w:rsid w:val="7C3D4C26"/>
    <w:rsid w:val="7C3E4E8F"/>
    <w:rsid w:val="7C471A59"/>
    <w:rsid w:val="7C4732F6"/>
    <w:rsid w:val="7C4F377A"/>
    <w:rsid w:val="7C539ED2"/>
    <w:rsid w:val="7C572E9D"/>
    <w:rsid w:val="7C5893A5"/>
    <w:rsid w:val="7C5E01B7"/>
    <w:rsid w:val="7C5E0638"/>
    <w:rsid w:val="7C687A3F"/>
    <w:rsid w:val="7C694241"/>
    <w:rsid w:val="7C6B737B"/>
    <w:rsid w:val="7C6C85E9"/>
    <w:rsid w:val="7C6E2841"/>
    <w:rsid w:val="7C7587AF"/>
    <w:rsid w:val="7C7954F9"/>
    <w:rsid w:val="7C7C6114"/>
    <w:rsid w:val="7C82D43E"/>
    <w:rsid w:val="7C83247B"/>
    <w:rsid w:val="7C8408C6"/>
    <w:rsid w:val="7C8410AD"/>
    <w:rsid w:val="7C841DE6"/>
    <w:rsid w:val="7C8546CA"/>
    <w:rsid w:val="7C87575E"/>
    <w:rsid w:val="7C878BDB"/>
    <w:rsid w:val="7C87D38A"/>
    <w:rsid w:val="7C8D4553"/>
    <w:rsid w:val="7C8E7B2D"/>
    <w:rsid w:val="7C8F4BA6"/>
    <w:rsid w:val="7C93E753"/>
    <w:rsid w:val="7C93F801"/>
    <w:rsid w:val="7C9907C7"/>
    <w:rsid w:val="7C9E28CA"/>
    <w:rsid w:val="7C9ECC04"/>
    <w:rsid w:val="7CA41BED"/>
    <w:rsid w:val="7CA85D4D"/>
    <w:rsid w:val="7CBC6434"/>
    <w:rsid w:val="7CC14BCC"/>
    <w:rsid w:val="7CC45B00"/>
    <w:rsid w:val="7CC7BDD0"/>
    <w:rsid w:val="7CC7ECB1"/>
    <w:rsid w:val="7CCA6456"/>
    <w:rsid w:val="7CCB5069"/>
    <w:rsid w:val="7CCB5E03"/>
    <w:rsid w:val="7CCC1BF0"/>
    <w:rsid w:val="7CCC305E"/>
    <w:rsid w:val="7CCFB351"/>
    <w:rsid w:val="7CD3BAC8"/>
    <w:rsid w:val="7CD4CF17"/>
    <w:rsid w:val="7CDA4690"/>
    <w:rsid w:val="7CDCF60F"/>
    <w:rsid w:val="7CDF205F"/>
    <w:rsid w:val="7CDFD660"/>
    <w:rsid w:val="7CE13CA8"/>
    <w:rsid w:val="7CE3E718"/>
    <w:rsid w:val="7CE4EE1A"/>
    <w:rsid w:val="7CE52303"/>
    <w:rsid w:val="7CEA2528"/>
    <w:rsid w:val="7CEA8C11"/>
    <w:rsid w:val="7CEB422C"/>
    <w:rsid w:val="7CEEC896"/>
    <w:rsid w:val="7CEEDB4D"/>
    <w:rsid w:val="7CF10731"/>
    <w:rsid w:val="7CF2339E"/>
    <w:rsid w:val="7CF48860"/>
    <w:rsid w:val="7CF7A34A"/>
    <w:rsid w:val="7CFDC192"/>
    <w:rsid w:val="7D036396"/>
    <w:rsid w:val="7D040DDC"/>
    <w:rsid w:val="7D052EEB"/>
    <w:rsid w:val="7D058A76"/>
    <w:rsid w:val="7D05D593"/>
    <w:rsid w:val="7D062771"/>
    <w:rsid w:val="7D070E89"/>
    <w:rsid w:val="7D0933D2"/>
    <w:rsid w:val="7D09C480"/>
    <w:rsid w:val="7D0C604B"/>
    <w:rsid w:val="7D0F169B"/>
    <w:rsid w:val="7D126A33"/>
    <w:rsid w:val="7D141996"/>
    <w:rsid w:val="7D15134E"/>
    <w:rsid w:val="7D16AD65"/>
    <w:rsid w:val="7D192351"/>
    <w:rsid w:val="7D19E5C9"/>
    <w:rsid w:val="7D19E73B"/>
    <w:rsid w:val="7D22A5F4"/>
    <w:rsid w:val="7D261F4C"/>
    <w:rsid w:val="7D26A34B"/>
    <w:rsid w:val="7D2A65AB"/>
    <w:rsid w:val="7D2A8F83"/>
    <w:rsid w:val="7D2C303B"/>
    <w:rsid w:val="7D34000B"/>
    <w:rsid w:val="7D343F36"/>
    <w:rsid w:val="7D37701D"/>
    <w:rsid w:val="7D38ABCC"/>
    <w:rsid w:val="7D3B3862"/>
    <w:rsid w:val="7D3BC7F3"/>
    <w:rsid w:val="7D3C7BC4"/>
    <w:rsid w:val="7D3E5E1C"/>
    <w:rsid w:val="7D41BBE7"/>
    <w:rsid w:val="7D4270D2"/>
    <w:rsid w:val="7D43E917"/>
    <w:rsid w:val="7D448D80"/>
    <w:rsid w:val="7D4580D0"/>
    <w:rsid w:val="7D4712E6"/>
    <w:rsid w:val="7D4B8262"/>
    <w:rsid w:val="7D4F3351"/>
    <w:rsid w:val="7D4F6D8D"/>
    <w:rsid w:val="7D4FDC92"/>
    <w:rsid w:val="7D57EA65"/>
    <w:rsid w:val="7D592C73"/>
    <w:rsid w:val="7D5A7845"/>
    <w:rsid w:val="7D5ABA52"/>
    <w:rsid w:val="7D5B81F9"/>
    <w:rsid w:val="7D6064D0"/>
    <w:rsid w:val="7D62B862"/>
    <w:rsid w:val="7D63C732"/>
    <w:rsid w:val="7D643868"/>
    <w:rsid w:val="7D65A647"/>
    <w:rsid w:val="7D669DB3"/>
    <w:rsid w:val="7D679D09"/>
    <w:rsid w:val="7D67CEF8"/>
    <w:rsid w:val="7D67F880"/>
    <w:rsid w:val="7D685062"/>
    <w:rsid w:val="7D6F4397"/>
    <w:rsid w:val="7D7225B9"/>
    <w:rsid w:val="7D733414"/>
    <w:rsid w:val="7D73B8EE"/>
    <w:rsid w:val="7D75B475"/>
    <w:rsid w:val="7D7A8894"/>
    <w:rsid w:val="7D7B5815"/>
    <w:rsid w:val="7D7E49BE"/>
    <w:rsid w:val="7D7EFFCD"/>
    <w:rsid w:val="7D7FA2F7"/>
    <w:rsid w:val="7D8398D9"/>
    <w:rsid w:val="7D84F57C"/>
    <w:rsid w:val="7D851BE1"/>
    <w:rsid w:val="7D862D54"/>
    <w:rsid w:val="7D8636DE"/>
    <w:rsid w:val="7D8AFB4C"/>
    <w:rsid w:val="7D8F46AE"/>
    <w:rsid w:val="7D927726"/>
    <w:rsid w:val="7D9861F3"/>
    <w:rsid w:val="7D9A2A31"/>
    <w:rsid w:val="7D9AAFB4"/>
    <w:rsid w:val="7DA00663"/>
    <w:rsid w:val="7DA30FB9"/>
    <w:rsid w:val="7DA5218C"/>
    <w:rsid w:val="7DAA0B7A"/>
    <w:rsid w:val="7DAA6132"/>
    <w:rsid w:val="7DAF8787"/>
    <w:rsid w:val="7DB0572F"/>
    <w:rsid w:val="7DB096E7"/>
    <w:rsid w:val="7DB0F6DF"/>
    <w:rsid w:val="7DB6DF0B"/>
    <w:rsid w:val="7DB81C5F"/>
    <w:rsid w:val="7DB9E57E"/>
    <w:rsid w:val="7DBA9B4B"/>
    <w:rsid w:val="7DBE0FE6"/>
    <w:rsid w:val="7DC10B08"/>
    <w:rsid w:val="7DC4AB07"/>
    <w:rsid w:val="7DC54EA8"/>
    <w:rsid w:val="7DC5BA7C"/>
    <w:rsid w:val="7DC6D20D"/>
    <w:rsid w:val="7DC8F2D7"/>
    <w:rsid w:val="7DC9BE23"/>
    <w:rsid w:val="7DCB4365"/>
    <w:rsid w:val="7DD4FFB1"/>
    <w:rsid w:val="7DD54FA8"/>
    <w:rsid w:val="7DD6E7EB"/>
    <w:rsid w:val="7DD7DDBF"/>
    <w:rsid w:val="7DD9B989"/>
    <w:rsid w:val="7DDB0ACB"/>
    <w:rsid w:val="7DDC751F"/>
    <w:rsid w:val="7DDD2292"/>
    <w:rsid w:val="7DDE116C"/>
    <w:rsid w:val="7DDEFCAD"/>
    <w:rsid w:val="7DDFF4AA"/>
    <w:rsid w:val="7DE09DEE"/>
    <w:rsid w:val="7DE1A176"/>
    <w:rsid w:val="7DE28B9A"/>
    <w:rsid w:val="7DE5A44F"/>
    <w:rsid w:val="7DE692CC"/>
    <w:rsid w:val="7DE70FFD"/>
    <w:rsid w:val="7DE748E9"/>
    <w:rsid w:val="7DE8FFEB"/>
    <w:rsid w:val="7DE9E146"/>
    <w:rsid w:val="7DEBE654"/>
    <w:rsid w:val="7DF60CA7"/>
    <w:rsid w:val="7DF8C44F"/>
    <w:rsid w:val="7DFA1804"/>
    <w:rsid w:val="7DFD0E16"/>
    <w:rsid w:val="7DFD4EA7"/>
    <w:rsid w:val="7DFE9A38"/>
    <w:rsid w:val="7E032DE0"/>
    <w:rsid w:val="7E033CA7"/>
    <w:rsid w:val="7E043416"/>
    <w:rsid w:val="7E078A1A"/>
    <w:rsid w:val="7E08F445"/>
    <w:rsid w:val="7E0BA5E2"/>
    <w:rsid w:val="7E102CBF"/>
    <w:rsid w:val="7E17C003"/>
    <w:rsid w:val="7E1803E8"/>
    <w:rsid w:val="7E1B62A3"/>
    <w:rsid w:val="7E1BB742"/>
    <w:rsid w:val="7E1BF110"/>
    <w:rsid w:val="7E1CF52E"/>
    <w:rsid w:val="7E1FEE47"/>
    <w:rsid w:val="7E206258"/>
    <w:rsid w:val="7E212691"/>
    <w:rsid w:val="7E21A412"/>
    <w:rsid w:val="7E21FF7F"/>
    <w:rsid w:val="7E246CAC"/>
    <w:rsid w:val="7E262110"/>
    <w:rsid w:val="7E2D1F8A"/>
    <w:rsid w:val="7E2E3C1F"/>
    <w:rsid w:val="7E2F7331"/>
    <w:rsid w:val="7E38FA80"/>
    <w:rsid w:val="7E3AFC93"/>
    <w:rsid w:val="7E3FB007"/>
    <w:rsid w:val="7E423B39"/>
    <w:rsid w:val="7E42D5C1"/>
    <w:rsid w:val="7E45A92B"/>
    <w:rsid w:val="7E475146"/>
    <w:rsid w:val="7E49291F"/>
    <w:rsid w:val="7E4C858D"/>
    <w:rsid w:val="7E4E5385"/>
    <w:rsid w:val="7E5798C0"/>
    <w:rsid w:val="7E5E1E6C"/>
    <w:rsid w:val="7E5FB2F5"/>
    <w:rsid w:val="7E5FF44C"/>
    <w:rsid w:val="7E61D2FC"/>
    <w:rsid w:val="7E64D5F5"/>
    <w:rsid w:val="7E66E0CA"/>
    <w:rsid w:val="7E689778"/>
    <w:rsid w:val="7E6A1760"/>
    <w:rsid w:val="7E6E9E9D"/>
    <w:rsid w:val="7E7055CA"/>
    <w:rsid w:val="7E70DF80"/>
    <w:rsid w:val="7E728601"/>
    <w:rsid w:val="7E7711BC"/>
    <w:rsid w:val="7E78E211"/>
    <w:rsid w:val="7E78F059"/>
    <w:rsid w:val="7E7F27BB"/>
    <w:rsid w:val="7E836C94"/>
    <w:rsid w:val="7E83894B"/>
    <w:rsid w:val="7E85067C"/>
    <w:rsid w:val="7E8AC687"/>
    <w:rsid w:val="7E8EE4D6"/>
    <w:rsid w:val="7E91A46D"/>
    <w:rsid w:val="7E932248"/>
    <w:rsid w:val="7E93D75C"/>
    <w:rsid w:val="7E984D77"/>
    <w:rsid w:val="7E988FF7"/>
    <w:rsid w:val="7E98EB7D"/>
    <w:rsid w:val="7E9C5432"/>
    <w:rsid w:val="7EA0C6C5"/>
    <w:rsid w:val="7EA14143"/>
    <w:rsid w:val="7EA2B745"/>
    <w:rsid w:val="7EA33B85"/>
    <w:rsid w:val="7EA55DC4"/>
    <w:rsid w:val="7EA56B8F"/>
    <w:rsid w:val="7EA578C6"/>
    <w:rsid w:val="7EA8A5EE"/>
    <w:rsid w:val="7EA91BB3"/>
    <w:rsid w:val="7EB13CC1"/>
    <w:rsid w:val="7EB4C844"/>
    <w:rsid w:val="7EB68924"/>
    <w:rsid w:val="7EB98C66"/>
    <w:rsid w:val="7EC08072"/>
    <w:rsid w:val="7EC20185"/>
    <w:rsid w:val="7EC41C62"/>
    <w:rsid w:val="7EC76480"/>
    <w:rsid w:val="7EC8CA20"/>
    <w:rsid w:val="7ECA35C0"/>
    <w:rsid w:val="7ECF502E"/>
    <w:rsid w:val="7ED05340"/>
    <w:rsid w:val="7ED1A979"/>
    <w:rsid w:val="7ED1F61F"/>
    <w:rsid w:val="7ED4D1FC"/>
    <w:rsid w:val="7ED68F02"/>
    <w:rsid w:val="7ED77AA5"/>
    <w:rsid w:val="7ED875FB"/>
    <w:rsid w:val="7EDE03B6"/>
    <w:rsid w:val="7EE10B43"/>
    <w:rsid w:val="7EE1DE36"/>
    <w:rsid w:val="7EE286AA"/>
    <w:rsid w:val="7EE73130"/>
    <w:rsid w:val="7EEA3C05"/>
    <w:rsid w:val="7EED3B7C"/>
    <w:rsid w:val="7EEDA57F"/>
    <w:rsid w:val="7EEDF60C"/>
    <w:rsid w:val="7EF255CA"/>
    <w:rsid w:val="7EF2E6E8"/>
    <w:rsid w:val="7EFDC636"/>
    <w:rsid w:val="7EFE4AAA"/>
    <w:rsid w:val="7F0596BD"/>
    <w:rsid w:val="7F08FB58"/>
    <w:rsid w:val="7F0CF91C"/>
    <w:rsid w:val="7F0EA591"/>
    <w:rsid w:val="7F0FBB15"/>
    <w:rsid w:val="7F10115C"/>
    <w:rsid w:val="7F117496"/>
    <w:rsid w:val="7F12FABE"/>
    <w:rsid w:val="7F13167C"/>
    <w:rsid w:val="7F13CEBA"/>
    <w:rsid w:val="7F18E93F"/>
    <w:rsid w:val="7F1CB12A"/>
    <w:rsid w:val="7F1D5F15"/>
    <w:rsid w:val="7F1FA1B8"/>
    <w:rsid w:val="7F20699D"/>
    <w:rsid w:val="7F24B7CB"/>
    <w:rsid w:val="7F24D696"/>
    <w:rsid w:val="7F26B60A"/>
    <w:rsid w:val="7F274531"/>
    <w:rsid w:val="7F286EB1"/>
    <w:rsid w:val="7F2996F9"/>
    <w:rsid w:val="7F2D30F9"/>
    <w:rsid w:val="7F304F84"/>
    <w:rsid w:val="7F31CAE8"/>
    <w:rsid w:val="7F37E1DA"/>
    <w:rsid w:val="7F3847EF"/>
    <w:rsid w:val="7F3CF9BA"/>
    <w:rsid w:val="7F3E0142"/>
    <w:rsid w:val="7F3ED675"/>
    <w:rsid w:val="7F4AB2F9"/>
    <w:rsid w:val="7F4F03A5"/>
    <w:rsid w:val="7F4F7EE2"/>
    <w:rsid w:val="7F56431B"/>
    <w:rsid w:val="7F586889"/>
    <w:rsid w:val="7F5B18EC"/>
    <w:rsid w:val="7F5DBA9A"/>
    <w:rsid w:val="7F5F0FAB"/>
    <w:rsid w:val="7F61EE45"/>
    <w:rsid w:val="7F65149F"/>
    <w:rsid w:val="7F658A62"/>
    <w:rsid w:val="7F663542"/>
    <w:rsid w:val="7F693345"/>
    <w:rsid w:val="7F6C1AF7"/>
    <w:rsid w:val="7F6DFDE9"/>
    <w:rsid w:val="7F6FCCB0"/>
    <w:rsid w:val="7F763911"/>
    <w:rsid w:val="7F7D7581"/>
    <w:rsid w:val="7F7F2A06"/>
    <w:rsid w:val="7F8113DF"/>
    <w:rsid w:val="7F83A268"/>
    <w:rsid w:val="7F85BA83"/>
    <w:rsid w:val="7F868B26"/>
    <w:rsid w:val="7F87B874"/>
    <w:rsid w:val="7F88A4AB"/>
    <w:rsid w:val="7F8C4BFB"/>
    <w:rsid w:val="7F8D6AEC"/>
    <w:rsid w:val="7F90924B"/>
    <w:rsid w:val="7F91871D"/>
    <w:rsid w:val="7F91FD3F"/>
    <w:rsid w:val="7F954BAD"/>
    <w:rsid w:val="7F96D4EF"/>
    <w:rsid w:val="7F96E71A"/>
    <w:rsid w:val="7F98454E"/>
    <w:rsid w:val="7F99BF87"/>
    <w:rsid w:val="7F99D476"/>
    <w:rsid w:val="7F99F24E"/>
    <w:rsid w:val="7F9A6338"/>
    <w:rsid w:val="7F9B3317"/>
    <w:rsid w:val="7F9C2BBA"/>
    <w:rsid w:val="7F9E6559"/>
    <w:rsid w:val="7FA07C0E"/>
    <w:rsid w:val="7FA48E9F"/>
    <w:rsid w:val="7FA5E83F"/>
    <w:rsid w:val="7FA6645B"/>
    <w:rsid w:val="7FA67342"/>
    <w:rsid w:val="7FA6972C"/>
    <w:rsid w:val="7FAC7E54"/>
    <w:rsid w:val="7FB4E322"/>
    <w:rsid w:val="7FB5BEFD"/>
    <w:rsid w:val="7FB6B5A8"/>
    <w:rsid w:val="7FBB6FB5"/>
    <w:rsid w:val="7FBBC1CF"/>
    <w:rsid w:val="7FBE7389"/>
    <w:rsid w:val="7FC9DDAC"/>
    <w:rsid w:val="7FCA8996"/>
    <w:rsid w:val="7FCAE7DD"/>
    <w:rsid w:val="7FD1C15E"/>
    <w:rsid w:val="7FD23131"/>
    <w:rsid w:val="7FD2A549"/>
    <w:rsid w:val="7FD2C9DF"/>
    <w:rsid w:val="7FD3A813"/>
    <w:rsid w:val="7FD3C286"/>
    <w:rsid w:val="7FD7F92E"/>
    <w:rsid w:val="7FDA8909"/>
    <w:rsid w:val="7FDB0059"/>
    <w:rsid w:val="7FDB7B87"/>
    <w:rsid w:val="7FE06654"/>
    <w:rsid w:val="7FE0E517"/>
    <w:rsid w:val="7FE2C5A9"/>
    <w:rsid w:val="7FE4BB23"/>
    <w:rsid w:val="7FE5C99E"/>
    <w:rsid w:val="7FE84E37"/>
    <w:rsid w:val="7FEB5C3D"/>
    <w:rsid w:val="7FEC0446"/>
    <w:rsid w:val="7FEE16E4"/>
    <w:rsid w:val="7FEE2F6D"/>
    <w:rsid w:val="7FF0F8DC"/>
    <w:rsid w:val="7FF49D53"/>
    <w:rsid w:val="7FF55661"/>
    <w:rsid w:val="7FF7361D"/>
    <w:rsid w:val="7FF79A43"/>
    <w:rsid w:val="7FF7A9AA"/>
    <w:rsid w:val="7FF8E89F"/>
    <w:rsid w:val="7FFBE1F6"/>
    <w:rsid w:val="7FFF7C9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8F1A0"/>
  <w15:chartTrackingRefBased/>
  <w15:docId w15:val="{06B49DE1-DCF4-40ED-8ABA-18634301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260"/>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MHeading1"/>
    <w:next w:val="Normal"/>
    <w:link w:val="Heading1Char"/>
    <w:uiPriority w:val="9"/>
    <w:qFormat/>
    <w:rsid w:val="00AD6FF4"/>
    <w:pPr>
      <w:numPr>
        <w:numId w:val="33"/>
      </w:numPr>
      <w:outlineLvl w:val="0"/>
    </w:pPr>
  </w:style>
  <w:style w:type="paragraph" w:styleId="Heading2">
    <w:name w:val="heading 2"/>
    <w:basedOn w:val="Normal"/>
    <w:next w:val="Normal"/>
    <w:link w:val="Heading2Char"/>
    <w:uiPriority w:val="9"/>
    <w:unhideWhenUsed/>
    <w:qFormat/>
    <w:rsid w:val="009B7455"/>
    <w:pPr>
      <w:numPr>
        <w:ilvl w:val="1"/>
        <w:numId w:val="33"/>
      </w:numPr>
      <w:outlineLvl w:val="1"/>
    </w:pPr>
    <w:rPr>
      <w:rFonts w:ascii="Source Sans Pro SemiBold" w:eastAsia="Source Sans Pro SemiBold" w:hAnsi="Source Sans Pro SemiBold" w:cs="Segoe UI"/>
      <w:b/>
      <w:bCs/>
      <w:color w:val="146568"/>
      <w:sz w:val="36"/>
      <w:szCs w:val="36"/>
    </w:rPr>
  </w:style>
  <w:style w:type="paragraph" w:styleId="Heading3">
    <w:name w:val="heading 3"/>
    <w:basedOn w:val="NMhighlight"/>
    <w:next w:val="Normal"/>
    <w:link w:val="Heading3Char"/>
    <w:uiPriority w:val="9"/>
    <w:unhideWhenUsed/>
    <w:qFormat/>
    <w:rsid w:val="00013099"/>
    <w:pPr>
      <w:numPr>
        <w:ilvl w:val="2"/>
        <w:numId w:val="33"/>
      </w:numPr>
      <w:outlineLvl w:val="2"/>
    </w:pPr>
    <w:rPr>
      <w:rFonts w:ascii="Source Sans Pro SemiBold" w:eastAsia="Source Sans Pro SemiBold" w:hAnsi="Source Sans Pro SemiBold" w:cs="Source Sans Pro SemiBold"/>
      <w:b w:val="0"/>
      <w:bCs w:val="0"/>
      <w:lang w:val="en-US"/>
    </w:rPr>
  </w:style>
  <w:style w:type="paragraph" w:styleId="Heading4">
    <w:name w:val="heading 4"/>
    <w:basedOn w:val="NMSemiBold"/>
    <w:next w:val="Normal"/>
    <w:link w:val="Heading4Char"/>
    <w:uiPriority w:val="9"/>
    <w:unhideWhenUsed/>
    <w:qFormat/>
    <w:rsid w:val="002C576F"/>
    <w:pPr>
      <w:outlineLvl w:val="3"/>
    </w:pPr>
    <w:rPr>
      <w:sz w:val="24"/>
      <w:szCs w:val="24"/>
    </w:rPr>
  </w:style>
  <w:style w:type="paragraph" w:styleId="Heading5">
    <w:name w:val="heading 5"/>
    <w:basedOn w:val="Normal"/>
    <w:next w:val="Normal"/>
    <w:link w:val="Heading5Char"/>
    <w:uiPriority w:val="9"/>
    <w:unhideWhenUsed/>
    <w:qFormat/>
    <w:pPr>
      <w:keepNext/>
      <w:keepLines/>
      <w:numPr>
        <w:ilvl w:val="4"/>
        <w:numId w:val="3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15791"/>
    <w:pPr>
      <w:keepNext/>
      <w:keepLines/>
      <w:numPr>
        <w:ilvl w:val="5"/>
        <w:numId w:val="3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15791"/>
    <w:pPr>
      <w:keepNext/>
      <w:keepLines/>
      <w:numPr>
        <w:ilvl w:val="6"/>
        <w:numId w:val="3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5791"/>
    <w:pPr>
      <w:keepNext/>
      <w:keepLines/>
      <w:numPr>
        <w:ilvl w:val="7"/>
        <w:numId w:val="3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5791"/>
    <w:pPr>
      <w:keepNext/>
      <w:keepLines/>
      <w:numPr>
        <w:ilvl w:val="8"/>
        <w:numId w:val="3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7A09"/>
    <w:rPr>
      <w:rFonts w:ascii="Calibri Light" w:hAnsi="Calibri Light" w:cs="Calibri Light"/>
      <w:sz w:val="18"/>
      <w:szCs w:val="18"/>
    </w:rPr>
  </w:style>
  <w:style w:type="character" w:customStyle="1" w:styleId="BalloonTextChar">
    <w:name w:val="Balloon Text Char"/>
    <w:basedOn w:val="DefaultParagraphFont"/>
    <w:link w:val="BalloonText"/>
    <w:uiPriority w:val="99"/>
    <w:semiHidden/>
    <w:rsid w:val="000B7A09"/>
    <w:rPr>
      <w:rFonts w:ascii="Calibri Light" w:eastAsia="Yu Gothic Light" w:hAnsi="Calibri Light" w:cs="Calibri Light"/>
      <w:sz w:val="18"/>
      <w:szCs w:val="18"/>
      <w:lang w:eastAsia="en-GB"/>
    </w:rPr>
  </w:style>
  <w:style w:type="character" w:styleId="CommentReference">
    <w:name w:val="annotation reference"/>
    <w:basedOn w:val="DefaultParagraphFont"/>
    <w:uiPriority w:val="99"/>
    <w:semiHidden/>
    <w:rsid w:val="00B87AF8"/>
    <w:rPr>
      <w:sz w:val="16"/>
      <w:szCs w:val="16"/>
    </w:rPr>
  </w:style>
  <w:style w:type="paragraph" w:styleId="CommentText">
    <w:name w:val="annotation text"/>
    <w:basedOn w:val="Normal"/>
    <w:link w:val="CommentTextChar"/>
    <w:uiPriority w:val="99"/>
    <w:rsid w:val="00B87AF8"/>
    <w:rPr>
      <w:sz w:val="20"/>
    </w:rPr>
  </w:style>
  <w:style w:type="character" w:customStyle="1" w:styleId="CommentTextChar">
    <w:name w:val="Comment Text Char"/>
    <w:basedOn w:val="DefaultParagraphFont"/>
    <w:link w:val="CommentText"/>
    <w:uiPriority w:val="99"/>
    <w:rsid w:val="00B87AF8"/>
    <w:rPr>
      <w:rFonts w:ascii="Times New Roman" w:eastAsia="Times New Roman" w:hAnsi="Times New Roman" w:cs="Times New Roman"/>
      <w:sz w:val="20"/>
      <w:szCs w:val="20"/>
      <w:lang w:eastAsia="en-GB"/>
    </w:rPr>
  </w:style>
  <w:style w:type="character" w:customStyle="1" w:styleId="Heading1Char">
    <w:name w:val="Heading 1 Char"/>
    <w:basedOn w:val="DefaultParagraphFont"/>
    <w:link w:val="Heading1"/>
    <w:uiPriority w:val="9"/>
    <w:rsid w:val="00B87AF8"/>
    <w:rPr>
      <w:rFonts w:ascii="Source Sans Pro SemiBold" w:eastAsia="Source Sans Pro SemiBold" w:hAnsi="Source Sans Pro SemiBold" w:cs="Segoe UI"/>
      <w:color w:val="146568"/>
      <w:sz w:val="52"/>
      <w:szCs w:val="52"/>
      <w:lang w:eastAsia="en-GB"/>
    </w:rPr>
  </w:style>
  <w:style w:type="character" w:customStyle="1" w:styleId="Heading2Char">
    <w:name w:val="Heading 2 Char"/>
    <w:basedOn w:val="DefaultParagraphFont"/>
    <w:link w:val="Heading2"/>
    <w:uiPriority w:val="9"/>
    <w:rsid w:val="009B7455"/>
    <w:rPr>
      <w:rFonts w:ascii="Source Sans Pro SemiBold" w:eastAsia="Source Sans Pro SemiBold" w:hAnsi="Source Sans Pro SemiBold" w:cs="Segoe UI"/>
      <w:b/>
      <w:bCs/>
      <w:color w:val="146568"/>
      <w:sz w:val="36"/>
      <w:szCs w:val="36"/>
      <w:lang w:eastAsia="en-GB"/>
    </w:rPr>
  </w:style>
  <w:style w:type="paragraph" w:styleId="ListParagraph">
    <w:name w:val="List Paragraph"/>
    <w:aliases w:val="Dot pt,No Spacing1,List Paragraph Char Char Char,Indicator Text,Numbered Para 1,List Paragraph1,Bullet Points,MAIN CONTENT,F5 List Paragraph,List Paragraph2,List Paragraph12,Colorful List - Accent 11,Normal numbered,OBC Bullet,L"/>
    <w:basedOn w:val="Normal"/>
    <w:link w:val="ListParagraphChar"/>
    <w:uiPriority w:val="34"/>
    <w:qFormat/>
    <w:rsid w:val="00B87AF8"/>
    <w:pPr>
      <w:ind w:left="720"/>
      <w:contextualSpacing/>
    </w:pPr>
  </w:style>
  <w:style w:type="character" w:customStyle="1" w:styleId="ListParagraphChar">
    <w:name w:val="List Paragraph Char"/>
    <w:aliases w:val="Dot pt Char,No Spacing1 Char,List Paragraph Char Char Char Char,Indicator Text Char,Numbered Para 1 Char,List Paragraph1 Char,Bullet Points Char,MAIN CONTENT Char,F5 List Paragraph Char,List Paragraph2 Char,List Paragraph12 Char"/>
    <w:link w:val="ListParagraph"/>
    <w:uiPriority w:val="34"/>
    <w:qFormat/>
    <w:locked/>
    <w:rsid w:val="00B87AF8"/>
    <w:rPr>
      <w:rFonts w:ascii="Times New Roman" w:eastAsia="Times New Roman" w:hAnsi="Times New Roman" w:cs="Times New Roman"/>
      <w:sz w:val="24"/>
      <w:szCs w:val="20"/>
      <w:lang w:eastAsia="en-GB"/>
    </w:rPr>
  </w:style>
  <w:style w:type="paragraph" w:styleId="CommentSubject">
    <w:name w:val="annotation subject"/>
    <w:basedOn w:val="CommentText"/>
    <w:next w:val="CommentText"/>
    <w:link w:val="CommentSubjectChar"/>
    <w:uiPriority w:val="99"/>
    <w:semiHidden/>
    <w:unhideWhenUsed/>
    <w:rsid w:val="00B87AF8"/>
    <w:rPr>
      <w:b/>
      <w:bCs/>
    </w:rPr>
  </w:style>
  <w:style w:type="character" w:customStyle="1" w:styleId="CommentSubjectChar">
    <w:name w:val="Comment Subject Char"/>
    <w:basedOn w:val="CommentTextChar"/>
    <w:link w:val="CommentSubject"/>
    <w:uiPriority w:val="99"/>
    <w:semiHidden/>
    <w:rsid w:val="00B87AF8"/>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9F08B8"/>
    <w:rPr>
      <w:color w:val="0563C1" w:themeColor="hyperlink"/>
      <w:u w:val="single"/>
    </w:rPr>
  </w:style>
  <w:style w:type="character" w:customStyle="1" w:styleId="UnresolvedMention1">
    <w:name w:val="Unresolved Mention1"/>
    <w:basedOn w:val="DefaultParagraphFont"/>
    <w:uiPriority w:val="99"/>
    <w:unhideWhenUsed/>
    <w:rsid w:val="009F08B8"/>
    <w:rPr>
      <w:color w:val="605E5C"/>
      <w:shd w:val="clear" w:color="auto" w:fill="E1DFDD"/>
    </w:rPr>
  </w:style>
  <w:style w:type="character" w:styleId="FollowedHyperlink">
    <w:name w:val="FollowedHyperlink"/>
    <w:basedOn w:val="DefaultParagraphFont"/>
    <w:uiPriority w:val="99"/>
    <w:semiHidden/>
    <w:unhideWhenUsed/>
    <w:rsid w:val="009F08B8"/>
    <w:rPr>
      <w:color w:val="954F72" w:themeColor="followedHyperlink"/>
      <w:u w:val="single"/>
    </w:rPr>
  </w:style>
  <w:style w:type="table" w:styleId="TableGrid">
    <w:name w:val="Table Grid"/>
    <w:basedOn w:val="TableNormal"/>
    <w:uiPriority w:val="39"/>
    <w:rsid w:val="00F37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721FB"/>
    <w:pPr>
      <w:autoSpaceDE w:val="0"/>
      <w:autoSpaceDN w:val="0"/>
      <w:adjustRightInd w:val="0"/>
      <w:spacing w:after="0" w:line="240" w:lineRule="auto"/>
    </w:pPr>
    <w:rPr>
      <w:rFonts w:ascii="Cambria Math" w:hAnsi="Cambria Math" w:cs="Cambria Math"/>
      <w:color w:val="000000"/>
      <w:sz w:val="24"/>
      <w:szCs w:val="24"/>
    </w:rPr>
  </w:style>
  <w:style w:type="paragraph" w:customStyle="1" w:styleId="paragraph">
    <w:name w:val="paragraph"/>
    <w:basedOn w:val="Normal"/>
    <w:rsid w:val="00B275FC"/>
    <w:pPr>
      <w:spacing w:before="100" w:beforeAutospacing="1" w:after="100" w:afterAutospacing="1"/>
    </w:pPr>
  </w:style>
  <w:style w:type="character" w:customStyle="1" w:styleId="normaltextrun">
    <w:name w:val="normaltextrun"/>
    <w:basedOn w:val="DefaultParagraphFont"/>
    <w:rsid w:val="00B275FC"/>
  </w:style>
  <w:style w:type="character" w:customStyle="1" w:styleId="eop">
    <w:name w:val="eop"/>
    <w:basedOn w:val="DefaultParagraphFont"/>
    <w:rsid w:val="00B275FC"/>
  </w:style>
  <w:style w:type="character" w:customStyle="1" w:styleId="Mention1">
    <w:name w:val="Mention1"/>
    <w:basedOn w:val="DefaultParagraphFont"/>
    <w:uiPriority w:val="99"/>
    <w:unhideWhenUsed/>
    <w:rsid w:val="00A803FF"/>
    <w:rPr>
      <w:color w:val="2B579A"/>
      <w:shd w:val="clear" w:color="auto" w:fill="E1DFDD"/>
    </w:rPr>
  </w:style>
  <w:style w:type="character" w:customStyle="1" w:styleId="Heading3Char">
    <w:name w:val="Heading 3 Char"/>
    <w:basedOn w:val="DefaultParagraphFont"/>
    <w:link w:val="Heading3"/>
    <w:uiPriority w:val="9"/>
    <w:rsid w:val="00013099"/>
    <w:rPr>
      <w:rFonts w:ascii="Source Sans Pro SemiBold" w:eastAsia="Source Sans Pro SemiBold" w:hAnsi="Source Sans Pro SemiBold" w:cs="Source Sans Pro SemiBold"/>
      <w:color w:val="27D8CE"/>
      <w:sz w:val="28"/>
      <w:szCs w:val="28"/>
      <w:lang w:val="en-US" w:eastAsia="en-GB"/>
    </w:rPr>
  </w:style>
  <w:style w:type="paragraph" w:styleId="Caption">
    <w:name w:val="caption"/>
    <w:basedOn w:val="Normal"/>
    <w:next w:val="Normal"/>
    <w:uiPriority w:val="35"/>
    <w:unhideWhenUsed/>
    <w:qFormat/>
    <w:rsid w:val="003F6882"/>
    <w:pPr>
      <w:spacing w:after="200"/>
    </w:pPr>
    <w:rPr>
      <w:i/>
      <w:iCs/>
      <w:color w:val="44546A" w:themeColor="text2"/>
      <w:sz w:val="18"/>
      <w:szCs w:val="18"/>
    </w:rPr>
  </w:style>
  <w:style w:type="paragraph" w:styleId="NoSpacing">
    <w:name w:val="No Spacing"/>
    <w:link w:val="NoSpacingChar"/>
    <w:uiPriority w:val="1"/>
    <w:qFormat/>
    <w:rsid w:val="00AA3439"/>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AA3439"/>
    <w:rPr>
      <w:rFonts w:eastAsiaTheme="minorEastAsia"/>
      <w:lang w:val="en-US" w:eastAsia="zh-CN"/>
    </w:rPr>
  </w:style>
  <w:style w:type="paragraph" w:styleId="Header">
    <w:name w:val="header"/>
    <w:basedOn w:val="Normal"/>
    <w:link w:val="HeaderChar"/>
    <w:uiPriority w:val="99"/>
    <w:unhideWhenUsed/>
    <w:rsid w:val="00357A14"/>
    <w:pPr>
      <w:tabs>
        <w:tab w:val="center" w:pos="4513"/>
        <w:tab w:val="right" w:pos="9026"/>
      </w:tabs>
    </w:pPr>
  </w:style>
  <w:style w:type="character" w:customStyle="1" w:styleId="HeaderChar">
    <w:name w:val="Header Char"/>
    <w:basedOn w:val="DefaultParagraphFont"/>
    <w:link w:val="Header"/>
    <w:uiPriority w:val="99"/>
    <w:rsid w:val="00357A14"/>
    <w:rPr>
      <w:rFonts w:ascii="Times New Roman" w:eastAsia="Times New Roman" w:hAnsi="Times New Roman" w:cs="Times New Roman"/>
      <w:sz w:val="24"/>
      <w:szCs w:val="20"/>
      <w:lang w:eastAsia="en-GB"/>
    </w:rPr>
  </w:style>
  <w:style w:type="paragraph" w:styleId="Footer">
    <w:name w:val="footer"/>
    <w:basedOn w:val="Normal"/>
    <w:link w:val="FooterChar"/>
    <w:uiPriority w:val="99"/>
    <w:unhideWhenUsed/>
    <w:rsid w:val="00357A14"/>
    <w:pPr>
      <w:tabs>
        <w:tab w:val="center" w:pos="4513"/>
        <w:tab w:val="right" w:pos="9026"/>
      </w:tabs>
    </w:pPr>
  </w:style>
  <w:style w:type="character" w:customStyle="1" w:styleId="FooterChar">
    <w:name w:val="Footer Char"/>
    <w:basedOn w:val="DefaultParagraphFont"/>
    <w:link w:val="Footer"/>
    <w:uiPriority w:val="99"/>
    <w:rsid w:val="00357A14"/>
    <w:rPr>
      <w:rFonts w:ascii="Times New Roman" w:eastAsia="Times New Roman" w:hAnsi="Times New Roman" w:cs="Times New Roman"/>
      <w:sz w:val="24"/>
      <w:szCs w:val="20"/>
      <w:lang w:eastAsia="en-GB"/>
    </w:rPr>
  </w:style>
  <w:style w:type="character" w:styleId="PageNumber">
    <w:name w:val="page number"/>
    <w:basedOn w:val="DefaultParagraphFont"/>
    <w:uiPriority w:val="99"/>
    <w:semiHidden/>
    <w:unhideWhenUsed/>
    <w:rsid w:val="00E26F0B"/>
  </w:style>
  <w:style w:type="table" w:customStyle="1" w:styleId="TableGrid1">
    <w:name w:val="Table Grid1"/>
    <w:basedOn w:val="TableNormal"/>
    <w:next w:val="TableGrid"/>
    <w:rsid w:val="007D5F37"/>
    <w:pPr>
      <w:spacing w:after="0" w:line="240" w:lineRule="auto"/>
    </w:pPr>
    <w:rPr>
      <w:rFonts w:ascii="Segoe UI" w:eastAsia="Yu Gothic Light" w:hAnsi="Segoe UI" w:cs="Yu Gothic Light"/>
      <w:sz w:val="24"/>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C5B39"/>
    <w:pPr>
      <w:spacing w:after="0" w:line="240" w:lineRule="auto"/>
    </w:pPr>
    <w:rPr>
      <w:rFonts w:ascii="Yu Gothic Light" w:eastAsia="Yu Gothic Light" w:hAnsi="Yu Gothic Light" w:cs="Yu Gothic Light"/>
      <w:sz w:val="24"/>
      <w:szCs w:val="20"/>
      <w:lang w:eastAsia="en-GB"/>
    </w:rPr>
  </w:style>
  <w:style w:type="paragraph" w:styleId="FootnoteText">
    <w:name w:val="footnote text"/>
    <w:basedOn w:val="Normal"/>
    <w:link w:val="FootnoteTextChar"/>
    <w:uiPriority w:val="99"/>
    <w:semiHidden/>
    <w:unhideWhenUsed/>
    <w:rsid w:val="00997A29"/>
    <w:rPr>
      <w:sz w:val="20"/>
    </w:rPr>
  </w:style>
  <w:style w:type="character" w:customStyle="1" w:styleId="FootnoteTextChar">
    <w:name w:val="Footnote Text Char"/>
    <w:basedOn w:val="DefaultParagraphFont"/>
    <w:link w:val="FootnoteText"/>
    <w:uiPriority w:val="99"/>
    <w:semiHidden/>
    <w:rsid w:val="00997A29"/>
    <w:rPr>
      <w:rFonts w:ascii="Yu Gothic Light" w:eastAsia="Yu Gothic Light" w:hAnsi="Yu Gothic Light" w:cs="Yu Gothic Light"/>
      <w:sz w:val="20"/>
      <w:szCs w:val="20"/>
      <w:lang w:eastAsia="en-GB"/>
    </w:rPr>
  </w:style>
  <w:style w:type="character" w:styleId="FootnoteReference">
    <w:name w:val="footnote reference"/>
    <w:basedOn w:val="DefaultParagraphFont"/>
    <w:uiPriority w:val="99"/>
    <w:semiHidden/>
    <w:unhideWhenUsed/>
    <w:rsid w:val="00997A29"/>
    <w:rPr>
      <w:vertAlign w:val="superscript"/>
    </w:rPr>
  </w:style>
  <w:style w:type="paragraph" w:customStyle="1" w:styleId="NMHeading1">
    <w:name w:val="NM Heading 1"/>
    <w:basedOn w:val="Normal"/>
    <w:qFormat/>
    <w:rsid w:val="00F34BEA"/>
    <w:pPr>
      <w:numPr>
        <w:numId w:val="12"/>
      </w:numPr>
      <w:textAlignment w:val="baseline"/>
    </w:pPr>
    <w:rPr>
      <w:rFonts w:ascii="Source Sans Pro SemiBold" w:eastAsia="Source Sans Pro SemiBold" w:hAnsi="Source Sans Pro SemiBold" w:cs="Segoe UI"/>
      <w:color w:val="146568"/>
      <w:sz w:val="52"/>
      <w:szCs w:val="52"/>
    </w:rPr>
  </w:style>
  <w:style w:type="paragraph" w:customStyle="1" w:styleId="NMSemiBold">
    <w:name w:val="NM SemiBold"/>
    <w:basedOn w:val="paragraph"/>
    <w:qFormat/>
    <w:rsid w:val="00F34BEA"/>
    <w:pPr>
      <w:spacing w:before="0" w:beforeAutospacing="0" w:after="0" w:afterAutospacing="0"/>
      <w:jc w:val="both"/>
      <w:textAlignment w:val="baseline"/>
    </w:pPr>
    <w:rPr>
      <w:rFonts w:ascii="Source Sans Pro SemiBold" w:hAnsi="Source Sans Pro SemiBold" w:cs="Segoe UI"/>
      <w:sz w:val="22"/>
      <w:szCs w:val="22"/>
    </w:rPr>
  </w:style>
  <w:style w:type="paragraph" w:customStyle="1" w:styleId="NMhighlight">
    <w:name w:val="NM highlight"/>
    <w:basedOn w:val="NMSemiBold"/>
    <w:qFormat/>
    <w:rsid w:val="00F34BEA"/>
    <w:rPr>
      <w:rFonts w:ascii="Source Sans Pro Light" w:hAnsi="Source Sans Pro Light"/>
      <w:b/>
      <w:bCs/>
      <w:color w:val="27D8CE"/>
      <w:sz w:val="28"/>
      <w:szCs w:val="28"/>
    </w:rPr>
  </w:style>
  <w:style w:type="paragraph" w:customStyle="1" w:styleId="NMtext">
    <w:name w:val="NM text"/>
    <w:basedOn w:val="Normal"/>
    <w:link w:val="NMtextChar"/>
    <w:qFormat/>
    <w:rsid w:val="007E4E7A"/>
    <w:pPr>
      <w:spacing w:after="160" w:line="259" w:lineRule="auto"/>
    </w:pPr>
    <w:rPr>
      <w:rFonts w:ascii="Source Sans Pro Light" w:eastAsiaTheme="minorHAnsi" w:hAnsi="Source Sans Pro Light" w:cs="Open Sans Light"/>
      <w:lang w:eastAsia="en-US"/>
    </w:rPr>
  </w:style>
  <w:style w:type="character" w:customStyle="1" w:styleId="NMtextChar">
    <w:name w:val="NM text Char"/>
    <w:basedOn w:val="DefaultParagraphFont"/>
    <w:link w:val="NMtext"/>
    <w:rsid w:val="007E4E7A"/>
    <w:rPr>
      <w:rFonts w:ascii="Source Sans Pro Light" w:hAnsi="Source Sans Pro Light" w:cs="Open Sans Light"/>
      <w:sz w:val="24"/>
      <w:szCs w:val="24"/>
    </w:rPr>
  </w:style>
  <w:style w:type="paragraph" w:styleId="TOCHeading">
    <w:name w:val="TOC Heading"/>
    <w:basedOn w:val="Heading1"/>
    <w:next w:val="Normal"/>
    <w:uiPriority w:val="39"/>
    <w:unhideWhenUsed/>
    <w:qFormat/>
    <w:rsid w:val="006C71F6"/>
    <w:pPr>
      <w:keepNext/>
      <w:keepLines/>
      <w:spacing w:before="240" w:line="259" w:lineRule="auto"/>
      <w:textAlignment w:val="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91474"/>
    <w:pPr>
      <w:tabs>
        <w:tab w:val="left" w:pos="480"/>
        <w:tab w:val="left" w:pos="555"/>
        <w:tab w:val="right" w:leader="dot" w:pos="9015"/>
      </w:tabs>
      <w:spacing w:after="100"/>
    </w:pPr>
    <w:rPr>
      <w:rFonts w:ascii="Source Sans Pro Light" w:hAnsi="Source Sans Pro Light"/>
      <w:sz w:val="28"/>
    </w:rPr>
  </w:style>
  <w:style w:type="paragraph" w:styleId="TOC2">
    <w:name w:val="toc 2"/>
    <w:basedOn w:val="Normal"/>
    <w:next w:val="Normal"/>
    <w:autoRedefine/>
    <w:uiPriority w:val="39"/>
    <w:unhideWhenUsed/>
    <w:rsid w:val="001F0912"/>
    <w:pPr>
      <w:tabs>
        <w:tab w:val="left" w:pos="880"/>
        <w:tab w:val="right" w:leader="dot" w:pos="9016"/>
      </w:tabs>
      <w:spacing w:after="100"/>
      <w:ind w:left="240"/>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673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F33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013099"/>
    <w:rPr>
      <w:rFonts w:ascii="Source Sans Pro SemiBold" w:eastAsia="Times New Roman" w:hAnsi="Source Sans Pro SemiBold" w:cs="Segoe UI"/>
      <w:sz w:val="24"/>
      <w:szCs w:val="24"/>
      <w:lang w:eastAsia="en-GB"/>
    </w:rPr>
  </w:style>
  <w:style w:type="paragraph" w:styleId="TOC3">
    <w:name w:val="toc 3"/>
    <w:basedOn w:val="Normal"/>
    <w:next w:val="Normal"/>
    <w:autoRedefine/>
    <w:uiPriority w:val="39"/>
    <w:unhideWhenUsed/>
    <w:rsid w:val="006252D8"/>
    <w:pPr>
      <w:tabs>
        <w:tab w:val="right" w:leader="dot" w:pos="9016"/>
      </w:tabs>
      <w:spacing w:after="100"/>
      <w:ind w:left="480"/>
    </w:p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sz w:val="24"/>
      <w:szCs w:val="20"/>
      <w:lang w:eastAsia="en-GB"/>
    </w:rPr>
  </w:style>
  <w:style w:type="character" w:styleId="PlaceholderText">
    <w:name w:val="Placeholder Text"/>
    <w:basedOn w:val="DefaultParagraphFont"/>
    <w:uiPriority w:val="99"/>
    <w:semiHidden/>
    <w:rsid w:val="00F67FF8"/>
    <w:rPr>
      <w:color w:val="808080"/>
    </w:rPr>
  </w:style>
  <w:style w:type="paragraph" w:styleId="NormalWeb">
    <w:name w:val="Normal (Web)"/>
    <w:basedOn w:val="Normal"/>
    <w:uiPriority w:val="99"/>
    <w:unhideWhenUsed/>
    <w:rsid w:val="00396359"/>
    <w:pPr>
      <w:spacing w:before="100" w:beforeAutospacing="1" w:after="100" w:afterAutospacing="1"/>
    </w:pPr>
  </w:style>
  <w:style w:type="character" w:styleId="EndnoteReference">
    <w:name w:val="endnote reference"/>
    <w:basedOn w:val="DefaultParagraphFont"/>
    <w:uiPriority w:val="99"/>
    <w:semiHidden/>
    <w:unhideWhenUsed/>
    <w:rsid w:val="00F568FD"/>
    <w:rPr>
      <w:vertAlign w:val="superscript"/>
    </w:rPr>
  </w:style>
  <w:style w:type="character" w:customStyle="1" w:styleId="contextualspellingandgrammarerror">
    <w:name w:val="contextualspellingandgrammarerror"/>
    <w:basedOn w:val="DefaultParagraphFont"/>
    <w:rsid w:val="005F3F6A"/>
  </w:style>
  <w:style w:type="paragraph" w:customStyle="1" w:styleId="pf0">
    <w:name w:val="pf0"/>
    <w:basedOn w:val="Normal"/>
    <w:rsid w:val="004E2081"/>
    <w:pPr>
      <w:spacing w:before="100" w:beforeAutospacing="1" w:after="100" w:afterAutospacing="1"/>
    </w:pPr>
  </w:style>
  <w:style w:type="character" w:customStyle="1" w:styleId="cf01">
    <w:name w:val="cf01"/>
    <w:basedOn w:val="DefaultParagraphFont"/>
    <w:rsid w:val="004E2081"/>
    <w:rPr>
      <w:rFonts w:ascii="Segoe UI" w:hAnsi="Segoe UI" w:cs="Segoe UI" w:hint="default"/>
      <w:sz w:val="18"/>
      <w:szCs w:val="18"/>
    </w:rPr>
  </w:style>
  <w:style w:type="character" w:customStyle="1" w:styleId="cf21">
    <w:name w:val="cf21"/>
    <w:basedOn w:val="DefaultParagraphFont"/>
    <w:rsid w:val="00E15282"/>
    <w:rPr>
      <w:rFonts w:ascii="Segoe UI" w:hAnsi="Segoe UI" w:cs="Segoe UI" w:hint="default"/>
      <w:sz w:val="18"/>
      <w:szCs w:val="18"/>
      <w:shd w:val="clear" w:color="auto" w:fill="FFFF00"/>
    </w:rPr>
  </w:style>
  <w:style w:type="character" w:customStyle="1" w:styleId="cf31">
    <w:name w:val="cf31"/>
    <w:basedOn w:val="DefaultParagraphFont"/>
    <w:rsid w:val="00E15282"/>
    <w:rPr>
      <w:rFonts w:ascii="Segoe UI" w:hAnsi="Segoe UI" w:cs="Segoe UI" w:hint="default"/>
      <w:b/>
      <w:bCs/>
      <w:sz w:val="18"/>
      <w:szCs w:val="18"/>
      <w:shd w:val="clear" w:color="auto" w:fill="FFFF00"/>
    </w:rPr>
  </w:style>
  <w:style w:type="paragraph" w:styleId="Bibliography">
    <w:name w:val="Bibliography"/>
    <w:basedOn w:val="Normal"/>
    <w:next w:val="Normal"/>
    <w:uiPriority w:val="37"/>
    <w:unhideWhenUsed/>
    <w:rsid w:val="00594DC4"/>
    <w:pPr>
      <w:ind w:left="720" w:hanging="720"/>
    </w:pPr>
  </w:style>
  <w:style w:type="paragraph" w:customStyle="1" w:styleId="Tablebullets">
    <w:name w:val="Table bullets"/>
    <w:basedOn w:val="ListParagraph"/>
    <w:qFormat/>
    <w:rsid w:val="00E73FE3"/>
    <w:pPr>
      <w:numPr>
        <w:numId w:val="13"/>
      </w:numPr>
      <w:textAlignment w:val="baseline"/>
    </w:pPr>
    <w:rPr>
      <w:rFonts w:ascii="Source Sans Pro Light" w:hAnsi="Source Sans Pro Light"/>
      <w:color w:val="000000" w:themeColor="text1"/>
      <w:sz w:val="18"/>
      <w:szCs w:val="18"/>
    </w:rPr>
  </w:style>
  <w:style w:type="paragraph" w:customStyle="1" w:styleId="NMHeading2">
    <w:name w:val="NM Heading 2"/>
    <w:basedOn w:val="Normal"/>
    <w:qFormat/>
    <w:rsid w:val="007251E3"/>
    <w:pPr>
      <w:numPr>
        <w:ilvl w:val="1"/>
        <w:numId w:val="12"/>
      </w:numPr>
    </w:pPr>
    <w:rPr>
      <w:rFonts w:ascii="Source Sans Pro SemiBold" w:eastAsiaTheme="minorHAnsi" w:hAnsi="Source Sans Pro SemiBold" w:cstheme="minorBidi"/>
      <w:b/>
      <w:bCs/>
      <w:color w:val="146568"/>
      <w:sz w:val="36"/>
      <w:szCs w:val="36"/>
      <w:lang w:eastAsia="en-US"/>
    </w:rPr>
  </w:style>
  <w:style w:type="paragraph" w:customStyle="1" w:styleId="NMHeading3">
    <w:name w:val="NM Heading 3"/>
    <w:basedOn w:val="Normal"/>
    <w:qFormat/>
    <w:rsid w:val="007251E3"/>
    <w:pPr>
      <w:numPr>
        <w:ilvl w:val="2"/>
        <w:numId w:val="12"/>
      </w:numPr>
    </w:pPr>
    <w:rPr>
      <w:rFonts w:ascii="Source Sans Pro SemiBold" w:eastAsiaTheme="minorHAnsi" w:hAnsi="Source Sans Pro SemiBold" w:cstheme="minorBidi"/>
      <w:b/>
      <w:bCs/>
      <w:color w:val="27D8CE"/>
      <w:sz w:val="28"/>
      <w:szCs w:val="28"/>
      <w:lang w:eastAsia="en-US"/>
    </w:rPr>
  </w:style>
  <w:style w:type="character" w:customStyle="1" w:styleId="Heading6Char">
    <w:name w:val="Heading 6 Char"/>
    <w:basedOn w:val="DefaultParagraphFont"/>
    <w:link w:val="Heading6"/>
    <w:uiPriority w:val="9"/>
    <w:semiHidden/>
    <w:rsid w:val="000A7496"/>
    <w:rPr>
      <w:rFonts w:asciiTheme="majorHAnsi" w:eastAsiaTheme="majorEastAsia" w:hAnsiTheme="majorHAnsi" w:cstheme="majorBidi"/>
      <w:color w:val="1F3763" w:themeColor="accent1" w:themeShade="7F"/>
      <w:sz w:val="24"/>
      <w:szCs w:val="20"/>
      <w:lang w:eastAsia="en-GB"/>
    </w:rPr>
  </w:style>
  <w:style w:type="character" w:customStyle="1" w:styleId="Heading7Char">
    <w:name w:val="Heading 7 Char"/>
    <w:basedOn w:val="DefaultParagraphFont"/>
    <w:link w:val="Heading7"/>
    <w:uiPriority w:val="9"/>
    <w:semiHidden/>
    <w:rsid w:val="000A7496"/>
    <w:rPr>
      <w:rFonts w:asciiTheme="majorHAnsi" w:eastAsiaTheme="majorEastAsia" w:hAnsiTheme="majorHAnsi" w:cstheme="majorBidi"/>
      <w:i/>
      <w:iCs/>
      <w:color w:val="1F3763" w:themeColor="accent1" w:themeShade="7F"/>
      <w:sz w:val="24"/>
      <w:szCs w:val="20"/>
      <w:lang w:eastAsia="en-GB"/>
    </w:rPr>
  </w:style>
  <w:style w:type="character" w:customStyle="1" w:styleId="Heading8Char">
    <w:name w:val="Heading 8 Char"/>
    <w:basedOn w:val="DefaultParagraphFont"/>
    <w:link w:val="Heading8"/>
    <w:uiPriority w:val="9"/>
    <w:semiHidden/>
    <w:rsid w:val="000A7496"/>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0A7496"/>
    <w:rPr>
      <w:rFonts w:asciiTheme="majorHAnsi" w:eastAsiaTheme="majorEastAsia" w:hAnsiTheme="majorHAnsi" w:cstheme="majorBidi"/>
      <w:i/>
      <w:iCs/>
      <w:color w:val="272727" w:themeColor="text1" w:themeTint="D8"/>
      <w:sz w:val="21"/>
      <w:szCs w:val="21"/>
      <w:lang w:eastAsia="en-GB"/>
    </w:rPr>
  </w:style>
  <w:style w:type="character" w:customStyle="1" w:styleId="SmartLink1">
    <w:name w:val="SmartLink1"/>
    <w:basedOn w:val="DefaultParagraphFont"/>
    <w:uiPriority w:val="99"/>
    <w:semiHidden/>
    <w:unhideWhenUsed/>
    <w:rsid w:val="00765BBA"/>
    <w:rPr>
      <w:color w:val="0000FF"/>
      <w:u w:val="single"/>
      <w:shd w:val="clear" w:color="auto" w:fill="F3F2F1"/>
    </w:rPr>
  </w:style>
  <w:style w:type="character" w:styleId="Emphasis">
    <w:name w:val="Emphasis"/>
    <w:basedOn w:val="DefaultParagraphFont"/>
    <w:uiPriority w:val="20"/>
    <w:qFormat/>
    <w:rsid w:val="000F6B84"/>
    <w:rPr>
      <w:i/>
      <w:iCs/>
    </w:rPr>
  </w:style>
  <w:style w:type="character" w:customStyle="1" w:styleId="Mention2">
    <w:name w:val="Mention2"/>
    <w:basedOn w:val="DefaultParagraphFont"/>
    <w:uiPriority w:val="99"/>
    <w:unhideWhenUsed/>
    <w:rPr>
      <w:color w:val="2B579A"/>
      <w:shd w:val="clear" w:color="auto" w:fill="E6E6E6"/>
    </w:rPr>
  </w:style>
  <w:style w:type="character" w:customStyle="1" w:styleId="UnresolvedMention2">
    <w:name w:val="Unresolved Mention2"/>
    <w:basedOn w:val="DefaultParagraphFont"/>
    <w:uiPriority w:val="99"/>
    <w:semiHidden/>
    <w:unhideWhenUsed/>
    <w:rsid w:val="00A836BD"/>
    <w:rPr>
      <w:color w:val="605E5C"/>
      <w:shd w:val="clear" w:color="auto" w:fill="E1DFDD"/>
    </w:rPr>
  </w:style>
  <w:style w:type="character" w:styleId="UnresolvedMention">
    <w:name w:val="Unresolved Mention"/>
    <w:basedOn w:val="DefaultParagraphFont"/>
    <w:uiPriority w:val="99"/>
    <w:unhideWhenUsed/>
    <w:rsid w:val="005B5565"/>
    <w:rPr>
      <w:color w:val="605E5C"/>
      <w:shd w:val="clear" w:color="auto" w:fill="E1DFDD"/>
    </w:rPr>
  </w:style>
  <w:style w:type="character" w:styleId="Mention">
    <w:name w:val="Mention"/>
    <w:basedOn w:val="DefaultParagraphFont"/>
    <w:uiPriority w:val="99"/>
    <w:unhideWhenUsed/>
    <w:rsid w:val="0033708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7786">
      <w:bodyDiv w:val="1"/>
      <w:marLeft w:val="0"/>
      <w:marRight w:val="0"/>
      <w:marTop w:val="0"/>
      <w:marBottom w:val="0"/>
      <w:divBdr>
        <w:top w:val="none" w:sz="0" w:space="0" w:color="auto"/>
        <w:left w:val="none" w:sz="0" w:space="0" w:color="auto"/>
        <w:bottom w:val="none" w:sz="0" w:space="0" w:color="auto"/>
        <w:right w:val="none" w:sz="0" w:space="0" w:color="auto"/>
      </w:divBdr>
    </w:div>
    <w:div w:id="10618928">
      <w:bodyDiv w:val="1"/>
      <w:marLeft w:val="0"/>
      <w:marRight w:val="0"/>
      <w:marTop w:val="0"/>
      <w:marBottom w:val="0"/>
      <w:divBdr>
        <w:top w:val="none" w:sz="0" w:space="0" w:color="auto"/>
        <w:left w:val="none" w:sz="0" w:space="0" w:color="auto"/>
        <w:bottom w:val="none" w:sz="0" w:space="0" w:color="auto"/>
        <w:right w:val="none" w:sz="0" w:space="0" w:color="auto"/>
      </w:divBdr>
    </w:div>
    <w:div w:id="21057104">
      <w:bodyDiv w:val="1"/>
      <w:marLeft w:val="0"/>
      <w:marRight w:val="0"/>
      <w:marTop w:val="0"/>
      <w:marBottom w:val="0"/>
      <w:divBdr>
        <w:top w:val="none" w:sz="0" w:space="0" w:color="auto"/>
        <w:left w:val="none" w:sz="0" w:space="0" w:color="auto"/>
        <w:bottom w:val="none" w:sz="0" w:space="0" w:color="auto"/>
        <w:right w:val="none" w:sz="0" w:space="0" w:color="auto"/>
      </w:divBdr>
    </w:div>
    <w:div w:id="32199141">
      <w:bodyDiv w:val="1"/>
      <w:marLeft w:val="0"/>
      <w:marRight w:val="0"/>
      <w:marTop w:val="0"/>
      <w:marBottom w:val="0"/>
      <w:divBdr>
        <w:top w:val="none" w:sz="0" w:space="0" w:color="auto"/>
        <w:left w:val="none" w:sz="0" w:space="0" w:color="auto"/>
        <w:bottom w:val="none" w:sz="0" w:space="0" w:color="auto"/>
        <w:right w:val="none" w:sz="0" w:space="0" w:color="auto"/>
      </w:divBdr>
      <w:divsChild>
        <w:div w:id="1441339287">
          <w:marLeft w:val="0"/>
          <w:marRight w:val="0"/>
          <w:marTop w:val="0"/>
          <w:marBottom w:val="0"/>
          <w:divBdr>
            <w:top w:val="none" w:sz="0" w:space="0" w:color="auto"/>
            <w:left w:val="none" w:sz="0" w:space="0" w:color="auto"/>
            <w:bottom w:val="none" w:sz="0" w:space="0" w:color="auto"/>
            <w:right w:val="none" w:sz="0" w:space="0" w:color="auto"/>
          </w:divBdr>
        </w:div>
      </w:divsChild>
    </w:div>
    <w:div w:id="48457109">
      <w:bodyDiv w:val="1"/>
      <w:marLeft w:val="0"/>
      <w:marRight w:val="0"/>
      <w:marTop w:val="0"/>
      <w:marBottom w:val="0"/>
      <w:divBdr>
        <w:top w:val="none" w:sz="0" w:space="0" w:color="auto"/>
        <w:left w:val="none" w:sz="0" w:space="0" w:color="auto"/>
        <w:bottom w:val="none" w:sz="0" w:space="0" w:color="auto"/>
        <w:right w:val="none" w:sz="0" w:space="0" w:color="auto"/>
      </w:divBdr>
    </w:div>
    <w:div w:id="52391021">
      <w:bodyDiv w:val="1"/>
      <w:marLeft w:val="0"/>
      <w:marRight w:val="0"/>
      <w:marTop w:val="0"/>
      <w:marBottom w:val="0"/>
      <w:divBdr>
        <w:top w:val="none" w:sz="0" w:space="0" w:color="auto"/>
        <w:left w:val="none" w:sz="0" w:space="0" w:color="auto"/>
        <w:bottom w:val="none" w:sz="0" w:space="0" w:color="auto"/>
        <w:right w:val="none" w:sz="0" w:space="0" w:color="auto"/>
      </w:divBdr>
      <w:divsChild>
        <w:div w:id="74323726">
          <w:marLeft w:val="0"/>
          <w:marRight w:val="0"/>
          <w:marTop w:val="0"/>
          <w:marBottom w:val="0"/>
          <w:divBdr>
            <w:top w:val="none" w:sz="0" w:space="0" w:color="auto"/>
            <w:left w:val="none" w:sz="0" w:space="0" w:color="auto"/>
            <w:bottom w:val="none" w:sz="0" w:space="0" w:color="auto"/>
            <w:right w:val="none" w:sz="0" w:space="0" w:color="auto"/>
          </w:divBdr>
        </w:div>
        <w:div w:id="208078781">
          <w:marLeft w:val="0"/>
          <w:marRight w:val="0"/>
          <w:marTop w:val="0"/>
          <w:marBottom w:val="0"/>
          <w:divBdr>
            <w:top w:val="none" w:sz="0" w:space="0" w:color="auto"/>
            <w:left w:val="none" w:sz="0" w:space="0" w:color="auto"/>
            <w:bottom w:val="none" w:sz="0" w:space="0" w:color="auto"/>
            <w:right w:val="none" w:sz="0" w:space="0" w:color="auto"/>
          </w:divBdr>
        </w:div>
        <w:div w:id="224265605">
          <w:marLeft w:val="0"/>
          <w:marRight w:val="0"/>
          <w:marTop w:val="0"/>
          <w:marBottom w:val="0"/>
          <w:divBdr>
            <w:top w:val="none" w:sz="0" w:space="0" w:color="auto"/>
            <w:left w:val="none" w:sz="0" w:space="0" w:color="auto"/>
            <w:bottom w:val="none" w:sz="0" w:space="0" w:color="auto"/>
            <w:right w:val="none" w:sz="0" w:space="0" w:color="auto"/>
          </w:divBdr>
        </w:div>
        <w:div w:id="346324020">
          <w:marLeft w:val="0"/>
          <w:marRight w:val="0"/>
          <w:marTop w:val="0"/>
          <w:marBottom w:val="0"/>
          <w:divBdr>
            <w:top w:val="none" w:sz="0" w:space="0" w:color="auto"/>
            <w:left w:val="none" w:sz="0" w:space="0" w:color="auto"/>
            <w:bottom w:val="none" w:sz="0" w:space="0" w:color="auto"/>
            <w:right w:val="none" w:sz="0" w:space="0" w:color="auto"/>
          </w:divBdr>
        </w:div>
        <w:div w:id="482040696">
          <w:marLeft w:val="0"/>
          <w:marRight w:val="0"/>
          <w:marTop w:val="0"/>
          <w:marBottom w:val="0"/>
          <w:divBdr>
            <w:top w:val="none" w:sz="0" w:space="0" w:color="auto"/>
            <w:left w:val="none" w:sz="0" w:space="0" w:color="auto"/>
            <w:bottom w:val="none" w:sz="0" w:space="0" w:color="auto"/>
            <w:right w:val="none" w:sz="0" w:space="0" w:color="auto"/>
          </w:divBdr>
        </w:div>
        <w:div w:id="829949772">
          <w:marLeft w:val="0"/>
          <w:marRight w:val="0"/>
          <w:marTop w:val="0"/>
          <w:marBottom w:val="0"/>
          <w:divBdr>
            <w:top w:val="none" w:sz="0" w:space="0" w:color="auto"/>
            <w:left w:val="none" w:sz="0" w:space="0" w:color="auto"/>
            <w:bottom w:val="none" w:sz="0" w:space="0" w:color="auto"/>
            <w:right w:val="none" w:sz="0" w:space="0" w:color="auto"/>
          </w:divBdr>
        </w:div>
        <w:div w:id="859393729">
          <w:marLeft w:val="0"/>
          <w:marRight w:val="0"/>
          <w:marTop w:val="0"/>
          <w:marBottom w:val="0"/>
          <w:divBdr>
            <w:top w:val="none" w:sz="0" w:space="0" w:color="auto"/>
            <w:left w:val="none" w:sz="0" w:space="0" w:color="auto"/>
            <w:bottom w:val="none" w:sz="0" w:space="0" w:color="auto"/>
            <w:right w:val="none" w:sz="0" w:space="0" w:color="auto"/>
          </w:divBdr>
        </w:div>
        <w:div w:id="1035810837">
          <w:marLeft w:val="0"/>
          <w:marRight w:val="0"/>
          <w:marTop w:val="0"/>
          <w:marBottom w:val="0"/>
          <w:divBdr>
            <w:top w:val="none" w:sz="0" w:space="0" w:color="auto"/>
            <w:left w:val="none" w:sz="0" w:space="0" w:color="auto"/>
            <w:bottom w:val="none" w:sz="0" w:space="0" w:color="auto"/>
            <w:right w:val="none" w:sz="0" w:space="0" w:color="auto"/>
          </w:divBdr>
        </w:div>
        <w:div w:id="1404256709">
          <w:marLeft w:val="0"/>
          <w:marRight w:val="0"/>
          <w:marTop w:val="0"/>
          <w:marBottom w:val="0"/>
          <w:divBdr>
            <w:top w:val="none" w:sz="0" w:space="0" w:color="auto"/>
            <w:left w:val="none" w:sz="0" w:space="0" w:color="auto"/>
            <w:bottom w:val="none" w:sz="0" w:space="0" w:color="auto"/>
            <w:right w:val="none" w:sz="0" w:space="0" w:color="auto"/>
          </w:divBdr>
        </w:div>
        <w:div w:id="1899970351">
          <w:marLeft w:val="0"/>
          <w:marRight w:val="0"/>
          <w:marTop w:val="0"/>
          <w:marBottom w:val="0"/>
          <w:divBdr>
            <w:top w:val="none" w:sz="0" w:space="0" w:color="auto"/>
            <w:left w:val="none" w:sz="0" w:space="0" w:color="auto"/>
            <w:bottom w:val="none" w:sz="0" w:space="0" w:color="auto"/>
            <w:right w:val="none" w:sz="0" w:space="0" w:color="auto"/>
          </w:divBdr>
        </w:div>
        <w:div w:id="1904607285">
          <w:marLeft w:val="0"/>
          <w:marRight w:val="0"/>
          <w:marTop w:val="0"/>
          <w:marBottom w:val="0"/>
          <w:divBdr>
            <w:top w:val="none" w:sz="0" w:space="0" w:color="auto"/>
            <w:left w:val="none" w:sz="0" w:space="0" w:color="auto"/>
            <w:bottom w:val="none" w:sz="0" w:space="0" w:color="auto"/>
            <w:right w:val="none" w:sz="0" w:space="0" w:color="auto"/>
          </w:divBdr>
        </w:div>
        <w:div w:id="2120484255">
          <w:marLeft w:val="0"/>
          <w:marRight w:val="0"/>
          <w:marTop w:val="0"/>
          <w:marBottom w:val="0"/>
          <w:divBdr>
            <w:top w:val="none" w:sz="0" w:space="0" w:color="auto"/>
            <w:left w:val="none" w:sz="0" w:space="0" w:color="auto"/>
            <w:bottom w:val="none" w:sz="0" w:space="0" w:color="auto"/>
            <w:right w:val="none" w:sz="0" w:space="0" w:color="auto"/>
          </w:divBdr>
        </w:div>
        <w:div w:id="2134053358">
          <w:marLeft w:val="0"/>
          <w:marRight w:val="0"/>
          <w:marTop w:val="0"/>
          <w:marBottom w:val="0"/>
          <w:divBdr>
            <w:top w:val="none" w:sz="0" w:space="0" w:color="auto"/>
            <w:left w:val="none" w:sz="0" w:space="0" w:color="auto"/>
            <w:bottom w:val="none" w:sz="0" w:space="0" w:color="auto"/>
            <w:right w:val="none" w:sz="0" w:space="0" w:color="auto"/>
          </w:divBdr>
        </w:div>
      </w:divsChild>
    </w:div>
    <w:div w:id="61564401">
      <w:bodyDiv w:val="1"/>
      <w:marLeft w:val="0"/>
      <w:marRight w:val="0"/>
      <w:marTop w:val="0"/>
      <w:marBottom w:val="0"/>
      <w:divBdr>
        <w:top w:val="none" w:sz="0" w:space="0" w:color="auto"/>
        <w:left w:val="none" w:sz="0" w:space="0" w:color="auto"/>
        <w:bottom w:val="none" w:sz="0" w:space="0" w:color="auto"/>
        <w:right w:val="none" w:sz="0" w:space="0" w:color="auto"/>
      </w:divBdr>
    </w:div>
    <w:div w:id="77753562">
      <w:bodyDiv w:val="1"/>
      <w:marLeft w:val="0"/>
      <w:marRight w:val="0"/>
      <w:marTop w:val="0"/>
      <w:marBottom w:val="0"/>
      <w:divBdr>
        <w:top w:val="none" w:sz="0" w:space="0" w:color="auto"/>
        <w:left w:val="none" w:sz="0" w:space="0" w:color="auto"/>
        <w:bottom w:val="none" w:sz="0" w:space="0" w:color="auto"/>
        <w:right w:val="none" w:sz="0" w:space="0" w:color="auto"/>
      </w:divBdr>
    </w:div>
    <w:div w:id="91124339">
      <w:bodyDiv w:val="1"/>
      <w:marLeft w:val="0"/>
      <w:marRight w:val="0"/>
      <w:marTop w:val="0"/>
      <w:marBottom w:val="0"/>
      <w:divBdr>
        <w:top w:val="none" w:sz="0" w:space="0" w:color="auto"/>
        <w:left w:val="none" w:sz="0" w:space="0" w:color="auto"/>
        <w:bottom w:val="none" w:sz="0" w:space="0" w:color="auto"/>
        <w:right w:val="none" w:sz="0" w:space="0" w:color="auto"/>
      </w:divBdr>
      <w:divsChild>
        <w:div w:id="424231582">
          <w:marLeft w:val="0"/>
          <w:marRight w:val="0"/>
          <w:marTop w:val="0"/>
          <w:marBottom w:val="0"/>
          <w:divBdr>
            <w:top w:val="none" w:sz="0" w:space="0" w:color="auto"/>
            <w:left w:val="none" w:sz="0" w:space="0" w:color="auto"/>
            <w:bottom w:val="none" w:sz="0" w:space="0" w:color="auto"/>
            <w:right w:val="none" w:sz="0" w:space="0" w:color="auto"/>
          </w:divBdr>
          <w:divsChild>
            <w:div w:id="1749883606">
              <w:marLeft w:val="0"/>
              <w:marRight w:val="0"/>
              <w:marTop w:val="0"/>
              <w:marBottom w:val="0"/>
              <w:divBdr>
                <w:top w:val="none" w:sz="0" w:space="0" w:color="auto"/>
                <w:left w:val="none" w:sz="0" w:space="0" w:color="auto"/>
                <w:bottom w:val="none" w:sz="0" w:space="0" w:color="auto"/>
                <w:right w:val="none" w:sz="0" w:space="0" w:color="auto"/>
              </w:divBdr>
            </w:div>
          </w:divsChild>
        </w:div>
        <w:div w:id="837427056">
          <w:marLeft w:val="0"/>
          <w:marRight w:val="0"/>
          <w:marTop w:val="0"/>
          <w:marBottom w:val="0"/>
          <w:divBdr>
            <w:top w:val="none" w:sz="0" w:space="0" w:color="auto"/>
            <w:left w:val="none" w:sz="0" w:space="0" w:color="auto"/>
            <w:bottom w:val="none" w:sz="0" w:space="0" w:color="auto"/>
            <w:right w:val="none" w:sz="0" w:space="0" w:color="auto"/>
          </w:divBdr>
          <w:divsChild>
            <w:div w:id="380134668">
              <w:marLeft w:val="0"/>
              <w:marRight w:val="0"/>
              <w:marTop w:val="0"/>
              <w:marBottom w:val="0"/>
              <w:divBdr>
                <w:top w:val="none" w:sz="0" w:space="0" w:color="auto"/>
                <w:left w:val="none" w:sz="0" w:space="0" w:color="auto"/>
                <w:bottom w:val="none" w:sz="0" w:space="0" w:color="auto"/>
                <w:right w:val="none" w:sz="0" w:space="0" w:color="auto"/>
              </w:divBdr>
            </w:div>
          </w:divsChild>
        </w:div>
        <w:div w:id="1068461717">
          <w:marLeft w:val="0"/>
          <w:marRight w:val="0"/>
          <w:marTop w:val="0"/>
          <w:marBottom w:val="0"/>
          <w:divBdr>
            <w:top w:val="none" w:sz="0" w:space="0" w:color="auto"/>
            <w:left w:val="none" w:sz="0" w:space="0" w:color="auto"/>
            <w:bottom w:val="none" w:sz="0" w:space="0" w:color="auto"/>
            <w:right w:val="none" w:sz="0" w:space="0" w:color="auto"/>
          </w:divBdr>
          <w:divsChild>
            <w:div w:id="1712730440">
              <w:marLeft w:val="0"/>
              <w:marRight w:val="0"/>
              <w:marTop w:val="0"/>
              <w:marBottom w:val="0"/>
              <w:divBdr>
                <w:top w:val="none" w:sz="0" w:space="0" w:color="auto"/>
                <w:left w:val="none" w:sz="0" w:space="0" w:color="auto"/>
                <w:bottom w:val="none" w:sz="0" w:space="0" w:color="auto"/>
                <w:right w:val="none" w:sz="0" w:space="0" w:color="auto"/>
              </w:divBdr>
            </w:div>
          </w:divsChild>
        </w:div>
        <w:div w:id="1420524390">
          <w:marLeft w:val="0"/>
          <w:marRight w:val="0"/>
          <w:marTop w:val="0"/>
          <w:marBottom w:val="0"/>
          <w:divBdr>
            <w:top w:val="none" w:sz="0" w:space="0" w:color="auto"/>
            <w:left w:val="none" w:sz="0" w:space="0" w:color="auto"/>
            <w:bottom w:val="none" w:sz="0" w:space="0" w:color="auto"/>
            <w:right w:val="none" w:sz="0" w:space="0" w:color="auto"/>
          </w:divBdr>
          <w:divsChild>
            <w:div w:id="1024331819">
              <w:marLeft w:val="0"/>
              <w:marRight w:val="0"/>
              <w:marTop w:val="0"/>
              <w:marBottom w:val="0"/>
              <w:divBdr>
                <w:top w:val="none" w:sz="0" w:space="0" w:color="auto"/>
                <w:left w:val="none" w:sz="0" w:space="0" w:color="auto"/>
                <w:bottom w:val="none" w:sz="0" w:space="0" w:color="auto"/>
                <w:right w:val="none" w:sz="0" w:space="0" w:color="auto"/>
              </w:divBdr>
            </w:div>
          </w:divsChild>
        </w:div>
        <w:div w:id="1828744857">
          <w:marLeft w:val="0"/>
          <w:marRight w:val="0"/>
          <w:marTop w:val="0"/>
          <w:marBottom w:val="0"/>
          <w:divBdr>
            <w:top w:val="none" w:sz="0" w:space="0" w:color="auto"/>
            <w:left w:val="none" w:sz="0" w:space="0" w:color="auto"/>
            <w:bottom w:val="none" w:sz="0" w:space="0" w:color="auto"/>
            <w:right w:val="none" w:sz="0" w:space="0" w:color="auto"/>
          </w:divBdr>
          <w:divsChild>
            <w:div w:id="64200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37512">
      <w:bodyDiv w:val="1"/>
      <w:marLeft w:val="0"/>
      <w:marRight w:val="0"/>
      <w:marTop w:val="0"/>
      <w:marBottom w:val="0"/>
      <w:divBdr>
        <w:top w:val="none" w:sz="0" w:space="0" w:color="auto"/>
        <w:left w:val="none" w:sz="0" w:space="0" w:color="auto"/>
        <w:bottom w:val="none" w:sz="0" w:space="0" w:color="auto"/>
        <w:right w:val="none" w:sz="0" w:space="0" w:color="auto"/>
      </w:divBdr>
    </w:div>
    <w:div w:id="231355254">
      <w:bodyDiv w:val="1"/>
      <w:marLeft w:val="0"/>
      <w:marRight w:val="0"/>
      <w:marTop w:val="0"/>
      <w:marBottom w:val="0"/>
      <w:divBdr>
        <w:top w:val="none" w:sz="0" w:space="0" w:color="auto"/>
        <w:left w:val="none" w:sz="0" w:space="0" w:color="auto"/>
        <w:bottom w:val="none" w:sz="0" w:space="0" w:color="auto"/>
        <w:right w:val="none" w:sz="0" w:space="0" w:color="auto"/>
      </w:divBdr>
      <w:divsChild>
        <w:div w:id="924537131">
          <w:marLeft w:val="0"/>
          <w:marRight w:val="0"/>
          <w:marTop w:val="0"/>
          <w:marBottom w:val="0"/>
          <w:divBdr>
            <w:top w:val="none" w:sz="0" w:space="0" w:color="auto"/>
            <w:left w:val="none" w:sz="0" w:space="0" w:color="auto"/>
            <w:bottom w:val="none" w:sz="0" w:space="0" w:color="auto"/>
            <w:right w:val="none" w:sz="0" w:space="0" w:color="auto"/>
          </w:divBdr>
        </w:div>
      </w:divsChild>
    </w:div>
    <w:div w:id="247544607">
      <w:bodyDiv w:val="1"/>
      <w:marLeft w:val="0"/>
      <w:marRight w:val="0"/>
      <w:marTop w:val="0"/>
      <w:marBottom w:val="0"/>
      <w:divBdr>
        <w:top w:val="none" w:sz="0" w:space="0" w:color="auto"/>
        <w:left w:val="none" w:sz="0" w:space="0" w:color="auto"/>
        <w:bottom w:val="none" w:sz="0" w:space="0" w:color="auto"/>
        <w:right w:val="none" w:sz="0" w:space="0" w:color="auto"/>
      </w:divBdr>
    </w:div>
    <w:div w:id="258412304">
      <w:bodyDiv w:val="1"/>
      <w:marLeft w:val="0"/>
      <w:marRight w:val="0"/>
      <w:marTop w:val="0"/>
      <w:marBottom w:val="0"/>
      <w:divBdr>
        <w:top w:val="none" w:sz="0" w:space="0" w:color="auto"/>
        <w:left w:val="none" w:sz="0" w:space="0" w:color="auto"/>
        <w:bottom w:val="none" w:sz="0" w:space="0" w:color="auto"/>
        <w:right w:val="none" w:sz="0" w:space="0" w:color="auto"/>
      </w:divBdr>
      <w:divsChild>
        <w:div w:id="1300575439">
          <w:marLeft w:val="0"/>
          <w:marRight w:val="0"/>
          <w:marTop w:val="0"/>
          <w:marBottom w:val="0"/>
          <w:divBdr>
            <w:top w:val="none" w:sz="0" w:space="0" w:color="auto"/>
            <w:left w:val="none" w:sz="0" w:space="0" w:color="auto"/>
            <w:bottom w:val="none" w:sz="0" w:space="0" w:color="auto"/>
            <w:right w:val="none" w:sz="0" w:space="0" w:color="auto"/>
          </w:divBdr>
        </w:div>
      </w:divsChild>
    </w:div>
    <w:div w:id="300425991">
      <w:bodyDiv w:val="1"/>
      <w:marLeft w:val="0"/>
      <w:marRight w:val="0"/>
      <w:marTop w:val="0"/>
      <w:marBottom w:val="0"/>
      <w:divBdr>
        <w:top w:val="none" w:sz="0" w:space="0" w:color="auto"/>
        <w:left w:val="none" w:sz="0" w:space="0" w:color="auto"/>
        <w:bottom w:val="none" w:sz="0" w:space="0" w:color="auto"/>
        <w:right w:val="none" w:sz="0" w:space="0" w:color="auto"/>
      </w:divBdr>
    </w:div>
    <w:div w:id="355888200">
      <w:bodyDiv w:val="1"/>
      <w:marLeft w:val="0"/>
      <w:marRight w:val="0"/>
      <w:marTop w:val="0"/>
      <w:marBottom w:val="0"/>
      <w:divBdr>
        <w:top w:val="none" w:sz="0" w:space="0" w:color="auto"/>
        <w:left w:val="none" w:sz="0" w:space="0" w:color="auto"/>
        <w:bottom w:val="none" w:sz="0" w:space="0" w:color="auto"/>
        <w:right w:val="none" w:sz="0" w:space="0" w:color="auto"/>
      </w:divBdr>
    </w:div>
    <w:div w:id="358168720">
      <w:bodyDiv w:val="1"/>
      <w:marLeft w:val="0"/>
      <w:marRight w:val="0"/>
      <w:marTop w:val="0"/>
      <w:marBottom w:val="0"/>
      <w:divBdr>
        <w:top w:val="none" w:sz="0" w:space="0" w:color="auto"/>
        <w:left w:val="none" w:sz="0" w:space="0" w:color="auto"/>
        <w:bottom w:val="none" w:sz="0" w:space="0" w:color="auto"/>
        <w:right w:val="none" w:sz="0" w:space="0" w:color="auto"/>
      </w:divBdr>
    </w:div>
    <w:div w:id="367072059">
      <w:bodyDiv w:val="1"/>
      <w:marLeft w:val="0"/>
      <w:marRight w:val="0"/>
      <w:marTop w:val="0"/>
      <w:marBottom w:val="0"/>
      <w:divBdr>
        <w:top w:val="none" w:sz="0" w:space="0" w:color="auto"/>
        <w:left w:val="none" w:sz="0" w:space="0" w:color="auto"/>
        <w:bottom w:val="none" w:sz="0" w:space="0" w:color="auto"/>
        <w:right w:val="none" w:sz="0" w:space="0" w:color="auto"/>
      </w:divBdr>
      <w:divsChild>
        <w:div w:id="153844286">
          <w:marLeft w:val="446"/>
          <w:marRight w:val="0"/>
          <w:marTop w:val="80"/>
          <w:marBottom w:val="80"/>
          <w:divBdr>
            <w:top w:val="none" w:sz="0" w:space="0" w:color="auto"/>
            <w:left w:val="none" w:sz="0" w:space="0" w:color="auto"/>
            <w:bottom w:val="none" w:sz="0" w:space="0" w:color="auto"/>
            <w:right w:val="none" w:sz="0" w:space="0" w:color="auto"/>
          </w:divBdr>
        </w:div>
        <w:div w:id="1246495497">
          <w:marLeft w:val="446"/>
          <w:marRight w:val="0"/>
          <w:marTop w:val="80"/>
          <w:marBottom w:val="80"/>
          <w:divBdr>
            <w:top w:val="none" w:sz="0" w:space="0" w:color="auto"/>
            <w:left w:val="none" w:sz="0" w:space="0" w:color="auto"/>
            <w:bottom w:val="none" w:sz="0" w:space="0" w:color="auto"/>
            <w:right w:val="none" w:sz="0" w:space="0" w:color="auto"/>
          </w:divBdr>
        </w:div>
        <w:div w:id="1361588388">
          <w:marLeft w:val="446"/>
          <w:marRight w:val="0"/>
          <w:marTop w:val="80"/>
          <w:marBottom w:val="80"/>
          <w:divBdr>
            <w:top w:val="none" w:sz="0" w:space="0" w:color="auto"/>
            <w:left w:val="none" w:sz="0" w:space="0" w:color="auto"/>
            <w:bottom w:val="none" w:sz="0" w:space="0" w:color="auto"/>
            <w:right w:val="none" w:sz="0" w:space="0" w:color="auto"/>
          </w:divBdr>
        </w:div>
        <w:div w:id="2092119231">
          <w:marLeft w:val="446"/>
          <w:marRight w:val="0"/>
          <w:marTop w:val="80"/>
          <w:marBottom w:val="80"/>
          <w:divBdr>
            <w:top w:val="none" w:sz="0" w:space="0" w:color="auto"/>
            <w:left w:val="none" w:sz="0" w:space="0" w:color="auto"/>
            <w:bottom w:val="none" w:sz="0" w:space="0" w:color="auto"/>
            <w:right w:val="none" w:sz="0" w:space="0" w:color="auto"/>
          </w:divBdr>
        </w:div>
      </w:divsChild>
    </w:div>
    <w:div w:id="398090686">
      <w:bodyDiv w:val="1"/>
      <w:marLeft w:val="0"/>
      <w:marRight w:val="0"/>
      <w:marTop w:val="0"/>
      <w:marBottom w:val="0"/>
      <w:divBdr>
        <w:top w:val="none" w:sz="0" w:space="0" w:color="auto"/>
        <w:left w:val="none" w:sz="0" w:space="0" w:color="auto"/>
        <w:bottom w:val="none" w:sz="0" w:space="0" w:color="auto"/>
        <w:right w:val="none" w:sz="0" w:space="0" w:color="auto"/>
      </w:divBdr>
      <w:divsChild>
        <w:div w:id="2110008814">
          <w:marLeft w:val="0"/>
          <w:marRight w:val="0"/>
          <w:marTop w:val="0"/>
          <w:marBottom w:val="0"/>
          <w:divBdr>
            <w:top w:val="none" w:sz="0" w:space="0" w:color="auto"/>
            <w:left w:val="none" w:sz="0" w:space="0" w:color="auto"/>
            <w:bottom w:val="none" w:sz="0" w:space="0" w:color="auto"/>
            <w:right w:val="none" w:sz="0" w:space="0" w:color="auto"/>
          </w:divBdr>
        </w:div>
      </w:divsChild>
    </w:div>
    <w:div w:id="399793151">
      <w:bodyDiv w:val="1"/>
      <w:marLeft w:val="0"/>
      <w:marRight w:val="0"/>
      <w:marTop w:val="0"/>
      <w:marBottom w:val="0"/>
      <w:divBdr>
        <w:top w:val="none" w:sz="0" w:space="0" w:color="auto"/>
        <w:left w:val="none" w:sz="0" w:space="0" w:color="auto"/>
        <w:bottom w:val="none" w:sz="0" w:space="0" w:color="auto"/>
        <w:right w:val="none" w:sz="0" w:space="0" w:color="auto"/>
      </w:divBdr>
    </w:div>
    <w:div w:id="437022844">
      <w:bodyDiv w:val="1"/>
      <w:marLeft w:val="0"/>
      <w:marRight w:val="0"/>
      <w:marTop w:val="0"/>
      <w:marBottom w:val="0"/>
      <w:divBdr>
        <w:top w:val="none" w:sz="0" w:space="0" w:color="auto"/>
        <w:left w:val="none" w:sz="0" w:space="0" w:color="auto"/>
        <w:bottom w:val="none" w:sz="0" w:space="0" w:color="auto"/>
        <w:right w:val="none" w:sz="0" w:space="0" w:color="auto"/>
      </w:divBdr>
      <w:divsChild>
        <w:div w:id="867303585">
          <w:marLeft w:val="446"/>
          <w:marRight w:val="0"/>
          <w:marTop w:val="80"/>
          <w:marBottom w:val="80"/>
          <w:divBdr>
            <w:top w:val="none" w:sz="0" w:space="0" w:color="auto"/>
            <w:left w:val="none" w:sz="0" w:space="0" w:color="auto"/>
            <w:bottom w:val="none" w:sz="0" w:space="0" w:color="auto"/>
            <w:right w:val="none" w:sz="0" w:space="0" w:color="auto"/>
          </w:divBdr>
        </w:div>
      </w:divsChild>
    </w:div>
    <w:div w:id="449393834">
      <w:bodyDiv w:val="1"/>
      <w:marLeft w:val="0"/>
      <w:marRight w:val="0"/>
      <w:marTop w:val="0"/>
      <w:marBottom w:val="0"/>
      <w:divBdr>
        <w:top w:val="none" w:sz="0" w:space="0" w:color="auto"/>
        <w:left w:val="none" w:sz="0" w:space="0" w:color="auto"/>
        <w:bottom w:val="none" w:sz="0" w:space="0" w:color="auto"/>
        <w:right w:val="none" w:sz="0" w:space="0" w:color="auto"/>
      </w:divBdr>
    </w:div>
    <w:div w:id="463079098">
      <w:bodyDiv w:val="1"/>
      <w:marLeft w:val="0"/>
      <w:marRight w:val="0"/>
      <w:marTop w:val="0"/>
      <w:marBottom w:val="0"/>
      <w:divBdr>
        <w:top w:val="none" w:sz="0" w:space="0" w:color="auto"/>
        <w:left w:val="none" w:sz="0" w:space="0" w:color="auto"/>
        <w:bottom w:val="none" w:sz="0" w:space="0" w:color="auto"/>
        <w:right w:val="none" w:sz="0" w:space="0" w:color="auto"/>
      </w:divBdr>
      <w:divsChild>
        <w:div w:id="425154123">
          <w:marLeft w:val="0"/>
          <w:marRight w:val="0"/>
          <w:marTop w:val="0"/>
          <w:marBottom w:val="0"/>
          <w:divBdr>
            <w:top w:val="none" w:sz="0" w:space="0" w:color="auto"/>
            <w:left w:val="none" w:sz="0" w:space="0" w:color="auto"/>
            <w:bottom w:val="none" w:sz="0" w:space="0" w:color="auto"/>
            <w:right w:val="none" w:sz="0" w:space="0" w:color="auto"/>
          </w:divBdr>
        </w:div>
        <w:div w:id="641616613">
          <w:marLeft w:val="0"/>
          <w:marRight w:val="0"/>
          <w:marTop w:val="0"/>
          <w:marBottom w:val="0"/>
          <w:divBdr>
            <w:top w:val="none" w:sz="0" w:space="0" w:color="auto"/>
            <w:left w:val="none" w:sz="0" w:space="0" w:color="auto"/>
            <w:bottom w:val="none" w:sz="0" w:space="0" w:color="auto"/>
            <w:right w:val="none" w:sz="0" w:space="0" w:color="auto"/>
          </w:divBdr>
        </w:div>
        <w:div w:id="1089889350">
          <w:marLeft w:val="0"/>
          <w:marRight w:val="0"/>
          <w:marTop w:val="0"/>
          <w:marBottom w:val="0"/>
          <w:divBdr>
            <w:top w:val="none" w:sz="0" w:space="0" w:color="auto"/>
            <w:left w:val="none" w:sz="0" w:space="0" w:color="auto"/>
            <w:bottom w:val="none" w:sz="0" w:space="0" w:color="auto"/>
            <w:right w:val="none" w:sz="0" w:space="0" w:color="auto"/>
          </w:divBdr>
        </w:div>
        <w:div w:id="1996179148">
          <w:marLeft w:val="0"/>
          <w:marRight w:val="0"/>
          <w:marTop w:val="0"/>
          <w:marBottom w:val="0"/>
          <w:divBdr>
            <w:top w:val="none" w:sz="0" w:space="0" w:color="auto"/>
            <w:left w:val="none" w:sz="0" w:space="0" w:color="auto"/>
            <w:bottom w:val="none" w:sz="0" w:space="0" w:color="auto"/>
            <w:right w:val="none" w:sz="0" w:space="0" w:color="auto"/>
          </w:divBdr>
        </w:div>
      </w:divsChild>
    </w:div>
    <w:div w:id="525602181">
      <w:bodyDiv w:val="1"/>
      <w:marLeft w:val="0"/>
      <w:marRight w:val="0"/>
      <w:marTop w:val="0"/>
      <w:marBottom w:val="0"/>
      <w:divBdr>
        <w:top w:val="none" w:sz="0" w:space="0" w:color="auto"/>
        <w:left w:val="none" w:sz="0" w:space="0" w:color="auto"/>
        <w:bottom w:val="none" w:sz="0" w:space="0" w:color="auto"/>
        <w:right w:val="none" w:sz="0" w:space="0" w:color="auto"/>
      </w:divBdr>
      <w:divsChild>
        <w:div w:id="1001466139">
          <w:marLeft w:val="0"/>
          <w:marRight w:val="0"/>
          <w:marTop w:val="0"/>
          <w:marBottom w:val="0"/>
          <w:divBdr>
            <w:top w:val="none" w:sz="0" w:space="0" w:color="auto"/>
            <w:left w:val="none" w:sz="0" w:space="0" w:color="auto"/>
            <w:bottom w:val="none" w:sz="0" w:space="0" w:color="auto"/>
            <w:right w:val="none" w:sz="0" w:space="0" w:color="auto"/>
          </w:divBdr>
          <w:divsChild>
            <w:div w:id="1512642937">
              <w:marLeft w:val="0"/>
              <w:marRight w:val="0"/>
              <w:marTop w:val="0"/>
              <w:marBottom w:val="0"/>
              <w:divBdr>
                <w:top w:val="none" w:sz="0" w:space="0" w:color="auto"/>
                <w:left w:val="none" w:sz="0" w:space="0" w:color="auto"/>
                <w:bottom w:val="none" w:sz="0" w:space="0" w:color="auto"/>
                <w:right w:val="none" w:sz="0" w:space="0" w:color="auto"/>
              </w:divBdr>
            </w:div>
          </w:divsChild>
        </w:div>
        <w:div w:id="2054304871">
          <w:marLeft w:val="0"/>
          <w:marRight w:val="0"/>
          <w:marTop w:val="0"/>
          <w:marBottom w:val="0"/>
          <w:divBdr>
            <w:top w:val="none" w:sz="0" w:space="0" w:color="auto"/>
            <w:left w:val="none" w:sz="0" w:space="0" w:color="auto"/>
            <w:bottom w:val="none" w:sz="0" w:space="0" w:color="auto"/>
            <w:right w:val="none" w:sz="0" w:space="0" w:color="auto"/>
          </w:divBdr>
          <w:divsChild>
            <w:div w:id="2095666662">
              <w:marLeft w:val="0"/>
              <w:marRight w:val="0"/>
              <w:marTop w:val="0"/>
              <w:marBottom w:val="0"/>
              <w:divBdr>
                <w:top w:val="none" w:sz="0" w:space="0" w:color="auto"/>
                <w:left w:val="none" w:sz="0" w:space="0" w:color="auto"/>
                <w:bottom w:val="none" w:sz="0" w:space="0" w:color="auto"/>
                <w:right w:val="none" w:sz="0" w:space="0" w:color="auto"/>
              </w:divBdr>
            </w:div>
          </w:divsChild>
        </w:div>
        <w:div w:id="1385986130">
          <w:marLeft w:val="0"/>
          <w:marRight w:val="0"/>
          <w:marTop w:val="0"/>
          <w:marBottom w:val="0"/>
          <w:divBdr>
            <w:top w:val="none" w:sz="0" w:space="0" w:color="auto"/>
            <w:left w:val="none" w:sz="0" w:space="0" w:color="auto"/>
            <w:bottom w:val="none" w:sz="0" w:space="0" w:color="auto"/>
            <w:right w:val="none" w:sz="0" w:space="0" w:color="auto"/>
          </w:divBdr>
          <w:divsChild>
            <w:div w:id="19487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464146">
      <w:bodyDiv w:val="1"/>
      <w:marLeft w:val="0"/>
      <w:marRight w:val="0"/>
      <w:marTop w:val="0"/>
      <w:marBottom w:val="0"/>
      <w:divBdr>
        <w:top w:val="none" w:sz="0" w:space="0" w:color="auto"/>
        <w:left w:val="none" w:sz="0" w:space="0" w:color="auto"/>
        <w:bottom w:val="none" w:sz="0" w:space="0" w:color="auto"/>
        <w:right w:val="none" w:sz="0" w:space="0" w:color="auto"/>
      </w:divBdr>
      <w:divsChild>
        <w:div w:id="1011477">
          <w:marLeft w:val="0"/>
          <w:marRight w:val="0"/>
          <w:marTop w:val="0"/>
          <w:marBottom w:val="0"/>
          <w:divBdr>
            <w:top w:val="none" w:sz="0" w:space="0" w:color="auto"/>
            <w:left w:val="none" w:sz="0" w:space="0" w:color="auto"/>
            <w:bottom w:val="none" w:sz="0" w:space="0" w:color="auto"/>
            <w:right w:val="none" w:sz="0" w:space="0" w:color="auto"/>
          </w:divBdr>
        </w:div>
      </w:divsChild>
    </w:div>
    <w:div w:id="607977728">
      <w:bodyDiv w:val="1"/>
      <w:marLeft w:val="0"/>
      <w:marRight w:val="0"/>
      <w:marTop w:val="0"/>
      <w:marBottom w:val="0"/>
      <w:divBdr>
        <w:top w:val="none" w:sz="0" w:space="0" w:color="auto"/>
        <w:left w:val="none" w:sz="0" w:space="0" w:color="auto"/>
        <w:bottom w:val="none" w:sz="0" w:space="0" w:color="auto"/>
        <w:right w:val="none" w:sz="0" w:space="0" w:color="auto"/>
      </w:divBdr>
    </w:div>
    <w:div w:id="611742816">
      <w:bodyDiv w:val="1"/>
      <w:marLeft w:val="0"/>
      <w:marRight w:val="0"/>
      <w:marTop w:val="0"/>
      <w:marBottom w:val="0"/>
      <w:divBdr>
        <w:top w:val="none" w:sz="0" w:space="0" w:color="auto"/>
        <w:left w:val="none" w:sz="0" w:space="0" w:color="auto"/>
        <w:bottom w:val="none" w:sz="0" w:space="0" w:color="auto"/>
        <w:right w:val="none" w:sz="0" w:space="0" w:color="auto"/>
      </w:divBdr>
    </w:div>
    <w:div w:id="618031358">
      <w:bodyDiv w:val="1"/>
      <w:marLeft w:val="0"/>
      <w:marRight w:val="0"/>
      <w:marTop w:val="0"/>
      <w:marBottom w:val="0"/>
      <w:divBdr>
        <w:top w:val="none" w:sz="0" w:space="0" w:color="auto"/>
        <w:left w:val="none" w:sz="0" w:space="0" w:color="auto"/>
        <w:bottom w:val="none" w:sz="0" w:space="0" w:color="auto"/>
        <w:right w:val="none" w:sz="0" w:space="0" w:color="auto"/>
      </w:divBdr>
      <w:divsChild>
        <w:div w:id="964890826">
          <w:marLeft w:val="0"/>
          <w:marRight w:val="0"/>
          <w:marTop w:val="0"/>
          <w:marBottom w:val="0"/>
          <w:divBdr>
            <w:top w:val="none" w:sz="0" w:space="0" w:color="auto"/>
            <w:left w:val="none" w:sz="0" w:space="0" w:color="auto"/>
            <w:bottom w:val="none" w:sz="0" w:space="0" w:color="auto"/>
            <w:right w:val="none" w:sz="0" w:space="0" w:color="auto"/>
          </w:divBdr>
        </w:div>
      </w:divsChild>
    </w:div>
    <w:div w:id="627080592">
      <w:bodyDiv w:val="1"/>
      <w:marLeft w:val="0"/>
      <w:marRight w:val="0"/>
      <w:marTop w:val="0"/>
      <w:marBottom w:val="0"/>
      <w:divBdr>
        <w:top w:val="none" w:sz="0" w:space="0" w:color="auto"/>
        <w:left w:val="none" w:sz="0" w:space="0" w:color="auto"/>
        <w:bottom w:val="none" w:sz="0" w:space="0" w:color="auto"/>
        <w:right w:val="none" w:sz="0" w:space="0" w:color="auto"/>
      </w:divBdr>
    </w:div>
    <w:div w:id="645820950">
      <w:bodyDiv w:val="1"/>
      <w:marLeft w:val="0"/>
      <w:marRight w:val="0"/>
      <w:marTop w:val="0"/>
      <w:marBottom w:val="0"/>
      <w:divBdr>
        <w:top w:val="none" w:sz="0" w:space="0" w:color="auto"/>
        <w:left w:val="none" w:sz="0" w:space="0" w:color="auto"/>
        <w:bottom w:val="none" w:sz="0" w:space="0" w:color="auto"/>
        <w:right w:val="none" w:sz="0" w:space="0" w:color="auto"/>
      </w:divBdr>
      <w:divsChild>
        <w:div w:id="1033459016">
          <w:marLeft w:val="0"/>
          <w:marRight w:val="0"/>
          <w:marTop w:val="0"/>
          <w:marBottom w:val="0"/>
          <w:divBdr>
            <w:top w:val="none" w:sz="0" w:space="0" w:color="auto"/>
            <w:left w:val="none" w:sz="0" w:space="0" w:color="auto"/>
            <w:bottom w:val="none" w:sz="0" w:space="0" w:color="auto"/>
            <w:right w:val="none" w:sz="0" w:space="0" w:color="auto"/>
          </w:divBdr>
        </w:div>
        <w:div w:id="1385982963">
          <w:marLeft w:val="0"/>
          <w:marRight w:val="0"/>
          <w:marTop w:val="0"/>
          <w:marBottom w:val="0"/>
          <w:divBdr>
            <w:top w:val="none" w:sz="0" w:space="0" w:color="auto"/>
            <w:left w:val="none" w:sz="0" w:space="0" w:color="auto"/>
            <w:bottom w:val="none" w:sz="0" w:space="0" w:color="auto"/>
            <w:right w:val="none" w:sz="0" w:space="0" w:color="auto"/>
          </w:divBdr>
        </w:div>
        <w:div w:id="1599870098">
          <w:marLeft w:val="0"/>
          <w:marRight w:val="0"/>
          <w:marTop w:val="0"/>
          <w:marBottom w:val="0"/>
          <w:divBdr>
            <w:top w:val="none" w:sz="0" w:space="0" w:color="auto"/>
            <w:left w:val="none" w:sz="0" w:space="0" w:color="auto"/>
            <w:bottom w:val="none" w:sz="0" w:space="0" w:color="auto"/>
            <w:right w:val="none" w:sz="0" w:space="0" w:color="auto"/>
          </w:divBdr>
        </w:div>
        <w:div w:id="1913467513">
          <w:marLeft w:val="0"/>
          <w:marRight w:val="0"/>
          <w:marTop w:val="0"/>
          <w:marBottom w:val="0"/>
          <w:divBdr>
            <w:top w:val="none" w:sz="0" w:space="0" w:color="auto"/>
            <w:left w:val="none" w:sz="0" w:space="0" w:color="auto"/>
            <w:bottom w:val="none" w:sz="0" w:space="0" w:color="auto"/>
            <w:right w:val="none" w:sz="0" w:space="0" w:color="auto"/>
          </w:divBdr>
        </w:div>
      </w:divsChild>
    </w:div>
    <w:div w:id="650983401">
      <w:bodyDiv w:val="1"/>
      <w:marLeft w:val="0"/>
      <w:marRight w:val="0"/>
      <w:marTop w:val="0"/>
      <w:marBottom w:val="0"/>
      <w:divBdr>
        <w:top w:val="none" w:sz="0" w:space="0" w:color="auto"/>
        <w:left w:val="none" w:sz="0" w:space="0" w:color="auto"/>
        <w:bottom w:val="none" w:sz="0" w:space="0" w:color="auto"/>
        <w:right w:val="none" w:sz="0" w:space="0" w:color="auto"/>
      </w:divBdr>
      <w:divsChild>
        <w:div w:id="416679994">
          <w:marLeft w:val="0"/>
          <w:marRight w:val="0"/>
          <w:marTop w:val="0"/>
          <w:marBottom w:val="0"/>
          <w:divBdr>
            <w:top w:val="none" w:sz="0" w:space="0" w:color="auto"/>
            <w:left w:val="none" w:sz="0" w:space="0" w:color="auto"/>
            <w:bottom w:val="none" w:sz="0" w:space="0" w:color="auto"/>
            <w:right w:val="none" w:sz="0" w:space="0" w:color="auto"/>
          </w:divBdr>
        </w:div>
      </w:divsChild>
    </w:div>
    <w:div w:id="693727631">
      <w:bodyDiv w:val="1"/>
      <w:marLeft w:val="0"/>
      <w:marRight w:val="0"/>
      <w:marTop w:val="0"/>
      <w:marBottom w:val="0"/>
      <w:divBdr>
        <w:top w:val="none" w:sz="0" w:space="0" w:color="auto"/>
        <w:left w:val="none" w:sz="0" w:space="0" w:color="auto"/>
        <w:bottom w:val="none" w:sz="0" w:space="0" w:color="auto"/>
        <w:right w:val="none" w:sz="0" w:space="0" w:color="auto"/>
      </w:divBdr>
      <w:divsChild>
        <w:div w:id="1900630293">
          <w:marLeft w:val="0"/>
          <w:marRight w:val="0"/>
          <w:marTop w:val="0"/>
          <w:marBottom w:val="0"/>
          <w:divBdr>
            <w:top w:val="none" w:sz="0" w:space="0" w:color="auto"/>
            <w:left w:val="none" w:sz="0" w:space="0" w:color="auto"/>
            <w:bottom w:val="none" w:sz="0" w:space="0" w:color="auto"/>
            <w:right w:val="none" w:sz="0" w:space="0" w:color="auto"/>
          </w:divBdr>
        </w:div>
      </w:divsChild>
    </w:div>
    <w:div w:id="710569566">
      <w:bodyDiv w:val="1"/>
      <w:marLeft w:val="0"/>
      <w:marRight w:val="0"/>
      <w:marTop w:val="0"/>
      <w:marBottom w:val="0"/>
      <w:divBdr>
        <w:top w:val="none" w:sz="0" w:space="0" w:color="auto"/>
        <w:left w:val="none" w:sz="0" w:space="0" w:color="auto"/>
        <w:bottom w:val="none" w:sz="0" w:space="0" w:color="auto"/>
        <w:right w:val="none" w:sz="0" w:space="0" w:color="auto"/>
      </w:divBdr>
    </w:div>
    <w:div w:id="748814609">
      <w:bodyDiv w:val="1"/>
      <w:marLeft w:val="0"/>
      <w:marRight w:val="0"/>
      <w:marTop w:val="0"/>
      <w:marBottom w:val="0"/>
      <w:divBdr>
        <w:top w:val="none" w:sz="0" w:space="0" w:color="auto"/>
        <w:left w:val="none" w:sz="0" w:space="0" w:color="auto"/>
        <w:bottom w:val="none" w:sz="0" w:space="0" w:color="auto"/>
        <w:right w:val="none" w:sz="0" w:space="0" w:color="auto"/>
      </w:divBdr>
      <w:divsChild>
        <w:div w:id="82603774">
          <w:marLeft w:val="0"/>
          <w:marRight w:val="0"/>
          <w:marTop w:val="0"/>
          <w:marBottom w:val="0"/>
          <w:divBdr>
            <w:top w:val="none" w:sz="0" w:space="0" w:color="auto"/>
            <w:left w:val="none" w:sz="0" w:space="0" w:color="auto"/>
            <w:bottom w:val="none" w:sz="0" w:space="0" w:color="auto"/>
            <w:right w:val="none" w:sz="0" w:space="0" w:color="auto"/>
          </w:divBdr>
          <w:divsChild>
            <w:div w:id="473303027">
              <w:marLeft w:val="0"/>
              <w:marRight w:val="0"/>
              <w:marTop w:val="0"/>
              <w:marBottom w:val="0"/>
              <w:divBdr>
                <w:top w:val="none" w:sz="0" w:space="0" w:color="auto"/>
                <w:left w:val="none" w:sz="0" w:space="0" w:color="auto"/>
                <w:bottom w:val="none" w:sz="0" w:space="0" w:color="auto"/>
                <w:right w:val="none" w:sz="0" w:space="0" w:color="auto"/>
              </w:divBdr>
            </w:div>
            <w:div w:id="563879260">
              <w:marLeft w:val="0"/>
              <w:marRight w:val="0"/>
              <w:marTop w:val="0"/>
              <w:marBottom w:val="0"/>
              <w:divBdr>
                <w:top w:val="none" w:sz="0" w:space="0" w:color="auto"/>
                <w:left w:val="none" w:sz="0" w:space="0" w:color="auto"/>
                <w:bottom w:val="none" w:sz="0" w:space="0" w:color="auto"/>
                <w:right w:val="none" w:sz="0" w:space="0" w:color="auto"/>
              </w:divBdr>
            </w:div>
            <w:div w:id="1009333059">
              <w:marLeft w:val="0"/>
              <w:marRight w:val="0"/>
              <w:marTop w:val="0"/>
              <w:marBottom w:val="0"/>
              <w:divBdr>
                <w:top w:val="none" w:sz="0" w:space="0" w:color="auto"/>
                <w:left w:val="none" w:sz="0" w:space="0" w:color="auto"/>
                <w:bottom w:val="none" w:sz="0" w:space="0" w:color="auto"/>
                <w:right w:val="none" w:sz="0" w:space="0" w:color="auto"/>
              </w:divBdr>
            </w:div>
            <w:div w:id="14096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00702">
      <w:bodyDiv w:val="1"/>
      <w:marLeft w:val="0"/>
      <w:marRight w:val="0"/>
      <w:marTop w:val="0"/>
      <w:marBottom w:val="0"/>
      <w:divBdr>
        <w:top w:val="none" w:sz="0" w:space="0" w:color="auto"/>
        <w:left w:val="none" w:sz="0" w:space="0" w:color="auto"/>
        <w:bottom w:val="none" w:sz="0" w:space="0" w:color="auto"/>
        <w:right w:val="none" w:sz="0" w:space="0" w:color="auto"/>
      </w:divBdr>
    </w:div>
    <w:div w:id="811748258">
      <w:bodyDiv w:val="1"/>
      <w:marLeft w:val="0"/>
      <w:marRight w:val="0"/>
      <w:marTop w:val="0"/>
      <w:marBottom w:val="0"/>
      <w:divBdr>
        <w:top w:val="none" w:sz="0" w:space="0" w:color="auto"/>
        <w:left w:val="none" w:sz="0" w:space="0" w:color="auto"/>
        <w:bottom w:val="none" w:sz="0" w:space="0" w:color="auto"/>
        <w:right w:val="none" w:sz="0" w:space="0" w:color="auto"/>
      </w:divBdr>
    </w:div>
    <w:div w:id="827476493">
      <w:bodyDiv w:val="1"/>
      <w:marLeft w:val="0"/>
      <w:marRight w:val="0"/>
      <w:marTop w:val="0"/>
      <w:marBottom w:val="0"/>
      <w:divBdr>
        <w:top w:val="none" w:sz="0" w:space="0" w:color="auto"/>
        <w:left w:val="none" w:sz="0" w:space="0" w:color="auto"/>
        <w:bottom w:val="none" w:sz="0" w:space="0" w:color="auto"/>
        <w:right w:val="none" w:sz="0" w:space="0" w:color="auto"/>
      </w:divBdr>
    </w:div>
    <w:div w:id="834144962">
      <w:bodyDiv w:val="1"/>
      <w:marLeft w:val="0"/>
      <w:marRight w:val="0"/>
      <w:marTop w:val="0"/>
      <w:marBottom w:val="0"/>
      <w:divBdr>
        <w:top w:val="none" w:sz="0" w:space="0" w:color="auto"/>
        <w:left w:val="none" w:sz="0" w:space="0" w:color="auto"/>
        <w:bottom w:val="none" w:sz="0" w:space="0" w:color="auto"/>
        <w:right w:val="none" w:sz="0" w:space="0" w:color="auto"/>
      </w:divBdr>
      <w:divsChild>
        <w:div w:id="597177462">
          <w:marLeft w:val="0"/>
          <w:marRight w:val="0"/>
          <w:marTop w:val="0"/>
          <w:marBottom w:val="0"/>
          <w:divBdr>
            <w:top w:val="none" w:sz="0" w:space="0" w:color="auto"/>
            <w:left w:val="none" w:sz="0" w:space="0" w:color="auto"/>
            <w:bottom w:val="none" w:sz="0" w:space="0" w:color="auto"/>
            <w:right w:val="none" w:sz="0" w:space="0" w:color="auto"/>
          </w:divBdr>
        </w:div>
      </w:divsChild>
    </w:div>
    <w:div w:id="918952595">
      <w:bodyDiv w:val="1"/>
      <w:marLeft w:val="0"/>
      <w:marRight w:val="0"/>
      <w:marTop w:val="0"/>
      <w:marBottom w:val="0"/>
      <w:divBdr>
        <w:top w:val="none" w:sz="0" w:space="0" w:color="auto"/>
        <w:left w:val="none" w:sz="0" w:space="0" w:color="auto"/>
        <w:bottom w:val="none" w:sz="0" w:space="0" w:color="auto"/>
        <w:right w:val="none" w:sz="0" w:space="0" w:color="auto"/>
      </w:divBdr>
    </w:div>
    <w:div w:id="944457106">
      <w:bodyDiv w:val="1"/>
      <w:marLeft w:val="0"/>
      <w:marRight w:val="0"/>
      <w:marTop w:val="0"/>
      <w:marBottom w:val="0"/>
      <w:divBdr>
        <w:top w:val="none" w:sz="0" w:space="0" w:color="auto"/>
        <w:left w:val="none" w:sz="0" w:space="0" w:color="auto"/>
        <w:bottom w:val="none" w:sz="0" w:space="0" w:color="auto"/>
        <w:right w:val="none" w:sz="0" w:space="0" w:color="auto"/>
      </w:divBdr>
      <w:divsChild>
        <w:div w:id="238754008">
          <w:marLeft w:val="0"/>
          <w:marRight w:val="0"/>
          <w:marTop w:val="0"/>
          <w:marBottom w:val="0"/>
          <w:divBdr>
            <w:top w:val="none" w:sz="0" w:space="0" w:color="auto"/>
            <w:left w:val="none" w:sz="0" w:space="0" w:color="auto"/>
            <w:bottom w:val="none" w:sz="0" w:space="0" w:color="auto"/>
            <w:right w:val="none" w:sz="0" w:space="0" w:color="auto"/>
          </w:divBdr>
        </w:div>
      </w:divsChild>
    </w:div>
    <w:div w:id="957834779">
      <w:bodyDiv w:val="1"/>
      <w:marLeft w:val="0"/>
      <w:marRight w:val="0"/>
      <w:marTop w:val="0"/>
      <w:marBottom w:val="0"/>
      <w:divBdr>
        <w:top w:val="none" w:sz="0" w:space="0" w:color="auto"/>
        <w:left w:val="none" w:sz="0" w:space="0" w:color="auto"/>
        <w:bottom w:val="none" w:sz="0" w:space="0" w:color="auto"/>
        <w:right w:val="none" w:sz="0" w:space="0" w:color="auto"/>
      </w:divBdr>
      <w:divsChild>
        <w:div w:id="337390103">
          <w:marLeft w:val="0"/>
          <w:marRight w:val="0"/>
          <w:marTop w:val="0"/>
          <w:marBottom w:val="0"/>
          <w:divBdr>
            <w:top w:val="none" w:sz="0" w:space="0" w:color="auto"/>
            <w:left w:val="none" w:sz="0" w:space="0" w:color="auto"/>
            <w:bottom w:val="none" w:sz="0" w:space="0" w:color="auto"/>
            <w:right w:val="none" w:sz="0" w:space="0" w:color="auto"/>
          </w:divBdr>
        </w:div>
      </w:divsChild>
    </w:div>
    <w:div w:id="1018383492">
      <w:bodyDiv w:val="1"/>
      <w:marLeft w:val="0"/>
      <w:marRight w:val="0"/>
      <w:marTop w:val="0"/>
      <w:marBottom w:val="0"/>
      <w:divBdr>
        <w:top w:val="none" w:sz="0" w:space="0" w:color="auto"/>
        <w:left w:val="none" w:sz="0" w:space="0" w:color="auto"/>
        <w:bottom w:val="none" w:sz="0" w:space="0" w:color="auto"/>
        <w:right w:val="none" w:sz="0" w:space="0" w:color="auto"/>
      </w:divBdr>
    </w:div>
    <w:div w:id="1115291996">
      <w:bodyDiv w:val="1"/>
      <w:marLeft w:val="0"/>
      <w:marRight w:val="0"/>
      <w:marTop w:val="0"/>
      <w:marBottom w:val="0"/>
      <w:divBdr>
        <w:top w:val="none" w:sz="0" w:space="0" w:color="auto"/>
        <w:left w:val="none" w:sz="0" w:space="0" w:color="auto"/>
        <w:bottom w:val="none" w:sz="0" w:space="0" w:color="auto"/>
        <w:right w:val="none" w:sz="0" w:space="0" w:color="auto"/>
      </w:divBdr>
    </w:div>
    <w:div w:id="1179658399">
      <w:bodyDiv w:val="1"/>
      <w:marLeft w:val="0"/>
      <w:marRight w:val="0"/>
      <w:marTop w:val="0"/>
      <w:marBottom w:val="0"/>
      <w:divBdr>
        <w:top w:val="none" w:sz="0" w:space="0" w:color="auto"/>
        <w:left w:val="none" w:sz="0" w:space="0" w:color="auto"/>
        <w:bottom w:val="none" w:sz="0" w:space="0" w:color="auto"/>
        <w:right w:val="none" w:sz="0" w:space="0" w:color="auto"/>
      </w:divBdr>
    </w:div>
    <w:div w:id="1187400558">
      <w:bodyDiv w:val="1"/>
      <w:marLeft w:val="0"/>
      <w:marRight w:val="0"/>
      <w:marTop w:val="0"/>
      <w:marBottom w:val="0"/>
      <w:divBdr>
        <w:top w:val="none" w:sz="0" w:space="0" w:color="auto"/>
        <w:left w:val="none" w:sz="0" w:space="0" w:color="auto"/>
        <w:bottom w:val="none" w:sz="0" w:space="0" w:color="auto"/>
        <w:right w:val="none" w:sz="0" w:space="0" w:color="auto"/>
      </w:divBdr>
      <w:divsChild>
        <w:div w:id="2002344358">
          <w:marLeft w:val="0"/>
          <w:marRight w:val="0"/>
          <w:marTop w:val="0"/>
          <w:marBottom w:val="0"/>
          <w:divBdr>
            <w:top w:val="none" w:sz="0" w:space="0" w:color="auto"/>
            <w:left w:val="none" w:sz="0" w:space="0" w:color="auto"/>
            <w:bottom w:val="none" w:sz="0" w:space="0" w:color="auto"/>
            <w:right w:val="none" w:sz="0" w:space="0" w:color="auto"/>
          </w:divBdr>
        </w:div>
      </w:divsChild>
    </w:div>
    <w:div w:id="1209297651">
      <w:bodyDiv w:val="1"/>
      <w:marLeft w:val="0"/>
      <w:marRight w:val="0"/>
      <w:marTop w:val="0"/>
      <w:marBottom w:val="0"/>
      <w:divBdr>
        <w:top w:val="none" w:sz="0" w:space="0" w:color="auto"/>
        <w:left w:val="none" w:sz="0" w:space="0" w:color="auto"/>
        <w:bottom w:val="none" w:sz="0" w:space="0" w:color="auto"/>
        <w:right w:val="none" w:sz="0" w:space="0" w:color="auto"/>
      </w:divBdr>
    </w:div>
    <w:div w:id="1267883495">
      <w:bodyDiv w:val="1"/>
      <w:marLeft w:val="0"/>
      <w:marRight w:val="0"/>
      <w:marTop w:val="0"/>
      <w:marBottom w:val="0"/>
      <w:divBdr>
        <w:top w:val="none" w:sz="0" w:space="0" w:color="auto"/>
        <w:left w:val="none" w:sz="0" w:space="0" w:color="auto"/>
        <w:bottom w:val="none" w:sz="0" w:space="0" w:color="auto"/>
        <w:right w:val="none" w:sz="0" w:space="0" w:color="auto"/>
      </w:divBdr>
      <w:divsChild>
        <w:div w:id="1993410352">
          <w:marLeft w:val="0"/>
          <w:marRight w:val="0"/>
          <w:marTop w:val="0"/>
          <w:marBottom w:val="0"/>
          <w:divBdr>
            <w:top w:val="none" w:sz="0" w:space="0" w:color="auto"/>
            <w:left w:val="none" w:sz="0" w:space="0" w:color="auto"/>
            <w:bottom w:val="none" w:sz="0" w:space="0" w:color="auto"/>
            <w:right w:val="none" w:sz="0" w:space="0" w:color="auto"/>
          </w:divBdr>
        </w:div>
      </w:divsChild>
    </w:div>
    <w:div w:id="1375697857">
      <w:bodyDiv w:val="1"/>
      <w:marLeft w:val="0"/>
      <w:marRight w:val="0"/>
      <w:marTop w:val="0"/>
      <w:marBottom w:val="0"/>
      <w:divBdr>
        <w:top w:val="none" w:sz="0" w:space="0" w:color="auto"/>
        <w:left w:val="none" w:sz="0" w:space="0" w:color="auto"/>
        <w:bottom w:val="none" w:sz="0" w:space="0" w:color="auto"/>
        <w:right w:val="none" w:sz="0" w:space="0" w:color="auto"/>
      </w:divBdr>
    </w:div>
    <w:div w:id="1410535984">
      <w:bodyDiv w:val="1"/>
      <w:marLeft w:val="0"/>
      <w:marRight w:val="0"/>
      <w:marTop w:val="0"/>
      <w:marBottom w:val="0"/>
      <w:divBdr>
        <w:top w:val="none" w:sz="0" w:space="0" w:color="auto"/>
        <w:left w:val="none" w:sz="0" w:space="0" w:color="auto"/>
        <w:bottom w:val="none" w:sz="0" w:space="0" w:color="auto"/>
        <w:right w:val="none" w:sz="0" w:space="0" w:color="auto"/>
      </w:divBdr>
      <w:divsChild>
        <w:div w:id="1048913391">
          <w:marLeft w:val="0"/>
          <w:marRight w:val="0"/>
          <w:marTop w:val="0"/>
          <w:marBottom w:val="0"/>
          <w:divBdr>
            <w:top w:val="none" w:sz="0" w:space="0" w:color="auto"/>
            <w:left w:val="none" w:sz="0" w:space="0" w:color="auto"/>
            <w:bottom w:val="none" w:sz="0" w:space="0" w:color="auto"/>
            <w:right w:val="none" w:sz="0" w:space="0" w:color="auto"/>
          </w:divBdr>
          <w:divsChild>
            <w:div w:id="745345207">
              <w:marLeft w:val="0"/>
              <w:marRight w:val="0"/>
              <w:marTop w:val="0"/>
              <w:marBottom w:val="0"/>
              <w:divBdr>
                <w:top w:val="none" w:sz="0" w:space="0" w:color="auto"/>
                <w:left w:val="none" w:sz="0" w:space="0" w:color="auto"/>
                <w:bottom w:val="none" w:sz="0" w:space="0" w:color="auto"/>
                <w:right w:val="none" w:sz="0" w:space="0" w:color="auto"/>
              </w:divBdr>
              <w:divsChild>
                <w:div w:id="10534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10518">
          <w:marLeft w:val="0"/>
          <w:marRight w:val="0"/>
          <w:marTop w:val="0"/>
          <w:marBottom w:val="0"/>
          <w:divBdr>
            <w:top w:val="none" w:sz="0" w:space="0" w:color="auto"/>
            <w:left w:val="none" w:sz="0" w:space="0" w:color="auto"/>
            <w:bottom w:val="none" w:sz="0" w:space="0" w:color="auto"/>
            <w:right w:val="none" w:sz="0" w:space="0" w:color="auto"/>
          </w:divBdr>
          <w:divsChild>
            <w:div w:id="802969121">
              <w:marLeft w:val="0"/>
              <w:marRight w:val="0"/>
              <w:marTop w:val="0"/>
              <w:marBottom w:val="0"/>
              <w:divBdr>
                <w:top w:val="none" w:sz="0" w:space="0" w:color="auto"/>
                <w:left w:val="none" w:sz="0" w:space="0" w:color="auto"/>
                <w:bottom w:val="none" w:sz="0" w:space="0" w:color="auto"/>
                <w:right w:val="none" w:sz="0" w:space="0" w:color="auto"/>
              </w:divBdr>
              <w:divsChild>
                <w:div w:id="2000692398">
                  <w:marLeft w:val="0"/>
                  <w:marRight w:val="0"/>
                  <w:marTop w:val="0"/>
                  <w:marBottom w:val="0"/>
                  <w:divBdr>
                    <w:top w:val="none" w:sz="0" w:space="0" w:color="auto"/>
                    <w:left w:val="none" w:sz="0" w:space="0" w:color="auto"/>
                    <w:bottom w:val="none" w:sz="0" w:space="0" w:color="auto"/>
                    <w:right w:val="none" w:sz="0" w:space="0" w:color="auto"/>
                  </w:divBdr>
                  <w:divsChild>
                    <w:div w:id="13613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7398">
          <w:marLeft w:val="0"/>
          <w:marRight w:val="0"/>
          <w:marTop w:val="0"/>
          <w:marBottom w:val="0"/>
          <w:divBdr>
            <w:top w:val="none" w:sz="0" w:space="0" w:color="auto"/>
            <w:left w:val="none" w:sz="0" w:space="0" w:color="auto"/>
            <w:bottom w:val="none" w:sz="0" w:space="0" w:color="auto"/>
            <w:right w:val="none" w:sz="0" w:space="0" w:color="auto"/>
          </w:divBdr>
          <w:divsChild>
            <w:div w:id="853615514">
              <w:marLeft w:val="0"/>
              <w:marRight w:val="0"/>
              <w:marTop w:val="0"/>
              <w:marBottom w:val="0"/>
              <w:divBdr>
                <w:top w:val="none" w:sz="0" w:space="0" w:color="auto"/>
                <w:left w:val="none" w:sz="0" w:space="0" w:color="auto"/>
                <w:bottom w:val="none" w:sz="0" w:space="0" w:color="auto"/>
                <w:right w:val="none" w:sz="0" w:space="0" w:color="auto"/>
              </w:divBdr>
            </w:div>
            <w:div w:id="1752198286">
              <w:marLeft w:val="0"/>
              <w:marRight w:val="0"/>
              <w:marTop w:val="0"/>
              <w:marBottom w:val="0"/>
              <w:divBdr>
                <w:top w:val="none" w:sz="0" w:space="0" w:color="auto"/>
                <w:left w:val="none" w:sz="0" w:space="0" w:color="auto"/>
                <w:bottom w:val="none" w:sz="0" w:space="0" w:color="auto"/>
                <w:right w:val="none" w:sz="0" w:space="0" w:color="auto"/>
              </w:divBdr>
            </w:div>
            <w:div w:id="179733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837702">
      <w:bodyDiv w:val="1"/>
      <w:marLeft w:val="0"/>
      <w:marRight w:val="0"/>
      <w:marTop w:val="0"/>
      <w:marBottom w:val="0"/>
      <w:divBdr>
        <w:top w:val="none" w:sz="0" w:space="0" w:color="auto"/>
        <w:left w:val="none" w:sz="0" w:space="0" w:color="auto"/>
        <w:bottom w:val="none" w:sz="0" w:space="0" w:color="auto"/>
        <w:right w:val="none" w:sz="0" w:space="0" w:color="auto"/>
      </w:divBdr>
      <w:divsChild>
        <w:div w:id="200940188">
          <w:marLeft w:val="0"/>
          <w:marRight w:val="0"/>
          <w:marTop w:val="0"/>
          <w:marBottom w:val="0"/>
          <w:divBdr>
            <w:top w:val="none" w:sz="0" w:space="0" w:color="auto"/>
            <w:left w:val="none" w:sz="0" w:space="0" w:color="auto"/>
            <w:bottom w:val="none" w:sz="0" w:space="0" w:color="auto"/>
            <w:right w:val="none" w:sz="0" w:space="0" w:color="auto"/>
          </w:divBdr>
        </w:div>
      </w:divsChild>
    </w:div>
    <w:div w:id="1437747512">
      <w:bodyDiv w:val="1"/>
      <w:marLeft w:val="0"/>
      <w:marRight w:val="0"/>
      <w:marTop w:val="0"/>
      <w:marBottom w:val="0"/>
      <w:divBdr>
        <w:top w:val="none" w:sz="0" w:space="0" w:color="auto"/>
        <w:left w:val="none" w:sz="0" w:space="0" w:color="auto"/>
        <w:bottom w:val="none" w:sz="0" w:space="0" w:color="auto"/>
        <w:right w:val="none" w:sz="0" w:space="0" w:color="auto"/>
      </w:divBdr>
      <w:divsChild>
        <w:div w:id="1870874678">
          <w:marLeft w:val="0"/>
          <w:marRight w:val="0"/>
          <w:marTop w:val="0"/>
          <w:marBottom w:val="0"/>
          <w:divBdr>
            <w:top w:val="none" w:sz="0" w:space="0" w:color="auto"/>
            <w:left w:val="none" w:sz="0" w:space="0" w:color="auto"/>
            <w:bottom w:val="none" w:sz="0" w:space="0" w:color="auto"/>
            <w:right w:val="none" w:sz="0" w:space="0" w:color="auto"/>
          </w:divBdr>
        </w:div>
      </w:divsChild>
    </w:div>
    <w:div w:id="1560481879">
      <w:bodyDiv w:val="1"/>
      <w:marLeft w:val="0"/>
      <w:marRight w:val="0"/>
      <w:marTop w:val="0"/>
      <w:marBottom w:val="0"/>
      <w:divBdr>
        <w:top w:val="none" w:sz="0" w:space="0" w:color="auto"/>
        <w:left w:val="none" w:sz="0" w:space="0" w:color="auto"/>
        <w:bottom w:val="none" w:sz="0" w:space="0" w:color="auto"/>
        <w:right w:val="none" w:sz="0" w:space="0" w:color="auto"/>
      </w:divBdr>
    </w:div>
    <w:div w:id="1574243116">
      <w:bodyDiv w:val="1"/>
      <w:marLeft w:val="0"/>
      <w:marRight w:val="0"/>
      <w:marTop w:val="0"/>
      <w:marBottom w:val="0"/>
      <w:divBdr>
        <w:top w:val="none" w:sz="0" w:space="0" w:color="auto"/>
        <w:left w:val="none" w:sz="0" w:space="0" w:color="auto"/>
        <w:bottom w:val="none" w:sz="0" w:space="0" w:color="auto"/>
        <w:right w:val="none" w:sz="0" w:space="0" w:color="auto"/>
      </w:divBdr>
    </w:div>
    <w:div w:id="1605649441">
      <w:bodyDiv w:val="1"/>
      <w:marLeft w:val="0"/>
      <w:marRight w:val="0"/>
      <w:marTop w:val="0"/>
      <w:marBottom w:val="0"/>
      <w:divBdr>
        <w:top w:val="none" w:sz="0" w:space="0" w:color="auto"/>
        <w:left w:val="none" w:sz="0" w:space="0" w:color="auto"/>
        <w:bottom w:val="none" w:sz="0" w:space="0" w:color="auto"/>
        <w:right w:val="none" w:sz="0" w:space="0" w:color="auto"/>
      </w:divBdr>
    </w:div>
    <w:div w:id="1610041485">
      <w:bodyDiv w:val="1"/>
      <w:marLeft w:val="0"/>
      <w:marRight w:val="0"/>
      <w:marTop w:val="0"/>
      <w:marBottom w:val="0"/>
      <w:divBdr>
        <w:top w:val="none" w:sz="0" w:space="0" w:color="auto"/>
        <w:left w:val="none" w:sz="0" w:space="0" w:color="auto"/>
        <w:bottom w:val="none" w:sz="0" w:space="0" w:color="auto"/>
        <w:right w:val="none" w:sz="0" w:space="0" w:color="auto"/>
      </w:divBdr>
      <w:divsChild>
        <w:div w:id="349525573">
          <w:marLeft w:val="0"/>
          <w:marRight w:val="0"/>
          <w:marTop w:val="0"/>
          <w:marBottom w:val="0"/>
          <w:divBdr>
            <w:top w:val="none" w:sz="0" w:space="0" w:color="auto"/>
            <w:left w:val="none" w:sz="0" w:space="0" w:color="auto"/>
            <w:bottom w:val="none" w:sz="0" w:space="0" w:color="auto"/>
            <w:right w:val="none" w:sz="0" w:space="0" w:color="auto"/>
          </w:divBdr>
          <w:divsChild>
            <w:div w:id="1587036135">
              <w:marLeft w:val="0"/>
              <w:marRight w:val="0"/>
              <w:marTop w:val="0"/>
              <w:marBottom w:val="0"/>
              <w:divBdr>
                <w:top w:val="none" w:sz="0" w:space="0" w:color="auto"/>
                <w:left w:val="none" w:sz="0" w:space="0" w:color="auto"/>
                <w:bottom w:val="none" w:sz="0" w:space="0" w:color="auto"/>
                <w:right w:val="none" w:sz="0" w:space="0" w:color="auto"/>
              </w:divBdr>
              <w:divsChild>
                <w:div w:id="1752923664">
                  <w:marLeft w:val="0"/>
                  <w:marRight w:val="0"/>
                  <w:marTop w:val="0"/>
                  <w:marBottom w:val="0"/>
                  <w:divBdr>
                    <w:top w:val="none" w:sz="0" w:space="0" w:color="auto"/>
                    <w:left w:val="none" w:sz="0" w:space="0" w:color="auto"/>
                    <w:bottom w:val="none" w:sz="0" w:space="0" w:color="auto"/>
                    <w:right w:val="none" w:sz="0" w:space="0" w:color="auto"/>
                  </w:divBdr>
                  <w:divsChild>
                    <w:div w:id="1066537484">
                      <w:marLeft w:val="0"/>
                      <w:marRight w:val="0"/>
                      <w:marTop w:val="0"/>
                      <w:marBottom w:val="0"/>
                      <w:divBdr>
                        <w:top w:val="none" w:sz="0" w:space="0" w:color="auto"/>
                        <w:left w:val="none" w:sz="0" w:space="0" w:color="auto"/>
                        <w:bottom w:val="none" w:sz="0" w:space="0" w:color="auto"/>
                        <w:right w:val="none" w:sz="0" w:space="0" w:color="auto"/>
                      </w:divBdr>
                      <w:divsChild>
                        <w:div w:id="762188840">
                          <w:marLeft w:val="0"/>
                          <w:marRight w:val="-150"/>
                          <w:marTop w:val="0"/>
                          <w:marBottom w:val="0"/>
                          <w:divBdr>
                            <w:top w:val="none" w:sz="0" w:space="0" w:color="auto"/>
                            <w:left w:val="none" w:sz="0" w:space="0" w:color="auto"/>
                            <w:bottom w:val="none" w:sz="0" w:space="0" w:color="auto"/>
                            <w:right w:val="none" w:sz="0" w:space="0" w:color="auto"/>
                          </w:divBdr>
                          <w:divsChild>
                            <w:div w:id="737752089">
                              <w:marLeft w:val="0"/>
                              <w:marRight w:val="0"/>
                              <w:marTop w:val="0"/>
                              <w:marBottom w:val="150"/>
                              <w:divBdr>
                                <w:top w:val="none" w:sz="0" w:space="0" w:color="auto"/>
                                <w:left w:val="none" w:sz="0" w:space="0" w:color="auto"/>
                                <w:bottom w:val="none" w:sz="0" w:space="0" w:color="auto"/>
                                <w:right w:val="none" w:sz="0" w:space="0" w:color="auto"/>
                              </w:divBdr>
                              <w:divsChild>
                                <w:div w:id="35546491">
                                  <w:marLeft w:val="0"/>
                                  <w:marRight w:val="0"/>
                                  <w:marTop w:val="0"/>
                                  <w:marBottom w:val="0"/>
                                  <w:divBdr>
                                    <w:top w:val="none" w:sz="0" w:space="0" w:color="auto"/>
                                    <w:left w:val="none" w:sz="0" w:space="0" w:color="auto"/>
                                    <w:bottom w:val="none" w:sz="0" w:space="0" w:color="auto"/>
                                    <w:right w:val="none" w:sz="0" w:space="0" w:color="auto"/>
                                  </w:divBdr>
                                </w:div>
                                <w:div w:id="785005395">
                                  <w:marLeft w:val="0"/>
                                  <w:marRight w:val="0"/>
                                  <w:marTop w:val="0"/>
                                  <w:marBottom w:val="0"/>
                                  <w:divBdr>
                                    <w:top w:val="none" w:sz="0" w:space="0" w:color="auto"/>
                                    <w:left w:val="none" w:sz="0" w:space="0" w:color="auto"/>
                                    <w:bottom w:val="none" w:sz="0" w:space="0" w:color="auto"/>
                                    <w:right w:val="none" w:sz="0" w:space="0" w:color="auto"/>
                                  </w:divBdr>
                                </w:div>
                                <w:div w:id="103851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093477">
                  <w:marLeft w:val="0"/>
                  <w:marRight w:val="0"/>
                  <w:marTop w:val="0"/>
                  <w:marBottom w:val="150"/>
                  <w:divBdr>
                    <w:top w:val="single" w:sz="6" w:space="0" w:color="E6E6E6"/>
                    <w:left w:val="single" w:sz="6" w:space="0" w:color="E6E6E6"/>
                    <w:bottom w:val="single" w:sz="6" w:space="0" w:color="E6E6E6"/>
                    <w:right w:val="single" w:sz="6" w:space="0" w:color="E6E6E6"/>
                  </w:divBdr>
                  <w:divsChild>
                    <w:div w:id="305598124">
                      <w:marLeft w:val="0"/>
                      <w:marRight w:val="0"/>
                      <w:marTop w:val="0"/>
                      <w:marBottom w:val="0"/>
                      <w:divBdr>
                        <w:top w:val="none" w:sz="0" w:space="0" w:color="auto"/>
                        <w:left w:val="none" w:sz="0" w:space="0" w:color="auto"/>
                        <w:bottom w:val="none" w:sz="0" w:space="0" w:color="auto"/>
                        <w:right w:val="none" w:sz="0" w:space="0" w:color="auto"/>
                      </w:divBdr>
                    </w:div>
                    <w:div w:id="641933225">
                      <w:marLeft w:val="0"/>
                      <w:marRight w:val="0"/>
                      <w:marTop w:val="0"/>
                      <w:marBottom w:val="0"/>
                      <w:divBdr>
                        <w:top w:val="none" w:sz="0" w:space="0" w:color="auto"/>
                        <w:left w:val="none" w:sz="0" w:space="0" w:color="auto"/>
                        <w:bottom w:val="none" w:sz="0" w:space="0" w:color="auto"/>
                        <w:right w:val="none" w:sz="0" w:space="0" w:color="auto"/>
                      </w:divBdr>
                      <w:divsChild>
                        <w:div w:id="1596589885">
                          <w:marLeft w:val="0"/>
                          <w:marRight w:val="0"/>
                          <w:marTop w:val="0"/>
                          <w:marBottom w:val="0"/>
                          <w:divBdr>
                            <w:top w:val="none" w:sz="0" w:space="0" w:color="auto"/>
                            <w:left w:val="none" w:sz="0" w:space="0" w:color="auto"/>
                            <w:bottom w:val="none" w:sz="0" w:space="0" w:color="auto"/>
                            <w:right w:val="none" w:sz="0" w:space="0" w:color="auto"/>
                          </w:divBdr>
                          <w:divsChild>
                            <w:div w:id="145711944">
                              <w:marLeft w:val="0"/>
                              <w:marRight w:val="0"/>
                              <w:marTop w:val="0"/>
                              <w:marBottom w:val="0"/>
                              <w:divBdr>
                                <w:top w:val="none" w:sz="0" w:space="0" w:color="auto"/>
                                <w:left w:val="none" w:sz="0" w:space="0" w:color="auto"/>
                                <w:bottom w:val="none" w:sz="0" w:space="0" w:color="auto"/>
                                <w:right w:val="none" w:sz="0" w:space="0" w:color="auto"/>
                              </w:divBdr>
                              <w:divsChild>
                                <w:div w:id="165100775">
                                  <w:marLeft w:val="0"/>
                                  <w:marRight w:val="0"/>
                                  <w:marTop w:val="0"/>
                                  <w:marBottom w:val="0"/>
                                  <w:divBdr>
                                    <w:top w:val="none" w:sz="0" w:space="0" w:color="auto"/>
                                    <w:left w:val="none" w:sz="0" w:space="0" w:color="auto"/>
                                    <w:bottom w:val="none" w:sz="0" w:space="0" w:color="auto"/>
                                    <w:right w:val="none" w:sz="0" w:space="0" w:color="auto"/>
                                  </w:divBdr>
                                  <w:divsChild>
                                    <w:div w:id="568883814">
                                      <w:marLeft w:val="0"/>
                                      <w:marRight w:val="0"/>
                                      <w:marTop w:val="0"/>
                                      <w:marBottom w:val="0"/>
                                      <w:divBdr>
                                        <w:top w:val="none" w:sz="0" w:space="0" w:color="auto"/>
                                        <w:left w:val="none" w:sz="0" w:space="0" w:color="auto"/>
                                        <w:bottom w:val="none" w:sz="0" w:space="0" w:color="auto"/>
                                        <w:right w:val="none" w:sz="0" w:space="0" w:color="auto"/>
                                      </w:divBdr>
                                    </w:div>
                                    <w:div w:id="93795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67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900222">
          <w:marLeft w:val="0"/>
          <w:marRight w:val="0"/>
          <w:marTop w:val="0"/>
          <w:marBottom w:val="0"/>
          <w:divBdr>
            <w:top w:val="none" w:sz="0" w:space="0" w:color="auto"/>
            <w:left w:val="none" w:sz="0" w:space="0" w:color="auto"/>
            <w:bottom w:val="none" w:sz="0" w:space="0" w:color="auto"/>
            <w:right w:val="none" w:sz="0" w:space="0" w:color="auto"/>
          </w:divBdr>
          <w:divsChild>
            <w:div w:id="87072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965437">
      <w:bodyDiv w:val="1"/>
      <w:marLeft w:val="0"/>
      <w:marRight w:val="0"/>
      <w:marTop w:val="0"/>
      <w:marBottom w:val="0"/>
      <w:divBdr>
        <w:top w:val="none" w:sz="0" w:space="0" w:color="auto"/>
        <w:left w:val="none" w:sz="0" w:space="0" w:color="auto"/>
        <w:bottom w:val="none" w:sz="0" w:space="0" w:color="auto"/>
        <w:right w:val="none" w:sz="0" w:space="0" w:color="auto"/>
      </w:divBdr>
    </w:div>
    <w:div w:id="1768502174">
      <w:bodyDiv w:val="1"/>
      <w:marLeft w:val="0"/>
      <w:marRight w:val="0"/>
      <w:marTop w:val="0"/>
      <w:marBottom w:val="0"/>
      <w:divBdr>
        <w:top w:val="none" w:sz="0" w:space="0" w:color="auto"/>
        <w:left w:val="none" w:sz="0" w:space="0" w:color="auto"/>
        <w:bottom w:val="none" w:sz="0" w:space="0" w:color="auto"/>
        <w:right w:val="none" w:sz="0" w:space="0" w:color="auto"/>
      </w:divBdr>
      <w:divsChild>
        <w:div w:id="57477987">
          <w:marLeft w:val="0"/>
          <w:marRight w:val="0"/>
          <w:marTop w:val="0"/>
          <w:marBottom w:val="0"/>
          <w:divBdr>
            <w:top w:val="none" w:sz="0" w:space="0" w:color="auto"/>
            <w:left w:val="none" w:sz="0" w:space="0" w:color="auto"/>
            <w:bottom w:val="none" w:sz="0" w:space="0" w:color="auto"/>
            <w:right w:val="none" w:sz="0" w:space="0" w:color="auto"/>
          </w:divBdr>
          <w:divsChild>
            <w:div w:id="1003819509">
              <w:marLeft w:val="0"/>
              <w:marRight w:val="0"/>
              <w:marTop w:val="0"/>
              <w:marBottom w:val="0"/>
              <w:divBdr>
                <w:top w:val="none" w:sz="0" w:space="0" w:color="auto"/>
                <w:left w:val="none" w:sz="0" w:space="0" w:color="auto"/>
                <w:bottom w:val="none" w:sz="0" w:space="0" w:color="auto"/>
                <w:right w:val="none" w:sz="0" w:space="0" w:color="auto"/>
              </w:divBdr>
            </w:div>
          </w:divsChild>
        </w:div>
        <w:div w:id="114301492">
          <w:marLeft w:val="0"/>
          <w:marRight w:val="0"/>
          <w:marTop w:val="0"/>
          <w:marBottom w:val="0"/>
          <w:divBdr>
            <w:top w:val="none" w:sz="0" w:space="0" w:color="auto"/>
            <w:left w:val="none" w:sz="0" w:space="0" w:color="auto"/>
            <w:bottom w:val="none" w:sz="0" w:space="0" w:color="auto"/>
            <w:right w:val="none" w:sz="0" w:space="0" w:color="auto"/>
          </w:divBdr>
          <w:divsChild>
            <w:div w:id="1839078996">
              <w:marLeft w:val="0"/>
              <w:marRight w:val="0"/>
              <w:marTop w:val="0"/>
              <w:marBottom w:val="0"/>
              <w:divBdr>
                <w:top w:val="none" w:sz="0" w:space="0" w:color="auto"/>
                <w:left w:val="none" w:sz="0" w:space="0" w:color="auto"/>
                <w:bottom w:val="none" w:sz="0" w:space="0" w:color="auto"/>
                <w:right w:val="none" w:sz="0" w:space="0" w:color="auto"/>
              </w:divBdr>
            </w:div>
          </w:divsChild>
        </w:div>
        <w:div w:id="374089447">
          <w:marLeft w:val="0"/>
          <w:marRight w:val="0"/>
          <w:marTop w:val="0"/>
          <w:marBottom w:val="0"/>
          <w:divBdr>
            <w:top w:val="none" w:sz="0" w:space="0" w:color="auto"/>
            <w:left w:val="none" w:sz="0" w:space="0" w:color="auto"/>
            <w:bottom w:val="none" w:sz="0" w:space="0" w:color="auto"/>
            <w:right w:val="none" w:sz="0" w:space="0" w:color="auto"/>
          </w:divBdr>
          <w:divsChild>
            <w:div w:id="1113014557">
              <w:marLeft w:val="0"/>
              <w:marRight w:val="0"/>
              <w:marTop w:val="0"/>
              <w:marBottom w:val="0"/>
              <w:divBdr>
                <w:top w:val="none" w:sz="0" w:space="0" w:color="auto"/>
                <w:left w:val="none" w:sz="0" w:space="0" w:color="auto"/>
                <w:bottom w:val="none" w:sz="0" w:space="0" w:color="auto"/>
                <w:right w:val="none" w:sz="0" w:space="0" w:color="auto"/>
              </w:divBdr>
            </w:div>
          </w:divsChild>
        </w:div>
        <w:div w:id="520625165">
          <w:marLeft w:val="0"/>
          <w:marRight w:val="0"/>
          <w:marTop w:val="0"/>
          <w:marBottom w:val="0"/>
          <w:divBdr>
            <w:top w:val="none" w:sz="0" w:space="0" w:color="auto"/>
            <w:left w:val="none" w:sz="0" w:space="0" w:color="auto"/>
            <w:bottom w:val="none" w:sz="0" w:space="0" w:color="auto"/>
            <w:right w:val="none" w:sz="0" w:space="0" w:color="auto"/>
          </w:divBdr>
          <w:divsChild>
            <w:div w:id="1698264380">
              <w:marLeft w:val="0"/>
              <w:marRight w:val="0"/>
              <w:marTop w:val="0"/>
              <w:marBottom w:val="0"/>
              <w:divBdr>
                <w:top w:val="none" w:sz="0" w:space="0" w:color="auto"/>
                <w:left w:val="none" w:sz="0" w:space="0" w:color="auto"/>
                <w:bottom w:val="none" w:sz="0" w:space="0" w:color="auto"/>
                <w:right w:val="none" w:sz="0" w:space="0" w:color="auto"/>
              </w:divBdr>
            </w:div>
          </w:divsChild>
        </w:div>
        <w:div w:id="659581392">
          <w:marLeft w:val="0"/>
          <w:marRight w:val="0"/>
          <w:marTop w:val="0"/>
          <w:marBottom w:val="0"/>
          <w:divBdr>
            <w:top w:val="none" w:sz="0" w:space="0" w:color="auto"/>
            <w:left w:val="none" w:sz="0" w:space="0" w:color="auto"/>
            <w:bottom w:val="none" w:sz="0" w:space="0" w:color="auto"/>
            <w:right w:val="none" w:sz="0" w:space="0" w:color="auto"/>
          </w:divBdr>
          <w:divsChild>
            <w:div w:id="625504525">
              <w:marLeft w:val="0"/>
              <w:marRight w:val="0"/>
              <w:marTop w:val="0"/>
              <w:marBottom w:val="0"/>
              <w:divBdr>
                <w:top w:val="none" w:sz="0" w:space="0" w:color="auto"/>
                <w:left w:val="none" w:sz="0" w:space="0" w:color="auto"/>
                <w:bottom w:val="none" w:sz="0" w:space="0" w:color="auto"/>
                <w:right w:val="none" w:sz="0" w:space="0" w:color="auto"/>
              </w:divBdr>
            </w:div>
          </w:divsChild>
        </w:div>
        <w:div w:id="731005138">
          <w:marLeft w:val="0"/>
          <w:marRight w:val="0"/>
          <w:marTop w:val="0"/>
          <w:marBottom w:val="0"/>
          <w:divBdr>
            <w:top w:val="none" w:sz="0" w:space="0" w:color="auto"/>
            <w:left w:val="none" w:sz="0" w:space="0" w:color="auto"/>
            <w:bottom w:val="none" w:sz="0" w:space="0" w:color="auto"/>
            <w:right w:val="none" w:sz="0" w:space="0" w:color="auto"/>
          </w:divBdr>
          <w:divsChild>
            <w:div w:id="1355422990">
              <w:marLeft w:val="0"/>
              <w:marRight w:val="0"/>
              <w:marTop w:val="0"/>
              <w:marBottom w:val="0"/>
              <w:divBdr>
                <w:top w:val="none" w:sz="0" w:space="0" w:color="auto"/>
                <w:left w:val="none" w:sz="0" w:space="0" w:color="auto"/>
                <w:bottom w:val="none" w:sz="0" w:space="0" w:color="auto"/>
                <w:right w:val="none" w:sz="0" w:space="0" w:color="auto"/>
              </w:divBdr>
            </w:div>
          </w:divsChild>
        </w:div>
        <w:div w:id="736635020">
          <w:marLeft w:val="0"/>
          <w:marRight w:val="0"/>
          <w:marTop w:val="0"/>
          <w:marBottom w:val="0"/>
          <w:divBdr>
            <w:top w:val="none" w:sz="0" w:space="0" w:color="auto"/>
            <w:left w:val="none" w:sz="0" w:space="0" w:color="auto"/>
            <w:bottom w:val="none" w:sz="0" w:space="0" w:color="auto"/>
            <w:right w:val="none" w:sz="0" w:space="0" w:color="auto"/>
          </w:divBdr>
          <w:divsChild>
            <w:div w:id="1243369622">
              <w:marLeft w:val="0"/>
              <w:marRight w:val="0"/>
              <w:marTop w:val="0"/>
              <w:marBottom w:val="0"/>
              <w:divBdr>
                <w:top w:val="none" w:sz="0" w:space="0" w:color="auto"/>
                <w:left w:val="none" w:sz="0" w:space="0" w:color="auto"/>
                <w:bottom w:val="none" w:sz="0" w:space="0" w:color="auto"/>
                <w:right w:val="none" w:sz="0" w:space="0" w:color="auto"/>
              </w:divBdr>
            </w:div>
          </w:divsChild>
        </w:div>
        <w:div w:id="782381713">
          <w:marLeft w:val="0"/>
          <w:marRight w:val="0"/>
          <w:marTop w:val="0"/>
          <w:marBottom w:val="0"/>
          <w:divBdr>
            <w:top w:val="none" w:sz="0" w:space="0" w:color="auto"/>
            <w:left w:val="none" w:sz="0" w:space="0" w:color="auto"/>
            <w:bottom w:val="none" w:sz="0" w:space="0" w:color="auto"/>
            <w:right w:val="none" w:sz="0" w:space="0" w:color="auto"/>
          </w:divBdr>
          <w:divsChild>
            <w:div w:id="1105687581">
              <w:marLeft w:val="0"/>
              <w:marRight w:val="0"/>
              <w:marTop w:val="0"/>
              <w:marBottom w:val="0"/>
              <w:divBdr>
                <w:top w:val="none" w:sz="0" w:space="0" w:color="auto"/>
                <w:left w:val="none" w:sz="0" w:space="0" w:color="auto"/>
                <w:bottom w:val="none" w:sz="0" w:space="0" w:color="auto"/>
                <w:right w:val="none" w:sz="0" w:space="0" w:color="auto"/>
              </w:divBdr>
            </w:div>
          </w:divsChild>
        </w:div>
        <w:div w:id="856696747">
          <w:marLeft w:val="0"/>
          <w:marRight w:val="0"/>
          <w:marTop w:val="0"/>
          <w:marBottom w:val="0"/>
          <w:divBdr>
            <w:top w:val="none" w:sz="0" w:space="0" w:color="auto"/>
            <w:left w:val="none" w:sz="0" w:space="0" w:color="auto"/>
            <w:bottom w:val="none" w:sz="0" w:space="0" w:color="auto"/>
            <w:right w:val="none" w:sz="0" w:space="0" w:color="auto"/>
          </w:divBdr>
          <w:divsChild>
            <w:div w:id="649795734">
              <w:marLeft w:val="0"/>
              <w:marRight w:val="0"/>
              <w:marTop w:val="0"/>
              <w:marBottom w:val="0"/>
              <w:divBdr>
                <w:top w:val="none" w:sz="0" w:space="0" w:color="auto"/>
                <w:left w:val="none" w:sz="0" w:space="0" w:color="auto"/>
                <w:bottom w:val="none" w:sz="0" w:space="0" w:color="auto"/>
                <w:right w:val="none" w:sz="0" w:space="0" w:color="auto"/>
              </w:divBdr>
            </w:div>
          </w:divsChild>
        </w:div>
        <w:div w:id="994334150">
          <w:marLeft w:val="0"/>
          <w:marRight w:val="0"/>
          <w:marTop w:val="0"/>
          <w:marBottom w:val="0"/>
          <w:divBdr>
            <w:top w:val="none" w:sz="0" w:space="0" w:color="auto"/>
            <w:left w:val="none" w:sz="0" w:space="0" w:color="auto"/>
            <w:bottom w:val="none" w:sz="0" w:space="0" w:color="auto"/>
            <w:right w:val="none" w:sz="0" w:space="0" w:color="auto"/>
          </w:divBdr>
          <w:divsChild>
            <w:div w:id="1893535566">
              <w:marLeft w:val="0"/>
              <w:marRight w:val="0"/>
              <w:marTop w:val="0"/>
              <w:marBottom w:val="0"/>
              <w:divBdr>
                <w:top w:val="none" w:sz="0" w:space="0" w:color="auto"/>
                <w:left w:val="none" w:sz="0" w:space="0" w:color="auto"/>
                <w:bottom w:val="none" w:sz="0" w:space="0" w:color="auto"/>
                <w:right w:val="none" w:sz="0" w:space="0" w:color="auto"/>
              </w:divBdr>
            </w:div>
          </w:divsChild>
        </w:div>
        <w:div w:id="1153107237">
          <w:marLeft w:val="0"/>
          <w:marRight w:val="0"/>
          <w:marTop w:val="0"/>
          <w:marBottom w:val="0"/>
          <w:divBdr>
            <w:top w:val="none" w:sz="0" w:space="0" w:color="auto"/>
            <w:left w:val="none" w:sz="0" w:space="0" w:color="auto"/>
            <w:bottom w:val="none" w:sz="0" w:space="0" w:color="auto"/>
            <w:right w:val="none" w:sz="0" w:space="0" w:color="auto"/>
          </w:divBdr>
          <w:divsChild>
            <w:div w:id="1968003730">
              <w:marLeft w:val="0"/>
              <w:marRight w:val="0"/>
              <w:marTop w:val="0"/>
              <w:marBottom w:val="0"/>
              <w:divBdr>
                <w:top w:val="none" w:sz="0" w:space="0" w:color="auto"/>
                <w:left w:val="none" w:sz="0" w:space="0" w:color="auto"/>
                <w:bottom w:val="none" w:sz="0" w:space="0" w:color="auto"/>
                <w:right w:val="none" w:sz="0" w:space="0" w:color="auto"/>
              </w:divBdr>
            </w:div>
          </w:divsChild>
        </w:div>
        <w:div w:id="1253901049">
          <w:marLeft w:val="0"/>
          <w:marRight w:val="0"/>
          <w:marTop w:val="0"/>
          <w:marBottom w:val="0"/>
          <w:divBdr>
            <w:top w:val="none" w:sz="0" w:space="0" w:color="auto"/>
            <w:left w:val="none" w:sz="0" w:space="0" w:color="auto"/>
            <w:bottom w:val="none" w:sz="0" w:space="0" w:color="auto"/>
            <w:right w:val="none" w:sz="0" w:space="0" w:color="auto"/>
          </w:divBdr>
          <w:divsChild>
            <w:div w:id="948851022">
              <w:marLeft w:val="0"/>
              <w:marRight w:val="0"/>
              <w:marTop w:val="0"/>
              <w:marBottom w:val="0"/>
              <w:divBdr>
                <w:top w:val="none" w:sz="0" w:space="0" w:color="auto"/>
                <w:left w:val="none" w:sz="0" w:space="0" w:color="auto"/>
                <w:bottom w:val="none" w:sz="0" w:space="0" w:color="auto"/>
                <w:right w:val="none" w:sz="0" w:space="0" w:color="auto"/>
              </w:divBdr>
            </w:div>
          </w:divsChild>
        </w:div>
        <w:div w:id="1341926970">
          <w:marLeft w:val="0"/>
          <w:marRight w:val="0"/>
          <w:marTop w:val="0"/>
          <w:marBottom w:val="0"/>
          <w:divBdr>
            <w:top w:val="none" w:sz="0" w:space="0" w:color="auto"/>
            <w:left w:val="none" w:sz="0" w:space="0" w:color="auto"/>
            <w:bottom w:val="none" w:sz="0" w:space="0" w:color="auto"/>
            <w:right w:val="none" w:sz="0" w:space="0" w:color="auto"/>
          </w:divBdr>
          <w:divsChild>
            <w:div w:id="1068267644">
              <w:marLeft w:val="0"/>
              <w:marRight w:val="0"/>
              <w:marTop w:val="0"/>
              <w:marBottom w:val="0"/>
              <w:divBdr>
                <w:top w:val="none" w:sz="0" w:space="0" w:color="auto"/>
                <w:left w:val="none" w:sz="0" w:space="0" w:color="auto"/>
                <w:bottom w:val="none" w:sz="0" w:space="0" w:color="auto"/>
                <w:right w:val="none" w:sz="0" w:space="0" w:color="auto"/>
              </w:divBdr>
            </w:div>
          </w:divsChild>
        </w:div>
        <w:div w:id="1621376189">
          <w:marLeft w:val="0"/>
          <w:marRight w:val="0"/>
          <w:marTop w:val="0"/>
          <w:marBottom w:val="0"/>
          <w:divBdr>
            <w:top w:val="none" w:sz="0" w:space="0" w:color="auto"/>
            <w:left w:val="none" w:sz="0" w:space="0" w:color="auto"/>
            <w:bottom w:val="none" w:sz="0" w:space="0" w:color="auto"/>
            <w:right w:val="none" w:sz="0" w:space="0" w:color="auto"/>
          </w:divBdr>
          <w:divsChild>
            <w:div w:id="439767088">
              <w:marLeft w:val="0"/>
              <w:marRight w:val="0"/>
              <w:marTop w:val="0"/>
              <w:marBottom w:val="0"/>
              <w:divBdr>
                <w:top w:val="none" w:sz="0" w:space="0" w:color="auto"/>
                <w:left w:val="none" w:sz="0" w:space="0" w:color="auto"/>
                <w:bottom w:val="none" w:sz="0" w:space="0" w:color="auto"/>
                <w:right w:val="none" w:sz="0" w:space="0" w:color="auto"/>
              </w:divBdr>
            </w:div>
          </w:divsChild>
        </w:div>
        <w:div w:id="1736660216">
          <w:marLeft w:val="0"/>
          <w:marRight w:val="0"/>
          <w:marTop w:val="0"/>
          <w:marBottom w:val="0"/>
          <w:divBdr>
            <w:top w:val="none" w:sz="0" w:space="0" w:color="auto"/>
            <w:left w:val="none" w:sz="0" w:space="0" w:color="auto"/>
            <w:bottom w:val="none" w:sz="0" w:space="0" w:color="auto"/>
            <w:right w:val="none" w:sz="0" w:space="0" w:color="auto"/>
          </w:divBdr>
          <w:divsChild>
            <w:div w:id="154880675">
              <w:marLeft w:val="0"/>
              <w:marRight w:val="0"/>
              <w:marTop w:val="0"/>
              <w:marBottom w:val="0"/>
              <w:divBdr>
                <w:top w:val="none" w:sz="0" w:space="0" w:color="auto"/>
                <w:left w:val="none" w:sz="0" w:space="0" w:color="auto"/>
                <w:bottom w:val="none" w:sz="0" w:space="0" w:color="auto"/>
                <w:right w:val="none" w:sz="0" w:space="0" w:color="auto"/>
              </w:divBdr>
            </w:div>
          </w:divsChild>
        </w:div>
        <w:div w:id="1781562115">
          <w:marLeft w:val="0"/>
          <w:marRight w:val="0"/>
          <w:marTop w:val="0"/>
          <w:marBottom w:val="0"/>
          <w:divBdr>
            <w:top w:val="none" w:sz="0" w:space="0" w:color="auto"/>
            <w:left w:val="none" w:sz="0" w:space="0" w:color="auto"/>
            <w:bottom w:val="none" w:sz="0" w:space="0" w:color="auto"/>
            <w:right w:val="none" w:sz="0" w:space="0" w:color="auto"/>
          </w:divBdr>
          <w:divsChild>
            <w:div w:id="1131510352">
              <w:marLeft w:val="0"/>
              <w:marRight w:val="0"/>
              <w:marTop w:val="0"/>
              <w:marBottom w:val="0"/>
              <w:divBdr>
                <w:top w:val="none" w:sz="0" w:space="0" w:color="auto"/>
                <w:left w:val="none" w:sz="0" w:space="0" w:color="auto"/>
                <w:bottom w:val="none" w:sz="0" w:space="0" w:color="auto"/>
                <w:right w:val="none" w:sz="0" w:space="0" w:color="auto"/>
              </w:divBdr>
            </w:div>
          </w:divsChild>
        </w:div>
        <w:div w:id="1795127301">
          <w:marLeft w:val="0"/>
          <w:marRight w:val="0"/>
          <w:marTop w:val="0"/>
          <w:marBottom w:val="0"/>
          <w:divBdr>
            <w:top w:val="none" w:sz="0" w:space="0" w:color="auto"/>
            <w:left w:val="none" w:sz="0" w:space="0" w:color="auto"/>
            <w:bottom w:val="none" w:sz="0" w:space="0" w:color="auto"/>
            <w:right w:val="none" w:sz="0" w:space="0" w:color="auto"/>
          </w:divBdr>
          <w:divsChild>
            <w:div w:id="2059820041">
              <w:marLeft w:val="0"/>
              <w:marRight w:val="0"/>
              <w:marTop w:val="0"/>
              <w:marBottom w:val="0"/>
              <w:divBdr>
                <w:top w:val="none" w:sz="0" w:space="0" w:color="auto"/>
                <w:left w:val="none" w:sz="0" w:space="0" w:color="auto"/>
                <w:bottom w:val="none" w:sz="0" w:space="0" w:color="auto"/>
                <w:right w:val="none" w:sz="0" w:space="0" w:color="auto"/>
              </w:divBdr>
            </w:div>
          </w:divsChild>
        </w:div>
        <w:div w:id="1814519900">
          <w:marLeft w:val="0"/>
          <w:marRight w:val="0"/>
          <w:marTop w:val="0"/>
          <w:marBottom w:val="0"/>
          <w:divBdr>
            <w:top w:val="none" w:sz="0" w:space="0" w:color="auto"/>
            <w:left w:val="none" w:sz="0" w:space="0" w:color="auto"/>
            <w:bottom w:val="none" w:sz="0" w:space="0" w:color="auto"/>
            <w:right w:val="none" w:sz="0" w:space="0" w:color="auto"/>
          </w:divBdr>
          <w:divsChild>
            <w:div w:id="2008438976">
              <w:marLeft w:val="0"/>
              <w:marRight w:val="0"/>
              <w:marTop w:val="0"/>
              <w:marBottom w:val="0"/>
              <w:divBdr>
                <w:top w:val="none" w:sz="0" w:space="0" w:color="auto"/>
                <w:left w:val="none" w:sz="0" w:space="0" w:color="auto"/>
                <w:bottom w:val="none" w:sz="0" w:space="0" w:color="auto"/>
                <w:right w:val="none" w:sz="0" w:space="0" w:color="auto"/>
              </w:divBdr>
            </w:div>
          </w:divsChild>
        </w:div>
        <w:div w:id="2146580279">
          <w:marLeft w:val="0"/>
          <w:marRight w:val="0"/>
          <w:marTop w:val="0"/>
          <w:marBottom w:val="0"/>
          <w:divBdr>
            <w:top w:val="none" w:sz="0" w:space="0" w:color="auto"/>
            <w:left w:val="none" w:sz="0" w:space="0" w:color="auto"/>
            <w:bottom w:val="none" w:sz="0" w:space="0" w:color="auto"/>
            <w:right w:val="none" w:sz="0" w:space="0" w:color="auto"/>
          </w:divBdr>
          <w:divsChild>
            <w:div w:id="152371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8165">
      <w:bodyDiv w:val="1"/>
      <w:marLeft w:val="0"/>
      <w:marRight w:val="0"/>
      <w:marTop w:val="0"/>
      <w:marBottom w:val="0"/>
      <w:divBdr>
        <w:top w:val="none" w:sz="0" w:space="0" w:color="auto"/>
        <w:left w:val="none" w:sz="0" w:space="0" w:color="auto"/>
        <w:bottom w:val="none" w:sz="0" w:space="0" w:color="auto"/>
        <w:right w:val="none" w:sz="0" w:space="0" w:color="auto"/>
      </w:divBdr>
    </w:div>
    <w:div w:id="1800800855">
      <w:bodyDiv w:val="1"/>
      <w:marLeft w:val="0"/>
      <w:marRight w:val="0"/>
      <w:marTop w:val="0"/>
      <w:marBottom w:val="0"/>
      <w:divBdr>
        <w:top w:val="none" w:sz="0" w:space="0" w:color="auto"/>
        <w:left w:val="none" w:sz="0" w:space="0" w:color="auto"/>
        <w:bottom w:val="none" w:sz="0" w:space="0" w:color="auto"/>
        <w:right w:val="none" w:sz="0" w:space="0" w:color="auto"/>
      </w:divBdr>
    </w:div>
    <w:div w:id="1821926284">
      <w:bodyDiv w:val="1"/>
      <w:marLeft w:val="0"/>
      <w:marRight w:val="0"/>
      <w:marTop w:val="0"/>
      <w:marBottom w:val="0"/>
      <w:divBdr>
        <w:top w:val="none" w:sz="0" w:space="0" w:color="auto"/>
        <w:left w:val="none" w:sz="0" w:space="0" w:color="auto"/>
        <w:bottom w:val="none" w:sz="0" w:space="0" w:color="auto"/>
        <w:right w:val="none" w:sz="0" w:space="0" w:color="auto"/>
      </w:divBdr>
      <w:divsChild>
        <w:div w:id="118844829">
          <w:marLeft w:val="0"/>
          <w:marRight w:val="0"/>
          <w:marTop w:val="0"/>
          <w:marBottom w:val="0"/>
          <w:divBdr>
            <w:top w:val="none" w:sz="0" w:space="0" w:color="auto"/>
            <w:left w:val="none" w:sz="0" w:space="0" w:color="auto"/>
            <w:bottom w:val="none" w:sz="0" w:space="0" w:color="auto"/>
            <w:right w:val="none" w:sz="0" w:space="0" w:color="auto"/>
          </w:divBdr>
        </w:div>
        <w:div w:id="937055535">
          <w:marLeft w:val="0"/>
          <w:marRight w:val="0"/>
          <w:marTop w:val="0"/>
          <w:marBottom w:val="0"/>
          <w:divBdr>
            <w:top w:val="none" w:sz="0" w:space="0" w:color="auto"/>
            <w:left w:val="none" w:sz="0" w:space="0" w:color="auto"/>
            <w:bottom w:val="none" w:sz="0" w:space="0" w:color="auto"/>
            <w:right w:val="none" w:sz="0" w:space="0" w:color="auto"/>
          </w:divBdr>
        </w:div>
        <w:div w:id="1279020193">
          <w:marLeft w:val="0"/>
          <w:marRight w:val="0"/>
          <w:marTop w:val="0"/>
          <w:marBottom w:val="0"/>
          <w:divBdr>
            <w:top w:val="none" w:sz="0" w:space="0" w:color="auto"/>
            <w:left w:val="none" w:sz="0" w:space="0" w:color="auto"/>
            <w:bottom w:val="none" w:sz="0" w:space="0" w:color="auto"/>
            <w:right w:val="none" w:sz="0" w:space="0" w:color="auto"/>
          </w:divBdr>
        </w:div>
        <w:div w:id="1588422591">
          <w:marLeft w:val="0"/>
          <w:marRight w:val="0"/>
          <w:marTop w:val="0"/>
          <w:marBottom w:val="0"/>
          <w:divBdr>
            <w:top w:val="none" w:sz="0" w:space="0" w:color="auto"/>
            <w:left w:val="none" w:sz="0" w:space="0" w:color="auto"/>
            <w:bottom w:val="none" w:sz="0" w:space="0" w:color="auto"/>
            <w:right w:val="none" w:sz="0" w:space="0" w:color="auto"/>
          </w:divBdr>
        </w:div>
      </w:divsChild>
    </w:div>
    <w:div w:id="1852841159">
      <w:bodyDiv w:val="1"/>
      <w:marLeft w:val="0"/>
      <w:marRight w:val="0"/>
      <w:marTop w:val="0"/>
      <w:marBottom w:val="0"/>
      <w:divBdr>
        <w:top w:val="none" w:sz="0" w:space="0" w:color="auto"/>
        <w:left w:val="none" w:sz="0" w:space="0" w:color="auto"/>
        <w:bottom w:val="none" w:sz="0" w:space="0" w:color="auto"/>
        <w:right w:val="none" w:sz="0" w:space="0" w:color="auto"/>
      </w:divBdr>
    </w:div>
    <w:div w:id="1869683291">
      <w:bodyDiv w:val="1"/>
      <w:marLeft w:val="0"/>
      <w:marRight w:val="0"/>
      <w:marTop w:val="0"/>
      <w:marBottom w:val="0"/>
      <w:divBdr>
        <w:top w:val="none" w:sz="0" w:space="0" w:color="auto"/>
        <w:left w:val="none" w:sz="0" w:space="0" w:color="auto"/>
        <w:bottom w:val="none" w:sz="0" w:space="0" w:color="auto"/>
        <w:right w:val="none" w:sz="0" w:space="0" w:color="auto"/>
      </w:divBdr>
    </w:div>
    <w:div w:id="1909459404">
      <w:bodyDiv w:val="1"/>
      <w:marLeft w:val="0"/>
      <w:marRight w:val="0"/>
      <w:marTop w:val="0"/>
      <w:marBottom w:val="0"/>
      <w:divBdr>
        <w:top w:val="none" w:sz="0" w:space="0" w:color="auto"/>
        <w:left w:val="none" w:sz="0" w:space="0" w:color="auto"/>
        <w:bottom w:val="none" w:sz="0" w:space="0" w:color="auto"/>
        <w:right w:val="none" w:sz="0" w:space="0" w:color="auto"/>
      </w:divBdr>
    </w:div>
    <w:div w:id="1923835407">
      <w:bodyDiv w:val="1"/>
      <w:marLeft w:val="0"/>
      <w:marRight w:val="0"/>
      <w:marTop w:val="0"/>
      <w:marBottom w:val="0"/>
      <w:divBdr>
        <w:top w:val="none" w:sz="0" w:space="0" w:color="auto"/>
        <w:left w:val="none" w:sz="0" w:space="0" w:color="auto"/>
        <w:bottom w:val="none" w:sz="0" w:space="0" w:color="auto"/>
        <w:right w:val="none" w:sz="0" w:space="0" w:color="auto"/>
      </w:divBdr>
    </w:div>
    <w:div w:id="1931769481">
      <w:bodyDiv w:val="1"/>
      <w:marLeft w:val="0"/>
      <w:marRight w:val="0"/>
      <w:marTop w:val="0"/>
      <w:marBottom w:val="0"/>
      <w:divBdr>
        <w:top w:val="none" w:sz="0" w:space="0" w:color="auto"/>
        <w:left w:val="none" w:sz="0" w:space="0" w:color="auto"/>
        <w:bottom w:val="none" w:sz="0" w:space="0" w:color="auto"/>
        <w:right w:val="none" w:sz="0" w:space="0" w:color="auto"/>
      </w:divBdr>
    </w:div>
    <w:div w:id="1946186501">
      <w:bodyDiv w:val="1"/>
      <w:marLeft w:val="0"/>
      <w:marRight w:val="0"/>
      <w:marTop w:val="0"/>
      <w:marBottom w:val="0"/>
      <w:divBdr>
        <w:top w:val="none" w:sz="0" w:space="0" w:color="auto"/>
        <w:left w:val="none" w:sz="0" w:space="0" w:color="auto"/>
        <w:bottom w:val="none" w:sz="0" w:space="0" w:color="auto"/>
        <w:right w:val="none" w:sz="0" w:space="0" w:color="auto"/>
      </w:divBdr>
    </w:div>
    <w:div w:id="1976134707">
      <w:bodyDiv w:val="1"/>
      <w:marLeft w:val="0"/>
      <w:marRight w:val="0"/>
      <w:marTop w:val="0"/>
      <w:marBottom w:val="0"/>
      <w:divBdr>
        <w:top w:val="none" w:sz="0" w:space="0" w:color="auto"/>
        <w:left w:val="none" w:sz="0" w:space="0" w:color="auto"/>
        <w:bottom w:val="none" w:sz="0" w:space="0" w:color="auto"/>
        <w:right w:val="none" w:sz="0" w:space="0" w:color="auto"/>
      </w:divBdr>
      <w:divsChild>
        <w:div w:id="55786160">
          <w:marLeft w:val="0"/>
          <w:marRight w:val="0"/>
          <w:marTop w:val="0"/>
          <w:marBottom w:val="0"/>
          <w:divBdr>
            <w:top w:val="none" w:sz="0" w:space="0" w:color="auto"/>
            <w:left w:val="none" w:sz="0" w:space="0" w:color="auto"/>
            <w:bottom w:val="none" w:sz="0" w:space="0" w:color="auto"/>
            <w:right w:val="none" w:sz="0" w:space="0" w:color="auto"/>
          </w:divBdr>
        </w:div>
        <w:div w:id="198275289">
          <w:marLeft w:val="0"/>
          <w:marRight w:val="0"/>
          <w:marTop w:val="0"/>
          <w:marBottom w:val="0"/>
          <w:divBdr>
            <w:top w:val="none" w:sz="0" w:space="0" w:color="auto"/>
            <w:left w:val="none" w:sz="0" w:space="0" w:color="auto"/>
            <w:bottom w:val="none" w:sz="0" w:space="0" w:color="auto"/>
            <w:right w:val="none" w:sz="0" w:space="0" w:color="auto"/>
          </w:divBdr>
        </w:div>
        <w:div w:id="518737797">
          <w:marLeft w:val="0"/>
          <w:marRight w:val="0"/>
          <w:marTop w:val="0"/>
          <w:marBottom w:val="0"/>
          <w:divBdr>
            <w:top w:val="none" w:sz="0" w:space="0" w:color="auto"/>
            <w:left w:val="none" w:sz="0" w:space="0" w:color="auto"/>
            <w:bottom w:val="none" w:sz="0" w:space="0" w:color="auto"/>
            <w:right w:val="none" w:sz="0" w:space="0" w:color="auto"/>
          </w:divBdr>
        </w:div>
        <w:div w:id="867837370">
          <w:marLeft w:val="0"/>
          <w:marRight w:val="0"/>
          <w:marTop w:val="0"/>
          <w:marBottom w:val="0"/>
          <w:divBdr>
            <w:top w:val="none" w:sz="0" w:space="0" w:color="auto"/>
            <w:left w:val="none" w:sz="0" w:space="0" w:color="auto"/>
            <w:bottom w:val="none" w:sz="0" w:space="0" w:color="auto"/>
            <w:right w:val="none" w:sz="0" w:space="0" w:color="auto"/>
          </w:divBdr>
        </w:div>
        <w:div w:id="1280450753">
          <w:marLeft w:val="0"/>
          <w:marRight w:val="0"/>
          <w:marTop w:val="0"/>
          <w:marBottom w:val="0"/>
          <w:divBdr>
            <w:top w:val="none" w:sz="0" w:space="0" w:color="auto"/>
            <w:left w:val="none" w:sz="0" w:space="0" w:color="auto"/>
            <w:bottom w:val="none" w:sz="0" w:space="0" w:color="auto"/>
            <w:right w:val="none" w:sz="0" w:space="0" w:color="auto"/>
          </w:divBdr>
        </w:div>
      </w:divsChild>
    </w:div>
    <w:div w:id="2085293751">
      <w:bodyDiv w:val="1"/>
      <w:marLeft w:val="0"/>
      <w:marRight w:val="0"/>
      <w:marTop w:val="0"/>
      <w:marBottom w:val="0"/>
      <w:divBdr>
        <w:top w:val="none" w:sz="0" w:space="0" w:color="auto"/>
        <w:left w:val="none" w:sz="0" w:space="0" w:color="auto"/>
        <w:bottom w:val="none" w:sz="0" w:space="0" w:color="auto"/>
        <w:right w:val="none" w:sz="0" w:space="0" w:color="auto"/>
      </w:divBdr>
      <w:divsChild>
        <w:div w:id="12185136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epa.org.uk/data-visualisation/water-classification-hub/" TargetMode="External"/><Relationship Id="rId117" Type="http://schemas.openxmlformats.org/officeDocument/2006/relationships/header" Target="header4.xml"/><Relationship Id="rId21" Type="http://schemas.openxmlformats.org/officeDocument/2006/relationships/header" Target="header2.xml"/><Relationship Id="rId42" Type="http://schemas.openxmlformats.org/officeDocument/2006/relationships/hyperlink" Target="https://www.openstreetmap.org/copyright" TargetMode="External"/><Relationship Id="rId47" Type="http://schemas.openxmlformats.org/officeDocument/2006/relationships/image" Target="media/image10.png"/><Relationship Id="rId63" Type="http://schemas.openxmlformats.org/officeDocument/2006/relationships/image" Target="media/image26.png"/><Relationship Id="rId68" Type="http://schemas.openxmlformats.org/officeDocument/2006/relationships/image" Target="media/image31.png"/><Relationship Id="rId84" Type="http://schemas.openxmlformats.org/officeDocument/2006/relationships/image" Target="media/image47.jpeg"/><Relationship Id="rId89" Type="http://schemas.openxmlformats.org/officeDocument/2006/relationships/image" Target="media/image52.png"/><Relationship Id="rId112" Type="http://schemas.openxmlformats.org/officeDocument/2006/relationships/image" Target="media/image72.png"/><Relationship Id="rId16" Type="http://schemas.openxmlformats.org/officeDocument/2006/relationships/hyperlink" Target="https://www.gov.scot/publications/scottish-biodiversity-strategy-2045-tackling-nature-emergency-scotland/" TargetMode="External"/><Relationship Id="rId107" Type="http://schemas.openxmlformats.org/officeDocument/2006/relationships/image" Target="media/image67.png"/><Relationship Id="rId11" Type="http://schemas.openxmlformats.org/officeDocument/2006/relationships/image" Target="media/image1.jpeg"/><Relationship Id="rId32" Type="http://schemas.openxmlformats.org/officeDocument/2006/relationships/hyperlink" Target="https://www.space-intelligence.com/scotland-landcover/" TargetMode="External"/><Relationship Id="rId37" Type="http://schemas.openxmlformats.org/officeDocument/2006/relationships/image" Target="media/image6.png"/><Relationship Id="rId53" Type="http://schemas.openxmlformats.org/officeDocument/2006/relationships/image" Target="media/image16.png"/><Relationship Id="rId58" Type="http://schemas.openxmlformats.org/officeDocument/2006/relationships/image" Target="media/image21.png"/><Relationship Id="rId74" Type="http://schemas.openxmlformats.org/officeDocument/2006/relationships/image" Target="media/image37.png"/><Relationship Id="rId79" Type="http://schemas.openxmlformats.org/officeDocument/2006/relationships/image" Target="media/image42.png"/><Relationship Id="rId102" Type="http://schemas.openxmlformats.org/officeDocument/2006/relationships/image" Target="media/image64.png"/><Relationship Id="rId5" Type="http://schemas.openxmlformats.org/officeDocument/2006/relationships/numbering" Target="numbering.xml"/><Relationship Id="rId90" Type="http://schemas.openxmlformats.org/officeDocument/2006/relationships/image" Target="media/image53.png"/><Relationship Id="rId95" Type="http://schemas.openxmlformats.org/officeDocument/2006/relationships/image" Target="media/image57.png"/><Relationship Id="rId22" Type="http://schemas.openxmlformats.org/officeDocument/2006/relationships/image" Target="media/image4.png"/><Relationship Id="rId27" Type="http://schemas.openxmlformats.org/officeDocument/2006/relationships/hyperlink" Target="https://eip.ceh.ac.uk/apps/lakes/" TargetMode="External"/><Relationship Id="rId43" Type="http://schemas.openxmlformats.org/officeDocument/2006/relationships/image" Target="media/image8.png"/><Relationship Id="rId48" Type="http://schemas.openxmlformats.org/officeDocument/2006/relationships/image" Target="media/image11.png"/><Relationship Id="rId64" Type="http://schemas.openxmlformats.org/officeDocument/2006/relationships/image" Target="media/image27.jpg"/><Relationship Id="rId69" Type="http://schemas.openxmlformats.org/officeDocument/2006/relationships/image" Target="media/image32.png"/><Relationship Id="rId113" Type="http://schemas.openxmlformats.org/officeDocument/2006/relationships/image" Target="media/image73.svg"/><Relationship Id="rId118" Type="http://schemas.openxmlformats.org/officeDocument/2006/relationships/footer" Target="footer4.xml"/><Relationship Id="rId80" Type="http://schemas.openxmlformats.org/officeDocument/2006/relationships/image" Target="media/image43.png"/><Relationship Id="rId85" Type="http://schemas.openxmlformats.org/officeDocument/2006/relationships/image" Target="media/image48.png"/><Relationship Id="rId12" Type="http://schemas.openxmlformats.org/officeDocument/2006/relationships/image" Target="media/image2.jpeg"/><Relationship Id="rId17" Type="http://schemas.openxmlformats.org/officeDocument/2006/relationships/hyperlink" Target="https://www.lochlomond-trossachs.org/" TargetMode="External"/><Relationship Id="rId33" Type="http://schemas.openxmlformats.org/officeDocument/2006/relationships/hyperlink" Target="https://www.nature.scot/professional-advice/protected-areas-and-species/protected-areas" TargetMode="External"/><Relationship Id="rId38" Type="http://schemas.openxmlformats.org/officeDocument/2006/relationships/hyperlink" Target="https://www.openstreetmap.org/copyright" TargetMode="External"/><Relationship Id="rId59" Type="http://schemas.openxmlformats.org/officeDocument/2006/relationships/image" Target="media/image22.png"/><Relationship Id="rId103" Type="http://schemas.openxmlformats.org/officeDocument/2006/relationships/header" Target="header3.xml"/><Relationship Id="rId108" Type="http://schemas.openxmlformats.org/officeDocument/2006/relationships/image" Target="media/image68.png"/><Relationship Id="rId54" Type="http://schemas.openxmlformats.org/officeDocument/2006/relationships/image" Target="media/image17.png"/><Relationship Id="rId70" Type="http://schemas.openxmlformats.org/officeDocument/2006/relationships/image" Target="media/image33.png"/><Relationship Id="rId75" Type="http://schemas.openxmlformats.org/officeDocument/2006/relationships/image" Target="media/image38.png"/><Relationship Id="rId91" Type="http://schemas.openxmlformats.org/officeDocument/2006/relationships/hyperlink" Target="https://cran.r-project.org/package=rredlist" TargetMode="External"/><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openstreetmap.org/copyright" TargetMode="External"/><Relationship Id="rId28" Type="http://schemas.openxmlformats.org/officeDocument/2006/relationships/hyperlink" Target="https://wfduk.org/" TargetMode="External"/><Relationship Id="rId49" Type="http://schemas.openxmlformats.org/officeDocument/2006/relationships/image" Target="media/image12.png"/><Relationship Id="rId114" Type="http://schemas.openxmlformats.org/officeDocument/2006/relationships/image" Target="media/image74.png"/><Relationship Id="rId119" Type="http://schemas.openxmlformats.org/officeDocument/2006/relationships/fontTable" Target="fontTable.xml"/><Relationship Id="rId44" Type="http://schemas.openxmlformats.org/officeDocument/2006/relationships/hyperlink" Target="https://www.openstreetmap.org/copyright" TargetMode="External"/><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image" Target="media/image44.jpeg"/><Relationship Id="rId86" Type="http://schemas.openxmlformats.org/officeDocument/2006/relationships/image" Target="media/image49.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www.nature.scot/professional-advice/protected-areas-and-species/protected-areas" TargetMode="External"/><Relationship Id="rId39" Type="http://schemas.openxmlformats.org/officeDocument/2006/relationships/hyperlink" Target="Welcome-%20Land%20Cover%20Maps%20(space-intelligence.com)" TargetMode="External"/><Relationship Id="rId109" Type="http://schemas.openxmlformats.org/officeDocument/2006/relationships/image" Target="media/image69.svg"/><Relationship Id="rId34" Type="http://schemas.openxmlformats.org/officeDocument/2006/relationships/hyperlink" Target="https://www.rspb.org.uk/reserves-and-events/reserves-a-z/lochwinnoch/" TargetMode="External"/><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image" Target="media/image39.png"/><Relationship Id="rId97" Type="http://schemas.openxmlformats.org/officeDocument/2006/relationships/image" Target="media/image59.png"/><Relationship Id="rId104" Type="http://schemas.openxmlformats.org/officeDocument/2006/relationships/footer" Target="footer3.xml"/><Relationship Id="rId120"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34.png"/><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hyperlink" Target="https://wfduk.org/resources/guidance-typology-lakes-uk" TargetMode="External"/><Relationship Id="rId24" Type="http://schemas.openxmlformats.org/officeDocument/2006/relationships/image" Target="media/image5.png"/><Relationship Id="rId40" Type="http://schemas.openxmlformats.org/officeDocument/2006/relationships/hyperlink" Target="https://www.sepa.org.uk/data-visualisation/water-classification-hub/" TargetMode="External"/><Relationship Id="rId45" Type="http://schemas.openxmlformats.org/officeDocument/2006/relationships/image" Target="media/image9.png"/><Relationship Id="rId66" Type="http://schemas.openxmlformats.org/officeDocument/2006/relationships/image" Target="media/image29.jpeg"/><Relationship Id="rId87" Type="http://schemas.openxmlformats.org/officeDocument/2006/relationships/image" Target="media/image50.png"/><Relationship Id="rId110" Type="http://schemas.openxmlformats.org/officeDocument/2006/relationships/image" Target="media/image70.png"/><Relationship Id="rId115" Type="http://schemas.openxmlformats.org/officeDocument/2006/relationships/image" Target="media/image75.png"/><Relationship Id="rId61" Type="http://schemas.openxmlformats.org/officeDocument/2006/relationships/image" Target="media/image24.png"/><Relationship Id="rId82" Type="http://schemas.openxmlformats.org/officeDocument/2006/relationships/image" Target="media/image45.jpg"/><Relationship Id="rId19" Type="http://schemas.openxmlformats.org/officeDocument/2006/relationships/hyperlink" Target="https://cairngorms.co.uk/" TargetMode="External"/><Relationship Id="rId14" Type="http://schemas.openxmlformats.org/officeDocument/2006/relationships/header" Target="header1.xml"/><Relationship Id="rId30" Type="http://schemas.openxmlformats.org/officeDocument/2006/relationships/hyperlink" Target="https://wfduk.org/sites/default/files/Media/Characterisation%20of%20the%20water%20environment/Biological%20Method%20Statements/Lake%20Phytoplankton%20UKTAG%20Method%20Statement.pdf" TargetMode="External"/><Relationship Id="rId35" Type="http://schemas.openxmlformats.org/officeDocument/2006/relationships/hyperlink" Target="Water%20Classification%20Hub%20(sepa.org.uk)" TargetMode="External"/><Relationship Id="rId56" Type="http://schemas.openxmlformats.org/officeDocument/2006/relationships/image" Target="media/image19.png"/><Relationship Id="rId77" Type="http://schemas.openxmlformats.org/officeDocument/2006/relationships/image" Target="media/image40.png"/><Relationship Id="rId100" Type="http://schemas.openxmlformats.org/officeDocument/2006/relationships/image" Target="media/image62.png"/><Relationship Id="rId105" Type="http://schemas.openxmlformats.org/officeDocument/2006/relationships/image" Target="media/image65.jpg"/><Relationship Id="rId8" Type="http://schemas.openxmlformats.org/officeDocument/2006/relationships/webSettings" Target="webSettings.xml"/><Relationship Id="rId51" Type="http://schemas.openxmlformats.org/officeDocument/2006/relationships/image" Target="media/image14.png"/><Relationship Id="rId72" Type="http://schemas.openxmlformats.org/officeDocument/2006/relationships/image" Target="media/image35.png"/><Relationship Id="rId93" Type="http://schemas.openxmlformats.org/officeDocument/2006/relationships/image" Target="media/image55.png"/><Relationship Id="rId98" Type="http://schemas.openxmlformats.org/officeDocument/2006/relationships/image" Target="media/image60.png"/><Relationship Id="rId121" Type="http://schemas.microsoft.com/office/2019/05/relationships/documenttasks" Target="documenttasks/documenttasks1.xml"/><Relationship Id="rId3" Type="http://schemas.openxmlformats.org/officeDocument/2006/relationships/customXml" Target="../customXml/item3.xml"/><Relationship Id="rId25" Type="http://schemas.openxmlformats.org/officeDocument/2006/relationships/hyperlink" Target="https://www.openstreetmap.org/copyright" TargetMode="External"/><Relationship Id="rId46" Type="http://schemas.openxmlformats.org/officeDocument/2006/relationships/hyperlink" Target="https://cran.r-project.org/package=rredlist" TargetMode="External"/><Relationship Id="rId67" Type="http://schemas.openxmlformats.org/officeDocument/2006/relationships/image" Target="media/image30.png"/><Relationship Id="rId116" Type="http://schemas.openxmlformats.org/officeDocument/2006/relationships/image" Target="media/image76.png"/><Relationship Id="rId20" Type="http://schemas.openxmlformats.org/officeDocument/2006/relationships/footer" Target="footer2.xml"/><Relationship Id="rId41" Type="http://schemas.openxmlformats.org/officeDocument/2006/relationships/image" Target="media/image7.png"/><Relationship Id="rId62" Type="http://schemas.openxmlformats.org/officeDocument/2006/relationships/image" Target="media/image25.png"/><Relationship Id="rId83" Type="http://schemas.openxmlformats.org/officeDocument/2006/relationships/image" Target="media/image46.jpg"/><Relationship Id="rId88" Type="http://schemas.openxmlformats.org/officeDocument/2006/relationships/image" Target="media/image51.png"/><Relationship Id="rId111" Type="http://schemas.openxmlformats.org/officeDocument/2006/relationships/image" Target="media/image71.svg"/><Relationship Id="rId15" Type="http://schemas.openxmlformats.org/officeDocument/2006/relationships/footer" Target="footer1.xml"/><Relationship Id="rId36" Type="http://schemas.openxmlformats.org/officeDocument/2006/relationships/hyperlink" Target="https://www.space-intelligence.com/scotland-landcover/" TargetMode="External"/><Relationship Id="rId57" Type="http://schemas.openxmlformats.org/officeDocument/2006/relationships/image" Target="media/image20.png"/><Relationship Id="rId106" Type="http://schemas.openxmlformats.org/officeDocument/2006/relationships/image" Target="media/image66.png"/><Relationship Id="rId10" Type="http://schemas.openxmlformats.org/officeDocument/2006/relationships/endnotes" Target="endnotes.xml"/><Relationship Id="rId31" Type="http://schemas.openxmlformats.org/officeDocument/2006/relationships/hyperlink" Target="https://www.crew.ac.uk/publication/assessing-climate-change-impacts-water-quality-scottish-standing-waters" TargetMode="External"/><Relationship Id="rId52" Type="http://schemas.openxmlformats.org/officeDocument/2006/relationships/image" Target="media/image15.png"/><Relationship Id="rId73" Type="http://schemas.openxmlformats.org/officeDocument/2006/relationships/image" Target="media/image36.png"/><Relationship Id="rId78" Type="http://schemas.openxmlformats.org/officeDocument/2006/relationships/image" Target="media/image41.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microsoft.com/office/2020/10/relationships/intelligence" Target="intelligence2.xml"/></Relationships>
</file>

<file path=word/documenttasks/documenttasks1.xml><?xml version="1.0" encoding="utf-8"?>
<t:Tasks xmlns:t="http://schemas.microsoft.com/office/tasks/2019/documenttasks" xmlns:oel="http://schemas.microsoft.com/office/2019/extlst">
  <t:Task id="{E6568C69-E320-426E-91B2-43BCA7A914E3}">
    <t:Anchor>
      <t:Comment id="1622233458"/>
    </t:Anchor>
    <t:History>
      <t:Event id="{E3EC0509-AB28-4F76-9DD2-B273FF7BEC01}" time="2020-11-24T10:31:18Z">
        <t:Attribution userId="S::benjamin@naturemetrics.co.uk::1268b7be-b80f-4b24-aaf8-aa68085a57eb" userProvider="AD" userName="Benjamin Barca"/>
        <t:Anchor>
          <t:Comment id="1622233458"/>
        </t:Anchor>
        <t:Create/>
      </t:Event>
      <t:Event id="{B15DCA08-4847-4678-9102-D8071E911134}" time="2020-11-24T10:31:18Z">
        <t:Attribution userId="S::benjamin@naturemetrics.co.uk::1268b7be-b80f-4b24-aaf8-aa68085a57eb" userProvider="AD" userName="Benjamin Barca"/>
        <t:Anchor>
          <t:Comment id="1622233458"/>
        </t:Anchor>
        <t:Assign userId="S::Juliet@naturemetrics.co.uk::a75dd760-7eb5-4247-bc8e-244133f76d7d" userProvider="AD" userName="Juliet Jones"/>
      </t:Event>
      <t:Event id="{074906CE-1E49-42EF-9713-5F4F0F7239AA}" time="2020-11-24T10:31:18Z">
        <t:Attribution userId="S::benjamin@naturemetrics.co.uk::1268b7be-b80f-4b24-aaf8-aa68085a57eb" userProvider="AD" userName="Benjamin Barca"/>
        <t:Anchor>
          <t:Comment id="1622233458"/>
        </t:Anchor>
        <t:SetTitle title="@Juliet Jones anything relevant to add her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0D9F8B-FCFD-4243-9D26-2226002893E5}">
  <we:reference id="wa104382081" version="1.28.0.0" store="en-US" storeType="OMEX"/>
  <we:alternateReferences>
    <we:reference id="WA104382081" version="1.28.0.0" store="en-US" storeType="OMEX"/>
  </we:alternateReferences>
  <we:properties>
    <we:property name="MENDELEY_CITATIONS" value="[{&quot;citationID&quot;:&quot;MENDELEY_CITATION_7ee326b9-71b9-4b64-840c-3fa9b737b461&quot;,&quot;citationItems&quot;:[{&quot;id&quot;:&quot;75fc9b5d-c623-3e4a-9560-c309a375176e&quot;,&quot;itemData&quot;:{&quot;type&quot;:&quot;book&quot;,&quot;id&quot;:&quot;75fc9b5d-c623-3e4a-9560-c309a375176e&quot;,&quot;title&quot;:&quot;Scotland's State of the Environment Report, 2014. Scotland's Environment Web.  http://www.environment.scotland.gov.uk/&quot;,&quot;author&quot;:[{&quot;family&quot;:&quot;Critchlow-Watton&quot;,&quot;given&quot;:&quot;Nathan&quot;,&quot;parse-names&quot;:false,&quot;dropping-particle&quot;:&quot;&quot;,&quot;non-dropping-particle&quot;:&quot;&quot;},{&quot;family&quot;:&quot;Dobbie&quot;,&quot;given&quot;:&quot;Karen&quot;,&quot;parse-names&quot;:false,&quot;dropping-particle&quot;:&quot;&quot;,&quot;non-dropping-particle&quot;:&quot;&quot;},{&quot;family&quot;:&quot;Bell&quot;,&quot;given&quot;:&quot;Rebecca&quot;,&quot;parse-names&quot;:false,&quot;dropping-particle&quot;:&quot;&quot;,&quot;non-dropping-particle&quot;:&quot;&quot;},{&quot;family&quot;:&quot;Campbell&quot;,&quot;given&quot;:&quot;Seamus G&quot;,&quot;parse-names&quot;:false,&quot;dropping-particle&quot;:&quot;&quot;,&quot;non-dropping-particle&quot;:&quot;&quot;},{&quot;family&quot;:&quot;Hinze&quot;,&quot;given&quot;:&quot;Daniel&quot;,&quot;parse-names&quot;:false,&quot;dropping-particle&quot;:&quot;&quot;,&quot;non-dropping-particle&quot;:&quot;&quot;},{&quot;family&quot;:&quot;Motion&quot;,&quot;given&quot;:&quot;Alan&quot;,&quot;parse-names&quot;:false,&quot;dropping-particle&quot;:&quot;&quot;,&quot;non-dropping-particle&quot;:&quot;&quot;},{&quot;family&quot;:&quot;Robertson&quot;,&quot;given&quot;:&quot;Karen&quot;,&quot;parse-names&quot;:false,&quot;dropping-particle&quot;:&quot;&quot;,&quot;non-dropping-particle&quot;:&quot;&quot;},{&quot;family&quot;:&quot;Russell&quot;,&quot;given&quot;:&quot;Marie&quot;,&quot;parse-names&quot;:false,&quot;dropping-particle&quot;:&quot;&quot;,&quot;non-dropping-particle&quot;:&quot;&quot;},{&quot;family&quot;:&quot;Simpson&quot;,&quot;given&quot;:&quot;James&quot;,&quot;parse-names&quot;:false,&quot;dropping-particle&quot;:&quot;&quot;,&quot;non-dropping-particle&quot;:&quot;&quot;},{&quot;family&quot;:&quot;Thomson&quot;,&quot;given&quot;:&quot;Des&quot;,&quot;parse-names&quot;:false,&quot;dropping-particle&quot;:&quot;&quot;,&quot;non-dropping-particle&quot;:&quot;&quot;},{&quot;family&quot;:&quot;Towers&quot;,&quot;given&quot;:&quot;Willie&quot;,&quot;parse-names&quot;:false,&quot;dropping-particle&quot;:&quot;&quot;,&quot;non-dropping-particle&quot;:&quot;&quot;}],&quot;ISBN&quot;:&quot;978-0-9930734-0-3&quot;,&quot;URL&quot;:&quot;http://www.environment.scotland.gov.uk/&quot;,&quot;issued&quot;:{&quot;date-parts&quot;:[[2014]]}},&quot;isTemporary&quot;:false}],&quot;properties&quot;:{&quot;noteIndex&quot;:0},&quot;isEdited&quot;:false,&quot;manualOverride&quot;:{&quot;isManuallyOverriden&quot;:false,&quot;citeprocText&quot;:&quot;(Critchlow-Watton et al. 2014)&quot;,&quot;manualOverrideText&quot;:&quot;&quot;},&quot;citationTag&quot;:&quot;MENDELEY_CITATION_v3_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&quot;},{&quot;citationID&quot;:&quot;MENDELEY_CITATION_a99ecbef-6da9-4cc8-bb33-00f7fb3b751c&quot;,&quot;citationItems&quot;:[{&quot;id&quot;:&quot;e6a32dd0-c7ce-3e6a-b7dc-e5eba01563ee&quot;,&quot;itemData&quot;:{&quot;type&quot;:&quot;report&quot;,&quot;id&quot;:&quot;e6a32dd0-c7ce-3e6a-b7dc-e5eba01563ee&quot;,&quot;title&quot;:&quot;The river basin management plan for the Scotland river basin district 2015 - 2027&quot;,&quot;author&quot;:[{&quot;family&quot;:&quot;Scottish Environment Protection Agency&quot;,&quot;given&quot;:&quot;&quot;,&quot;parse-names&quot;:false,&quot;dropping-particle&quot;:&quot;&quot;,&quot;non-dropping-particle&quot;:&quot;&quot;}],&quot;URL&quot;:&quot;www.openstreetmap.org/copyright&quot;,&quot;issued&quot;:{&quot;date-parts&quot;:[[2015]]}},&quot;isTemporary&quot;:false}],&quot;properties&quot;:{&quot;noteIndex&quot;:0},&quot;isEdited&quot;:false,&quot;manualOverride&quot;:{&quot;isManuallyOverriden&quot;:false,&quot;citeprocText&quot;:&quot;(Scottish Environment Protection Agency 2015)&quot;,&quot;manualOverrideText&quot;:&quot;&quot;},&quot;citationTag&quot;:&quot;MENDELEY_CITATION_v3_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&quot;},{&quot;citationID&quot;:&quot;MENDELEY_CITATION_cca5a19e-dc32-4c23-949f-8bc325f877d4&quot;,&quot;citationItems&quot;:[{&quot;id&quot;:&quot;a4d73b10-c9d4-39cb-8125-c1241f804a3e&quot;,&quot;itemData&quot;:{&quot;type&quot;:&quot;report&quot;,&quot;id&quot;:&quot;a4d73b10-c9d4-39cb-8125-c1241f804a3e&quot;,&quot;title&quot;:&quot;National Park Biodiversity Action Programme 2018-2023&quot;,&quot;author&quot;:[{&quot;family&quot;:&quot;Loch Lomond and the Trossachs National Park&quot;,&quot;given&quot;:&quot;&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och Lomond and the Trossachs National Park 2019)&quot;,&quot;manualOverrideText&quot;:&quot;&quot;},&quot;citationTag&quot;:&quot;MENDELEY_CITATION_v3_eyJjaXRhdGlvbklEIjoiTUVOREVMRVlfQ0lUQVRJT05fY2NhNWExOWUtZGMzMi00YzIzLTk0OWYtOGJjMzI1Zjg3N2Q0IiwiY2l0YXRpb25JdGVtcyI6W3siaWQiOiJhNGQ3M2IxMC1jOWQ0LTM5Y2ItODEyNS1jMTI0MWY4MDRhM2UiLCJpdGVtRGF0YSI6eyJ0eXBlIjoicmVwb3J0IiwiaWQiOiJhNGQ3M2IxMC1jOWQ0LTM5Y2ItODEyNS1jMTI0MWY4MDRhM2UiLCJ0aXRsZSI6Ik5hdGlvbmFsIFBhcmsgQmlvZGl2ZXJzaXR5IEFjdGlvbiBQcm9ncmFtbWUgMjAxOC0yMDIzIiwiYXV0aG9yIjpbeyJmYW1pbHkiOiJMb2NoIExvbW9uZCBhbmQgdGhlIFRyb3NzYWNocyBOYXRpb25hbCBQYXJrIiwiZ2l2ZW4iOiI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KExvY2ggTG9tb25kIGFuZCB0aGUgVHJvc3NhY2hzIE5hdGlvbmFsIFBhcmsgMjAxOSkiLCJtYW51YWxPdmVycmlkZVRleHQiOiIifX0=&quot;},{&quot;citationID&quot;:&quot;MENDELEY_CITATION_31c90e7b-8ca7-43c8-825d-7aa0acd1d067&quot;,&quot;citationItems&quot;:[{&quot;id&quot;:&quot;c3fac6e3-1903-3a57-86d9-b53d44670ad7&quot;,&quot;itemData&quot;:{&quot;type&quot;:&quot;report&quot;,&quot;id&quot;:&quot;c3fac6e3-1903-3a57-86d9-b53d44670ad7&quot;,&quot;title&quot;:&quot;Habitats Regulations Appraisal&quot;,&quot;author&quot;:[{&quot;family&quot;:&quot;Loch Lomond and the Trossachs National Park&quot;,&quot;given&quot;:&quot;&quot;,&quot;parse-names&quot;:false,&quot;dropping-particle&quot;:&quot;&quot;,&quot;non-dropping-particle&quot;:&quot;&quot;}],&quot;issued&quot;:{&quot;date-parts&quot;:[[2017]]}},&quot;isTemporary&quot;:false}],&quot;properties&quot;:{&quot;noteIndex&quot;:0},&quot;isEdited&quot;:false,&quot;manualOverride&quot;:{&quot;isManuallyOverriden&quot;:false,&quot;citeprocText&quot;:&quot;(Loch Lomond and the Trossachs National Park 2017)&quot;,&quot;manualOverrideText&quot;:&quot;&quot;},&quot;citationTag&quot;:&quot;MENDELEY_CITATION_v3_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&quot;},{&quot;citationID&quot;:&quot;MENDELEY_CITATION_9637e7d0-775f-42be-94f1-66f820553505&quot;,&quot;citationItems&quot;:[{&quot;id&quot;:&quot;08af59eb-6b11-302e-b1d3-4ae5e3d9445a&quot;,&quot;itemData&quot;:{&quot;type&quot;:&quot;article-journal&quot;,&quot;id&quot;:&quot;08af59eb-6b11-302e-b1d3-4ae5e3d9445a&quot;,&quot;title&quot;:&quot;Estuarine molecular bycatch as a landscape-wide biomonitoring tool&quot;,&quot;author&quot;:[{&quot;family&quot;:&quot;Mariani S&quot;,&quot;given&quot;:&quot;&quot;,&quot;parse-names&quot;:false,&quot;dropping-particle&quot;:&quot;&quot;,&quot;non-dropping-particle&quot;:&quot;&quot;},{&quot;family&quot;:&quot;Harper LR&quot;,&quot;given&quot;:&quot;&quot;,&quot;parse-names&quot;:false,&quot;dropping-particle&quot;:&quot;&quot;,&quot;non-dropping-particle&quot;:&quot;&quot;},{&quot;family&quot;:&quot;Collins RA&quot;,&quot;given&quot;:&quot;&quot;,&quot;parse-names&quot;:false,&quot;dropping-particle&quot;:&quot;&quot;,&quot;non-dropping-particle&quot;:&quot;&quot;},{&quot;family&quot;:&quot;Baillie C&quot;,&quot;given&quot;:&quot;&quot;,&quot;parse-names&quot;:false,&quot;dropping-particle&quot;:&quot;&quot;,&quot;non-dropping-particle&quot;:&quot;&quot;},{&quot;family&quot;:&quot;Wangensteen OS&quot;,&quot;given&quot;:&quot;&quot;,&quot;parse-names&quot;:false,&quot;dropping-particle&quot;:&quot;&quot;,&quot;non-dropping-particle&quot;:&quot;&quot;},{&quot;family&quot;:&quot;McDevitt AD&quot;,&quot;given&quot;:&quot;&quot;,&quot;parse-names&quot;:false,&quot;dropping-particle&quot;:&quot;&quot;,&quot;non-dropping-particle&quot;:&quot;&quot;},{&quot;family&quot;:&quot;Heddell-Cowie M&quot;,&quot;given&quot;:&quot;&quot;,&quot;parse-names&quot;:false,&quot;dropping-particle&quot;:&quot;&quot;,&quot;non-dropping-particle&quot;:&quot;&quot;},{&quot;family&quot;:&quot;Genner MJ&quot;,&quot;given&quot;:&quot;&quot;,&quot;parse-names&quot;:false,&quot;dropping-particle&quot;:&quot;&quot;,&quot;non-dropping-particle&quot;:&quot;&quot;}],&quot;container-title&quot;:&quot;bioRxiv&quot;,&quot;DOI&quot;:&quot;10.1101/2021.01.10.426097&quot;,&quot;URL&quot;:&quot;https://doi.org/10.1101/2021.01.10.426097&quot;,&quot;issued&quot;:{&quot;date-parts&quot;:[[2020]]}},&quot;isTemporary&quot;:false},{&quot;id&quot;:&quot;2289e8b2-3807-3dd6-b3d0-aecffe48a68a&quot;,&quot;itemData&quot;:{&quot;type&quot;:&quot;article-journal&quot;,&quot;id&quot;:&quot;2289e8b2-3807-3dd6-b3d0-aecffe48a68a&quot;,&quot;title&quot;:&quot;Beyond fish eDNA metabarcoding: Field replicates disproportionately improve the detection of stream associated vertebrate species&quot;,&quot;author&quot;:[{&quot;family&quot;:&quot;Macher&quot;,&quot;given&quot;:&quot;Till-Hendrik&quot;,&quot;parse-names&quot;:false,&quot;dropping-particle&quot;:&quot;&quot;,&quot;non-dropping-particle&quot;:&quot;&quot;},{&quot;family&quot;:&quot;Schütz&quot;,&quot;given&quot;:&quot;Robin&quot;,&quot;parse-names&quot;:false,&quot;dropping-particle&quot;:&quot;&quot;,&quot;non-dropping-particle&quot;:&quot;&quot;},{&quot;family&quot;:&quot;Arle&quot;,&quot;given&quot;:&quot;Jens&quot;,&quot;parse-names&quot;:false,&quot;dropping-particle&quot;:&quot;&quot;,&quot;non-dropping-particle&quot;:&quot;&quot;},{&quot;family&quot;:&quot;Beermann&quot;,&quot;given&quot;:&quot;Arne J.&quot;,&quot;parse-names&quot;:false,&quot;dropping-particle&quot;:&quot;&quot;,&quot;non-dropping-particle&quot;:&quot;&quot;},{&quot;family&quot;:&quot;Koschorreck&quot;,&quot;given&quot;:&quot;Jan&quot;,&quot;parse-names&quot;:false,&quot;dropping-particle&quot;:&quot;&quot;,&quot;non-dropping-particle&quot;:&quot;&quot;},{&quot;family&quot;:&quot;Leese&quot;,&quot;given&quot;:&quot;Florian&quot;,&quot;parse-names&quot;:false,&quot;dropping-particle&quot;:&quot;&quot;,&quot;non-dropping-particle&quot;:&quot;&quot;}],&quot;container-title&quot;:&quot;Metabarcoding and Metagenomics&quot;,&quot;DOI&quot;:&quot;10.3897/mbmg.5.66557&quot;,&quot;issued&quot;:{&quot;date-parts&quot;:[[2021,7,13]]},&quot;abstract&quot;:&quot;Fast, reliable, and comprehensive biodiversity monitoring data are needed for environmental decision making and management. Recent work on fish environmental DNA (eDNA) metabarcoding shows that aquatic diversity can be captured fast, reliably, and non-invasively at moderate costs. Because water in a catchment flows to the lowest point in the landscape, often a stream, it can collect traces of terrestrial species via surface or subsurface runoff along its way or when specimens come into direct contact with water (e.g., when drinking). Thus, fish eDNA metabarcoding data can provide information on fish but also on other vertebrate species that live in riparian habitats. This additional data may offer a much more comprehensive approach for assessing vertebrate diversity at no additional costs. Studies on how the sampling strategy affects species detection especially of stream-associated communities, however, are scarce. We therefore performed an analysis on the effects of biological replication on both fish as well as (semi-)terrestrial species detection. Along a 2 km stretch of the river Mulde (Germany), we collected 18 1-L water samples and analyzed the relation of detected species richness and quantity of biological replicates taken. We detected 58 vertebrate species, of which 25 were fish and lamprey, 18 mammals, and 15 birds, which account for 50%, 22.2%, and 7.4% of all native species to the German federal state of Saxony-Anhalt. However, while increasing the number of biological replicates resulted in only 24.8% more detected fish and lamprey species, mammal, and bird species richness increased disproportionately by 68.9% and 77.3%, respectively. Contrary, PCR replicates showed little stochasticity. We thus emphasize to increase the number of biological replicates when the aim is to improve general species detections. This holds especially true when the focus is on rare aquatic taxa or on (semi-)terrestrial species, the so-called ‘bycatch’. As a clear advantage, this information can be obtained without any additional sampling or laboratory effort when the sampling strategy is chosen carefully. With the increased use of eDNA metabarcoding as part of national fish bioassessment and monitoring programs, the complimentary information provided on bycatch can be used for biodiversity monitoring and conservation on a much broader scale.&quot;,&quot;publisher&quot;:&quot;Pensoft Publishers&quot;,&quot;volume&quot;:&quot;5&quot;},&quot;isTemporary&quot;:false}],&quot;properties&quot;:{&quot;noteIndex&quot;:0},&quot;isEdited&quot;:false,&quot;manualOverride&quot;:{&quot;isManuallyOverriden&quot;:false,&quot;citeprocText&quot;:&quot;(Mariani S et al. 2020; Macher et al. 2021)&quot;,&quot;manualOverrideText&quot;:&quot;(e.g. Mariani S et al. 2020; Macher et al. 2021)&quot;,&quot;isManuallyOverridden&quot;:true},&quot;citationTag&quot;:&quot;MENDELEY_CITATION_v3_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&quot;},{&quot;citationID&quot;:&quot;MENDELEY_CITATION_1d4abae0-e5a2-4978-9096-43c67c9e27ea&quot;,&quot;citationItems&quot;:[{&quot;id&quot;:&quot;cfe72717-37fd-3941-b25b-ae764afef46f&quot;,&quot;itemData&quot;:{&quot;type&quot;:&quot;article-journal&quot;,&quot;id&quot;:&quot;cfe72717-37fd-3941-b25b-ae764afef46f&quot;,&quot;title&quot;:&quot;Demonstration of the potential of environmental DNA as a tool for the detection of avian species&quot;,&quot;author&quot;:[{&quot;family&quot;:&quot;Ushio&quot;,&quot;given&quot;:&quot;Masayuki&quot;,&quot;parse-names&quot;:false,&quot;dropping-particle&quot;:&quot;&quot;,&quot;non-dropping-particle&quot;:&quot;&quot;},{&quot;family&quot;:&quot;Murata&quot;,&quot;given&quot;:&quot;Koichi&quot;,&quot;parse-names&quot;:false,&quot;dropping-particle&quot;:&quot;&quot;,&quot;non-dropping-particle&quot;:&quot;&quot;},{&quot;family&quot;:&quot;Sado&quot;,&quot;given&quot;:&quot;Tetsuya&quot;,&quot;parse-names&quot;:false,&quot;dropping-particle&quot;:&quot;&quot;,&quot;non-dropping-particle&quot;:&quot;&quot;},{&quot;family&quot;:&quot;Nishiumi&quot;,&quot;given&quot;:&quot;Isao&quot;,&quot;parse-names&quot;:false,&quot;dropping-particle&quot;:&quot;&quot;,&quot;non-dropping-particle&quot;:&quot;&quot;},{&quot;family&quot;:&quot;Takeshita&quot;,&quot;given&quot;:&quot;Masamichi&quot;,&quot;parse-names&quot;:false,&quot;dropping-particle&quot;:&quot;&quot;,&quot;non-dropping-particle&quot;:&quot;&quot;},{&quot;family&quot;:&quot;Iwasaki&quot;,&quot;given&quot;:&quot;Wataru&quot;,&quot;parse-names&quot;:false,&quot;dropping-particle&quot;:&quot;&quot;,&quot;non-dropping-particle&quot;:&quot;&quot;},{&quot;family&quot;:&quot;Miya&quot;,&quot;given&quot;:&quot;Masaki&quot;,&quot;parse-names&quot;:false,&quot;dropping-particle&quot;:&quot;&quot;,&quot;non-dropping-particle&quot;:&quot;&quot;}],&quot;container-title&quot;:&quot;Scientific Reports&quot;,&quot;DOI&quot;:&quot;10.1038/s41598-018-22817-5&quot;,&quot;ISSN&quot;:&quot;20452322&quot;,&quot;PMID&quot;:&quot;29540790&quot;,&quot;issued&quot;:{&quot;date-parts&quot;:[[2018,12,1]]},&quot;abstract&quot;:&quot;Birds play unique functional roles in the maintenance of ecosystems, such as pollination and seed dispersal, and thus monitoring bird species diversity is a first step towards avoiding undesirable consequences of anthropogenic impacts on bird communities. In the present study, we hypothesized that birds, regardless of their main habitats, must have frequent contact with water and that tissues that contain their DNA that persists in the environment (environmental DNA; eDNA) could be used to detect the presence of avian species. To this end, we applied a set of universal PCR primers (MiBird, a modified version of fish/mammal universal primers) for metabarcoding avian eDNA. We confirmed the versatility of MiBird primers by performing in silico analyses and by amplifying DNAs extracted from bird tissues. Analyses of water samples from zoo cages of birds with known species composition suggested that the use of MiBird primers combined with Illumina MiSeq could successfully detect avian species from water samples. Additionally, analysis of water samples collected from a natural pond detected five avian species common to the sampling areas. The present findings suggest that avian eDNA metabarcoding would be a complementary detection/identification tool in cases where visual census of bird species is difficult.&quot;,&quot;publisher&quot;:&quot;Nature Publishing Group&quot;,&quot;issue&quot;:&quot;1&quot;,&quot;volume&quot;:&quot;8&quot;},&quot;isTemporary&quot;:false}],&quot;properties&quot;:{&quot;noteIndex&quot;:0},&quot;isEdited&quot;:false,&quot;manualOverride&quot;:{&quot;isManuallyOverriden&quot;:false,&quot;citeprocText&quot;:&quot;(Ushio et al. 2018)&quot;,&quot;manualOverrideText&quot;:&quot;(e.g. Ushio et al. 2018)&quot;,&quot;isManuallyOverridden&quot;:true},&quot;citationTag&quot;:&quot;MENDELEY_CITATION_v3_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&quot;},{&quot;citationID&quot;:&quot;MENDELEY_CITATION_2555f276-9cb3-4e66-b603-3fb91a255d35&quot;,&quot;citationItems&quot;:[{&quot;id&quot;:&quot;d4fbd377-7488-3089-b085-24cbd1250af1&quot;,&quot;itemData&quot;:{&quot;type&quot;:&quot;article-journal&quot;,&quot;id&quot;:&quot;d4fbd377-7488-3089-b085-24cbd1250af1&quot;,&quot;title&quot;:&quot;Environmental DNA (eDNA) metabarcoding of pond water as a tool to survey conservation and management priority mammal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Carpenter&quot;,&quot;given&quot;:&quot;Angus I.&quot;,&quot;parse-names&quot;:false,&quot;dropping-particle&quot;:&quot;&quot;,&quot;non-dropping-particle&quot;:&quot;&quot;},{&quot;family&quot;:&quot;Ghazali&quot;,&quot;given&quot;:&quot;Muhammad&quot;,&quot;parse-names&quot;:false,&quot;dropping-particle&quot;:&quot;&quot;,&quot;non-dropping-particle&quot;:&quot;&quot;},{&quot;family&quot;:&quot;Muri&quot;,&quot;given&quot;:&quot;Cristina&quot;,&quot;parse-names&quot;:false,&quot;dropping-particle&quot;:&quot;&quot;,&quot;non-dropping-particle&quot;:&quot;di&quot;},{&quot;family&quot;:&quot;Macgregor&quot;,&quot;given&quot;:&quot;Callum J.&quot;,&quot;parse-names&quot;:false,&quot;dropping-particle&quot;:&quot;&quot;,&quot;non-dropping-particle&quot;:&quot;&quot;},{&quot;family&quot;:&quot;Logan&quot;,&quot;given&quot;:&quot;Thomas W.&quot;,&quot;parse-names&quot;:false,&quot;dropping-particle&quot;:&quot;&quot;,&quot;non-dropping-particle&quot;:&quot;&quot;},{&quot;family&quot;:&quot;Law&quot;,&quot;given&quot;:&quot;Alan&quot;,&quot;parse-names&quot;:false,&quot;dropping-particle&quot;:&quot;&quot;,&quot;non-dropping-particle&quot;:&quot;&quot;},{&quot;family&quot;:&quot;Breithaupt&quot;,&quot;given&quot;:&quot;Thomas&quot;,&quot;parse-names&quot;:false,&quot;dropping-particle&quot;:&quot;&quot;,&quot;non-dropping-particle&quot;:&quot;&quot;},{&quot;family&quot;:&quot;Read&quot;,&quot;given&quot;:&quot;Daniel S.&quot;,&quot;parse-names&quot;:false,&quot;dropping-particle&quot;:&quot;&quot;,&quot;non-dropping-particle&quot;:&quot;&quot;},{&quot;family&quot;:&quot;McDevitt&quot;,&quot;given&quot;:&quot;Allan D.&quot;,&quot;parse-names&quot;:false,&quot;dropping-particle&quot;:&quot;&quot;,&quot;non-dropping-particle&quot;:&quot;&quot;},{&quot;family&quot;:&quot;Hänfling&quot;,&quot;given&quot;:&quot;Bernd&quot;,&quot;parse-names&quot;:false,&quot;dropping-particle&quot;:&quot;&quot;,&quot;non-dropping-particle&quot;:&quot;&quot;}],&quot;container-title&quot;:&quot;Biological Conservation&quot;,&quot;DOI&quot;:&quot;10.1016/j.biocon.2019.108225&quot;,&quot;ISSN&quot;:&quot;00063207&quot;,&quot;issued&quot;:{&quot;date-parts&quot;:[[2019,10,1]]},&quot;abstract&quot;:&quot;Environmental DNA (eDNA) metabarcoding can identify terrestrial taxa utilising aquatic habitats alongside aquatic communities, but terrestrial species' eDNA dynamics are understudied. We evaluated eDNA metabarcoding for monitoring semi-aquatic and terrestrial mammals, specifically nine species of conservation or management concern, and examined spatiotemporal variation in mammal eDNA signals. We hypothesised eDNA signals would be stronger for semi-aquatic than terrestrial mammals, and at sites where individuals exhibited behaviours. In captivity, we sampled waterbodies at points where behaviours were observed (‘directed’ sampling) and at equidistant intervals along the shoreline (‘stratified’ sampling). We surveyed natural ponds (N = 6) where focal species were present using stratified water sampling, camera traps, and field signs. eDNA samples were metabarcoded using vertebrate-specific primers. All focal species were detected in captivity. eDNA signal strength did not differ between directed and stratified samples across or within species, between semi-aquatic or terrestrial species, or according to behaviours. eDNA was evenly distributed in artificial waterbodies, but unevenly distributed in natural ponds. Survey methods deployed at natural ponds shared three species detections. Metabarcoding missed badger and red fox recorded by cameras and field signs, but detected small mammals these tools overlooked, e.g. water vole. Terrestrial mammal eDNA signals were weaker and detected less frequently than semi-aquatic mammal eDNA signals. eDNA metabarcoding could enhance mammal monitoring through large-scale, multi-species distribution assessment for priority and difficult to survey species, and provide early indication of range expansions or contractions. However, eDNA surveys need high spatiotemporal resolution and metabarcoding biases require further investigation before routine implementation.&quot;,&quot;publisher&quot;:&quot;Elsevier Ltd&quot;,&quot;volume&quot;:&quot;238&quot;},&quot;isTemporary&quot;:false},{&quot;id&quot;:&quot;58396648-82c7-37cb-98bf-9660d8d1d2f2&quot;,&quot;itemData&quot;:{&quot;type&quot;:&quot;article-journal&quot;,&quot;id&quot;:&quot;58396648-82c7-37cb-98bf-9660d8d1d2f2&quot;,&quot;title&quot;:&quot;eDNA sampled from stream networks correlates with camera trap detection rates of terrestrial mammals&quot;,&quot;author&quot;:[{&quot;family&quot;:&quot;Lyet&quot;,&quot;given&quot;:&quot;Arnaud&quot;,&quot;parse-names&quot;:false,&quot;dropping-particle&quot;:&quot;&quot;,&quot;non-dropping-particle&quot;:&quot;&quot;},{&quot;family&quot;:&quot;Pellissier&quot;,&quot;given&quot;:&quot;Loïc&quot;,&quot;parse-names&quot;:false,&quot;dropping-particle&quot;:&quot;&quot;,&quot;non-dropping-particle&quot;:&quot;&quot;},{&quot;family&quot;:&quot;Valentini&quot;,&quot;given&quot;:&quot;Alice&quot;,&quot;parse-names&quot;:false,&quot;dropping-particle&quot;:&quot;&quot;,&quot;non-dropping-particle&quot;:&quot;&quot;},{&quot;family&quot;:&quot;Dejean&quot;,&quot;given&quot;:&quot;Tony&quot;,&quot;parse-names&quot;:false,&quot;dropping-particle&quot;:&quot;&quot;,&quot;non-dropping-particle&quot;:&quot;&quot;},{&quot;family&quot;:&quot;Hehmeyer&quot;,&quot;given&quot;:&quot;Abigail&quot;,&quot;parse-names&quot;:false,&quot;dropping-particle&quot;:&quot;&quot;,&quot;non-dropping-particle&quot;:&quot;&quot;},{&quot;family&quot;:&quot;Naidoo&quot;,&quot;given&quot;:&quot;Robin&quot;,&quot;parse-names&quot;:false,&quot;dropping-particle&quot;:&quot;&quot;,&quot;non-dropping-particle&quot;:&quot;&quot;}],&quot;container-title&quot;:&quot;Scientific Reports&quot;,&quot;DOI&quot;:&quot;10.1038/s41598-021-90598-5&quot;,&quot;ISSN&quot;:&quot;20452322&quot;,&quot;PMID&quot;:&quot;34131168&quot;,&quot;issued&quot;:{&quot;date-parts&quot;:[[2021,12,1]]},&quot;abstract&quot;:&quot;Biodiversity monitoring delivers vital information to those making conservation decisions. Comprehensively measuring terrestrial biodiversity usually requires costly methods that can rarely be deployed at large spatial scales over multiple time periods, limiting conservation efficiency. Here we investigated the capacity of environmental DNA (eDNA) from stream water samples to survey terrestrial mammal diversity at multiple spatial scales within a large catchment. We compared biodiversity information recovered using an eDNA metabarcoding approach with data from a dense camera trap survey, as well as the sampling costs of both methods. Via the sampling of large volumes of water from the two largest streams that drained the study area, eDNA metabarcoding provided information on the presence and detection probabilities of 35 mammal taxa, 25% more than camera traps and for half the cost. While eDNA metabarcoding had limited capacity to detect felid species and provide individual-level demographic information, it is a cost-efficient method for large-scale monitoring of terrestrial mammals that can offer sufficient information to solve many conservation problems.&quot;,&quot;publisher&quot;:&quot;Nature Research&quot;,&quot;issue&quot;:&quot;1&quot;,&quot;volume&quot;:&quot;11&quot;},&quot;isTemporary&quot;:false}],&quot;properties&quot;:{&quot;noteIndex&quot;:0},&quot;isEdited&quot;:false,&quot;manualOverride&quot;:{&quot;isManuallyOverriden&quot;:false,&quot;citeprocText&quot;:&quot;(L. R. Harper et al. 2019; Lyet et al. 2021)&quot;,&quot;manualOverrideText&quot;:&quot;(e.g. L. R. Harper et al. 2019; Lyet et al. 2021)&quot;,&quot;isManuallyOverridden&quot;:true},&quot;citationTag&quot;:&quot;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&quot;},{&quot;citationID&quot;:&quot;MENDELEY_CITATION_7fd0c76d-5ff9-4828-ad3c-35a50fd6db9a&quot;,&quot;citationItems&quot;:[{&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Willby et al. 2019)&quot;,&quot;manualOverrideText&quot;:&quot;&quot;},&quot;citationTag&quot;:&quot;MENDELEY_CITATION_v3_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&quot;},{&quot;citationID&quot;:&quot;MENDELEY_CITATION_6d047d2c-e43e-4ec4-943e-25be81b055be&quot;,&quot;citationItems&quot;:[{&quot;id&quot;:&quot;d4fbd377-7488-3089-b085-24cbd1250af1&quot;,&quot;itemData&quot;:{&quot;type&quot;:&quot;article-journal&quot;,&quot;id&quot;:&quot;d4fbd377-7488-3089-b085-24cbd1250af1&quot;,&quot;title&quot;:&quot;Environmental DNA (eDNA) metabarcoding of pond water as a tool to survey conservation and management priority mammal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Carpenter&quot;,&quot;given&quot;:&quot;Angus I.&quot;,&quot;parse-names&quot;:false,&quot;dropping-particle&quot;:&quot;&quot;,&quot;non-dropping-particle&quot;:&quot;&quot;},{&quot;family&quot;:&quot;Ghazali&quot;,&quot;given&quot;:&quot;Muhammad&quot;,&quot;parse-names&quot;:false,&quot;dropping-particle&quot;:&quot;&quot;,&quot;non-dropping-particle&quot;:&quot;&quot;},{&quot;family&quot;:&quot;Muri&quot;,&quot;given&quot;:&quot;Cristina&quot;,&quot;parse-names&quot;:false,&quot;dropping-particle&quot;:&quot;&quot;,&quot;non-dropping-particle&quot;:&quot;di&quot;},{&quot;family&quot;:&quot;Macgregor&quot;,&quot;given&quot;:&quot;Callum J.&quot;,&quot;parse-names&quot;:false,&quot;dropping-particle&quot;:&quot;&quot;,&quot;non-dropping-particle&quot;:&quot;&quot;},{&quot;family&quot;:&quot;Logan&quot;,&quot;given&quot;:&quot;Thomas W.&quot;,&quot;parse-names&quot;:false,&quot;dropping-particle&quot;:&quot;&quot;,&quot;non-dropping-particle&quot;:&quot;&quot;},{&quot;family&quot;:&quot;Law&quot;,&quot;given&quot;:&quot;Alan&quot;,&quot;parse-names&quot;:false,&quot;dropping-particle&quot;:&quot;&quot;,&quot;non-dropping-particle&quot;:&quot;&quot;},{&quot;family&quot;:&quot;Breithaupt&quot;,&quot;given&quot;:&quot;Thomas&quot;,&quot;parse-names&quot;:false,&quot;dropping-particle&quot;:&quot;&quot;,&quot;non-dropping-particle&quot;:&quot;&quot;},{&quot;family&quot;:&quot;Read&quot;,&quot;given&quot;:&quot;Daniel S.&quot;,&quot;parse-names&quot;:false,&quot;dropping-particle&quot;:&quot;&quot;,&quot;non-dropping-particle&quot;:&quot;&quot;},{&quot;family&quot;:&quot;McDevitt&quot;,&quot;given&quot;:&quot;Allan D.&quot;,&quot;parse-names&quot;:false,&quot;dropping-particle&quot;:&quot;&quot;,&quot;non-dropping-particle&quot;:&quot;&quot;},{&quot;family&quot;:&quot;Hänfling&quot;,&quot;given&quot;:&quot;Bernd&quot;,&quot;parse-names&quot;:false,&quot;dropping-particle&quot;:&quot;&quot;,&quot;non-dropping-particle&quot;:&quot;&quot;}],&quot;container-title&quot;:&quot;Biological Conservation&quot;,&quot;DOI&quot;:&quot;10.1016/j.biocon.2019.108225&quot;,&quot;ISSN&quot;:&quot;00063207&quot;,&quot;issued&quot;:{&quot;date-parts&quot;:[[2019,10,1]]},&quot;abstract&quot;:&quot;Environmental DNA (eDNA) metabarcoding can identify terrestrial taxa utilising aquatic habitats alongside aquatic communities, but terrestrial species' eDNA dynamics are understudied. We evaluated eDNA metabarcoding for monitoring semi-aquatic and terrestrial mammals, specifically nine species of conservation or management concern, and examined spatiotemporal variation in mammal eDNA signals. We hypothesised eDNA signals would be stronger for semi-aquatic than terrestrial mammals, and at sites where individuals exhibited behaviours. In captivity, we sampled waterbodies at points where behaviours were observed (‘directed’ sampling) and at equidistant intervals along the shoreline (‘stratified’ sampling). We surveyed natural ponds (N = 6) where focal species were present using stratified water sampling, camera traps, and field signs. eDNA samples were metabarcoded using vertebrate-specific primers. All focal species were detected in captivity. eDNA signal strength did not differ between directed and stratified samples across or within species, between semi-aquatic or terrestrial species, or according to behaviours. eDNA was evenly distributed in artificial waterbodies, but unevenly distributed in natural ponds. Survey methods deployed at natural ponds shared three species detections. Metabarcoding missed badger and red fox recorded by cameras and field signs, but detected small mammals these tools overlooked, e.g. water vole. Terrestrial mammal eDNA signals were weaker and detected less frequently than semi-aquatic mammal eDNA signals. eDNA metabarcoding could enhance mammal monitoring through large-scale, multi-species distribution assessment for priority and difficult to survey species, and provide early indication of range expansions or contractions. However, eDNA surveys need high spatiotemporal resolution and metabarcoding biases require further investigation before routine implementation.&quot;,&quot;publisher&quot;:&quot;Elsevier Ltd&quot;,&quot;volume&quot;:&quot;238&quot;},&quot;isTemporary&quot;:false},{&quot;id&quot;:&quot;90ace4a5-4cff-31b4-a684-fa37dc2bd370&quot;,&quot;itemData&quot;:{&quot;type&quot;:&quot;article-journal&quot;,&quot;id&quot;:&quot;90ace4a5-4cff-31b4-a684-fa37dc2bd370&quot;,&quot;title&quot;:&quot;Fishing for mammals: Landscape-level monitoring of terrestrial and semi-aquatic communities using eDNA from riverine systems&quot;,&quot;author&quot;:[{&quot;family&quot;:&quot;Sales&quot;,&quot;given&quot;:&quot;Naiara Guimarães&quot;,&quot;parse-names&quot;:false,&quot;dropping-particle&quot;:&quot;&quot;,&quot;non-dropping-particle&quot;:&quot;&quot;},{&quot;family&quot;:&quot;McKenzie&quot;,&quot;given&quot;:&quot;Maisie B.&quot;,&quot;parse-names&quot;:false,&quot;dropping-particle&quot;:&quot;&quot;,&quot;non-dropping-particle&quot;:&quot;&quot;},{&quot;family&quot;:&quot;Drake&quot;,&quot;given&quot;:&quot;Joseph&quot;,&quot;parse-names&quot;:false,&quot;dropping-particle&quot;:&quot;&quot;,&quot;non-dropping-particle&quot;:&quot;&quot;},{&quot;family&quot;:&quot;Harper&quot;,&quot;given&quot;:&quot;Lynsey R.&quot;,&quot;parse-names&quot;:false,&quot;dropping-particle&quot;:&quot;&quot;,&quot;non-dropping-particle&quot;:&quot;&quot;},{&quot;family&quot;:&quot;Browett&quot;,&quot;given&quot;:&quot;Samuel S.&quot;,&quot;parse-names&quot;:false,&quot;dropping-particle&quot;:&quot;&quot;,&quot;non-dropping-particle&quot;:&quot;&quot;},{&quot;family&quot;:&quot;Coscia&quot;,&quot;given&quot;:&quot;Ilaria&quot;,&quot;parse-names&quot;:false,&quot;dropping-particle&quot;:&quot;&quot;,&quot;non-dropping-particle&quot;:&quot;&quot;},{&quot;family&quot;:&quot;Wangensteen&quot;,&quot;given&quot;:&quot;Owen S.&quot;,&quot;parse-names&quot;:false,&quot;dropping-particle&quot;:&quot;&quot;,&quot;non-dropping-particle&quot;:&quot;&quot;},{&quot;family&quot;:&quot;Baillie&quot;,&quot;given&quot;:&quot;Charles&quot;,&quot;parse-names&quot;:false,&quot;dropping-particle&quot;:&quot;&quot;,&quot;non-dropping-particle&quot;:&quot;&quot;},{&quot;family&quot;:&quot;Bryce&quot;,&quot;given&quot;:&quot;Emma&quot;,&quot;parse-names&quot;:false,&quot;dropping-particle&quot;:&quot;&quot;,&quot;non-dropping-particle&quot;:&quot;&quot;},{&quot;family&quot;:&quot;Dawson&quot;,&quot;given&quot;:&quot;Deborah A.&quot;,&quot;parse-names&quot;:false,&quot;dropping-particle&quot;:&quot;&quot;,&quot;non-dropping-particle&quot;:&quot;&quot;},{&quot;family&quot;:&quot;Ochu&quot;,&quot;given&quot;:&quot;Erinma&quot;,&quot;parse-names&quot;:false,&quot;dropping-particle&quot;:&quot;&quot;,&quot;non-dropping-particle&quot;:&quot;&quot;},{&quot;family&quot;:&quot;Hänfling&quot;,&quot;given&quot;:&quot;Bernd&quot;,&quot;parse-names&quot;:false,&quot;dropping-particle&quot;:&quot;&quot;,&quot;non-dropping-particle&quot;:&quot;&quot;},{&quot;family&quot;:&quot;Lawson Handley&quot;,&quot;given&quot;:&quot;Lori&quot;,&quot;parse-names&quot;:false,&quot;dropping-particle&quot;:&quot;&quot;,&quot;non-dropping-particle&quot;:&quot;&quot;},{&quot;family&quot;:&quot;Mariani&quot;,&quot;given&quot;:&quot;Stefano&quot;,&quot;parse-names&quot;:false,&quot;dropping-particle&quot;:&quot;&quot;,&quot;non-dropping-particle&quot;:&quot;&quot;},{&quot;family&quot;:&quot;Lambin&quot;,&quot;given&quot;:&quot;Xavier&quot;,&quot;parse-names&quot;:false,&quot;dropping-particle&quot;:&quot;&quot;,&quot;non-dropping-particle&quot;:&quot;&quot;},{&quot;family&quot;:&quot;Sutherland&quot;,&quot;given&quot;:&quot;Christopher&quot;,&quot;parse-names&quot;:false,&quot;dropping-particle&quot;:&quot;&quot;,&quot;non-dropping-particle&quot;:&quot;&quot;},{&quot;family&quot;:&quot;McDevitt&quot;,&quot;given&quot;:&quot;Allan D.&quot;,&quot;parse-names&quot;:false,&quot;dropping-particle&quot;:&quot;&quot;,&quot;non-dropping-particle&quot;:&quot;&quot;}],&quot;container-title&quot;:&quot;Journal of Applied Ecology&quot;,&quot;DOI&quot;:&quot;10.1111/1365-2664.13592&quot;,&quot;ISSN&quot;:&quot;13652664&quot;,&quot;issued&quot;:{&quot;date-parts&quot;:[[2020,4,1]]},&quot;page&quot;:&quot;707-716&quot;,&quot;abstract&quot;:&quot;Environmental DNA (eDNA) metabarcoding has revolutionized biomonitoring in both marine and freshwater ecosystems. However, for semi-aquatic and terrestrial animals, the application of this technique remains relatively untested. We first assess the efficiency of eDNA metabarcoding in detecting semi-aquatic and terrestrial mammals in natural lotic ecosystems in the UK by comparing sequence data recovered from water and sediment samples to the mammalian communities expected from historical data. Secondly, using occupancy modelling we compared the detection efficiency of eDNA metabarcoding to multiple conventional non-invasive survey methods (latrine surveys and camera trapping). eDNA metabarcoding detected a large proportion of the expected mammalian community within each area. Common species in the areas were detected at the majority of sites. Several key species of conservation concern in the UK were detected by eDNA sampling in areas where authenticated records do not currently exist, but potential false positives were also identified. Water-based eDNA metabarcoding provided comparable results to conventional survey methods in per unit of survey effort for three species (water vole, field vole and red deer) using occupancy models. The comparison between survey ‘effort’ to reach a detection probability of ≥.95 revealed that 3–6 water replicates would be equivalent to 3–5 latrine surveys and 5–30 weeks of single camera deployment, depending on the species. Synthesis and applications. eDNA metabarcoding can be used to generate an initial ‘distribution map’ of mammalian diversity at the landscape level. If conducted during times of peak abundance, carefully chosen sampling points along multiple river courses provide a reliable snapshot of the species that are present in a catchment area. In order to fully capture solitary, rare and invasive species, we would currently recommend the use of eDNA metabarcoding alongside other non-invasive surveying methods (i.e. camera traps) to maximize monitoring efforts.&quot;,&quot;publisher&quot;:&quot;Blackwell Publishing Ltd&quot;,&quot;issue&quot;:&quot;4&quot;,&quot;volume&quot;:&quot;57&quot;},&quot;isTemporary&quot;:false}],&quot;properties&quot;:{&quot;noteIndex&quot;:0},&quot;isEdited&quot;:false,&quot;manualOverride&quot;:{&quot;isManuallyOverriden&quot;:false,&quot;citeprocText&quot;:&quot;(Harper et al. 2019; Sales et al. 2020)&quot;,&quot;manualOverrideText&quot;:&quot;(L. R. Harper et al. 2019; Sales et al. 2020)&quot;,&quot;isManuallyOverridden&quot;:true},&quot;citationTag&quot;:&quot;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&quot;},{&quot;citationID&quot;:&quot;MENDELEY_CITATION_390d5936-6689-4b61-b5ea-107420720bcd&quot;,&quot;citationItems&quot;:[{&quot;id&quot;:&quot;35fd3f98-7b84-33af-9ffa-c4da90b717ff&quot;,&quot;itemData&quot;:{&quot;type&quot;:&quot;article-journal&quot;,&quot;id&quot;:&quot;35fd3f98-7b84-33af-9ffa-c4da90b717ff&quot;,&quot;title&quot;:&quot;Searching for a signal: Environmental DNA (eDNA) for the detection of invasive signal crayfish, pacifastacus leniusculus (Dana, 1852)&quot;,&quot;author&quot;:[{&quot;family&quot;:&quot;Harper&quot;,&quot;given&quot;:&quot;Kirsten J.&quot;,&quot;parse-names&quot;:false,&quot;dropping-particle&quot;:&quot;&quot;,&quot;non-dropping-particle&quot;:&quot;&quot;},{&quot;family&quot;:&quot;Anucha&quot;,&quot;given&quot;:&quot;N. Patrick&quot;,&quot;parse-names&quot;:false,&quot;dropping-particle&quot;:&quot;&quot;,&quot;non-dropping-particle&quot;:&quot;&quot;},{&quot;family&quot;:&quot;Turnbull&quot;,&quot;given&quot;:&quot;James F.&quot;,&quot;parse-names&quot;:false,&quot;dropping-particle&quot;:&quot;&quot;,&quot;non-dropping-particle&quot;:&quot;&quot;},{&quot;family&quot;:&quot;Bean&quot;,&quot;given&quot;:&quot;Colin W.&quot;,&quot;parse-names&quot;:false,&quot;dropping-particle&quot;:&quot;&quot;,&quot;non-dropping-particle&quot;:&quot;&quot;},{&quot;family&quot;:&quot;Leaver&quot;,&quot;given&quot;:&quot;Michael J.&quot;,&quot;parse-names&quot;:false,&quot;dropping-particle&quot;:&quot;&quot;,&quot;non-dropping-particle&quot;:&quot;&quot;}],&quot;container-title&quot;:&quot;Management of Biological Invasions&quot;,&quot;DOI&quot;:&quot;10.3391/mbi.2018.9.2.07&quot;,&quot;ISSN&quot;:&quot;19898649&quot;,&quot;issued&quot;:{&quot;date-parts&quot;:[[2018,6,1]]},&quot;page&quot;:&quot;137-148&quot;,&quot;abstract&quot;:&quot;Environmental DNA (eDNA) is a rapid, non-invasive method for species detection and distribution using DNA deposited in the environment by target organisms. eDNA has become a recognised and powerful tool for detecting invasive species in a broad range of aquatic ecosystems. We examined the use of eDNA as a tool for detecting the invasive American signal crayfish Pacifastacus leniusculus in Scotland. Species-specific TaqMan probe and primers were designed for P. leniusculus and a robust quantitative PCR (qPCR) assay and DNA extraction protocol were developed. We investigated the detection capability for P. leniusculus from water samples in a controlled laboratory experiment and determined whether crayfish density (low = 1 crayfish 5.5 L-1 or high = 3 crayfish 5.5 L-1) or length of time in tanks (samples taken at 1, 3 and 7 days) influenced DNA detectability. Additionally, the persistence of DNA was investigated after P. leniusculus removal (samples taken at 1, 3 and 7 days post removal). P. leniusculus DNA was consistently detected during the entire 7-day period and higher density tanks yielded stronger positive results with lower Ct values. After removal of P. leniusculus, there was a rapid and continuous decrease in the detectability of DNA. P. leniusculus DNA could only be detected in high density tanks by the end of the 7-day period, while DNA was no longer detectable in low density tanks after 72 hours. Preliminary field experiments sampled water from three sites in winter and five sites in summer. P. leniusculus was known to be present at two of these sites. P. leniusculus was not detected at any site in winter. However, in summer, positive signals were observed at sites with known P. leniusculus, and at sites where P. leniusculus was believed to be present anecdotally, but not confirmed. All sites where crayfish were believed to be absent were negative for eDNA. Therefore, eDNA represents a promising technique to detect and monitor invasive P. leniusculus, although the presence of detectable amounts of eDNA may be season and location dependent, even where invasive crayfish are known to be present.&quot;,&quot;publisher&quot;:&quot;Regional Euro-Asian Biological Invasions Centre&quot;,&quot;issue&quot;:&quot;2&quot;,&quot;volume&quot;:&quot;9&quot;},&quot;isTemporary&quot;:false}],&quot;properties&quot;:{&quot;noteIndex&quot;:0},&quot;isEdited&quot;:false,&quot;manualOverride&quot;:{&quot;isManuallyOverriden&quot;:false,&quot;citeprocText&quot;:&quot;(L. R. Harper et al. 2019; Sales et al. 2020)&quot;,&quot;manualOverrideText&quot;:&quot;(K. J. Harper et al. 2018)&quot;,&quot;isManuallyOverridden&quot;:true},&quot;citationTag&quot;:&quot;MENDELEY_CITATION_v3_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&quot;},{&quot;citationID&quot;:&quot;MENDELEY_CITATION_5acfb0d8-20d6-4c36-9f42-f4952ec67061&quot;,&quot;citationItems&quot;:[{&quot;id&quot;:&quot;62f95280-abb4-3a37-9838-1f0a384b47d1&quot;,&quot;itemData&quot;:{&quot;type&quot;:&quot;article-journal&quot;,&quot;id&quot;:&quot;62f95280-abb4-3a37-9838-1f0a384b47d1&quot;,&quot;title&quot;:&quot;Environmental DNA metabarcoding of lake fish communities reflects long-term data from established survey methods&quot;,&quot;author&quot;:[{&quot;family&quot;:&quot;Hä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Read&quot;,&quot;given&quot;:&quot;Daniel S.&quot;,&quot;parse-names&quot;:false,&quot;dropping-particle&quot;:&quot;&quot;,&quot;non-dropping-particle&quot;:&quot;&quot;},{&quot;family&quot;:&quot;Hahn&quot;,&quot;given&quot;:&quot;Christoph&quot;,&quot;parse-names&quot;:false,&quot;dropping-particle&quot;:&quot;&quot;,&quot;non-dropping-particle&quot;:&quot;&quot;},{&quot;family&quot;:&quot;Li&quot;,&quot;given&quot;:&quot;Jianlong&quot;,&quot;parse-names&quot;:false,&quot;dropping-particle&quot;:&quot;&quot;,&quot;non-dropping-particle&quot;:&quot;&quot;},{&quot;family&quot;:&quot;Nichols&quot;,&quot;given&quot;:&quot;Paul&quot;,&quot;parse-names&quot;:false,&quot;dropping-particle&quot;:&quot;&quot;,&quot;non-dropping-particle&quot;:&quot;&quot;},{&quot;family&quot;:&quot;Blackman&quot;,&quot;given&quot;:&quot;Rosetta C.&quot;,&quot;parse-names&quot;:false,&quot;dropping-particle&quot;:&quot;&quot;,&quot;non-dropping-particle&quot;:&quot;&quot;},{&quot;family&quot;:&quot;Oliver&quot;,&quot;given&quot;:&quot;Anna&quot;,&quot;parse-names&quot;:false,&quot;dropping-particle&quot;:&quot;&quot;,&quot;non-dropping-particle&quot;:&quot;&quot;},{&quot;family&quot;:&quot;Winfield&quot;,&quot;given&quot;:&quot;Ian J.&quot;,&quot;parse-names&quot;:false,&quot;dropping-particle&quot;:&quot;&quot;,&quot;non-dropping-particle&quot;:&quot;&quot;}],&quot;container-title&quot;:&quot;Molecular Ecology&quot;,&quot;DOI&quot;:&quot;10.1111/mec.13660&quot;,&quot;ISSN&quot;:&quot;1365294X&quot;,&quot;PMID&quot;:&quot;27095076&quot;,&quot;issued&quot;:{&quot;date-parts&quot;:[[2016]]},&quot;page&quot;:&quot;3101-3119&quot;,&quot;abstract&quot;:&quo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quot;,&quot;issue&quot;:&quot;13&quot;,&quot;volume&quot;:&quot;25&quot;},&quot;isTemporary&quot;:false},{&quot;id&quot;:&quot;c4ddc46f-a321-31f3-8284-cf5a60fef8c5&quot;,&quot;itemData&quot;:{&quot;type&quot;:&quot;article-journal&quot;,&quot;id&quot;:&quot;c4ddc46f-a321-31f3-8284-cf5a60fef8c5&quot;,&quot;title&quot;:&quot;Next-generation monitoring of aquatic biodiversity using environmental DNA metabarcoding&quot;,&quot;author&quot;:[{&quot;family&quot;:&quot;Valentini&quot;,&quot;given&quot;:&quot;A&quot;,&quot;parse-names&quot;:false,&quot;dropping-particle&quot;:&quot;&quot;,&quot;non-dropping-particle&quot;:&quot;&quot;},{&quot;family&quot;:&quot;Taberlet&quot;,&quot;given&quot;:&quot;P&quot;,&quot;parse-names&quot;:false,&quot;dropping-particle&quot;:&quot;&quot;,&quot;non-dropping-particle&quot;:&quot;&quot;},{&quot;family&quot;:&quot;Miaud&quot;,&quot;given&quot;:&quot;C&quot;,&quot;parse-names&quot;:false,&quot;dropping-particle&quot;:&quot;&quot;,&quot;non-dropping-particle&quot;:&quot;&quot;},{&quot;family&quot;:&quot;Civade&quot;,&quot;given&quot;:&quot;R&quot;,&quot;parse-names&quot;:false,&quot;dropping-particle&quot;:&quot;&quot;,&quot;non-dropping-particle&quot;:&quot;&quot;},{&quot;family&quot;:&quot;Herder&quot;,&quot;given&quot;:&quot;J&quot;,&quot;parse-names&quot;:false,&quot;dropping-particle&quot;:&quot;&quot;,&quot;non-dropping-particle&quot;:&quot;&quot;},{&quot;family&quot;:&quot;Thomsen&quot;,&quot;given&quot;:&quot;PF&quot;,&quot;parse-names&quot;:false,&quot;dropping-particle&quot;:&quot;&quot;,&quot;non-dropping-particle&quot;:&quot;&quot;},{&quot;family&quot;:&quot;Bellemain&quot;,&quot;given&quot;:&quot;E&quot;,&quot;parse-names&quot;:false,&quot;dropping-particle&quot;:&quot;&quot;,&quot;non-dropping-particle&quot;:&quot;&quot;},{&quot;family&quot;:&quot;Besnard&quot;,&quot;given&quot;:&quot;A&quot;,&quot;parse-names&quot;:false,&quot;dropping-particle&quot;:&quot;&quot;,&quot;non-dropping-particle&quot;:&quot;&quot;},{&quot;family&quot;:&quot;Coissac&quot;,&quot;given&quot;:&quot;E&quot;,&quot;parse-names&quot;:false,&quot;dropping-particle&quot;:&quot;&quot;,&quot;non-dropping-particle&quot;:&quot;&quot;},{&quot;family&quot;:&quot;Boyer&quot;,&quot;given&quot;:&quot;F&quot;,&quot;parse-names&quot;:false,&quot;dropping-particle&quot;:&quot;&quot;,&quot;non-dropping-particle&quot;:&quot;&quot;},{&quot;family&quot;:&quot;Gaboriaud&quot;,&quot;given&quot;:&quot;C&quot;,&quot;parse-names&quot;:false,&quot;dropping-particle&quot;:&quot;&quot;,&quot;non-dropping-particle&quot;:&quot;&quot;},{&quot;family&quot;:&quot;Jean&quot;,&quot;given&quot;:&quot;P&quot;,&quot;parse-names&quot;:false,&quot;dropping-particle&quot;:&quot;&quot;,&quot;non-dropping-particle&quot;:&quot;&quot;},{&quot;family&quot;:&quot;Poulet&quot;,&quot;given&quot;:&quot;N&quot;,&quot;parse-names&quot;:false,&quot;dropping-particle&quot;:&quot;&quot;,&quot;non-dropping-particle&quot;:&quot;&quot;},{&quot;family&quot;:&quot;Roset&quot;,&quot;given&quot;:&quot;N&quot;,&quot;parse-names&quot;:false,&quot;dropping-particle&quot;:&quot;&quot;,&quot;non-dropping-particle&quot;:&quot;&quot;},{&quot;family&quot;:&quot;Copp&quot;,&quot;given&quot;:&quot;GH&quot;,&quot;parse-names&quot;:false,&quot;dropping-particle&quot;:&quot;&quot;,&quot;non-dropping-particle&quot;:&quot;&quot;},{&quot;family&quot;:&quot;Geniez&quot;,&quot;given&quot;:&quot;P&quot;,&quot;parse-names&quot;:false,&quot;dropping-particle&quot;:&quot;&quot;,&quot;non-dropping-particle&quot;:&quot;&quot;},{&quot;family&quot;:&quot;Pont&quot;,&quot;given&quot;:&quot;D&quot;,&quot;parse-names&quot;:false,&quot;dropping-particle&quot;:&quot;&quot;,&quot;non-dropping-particle&quot;:&quot;&quot;},{&quot;family&quot;:&quot;Argillier&quot;,&quot;given&quot;:&quot;C&quot;,&quot;parse-names&quot;:false,&quot;dropping-particle&quot;:&quot;&quot;,&quot;non-dropping-particle&quot;:&quot;&quot;},{&quot;family&quot;:&quot;Baudoin&quot;,&quot;given&quot;:&quot;JM&quot;,&quot;parse-names&quot;:false,&quot;dropping-particle&quot;:&quot;&quot;,&quot;non-dropping-particle&quot;:&quot;&quot;},{&quot;family&quot;:&quot;Peroux&quot;,&quot;given&quot;:&quot;T&quot;,&quot;parse-names&quot;:false,&quot;dropping-particle&quot;:&quot;&quot;,&quot;non-dropping-particle&quot;:&quot;&quot;},{&quot;family&quot;:&quot;Crivelli&quot;,&quot;given&quot;:&quot;AJ&quot;,&quot;parse-names&quot;:false,&quot;dropping-particle&quot;:&quot;&quot;,&quot;non-dropping-particle&quot;:&quot;&quot;},{&quot;family&quot;:&quot;Olivier&quot;,&quot;given&quot;:&quot;A&quot;,&quot;parse-names&quot;:false,&quot;dropping-particle&quot;:&quot;&quot;,&quot;non-dropping-particle&quot;:&quot;&quot;},{&quot;family&quot;:&quot;Acqueberge&quot;,&quot;given&quot;:&quot;M&quot;,&quot;parse-names&quot;:false,&quot;dropping-particle&quot;:&quot;&quot;,&quot;non-dropping-particle&quot;:&quot;&quot;},{&quot;family&quot;:&quot;Brun&quot;,&quot;given&quot;:&quot;M&quot;,&quot;parse-names&quot;:false,&quot;dropping-particle&quot;:&quot;&quot;,&quot;non-dropping-particle&quot;:&quot;le&quot;},{&quot;family&quot;:&quot;Moller&quot;,&quot;given&quot;:&quot;PR&quot;,&quot;parse-names&quot;:false,&quot;dropping-particle&quot;:&quot;&quot;,&quot;non-dropping-particle&quot;:&quot;&quot;},{&quot;family&quot;:&quot;Willerslev&quot;,&quot;given&quot;:&quot;E&quot;,&quot;parse-names&quot;:false,&quot;dropping-particle&quot;:&quot;&quot;,&quot;non-dropping-particle&quot;:&quot;&quot;},{&quot;family&quot;:&quot;Dejean&quot;,&quot;given&quot;:&quot;T&quot;,&quot;parse-names&quot;:false,&quot;dropping-particle&quot;:&quot;&quot;,&quot;non-dropping-particle&quot;:&quot;&quot;}],&quot;container-title&quot;:&quot;Molecular Ecology&quot;,&quot;issued&quot;:{&quot;date-parts&quot;:[[2016]]},&quot;page&quot;:&quot;929-942&quot;,&quot;abstract&quot;:&quot;Global biodiversity in freshwater and the oceans is declining at high rates. Reliable tools for assessing and monitoring aquatic biodiversity, especially for rare and secretive species, are important for efficient and timely management. Recent advances in DNA sequencing have provided a new tool for species detection from DNA present into the environment. In this study, we tested if an environmental DNA (eDNA) metabarcoding approach, using water samples, can be used for addressing significant questions in ecology and conservation. Two key aquatic vertebrate groups were targeted: amphibians and bony fish. The reliability of this method was cautiously validated \u0010in silico\u0011, \u0010in vitro\u0011, and \u0010in situ\u0011. When compared with traditional surveys or historical data, eDNA metabarcoding showed a much better detection probability overall. For amphibians, the detection probability with eDNA metabarcoding was 0.97 (CI = 0.90-0.99) versus 0.58 (CI = 0.50-0.63) for traditional surveys. For fish, in 89% of the studied sites, the number of taxa detected using the eDNA metabarcoding approach was higher or identical to the number detected using traditional methods. We argue that the proposed DNA-based approach has the potential to become the next-generation tool for ecological studies and standardized biodiversity monitoring in a wide range of aquatic ecosystems. Global biodiversity loss represents one of the most serious environmental crises of the 20th and 21st centuries, with considerable impact on both ecosystem services and the health of our planet (Pimm \u0010et al. \u00112014). An overall biodiversity decline of 52% was recorded between 1970 and 2010, and this loss was even higher for freshwater populations than for marine or terrestrial ecosystems (McLellan 2014). While scientists are struggling to find explanations and to understand the gravity of this loss (Monastersky 2014), there is an urgent need to improve effectiveness of the strategies employed to halt global biodiversity loss and render them more integrative (Beumer &amp; Martens 2013). It is commonly acknowledged that biodiversity is threatened by a variety of anthropogenic factors (Barnosky \u0010et al. \u00112011); however, the most critical issue is the sheer lack of efficient and reliable tools to document the remaining species and to assess biodiversity trends. Indeed, to monitor certain taxonomic groups, the existing methods appear to be inefficient, selective, destructive or strictly dependent on a declining taxonomic expertise (Wheeler \u0010et al. \u00112004) However, applications of eDNA metabarcoding in aquatic environments are still in their infancy, with only six studies published to date (Thomsen \u0010et al. \u00112012a; b; Kelly \u0010et al. \u00112014b; Deiner \u0010et al. \u00112015; Evans \u0010et al. \u00112015 ; Miya \u0010et al. \u00112015), of which only the ones from Thomsen, Deiner and Miya were performed in natural environments Filtren aigua per genetics i tb fan traditional surveys the eDNA approach does not easily provide quantitative estimates for the surveyed species, whereas density and/or biomass information are often required to comply with legal statutes (e.g., European Water Framework Directive; European Council 2000). Some studies have demonstrated a relationship between the amount of eDNA and the biomass for some species (e.g., Takahara \u0010et al. \u00112012; Thomsen \u0010et al. \u00112012a), but further studies are required to evaluate this relationship in various environments, with a range of species densities on different taxonomic groups and especially when different life stages excrete DNA to the water column simultaneously (juveniles may produce more eDNA per biomass than adults because of increased metabolism during growth; Klymus \u0010et al. \u00112015). Therefore, the number of sequences obtained per taxon may not be interpreted as quantitative but rather as semi-quantitative and can differentiate between abundant and rare species (e.g., Pompanon \u0010et al. \u00112012; Kelly \u0010et al. \u00112014b). It should be noted, however, that a reliable quantification is also difficult using traditional methods depending on the studied ecosystem characteristics because of sampling and identification bias for certain species (Miranda &amp; Schramm 2000). Usen un fragment del 12S per amfibis i un altre per peixos, semblen de 50-60 bp!! PT and EC are co-inventors of a patent on \&quot;batra\&quot; and \&quot;teleo\&quot; primers and on the use of the amplified fragment for identifying amphibians and fish species from environmental samples&quot;,&quot;volume&quot;:&quot;25&quot;},&quot;isTemporary&quot;:false}],&quot;properties&quot;:{&quot;noteIndex&quot;:0},&quot;isEdited&quot;:false,&quot;manualOverride&quot;:{&quot;isManuallyOverriden&quot;:false,&quot;citeprocText&quot;:&quot;(Hänfling et al. 2016; Valentini et al. 2016)&quot;,&quot;manualOverrideText&quot;:&quot;&quot;,&quot;isManuallyOverridden&quot;:true},&quot;citationTag&quot;:&quot;MENDELEY_CITATION_v3_eyJjaXRhdGlvbklEIjoiTUVOREVMRVlfQ0lUQVRJT05fNWFjZmIwZDgtMjBkNi00YzM2LTlmNDItZjQ5NTJlYzY3MDYxIiwiY2l0YXRpb25JdGVtcyI6W3siaWQiOiI2MmY5NTI4MC1hYmI0LTNhMzctOTgzOC0xZjBhMzg0YjQ3ZDEiLCJpdGVtRGF0YSI6eyJ0eXBlIjoiYXJ0aWNsZS1qb3VybmFsIiwiaWQiOiI2MmY5NTI4MC1hYmI0LTNhMzctOTgzOC0xZjBhMzg0YjQ3ZDEiLCJ0aXRsZSI6IkVudmlyb25tZW50YWwgRE5BIG1ldGFiYXJjb2Rpbmcgb2YgbGFrZSBmaXNoIGNvbW11bml0aWVzIHJlZmxlY3RzIGxvbmctdGVybSBkYXRhIGZyb20gZXN0YWJsaXNoZWQgc3VydmV5IG1ldGhvZHMiLCJhdXRob3IiOlt7ImZhbWlseSI6IkjDpG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&quot;},{&quot;citationID&quot;:&quot;MENDELEY_CITATION_5b98602e-abc1-475b-bc84-708f0af9ae15&quot;,&quot;citationItems&quot;:[{&quot;id&quot;:&quot;670e6413-58e9-3675-b665-563f22224f23&quot;,&quot;itemData&quot;:{&quot;type&quot;:&quot;article-journal&quot;,&quot;id&quot;:&quot;670e6413-58e9-3675-b665-563f22224f23&quot;,&quot;title&quot;:&quot;Ground-truthing of a fish-based environmental DNA metabarcoding method for assessing the quality of lakes&quot;,&quot;author&quot;:[{&quot;family&quot;:&quot;Li&quot;,&quot;given&quot;:&quot;Jianlong&quot;,&quot;parse-names&quot;:false,&quot;dropping-particle&quot;:&quot;&quot;,&quot;non-dropping-particle&quot;:&quot;&quot;},{&quot;family&quot;:&quot;Hatton-Ellis&quot;,&quot;given&quot;:&quot;Tristan W.&quot;,&quot;parse-names&quot;:false,&quot;dropping-particle&quot;:&quot;&quot;,&quot;non-dropping-particle&quot;:&quot;&quot;},{&quot;family&quot;:&quot;Lawson Handley&quot;,&quot;given&quot;:&quot;Lori Jayne&quot;,&quot;parse-names&quot;:false,&quot;dropping-particle&quot;:&quot;&quot;,&quot;non-dropping-particle&quot;:&quot;&quot;},{&quot;family&quot;:&quot;Kimbell&quot;,&quot;given&quot;:&quot;Helen S.&quot;,&quot;parse-names&quot;:false,&quot;dropping-particle&quot;:&quot;&quot;,&quot;non-dropping-particle&quot;:&quot;&quot;},{&quot;family&quot;:&quot;Benucci&quot;,&quot;given&quot;:&quot;Marco&quot;,&quot;parse-names&quot;:false,&quot;dropping-particle&quot;:&quot;&quot;,&quot;non-dropping-particle&quot;:&quot;&quot;},{&quot;family&quot;:&quot;Peirson&quot;,&quot;given&quot;:&quot;Graeme&quot;,&quot;parse-names&quot;:false,&quot;dropping-particle&quot;:&quot;&quot;,&quot;non-dropping-particle&quot;:&quot;&quot;},{&quot;family&quot;:&quot;Hänfling&quot;,&quot;given&quot;:&quot;Bernd&quot;,&quot;parse-names&quot;:false,&quot;dropping-particle&quot;:&quot;&quot;,&quot;non-dropping-particle&quot;:&quot;&quot;}],&quot;container-title&quot;:&quot;Journal of Applied Ecology&quot;,&quot;DOI&quot;:&quot;10.1111/1365-2664.13352&quot;,&quot;ISSN&quot;:&quot;13652664&quot;,&quot;issued&quot;:{&quot;date-parts&quot;:[[2019,5,1]]},&quot;page&quot;:&quot;1232-1244&quot;,&quot;abstract&quot;:&quot;Accurate, cost-effective monitoring of fish is required to assess the quality of lakes under the European Water Framework Directive. Recent studies have shown that environmental DNA (eDNA) metabarcoding is an effective and non-invasive method, which can provide semi-quantitative information about fish communities in large lakes. This study further investigated the potential of fish-based eDNA metabarcoding as a tool for lake assessment by collecting and analysing water samples from eight Welsh lakes and six meres in Cheshire, England, with well-described fish faunas. Water samples (N = 252) were assayed using two mitochondrial DNA regions (Cytb and 12S rRNA). eDNA sampling indicated the presence of very similar species in the lakes compared to those expected on the basis of existing and historical information. Firstly, 24 species were detected, with a total of 111 species occurrences in the lakes studied using eDNA. Secondly, there was a significant positive correlation between expected faunas and eDNA data in terms of confidence of species occurrence (Spearman's r = 0.74, df = 109, p &lt; 0.001). Thirdly, eDNA data can estimate relative abundance with the standard five-level classification scale (‘DAFOR’). Lastly, four ecological fish communities were characterized using eDNA data which agree with the predefined lake types according to environmental characteristics. Synthesis and applications. There are some limitations when using conventional captured-based methods for surveying species richness and relative abundance, such as morphological identification bias, difficulties in recording small-bodied, rare and/or elusive species and destructive impacts on the environment. This study provides further evidence that environmental DNA metabarcoding outperforms other captured-based survey techniques in a wide range of lake types for community-level analysis whether in species detection, relative abundance estimate using the standard five-level classification scale or characterization ecological fish communities. Therefore, the fish-based environmental DNA metabarcoding, a non-invasive genetic method, has great potential as an assessment tool for lake quality under the European Water Framework Directive.&quot;,&quot;publisher&quot;:&quot;Blackwell Publishing Ltd&quot;,&quot;issue&quot;:&quot;5&quot;,&quot;volume&quot;:&quot;56&quot;},&quot;isTemporary&quot;:false},{&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i et al. 2019; Willby et al. 2019)&quot;,&quot;manualOverrideText&quot;:&quot;&quot;,&quot;isManuallyOverridden&quot;:true},&quot;citationTag&quot;:&quot;MENDELEY_CITATION_v3_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dpbmZpZWxkIiwiZ2l2ZW4iOiJJYW4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KExpIGV0IGFsLiAyMDE5OyBXaWxsYnkgZXQgYWwuIDIwMTkpIiwibWFudWFsT3ZlcnJpZGVUZXh0IjoiIiwiaXNNYW51YWxseU92ZXJyaWRkZW4iOnRydWV9fQ==&quot;},{&quot;citationID&quot;:&quot;MENDELEY_CITATION_0bb05b91-adf7-4f8f-8dfa-8ad0bb69a279&quot;,&quot;citationItems&quot;:[{&quot;id&quot;:&quot;485f5c18-29bd-391f-96e9-79c0c5786969&quot;,&quot;itemData&quot;:{&quot;type&quot;:&quot;article-journal&quot;,&quot;id&quot;:&quot;485f5c18-29bd-391f-96e9-79c0c5786969&quot;,&quot;title&quot;:&quot;The natural heritage of Loch Lomond: Its importance in a national and international context&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family&quot;:&quot;Mitchell&quot;,&quot;given&quot;:&quot;John&quot;,&quot;parse-names&quot;:false,&quot;dropping-particle&quot;:&quot;&quot;,&quot;non-dropping-particle&quot;:&quot;&quot;}],&quot;container-title&quot;:&quot;Scottish Geographical Journal&quot;,&quot;DOI&quot;:&quot;10.1080/00369220018737093&quot;,&quot;ISSN&quot;:&quot;1751665X&quot;,&quot;issued&quot;:{&quot;date-parts&quot;:[[2000,1,1]]},&quot;page&quot;:&quot;177-179&quot;,&quot;abstract&quot;:&quot;The dual character of Loch Lomond, its size as the largest area of fresh water in Great Britain and its diverse communities of plants and animals, make it of major importance locally, nationally and internationally and it will undoubtedly be the ‘Jewel in the Crown’ of the proposed Loch Lomond and Trossachs National Park. The greatly contrasting bathymetry, with a long narrow deep northern trough and a broad shallow southern basin, is unique for any lake in Europe. This division, by the Highland Boundary Fault, is reflected also in the catchment and in the flora and fauna of the loch. Among the flora are found notable species such as the Scottish Dock (Fig. 1), Slender Rush, Elongated Sedge and two species of Waterworts. Rare invertebrates also occur in Loch Lomond: the worm Arcteonais lomondi was new to science when it was discovered there and named accordingly. Nineteen species of fish occur in Loch Lomond — the largest number in any Scottish loch. Fifteen are native and four introduced. Two are of particular importance ‐Powan (Fig. 2) and an unusual local race of River Lamprey. Other aquatic vertebrates of significance are the Greenland White‐fronted Goose and the Otter.Within the Loch Lomond catchment there is a great variety of aquatic habitats that make a substantial contribution to the diversity and importance of the natural heritage of the area. Notable among these waters is the River Endrick. The importance of the loch itself has been recognised by the creation of the Loch Lomond National Nature Reserve, which itself was designated in 1976 as a wetland of international importance under the Ramsar Convention. In spite of this, the loch's high amenity value — to tourists and for recreational purposes, as a fishery and a source of water supply — poses various threats and those with interests in tourism, camping, boat hire, cabin cruising, power boating, water skiing, canoeing, bathing, picnicking, natural history, angling, research, conservation and water supply are likely to be involved in conflicts of interests. Of particular concern are the number of alien plants and animals which have been introduced to the area; some of these are now well established. The problems concerned are likely to be resolved successfully only if some form of co‐ordinated programme involving the integration of conservation and multi‐purpose usage is developed for the loch and its catchment. Such a programme and its relevantmonitoring must be one of the first tasks of the new National Park Authority. © 2000 Taylor &amp; Francis Group, LLC.&quot;,&quot;issue&quot;:&quot;3&quot;,&quot;volume&quot;:&quot;116&quot;},&quot;isTemporary&quot;:false},{&quot;id&quot;:&quot;0cc83c0a-bde2-3e8b-98a0-a3ee058432b0&quot;,&quot;itemData&quot;:{&quot;type&quot;:&quot;report&quot;,&quot;id&quot;:&quot;0cc83c0a-bde2-3e8b-98a0-a3ee058432b0&quot;,&quot;title&quot;:&quot;THE AQUATIC FAUNA OF LOCH LOMOND AND THE TROSSACHS: WHAT HAVE WE GOT; WHY IS IT IMPORTANT; HOW DO WE LOOK AFTER ITS FUTURE&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container-title&quot;:&quot;The Glasgow Naturalist&quot;,&quot;URL&quot;:&quot;https://www.researchgate.net/publication/235349039&quot;,&quot;issued&quot;:{&quot;date-parts&quot;:[[2005]]},&quot;number-of-pages&quot;:&quot;23-28&quot;,&quot;volume&quot;:&quot;24&quot;},&quot;isTemporary&quot;:false}],&quot;properties&quot;:{&quot;noteIndex&quot;:0},&quot;isEdited&quot;:false,&quot;manualOverride&quot;:{&quot;isManuallyOverriden&quot;:false,&quot;citeprocText&quot;:&quot;(Maitland, Adams, and Mitchell 2000; Maitland and Adams 2005)&quot;,&quot;manualOverrideText&quot;:&quot;&quot;},&quot;citationTag&quot;:&quot;MENDELEY_CITATION_v3_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&quot;},{&quot;citationID&quot;:&quot;MENDELEY_CITATION_6ddc4e07-2922-484c-b9d6-fd71bb4b9259&quot;,&quot;citationItems&quot;:[{&quot;id&quot;:&quot;485f5c18-29bd-391f-96e9-79c0c5786969&quot;,&quot;itemData&quot;:{&quot;type&quot;:&quot;article-journal&quot;,&quot;id&quot;:&quot;485f5c18-29bd-391f-96e9-79c0c5786969&quot;,&quot;title&quot;:&quot;The natural heritage of Loch Lomond: Its importance in a national and international context&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family&quot;:&quot;Mitchell&quot;,&quot;given&quot;:&quot;John&quot;,&quot;parse-names&quot;:false,&quot;dropping-particle&quot;:&quot;&quot;,&quot;non-dropping-particle&quot;:&quot;&quot;}],&quot;container-title&quot;:&quot;Scottish Geographical Journal&quot;,&quot;DOI&quot;:&quot;10.1080/00369220018737093&quot;,&quot;ISSN&quot;:&quot;1751665X&quot;,&quot;issued&quot;:{&quot;date-parts&quot;:[[2000,1,1]]},&quot;page&quot;:&quot;177-179&quot;,&quot;abstract&quot;:&quot;The dual character of Loch Lomond, its size as the largest area of fresh water in Great Britain and its diverse communities of plants and animals, make it of major importance locally, nationally and internationally and it will undoubtedly be the ‘Jewel in the Crown’ of the proposed Loch Lomond and Trossachs National Park. The greatly contrasting bathymetry, with a long narrow deep northern trough and a broad shallow southern basin, is unique for any lake in Europe. This division, by the Highland Boundary Fault, is reflected also in the catchment and in the flora and fauna of the loch. Among the flora are found notable species such as the Scottish Dock (Fig. 1), Slender Rush, Elongated Sedge and two species of Waterworts. Rare invertebrates also occur in Loch Lomond: the worm Arcteonais lomondi was new to science when it was discovered there and named accordingly. Nineteen species of fish occur in Loch Lomond — the largest number in any Scottish loch. Fifteen are native and four introduced. Two are of particular importance ‐Powan (Fig. 2) and an unusual local race of River Lamprey. Other aquatic vertebrates of significance are the Greenland White‐fronted Goose and the Otter.Within the Loch Lomond catchment there is a great variety of aquatic habitats that make a substantial contribution to the diversity and importance of the natural heritage of the area. Notable among these waters is the River Endrick. The importance of the loch itself has been recognised by the creation of the Loch Lomond National Nature Reserve, which itself was designated in 1976 as a wetland of international importance under the Ramsar Convention. In spite of this, the loch's high amenity value — to tourists and for recreational purposes, as a fishery and a source of water supply — poses various threats and those with interests in tourism, camping, boat hire, cabin cruising, power boating, water skiing, canoeing, bathing, picnicking, natural history, angling, research, conservation and water supply are likely to be involved in conflicts of interests. Of particular concern are the number of alien plants and animals which have been introduced to the area; some of these are now well established. The problems concerned are likely to be resolved successfully only if some form of co‐ordinated programme involving the integration of conservation and multi‐purpose usage is developed for the loch and its catchment. Such a programme and its relevantmonitoring must be one of the first tasks of the new National Park Authority. © 2000 Taylor &amp; Francis Group, LLC.&quot;,&quot;issue&quot;:&quot;3&quot;,&quot;volume&quot;:&quot;116&quot;},&quot;isTemporary&quot;:false},{&quot;id&quot;:&quot;0cc83c0a-bde2-3e8b-98a0-a3ee058432b0&quot;,&quot;itemData&quot;:{&quot;type&quot;:&quot;report&quot;,&quot;id&quot;:&quot;0cc83c0a-bde2-3e8b-98a0-a3ee058432b0&quot;,&quot;title&quot;:&quot;THE AQUATIC FAUNA OF LOCH LOMOND AND THE TROSSACHS: WHAT HAVE WE GOT; WHY IS IT IMPORTANT; HOW DO WE LOOK AFTER ITS FUTURE&quot;,&quot;author&quot;:[{&quot;family&quot;:&quot;Maitland&quot;,&quot;given&quot;:&quot;Peter S.&quot;,&quot;parse-names&quot;:false,&quot;dropping-particle&quot;:&quot;&quot;,&quot;non-dropping-particle&quot;:&quot;&quot;},{&quot;family&quot;:&quot;Adams&quot;,&quot;given&quot;:&quot;Colin E.&quot;,&quot;parse-names&quot;:false,&quot;dropping-particle&quot;:&quot;&quot;,&quot;non-dropping-particle&quot;:&quot;&quot;}],&quot;container-title&quot;:&quot;The Glasgow Naturalist&quot;,&quot;URL&quot;:&quot;https://www.researchgate.net/publication/235349039&quot;,&quot;issued&quot;:{&quot;date-parts&quot;:[[2005]]},&quot;number-of-pages&quot;:&quot;23-28&quot;,&quot;volume&quot;:&quot;24&quot;},&quot;isTemporary&quot;:false}],&quot;properties&quot;:{&quot;noteIndex&quot;:0},&quot;isEdited&quot;:false,&quot;manualOverride&quot;:{&quot;isManuallyOverriden&quot;:false,&quot;citeprocText&quot;:&quot;(Maitland, Adams, and Mitchell 2000; Maitland and Adams 2005)&quot;,&quot;manualOverrideText&quot;:&quot;&quot;},&quot;citationTag&quot;:&quot;MENDELEY_CITATION_v3_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&quot;},{&quot;citationID&quot;:&quot;MENDELEY_CITATION_6bf18263-e5cd-4a52-b023-179dd3906284&quot;,&quot;citationItems&quot;:[{&quot;id&quot;:&quot;ba5e4524-56fd-331f-a50d-0c7432f706ee&quot;,&quot;itemData&quot;:{&quot;type&quot;:&quot;report&quot;,&quot;id&quot;:&quot;ba5e4524-56fd-331f-a50d-0c7432f706ee&quot;,&quot;title&quot;:&quot;A tool for classifying the ecological status of lake fish in Britain based on eDNA metabarcoding. Report to Scottish Environment Protection Agency.&quot;,&quot;author&quot;:[{&quot;family&quot;:&quot;Willby&quot;,&quot;given&quot;:&quot;Nigel&quot;,&quot;parse-names&quot;:false,&quot;dropping-particle&quot;:&quot;&quot;,&quot;non-dropping-particle&quot;:&quot;&quot;},{&quot;family&quot;:&quot;Law&quot;,&quot;given&quot;:&quot;Alan&quot;,&quot;parse-names&quot;:false,&quot;dropping-particle&quot;:&quot;&quot;,&quot;non-dropping-particle&quot;:&quot;&quot;},{&quot;family&quot;:&quot;Bull&quot;,&quot;given&quot;:&quot;Colin&quot;,&quot;parse-names&quot;:false,&quot;dropping-particle&quot;:&quot;&quot;,&quot;non-dropping-particle&quot;:&quot;&quot;},{&quot;family&quot;:&quot;Hӓ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Winfield&quot;,&quot;given&quot;:&quot;I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Willby et al. 2019)&quot;,&quot;manualOverrideText&quot;:&quot;&quot;},&quot;citationTag&quot;:&quot;MENDELEY_CITATION_v3_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&quot;},{&quot;citationID&quot;:&quot;MENDELEY_CITATION_c9a2f2e6-d7e2-44f2-935f-be5ff7c9a921&quot;,&quot;citationItems&quot;:[{&quot;id&quot;:&quot;81322a84-3a91-34f4-befe-e4d2ed2bc0f0&quot;,&quot;itemData&quot;:{&quot;type&quot;:&quot;article-journal&quot;,&quot;id&quot;:&quot;81322a84-3a91-34f4-befe-e4d2ed2bc0f0&quot;,&quot;title&quot;:&quot;An introduction to Loch Lomond&quot;,&quot;author&quot;:[{&quot;family&quot;:&quot;Tippett&quot;,&quot;given&quot;:&quot;Roger&quot;,&quot;parse-names&quot;:false,&quot;dropping-particle&quot;:&quot;&quot;,&quot;non-dropping-particle&quot;:&quot;&quot;}],&quot;container-title&quot;:&quot;Hydrobiologia&quot;,&quot;issued&quot;:{&quot;date-parts&quot;:[[1994]]},&quot;publisher&quot;:&quot;Kluwer Academic Publishers&quot;,&quot;volume&quot;:&quot;290&quot;},&quot;isTemporary&quot;:false}],&quot;properties&quot;:{&quot;noteIndex&quot;:0},&quot;isEdited&quot;:false,&quot;manualOverride&quot;:{&quot;isManuallyOverriden&quot;:false,&quot;citeprocText&quot;:&quot;(Tippett 1994)&quot;,&quot;manualOverrideText&quot;:&quot;&quot;},&quot;citationTag&quot;:&quot;MENDELEY_CITATION_v3_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&quot;},{&quot;citationID&quot;:&quot;MENDELEY_CITATION_997dc776-2c5b-4956-a4c5-92b769cbe39d&quot;,&quot;citationItems&quot;:[{&quot;id&quot;:&quot;838e5d39-44d5-362d-90a1-8947da5b7b4a&quot;,&quot;itemData&quot;:{&quot;type&quot;:&quot;article-journal&quot;,&quot;id&quot;:&quot;838e5d39-44d5-362d-90a1-8947da5b7b4a&quot;,&quot;title&quot;:&quot;THE RIVER ENDRICK-THEN AND NOW, MONITORING BY PHOTOGRAPHY&quot;,&quot;author&quot;:[{&quot;family&quot;:&quot;Maitland&quot;,&quot;given&quot;:&quot;Peter S.&quot;,&quot;parse-names&quot;:false,&quot;dropping-particle&quot;:&quot;&quot;,&quot;non-dropping-particle&quot;:&quot;&quot;}],&quot;container-title&quot;:&quot;Freshwater Forum&quot;,&quot;issued&quot;:{&quot;date-parts&quot;:[[1996]]}},&quot;isTemporary&quot;:false}],&quot;properties&quot;:{&quot;noteIndex&quot;:0},&quot;isEdited&quot;:false,&quot;manualOverride&quot;:{&quot;isManuallyOverriden&quot;:false,&quot;citeprocText&quot;:&quot;(Maitland 1996)&quot;,&quot;manualOverrideText&quot;:&quot;&quot;},&quot;citationTag&quot;:&quot;MENDELEY_CITATION_v3_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&quot;},{&quot;citationID&quot;:&quot;MENDELEY_CITATION_b4368448-bdeb-46d7-be36-3ed66fceaa3f&quot;,&quot;citationItems&quot;:[{&quot;id&quot;:&quot;e02ff469-fb68-34c6-b825-9949449ee1ca&quot;,&quot;itemData&quot;:{&quot;type&quot;:&quot;article-journal&quot;,&quot;id&quot;:&quot;e02ff469-fb68-34c6-b825-9949449ee1ca&quot;,&quot;title&quot;:&quot;The ecology of the River Endrick: present status and changes since 1960&quot;,&quot;author&quot;:[{&quot;family&quot;:&quot;Doughty&quot;,&quot;given&quot;:&quot;C R&quot;,&quot;parse-names&quot;:false,&quot;dropping-particle&quot;:&quot;&quot;,&quot;non-dropping-particle&quot;:&quot;&quot;},{&quot;family&quot;:&quot;Maitland&quot;,&quot;given&quot;:&quot;P S&quot;,&quot;parse-names&quot;:false,&quot;dropping-particle&quot;:&quot;&quot;,&quot;non-dropping-particle&quot;:&quot;&quot;}],&quot;container-title&quot;:&quot;The Ecology of Loch Lomond&quot;,&quot;issued&quot;:{&quot;date-parts&quot;:[[1994]]},&quot;abstract&quot;:&quot;139 Long-term changes in water quality, sources of pollution, and the fish and benthic macroinvertebrate communities in the River Endrick catchment are described. The conservation status and management of the river are discussed and the need for research on nutrient loadings and the impact of recent fish introductions is emphasized.&quot;},&quot;isTemporary&quot;:false}],&quot;properties&quot;:{&quot;noteIndex&quot;:0},&quot;isEdited&quot;:false,&quot;manualOverride&quot;:{&quot;isManuallyOverriden&quot;:false,&quot;citeprocText&quot;:&quot;(Doughty and Maitland 1994)&quot;,&quot;manualOverrideText&quot;:&quot;&quot;},&quot;citationTag&quot;:&quot;MENDELEY_CITATION_v3_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&quot;},{&quot;citationID&quot;:&quot;MENDELEY_CITATION_a1da82bb-656c-4090-92b8-44c09b9cd951&quot;,&quot;citationItems&quot;:[{&quot;id&quot;:&quot;e02ff469-fb68-34c6-b825-9949449ee1ca&quot;,&quot;itemData&quot;:{&quot;type&quot;:&quot;article-journal&quot;,&quot;id&quot;:&quot;e02ff469-fb68-34c6-b825-9949449ee1ca&quot;,&quot;title&quot;:&quot;The ecology of the River Endrick: present status and changes since 1960&quot;,&quot;author&quot;:[{&quot;family&quot;:&quot;Doughty&quot;,&quot;given&quot;:&quot;C R&quot;,&quot;parse-names&quot;:false,&quot;dropping-particle&quot;:&quot;&quot;,&quot;non-dropping-particle&quot;:&quot;&quot;},{&quot;family&quot;:&quot;Maitland&quot;,&quot;given&quot;:&quot;P S&quot;,&quot;parse-names&quot;:false,&quot;dropping-particle&quot;:&quot;&quot;,&quot;non-dropping-particle&quot;:&quot;&quot;}],&quot;container-title&quot;:&quot;The Ecology of Loch Lomond&quot;,&quot;issued&quot;:{&quot;date-parts&quot;:[[1994]]},&quot;abstract&quot;:&quot;139 Long-term changes in water quality, sources of pollution, and the fish and benthic macroinvertebrate communities in the River Endrick catchment are described. The conservation status and management of the river are discussed and the need for research on nutrient loadings and the impact of recent fish introductions is emphasized.&quot;},&quot;isTemporary&quot;:false}],&quot;properties&quot;:{&quot;noteIndex&quot;:0},&quot;isEdited&quot;:false,&quot;manualOverride&quot;:{&quot;isManuallyOverriden&quot;:false,&quot;citeprocText&quot;:&quot;(Doughty and Maitland 1994)&quot;,&quot;manualOverrideText&quot;:&quot;&quot;},&quot;citationTag&quot;:&quot;MENDELEY_CITATION_v3_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&quot;},{&quot;citationID&quot;:&quot;MENDELEY_CITATION_ae36aa7a-6911-4534-a113-e8cd8cc0ef99&quot;,&quot;citationItems&quot;:[{&quot;id&quot;:&quot;978e7fdc-e9f2-3d39-b169-f981d0f6ade6&quot;,&quot;itemData&quot;:{&quot;type&quot;:&quot;article-journal&quot;,&quot;id&quot;:&quot;978e7fdc-e9f2-3d39-b169-f981d0f6ade6&quot;,&quot;title&quot;:&quot;Using environmental DNA to census marine fishes in a large mesocosm&quot;,&quot;author&quot;:[{&quot;family&quot;:&quot;Kelly&quot;,&quot;given&quot;:&quot;Ryan P.&quot;,&quot;parse-names&quot;:false,&quot;dropping-particle&quot;:&quot;&quot;,&quot;non-dropping-particle&quot;:&quot;&quot;},{&quot;family&quot;:&quot;Port&quot;,&quot;given&quot;:&quot;Jesse A.&quot;,&quot;parse-names&quot;:false,&quot;dropping-particle&quot;:&quot;&quot;,&quot;non-dropping-particle&quot;:&quot;&quot;},{&quot;family&quot;:&quot;Yamahara&quot;,&quot;given&quot;:&quot;Kevan M.&quot;,&quot;parse-names&quot;:false,&quot;dropping-particle&quot;:&quot;&quot;,&quot;non-dropping-particle&quot;:&quot;&quot;},{&quot;family&quot;:&quot;Crowder&quot;,&quot;given&quot;:&quot;Larry B.&quot;,&quot;parse-names&quot;:false,&quot;dropping-particle&quot;:&quot;&quot;,&quot;non-dropping-particle&quot;:&quot;&quot;}],&quot;container-title&quot;:&quot;PLoS ONE&quot;,&quot;DOI&quot;:&quot;10.1371/journal.pone.0086175&quot;,&quot;ISSN&quot;:&quot;19326203&quot;,&quot;PMID&quot;:&quot;24454960&quot;,&quot;issued&quot;:{&quot;date-parts&quot;:[[2014,1,15]]},&quot;abstract&quot;:&quot;The ocean is a soup of its resident species' genetic material, cast off in the forms of metabolic waste, shed skin cells, or damaged tissue. Sampling this environmental DNA (eDNA) is a potentially powerful means of assessing whole biological communities, a significant advance over the manual methods of environmental sampling that have historically dominated marine ecology and related fields. Here, we estimate the vertebrate fauna in a 4.5-million-liter mesocosm aquarium tank at the Monterey Bay Aquarium of known species composition by sequencing the eDNA from its constituent seawater. We find that it is generally possible to detect mitochondrial DNA of bony fishes sufficient to identify organisms to taxonomic familyor genus-level using a 106 bp fragment of the 12S ribosomal gene. Within bony fishes, we observe a low false-negative detection rate, although we did not detect the cartilaginous fishes or sea turtles present with this fragment. We find that the rank abundance of recovered eDNA sequences correlates with the abundance of corresponding species' biomass in the mesocosm, but the data in hand do not allow us to develop a quantitative relationship between biomass and eDNA abundance. Finally, we find a low false-positive rate for detection of exogenous eDNA, and we were able to diagnose nonnative species' tissue in the food used to maintain the mesocosm, underscoring the sensitivity of eDNA as a technique for community-level ecological surveys. We conclude that eDNA has substantial potential to become a core tool for environmental monitoring, but that a variety of challenges remain before reliable quantitative assessments of ecological communities in the field become possible. © 2014 Kelly et al.&quot;,&quot;publisher&quot;:&quot;Public Library of Science&quot;,&quot;issue&quot;:&quot;1&quot;,&quot;volume&quot;:&quot;9&quot;},&quot;isTemporary&quot;:false}],&quot;properties&quot;:{&quot;noteIndex&quot;:0},&quot;isEdited&quot;:false,&quot;manualOverride&quot;:{&quot;isManuallyOverriden&quot;:false,&quot;citeprocText&quot;:&quot;(Kelly et al. 2014)&quot;,&quot;manualOverrideText&quot;:&quot;&quot;},&quot;citationTag&quot;:&quot;MENDELEY_CITATION_v3_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&quot;},{&quot;citationID&quot;:&quot;MENDELEY_CITATION_3115cbfd-d266-42c5-9fb7-34fd4d30bfc2&quot;,&quot;citationItems&quot;:[{&quot;id&quot;:&quot;1d78d78e-1ebc-5c5a-bbae-fa36a8001ff9&quot;,&quot;itemData&quot;:{&quot;DOI&quot;:&quot;10.1098/rsos.150088&quot;,&quot;ISSN&quot;:&quot;20545703&quot;,&quot;PMID&quot;:&quot;26587265&quot;,&quot;abstract&quot;:&quo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quot;,&quot;author&quot;:[{&quot;dropping-particle&quot;:&quot;&quot;,&quot;family&quot;:&quot;Miya&quot;,&quot;given&quot;:&quot;M.&quot;,&quot;non-dropping-particle&quot;:&quot;&quot;,&quot;parse-names&quot;:false,&quot;suffix&quot;:&quot;&quot;},{&quot;dropping-particle&quot;:&quot;&quot;,&quot;family&quot;:&quot;Sato&quot;,&quot;given&quot;:&quot;Y.&quot;,&quot;non-dropping-particle&quot;:&quot;&quot;,&quot;parse-names&quot;:false,&quot;suffix&quot;:&quot;&quot;},{&quot;dropping-particle&quot;:&quot;&quot;,&quot;family&quot;:&quot;Fukunaga&quot;,&quot;given&quot;:&quot;T.&quot;,&quot;non-dropping-particle&quot;:&quot;&quot;,&quot;parse-names&quot;:false,&quot;suffix&quot;:&quot;&quot;},{&quot;dropping-particle&quot;:&quot;&quot;,&quot;family&quot;:&quot;Sado&quot;,&quot;given&quot;:&quot;T.&quot;,&quot;non-dropping-particle&quot;:&quot;&quot;,&quot;parse-names&quot;:false,&quot;suffix&quot;:&quot;&quot;},{&quot;dropping-particle&quot;:&quot;&quot;,&quot;family&quot;:&quot;Poulsen&quot;,&quot;given&quot;:&quot;J. Y.&quot;,&quot;non-dropping-particle&quot;:&quot;&quot;,&quot;parse-names&quot;:false,&quot;suffix&quot;:&quot;&quot;},{&quot;dropping-particle&quot;:&quot;&quot;,&quot;family&quot;:&quot;Sato&quot;,&quot;given&quot;:&quot;K.&quot;,&quot;non-dropping-particle&quot;:&quot;&quot;,&quot;parse-names&quot;:false,&quot;suffix&quot;:&quot;&quot;},{&quot;dropping-particle&quot;:&quot;&quot;,&quot;family&quot;:&quot;Minamoto&quot;,&quot;given&quot;:&quot;T.&quot;,&quot;non-dropping-particle&quot;:&quot;&quot;,&quot;parse-names&quot;:false,&quot;suffix&quot;:&quot;&quot;},{&quot;dropping-particle&quot;:&quot;&quot;,&quot;family&quot;:&quot;Yamamoto&quot;,&quot;given&quot;:&quot;S.&quot;,&quot;non-dropping-particle&quot;:&quot;&quot;,&quot;parse-names&quot;:false,&quot;suffix&quot;:&quot;&quot;},{&quot;dropping-particle&quot;:&quot;&quot;,&quot;family&quot;:&quot;Yamanaka&quot;,&quot;given&quot;:&quot;H.&quot;,&quot;non-dropping-particle&quot;:&quot;&quot;,&quot;parse-names&quot;:false,&quot;suffix&quot;:&quot;&quot;},{&quot;dropping-particle&quot;:&quot;&quot;,&quot;family&quot;:&quot;Araki&quot;,&quot;given&quot;:&quot;H.&quot;,&quot;non-dropping-particle&quot;:&quot;&quot;,&quot;parse-names&quot;:false,&quot;suffix&quot;:&quot;&quot;},{&quot;dropping-particle&quot;:&quot;&quot;,&quot;family&quot;:&quot;Kondoh&quot;,&quot;given&quot;:&quot;M.&quot;,&quot;non-dropping-particle&quot;:&quot;&quot;,&quot;parse-names&quot;:false,&quot;suffix&quot;:&quot;&quot;},{&quot;dropping-particle&quot;:&quot;&quot;,&quot;family&quot;:&quot;Iwasaki&quot;,&quot;given&quot;:&quot;W.&quot;,&quot;non-dropping-particle&quot;:&quot;&quot;,&quot;parse-names&quot;:false,&quot;suffix&quot;:&quot;&quot;}],&quot;container-title&quot;:&quot;Royal Society Open Science&quot;,&quot;id&quot;:&quot;1d78d78e-1ebc-5c5a-bbae-fa36a8001ff9&quot;,&quot;issue&quot;:&quot;7&quot;,&quot;issued&quot;:{&quot;date-parts&quot;:[[&quot;2015&quot;]]},&quot;title&quot;:&quot;MiFish, a set of universal PCR primers for metabarcoding environmental DNA from fishes: Detection of more than 230 subtropical marine species&quot;,&quot;type&quot;:&quot;article-journal&quot;,&quot;volume&quot;:&quot;2&quot;},&quot;uris&quot;:[&quot;http://www.mendeley.com/documents/?uuid=0694e29f-0bbb-48aa-9115-1b2817f745d9&quot;],&quot;isTemporary&quot;:false,&quot;legacyDesktopId&quot;:&quot;0694e29f-0bbb-48aa-9115-1b2817f745d9&quot;}],&quot;properties&quot;:{&quot;noteIndex&quot;:0},&quot;isEdited&quot;:false,&quot;manualOverride&quot;:{&quot;citeprocText&quot;:&quot;(Miya et al. 2015)&quot;,&quot;isManuallyOverriden&quot;:false,&quot;manualOverrideText&quot;:&quot;&quot;},&quot;citationTag&quot;:&quot;MENDELEY_CITATION_v3_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&quot;},{&quot;citationID&quot;:&quot;MENDELEY_CITATION_b88912b1-f349-488c-9daf-ca1bcb9b1e51&quot;,&quot;citationItems&quot;:[{&quot;id&quot;:&quot;ce0b5ad8-3aa4-3512-b968-65e6a81f55f0&quot;,&quot;itemData&quot;:{&quot;type&quot;:&quot;book&quot;,&quot;id&quot;:&quot;ce0b5ad8-3aa4-3512-b968-65e6a81f55f0&quot;,&quot;title&quot;:&quot;A coded checklist of animals occurring in fresh water in the British Isles&quot;,&quot;author&quot;:[{&quot;family&quot;:&quot;Maitland&quot;,&quot;given&quot;:&quot;P. S.&quot;,&quot;parse-names&quot;:false,&quot;dropping-particle&quot;:&quot;&quot;,&quot;non-dropping-particle&quot;:&quot;&quot;}],&quot;issued&quot;:{&quot;date-parts&quot;:[[1977]]},&quot;publisher-place&quot;:&quot;Edinburgh&quot;,&quot;number-of-pages&quot;:&quot;1-76&quot;,&quot;publisher&quot;:&quot;Institute of Terrestrial Ecology &quot;},&quot;isTemporary&quot;:false}],&quot;properties&quot;:{&quot;noteIndex&quot;:0},&quot;isEdited&quot;:false,&quot;manualOverride&quot;:{&quot;isManuallyOverridden&quot;:true,&quot;citeprocText&quot;:&quot;(Maitland 1977)&quot;,&quot;manualOverrideText&quot;:&quot;(1977)&quot;},&quot;citationTag&quot;:&quot;MENDELEY_CITATION_v3_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&quot;},{&quot;citationID&quot;:&quot;MENDELEY_CITATION_56ced309-572a-4a31-8710-379ebddeb9fc&quot;,&quot;citationItems&quot;:[{&quot;id&quot;:&quot;62f95280-abb4-3a37-9838-1f0a384b47d1&quot;,&quot;itemData&quot;:{&quot;type&quot;:&quot;article-journal&quot;,&quot;id&quot;:&quot;62f95280-abb4-3a37-9838-1f0a384b47d1&quot;,&quot;title&quot;:&quot;Environmental DNA metabarcoding of lake fish communities reflects long-term data from established survey methods&quot;,&quot;author&quot;:[{&quot;family&quot;:&quot;Hänfling&quot;,&quot;given&quot;:&quot;Bernd&quot;,&quot;parse-names&quot;:false,&quot;dropping-particle&quot;:&quot;&quot;,&quot;non-dropping-particle&quot;:&quot;&quot;},{&quot;family&quot;:&quot;Handley&quot;,&quot;given&quot;:&quot;Lori Lawson&quot;,&quot;parse-names&quot;:false,&quot;dropping-particle&quot;:&quot;&quot;,&quot;non-dropping-particle&quot;:&quot;&quot;},{&quot;family&quot;:&quot;Read&quot;,&quot;given&quot;:&quot;Daniel S.&quot;,&quot;parse-names&quot;:false,&quot;dropping-particle&quot;:&quot;&quot;,&quot;non-dropping-particle&quot;:&quot;&quot;},{&quot;family&quot;:&quot;Hahn&quot;,&quot;given&quot;:&quot;Christoph&quot;,&quot;parse-names&quot;:false,&quot;dropping-particle&quot;:&quot;&quot;,&quot;non-dropping-particle&quot;:&quot;&quot;},{&quot;family&quot;:&quot;Li&quot;,&quot;given&quot;:&quot;Jianlong&quot;,&quot;parse-names&quot;:false,&quot;dropping-particle&quot;:&quot;&quot;,&quot;non-dropping-particle&quot;:&quot;&quot;},{&quot;family&quot;:&quot;Nichols&quot;,&quot;given&quot;:&quot;Paul&quot;,&quot;parse-names&quot;:false,&quot;dropping-particle&quot;:&quot;&quot;,&quot;non-dropping-particle&quot;:&quot;&quot;},{&quot;family&quot;:&quot;Blackman&quot;,&quot;given&quot;:&quot;Rosetta C.&quot;,&quot;parse-names&quot;:false,&quot;dropping-particle&quot;:&quot;&quot;,&quot;non-dropping-particle&quot;:&quot;&quot;},{&quot;family&quot;:&quot;Oliver&quot;,&quot;given&quot;:&quot;Anna&quot;,&quot;parse-names&quot;:false,&quot;dropping-particle&quot;:&quot;&quot;,&quot;non-dropping-particle&quot;:&quot;&quot;},{&quot;family&quot;:&quot;Winfield&quot;,&quot;given&quot;:&quot;Ian J.&quot;,&quot;parse-names&quot;:false,&quot;dropping-particle&quot;:&quot;&quot;,&quot;non-dropping-particle&quot;:&quot;&quot;}],&quot;container-title&quot;:&quot;Molecular Ecology&quot;,&quot;DOI&quot;:&quot;10.1111/mec.13660&quot;,&quot;ISSN&quot;:&quot;1365294X&quot;,&quot;PMID&quot;:&quot;27095076&quot;,&quot;issued&quot;:{&quot;date-parts&quot;:[[2016]]},&quot;page&quot;:&quot;3101-3119&quot;,&quot;abstract&quot;:&quot;Organisms continuously release DNA into their environments via shed cells, excreta, gametes and decaying material. Analysis of this ‘environmental DNA’ (eDNA) is revolutionizing biodiversity monitoring. eDNA outperforms many established survey methods for targeted detection of single species, but few studies have investigated how well eDNA reflects whole communities of organisms in natural environments. We investigated whether eDNA can recover accurate qualitative and quantitative information about fish communities in large lakes, by comparison to the most comprehensive long-term gill-net data set available in the UK. Seventy-eight 2L water samples were collected along depth profile transects, gill-net sites and from the shoreline in three large, deep lakes (Windermere, Bassenthwaite Lake and Derwent Water) in the English Lake District. Water samples were assayed by eDNA metabarcoding of the mitochondrial 12S and cytochrome b regions. Fourteen of the 16 species historically recorded in Windermere were detected using eDNA, compared to four species in the most recent gill-net survey, demonstrating eDNA is extremely sensitive for detecting species. A key question for biodiversity monitoring is whether eDNA can accurately estimate abundance. To test this, we used the number of sequence reads per species and the proportion of sampling sites in which a species was detected with eDNA (i.e. site occupancy) as proxies for abundance. eDNA abundance data consistently correlated with rank abundance estimates from established surveys. These results demonstrate that eDNA metabarcoding can describe fish communities in large lakes, both qualitatively and quantitatively, and has great potential as a complementary tool to established monitoring methods.&quot;,&quot;issue&quot;:&quot;13&quot;,&quot;volume&quot;:&quot;25&quot;},&quot;isTemporary&quot;:false},{&quot;id&quot;:&quot;744c5959-a484-39ae-add1-e9dc08b724a4&quot;,&quot;itemData&quot;:{&quot;type&quot;:&quot;article-journal&quot;,&quot;id&quot;:&quot;744c5959-a484-39ae-add1-e9dc08b724a4&quot;,&quot;title&quot;:&quot;Needle in a haystack? A comparison of eDNA metabarcoding and targeted qPCR for detection of the great crested newt (Triturus cristatus)&quot;,&quot;author&quot;:[{&quot;family&quot;:&quot;Harper&quot;,&quot;given&quot;:&quot;Lynsey R.&quot;,&quot;parse-names&quot;:false,&quot;dropping-particle&quot;:&quot;&quot;,&quot;non-dropping-particle&quot;:&quot;&quot;},{&quot;family&quot;:&quot;Lawson Handley&quot;,&quot;given&quot;:&quot;Lori&quot;,&quot;parse-names&quot;:false,&quot;dropping-particle&quot;:&quot;&quot;,&quot;non-dropping-particle&quot;:&quot;&quot;},{&quot;family&quot;:&quot;Hahn&quot;,&quot;given&quot;:&quot;Christoph&quot;,&quot;parse-names&quot;:false,&quot;dropping-particle&quot;:&quot;&quot;,&quot;non-dropping-particle&quot;:&quot;&quot;},{&quot;family&quot;:&quot;Boonham&quot;,&quot;given&quot;:&quot;Neil&quot;,&quot;parse-names&quot;:false,&quot;dropping-particle&quot;:&quot;&quot;,&quot;non-dropping-particle&quot;:&quot;&quot;},{&quot;family&quot;:&quot;Rees&quot;,&quot;given&quot;:&quot;Helen C.&quot;,&quot;parse-names&quot;:false,&quot;dropping-particle&quot;:&quot;&quot;,&quot;non-dropping-particle&quot;:&quot;&quot;},{&quot;family&quot;:&quot;Gough&quot;,&quot;given&quot;:&quot;Kevin C.&quot;,&quot;parse-names&quot;:false,&quot;dropping-particle&quot;:&quot;&quot;,&quot;non-dropping-particle&quot;:&quot;&quot;},{&quot;family&quot;:&quot;Lewis&quot;,&quot;given&quot;:&quot;Erin&quot;,&quot;parse-names&quot;:false,&quot;dropping-particle&quot;:&quot;&quot;,&quot;non-dropping-particle&quot;:&quot;&quot;},{&quot;family&quot;:&quot;Adams&quot;,&quot;given&quot;:&quot;Ian P.&quot;,&quot;parse-names&quot;:false,&quot;dropping-particle&quot;:&quot;&quot;,&quot;non-dropping-particle&quot;:&quot;&quot;},{&quot;family&quot;:&quot;Brotherton&quot;,&quot;given&quot;:&quot;Peter&quot;,&quot;parse-names&quot;:false,&quot;dropping-particle&quot;:&quot;&quot;,&quot;non-dropping-particle&quot;:&quot;&quot;},{&quot;family&quot;:&quot;Phillips&quot;,&quot;given&quot;:&quot;Susanna&quot;,&quot;parse-names&quot;:false,&quot;dropping-particle&quot;:&quot;&quot;,&quot;non-dropping-particle&quot;:&quot;&quot;},{&quot;family&quot;:&quot;Hänfling&quot;,&quot;given&quot;:&quot;Bernd&quot;,&quot;parse-names&quot;:false,&quot;dropping-particle&quot;:&quot;&quot;,&quot;non-dropping-particle&quot;:&quot;&quot;}],&quot;container-title&quot;:&quot;Ecology and Evolution&quot;,&quot;DOI&quot;:&quot;10.1002/ece3.4013&quot;,&quot;ISSN&quot;:&quot;20457758&quot;,&quot;issued&quot;:{&quot;date-parts&quot;:[[2018]]},&quot;page&quot;:&quot;6330-6341&quot;,&quot;abstract&quot;:&quot;Environmental DNA (eDNA) analysis is a rapid, cost-effective, non-invasive biodiversity monitoring tool which utilises DNA left behind in the environment by organisms for species detection. The method is used as a species-specific survey tool for rare or invasive species across a broad range of ecosystems. Recently, eDNA and “metabarcoding” have been combined to describe whole communities rather than focusing on single target species. However, whether metabarcoding is as sensitive as targeted approaches for rare species detection remains to be evaluated. The great crested newt Triturus cristatus is a flagship pond species of international conservation concern and the first UK species to be routinely monitored using eDNA. We evaluate whether eDNA metabarcoding has comparable sensitivity to targeted real-time quantitative PCR (qPCR) for T. cristatus detection. Extracted eDNA samples (N = 532) were screened for T. cristatus by qPCR and analysed for all vertebrate species using high-throughput sequencing technology. With qPCR and a detection threshold of 1 of 12 positive qPCR replicates, newts were detected in 50% of ponds. Detection decreased to 32% when the threshold was increased to 4 of 12 positive qPCR replicates. With metabarcoding, newts were detected in 34% of ponds without a detection threshold, and in 28% of ponds when a threshold (0.028%) was applied. Therefore, qPCR provided greater detection than metabarcoding but metabarcoding detection with no threshold was equivalent to qPCR with a stringent detection threshold. The proportion of T. cristatus sequences in each sample was positively associated with the number of positive qPCR replicates (qPCR score) suggesting eDNA metabarcoding may be indicative of eDNA concentration. eDNA metabarcoding holds enormous potential for holistic biodiversity assessment and routine freshwater monitoring. We advocate this community approach to freshwater monitoring to guide management and conservation, whereby entire communities can be initially surveyed to best inform use of funding and time for species-specific surveys.&quot;,&quot;issue&quot;:&quot;12&quot;,&quot;volume&quot;:&quot;8&quot;},&quot;isTemporary&quot;:false}],&quot;properties&quot;:{&quot;noteIndex&quot;:0},&quot;isEdited&quot;:false,&quot;manualOverride&quot;:{&quot;isManuallyOverridden&quot;:true,&quot;citeprocText&quot;:&quot;(Hänfling et al. 2016; Harper et al. 2018)&quot;,&quot;manualOverrideText&quot;:&quot;(Hänfling et al. 2016; Harper et al. 2018).&quot;},&quot;citationTag&quot;:&quot;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mage xmlns="ac874bca-5dc7-4c88-bc4d-8faa65bcdb50" xsi:nil="true"/>
    <_Flow_SignoffStatus xmlns="ac874bca-5dc7-4c88-bc4d-8faa65bcdb50" xsi:nil="true"/>
    <TaxCatchAll xmlns="43363f0c-272a-4348-8f74-661b4d43bce1" xsi:nil="true"/>
    <lcf76f155ced4ddcb4097134ff3c332f xmlns="ac874bca-5dc7-4c88-bc4d-8faa65bcdb50">
      <Terms xmlns="http://schemas.microsoft.com/office/infopath/2007/PartnerControls"/>
    </lcf76f155ced4ddcb4097134ff3c332f>
    <Status xmlns="ac874bca-5dc7-4c88-bc4d-8faa65bcdb50">Approved</Status>
    <File xmlns="ac874bca-5dc7-4c88-bc4d-8faa65bcdb50">DRAFT</Fil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3E63237D359A440939E828CA0920280" ma:contentTypeVersion="23" ma:contentTypeDescription="Create a new document." ma:contentTypeScope="" ma:versionID="4dd9792069b52b4b56f2eee289f9ce04">
  <xsd:schema xmlns:xsd="http://www.w3.org/2001/XMLSchema" xmlns:xs="http://www.w3.org/2001/XMLSchema" xmlns:p="http://schemas.microsoft.com/office/2006/metadata/properties" xmlns:ns2="ac874bca-5dc7-4c88-bc4d-8faa65bcdb50" xmlns:ns3="43363f0c-272a-4348-8f74-661b4d43bce1" targetNamespace="http://schemas.microsoft.com/office/2006/metadata/properties" ma:root="true" ma:fieldsID="ec10428920d8936b0e9f9c76deef75e3" ns2:_="" ns3:_="">
    <xsd:import namespace="ac874bca-5dc7-4c88-bc4d-8faa65bcdb50"/>
    <xsd:import namespace="43363f0c-272a-4348-8f74-661b4d43bce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Image" minOccurs="0"/>
                <xsd:element ref="ns2:MediaLengthInSeconds" minOccurs="0"/>
                <xsd:element ref="ns2:_Flow_SignoffStatus" minOccurs="0"/>
                <xsd:element ref="ns2:lcf76f155ced4ddcb4097134ff3c332f" minOccurs="0"/>
                <xsd:element ref="ns3:TaxCatchAll" minOccurs="0"/>
                <xsd:element ref="ns2:Status" minOccurs="0"/>
                <xsd:element ref="ns2:Fil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74bca-5dc7-4c88-bc4d-8faa65bcdb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AutoTags" ma:index="12" nillable="true" ma:displayName="Tags" ma:hidden="true" ma:internalName="MediaServiceAutoTags" ma:readOnly="true">
      <xsd:simpleType>
        <xsd:restriction base="dms:Text"/>
      </xsd:simpleType>
    </xsd:element>
    <xsd:element name="MediaServiceOCR" ma:index="13" nillable="true" ma:displayName="Extracted Text" ma:hidden="true" ma:internalName="MediaServiceOCR"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hidden="true" ma:internalName="MediaServiceLocation" ma:readOnly="true">
      <xsd:simpleType>
        <xsd:restriction base="dms:Text"/>
      </xsd:simpleType>
    </xsd:element>
    <xsd:element name="Image" ma:index="20" nillable="true" ma:displayName="Image" ma:format="Thumbnail" ma:hidden="true" ma:internalName="Image" ma:readOnly="false">
      <xsd:simpleType>
        <xsd:restriction base="dms:Unknown"/>
      </xsd:simpleType>
    </xsd:element>
    <xsd:element name="MediaLengthInSeconds" ma:index="21" nillable="true" ma:displayName="Length (seconds)" ma:internalName="MediaLengthInSeconds" ma:readOnly="true">
      <xsd:simpleType>
        <xsd:restriction base="dms:Unknown"/>
      </xsd:simpleType>
    </xsd:element>
    <xsd:element name="_Flow_SignoffStatus" ma:index="22" nillable="true" ma:displayName="Sign-off status" ma:internalName="Sign_x002d_off_x0020_status">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2cd12090-6da6-45c8-b80b-859546ff8378" ma:termSetId="09814cd3-568e-fe90-9814-8d621ff8fb84" ma:anchorId="fba54fb3-c3e1-fe81-a776-ca4b69148c4d" ma:open="true" ma:isKeyword="false">
      <xsd:complexType>
        <xsd:sequence>
          <xsd:element ref="pc:Terms" minOccurs="0" maxOccurs="1"/>
        </xsd:sequence>
      </xsd:complexType>
    </xsd:element>
    <xsd:element name="Status" ma:index="26" nillable="true" ma:displayName="Status" ma:default="Approved" ma:description="Status of the SOP" ma:format="Dropdown" ma:internalName="Status">
      <xsd:simpleType>
        <xsd:restriction base="dms:Choice">
          <xsd:enumeration value="Approved"/>
          <xsd:enumeration value="Draft"/>
          <xsd:enumeration value="Reviewed"/>
        </xsd:restriction>
      </xsd:simpleType>
    </xsd:element>
    <xsd:element name="File" ma:index="27" nillable="true" ma:displayName="File" ma:default="DRAFT" ma:format="Dropdown" ma:internalName="File">
      <xsd:simpleType>
        <xsd:restriction base="dms:Choice">
          <xsd:enumeration value="LIVE"/>
          <xsd:enumeration value="DRAFT"/>
        </xsd:restriction>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3363f0c-272a-4348-8f74-661b4d43bce1"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5" nillable="true" ma:displayName="Taxonomy Catch All Column" ma:hidden="true" ma:list="{88bb9d3c-990f-40e8-855f-96cadd20e0b7}" ma:internalName="TaxCatchAll" ma:showField="CatchAllData" ma:web="43363f0c-272a-4348-8f74-661b4d43bc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0F104C-ADA1-44B9-A846-BD0A908C8E46}">
  <ds:schemaRefs>
    <ds:schemaRef ds:uri="http://schemas.microsoft.com/office/2006/metadata/properties"/>
    <ds:schemaRef ds:uri="http://schemas.microsoft.com/office/infopath/2007/PartnerControls"/>
    <ds:schemaRef ds:uri="ac874bca-5dc7-4c88-bc4d-8faa65bcdb50"/>
    <ds:schemaRef ds:uri="43363f0c-272a-4348-8f74-661b4d43bce1"/>
  </ds:schemaRefs>
</ds:datastoreItem>
</file>

<file path=customXml/itemProps2.xml><?xml version="1.0" encoding="utf-8"?>
<ds:datastoreItem xmlns:ds="http://schemas.openxmlformats.org/officeDocument/2006/customXml" ds:itemID="{F2A2A35A-5AA4-4C8F-AC83-883ACDDABA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74bca-5dc7-4c88-bc4d-8faa65bcdb50"/>
    <ds:schemaRef ds:uri="43363f0c-272a-4348-8f74-661b4d43b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9FB8B2-4723-4806-9F89-56B3B9DFAD86}">
  <ds:schemaRefs>
    <ds:schemaRef ds:uri="http://schemas.openxmlformats.org/officeDocument/2006/bibliography"/>
  </ds:schemaRefs>
</ds:datastoreItem>
</file>

<file path=customXml/itemProps4.xml><?xml version="1.0" encoding="utf-8"?>
<ds:datastoreItem xmlns:ds="http://schemas.openxmlformats.org/officeDocument/2006/customXml" ds:itemID="{F79805DA-0F81-4C58-9276-DD45397DDA6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41</Pages>
  <Words>59195</Words>
  <Characters>337412</Characters>
  <Application>Microsoft Office Word</Application>
  <DocSecurity>0</DocSecurity>
  <Lines>2811</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n Egeter</dc:creator>
  <cp:keywords/>
  <dc:description/>
  <cp:lastModifiedBy>Burzynski, Leeann</cp:lastModifiedBy>
  <cp:revision>96</cp:revision>
  <cp:lastPrinted>2020-12-03T00:35:00Z</cp:lastPrinted>
  <dcterms:created xsi:type="dcterms:W3CDTF">2023-02-08T16:57:00Z</dcterms:created>
  <dcterms:modified xsi:type="dcterms:W3CDTF">2024-04-2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E63237D359A440939E828CA0920280</vt:lpwstr>
  </property>
  <property fmtid="{D5CDD505-2E9C-101B-9397-08002B2CF9AE}" pid="3" name="Mendeley Document_1">
    <vt:lpwstr>True</vt:lpwstr>
  </property>
  <property fmtid="{D5CDD505-2E9C-101B-9397-08002B2CF9AE}" pid="4" name="Mendeley Citation Style_1">
    <vt:lpwstr>http://csl.mendeley.com/styles/607156561/chicago-author-dat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6_1">
    <vt:lpwstr>http://www.zotero.org/styles/harvard1</vt:lpwstr>
  </property>
  <property fmtid="{D5CDD505-2E9C-101B-9397-08002B2CF9AE}" pid="9" name="Mendeley Recent Style Name 6_1">
    <vt:lpwstr>Harvard reference format 1 (deprecated)</vt:lpwstr>
  </property>
  <property fmtid="{D5CDD505-2E9C-101B-9397-08002B2CF9AE}" pid="10" name="Mendeley Recent Style Id 7_1">
    <vt:lpwstr>http://www.zotero.org/styles/ieee</vt:lpwstr>
  </property>
  <property fmtid="{D5CDD505-2E9C-101B-9397-08002B2CF9AE}" pid="11" name="Mendeley Recent Style Name 7_1">
    <vt:lpwstr>IEEE</vt:lpwstr>
  </property>
  <property fmtid="{D5CDD505-2E9C-101B-9397-08002B2CF9AE}" pid="12" name="Mendeley Recent Style Id 8_1">
    <vt:lpwstr>http://www.zotero.org/styles/modern-humanities-research-association</vt:lpwstr>
  </property>
  <property fmtid="{D5CDD505-2E9C-101B-9397-08002B2CF9AE}" pid="13" name="Mendeley Recent Style Name 8_1">
    <vt:lpwstr>Modern Humanities Research Association 3rd edition (note with bibliography)</vt:lpwstr>
  </property>
  <property fmtid="{D5CDD505-2E9C-101B-9397-08002B2CF9AE}" pid="14" name="Mendeley Recent Style Id 9_1">
    <vt:lpwstr>http://www.zotero.org/styles/modern-language-association</vt:lpwstr>
  </property>
  <property fmtid="{D5CDD505-2E9C-101B-9397-08002B2CF9AE}" pid="15" name="Mendeley Recent Style Name 9_1">
    <vt:lpwstr>Modern Language Association 8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csl.mendeley.com/styles/607156561/chicago-author-date</vt:lpwstr>
  </property>
  <property fmtid="{D5CDD505-2E9C-101B-9397-08002B2CF9AE}" pid="21" name="Mendeley Recent Style Name 4_1">
    <vt:lpwstr>Chicago Manual of Style 17th edition (author-date) - Edward Wort</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Name 0_1">
    <vt:lpwstr>American Medical Association 11th edition</vt:lpwstr>
  </property>
  <property fmtid="{D5CDD505-2E9C-101B-9397-08002B2CF9AE}" pid="25" name="Mendeley Unique User Id_1">
    <vt:lpwstr>61f007c2-f298-3a59-bc40-17d0a99acbd0</vt:lpwstr>
  </property>
  <property fmtid="{D5CDD505-2E9C-101B-9397-08002B2CF9AE}" pid="26" name="ZOTERO_PREF_1">
    <vt:lpwstr>&lt;data data-version="3" zotero-version="6.0.21"&gt;&lt;session id="TF59y2BN"/&gt;&lt;style id="http://www.zotero.org/styles/ecological-indicators" hasBibliography="1" bibliographyStyleHasBeenSet="1"/&gt;&lt;prefs&gt;&lt;pref name="fieldType" value="Field"/&gt;&lt;/prefs&gt;&lt;/data&gt;</vt:lpwstr>
  </property>
  <property fmtid="{D5CDD505-2E9C-101B-9397-08002B2CF9AE}" pid="27" name="MediaServiceImageTags">
    <vt:lpwstr/>
  </property>
  <property fmtid="{D5CDD505-2E9C-101B-9397-08002B2CF9AE}" pid="28" name="MSIP_Label_ea4fd52f-9814-4cae-aa53-0ea7b16cd381_Enabled">
    <vt:lpwstr>true</vt:lpwstr>
  </property>
  <property fmtid="{D5CDD505-2E9C-101B-9397-08002B2CF9AE}" pid="29" name="MSIP_Label_ea4fd52f-9814-4cae-aa53-0ea7b16cd381_SetDate">
    <vt:lpwstr>2022-11-28T09:50:00Z</vt:lpwstr>
  </property>
  <property fmtid="{D5CDD505-2E9C-101B-9397-08002B2CF9AE}" pid="30" name="MSIP_Label_ea4fd52f-9814-4cae-aa53-0ea7b16cd381_Method">
    <vt:lpwstr>Privileged</vt:lpwstr>
  </property>
  <property fmtid="{D5CDD505-2E9C-101B-9397-08002B2CF9AE}" pid="31" name="MSIP_Label_ea4fd52f-9814-4cae-aa53-0ea7b16cd381_Name">
    <vt:lpwstr>Official General</vt:lpwstr>
  </property>
  <property fmtid="{D5CDD505-2E9C-101B-9397-08002B2CF9AE}" pid="32" name="MSIP_Label_ea4fd52f-9814-4cae-aa53-0ea7b16cd381_SiteId">
    <vt:lpwstr>5cf26d65-cf46-4c72-ba82-7577d9c2d7ab</vt:lpwstr>
  </property>
  <property fmtid="{D5CDD505-2E9C-101B-9397-08002B2CF9AE}" pid="33" name="MSIP_Label_ea4fd52f-9814-4cae-aa53-0ea7b16cd381_ActionId">
    <vt:lpwstr>d66fdfdb-af9f-49be-840f-7ef1b1eecbd3</vt:lpwstr>
  </property>
  <property fmtid="{D5CDD505-2E9C-101B-9397-08002B2CF9AE}" pid="34" name="MSIP_Label_ea4fd52f-9814-4cae-aa53-0ea7b16cd381_ContentBits">
    <vt:lpwstr>3</vt:lpwstr>
  </property>
</Properties>
</file>